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DBFEBC" w14:textId="0AB6FFA5" w:rsidR="00CE73F7" w:rsidRPr="00AC6B84" w:rsidRDefault="00CE73F7" w:rsidP="00F71F1D">
      <w:pPr>
        <w:pStyle w:val="Titre"/>
        <w:adjustRightInd w:val="0"/>
        <w:spacing w:after="120"/>
        <w:contextualSpacing w:val="0"/>
      </w:pPr>
      <w:r w:rsidRPr="00AC6B84">
        <w:t>Chapitre</w:t>
      </w:r>
      <w:r w:rsidR="00DA64BD" w:rsidRPr="00AC6B84">
        <w:t> </w:t>
      </w:r>
      <w:r w:rsidR="008655B2" w:rsidRPr="00AC6B84">
        <w:t>9</w:t>
      </w:r>
    </w:p>
    <w:p w14:paraId="54BE229D" w14:textId="467A5051" w:rsidR="00CE73F7" w:rsidRPr="00AC6B84" w:rsidRDefault="00C55EE0" w:rsidP="00F71F1D">
      <w:pPr>
        <w:pStyle w:val="Titre"/>
        <w:adjustRightInd w:val="0"/>
        <w:spacing w:after="120"/>
        <w:contextualSpacing w:val="0"/>
      </w:pPr>
      <w:r w:rsidRPr="00AC6B84">
        <w:t>L</w:t>
      </w:r>
      <w:r w:rsidR="00DA1839">
        <w:t>’</w:t>
      </w:r>
      <w:r w:rsidR="00FC6685" w:rsidRPr="00AC6B84">
        <w:t>ingénierie des</w:t>
      </w:r>
      <w:r w:rsidR="007B0F74" w:rsidRPr="00AC6B84">
        <w:t xml:space="preserve"> </w:t>
      </w:r>
      <w:r w:rsidR="00421C47" w:rsidRPr="00AC6B84">
        <w:t>e</w:t>
      </w:r>
      <w:r w:rsidR="007763CF" w:rsidRPr="00AC6B84">
        <w:t>nvironnements intelligents pour l</w:t>
      </w:r>
      <w:r w:rsidR="00DA1839">
        <w:t>’</w:t>
      </w:r>
      <w:r w:rsidR="007763CF" w:rsidRPr="00AC6B84">
        <w:t>apprentissage humain</w:t>
      </w:r>
      <w:r w:rsidR="00E5340A" w:rsidRPr="00AC6B84">
        <w:t xml:space="preserve"> </w:t>
      </w:r>
    </w:p>
    <w:p w14:paraId="083B67ED" w14:textId="77777777" w:rsidR="00BE359E" w:rsidRPr="00AC6B84" w:rsidRDefault="00BE359E" w:rsidP="00F71F1D">
      <w:pPr>
        <w:adjustRightInd w:val="0"/>
        <w:spacing w:after="120"/>
      </w:pPr>
    </w:p>
    <w:p w14:paraId="72F6E844" w14:textId="77777777" w:rsidR="00CE73F7" w:rsidRPr="00AC6B84" w:rsidRDefault="00CE73F7" w:rsidP="00484C77">
      <w:pPr>
        <w:adjustRightInd w:val="0"/>
        <w:jc w:val="center"/>
      </w:pPr>
      <w:r w:rsidRPr="00AC6B84">
        <w:t>Gilbert Paquette</w:t>
      </w:r>
    </w:p>
    <w:p w14:paraId="7BF84C9E" w14:textId="231B1E36" w:rsidR="008769F0" w:rsidRPr="00AC6B84" w:rsidRDefault="00CE73F7" w:rsidP="00484C77">
      <w:pPr>
        <w:adjustRightInd w:val="0"/>
        <w:jc w:val="center"/>
      </w:pPr>
      <w:r w:rsidRPr="00AC6B84">
        <w:t>Valér</w:t>
      </w:r>
      <w:r w:rsidR="00CB7A16" w:rsidRPr="00AC6B84">
        <w:t>y</w:t>
      </w:r>
      <w:r w:rsidRPr="00AC6B84">
        <w:t xml:space="preserve"> Psyché</w:t>
      </w:r>
    </w:p>
    <w:p w14:paraId="632D15BD" w14:textId="5958602E" w:rsidR="008769F0" w:rsidRPr="00AC6B84" w:rsidRDefault="00CE73F7" w:rsidP="00484C77">
      <w:pPr>
        <w:adjustRightInd w:val="0"/>
        <w:jc w:val="center"/>
      </w:pPr>
      <w:r w:rsidRPr="00AC6B84">
        <w:t>Jacqueline Bourdeau</w:t>
      </w:r>
    </w:p>
    <w:p w14:paraId="3A872C26" w14:textId="77777777" w:rsidR="00E27162" w:rsidRPr="00AC6B84" w:rsidRDefault="00E27162" w:rsidP="00F71F1D">
      <w:pPr>
        <w:adjustRightInd w:val="0"/>
        <w:spacing w:after="120"/>
        <w:jc w:val="center"/>
      </w:pPr>
    </w:p>
    <w:p w14:paraId="7B0EBE61" w14:textId="77777777" w:rsidR="00EB70FD" w:rsidRPr="00AC6B84" w:rsidRDefault="00EB70FD" w:rsidP="00F71F1D">
      <w:pPr>
        <w:pStyle w:val="Paragraphedeliste"/>
        <w:adjustRightInd w:val="0"/>
        <w:jc w:val="center"/>
        <w:rPr>
          <w:b/>
        </w:rPr>
      </w:pPr>
      <w:r w:rsidRPr="00AC6B84">
        <w:rPr>
          <w:b/>
        </w:rPr>
        <w:t>Résumé</w:t>
      </w:r>
    </w:p>
    <w:p w14:paraId="4BCF6513" w14:textId="2A65D34A" w:rsidR="00EB70FD" w:rsidRPr="00AC6B84" w:rsidRDefault="00450F51" w:rsidP="007328BB">
      <w:pPr>
        <w:adjustRightInd w:val="0"/>
        <w:spacing w:after="120"/>
        <w:ind w:left="567" w:right="702"/>
        <w:jc w:val="both"/>
        <w:rPr>
          <w:sz w:val="22"/>
        </w:rPr>
      </w:pPr>
      <w:r w:rsidRPr="00AC6B84">
        <w:rPr>
          <w:sz w:val="22"/>
        </w:rPr>
        <w:t>L</w:t>
      </w:r>
      <w:r w:rsidR="00DA1839">
        <w:rPr>
          <w:sz w:val="22"/>
        </w:rPr>
        <w:t>’</w:t>
      </w:r>
      <w:r w:rsidR="0024610B" w:rsidRPr="00AC6B84">
        <w:rPr>
          <w:sz w:val="22"/>
        </w:rPr>
        <w:t>introduction de l</w:t>
      </w:r>
      <w:r w:rsidR="00DA1839">
        <w:rPr>
          <w:sz w:val="22"/>
        </w:rPr>
        <w:t>’</w:t>
      </w:r>
      <w:r w:rsidRPr="00AC6B84">
        <w:rPr>
          <w:sz w:val="22"/>
        </w:rPr>
        <w:t>intelligence</w:t>
      </w:r>
      <w:r w:rsidR="0024610B" w:rsidRPr="00AC6B84">
        <w:rPr>
          <w:sz w:val="22"/>
        </w:rPr>
        <w:t xml:space="preserve"> artificielle</w:t>
      </w:r>
      <w:r w:rsidRPr="00AC6B84">
        <w:rPr>
          <w:sz w:val="22"/>
        </w:rPr>
        <w:t xml:space="preserve"> </w:t>
      </w:r>
      <w:r w:rsidR="00CE73F7" w:rsidRPr="00AC6B84">
        <w:rPr>
          <w:sz w:val="22"/>
        </w:rPr>
        <w:t>dans les environnements numériques d</w:t>
      </w:r>
      <w:r w:rsidR="00DA1839">
        <w:rPr>
          <w:sz w:val="22"/>
        </w:rPr>
        <w:t>’</w:t>
      </w:r>
      <w:r w:rsidR="00CE73F7" w:rsidRPr="00AC6B84">
        <w:rPr>
          <w:sz w:val="22"/>
        </w:rPr>
        <w:t xml:space="preserve">apprentissage </w:t>
      </w:r>
      <w:r w:rsidR="0024610B" w:rsidRPr="00AC6B84">
        <w:rPr>
          <w:sz w:val="22"/>
        </w:rPr>
        <w:t>dote</w:t>
      </w:r>
      <w:r w:rsidR="00CE73F7" w:rsidRPr="00AC6B84">
        <w:rPr>
          <w:sz w:val="22"/>
        </w:rPr>
        <w:t xml:space="preserve"> ces environnements</w:t>
      </w:r>
      <w:r w:rsidR="00E5340A" w:rsidRPr="00AC6B84">
        <w:rPr>
          <w:sz w:val="22"/>
        </w:rPr>
        <w:t xml:space="preserve"> </w:t>
      </w:r>
      <w:r w:rsidR="0024610B" w:rsidRPr="00AC6B84">
        <w:rPr>
          <w:sz w:val="22"/>
        </w:rPr>
        <w:t>de capacité</w:t>
      </w:r>
      <w:r w:rsidR="006155B5" w:rsidRPr="00AC6B84">
        <w:rPr>
          <w:sz w:val="22"/>
        </w:rPr>
        <w:t>s nouvelles, dont celle</w:t>
      </w:r>
      <w:r w:rsidR="0024610B" w:rsidRPr="00AC6B84">
        <w:rPr>
          <w:sz w:val="22"/>
        </w:rPr>
        <w:t xml:space="preserve"> de </w:t>
      </w:r>
      <w:r w:rsidR="00CE73F7" w:rsidRPr="00AC6B84">
        <w:rPr>
          <w:sz w:val="22"/>
        </w:rPr>
        <w:t>s</w:t>
      </w:r>
      <w:r w:rsidR="00DA1839">
        <w:rPr>
          <w:sz w:val="22"/>
        </w:rPr>
        <w:t>’</w:t>
      </w:r>
      <w:r w:rsidR="00CE73F7" w:rsidRPr="00AC6B84">
        <w:rPr>
          <w:sz w:val="22"/>
        </w:rPr>
        <w:t>adapter au comportement et à l</w:t>
      </w:r>
      <w:r w:rsidR="00DA1839">
        <w:rPr>
          <w:sz w:val="22"/>
        </w:rPr>
        <w:t>’</w:t>
      </w:r>
      <w:r w:rsidR="00CE73F7" w:rsidRPr="00AC6B84">
        <w:rPr>
          <w:sz w:val="22"/>
        </w:rPr>
        <w:t>état cognitif de l</w:t>
      </w:r>
      <w:r w:rsidR="00E53A46">
        <w:rPr>
          <w:sz w:val="22"/>
        </w:rPr>
        <w:t xml:space="preserve">a personne </w:t>
      </w:r>
      <w:r w:rsidR="00CE73F7" w:rsidRPr="00AC6B84">
        <w:rPr>
          <w:sz w:val="22"/>
        </w:rPr>
        <w:t>apprenant</w:t>
      </w:r>
      <w:r w:rsidR="00E53A46">
        <w:rPr>
          <w:sz w:val="22"/>
        </w:rPr>
        <w:t>e</w:t>
      </w:r>
      <w:r w:rsidR="00CE73F7" w:rsidRPr="00AC6B84">
        <w:rPr>
          <w:sz w:val="22"/>
        </w:rPr>
        <w:t xml:space="preserve">, de façon à </w:t>
      </w:r>
      <w:r w:rsidR="00F71F1D" w:rsidRPr="00AC6B84">
        <w:rPr>
          <w:sz w:val="22"/>
        </w:rPr>
        <w:t>personnaliser</w:t>
      </w:r>
      <w:r w:rsidR="00E5340A" w:rsidRPr="00AC6B84">
        <w:rPr>
          <w:sz w:val="22"/>
        </w:rPr>
        <w:t xml:space="preserve"> son</w:t>
      </w:r>
      <w:r w:rsidR="00CE73F7" w:rsidRPr="00AC6B84">
        <w:rPr>
          <w:sz w:val="22"/>
        </w:rPr>
        <w:t xml:space="preserve"> apprentissage. Au fil du temps et des progrès en intelligence artificielle appliquée à l</w:t>
      </w:r>
      <w:r w:rsidR="00DA1839">
        <w:rPr>
          <w:sz w:val="22"/>
        </w:rPr>
        <w:t>’</w:t>
      </w:r>
      <w:r w:rsidR="00CE73F7" w:rsidRPr="00AC6B84">
        <w:rPr>
          <w:sz w:val="22"/>
        </w:rPr>
        <w:t>éducation, cette caractéristique d</w:t>
      </w:r>
      <w:r w:rsidR="006155B5" w:rsidRPr="00AC6B84">
        <w:rPr>
          <w:sz w:val="22"/>
        </w:rPr>
        <w:t>e personnalisation</w:t>
      </w:r>
      <w:r w:rsidR="00CE73F7" w:rsidRPr="00AC6B84">
        <w:rPr>
          <w:sz w:val="22"/>
        </w:rPr>
        <w:t xml:space="preserve"> est devenue de plus en plus </w:t>
      </w:r>
      <w:r w:rsidR="00F71F1D" w:rsidRPr="00AC6B84">
        <w:rPr>
          <w:sz w:val="22"/>
        </w:rPr>
        <w:t>présente</w:t>
      </w:r>
      <w:r w:rsidR="00CE73F7" w:rsidRPr="00AC6B84">
        <w:rPr>
          <w:sz w:val="22"/>
        </w:rPr>
        <w:t xml:space="preserve"> dans les </w:t>
      </w:r>
      <w:r w:rsidR="001459D0" w:rsidRPr="00AC6B84">
        <w:rPr>
          <w:sz w:val="22"/>
        </w:rPr>
        <w:t xml:space="preserve">environnements </w:t>
      </w:r>
      <w:r w:rsidR="00EE4EAE" w:rsidRPr="00AC6B84">
        <w:rPr>
          <w:sz w:val="22"/>
        </w:rPr>
        <w:t xml:space="preserve">numériques </w:t>
      </w:r>
      <w:r w:rsidR="001459D0" w:rsidRPr="00AC6B84">
        <w:rPr>
          <w:sz w:val="22"/>
        </w:rPr>
        <w:t>d</w:t>
      </w:r>
      <w:r w:rsidR="00DA1839">
        <w:rPr>
          <w:sz w:val="22"/>
        </w:rPr>
        <w:t>’</w:t>
      </w:r>
      <w:r w:rsidR="001459D0" w:rsidRPr="00AC6B84">
        <w:rPr>
          <w:sz w:val="22"/>
        </w:rPr>
        <w:t xml:space="preserve">apprentissage </w:t>
      </w:r>
      <w:r w:rsidR="00CE73F7" w:rsidRPr="00AC6B84">
        <w:rPr>
          <w:sz w:val="22"/>
        </w:rPr>
        <w:t>dits «</w:t>
      </w:r>
      <w:r w:rsidR="005750D8" w:rsidRPr="00AC6B84">
        <w:rPr>
          <w:sz w:val="22"/>
        </w:rPr>
        <w:t> </w:t>
      </w:r>
      <w:r w:rsidR="00CE73F7" w:rsidRPr="00AC6B84">
        <w:rPr>
          <w:sz w:val="22"/>
        </w:rPr>
        <w:t>intelligents</w:t>
      </w:r>
      <w:r w:rsidR="005750D8" w:rsidRPr="00AC6B84">
        <w:rPr>
          <w:sz w:val="22"/>
        </w:rPr>
        <w:t> </w:t>
      </w:r>
      <w:r w:rsidR="00CE73F7" w:rsidRPr="00AC6B84">
        <w:rPr>
          <w:sz w:val="22"/>
        </w:rPr>
        <w:t xml:space="preserve">». </w:t>
      </w:r>
      <w:r w:rsidR="00693801" w:rsidRPr="00AC6B84">
        <w:rPr>
          <w:sz w:val="22"/>
        </w:rPr>
        <w:t>Ce chapitre présente différents types d</w:t>
      </w:r>
      <w:r w:rsidR="00DA1839">
        <w:rPr>
          <w:sz w:val="22"/>
        </w:rPr>
        <w:t>’</w:t>
      </w:r>
      <w:r w:rsidR="002D1023">
        <w:rPr>
          <w:sz w:val="22"/>
        </w:rPr>
        <w:t>e</w:t>
      </w:r>
      <w:r w:rsidR="007763CF" w:rsidRPr="00AC6B84">
        <w:rPr>
          <w:sz w:val="22"/>
        </w:rPr>
        <w:t>nvironnements intelligents pour l</w:t>
      </w:r>
      <w:r w:rsidR="00DA1839">
        <w:rPr>
          <w:sz w:val="22"/>
        </w:rPr>
        <w:t>’</w:t>
      </w:r>
      <w:r w:rsidR="007763CF" w:rsidRPr="00AC6B84">
        <w:rPr>
          <w:sz w:val="22"/>
        </w:rPr>
        <w:t>apprentissage humain</w:t>
      </w:r>
      <w:r w:rsidR="00ED432C" w:rsidRPr="00AC6B84">
        <w:rPr>
          <w:sz w:val="22"/>
        </w:rPr>
        <w:t>. I</w:t>
      </w:r>
      <w:r w:rsidR="00693801" w:rsidRPr="00AC6B84">
        <w:rPr>
          <w:sz w:val="22"/>
        </w:rPr>
        <w:t>l s</w:t>
      </w:r>
      <w:r w:rsidR="00DA1839">
        <w:rPr>
          <w:sz w:val="22"/>
        </w:rPr>
        <w:t>’</w:t>
      </w:r>
      <w:r w:rsidR="00693801" w:rsidRPr="00AC6B84">
        <w:rPr>
          <w:sz w:val="22"/>
        </w:rPr>
        <w:t xml:space="preserve">intéresse </w:t>
      </w:r>
      <w:r w:rsidR="00E53A46">
        <w:rPr>
          <w:sz w:val="22"/>
        </w:rPr>
        <w:t>aussi</w:t>
      </w:r>
      <w:r w:rsidR="00E53A46" w:rsidRPr="00AC6B84">
        <w:rPr>
          <w:sz w:val="22"/>
        </w:rPr>
        <w:t xml:space="preserve"> </w:t>
      </w:r>
      <w:r w:rsidR="006155B5" w:rsidRPr="00AC6B84">
        <w:rPr>
          <w:sz w:val="22"/>
        </w:rPr>
        <w:t>à leurs</w:t>
      </w:r>
      <w:r w:rsidR="00693801" w:rsidRPr="00AC6B84">
        <w:rPr>
          <w:sz w:val="22"/>
        </w:rPr>
        <w:t xml:space="preserve"> composantes de</w:t>
      </w:r>
      <w:r w:rsidR="006155B5" w:rsidRPr="00AC6B84">
        <w:rPr>
          <w:sz w:val="22"/>
        </w:rPr>
        <w:t xml:space="preserve"> base, puis </w:t>
      </w:r>
      <w:r w:rsidR="00693801" w:rsidRPr="00AC6B84">
        <w:rPr>
          <w:sz w:val="22"/>
        </w:rPr>
        <w:t>à leur</w:t>
      </w:r>
      <w:r w:rsidR="00F71F1D" w:rsidRPr="00AC6B84">
        <w:rPr>
          <w:sz w:val="22"/>
        </w:rPr>
        <w:t xml:space="preserve"> </w:t>
      </w:r>
      <w:r w:rsidR="0024610B" w:rsidRPr="00AC6B84">
        <w:rPr>
          <w:sz w:val="22"/>
        </w:rPr>
        <w:t xml:space="preserve">ingénierie pédagogique, </w:t>
      </w:r>
      <w:r w:rsidR="006155B5" w:rsidRPr="00AC6B84">
        <w:rPr>
          <w:sz w:val="22"/>
        </w:rPr>
        <w:t>c</w:t>
      </w:r>
      <w:r w:rsidR="00DA1839">
        <w:rPr>
          <w:sz w:val="22"/>
        </w:rPr>
        <w:t>’</w:t>
      </w:r>
      <w:r w:rsidR="006155B5" w:rsidRPr="00AC6B84">
        <w:rPr>
          <w:sz w:val="22"/>
        </w:rPr>
        <w:t xml:space="preserve">est-à-dire </w:t>
      </w:r>
      <w:r w:rsidR="0024610B" w:rsidRPr="00AC6B84">
        <w:rPr>
          <w:sz w:val="22"/>
        </w:rPr>
        <w:t>au</w:t>
      </w:r>
      <w:r w:rsidR="006155B5" w:rsidRPr="00AC6B84">
        <w:rPr>
          <w:sz w:val="22"/>
        </w:rPr>
        <w:t>x</w:t>
      </w:r>
      <w:r w:rsidR="0024610B" w:rsidRPr="00AC6B84">
        <w:rPr>
          <w:sz w:val="22"/>
        </w:rPr>
        <w:t xml:space="preserve"> méthodes et aux outils </w:t>
      </w:r>
      <w:r w:rsidR="00E53A46">
        <w:rPr>
          <w:sz w:val="22"/>
        </w:rPr>
        <w:t xml:space="preserve">qui </w:t>
      </w:r>
      <w:r w:rsidR="0024610B" w:rsidRPr="00AC6B84">
        <w:rPr>
          <w:sz w:val="22"/>
        </w:rPr>
        <w:t>permett</w:t>
      </w:r>
      <w:r w:rsidR="00E53A46">
        <w:rPr>
          <w:sz w:val="22"/>
        </w:rPr>
        <w:t>e</w:t>
      </w:r>
      <w:r w:rsidR="0024610B" w:rsidRPr="00AC6B84">
        <w:rPr>
          <w:sz w:val="22"/>
        </w:rPr>
        <w:t>nt de les concevoir, de les réaliser et de les rendre disponibles dans un grand nombre de situations de formation.</w:t>
      </w:r>
    </w:p>
    <w:p w14:paraId="5D2E1DE3" w14:textId="60E90B27" w:rsidR="007328BB" w:rsidRPr="00AC6B84" w:rsidRDefault="007328BB" w:rsidP="007328BB">
      <w:pPr>
        <w:pStyle w:val="Rsum"/>
      </w:pPr>
      <w:r w:rsidRPr="00AC6B84">
        <w:rPr>
          <w:b/>
        </w:rPr>
        <w:t>Mots-clés</w:t>
      </w:r>
      <w:r w:rsidRPr="00AC6B84">
        <w:t xml:space="preserve">. </w:t>
      </w:r>
      <w:r w:rsidR="00ED432C" w:rsidRPr="00AC6B84">
        <w:rPr>
          <w:sz w:val="22"/>
          <w:szCs w:val="22"/>
        </w:rPr>
        <w:t>Apprentissage humain</w:t>
      </w:r>
      <w:r w:rsidR="005750D8" w:rsidRPr="00AC6B84">
        <w:rPr>
          <w:sz w:val="22"/>
          <w:szCs w:val="22"/>
        </w:rPr>
        <w:t>;</w:t>
      </w:r>
      <w:r w:rsidR="00ED432C" w:rsidRPr="00AC6B84">
        <w:rPr>
          <w:sz w:val="22"/>
          <w:szCs w:val="22"/>
        </w:rPr>
        <w:t xml:space="preserve"> </w:t>
      </w:r>
      <w:r w:rsidR="005750D8" w:rsidRPr="00AC6B84">
        <w:rPr>
          <w:sz w:val="22"/>
          <w:szCs w:val="22"/>
        </w:rPr>
        <w:t>e</w:t>
      </w:r>
      <w:r w:rsidRPr="00AC6B84">
        <w:rPr>
          <w:sz w:val="22"/>
          <w:szCs w:val="22"/>
        </w:rPr>
        <w:t>nvironnements intelligents</w:t>
      </w:r>
      <w:r w:rsidR="005750D8" w:rsidRPr="00AC6B84">
        <w:rPr>
          <w:sz w:val="22"/>
          <w:szCs w:val="22"/>
        </w:rPr>
        <w:t>;</w:t>
      </w:r>
      <w:r w:rsidRPr="00AC6B84">
        <w:rPr>
          <w:sz w:val="22"/>
          <w:szCs w:val="22"/>
        </w:rPr>
        <w:t xml:space="preserve"> </w:t>
      </w:r>
      <w:r w:rsidR="005750D8" w:rsidRPr="00AC6B84">
        <w:rPr>
          <w:sz w:val="22"/>
          <w:szCs w:val="22"/>
        </w:rPr>
        <w:t>i</w:t>
      </w:r>
      <w:r w:rsidRPr="00AC6B84">
        <w:rPr>
          <w:sz w:val="22"/>
          <w:szCs w:val="22"/>
        </w:rPr>
        <w:t>ntelligence artificielle</w:t>
      </w:r>
      <w:r w:rsidR="005750D8" w:rsidRPr="00AC6B84">
        <w:rPr>
          <w:sz w:val="22"/>
          <w:szCs w:val="22"/>
        </w:rPr>
        <w:t>;</w:t>
      </w:r>
      <w:r w:rsidRPr="00AC6B84">
        <w:rPr>
          <w:sz w:val="22"/>
          <w:szCs w:val="22"/>
        </w:rPr>
        <w:t xml:space="preserve"> </w:t>
      </w:r>
      <w:r w:rsidR="005750D8" w:rsidRPr="00AC6B84">
        <w:rPr>
          <w:sz w:val="22"/>
          <w:szCs w:val="22"/>
        </w:rPr>
        <w:t>s</w:t>
      </w:r>
      <w:r w:rsidRPr="00AC6B84">
        <w:rPr>
          <w:sz w:val="22"/>
          <w:szCs w:val="22"/>
        </w:rPr>
        <w:t>ystèmes tutoriels intelligents</w:t>
      </w:r>
      <w:r w:rsidR="005750D8" w:rsidRPr="00AC6B84">
        <w:rPr>
          <w:sz w:val="22"/>
          <w:szCs w:val="22"/>
        </w:rPr>
        <w:t>;</w:t>
      </w:r>
      <w:r w:rsidRPr="00AC6B84">
        <w:rPr>
          <w:sz w:val="22"/>
          <w:szCs w:val="22"/>
        </w:rPr>
        <w:t xml:space="preserve"> </w:t>
      </w:r>
      <w:r w:rsidR="005750D8" w:rsidRPr="00AC6B84">
        <w:rPr>
          <w:sz w:val="22"/>
          <w:szCs w:val="22"/>
        </w:rPr>
        <w:t>e</w:t>
      </w:r>
      <w:r w:rsidRPr="00AC6B84">
        <w:rPr>
          <w:sz w:val="22"/>
          <w:szCs w:val="22"/>
        </w:rPr>
        <w:t xml:space="preserve">nvironnements </w:t>
      </w:r>
      <w:r w:rsidR="00E53A46">
        <w:rPr>
          <w:sz w:val="22"/>
          <w:szCs w:val="22"/>
        </w:rPr>
        <w:t xml:space="preserve">d’apprentissage </w:t>
      </w:r>
      <w:r w:rsidR="00ED432C" w:rsidRPr="00AC6B84">
        <w:rPr>
          <w:sz w:val="22"/>
          <w:szCs w:val="22"/>
        </w:rPr>
        <w:t xml:space="preserve">par </w:t>
      </w:r>
      <w:r w:rsidRPr="00AC6B84">
        <w:rPr>
          <w:sz w:val="22"/>
          <w:szCs w:val="22"/>
        </w:rPr>
        <w:t>la découverte</w:t>
      </w:r>
      <w:r w:rsidR="005750D8" w:rsidRPr="00AC6B84">
        <w:rPr>
          <w:sz w:val="22"/>
          <w:szCs w:val="22"/>
        </w:rPr>
        <w:t>;</w:t>
      </w:r>
      <w:r w:rsidRPr="00AC6B84">
        <w:rPr>
          <w:sz w:val="22"/>
          <w:szCs w:val="22"/>
        </w:rPr>
        <w:t xml:space="preserve"> </w:t>
      </w:r>
      <w:r w:rsidR="005750D8" w:rsidRPr="00AC6B84">
        <w:rPr>
          <w:sz w:val="22"/>
          <w:szCs w:val="22"/>
        </w:rPr>
        <w:t>m</w:t>
      </w:r>
      <w:r w:rsidRPr="00AC6B84">
        <w:rPr>
          <w:sz w:val="22"/>
          <w:szCs w:val="22"/>
        </w:rPr>
        <w:t>icromondes</w:t>
      </w:r>
      <w:r w:rsidR="005750D8" w:rsidRPr="00AC6B84">
        <w:rPr>
          <w:sz w:val="22"/>
          <w:szCs w:val="22"/>
        </w:rPr>
        <w:t>;</w:t>
      </w:r>
      <w:r w:rsidRPr="00AC6B84">
        <w:rPr>
          <w:sz w:val="22"/>
          <w:szCs w:val="22"/>
        </w:rPr>
        <w:t xml:space="preserve"> </w:t>
      </w:r>
      <w:r w:rsidR="005750D8" w:rsidRPr="00AC6B84">
        <w:rPr>
          <w:sz w:val="22"/>
          <w:szCs w:val="22"/>
        </w:rPr>
        <w:t>s</w:t>
      </w:r>
      <w:r w:rsidRPr="00AC6B84">
        <w:rPr>
          <w:sz w:val="22"/>
          <w:szCs w:val="22"/>
        </w:rPr>
        <w:t>ystèmes conseillers.</w:t>
      </w:r>
    </w:p>
    <w:p w14:paraId="409F597E" w14:textId="6DECC023" w:rsidR="00D61334" w:rsidRPr="00AC6B84" w:rsidRDefault="00D61334" w:rsidP="007763CF">
      <w:pPr>
        <w:pStyle w:val="TitreIntro"/>
        <w:ind w:left="0" w:firstLine="0"/>
      </w:pPr>
      <w:r w:rsidRPr="00AC6B84">
        <w:t>Introduction</w:t>
      </w:r>
    </w:p>
    <w:p w14:paraId="1BE034C7" w14:textId="60EA2BC5" w:rsidR="00AE3D21" w:rsidRPr="00AC6B84" w:rsidRDefault="00AE3D21" w:rsidP="00AE3D21">
      <w:pPr>
        <w:pStyle w:val="Paragraphedeliste"/>
        <w:adjustRightInd w:val="0"/>
      </w:pPr>
      <w:r w:rsidRPr="00AC6B84">
        <w:t>L</w:t>
      </w:r>
      <w:r w:rsidR="00DA1839">
        <w:t>’</w:t>
      </w:r>
      <w:r w:rsidRPr="00AC6B84">
        <w:t>intelligence artificielle est un sujet qui intrigue, fascine ou inquiète. Pourtant, l</w:t>
      </w:r>
      <w:r w:rsidR="00DA1839">
        <w:t>’</w:t>
      </w:r>
      <w:r w:rsidRPr="00AC6B84">
        <w:t>idée de prolonger nos facultés intellectuelles dans des objets artificiels créés par nous remonte à nos origines. C</w:t>
      </w:r>
      <w:r w:rsidR="00DA1839">
        <w:t>’</w:t>
      </w:r>
      <w:r w:rsidRPr="00AC6B84">
        <w:t xml:space="preserve">est en effet </w:t>
      </w:r>
      <w:r w:rsidR="00000D05" w:rsidRPr="00AC6B84">
        <w:t>l</w:t>
      </w:r>
      <w:r w:rsidR="00DA1839">
        <w:t>’</w:t>
      </w:r>
      <w:r w:rsidRPr="00AC6B84">
        <w:t>un des traits distinctifs de l</w:t>
      </w:r>
      <w:r w:rsidR="00DA1839">
        <w:t>’</w:t>
      </w:r>
      <w:r w:rsidRPr="00AC6B84">
        <w:t>être humain, aussi loin que l</w:t>
      </w:r>
      <w:r w:rsidR="00DA1839">
        <w:t>’</w:t>
      </w:r>
      <w:r w:rsidRPr="00AC6B84">
        <w:t>on remonte dans la préhistoire, de créer des art</w:t>
      </w:r>
      <w:r w:rsidR="00874C04">
        <w:t>ef</w:t>
      </w:r>
      <w:r w:rsidRPr="00AC6B84">
        <w:t xml:space="preserve">acts, des instruments pour façonner son environnement. Dans les premiers temps, nous nous sommes surtout appliqués à créer des instruments qui amplifient et prolongent nos capacités motrices et sensorielles. </w:t>
      </w:r>
    </w:p>
    <w:p w14:paraId="03557024" w14:textId="54DEEECD" w:rsidR="00AE3D21" w:rsidRPr="00AC6B84" w:rsidRDefault="00AE3D21" w:rsidP="00AE3D21">
      <w:pPr>
        <w:pStyle w:val="Paragraphedeliste"/>
        <w:adjustRightInd w:val="0"/>
      </w:pPr>
      <w:r w:rsidRPr="00AC6B84">
        <w:t>L</w:t>
      </w:r>
      <w:r w:rsidR="00DA1839">
        <w:t>’</w:t>
      </w:r>
      <w:r w:rsidRPr="00AC6B84">
        <w:t>avènement de l</w:t>
      </w:r>
      <w:r w:rsidR="00DA1839">
        <w:t>’</w:t>
      </w:r>
      <w:r w:rsidRPr="00AC6B84">
        <w:t>ordinateur a constitué une véritable révolution, beaucoup plus profonde que les autres révolutions technologiques, parce qu</w:t>
      </w:r>
      <w:r w:rsidR="00DA1839">
        <w:t>’</w:t>
      </w:r>
      <w:r w:rsidRPr="00AC6B84">
        <w:t>il s</w:t>
      </w:r>
      <w:r w:rsidR="00DA1839">
        <w:t>’</w:t>
      </w:r>
      <w:r w:rsidRPr="00AC6B84">
        <w:t>agit du premier «</w:t>
      </w:r>
      <w:r w:rsidR="00AD1385">
        <w:t> </w:t>
      </w:r>
      <w:r w:rsidRPr="00AC6B84">
        <w:t>artefact</w:t>
      </w:r>
      <w:r w:rsidR="00AD1385">
        <w:t> </w:t>
      </w:r>
      <w:r w:rsidRPr="00AC6B84">
        <w:t>» qui réussit à amplifier et à prolonger de façon significative nos facultés intelligentes de traitement de l</w:t>
      </w:r>
      <w:r w:rsidR="00DA1839">
        <w:t>’</w:t>
      </w:r>
      <w:r w:rsidRPr="00AC6B84">
        <w:t>information. Ce faisant, en simulant nos processus intelligents, nous arrivons à mieux comprendre l</w:t>
      </w:r>
      <w:r w:rsidR="00DA1839">
        <w:t>’</w:t>
      </w:r>
      <w:r w:rsidRPr="00AC6B84">
        <w:t xml:space="preserve">intelligence humaine. </w:t>
      </w:r>
    </w:p>
    <w:p w14:paraId="1505BD1D" w14:textId="3C7C0E34" w:rsidR="0057186E" w:rsidRPr="00AC6B84" w:rsidRDefault="00AE3D21" w:rsidP="00C9451E">
      <w:pPr>
        <w:pStyle w:val="Paragraphedeliste"/>
        <w:adjustRightInd w:val="0"/>
      </w:pPr>
      <w:r w:rsidRPr="00AC6B84">
        <w:t>Pour cela, l</w:t>
      </w:r>
      <w:r w:rsidR="00DA1839">
        <w:t>’</w:t>
      </w:r>
      <w:r w:rsidRPr="00AC6B84">
        <w:t>intelligence artificielle, parfois qualifiée</w:t>
      </w:r>
      <w:r w:rsidR="007328BB" w:rsidRPr="00AC6B84">
        <w:t xml:space="preserve"> aussi</w:t>
      </w:r>
      <w:r w:rsidRPr="00AC6B84">
        <w:t xml:space="preserve"> d</w:t>
      </w:r>
      <w:r w:rsidR="00DA1839">
        <w:t>’</w:t>
      </w:r>
      <w:r w:rsidRPr="00AC6B84">
        <w:t>informatique cognitive, a beaucoup à apporter à l</w:t>
      </w:r>
      <w:r w:rsidR="00DA1839">
        <w:t>’</w:t>
      </w:r>
      <w:r w:rsidRPr="00AC6B84">
        <w:t>ingénierie des environnements numériques d</w:t>
      </w:r>
      <w:r w:rsidR="00DA1839">
        <w:t>’</w:t>
      </w:r>
      <w:r w:rsidRPr="00AC6B84">
        <w:t>apprentissage (</w:t>
      </w:r>
      <w:r w:rsidR="001562A6">
        <w:t>I</w:t>
      </w:r>
      <w:r w:rsidRPr="00AC6B84">
        <w:t>ENA). Le but de ce chapitre est d</w:t>
      </w:r>
      <w:r w:rsidR="00DA1839">
        <w:t>’</w:t>
      </w:r>
      <w:r w:rsidRPr="00AC6B84">
        <w:t>examiner la diversité de ces apports</w:t>
      </w:r>
      <w:r w:rsidR="00C9451E" w:rsidRPr="00AC6B84">
        <w:t xml:space="preserve"> regroupés sous le terme d</w:t>
      </w:r>
      <w:r w:rsidR="00DA1839">
        <w:t>’</w:t>
      </w:r>
      <w:r w:rsidR="00874C04">
        <w:t>e</w:t>
      </w:r>
      <w:r w:rsidR="007763CF" w:rsidRPr="00AC6B84">
        <w:t>nvironnements intelligents pour l</w:t>
      </w:r>
      <w:r w:rsidR="00DA1839">
        <w:t>’</w:t>
      </w:r>
      <w:r w:rsidR="007763CF" w:rsidRPr="00AC6B84">
        <w:t xml:space="preserve">apprentissage </w:t>
      </w:r>
      <w:r w:rsidR="00C9451E" w:rsidRPr="00AC6B84">
        <w:t>(</w:t>
      </w:r>
      <w:r w:rsidR="007763CF" w:rsidRPr="00AC6B84">
        <w:t>EIA</w:t>
      </w:r>
      <w:r w:rsidR="00C9451E" w:rsidRPr="00AC6B84">
        <w:t>)</w:t>
      </w:r>
      <w:r w:rsidR="007763CF" w:rsidRPr="00AC6B84">
        <w:t>, une catégorie particulière d</w:t>
      </w:r>
      <w:r w:rsidR="00DA1839">
        <w:t>’</w:t>
      </w:r>
      <w:r w:rsidR="007763CF" w:rsidRPr="00AC6B84">
        <w:t>ENA</w:t>
      </w:r>
      <w:r w:rsidR="00C1084F" w:rsidRPr="00AC6B84">
        <w:t>, soit les environnements qui utilisent les technologies d</w:t>
      </w:r>
      <w:r w:rsidR="005C0B46">
        <w:t>e</w:t>
      </w:r>
      <w:r w:rsidR="00C1084F" w:rsidRPr="00AC6B84">
        <w:t xml:space="preserve"> l</w:t>
      </w:r>
      <w:r w:rsidR="00DA1839">
        <w:t>’</w:t>
      </w:r>
      <w:r w:rsidR="005C0B46">
        <w:t>i</w:t>
      </w:r>
      <w:r w:rsidR="00C1084F" w:rsidRPr="00AC6B84">
        <w:t>ntelligence artificielle.</w:t>
      </w:r>
    </w:p>
    <w:p w14:paraId="4547E16B" w14:textId="64E37DB2" w:rsidR="00C9451E" w:rsidRPr="00AC6B84" w:rsidRDefault="0057186E" w:rsidP="00576EB9">
      <w:pPr>
        <w:pStyle w:val="Paragraphedeliste"/>
        <w:adjustRightInd w:val="0"/>
      </w:pPr>
      <w:r w:rsidRPr="00AC6B84">
        <w:lastRenderedPageBreak/>
        <w:t>L</w:t>
      </w:r>
      <w:r w:rsidR="00DA1839">
        <w:t>’</w:t>
      </w:r>
      <w:r w:rsidRPr="00AC6B84">
        <w:t xml:space="preserve">histoire des </w:t>
      </w:r>
      <w:r w:rsidR="00C1084F" w:rsidRPr="00AC6B84">
        <w:t>EIA</w:t>
      </w:r>
      <w:r w:rsidR="00C9451E" w:rsidRPr="00AC6B84">
        <w:t xml:space="preserve"> </w:t>
      </w:r>
      <w:r w:rsidR="001B50EC" w:rsidRPr="00AC6B84">
        <w:t>débute avec</w:t>
      </w:r>
      <w:r w:rsidR="00C9451E" w:rsidRPr="00AC6B84">
        <w:t xml:space="preserve"> la publication par </w:t>
      </w:r>
      <w:proofErr w:type="spellStart"/>
      <w:r w:rsidR="00C9451E" w:rsidRPr="00AC6B84">
        <w:t>Carbonell</w:t>
      </w:r>
      <w:proofErr w:type="spellEnd"/>
      <w:r w:rsidR="00C9451E" w:rsidRPr="00AC6B84">
        <w:t xml:space="preserve"> (1970) de ses travaux sur l</w:t>
      </w:r>
      <w:r w:rsidR="00DA1839">
        <w:t>’</w:t>
      </w:r>
      <w:r w:rsidR="00C9451E" w:rsidRPr="00AC6B84">
        <w:t>environnement S</w:t>
      </w:r>
      <w:r w:rsidR="00AD1385">
        <w:t>cholar</w:t>
      </w:r>
      <w:r w:rsidR="00C9451E" w:rsidRPr="00AC6B84">
        <w:t xml:space="preserve">. Intitulant son article </w:t>
      </w:r>
      <w:r w:rsidR="00C9451E" w:rsidRPr="00AC6B84">
        <w:rPr>
          <w:i/>
          <w:iCs/>
        </w:rPr>
        <w:t>AI in CAI</w:t>
      </w:r>
      <w:r w:rsidR="00AD1385" w:rsidRPr="00BA6F5E">
        <w:rPr>
          <w:i/>
        </w:rPr>
        <w:t xml:space="preserve">: An </w:t>
      </w:r>
      <w:proofErr w:type="spellStart"/>
      <w:r w:rsidR="00AD1385" w:rsidRPr="00BA6F5E">
        <w:rPr>
          <w:i/>
        </w:rPr>
        <w:t>artificial</w:t>
      </w:r>
      <w:proofErr w:type="spellEnd"/>
      <w:r w:rsidR="00AD1385" w:rsidRPr="00BA6F5E">
        <w:rPr>
          <w:i/>
        </w:rPr>
        <w:t xml:space="preserve">-intelligence </w:t>
      </w:r>
      <w:proofErr w:type="spellStart"/>
      <w:r w:rsidR="00AD1385" w:rsidRPr="00BA6F5E">
        <w:rPr>
          <w:i/>
        </w:rPr>
        <w:t>approach</w:t>
      </w:r>
      <w:proofErr w:type="spellEnd"/>
      <w:r w:rsidR="00AD1385" w:rsidRPr="00BA6F5E">
        <w:rPr>
          <w:i/>
        </w:rPr>
        <w:t xml:space="preserve"> to computer-</w:t>
      </w:r>
      <w:proofErr w:type="spellStart"/>
      <w:r w:rsidR="00AD1385" w:rsidRPr="00BA6F5E">
        <w:rPr>
          <w:i/>
        </w:rPr>
        <w:t>assisted</w:t>
      </w:r>
      <w:proofErr w:type="spellEnd"/>
      <w:r w:rsidR="00AD1385" w:rsidRPr="00BA6F5E">
        <w:rPr>
          <w:i/>
        </w:rPr>
        <w:t xml:space="preserve"> instruction</w:t>
      </w:r>
      <w:r w:rsidR="00C9451E" w:rsidRPr="00AC6B84">
        <w:t xml:space="preserve">, </w:t>
      </w:r>
      <w:r w:rsidRPr="00AC6B84">
        <w:t>il posait le nouveau domaine comme</w:t>
      </w:r>
      <w:r w:rsidR="00C9451E" w:rsidRPr="00AC6B84">
        <w:t xml:space="preserve"> héritier à la fois </w:t>
      </w:r>
      <w:r w:rsidR="005836D7">
        <w:t>de l’a</w:t>
      </w:r>
      <w:r w:rsidRPr="00AC6B84">
        <w:t>pprentissage assisté par ordinateur</w:t>
      </w:r>
      <w:r w:rsidR="005836D7">
        <w:t xml:space="preserve"> (</w:t>
      </w:r>
      <w:r w:rsidR="005836D7" w:rsidRPr="005836D7">
        <w:rPr>
          <w:i/>
          <w:iCs/>
        </w:rPr>
        <w:t>computer-</w:t>
      </w:r>
      <w:proofErr w:type="spellStart"/>
      <w:r w:rsidR="005836D7" w:rsidRPr="005836D7">
        <w:rPr>
          <w:i/>
          <w:iCs/>
        </w:rPr>
        <w:t>assisted</w:t>
      </w:r>
      <w:proofErr w:type="spellEnd"/>
      <w:r w:rsidR="005836D7" w:rsidRPr="005836D7">
        <w:rPr>
          <w:i/>
          <w:iCs/>
        </w:rPr>
        <w:t xml:space="preserve"> instruction</w:t>
      </w:r>
      <w:r w:rsidR="005836D7">
        <w:t xml:space="preserve"> </w:t>
      </w:r>
      <w:r w:rsidR="005836D7">
        <w:rPr>
          <w:rFonts w:ascii="Calibri" w:hAnsi="Calibri" w:cs="Calibri"/>
        </w:rPr>
        <w:t>[</w:t>
      </w:r>
      <w:r w:rsidR="005836D7">
        <w:t>CAI</w:t>
      </w:r>
      <w:r w:rsidR="005836D7">
        <w:rPr>
          <w:rFonts w:ascii="Calibri" w:hAnsi="Calibri" w:cs="Calibri"/>
        </w:rPr>
        <w:t>]</w:t>
      </w:r>
      <w:r w:rsidR="00C9451E" w:rsidRPr="00AC6B84">
        <w:t>) et de l</w:t>
      </w:r>
      <w:r w:rsidR="00DA1839">
        <w:t>’</w:t>
      </w:r>
      <w:r w:rsidR="00C9451E" w:rsidRPr="00AC6B84">
        <w:t>intelligence artificielle</w:t>
      </w:r>
      <w:r w:rsidR="005836D7">
        <w:t xml:space="preserve"> (</w:t>
      </w:r>
      <w:proofErr w:type="spellStart"/>
      <w:r w:rsidR="005836D7" w:rsidRPr="005836D7">
        <w:rPr>
          <w:i/>
          <w:iCs/>
        </w:rPr>
        <w:t>artificial</w:t>
      </w:r>
      <w:proofErr w:type="spellEnd"/>
      <w:r w:rsidR="005836D7" w:rsidRPr="005836D7">
        <w:rPr>
          <w:i/>
          <w:iCs/>
        </w:rPr>
        <w:t xml:space="preserve"> intelligence</w:t>
      </w:r>
      <w:r w:rsidR="005836D7">
        <w:t xml:space="preserve"> </w:t>
      </w:r>
      <w:r w:rsidR="005836D7">
        <w:rPr>
          <w:rFonts w:ascii="Calibri" w:hAnsi="Calibri" w:cs="Calibri"/>
        </w:rPr>
        <w:t>[</w:t>
      </w:r>
      <w:r w:rsidR="005836D7">
        <w:t>AI</w:t>
      </w:r>
      <w:r w:rsidR="005836D7">
        <w:rPr>
          <w:rFonts w:ascii="Calibri" w:hAnsi="Calibri" w:cs="Calibri"/>
        </w:rPr>
        <w:t>])</w:t>
      </w:r>
      <w:r w:rsidR="00C9451E" w:rsidRPr="00AC6B84">
        <w:t xml:space="preserve">. </w:t>
      </w:r>
      <w:r w:rsidR="005836D7">
        <w:t>À la suite de</w:t>
      </w:r>
      <w:r w:rsidR="00C9451E" w:rsidRPr="00AC6B84">
        <w:t xml:space="preserve"> plusieurs programmes de recherche</w:t>
      </w:r>
      <w:r w:rsidR="00E75224" w:rsidRPr="00AC6B84">
        <w:t xml:space="preserve"> menés</w:t>
      </w:r>
      <w:r w:rsidR="00C9451E" w:rsidRPr="00AC6B84">
        <w:t xml:space="preserve"> d</w:t>
      </w:r>
      <w:r w:rsidRPr="00AC6B84">
        <w:t>ans des</w:t>
      </w:r>
      <w:r w:rsidR="00C9451E" w:rsidRPr="00AC6B84">
        <w:t xml:space="preserve"> laboratoires internationaux, </w:t>
      </w:r>
      <w:r w:rsidRPr="00AC6B84">
        <w:t>un</w:t>
      </w:r>
      <w:r w:rsidR="00C9451E" w:rsidRPr="00AC6B84">
        <w:t xml:space="preserve"> premier </w:t>
      </w:r>
      <w:r w:rsidR="003C0248">
        <w:t>ouvrage</w:t>
      </w:r>
      <w:r w:rsidR="003C0248" w:rsidRPr="00AC6B84">
        <w:t xml:space="preserve"> </w:t>
      </w:r>
      <w:r w:rsidRPr="00AC6B84">
        <w:t xml:space="preserve">fondateur du domaine, </w:t>
      </w:r>
      <w:r w:rsidR="00C9451E" w:rsidRPr="00AC6B84">
        <w:rPr>
          <w:i/>
          <w:iCs/>
        </w:rPr>
        <w:t xml:space="preserve">Intelligent </w:t>
      </w:r>
      <w:proofErr w:type="spellStart"/>
      <w:r w:rsidR="00C9451E" w:rsidRPr="00AC6B84">
        <w:rPr>
          <w:i/>
          <w:iCs/>
        </w:rPr>
        <w:t>Tutoring</w:t>
      </w:r>
      <w:proofErr w:type="spellEnd"/>
      <w:r w:rsidR="00C9451E" w:rsidRPr="00AC6B84">
        <w:rPr>
          <w:i/>
          <w:iCs/>
        </w:rPr>
        <w:t xml:space="preserve"> </w:t>
      </w:r>
      <w:proofErr w:type="spellStart"/>
      <w:r w:rsidR="00C9451E" w:rsidRPr="00AC6B84">
        <w:rPr>
          <w:i/>
          <w:iCs/>
        </w:rPr>
        <w:t>Systems</w:t>
      </w:r>
      <w:proofErr w:type="spellEnd"/>
      <w:r w:rsidRPr="00AC6B84">
        <w:t xml:space="preserve"> (ITS)</w:t>
      </w:r>
      <w:r w:rsidR="005836D7">
        <w:t>,</w:t>
      </w:r>
      <w:r w:rsidRPr="00AC6B84">
        <w:t xml:space="preserve"> fut publié par</w:t>
      </w:r>
      <w:r w:rsidR="00C9451E" w:rsidRPr="00AC6B84">
        <w:t xml:space="preserve"> </w:t>
      </w:r>
      <w:proofErr w:type="spellStart"/>
      <w:r w:rsidR="00C9451E" w:rsidRPr="00AC6B84">
        <w:t>Sleeman</w:t>
      </w:r>
      <w:proofErr w:type="spellEnd"/>
      <w:r w:rsidR="00C9451E" w:rsidRPr="00AC6B84">
        <w:t xml:space="preserve"> </w:t>
      </w:r>
      <w:r w:rsidR="00E75224" w:rsidRPr="00AC6B84">
        <w:t xml:space="preserve">et </w:t>
      </w:r>
      <w:r w:rsidR="00C9451E" w:rsidRPr="00AC6B84">
        <w:t>Brown</w:t>
      </w:r>
      <w:r w:rsidRPr="00AC6B84">
        <w:t xml:space="preserve"> (</w:t>
      </w:r>
      <w:r w:rsidR="00C9451E" w:rsidRPr="00AC6B84">
        <w:t>198</w:t>
      </w:r>
      <w:r w:rsidR="005836D7">
        <w:t>2</w:t>
      </w:r>
      <w:r w:rsidR="00C9451E" w:rsidRPr="00AC6B84">
        <w:t>)</w:t>
      </w:r>
      <w:r w:rsidRPr="00AC6B84">
        <w:t>.</w:t>
      </w:r>
      <w:r w:rsidR="00E144E7" w:rsidRPr="00AC6B84">
        <w:t xml:space="preserve"> </w:t>
      </w:r>
      <w:r w:rsidR="005836D7">
        <w:t>Puis, u</w:t>
      </w:r>
      <w:r w:rsidRPr="00AC6B84">
        <w:t xml:space="preserve">n important article </w:t>
      </w:r>
      <w:r w:rsidR="00E75224" w:rsidRPr="00AC6B84">
        <w:t xml:space="preserve">de </w:t>
      </w:r>
      <w:r w:rsidR="00C9451E" w:rsidRPr="00AC6B84">
        <w:t>Bloom (1984)</w:t>
      </w:r>
      <w:r w:rsidR="003C0248">
        <w:t>,</w:t>
      </w:r>
      <w:r w:rsidR="00C9451E" w:rsidRPr="00AC6B84">
        <w:t xml:space="preserve"> </w:t>
      </w:r>
      <w:r w:rsidRPr="00AC6B84">
        <w:t>démontrant</w:t>
      </w:r>
      <w:r w:rsidR="00C9451E" w:rsidRPr="00AC6B84">
        <w:t xml:space="preserve"> que le tutorat</w:t>
      </w:r>
      <w:r w:rsidRPr="00AC6B84">
        <w:t xml:space="preserve"> </w:t>
      </w:r>
      <w:r w:rsidR="00E75224" w:rsidRPr="00AC6B84">
        <w:t xml:space="preserve">fourni dans </w:t>
      </w:r>
      <w:r w:rsidRPr="00AC6B84">
        <w:t>un ITS</w:t>
      </w:r>
      <w:r w:rsidR="00C9451E" w:rsidRPr="00AC6B84">
        <w:t xml:space="preserve"> </w:t>
      </w:r>
      <w:r w:rsidRPr="00AC6B84">
        <w:t>était</w:t>
      </w:r>
      <w:r w:rsidR="00C9451E" w:rsidRPr="00AC6B84">
        <w:t xml:space="preserve"> deux fois plus efficace que l</w:t>
      </w:r>
      <w:r w:rsidR="00DA1839">
        <w:t>’</w:t>
      </w:r>
      <w:r w:rsidR="00C9451E" w:rsidRPr="00AC6B84">
        <w:t>enseignement en groupe</w:t>
      </w:r>
      <w:r w:rsidR="003C0248">
        <w:t>,</w:t>
      </w:r>
      <w:r w:rsidRPr="00AC6B84">
        <w:t xml:space="preserve"> et un </w:t>
      </w:r>
      <w:r w:rsidR="003C0248">
        <w:t>ouvrage</w:t>
      </w:r>
      <w:r w:rsidR="003C0248" w:rsidRPr="00AC6B84">
        <w:t xml:space="preserve"> </w:t>
      </w:r>
      <w:r w:rsidRPr="00AC6B84">
        <w:t>fondateur sur</w:t>
      </w:r>
      <w:r w:rsidR="00C9451E" w:rsidRPr="00AC6B84">
        <w:t xml:space="preserve"> </w:t>
      </w:r>
      <w:r w:rsidR="00576EB9" w:rsidRPr="00AC6B84">
        <w:t>les</w:t>
      </w:r>
      <w:r w:rsidR="00E75224" w:rsidRPr="00AC6B84">
        <w:t xml:space="preserve"> </w:t>
      </w:r>
      <w:r w:rsidR="00C9451E" w:rsidRPr="00AC6B84">
        <w:t>systèmes tutoriels intelligents</w:t>
      </w:r>
      <w:r w:rsidR="003C0248">
        <w:t xml:space="preserve"> (STI)</w:t>
      </w:r>
      <w:r w:rsidR="00C9451E" w:rsidRPr="00AC6B84">
        <w:t xml:space="preserve"> (Wenger</w:t>
      </w:r>
      <w:r w:rsidR="00AC6B84">
        <w:t>,</w:t>
      </w:r>
      <w:r w:rsidR="00C9451E" w:rsidRPr="00AC6B84">
        <w:t xml:space="preserve"> 1987)</w:t>
      </w:r>
      <w:r w:rsidRPr="00AC6B84">
        <w:t xml:space="preserve"> </w:t>
      </w:r>
      <w:r w:rsidR="00576EB9" w:rsidRPr="00AC6B84">
        <w:t>stimulèrent</w:t>
      </w:r>
      <w:r w:rsidRPr="00AC6B84">
        <w:t xml:space="preserve"> la naissance de </w:t>
      </w:r>
      <w:r w:rsidR="00895529">
        <w:t>l’</w:t>
      </w:r>
      <w:r w:rsidR="00C9451E" w:rsidRPr="00AC6B84">
        <w:t>AIED</w:t>
      </w:r>
      <w:r w:rsidR="00895529">
        <w:t xml:space="preserve"> (</w:t>
      </w:r>
      <w:proofErr w:type="spellStart"/>
      <w:r w:rsidR="00895529" w:rsidRPr="00895529">
        <w:rPr>
          <w:i/>
          <w:iCs/>
        </w:rPr>
        <w:t>Artificial</w:t>
      </w:r>
      <w:proofErr w:type="spellEnd"/>
      <w:r w:rsidR="00895529" w:rsidRPr="00895529">
        <w:rPr>
          <w:i/>
          <w:iCs/>
        </w:rPr>
        <w:t xml:space="preserve"> Intelligence in </w:t>
      </w:r>
      <w:proofErr w:type="spellStart"/>
      <w:r w:rsidR="00895529" w:rsidRPr="00895529">
        <w:rPr>
          <w:i/>
          <w:iCs/>
        </w:rPr>
        <w:t>Education</w:t>
      </w:r>
      <w:proofErr w:type="spellEnd"/>
      <w:r w:rsidR="00895529">
        <w:t>)</w:t>
      </w:r>
      <w:r w:rsidR="003B15E1" w:rsidRPr="00AC6B84">
        <w:t xml:space="preserve"> </w:t>
      </w:r>
      <w:r w:rsidR="00895529">
        <w:t xml:space="preserve">Society </w:t>
      </w:r>
      <w:r w:rsidR="003B15E1" w:rsidRPr="00AC6B84">
        <w:t>et</w:t>
      </w:r>
      <w:r w:rsidR="005452F7" w:rsidRPr="00AC6B84">
        <w:t xml:space="preserve"> de</w:t>
      </w:r>
      <w:r w:rsidR="00C9451E" w:rsidRPr="00AC6B84">
        <w:t xml:space="preserve"> la revue scientifique </w:t>
      </w:r>
      <w:r w:rsidR="0068785E" w:rsidRPr="0068785E">
        <w:rPr>
          <w:rStyle w:val="lev"/>
          <w:b w:val="0"/>
          <w:bCs w:val="0"/>
          <w:i/>
          <w:iCs/>
          <w:color w:val="363636"/>
          <w:spacing w:val="8"/>
          <w:shd w:val="clear" w:color="auto" w:fill="FFFFFF"/>
        </w:rPr>
        <w:t xml:space="preserve">International Journal of </w:t>
      </w:r>
      <w:proofErr w:type="spellStart"/>
      <w:r w:rsidR="0068785E" w:rsidRPr="0068785E">
        <w:rPr>
          <w:rStyle w:val="lev"/>
          <w:b w:val="0"/>
          <w:bCs w:val="0"/>
          <w:i/>
          <w:iCs/>
          <w:color w:val="363636"/>
          <w:spacing w:val="8"/>
          <w:shd w:val="clear" w:color="auto" w:fill="FFFFFF"/>
        </w:rPr>
        <w:t>Artificial</w:t>
      </w:r>
      <w:proofErr w:type="spellEnd"/>
      <w:r w:rsidR="0068785E" w:rsidRPr="0068785E">
        <w:rPr>
          <w:rStyle w:val="lev"/>
          <w:b w:val="0"/>
          <w:bCs w:val="0"/>
          <w:i/>
          <w:iCs/>
          <w:color w:val="363636"/>
          <w:spacing w:val="8"/>
          <w:shd w:val="clear" w:color="auto" w:fill="FFFFFF"/>
        </w:rPr>
        <w:t xml:space="preserve"> Intelligence in </w:t>
      </w:r>
      <w:proofErr w:type="spellStart"/>
      <w:r w:rsidR="0068785E" w:rsidRPr="0068785E">
        <w:rPr>
          <w:rStyle w:val="lev"/>
          <w:b w:val="0"/>
          <w:bCs w:val="0"/>
          <w:i/>
          <w:iCs/>
          <w:color w:val="363636"/>
          <w:spacing w:val="8"/>
          <w:shd w:val="clear" w:color="auto" w:fill="FFFFFF"/>
        </w:rPr>
        <w:t>Education</w:t>
      </w:r>
      <w:proofErr w:type="spellEnd"/>
      <w:r w:rsidR="0068785E" w:rsidRPr="0068785E">
        <w:rPr>
          <w:rStyle w:val="lev"/>
          <w:b w:val="0"/>
          <w:bCs w:val="0"/>
          <w:i/>
          <w:iCs/>
          <w:color w:val="363636"/>
          <w:spacing w:val="8"/>
          <w:shd w:val="clear" w:color="auto" w:fill="FFFFFF"/>
        </w:rPr>
        <w:t xml:space="preserve"> </w:t>
      </w:r>
      <w:r w:rsidR="0068785E">
        <w:t>(</w:t>
      </w:r>
      <w:r w:rsidR="00C9451E" w:rsidRPr="00AC6B84">
        <w:t>IJAIED</w:t>
      </w:r>
      <w:r w:rsidR="0068785E">
        <w:t>)</w:t>
      </w:r>
      <w:r w:rsidR="005452F7" w:rsidRPr="00AC6B84">
        <w:t xml:space="preserve"> </w:t>
      </w:r>
      <w:r w:rsidR="003B15E1" w:rsidRPr="00AC6B84">
        <w:t xml:space="preserve">ainsi que </w:t>
      </w:r>
      <w:r w:rsidR="00C9451E" w:rsidRPr="00AC6B84">
        <w:t>l</w:t>
      </w:r>
      <w:r w:rsidR="00DA1839">
        <w:t>’</w:t>
      </w:r>
      <w:r w:rsidR="00C9451E" w:rsidRPr="00AC6B84">
        <w:t>organisation d</w:t>
      </w:r>
      <w:r w:rsidR="00DA1839">
        <w:t>’</w:t>
      </w:r>
      <w:r w:rsidR="00C9451E" w:rsidRPr="00AC6B84">
        <w:t>un colloque bi</w:t>
      </w:r>
      <w:r w:rsidR="005C0B46">
        <w:t>s</w:t>
      </w:r>
      <w:r w:rsidR="00C9451E" w:rsidRPr="00AC6B84">
        <w:t>annuel</w:t>
      </w:r>
      <w:r w:rsidR="003B15E1" w:rsidRPr="00AC6B84">
        <w:t xml:space="preserve"> qui se tient </w:t>
      </w:r>
      <w:r w:rsidRPr="00AC6B84">
        <w:t xml:space="preserve">depuis </w:t>
      </w:r>
      <w:r w:rsidR="00C9451E" w:rsidRPr="00AC6B84">
        <w:t>en alternance avec le colloque ITS.</w:t>
      </w:r>
      <w:r w:rsidR="00576EB9" w:rsidRPr="00AC6B84">
        <w:t xml:space="preserve"> </w:t>
      </w:r>
      <w:r w:rsidR="00C9451E" w:rsidRPr="00AC6B84">
        <w:t>En 2010 appara</w:t>
      </w:r>
      <w:r w:rsidR="002D1023">
        <w:t>î</w:t>
      </w:r>
      <w:r w:rsidR="00C9451E" w:rsidRPr="00AC6B84">
        <w:t>t une initiative</w:t>
      </w:r>
      <w:r w:rsidR="00576EB9" w:rsidRPr="00AC6B84">
        <w:t xml:space="preserve"> synthèse</w:t>
      </w:r>
      <w:r w:rsidR="00C9451E" w:rsidRPr="00AC6B84">
        <w:t xml:space="preserve"> pour intégrer </w:t>
      </w:r>
      <w:r w:rsidR="00576EB9" w:rsidRPr="00AC6B84">
        <w:t>les</w:t>
      </w:r>
      <w:r w:rsidR="00C9451E" w:rsidRPr="00AC6B84">
        <w:t xml:space="preserve"> différentes</w:t>
      </w:r>
      <w:r w:rsidR="00576EB9" w:rsidRPr="00AC6B84">
        <w:t xml:space="preserve"> approches</w:t>
      </w:r>
      <w:r w:rsidR="00C9451E" w:rsidRPr="00AC6B84">
        <w:t xml:space="preserve"> dans une plateforme</w:t>
      </w:r>
      <w:r w:rsidR="005C0B46">
        <w:t>-</w:t>
      </w:r>
      <w:r w:rsidR="00576EB9" w:rsidRPr="00AC6B84">
        <w:t>cadre</w:t>
      </w:r>
      <w:r w:rsidR="00C9451E" w:rsidRPr="00AC6B84">
        <w:t>, autant sur le plan des systèmes</w:t>
      </w:r>
      <w:r w:rsidR="00D108FD">
        <w:t xml:space="preserve"> </w:t>
      </w:r>
      <w:r w:rsidR="00C9451E" w:rsidRPr="00AC6B84">
        <w:t>auteurs</w:t>
      </w:r>
      <w:r w:rsidR="00576EB9" w:rsidRPr="00AC6B84">
        <w:t xml:space="preserve"> pour les </w:t>
      </w:r>
      <w:r w:rsidR="00C1084F" w:rsidRPr="00AC6B84">
        <w:t>EIA</w:t>
      </w:r>
      <w:r w:rsidR="00C9451E" w:rsidRPr="00AC6B84">
        <w:t xml:space="preserve"> que </w:t>
      </w:r>
      <w:r w:rsidR="00895529">
        <w:t xml:space="preserve">sur celui </w:t>
      </w:r>
      <w:r w:rsidR="00C9451E" w:rsidRPr="00AC6B84">
        <w:t>des systèmes tuteurs</w:t>
      </w:r>
      <w:r w:rsidR="00576EB9" w:rsidRPr="00AC6B84">
        <w:t xml:space="preserve"> en résultant</w:t>
      </w:r>
      <w:r w:rsidR="00C9451E" w:rsidRPr="00AC6B84">
        <w:t xml:space="preserve"> (</w:t>
      </w:r>
      <w:proofErr w:type="spellStart"/>
      <w:r w:rsidR="00C9451E" w:rsidRPr="00AC6B84">
        <w:t>So</w:t>
      </w:r>
      <w:r w:rsidR="001562A6">
        <w:t>ttil</w:t>
      </w:r>
      <w:r w:rsidR="00C9451E" w:rsidRPr="00AC6B84">
        <w:t>are</w:t>
      </w:r>
      <w:proofErr w:type="spellEnd"/>
      <w:r w:rsidR="001562A6">
        <w:t xml:space="preserve"> </w:t>
      </w:r>
      <w:r w:rsidR="001562A6" w:rsidRPr="001562A6">
        <w:rPr>
          <w:i/>
          <w:iCs/>
        </w:rPr>
        <w:t>et al.</w:t>
      </w:r>
      <w:r w:rsidR="00C9451E" w:rsidRPr="00AC6B84">
        <w:t>, 201</w:t>
      </w:r>
      <w:r w:rsidR="001562A6">
        <w:t>8</w:t>
      </w:r>
      <w:r w:rsidR="00C9451E" w:rsidRPr="00AC6B84">
        <w:t xml:space="preserve">). </w:t>
      </w:r>
      <w:r w:rsidR="002D1023">
        <w:t>O</w:t>
      </w:r>
      <w:r w:rsidR="00576EB9" w:rsidRPr="00AC6B84">
        <w:t xml:space="preserve">n voit naître </w:t>
      </w:r>
      <w:r w:rsidR="00995750" w:rsidRPr="00AC6B84">
        <w:t xml:space="preserve">depuis </w:t>
      </w:r>
      <w:r w:rsidR="00576EB9" w:rsidRPr="00AC6B84">
        <w:t xml:space="preserve">un foisonnement de travaux visant à marier dans les </w:t>
      </w:r>
      <w:r w:rsidR="00C1084F" w:rsidRPr="00AC6B84">
        <w:t>EIA</w:t>
      </w:r>
      <w:r w:rsidR="00576EB9" w:rsidRPr="00AC6B84">
        <w:t xml:space="preserve"> deux grandes tendances en </w:t>
      </w:r>
      <w:r w:rsidR="005452F7" w:rsidRPr="00AC6B84">
        <w:t>i</w:t>
      </w:r>
      <w:r w:rsidR="00576EB9" w:rsidRPr="00AC6B84">
        <w:t>ntelligence artificielle : la modélisation cognitive</w:t>
      </w:r>
      <w:r w:rsidR="00895529">
        <w:t>,</w:t>
      </w:r>
      <w:r w:rsidR="00576EB9" w:rsidRPr="00AC6B84">
        <w:t xml:space="preserve"> ou </w:t>
      </w:r>
      <w:r w:rsidR="005452F7" w:rsidRPr="00AC6B84">
        <w:t>l</w:t>
      </w:r>
      <w:r w:rsidR="00DA1839">
        <w:t>’</w:t>
      </w:r>
      <w:r w:rsidR="00576EB9" w:rsidRPr="00AC6B84">
        <w:t>IA symbolique</w:t>
      </w:r>
      <w:r w:rsidR="00895529">
        <w:t>,</w:t>
      </w:r>
      <w:r w:rsidR="00576EB9" w:rsidRPr="00AC6B84">
        <w:t xml:space="preserve"> et l</w:t>
      </w:r>
      <w:r w:rsidR="00DA1839">
        <w:t>’</w:t>
      </w:r>
      <w:r w:rsidR="00576EB9" w:rsidRPr="00AC6B84">
        <w:t>apprentissage</w:t>
      </w:r>
      <w:r w:rsidR="00C9451E" w:rsidRPr="00AC6B84">
        <w:t xml:space="preserve"> automatique (</w:t>
      </w:r>
      <w:r w:rsidR="00895529">
        <w:rPr>
          <w:i/>
          <w:iCs/>
        </w:rPr>
        <w:t>m</w:t>
      </w:r>
      <w:r w:rsidR="00C9451E" w:rsidRPr="00AC6B84">
        <w:rPr>
          <w:i/>
          <w:iCs/>
        </w:rPr>
        <w:t xml:space="preserve">achine </w:t>
      </w:r>
      <w:r w:rsidR="00895529">
        <w:rPr>
          <w:i/>
          <w:iCs/>
        </w:rPr>
        <w:t>l</w:t>
      </w:r>
      <w:r w:rsidR="00C9451E" w:rsidRPr="00AC6B84">
        <w:rPr>
          <w:i/>
          <w:iCs/>
        </w:rPr>
        <w:t>earning</w:t>
      </w:r>
      <w:r w:rsidR="00C9451E" w:rsidRPr="00AC6B84">
        <w:t>)</w:t>
      </w:r>
      <w:r w:rsidR="00895529">
        <w:t>,</w:t>
      </w:r>
      <w:r w:rsidR="00576EB9" w:rsidRPr="00AC6B84">
        <w:t xml:space="preserve"> ou </w:t>
      </w:r>
      <w:r w:rsidR="005452F7" w:rsidRPr="00AC6B84">
        <w:t>l</w:t>
      </w:r>
      <w:r w:rsidR="00DA1839">
        <w:t>’</w:t>
      </w:r>
      <w:r w:rsidR="00576EB9" w:rsidRPr="00AC6B84">
        <w:t>IA connexionniste.</w:t>
      </w:r>
    </w:p>
    <w:p w14:paraId="3C911FCE" w14:textId="7ECB255A" w:rsidR="00CE73F7" w:rsidRPr="00AC6B84" w:rsidRDefault="002E657F" w:rsidP="00F71F1D">
      <w:pPr>
        <w:pStyle w:val="Paragraphedeliste"/>
        <w:adjustRightInd w:val="0"/>
      </w:pPr>
      <w:r>
        <w:t>La</w:t>
      </w:r>
      <w:r w:rsidR="00AE3D21" w:rsidRPr="00AC6B84">
        <w:t xml:space="preserve"> section</w:t>
      </w:r>
      <w:r>
        <w:t> 1</w:t>
      </w:r>
      <w:r w:rsidR="00576EB9" w:rsidRPr="00AC6B84">
        <w:t xml:space="preserve"> de ce chapitre</w:t>
      </w:r>
      <w:r w:rsidR="00AE3D21" w:rsidRPr="00AC6B84">
        <w:t xml:space="preserve"> </w:t>
      </w:r>
      <w:r w:rsidR="00C1110D">
        <w:t>présente</w:t>
      </w:r>
      <w:r w:rsidR="0024610B" w:rsidRPr="00AC6B84">
        <w:t xml:space="preserve"> un </w:t>
      </w:r>
      <w:r w:rsidR="00C1110D">
        <w:t>survol</w:t>
      </w:r>
      <w:r w:rsidR="00C1110D" w:rsidRPr="00AC6B84">
        <w:t xml:space="preserve"> </w:t>
      </w:r>
      <w:r w:rsidR="0024610B" w:rsidRPr="00AC6B84">
        <w:t>des sous-domaines de l</w:t>
      </w:r>
      <w:r w:rsidR="00DA1839">
        <w:t>’</w:t>
      </w:r>
      <w:r w:rsidR="008B3C75" w:rsidRPr="00AC6B84">
        <w:t>i</w:t>
      </w:r>
      <w:r w:rsidR="0024610B" w:rsidRPr="00AC6B84">
        <w:t xml:space="preserve">ntelligence artificielle (IA), de son évolution </w:t>
      </w:r>
      <w:r w:rsidR="007328BB" w:rsidRPr="00AC6B84">
        <w:t>à travers</w:t>
      </w:r>
      <w:r w:rsidR="0024610B" w:rsidRPr="00AC6B84">
        <w:t xml:space="preserve"> deux approches qui </w:t>
      </w:r>
      <w:r w:rsidR="00802D88">
        <w:t>l’</w:t>
      </w:r>
      <w:r w:rsidR="0024610B" w:rsidRPr="00AC6B84">
        <w:t>ont marqué</w:t>
      </w:r>
      <w:r w:rsidR="00802D88">
        <w:t>e</w:t>
      </w:r>
      <w:r w:rsidR="0024610B" w:rsidRPr="00AC6B84">
        <w:t> : l</w:t>
      </w:r>
      <w:r w:rsidR="00DA1839">
        <w:t>’</w:t>
      </w:r>
      <w:r w:rsidR="0024610B" w:rsidRPr="00AC6B84">
        <w:t>IA symbolique et l</w:t>
      </w:r>
      <w:r w:rsidR="00DA1839">
        <w:t>’</w:t>
      </w:r>
      <w:r w:rsidR="0024610B" w:rsidRPr="00AC6B84">
        <w:t xml:space="preserve">IA connexionniste. </w:t>
      </w:r>
      <w:r w:rsidR="00C1110D">
        <w:t>La section 2</w:t>
      </w:r>
      <w:r w:rsidR="0024610B" w:rsidRPr="00AC6B84">
        <w:t xml:space="preserve"> </w:t>
      </w:r>
      <w:r w:rsidR="00C1110D">
        <w:t>décrit pour sa part</w:t>
      </w:r>
      <w:r w:rsidR="00C1110D" w:rsidRPr="00AC6B84">
        <w:t xml:space="preserve"> </w:t>
      </w:r>
      <w:r w:rsidR="00CE73F7" w:rsidRPr="00AC6B84">
        <w:t>l</w:t>
      </w:r>
      <w:r w:rsidR="00DA1839">
        <w:t>’</w:t>
      </w:r>
      <w:r w:rsidR="00CE73F7" w:rsidRPr="00AC6B84">
        <w:t>évolution de la notion d</w:t>
      </w:r>
      <w:r w:rsidR="00DA1839">
        <w:t>’</w:t>
      </w:r>
      <w:r w:rsidR="00CE73F7" w:rsidRPr="00AC6B84">
        <w:t>intelligence dans les</w:t>
      </w:r>
      <w:r w:rsidR="007328BB" w:rsidRPr="00AC6B84">
        <w:t xml:space="preserve"> environnements numériques d</w:t>
      </w:r>
      <w:r w:rsidR="00DA1839">
        <w:t>’</w:t>
      </w:r>
      <w:r w:rsidR="007328BB" w:rsidRPr="00AC6B84">
        <w:t>apprentissage (</w:t>
      </w:r>
      <w:r w:rsidR="00CE73F7" w:rsidRPr="00AC6B84">
        <w:t>ENA</w:t>
      </w:r>
      <w:r w:rsidR="007328BB" w:rsidRPr="00AC6B84">
        <w:t>)</w:t>
      </w:r>
      <w:r w:rsidR="00CE73F7" w:rsidRPr="00AC6B84">
        <w:t xml:space="preserve">, </w:t>
      </w:r>
      <w:r w:rsidR="0024610B" w:rsidRPr="00AC6B84">
        <w:t>ainsi que les différentes catégories d</w:t>
      </w:r>
      <w:r w:rsidR="00DA1839">
        <w:t>’</w:t>
      </w:r>
      <w:r w:rsidR="00D108FD">
        <w:t>e</w:t>
      </w:r>
      <w:r w:rsidR="007763CF" w:rsidRPr="00AC6B84">
        <w:t>nvironnements intelligents pour l</w:t>
      </w:r>
      <w:r w:rsidR="00DA1839">
        <w:t>’</w:t>
      </w:r>
      <w:r w:rsidR="007763CF" w:rsidRPr="00AC6B84">
        <w:t xml:space="preserve">apprentissage humain </w:t>
      </w:r>
      <w:r w:rsidR="0024610B" w:rsidRPr="00AC6B84">
        <w:t>(</w:t>
      </w:r>
      <w:r w:rsidR="00C1084F" w:rsidRPr="00AC6B84">
        <w:t>EIA</w:t>
      </w:r>
      <w:r w:rsidR="00AB57DD">
        <w:t>H</w:t>
      </w:r>
      <w:r w:rsidR="0024610B" w:rsidRPr="00AC6B84">
        <w:t>)</w:t>
      </w:r>
      <w:r w:rsidR="008B3C75" w:rsidRPr="00AC6B84">
        <w:t>,</w:t>
      </w:r>
      <w:r w:rsidR="0024610B" w:rsidRPr="00AC6B84">
        <w:t xml:space="preserve"> dont les</w:t>
      </w:r>
      <w:r w:rsidR="00CE73F7" w:rsidRPr="00AC6B84">
        <w:t xml:space="preserve"> systèmes tutoriels intelligents (STI), </w:t>
      </w:r>
      <w:r w:rsidR="0024610B" w:rsidRPr="00AC6B84">
        <w:t>les</w:t>
      </w:r>
      <w:r w:rsidR="00CE73F7" w:rsidRPr="00AC6B84">
        <w:t xml:space="preserve"> environnements d</w:t>
      </w:r>
      <w:r w:rsidR="00DA1839">
        <w:t>’</w:t>
      </w:r>
      <w:r w:rsidR="00CE73F7" w:rsidRPr="00AC6B84">
        <w:t xml:space="preserve">apprentissage par la découverte (EAD) et </w:t>
      </w:r>
      <w:r w:rsidR="0024610B" w:rsidRPr="00AC6B84">
        <w:t>l</w:t>
      </w:r>
      <w:r w:rsidR="00CE73F7" w:rsidRPr="00AC6B84">
        <w:t>es systèmes conseillers ou de recommandation.</w:t>
      </w:r>
      <w:r w:rsidR="000175FC" w:rsidRPr="00AC6B84">
        <w:t xml:space="preserve"> </w:t>
      </w:r>
      <w:r>
        <w:t>Les</w:t>
      </w:r>
      <w:r w:rsidR="0024610B" w:rsidRPr="00AC6B84">
        <w:t xml:space="preserve"> sections</w:t>
      </w:r>
      <w:r>
        <w:t xml:space="preserve"> 3 et 4</w:t>
      </w:r>
      <w:r w:rsidR="00CE73F7" w:rsidRPr="00AC6B84">
        <w:t xml:space="preserve"> </w:t>
      </w:r>
      <w:r>
        <w:t>s’intéressent</w:t>
      </w:r>
      <w:r w:rsidR="00CE73F7" w:rsidRPr="00AC6B84">
        <w:t xml:space="preserve"> à l</w:t>
      </w:r>
      <w:r w:rsidR="00DA1839">
        <w:t>’</w:t>
      </w:r>
      <w:r w:rsidR="00CE73F7" w:rsidRPr="00AC6B84">
        <w:t xml:space="preserve">ingénierie des </w:t>
      </w:r>
      <w:r w:rsidR="00C1084F" w:rsidRPr="00AC6B84">
        <w:t>EIA</w:t>
      </w:r>
      <w:r w:rsidR="008B3C75" w:rsidRPr="00AC6B84">
        <w:t>, c</w:t>
      </w:r>
      <w:r w:rsidR="00DA1839">
        <w:t>’</w:t>
      </w:r>
      <w:r w:rsidR="008B3C75" w:rsidRPr="00AC6B84">
        <w:t>est-à-dire</w:t>
      </w:r>
      <w:r w:rsidR="007328BB" w:rsidRPr="00AC6B84">
        <w:t xml:space="preserve"> </w:t>
      </w:r>
      <w:r w:rsidR="0024610B" w:rsidRPr="00AC6B84">
        <w:t xml:space="preserve">aux méthodes et aux outils ou systèmes auteurs qui permettent à des équipes de conception de </w:t>
      </w:r>
      <w:r w:rsidR="007328BB" w:rsidRPr="00AC6B84">
        <w:t xml:space="preserve">les </w:t>
      </w:r>
      <w:r w:rsidR="0024610B" w:rsidRPr="00AC6B84">
        <w:t xml:space="preserve">réaliser. </w:t>
      </w:r>
      <w:r w:rsidR="00B2436A" w:rsidRPr="00AC6B84">
        <w:t>Intégré dans</w:t>
      </w:r>
      <w:r w:rsidR="00065031" w:rsidRPr="00AC6B84">
        <w:t xml:space="preserve"> la conclusion, </w:t>
      </w:r>
      <w:r w:rsidR="00FC6685" w:rsidRPr="00AC6B84">
        <w:t xml:space="preserve">un </w:t>
      </w:r>
      <w:r w:rsidR="00B2436A" w:rsidRPr="00AC6B84">
        <w:t xml:space="preserve">inventaire des nouvelles recherches </w:t>
      </w:r>
      <w:r w:rsidR="00A46DE2">
        <w:t>en EIA</w:t>
      </w:r>
      <w:r w:rsidR="00065031" w:rsidRPr="00AC6B84">
        <w:t xml:space="preserve"> </w:t>
      </w:r>
      <w:r w:rsidR="0024610B" w:rsidRPr="00AC6B84">
        <w:t>permettra de prendre connaissance de l</w:t>
      </w:r>
      <w:r w:rsidR="00DA1839">
        <w:t>’</w:t>
      </w:r>
      <w:r w:rsidR="0024610B" w:rsidRPr="00AC6B84">
        <w:t xml:space="preserve">état des recherches qui se poursuivent </w:t>
      </w:r>
      <w:r w:rsidR="007328BB" w:rsidRPr="00AC6B84">
        <w:t>activement</w:t>
      </w:r>
      <w:r w:rsidR="0024610B" w:rsidRPr="00AC6B84">
        <w:t xml:space="preserve"> dans ce domaine.</w:t>
      </w:r>
    </w:p>
    <w:p w14:paraId="72DAB8BE" w14:textId="31839EFB" w:rsidR="00EB70FD" w:rsidRPr="00AC6B84" w:rsidRDefault="00CE73F7" w:rsidP="006155B5">
      <w:pPr>
        <w:pStyle w:val="Titre1"/>
      </w:pPr>
      <w:r w:rsidRPr="00AC6B84">
        <w:t>Intelligence artificielle et intelligence humaine</w:t>
      </w:r>
    </w:p>
    <w:p w14:paraId="5A22445B" w14:textId="4F6AD47B" w:rsidR="005E3B94" w:rsidRPr="00AC6B84" w:rsidRDefault="00AE3D21" w:rsidP="006155B5">
      <w:pPr>
        <w:pStyle w:val="Paragraphedeliste"/>
      </w:pPr>
      <w:r w:rsidRPr="00AC6B84">
        <w:t>L</w:t>
      </w:r>
      <w:r w:rsidR="00DA1839">
        <w:t>’</w:t>
      </w:r>
      <w:r w:rsidR="00536BB9" w:rsidRPr="00AC6B84">
        <w:t>intelligence artificielle</w:t>
      </w:r>
      <w:r w:rsidR="00F258FC">
        <w:t xml:space="preserve"> </w:t>
      </w:r>
      <w:r w:rsidR="007328BB" w:rsidRPr="00AC6B84">
        <w:t>est l</w:t>
      </w:r>
      <w:r w:rsidR="00DA1839">
        <w:t>’</w:t>
      </w:r>
      <w:r w:rsidR="007328BB" w:rsidRPr="00AC6B84">
        <w:t>étude des</w:t>
      </w:r>
      <w:r w:rsidR="00536BB9" w:rsidRPr="00AC6B84">
        <w:t xml:space="preserve"> processus qui nous mène</w:t>
      </w:r>
      <w:r w:rsidR="007328BB" w:rsidRPr="00AC6B84">
        <w:t>nt</w:t>
      </w:r>
      <w:r w:rsidR="00536BB9" w:rsidRPr="00AC6B84">
        <w:t xml:space="preserve"> à transmettre</w:t>
      </w:r>
      <w:r w:rsidR="005750D8" w:rsidRPr="00AC6B84">
        <w:t xml:space="preserve"> </w:t>
      </w:r>
      <w:r w:rsidR="007145E4" w:rsidRPr="00AC6B84">
        <w:t>aux</w:t>
      </w:r>
      <w:r w:rsidR="00536BB9" w:rsidRPr="00AC6B84">
        <w:t xml:space="preserve"> machines </w:t>
      </w:r>
      <w:r w:rsidRPr="00AC6B84">
        <w:t>et</w:t>
      </w:r>
      <w:r w:rsidR="005750D8" w:rsidRPr="00AC6B84">
        <w:t xml:space="preserve"> </w:t>
      </w:r>
      <w:r w:rsidR="007145E4" w:rsidRPr="00AC6B84">
        <w:t>aux</w:t>
      </w:r>
      <w:r w:rsidRPr="00AC6B84">
        <w:t xml:space="preserve"> logiciels</w:t>
      </w:r>
      <w:r w:rsidR="007328BB" w:rsidRPr="00AC6B84">
        <w:t>, y compris aux ENA,</w:t>
      </w:r>
      <w:r w:rsidRPr="00AC6B84">
        <w:t xml:space="preserve"> </w:t>
      </w:r>
      <w:r w:rsidR="00536BB9" w:rsidRPr="00AC6B84">
        <w:t xml:space="preserve">des capacités de plus en plus intelligentes. </w:t>
      </w:r>
      <w:r w:rsidR="007328BB" w:rsidRPr="00AC6B84">
        <w:t>L</w:t>
      </w:r>
      <w:r w:rsidR="00DA1839">
        <w:t>’</w:t>
      </w:r>
      <w:r w:rsidR="00536BB9" w:rsidRPr="00AC6B84">
        <w:t>évolution de l</w:t>
      </w:r>
      <w:r w:rsidR="00DA1839">
        <w:t>’</w:t>
      </w:r>
      <w:r w:rsidR="00536BB9" w:rsidRPr="00AC6B84">
        <w:t xml:space="preserve">intelligence artificielle </w:t>
      </w:r>
      <w:r w:rsidR="005B4BA0" w:rsidRPr="00AC6B84">
        <w:t>aura de plus en plus un impact en éducation et dans la conception des outils pour l</w:t>
      </w:r>
      <w:r w:rsidR="00DA1839">
        <w:t>’</w:t>
      </w:r>
      <w:r w:rsidR="005B4BA0" w:rsidRPr="00AC6B84">
        <w:t>apprentissage humain.</w:t>
      </w:r>
      <w:r w:rsidR="005E3B94" w:rsidRPr="00AC6B84">
        <w:t xml:space="preserve"> Dans cette section, nous présentons un survol des principaux </w:t>
      </w:r>
      <w:r w:rsidR="00802D88">
        <w:t>sous-</w:t>
      </w:r>
      <w:r w:rsidR="005E3B94" w:rsidRPr="00AC6B84">
        <w:t>domaine</w:t>
      </w:r>
      <w:r w:rsidR="005B4BA0" w:rsidRPr="00AC6B84">
        <w:t>s</w:t>
      </w:r>
      <w:r w:rsidR="005E3B94" w:rsidRPr="00AC6B84">
        <w:t xml:space="preserve"> et des approches de l</w:t>
      </w:r>
      <w:r w:rsidR="00DA1839">
        <w:t>’</w:t>
      </w:r>
      <w:r w:rsidR="007145E4" w:rsidRPr="00AC6B84">
        <w:t>i</w:t>
      </w:r>
      <w:r w:rsidR="005E3B94" w:rsidRPr="00AC6B84">
        <w:t>ntelligence artificielle pouvant contribuer à améliorer l</w:t>
      </w:r>
      <w:r w:rsidR="00DA1839">
        <w:t>’</w:t>
      </w:r>
      <w:r w:rsidR="005E3B94" w:rsidRPr="00AC6B84">
        <w:t>intelligence des ENA.</w:t>
      </w:r>
    </w:p>
    <w:p w14:paraId="5DED87EB" w14:textId="72E3E9A3" w:rsidR="00C21BB5" w:rsidRPr="00AC6B84" w:rsidRDefault="00C21BB5" w:rsidP="00F71F1D">
      <w:pPr>
        <w:pStyle w:val="Titre2"/>
      </w:pPr>
      <w:r w:rsidRPr="00AC6B84">
        <w:t xml:space="preserve">Les </w:t>
      </w:r>
      <w:r w:rsidR="00A46DE2">
        <w:t>sous-</w:t>
      </w:r>
      <w:r w:rsidRPr="00AC6B84">
        <w:t>domaines de l</w:t>
      </w:r>
      <w:r w:rsidR="00DA1839">
        <w:t>’</w:t>
      </w:r>
      <w:r w:rsidRPr="00AC6B84">
        <w:t>intelligence artificielle</w:t>
      </w:r>
    </w:p>
    <w:p w14:paraId="1B826C0B" w14:textId="2A56A324" w:rsidR="004F598F" w:rsidRPr="00AC6B84" w:rsidRDefault="00C21BB5" w:rsidP="00F71F1D">
      <w:pPr>
        <w:adjustRightInd w:val="0"/>
        <w:spacing w:after="120"/>
        <w:jc w:val="both"/>
      </w:pPr>
      <w:r w:rsidRPr="00AC6B84">
        <w:t xml:space="preserve">En poursuivant </w:t>
      </w:r>
      <w:r w:rsidR="00E7323A" w:rsidRPr="00AC6B84">
        <w:t>la</w:t>
      </w:r>
      <w:r w:rsidRPr="00AC6B84">
        <w:t xml:space="preserve"> comparaison avec l</w:t>
      </w:r>
      <w:r w:rsidR="00DA1839">
        <w:t>’</w:t>
      </w:r>
      <w:r w:rsidRPr="00AC6B84">
        <w:t xml:space="preserve">intelligence humaine, </w:t>
      </w:r>
      <w:r w:rsidR="009749E6" w:rsidRPr="00AC6B84">
        <w:t xml:space="preserve">les </w:t>
      </w:r>
      <w:r w:rsidR="00A46DE2">
        <w:t>équipes de recherche</w:t>
      </w:r>
      <w:r w:rsidR="00A46DE2" w:rsidRPr="00AC6B84">
        <w:t xml:space="preserve"> </w:t>
      </w:r>
      <w:r w:rsidR="007145E4" w:rsidRPr="00AC6B84">
        <w:t xml:space="preserve">en intelligence artificielle </w:t>
      </w:r>
      <w:r w:rsidR="009749E6" w:rsidRPr="00AC6B84">
        <w:t>ont</w:t>
      </w:r>
      <w:r w:rsidRPr="00AC6B84">
        <w:t xml:space="preserve"> subdivisé le</w:t>
      </w:r>
      <w:r w:rsidR="007145E4" w:rsidRPr="00AC6B84">
        <w:t>ur</w:t>
      </w:r>
      <w:r w:rsidRPr="00AC6B84">
        <w:t xml:space="preserve">s travaux en </w:t>
      </w:r>
      <w:r w:rsidR="00337311" w:rsidRPr="00AC6B84">
        <w:t>sous-</w:t>
      </w:r>
      <w:r w:rsidRPr="00AC6B84">
        <w:t xml:space="preserve">domaines </w:t>
      </w:r>
      <w:r w:rsidR="0066664E">
        <w:t xml:space="preserve">(figure 9.1) </w:t>
      </w:r>
      <w:r w:rsidRPr="00AC6B84">
        <w:t>correspondant aux diverses facultés intellectuelles que l</w:t>
      </w:r>
      <w:r w:rsidR="00DA1839">
        <w:t>’</w:t>
      </w:r>
      <w:r w:rsidRPr="00AC6B84">
        <w:t>on vise à reproduire artificiellement.</w:t>
      </w:r>
      <w:r w:rsidR="00337311" w:rsidRPr="00AC6B84">
        <w:t xml:space="preserve"> </w:t>
      </w:r>
    </w:p>
    <w:p w14:paraId="595D0285" w14:textId="0ED0348D" w:rsidR="003F3428" w:rsidRPr="00AC6B84" w:rsidRDefault="00727EF1" w:rsidP="00F71F1D">
      <w:pPr>
        <w:adjustRightInd w:val="0"/>
        <w:spacing w:after="120"/>
        <w:ind w:right="-24"/>
        <w:jc w:val="center"/>
      </w:pPr>
      <w:r w:rsidRPr="00AC6B84">
        <w:rPr>
          <w:noProof/>
          <w:lang w:eastAsia="fr-CA"/>
        </w:rPr>
        <w:lastRenderedPageBreak/>
        <w:drawing>
          <wp:inline distT="0" distB="0" distL="0" distR="0" wp14:anchorId="647CB4E0" wp14:editId="6815E49D">
            <wp:extent cx="4607074" cy="2185693"/>
            <wp:effectExtent l="0" t="0" r="3175"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625024" cy="2194209"/>
                    </a:xfrm>
                    <a:prstGeom prst="rect">
                      <a:avLst/>
                    </a:prstGeom>
                  </pic:spPr>
                </pic:pic>
              </a:graphicData>
            </a:graphic>
          </wp:inline>
        </w:drawing>
      </w:r>
    </w:p>
    <w:p w14:paraId="0ABA21A7" w14:textId="58BD5420" w:rsidR="00C62BBE" w:rsidRDefault="00C62BBE" w:rsidP="008655B2">
      <w:pPr>
        <w:adjustRightInd w:val="0"/>
        <w:spacing w:after="120"/>
        <w:ind w:right="-24"/>
      </w:pPr>
      <w:r w:rsidRPr="00AC6B84">
        <w:rPr>
          <w:b/>
          <w:bCs/>
        </w:rPr>
        <w:t>Figure</w:t>
      </w:r>
      <w:r w:rsidR="00DA64BD" w:rsidRPr="00AC6B84">
        <w:rPr>
          <w:b/>
          <w:bCs/>
        </w:rPr>
        <w:t> </w:t>
      </w:r>
      <w:r w:rsidR="00AC6B84">
        <w:rPr>
          <w:b/>
          <w:bCs/>
        </w:rPr>
        <w:t>9.</w:t>
      </w:r>
      <w:r w:rsidRPr="00AC6B84">
        <w:rPr>
          <w:b/>
          <w:bCs/>
        </w:rPr>
        <w:t>1</w:t>
      </w:r>
      <w:r w:rsidRPr="00AC6B84">
        <w:t xml:space="preserve"> Les sous-domaines de l</w:t>
      </w:r>
      <w:r w:rsidR="00DA1839">
        <w:t>’</w:t>
      </w:r>
      <w:r w:rsidRPr="00AC6B84">
        <w:t>intelligence artificielle</w:t>
      </w:r>
      <w:r w:rsidR="00F258FC">
        <w:t xml:space="preserve"> (tiré de Paquette et Bergeron, 1989, p. 29) </w:t>
      </w:r>
    </w:p>
    <w:p w14:paraId="241B1089" w14:textId="7E9C2562" w:rsidR="0066664E" w:rsidRPr="00AC6B84" w:rsidRDefault="0066664E" w:rsidP="008655B2">
      <w:pPr>
        <w:adjustRightInd w:val="0"/>
        <w:spacing w:after="120"/>
        <w:ind w:right="-24"/>
      </w:pPr>
      <w:r w:rsidRPr="00AC6B84">
        <w:t xml:space="preserve">Chacun de ces </w:t>
      </w:r>
      <w:r>
        <w:t>sous-</w:t>
      </w:r>
      <w:r w:rsidRPr="00AC6B84">
        <w:t>domaines ouvre de nouvelles possibilités pour accroître l</w:t>
      </w:r>
      <w:r>
        <w:t>’</w:t>
      </w:r>
      <w:r w:rsidRPr="00AC6B84">
        <w:t>intelligence dans les environnements numériques pour l</w:t>
      </w:r>
      <w:r>
        <w:t>’</w:t>
      </w:r>
      <w:r w:rsidRPr="00AC6B84">
        <w:t>apprentissage humain</w:t>
      </w:r>
      <w:r>
        <w:t> :</w:t>
      </w:r>
    </w:p>
    <w:p w14:paraId="76E05874" w14:textId="005039D2" w:rsidR="003F3428" w:rsidRPr="00AC6B84" w:rsidRDefault="003F3428" w:rsidP="008655B2">
      <w:pPr>
        <w:pStyle w:val="Paragraphedeliste"/>
        <w:numPr>
          <w:ilvl w:val="0"/>
          <w:numId w:val="41"/>
        </w:numPr>
        <w:adjustRightInd w:val="0"/>
      </w:pPr>
      <w:r w:rsidRPr="00AC6B84">
        <w:rPr>
          <w:i/>
        </w:rPr>
        <w:t>Perception</w:t>
      </w:r>
      <w:r w:rsidR="00C44358" w:rsidRPr="00AC6B84">
        <w:rPr>
          <w:i/>
        </w:rPr>
        <w:t>.</w:t>
      </w:r>
      <w:r w:rsidR="0009572B" w:rsidRPr="00AC6B84">
        <w:t xml:space="preserve"> </w:t>
      </w:r>
      <w:r w:rsidR="00C44358" w:rsidRPr="00AC6B84">
        <w:t xml:space="preserve">Ce </w:t>
      </w:r>
      <w:r w:rsidRPr="00AC6B84">
        <w:t>vaste domaine a pour objectif de doter l</w:t>
      </w:r>
      <w:r w:rsidR="00DA1839">
        <w:t>’</w:t>
      </w:r>
      <w:r w:rsidRPr="00AC6B84">
        <w:t>ordinateur de facultés de reconnaissance de la parole, de l</w:t>
      </w:r>
      <w:r w:rsidR="00DA1839">
        <w:t>’</w:t>
      </w:r>
      <w:r w:rsidRPr="00AC6B84">
        <w:t>écriture ou de</w:t>
      </w:r>
      <w:r w:rsidR="00AC6B84">
        <w:t xml:space="preserve"> </w:t>
      </w:r>
      <w:r w:rsidRPr="00AC6B84">
        <w:t>scènes visuelles. Il est facile maintenant de doter une machine d</w:t>
      </w:r>
      <w:r w:rsidR="00DA1839">
        <w:t>’</w:t>
      </w:r>
      <w:r w:rsidRPr="00AC6B84">
        <w:t>«</w:t>
      </w:r>
      <w:r w:rsidR="00AC6B84">
        <w:t> </w:t>
      </w:r>
      <w:r w:rsidRPr="00AC6B84">
        <w:t>organes sensoriels</w:t>
      </w:r>
      <w:r w:rsidR="00AC6B84">
        <w:t> </w:t>
      </w:r>
      <w:r w:rsidRPr="00AC6B84">
        <w:t xml:space="preserve">» ou </w:t>
      </w:r>
      <w:r w:rsidR="00E657E3" w:rsidRPr="00AC6B84">
        <w:t xml:space="preserve">de </w:t>
      </w:r>
      <w:r w:rsidRPr="00AC6B84">
        <w:t>capteurs : vision par cellule photoélectrique, lecture par tablette graphique, enregistrement de la parole par microphone, etc. La partie difficile consiste à construire des programmes capables de comprendre toute la complexité des messages véhiculés par les signaux qui arrivent à ces «</w:t>
      </w:r>
      <w:r w:rsidR="0066664E">
        <w:t> </w:t>
      </w:r>
      <w:r w:rsidRPr="00AC6B84">
        <w:t>sens</w:t>
      </w:r>
      <w:r w:rsidR="0066664E">
        <w:t> </w:t>
      </w:r>
      <w:r w:rsidRPr="00AC6B84">
        <w:t>» artificiels.</w:t>
      </w:r>
      <w:r w:rsidR="005750D8" w:rsidRPr="00AC6B84">
        <w:t xml:space="preserve"> </w:t>
      </w:r>
    </w:p>
    <w:p w14:paraId="09D1509A" w14:textId="7251245E" w:rsidR="003F3428" w:rsidRPr="00AC6B84" w:rsidRDefault="003F3428" w:rsidP="008655B2">
      <w:pPr>
        <w:pStyle w:val="Paragraphedeliste"/>
        <w:numPr>
          <w:ilvl w:val="0"/>
          <w:numId w:val="41"/>
        </w:numPr>
        <w:adjustRightInd w:val="0"/>
      </w:pPr>
      <w:r w:rsidRPr="00AC6B84">
        <w:rPr>
          <w:i/>
        </w:rPr>
        <w:t>Compréhension</w:t>
      </w:r>
      <w:r w:rsidR="0094194F" w:rsidRPr="00AC6B84">
        <w:rPr>
          <w:i/>
        </w:rPr>
        <w:t xml:space="preserve"> de textes (en</w:t>
      </w:r>
      <w:r w:rsidR="005750D8" w:rsidRPr="00AC6B84">
        <w:rPr>
          <w:i/>
        </w:rPr>
        <w:t xml:space="preserve"> </w:t>
      </w:r>
      <w:r w:rsidRPr="00AC6B84">
        <w:rPr>
          <w:i/>
        </w:rPr>
        <w:t>langage naturel</w:t>
      </w:r>
      <w:r w:rsidR="0094194F" w:rsidRPr="00AC6B84">
        <w:rPr>
          <w:i/>
        </w:rPr>
        <w:t>)</w:t>
      </w:r>
      <w:r w:rsidR="00C44358" w:rsidRPr="00AC6B84">
        <w:rPr>
          <w:i/>
        </w:rPr>
        <w:t>.</w:t>
      </w:r>
      <w:r w:rsidR="0009572B" w:rsidRPr="00AC6B84">
        <w:t xml:space="preserve"> </w:t>
      </w:r>
      <w:r w:rsidR="00FC294A" w:rsidRPr="00AC6B84">
        <w:t>U</w:t>
      </w:r>
      <w:r w:rsidRPr="00AC6B84">
        <w:t>n des domaines d</w:t>
      </w:r>
      <w:r w:rsidR="00DA1839">
        <w:t>’</w:t>
      </w:r>
      <w:r w:rsidRPr="00AC6B84">
        <w:t>étude les plus anciens en intelligence artificielle est la traduction automatique. Celle-ci implique qu</w:t>
      </w:r>
      <w:r w:rsidR="00DA1839">
        <w:t>’</w:t>
      </w:r>
      <w:r w:rsidRPr="00AC6B84">
        <w:t>on analyse un texte dans une langue en tenant compte de son contexte, qu</w:t>
      </w:r>
      <w:r w:rsidR="00DA1839">
        <w:t>’</w:t>
      </w:r>
      <w:r w:rsidRPr="00AC6B84">
        <w:t>on en retienne le sens et qu</w:t>
      </w:r>
      <w:r w:rsidR="00DA1839">
        <w:t>’</w:t>
      </w:r>
      <w:r w:rsidRPr="00AC6B84">
        <w:t xml:space="preserve">on </w:t>
      </w:r>
      <w:r w:rsidR="00E7323A" w:rsidRPr="00AC6B84">
        <w:t>génère</w:t>
      </w:r>
      <w:r w:rsidRPr="00AC6B84">
        <w:t xml:space="preserve"> ce texte dans une autre langue. Or</w:t>
      </w:r>
      <w:r w:rsidR="00E657E3" w:rsidRPr="00AC6B84">
        <w:t>,</w:t>
      </w:r>
      <w:r w:rsidRPr="00AC6B84">
        <w:t xml:space="preserve"> cet objectif de comprendre le sens d</w:t>
      </w:r>
      <w:r w:rsidR="00DA1839">
        <w:t>’</w:t>
      </w:r>
      <w:r w:rsidRPr="00AC6B84">
        <w:t>un texte</w:t>
      </w:r>
      <w:r w:rsidR="00E657E3" w:rsidRPr="00AC6B84">
        <w:t xml:space="preserve"> </w:t>
      </w:r>
      <w:r w:rsidRPr="00AC6B84">
        <w:t xml:space="preserve">est presque </w:t>
      </w:r>
      <w:r w:rsidR="00E657E3" w:rsidRPr="00AC6B84">
        <w:t xml:space="preserve">celui de </w:t>
      </w:r>
      <w:r w:rsidRPr="00AC6B84">
        <w:t>comprendre comment fonctionne la pensée.</w:t>
      </w:r>
    </w:p>
    <w:p w14:paraId="69C7287E" w14:textId="0427DDDC" w:rsidR="003F3428" w:rsidRPr="00AC6B84" w:rsidRDefault="003F3428" w:rsidP="008655B2">
      <w:pPr>
        <w:pStyle w:val="Paragraphedeliste"/>
        <w:numPr>
          <w:ilvl w:val="0"/>
          <w:numId w:val="41"/>
        </w:numPr>
        <w:adjustRightInd w:val="0"/>
      </w:pPr>
      <w:r w:rsidRPr="00AC6B84">
        <w:rPr>
          <w:i/>
        </w:rPr>
        <w:t>Déduction et jugement</w:t>
      </w:r>
      <w:r w:rsidR="00EE5413" w:rsidRPr="00AC6B84">
        <w:rPr>
          <w:i/>
        </w:rPr>
        <w:t>.</w:t>
      </w:r>
      <w:r w:rsidRPr="00AC6B84">
        <w:t xml:space="preserve"> </w:t>
      </w:r>
      <w:r w:rsidR="00EE5413" w:rsidRPr="00AC6B84">
        <w:t>L</w:t>
      </w:r>
      <w:r w:rsidRPr="00AC6B84">
        <w:t>a faculté de déduire des conséquences d</w:t>
      </w:r>
      <w:r w:rsidR="00DA1839">
        <w:t>’</w:t>
      </w:r>
      <w:r w:rsidRPr="00AC6B84">
        <w:t>un ensemble d</w:t>
      </w:r>
      <w:r w:rsidR="00DA1839">
        <w:t>’</w:t>
      </w:r>
      <w:r w:rsidRPr="00AC6B84">
        <w:t xml:space="preserve">énoncés est maintenant un problème largement résolu en intelligence artificielle, grâce aux travaux en logique mathématique. Il existe même des langages de programmation logique et des outils de développement de systèmes experts qui intègrent cette faculté dans leur fonctionnement interne. </w:t>
      </w:r>
      <w:r w:rsidR="00E7323A" w:rsidRPr="00AC6B84">
        <w:t xml:space="preserve">Cette composante des systèmes a été qualifiée de </w:t>
      </w:r>
      <w:r w:rsidR="00EE5413" w:rsidRPr="00AC6B84">
        <w:t>«</w:t>
      </w:r>
      <w:r w:rsidR="0066664E">
        <w:t> </w:t>
      </w:r>
      <w:r w:rsidR="00E7323A" w:rsidRPr="00AC6B84">
        <w:t>moteur d</w:t>
      </w:r>
      <w:r w:rsidR="00DA1839">
        <w:t>’</w:t>
      </w:r>
      <w:r w:rsidR="00E7323A" w:rsidRPr="00AC6B84">
        <w:t>inférence</w:t>
      </w:r>
      <w:r w:rsidR="0066664E">
        <w:t> </w:t>
      </w:r>
      <w:r w:rsidR="00EE5413" w:rsidRPr="00AC6B84">
        <w:t>»</w:t>
      </w:r>
      <w:r w:rsidR="00E7323A" w:rsidRPr="00AC6B84">
        <w:t>.</w:t>
      </w:r>
      <w:r w:rsidRPr="00AC6B84">
        <w:t xml:space="preserve"> </w:t>
      </w:r>
    </w:p>
    <w:p w14:paraId="186955D3" w14:textId="2DED14B3" w:rsidR="003F3428" w:rsidRPr="00AC6B84" w:rsidRDefault="003F3428" w:rsidP="008655B2">
      <w:pPr>
        <w:pStyle w:val="Paragraphedeliste"/>
        <w:numPr>
          <w:ilvl w:val="0"/>
          <w:numId w:val="41"/>
        </w:numPr>
        <w:adjustRightInd w:val="0"/>
      </w:pPr>
      <w:r w:rsidRPr="00AC6B84">
        <w:rPr>
          <w:i/>
        </w:rPr>
        <w:t>Résolution de problèmes, planification</w:t>
      </w:r>
      <w:r w:rsidR="00EE5413" w:rsidRPr="00AC6B84">
        <w:t>.</w:t>
      </w:r>
      <w:r w:rsidRPr="00AC6B84">
        <w:t xml:space="preserve"> </w:t>
      </w:r>
      <w:r w:rsidR="00EE5413" w:rsidRPr="00AC6B84">
        <w:t>D</w:t>
      </w:r>
      <w:r w:rsidRPr="00AC6B84">
        <w:t>e nombreuses méthodes générales de résolution de problèmes ont été développées, très souvent dans le contexte de jeux de stratégie. Certaines de ces méthodes peuvent également servir à planifier une suite d</w:t>
      </w:r>
      <w:r w:rsidR="00DA1839">
        <w:t>’</w:t>
      </w:r>
      <w:r w:rsidRPr="00AC6B84">
        <w:t xml:space="preserve">actions pour résoudre un problème, gagner à un jeu ou faire se déplacer un robot. </w:t>
      </w:r>
    </w:p>
    <w:p w14:paraId="1C0E3049" w14:textId="5AFD74E0" w:rsidR="003F3428" w:rsidRPr="00AC6B84" w:rsidRDefault="003F3428" w:rsidP="008655B2">
      <w:pPr>
        <w:pStyle w:val="Paragraphedeliste"/>
        <w:numPr>
          <w:ilvl w:val="0"/>
          <w:numId w:val="41"/>
        </w:numPr>
        <w:adjustRightInd w:val="0"/>
      </w:pPr>
      <w:r w:rsidRPr="00AC6B84">
        <w:rPr>
          <w:i/>
        </w:rPr>
        <w:t>Induction, généralisation</w:t>
      </w:r>
      <w:r w:rsidR="00EE5413" w:rsidRPr="00AC6B84">
        <w:t>.</w:t>
      </w:r>
      <w:r w:rsidRPr="00AC6B84">
        <w:t xml:space="preserve"> </w:t>
      </w:r>
      <w:r w:rsidR="00EE5413" w:rsidRPr="00AC6B84">
        <w:t>Il s</w:t>
      </w:r>
      <w:r w:rsidR="00DA1839">
        <w:t>’</w:t>
      </w:r>
      <w:r w:rsidR="00EE5413" w:rsidRPr="00AC6B84">
        <w:t xml:space="preserve">agit du </w:t>
      </w:r>
      <w:r w:rsidRPr="00AC6B84">
        <w:t>problème inverse de la déduction</w:t>
      </w:r>
      <w:r w:rsidR="0066664E">
        <w:t>;</w:t>
      </w:r>
      <w:r w:rsidRPr="00AC6B84">
        <w:t xml:space="preserve"> l</w:t>
      </w:r>
      <w:r w:rsidR="00DA1839">
        <w:t>’</w:t>
      </w:r>
      <w:r w:rsidRPr="00AC6B84">
        <w:t>induction consist</w:t>
      </w:r>
      <w:r w:rsidR="0066664E">
        <w:t>e</w:t>
      </w:r>
      <w:r w:rsidRPr="00AC6B84">
        <w:t>, à partir d</w:t>
      </w:r>
      <w:r w:rsidR="00DA1839">
        <w:t>’</w:t>
      </w:r>
      <w:r w:rsidRPr="00AC6B84">
        <w:t>exemples, à généraliser un modèle qui s</w:t>
      </w:r>
      <w:r w:rsidR="00DA1839">
        <w:t>’</w:t>
      </w:r>
      <w:r w:rsidRPr="00AC6B84">
        <w:t>applique à tous les exemples.</w:t>
      </w:r>
      <w:r w:rsidR="005750D8" w:rsidRPr="00AC6B84">
        <w:t xml:space="preserve"> </w:t>
      </w:r>
    </w:p>
    <w:p w14:paraId="675F0F93" w14:textId="4879A8B0" w:rsidR="003F3428" w:rsidRPr="00AC6B84" w:rsidRDefault="003F3428" w:rsidP="008655B2">
      <w:pPr>
        <w:pStyle w:val="Paragraphedeliste"/>
        <w:numPr>
          <w:ilvl w:val="0"/>
          <w:numId w:val="43"/>
        </w:numPr>
        <w:adjustRightInd w:val="0"/>
      </w:pPr>
      <w:r w:rsidRPr="00AC6B84">
        <w:rPr>
          <w:i/>
        </w:rPr>
        <w:lastRenderedPageBreak/>
        <w:t>Apprentissage</w:t>
      </w:r>
      <w:r w:rsidR="00EE5413" w:rsidRPr="00AC6B84">
        <w:t>.</w:t>
      </w:r>
      <w:r w:rsidRPr="00AC6B84">
        <w:t xml:space="preserve"> </w:t>
      </w:r>
      <w:r w:rsidR="00EE5413" w:rsidRPr="00AC6B84">
        <w:t>O</w:t>
      </w:r>
      <w:r w:rsidRPr="00AC6B84">
        <w:t xml:space="preserve">n se rend compte que les systèmes </w:t>
      </w:r>
      <w:r w:rsidR="0066664E">
        <w:t>d’intelligence artificielle</w:t>
      </w:r>
      <w:r w:rsidRPr="00AC6B84">
        <w:t xml:space="preserve"> doivent traiter des masses importantes de connaissances. D</w:t>
      </w:r>
      <w:r w:rsidR="00DA1839">
        <w:t>’</w:t>
      </w:r>
      <w:r w:rsidRPr="00AC6B84">
        <w:t>où l</w:t>
      </w:r>
      <w:r w:rsidR="00DA1839">
        <w:t>’</w:t>
      </w:r>
      <w:r w:rsidRPr="00AC6B84">
        <w:t xml:space="preserve">idée de créer des programmes qui génèrent leurs propres connaissances, </w:t>
      </w:r>
      <w:r w:rsidR="00C57768" w:rsidRPr="00AC6B84">
        <w:t>c</w:t>
      </w:r>
      <w:r w:rsidR="00DA1839">
        <w:t>’</w:t>
      </w:r>
      <w:r w:rsidR="00C57768" w:rsidRPr="00AC6B84">
        <w:t xml:space="preserve">est-à-dire </w:t>
      </w:r>
      <w:r w:rsidRPr="00AC6B84">
        <w:t>qui apprennent.</w:t>
      </w:r>
      <w:r w:rsidR="005750D8" w:rsidRPr="00AC6B84">
        <w:t xml:space="preserve"> </w:t>
      </w:r>
    </w:p>
    <w:p w14:paraId="44E556F0" w14:textId="2C3244EE" w:rsidR="003F3428" w:rsidRPr="00AC6B84" w:rsidRDefault="003F3428" w:rsidP="008655B2">
      <w:pPr>
        <w:pStyle w:val="Paragraphedeliste"/>
        <w:numPr>
          <w:ilvl w:val="0"/>
          <w:numId w:val="43"/>
        </w:numPr>
        <w:adjustRightInd w:val="0"/>
      </w:pPr>
      <w:r w:rsidRPr="00AC6B84">
        <w:rPr>
          <w:i/>
        </w:rPr>
        <w:t>Représentation des connaissances</w:t>
      </w:r>
      <w:r w:rsidR="00144274" w:rsidRPr="00AC6B84">
        <w:rPr>
          <w:i/>
        </w:rPr>
        <w:t>.</w:t>
      </w:r>
      <w:r w:rsidRPr="00AC6B84">
        <w:t xml:space="preserve"> </w:t>
      </w:r>
      <w:r w:rsidR="00EE5413" w:rsidRPr="00AC6B84">
        <w:t>T</w:t>
      </w:r>
      <w:r w:rsidRPr="00AC6B84">
        <w:t xml:space="preserve">ous </w:t>
      </w:r>
      <w:r w:rsidR="00340136" w:rsidRPr="00AC6B84">
        <w:t>les autres</w:t>
      </w:r>
      <w:r w:rsidRPr="00AC6B84">
        <w:t xml:space="preserve"> domaines de l</w:t>
      </w:r>
      <w:r w:rsidR="00DA1839">
        <w:t>’</w:t>
      </w:r>
      <w:r w:rsidRPr="00AC6B84">
        <w:t>intelligence artificielle impliquent que l</w:t>
      </w:r>
      <w:r w:rsidR="00DA1839">
        <w:t>’</w:t>
      </w:r>
      <w:r w:rsidRPr="00AC6B84">
        <w:t xml:space="preserve">on construise des connaissances de divers types (faits, </w:t>
      </w:r>
      <w:r w:rsidR="00E7323A" w:rsidRPr="00AC6B84">
        <w:t xml:space="preserve">concepts, procédures, </w:t>
      </w:r>
      <w:r w:rsidRPr="00AC6B84">
        <w:t>énoncés, règles, méthodes, théories, etc.)</w:t>
      </w:r>
      <w:r w:rsidR="00144274" w:rsidRPr="00AC6B84">
        <w:t>.</w:t>
      </w:r>
      <w:r w:rsidR="00340136" w:rsidRPr="00AC6B84">
        <w:t xml:space="preserve"> </w:t>
      </w:r>
      <w:r w:rsidR="0066664E">
        <w:t>C’est là le</w:t>
      </w:r>
      <w:r w:rsidR="00340136" w:rsidRPr="00AC6B84">
        <w:t xml:space="preserve"> domaine central qui caractérise l</w:t>
      </w:r>
      <w:r w:rsidR="00DA1839">
        <w:t>’</w:t>
      </w:r>
      <w:r w:rsidR="00340136" w:rsidRPr="00AC6B84">
        <w:t>intelligence artificielle.</w:t>
      </w:r>
      <w:r w:rsidRPr="00AC6B84">
        <w:t xml:space="preserve"> </w:t>
      </w:r>
      <w:r w:rsidR="00E7323A" w:rsidRPr="00AC6B84">
        <w:t>Les environnements et les systèmes intelligents doivent tous contenir une base de connaissances résultant du processus de représentation.</w:t>
      </w:r>
    </w:p>
    <w:p w14:paraId="7FC54AA8" w14:textId="2E5A2068" w:rsidR="003F3428" w:rsidRPr="00AC6B84" w:rsidRDefault="00E7323A" w:rsidP="00F71F1D">
      <w:pPr>
        <w:adjustRightInd w:val="0"/>
        <w:spacing w:after="120"/>
        <w:jc w:val="both"/>
      </w:pPr>
      <w:r w:rsidRPr="00AC6B84">
        <w:t>Voyons</w:t>
      </w:r>
      <w:r w:rsidR="003F3428" w:rsidRPr="00AC6B84">
        <w:t xml:space="preserve"> maintenant quelques jalons de l</w:t>
      </w:r>
      <w:r w:rsidR="00DA1839">
        <w:t>’</w:t>
      </w:r>
      <w:r w:rsidR="003F3428" w:rsidRPr="00AC6B84">
        <w:t>évolution de l</w:t>
      </w:r>
      <w:r w:rsidR="00DA1839">
        <w:t>’</w:t>
      </w:r>
      <w:r w:rsidR="00345184" w:rsidRPr="00AC6B84">
        <w:t>IA</w:t>
      </w:r>
      <w:r w:rsidR="003F3428" w:rsidRPr="00AC6B84">
        <w:t xml:space="preserve"> à travers deux grandes approches</w:t>
      </w:r>
      <w:r w:rsidR="00BC0720" w:rsidRPr="00AC6B84">
        <w:t>, l</w:t>
      </w:r>
      <w:r w:rsidR="00DA1839">
        <w:t>’</w:t>
      </w:r>
      <w:r w:rsidR="00BC0720" w:rsidRPr="00AC6B84">
        <w:t>IA symbolique et l</w:t>
      </w:r>
      <w:r w:rsidR="00DA1839">
        <w:t>’</w:t>
      </w:r>
      <w:r w:rsidR="00BC0720" w:rsidRPr="00AC6B84">
        <w:t xml:space="preserve">IA connexionniste, </w:t>
      </w:r>
      <w:r w:rsidR="003F3428" w:rsidRPr="00AC6B84">
        <w:t xml:space="preserve">qui traversent </w:t>
      </w:r>
      <w:r w:rsidR="001B50EC" w:rsidRPr="00AC6B84">
        <w:t>l</w:t>
      </w:r>
      <w:r w:rsidR="003F3428" w:rsidRPr="00AC6B84">
        <w:t xml:space="preserve">es différents </w:t>
      </w:r>
      <w:r w:rsidR="00FE001B" w:rsidRPr="00AC6B84">
        <w:t>sous-</w:t>
      </w:r>
      <w:r w:rsidR="003F3428" w:rsidRPr="00AC6B84">
        <w:t>domaines</w:t>
      </w:r>
      <w:r w:rsidR="001B50EC" w:rsidRPr="00AC6B84">
        <w:t xml:space="preserve"> de la figure</w:t>
      </w:r>
      <w:r w:rsidR="00F258FC">
        <w:t> 9.</w:t>
      </w:r>
      <w:r w:rsidR="001B50EC" w:rsidRPr="00AC6B84">
        <w:t>1</w:t>
      </w:r>
      <w:r w:rsidR="00FC294A" w:rsidRPr="00AC6B84">
        <w:t xml:space="preserve">. </w:t>
      </w:r>
    </w:p>
    <w:p w14:paraId="64673C96" w14:textId="29AA627B" w:rsidR="00167DF4" w:rsidRPr="00AC6B84" w:rsidRDefault="00FA736B" w:rsidP="00F71F1D">
      <w:pPr>
        <w:adjustRightInd w:val="0"/>
        <w:spacing w:after="120"/>
        <w:jc w:val="both"/>
      </w:pPr>
      <w:r w:rsidRPr="00AC6B84">
        <w:t xml:space="preserve">Depuis </w:t>
      </w:r>
      <w:r w:rsidR="00F258FC">
        <w:t xml:space="preserve">quinze </w:t>
      </w:r>
      <w:r w:rsidRPr="00AC6B84">
        <w:t xml:space="preserve">ans, </w:t>
      </w:r>
      <w:r w:rsidR="00D47AEB" w:rsidRPr="00AC6B84">
        <w:t>l</w:t>
      </w:r>
      <w:r w:rsidR="00DA1839">
        <w:t>’</w:t>
      </w:r>
      <w:r w:rsidR="00D47AEB" w:rsidRPr="00AC6B84">
        <w:t xml:space="preserve">IA symbolique </w:t>
      </w:r>
      <w:r w:rsidRPr="00AC6B84">
        <w:t>se développe moins rapidement que l</w:t>
      </w:r>
      <w:r w:rsidR="00DA1839">
        <w:t>’</w:t>
      </w:r>
      <w:r w:rsidRPr="00AC6B84">
        <w:t xml:space="preserve">IA </w:t>
      </w:r>
      <w:r w:rsidR="00F23F4C" w:rsidRPr="00AC6B84">
        <w:t>connexionniste</w:t>
      </w:r>
      <w:r w:rsidRPr="00AC6B84">
        <w:t xml:space="preserve"> qui s</w:t>
      </w:r>
      <w:r w:rsidR="00DA1839">
        <w:t>’</w:t>
      </w:r>
      <w:r w:rsidRPr="00AC6B84">
        <w:t>incarne dans l</w:t>
      </w:r>
      <w:r w:rsidR="00DA1839">
        <w:t>’</w:t>
      </w:r>
      <w:r w:rsidRPr="00AC6B84">
        <w:t xml:space="preserve">apprentissage machine, </w:t>
      </w:r>
      <w:r w:rsidR="00D47AEB" w:rsidRPr="00AC6B84">
        <w:t xml:space="preserve">notamment </w:t>
      </w:r>
      <w:r w:rsidR="00C62BBE" w:rsidRPr="00AC6B84">
        <w:t>l</w:t>
      </w:r>
      <w:r w:rsidR="00DA1839">
        <w:t>’</w:t>
      </w:r>
      <w:r w:rsidR="00C62BBE" w:rsidRPr="00AC6B84">
        <w:t>apprentissage profond des</w:t>
      </w:r>
      <w:r w:rsidRPr="00AC6B84">
        <w:t xml:space="preserve"> réseaux de neurones entra</w:t>
      </w:r>
      <w:r w:rsidR="00DB487B">
        <w:t>î</w:t>
      </w:r>
      <w:r w:rsidRPr="00AC6B84">
        <w:t xml:space="preserve">nés à partir de données massives en appliquant des approches </w:t>
      </w:r>
      <w:r w:rsidR="002264DF" w:rsidRPr="00AC6B84">
        <w:t>statistiques</w:t>
      </w:r>
      <w:r w:rsidRPr="00AC6B84">
        <w:t>. Cette dernière s</w:t>
      </w:r>
      <w:r w:rsidR="00DA1839">
        <w:t>’</w:t>
      </w:r>
      <w:r w:rsidRPr="00AC6B84">
        <w:t>est avérée très efficace, notamment dans les tâches de perception et d</w:t>
      </w:r>
      <w:r w:rsidR="00DA1839">
        <w:t>’</w:t>
      </w:r>
      <w:r w:rsidRPr="00AC6B84">
        <w:t>analyse du langage naturel, mais ses résultats sont plus difficile</w:t>
      </w:r>
      <w:r w:rsidR="00026DC0" w:rsidRPr="00AC6B84">
        <w:t>s</w:t>
      </w:r>
      <w:r w:rsidRPr="00AC6B84">
        <w:t xml:space="preserve"> à expliquer</w:t>
      </w:r>
      <w:r w:rsidR="00C62BBE" w:rsidRPr="00AC6B84">
        <w:t xml:space="preserve"> </w:t>
      </w:r>
      <w:r w:rsidR="00E7323A" w:rsidRPr="00AC6B84">
        <w:t>que ceux de</w:t>
      </w:r>
      <w:r w:rsidR="00C62BBE" w:rsidRPr="00AC6B84">
        <w:t xml:space="preserve"> l</w:t>
      </w:r>
      <w:r w:rsidR="00DA1839">
        <w:t>’</w:t>
      </w:r>
      <w:r w:rsidR="00C62BBE" w:rsidRPr="00AC6B84">
        <w:t>IA symbolique.</w:t>
      </w:r>
    </w:p>
    <w:p w14:paraId="48BF29C4" w14:textId="0E318522" w:rsidR="00337311" w:rsidRPr="00AC6B84" w:rsidRDefault="00337311" w:rsidP="00F71F1D">
      <w:pPr>
        <w:pStyle w:val="Titre2"/>
      </w:pPr>
      <w:r w:rsidRPr="00AC6B84">
        <w:t>L</w:t>
      </w:r>
      <w:r w:rsidR="00DA1839">
        <w:t>’</w:t>
      </w:r>
      <w:r w:rsidRPr="00AC6B84">
        <w:t xml:space="preserve">approche </w:t>
      </w:r>
      <w:r w:rsidR="007B0F74" w:rsidRPr="00AC6B84">
        <w:t xml:space="preserve">symbolique </w:t>
      </w:r>
    </w:p>
    <w:p w14:paraId="5E821A2C" w14:textId="7B909512" w:rsidR="00523A8F" w:rsidRPr="00AC6B84" w:rsidRDefault="00A97012" w:rsidP="00F71F1D">
      <w:pPr>
        <w:adjustRightInd w:val="0"/>
        <w:spacing w:after="120"/>
        <w:ind w:right="-24"/>
        <w:jc w:val="both"/>
        <w:rPr>
          <w:w w:val="106"/>
        </w:rPr>
      </w:pPr>
      <w:r w:rsidRPr="00AC6B84">
        <w:t xml:space="preserve">Très </w:t>
      </w:r>
      <w:r w:rsidRPr="00AC6B84">
        <w:rPr>
          <w:spacing w:val="22"/>
        </w:rPr>
        <w:t>tôt</w:t>
      </w:r>
      <w:r w:rsidR="00E7323A" w:rsidRPr="00AC6B84">
        <w:t xml:space="preserve"> au </w:t>
      </w:r>
      <w:r w:rsidR="00E7323A" w:rsidRPr="00AC6B84">
        <w:rPr>
          <w:w w:val="114"/>
        </w:rPr>
        <w:t>début</w:t>
      </w:r>
      <w:r w:rsidR="00E7323A" w:rsidRPr="00AC6B84">
        <w:rPr>
          <w:spacing w:val="29"/>
          <w:w w:val="114"/>
        </w:rPr>
        <w:t xml:space="preserve"> </w:t>
      </w:r>
      <w:r w:rsidR="00E7323A" w:rsidRPr="00AC6B84">
        <w:rPr>
          <w:w w:val="114"/>
        </w:rPr>
        <w:t xml:space="preserve">des </w:t>
      </w:r>
      <w:r w:rsidR="00E7323A" w:rsidRPr="00AC6B84">
        <w:t>années</w:t>
      </w:r>
      <w:r w:rsidR="00F258FC">
        <w:rPr>
          <w:spacing w:val="38"/>
        </w:rPr>
        <w:t xml:space="preserve"> 19</w:t>
      </w:r>
      <w:r w:rsidR="00E7323A" w:rsidRPr="00AC6B84">
        <w:t>50,</w:t>
      </w:r>
      <w:r w:rsidR="00E7323A" w:rsidRPr="00AC6B84">
        <w:rPr>
          <w:spacing w:val="5"/>
        </w:rPr>
        <w:t xml:space="preserve"> </w:t>
      </w:r>
      <w:r w:rsidR="00E7323A" w:rsidRPr="00AC6B84">
        <w:t>on</w:t>
      </w:r>
      <w:r w:rsidR="00E7323A" w:rsidRPr="00AC6B84">
        <w:rPr>
          <w:spacing w:val="20"/>
        </w:rPr>
        <w:t xml:space="preserve"> </w:t>
      </w:r>
      <w:r w:rsidR="00E7323A" w:rsidRPr="00AC6B84">
        <w:rPr>
          <w:w w:val="108"/>
        </w:rPr>
        <w:t>dépassa</w:t>
      </w:r>
      <w:r w:rsidR="00E7323A" w:rsidRPr="00AC6B84">
        <w:rPr>
          <w:spacing w:val="-11"/>
          <w:w w:val="108"/>
        </w:rPr>
        <w:t xml:space="preserve"> </w:t>
      </w:r>
      <w:r w:rsidR="00E7323A" w:rsidRPr="00AC6B84">
        <w:t>le</w:t>
      </w:r>
      <w:r w:rsidR="00E7323A" w:rsidRPr="00AC6B84">
        <w:rPr>
          <w:spacing w:val="1"/>
        </w:rPr>
        <w:t xml:space="preserve"> </w:t>
      </w:r>
      <w:r w:rsidR="00E7323A" w:rsidRPr="00AC6B84">
        <w:t>stade</w:t>
      </w:r>
      <w:r w:rsidR="00E7323A" w:rsidRPr="00AC6B84">
        <w:rPr>
          <w:spacing w:val="43"/>
        </w:rPr>
        <w:t xml:space="preserve"> </w:t>
      </w:r>
      <w:r w:rsidR="00E7323A" w:rsidRPr="00AC6B84">
        <w:t>des</w:t>
      </w:r>
      <w:r w:rsidR="00E7323A" w:rsidRPr="00AC6B84">
        <w:rPr>
          <w:spacing w:val="18"/>
        </w:rPr>
        <w:t xml:space="preserve"> </w:t>
      </w:r>
      <w:r w:rsidR="00E7323A" w:rsidRPr="00AC6B84">
        <w:t>calculs</w:t>
      </w:r>
      <w:r w:rsidR="00E7323A" w:rsidRPr="00AC6B84">
        <w:rPr>
          <w:spacing w:val="11"/>
        </w:rPr>
        <w:t xml:space="preserve"> </w:t>
      </w:r>
      <w:r w:rsidR="00E7323A" w:rsidRPr="00AC6B84">
        <w:rPr>
          <w:w w:val="108"/>
        </w:rPr>
        <w:t>numériques</w:t>
      </w:r>
      <w:r w:rsidR="00E7323A" w:rsidRPr="00AC6B84">
        <w:rPr>
          <w:spacing w:val="-2"/>
          <w:w w:val="108"/>
        </w:rPr>
        <w:t xml:space="preserve"> </w:t>
      </w:r>
      <w:r w:rsidR="00E7323A" w:rsidRPr="00AC6B84">
        <w:t>pour</w:t>
      </w:r>
      <w:r w:rsidR="00E7323A" w:rsidRPr="00AC6B84">
        <w:rPr>
          <w:spacing w:val="36"/>
        </w:rPr>
        <w:t xml:space="preserve"> </w:t>
      </w:r>
      <w:r w:rsidR="00E7323A" w:rsidRPr="00AC6B84">
        <w:rPr>
          <w:w w:val="108"/>
        </w:rPr>
        <w:t>s</w:t>
      </w:r>
      <w:r w:rsidR="00DA1839">
        <w:rPr>
          <w:w w:val="108"/>
        </w:rPr>
        <w:t>’</w:t>
      </w:r>
      <w:r w:rsidR="00E7323A" w:rsidRPr="00AC6B84">
        <w:rPr>
          <w:w w:val="108"/>
        </w:rPr>
        <w:t xml:space="preserve">attaquer </w:t>
      </w:r>
      <w:r w:rsidR="00E7323A" w:rsidRPr="00AC6B84">
        <w:t>aux</w:t>
      </w:r>
      <w:r w:rsidR="00E7323A" w:rsidRPr="00AC6B84">
        <w:rPr>
          <w:spacing w:val="17"/>
        </w:rPr>
        <w:t xml:space="preserve"> </w:t>
      </w:r>
      <w:r w:rsidR="00E7323A" w:rsidRPr="00AC6B84">
        <w:t>calculs formels</w:t>
      </w:r>
      <w:r w:rsidR="00E7323A" w:rsidRPr="00AC6B84">
        <w:rPr>
          <w:spacing w:val="27"/>
        </w:rPr>
        <w:t xml:space="preserve"> </w:t>
      </w:r>
      <w:r w:rsidR="00E7323A" w:rsidRPr="00AC6B84">
        <w:t>où</w:t>
      </w:r>
      <w:r w:rsidR="00E7323A" w:rsidRPr="00AC6B84">
        <w:rPr>
          <w:spacing w:val="13"/>
        </w:rPr>
        <w:t xml:space="preserve"> </w:t>
      </w:r>
      <w:r w:rsidR="00E7323A" w:rsidRPr="00AC6B84">
        <w:t>l</w:t>
      </w:r>
      <w:r w:rsidR="00DA1839">
        <w:t>’</w:t>
      </w:r>
      <w:r w:rsidR="00E7323A" w:rsidRPr="00AC6B84">
        <w:t>on</w:t>
      </w:r>
      <w:r w:rsidR="00E7323A" w:rsidRPr="00AC6B84">
        <w:rPr>
          <w:spacing w:val="44"/>
        </w:rPr>
        <w:t xml:space="preserve"> </w:t>
      </w:r>
      <w:r w:rsidR="00E7323A" w:rsidRPr="00AC6B84">
        <w:t>manipule</w:t>
      </w:r>
      <w:r w:rsidR="00E7323A" w:rsidRPr="00AC6B84">
        <w:rPr>
          <w:spacing w:val="51"/>
        </w:rPr>
        <w:t xml:space="preserve"> </w:t>
      </w:r>
      <w:r w:rsidR="00E7323A" w:rsidRPr="00AC6B84">
        <w:t>des</w:t>
      </w:r>
      <w:r w:rsidR="00E7323A" w:rsidRPr="00AC6B84">
        <w:rPr>
          <w:spacing w:val="23"/>
        </w:rPr>
        <w:t xml:space="preserve"> </w:t>
      </w:r>
      <w:r w:rsidR="00E7323A" w:rsidRPr="00AC6B84">
        <w:t>symboles. Ces</w:t>
      </w:r>
      <w:r w:rsidR="00E7323A" w:rsidRPr="00AC6B84">
        <w:rPr>
          <w:spacing w:val="7"/>
        </w:rPr>
        <w:t xml:space="preserve"> </w:t>
      </w:r>
      <w:r w:rsidR="00E7323A" w:rsidRPr="00AC6B84">
        <w:rPr>
          <w:w w:val="106"/>
        </w:rPr>
        <w:t xml:space="preserve">programmes </w:t>
      </w:r>
      <w:r w:rsidR="00144274" w:rsidRPr="00AC6B84">
        <w:rPr>
          <w:w w:val="109"/>
        </w:rPr>
        <w:t>ont permis</w:t>
      </w:r>
      <w:r w:rsidR="00144274" w:rsidRPr="00AC6B84">
        <w:rPr>
          <w:spacing w:val="-7"/>
          <w:w w:val="109"/>
        </w:rPr>
        <w:t xml:space="preserve"> </w:t>
      </w:r>
      <w:r w:rsidR="00E7323A" w:rsidRPr="00AC6B84">
        <w:t>à</w:t>
      </w:r>
      <w:r w:rsidR="00E7323A" w:rsidRPr="00AC6B84">
        <w:rPr>
          <w:spacing w:val="3"/>
        </w:rPr>
        <w:t xml:space="preserve"> </w:t>
      </w:r>
      <w:r w:rsidR="00E7323A" w:rsidRPr="00AC6B84">
        <w:rPr>
          <w:w w:val="110"/>
        </w:rPr>
        <w:t>l</w:t>
      </w:r>
      <w:r w:rsidR="00DA1839">
        <w:rPr>
          <w:w w:val="110"/>
        </w:rPr>
        <w:t>’</w:t>
      </w:r>
      <w:r w:rsidR="00E7323A" w:rsidRPr="00AC6B84">
        <w:rPr>
          <w:w w:val="110"/>
        </w:rPr>
        <w:t>ordinateur</w:t>
      </w:r>
      <w:r w:rsidR="00E7323A" w:rsidRPr="00AC6B84">
        <w:rPr>
          <w:spacing w:val="-6"/>
          <w:w w:val="110"/>
        </w:rPr>
        <w:t xml:space="preserve"> </w:t>
      </w:r>
      <w:r w:rsidR="00E7323A" w:rsidRPr="00AC6B84">
        <w:t>de</w:t>
      </w:r>
      <w:r w:rsidR="00E7323A" w:rsidRPr="00AC6B84">
        <w:rPr>
          <w:spacing w:val="22"/>
        </w:rPr>
        <w:t xml:space="preserve"> </w:t>
      </w:r>
      <w:r w:rsidR="00E7323A" w:rsidRPr="00AC6B84">
        <w:rPr>
          <w:w w:val="109"/>
        </w:rPr>
        <w:t>passer du</w:t>
      </w:r>
      <w:r w:rsidR="00E7323A" w:rsidRPr="00AC6B84">
        <w:rPr>
          <w:spacing w:val="1"/>
        </w:rPr>
        <w:t xml:space="preserve"> </w:t>
      </w:r>
      <w:r w:rsidR="00E7323A" w:rsidRPr="00AC6B84">
        <w:t>stade</w:t>
      </w:r>
      <w:r w:rsidR="00E7323A" w:rsidRPr="00AC6B84">
        <w:rPr>
          <w:spacing w:val="43"/>
        </w:rPr>
        <w:t xml:space="preserve"> </w:t>
      </w:r>
      <w:r w:rsidR="00E7323A" w:rsidRPr="00AC6B84">
        <w:t>de</w:t>
      </w:r>
      <w:r w:rsidR="00E7323A" w:rsidRPr="00AC6B84">
        <w:rPr>
          <w:spacing w:val="12"/>
        </w:rPr>
        <w:t xml:space="preserve"> </w:t>
      </w:r>
      <w:r w:rsidR="00E7323A" w:rsidRPr="00AC6B84">
        <w:rPr>
          <w:w w:val="107"/>
        </w:rPr>
        <w:t>l</w:t>
      </w:r>
      <w:r w:rsidR="00DA1839">
        <w:rPr>
          <w:w w:val="107"/>
        </w:rPr>
        <w:t>’</w:t>
      </w:r>
      <w:r w:rsidR="00E7323A" w:rsidRPr="00AC6B84">
        <w:rPr>
          <w:w w:val="107"/>
        </w:rPr>
        <w:t>arithmétique</w:t>
      </w:r>
      <w:r w:rsidR="00E7323A" w:rsidRPr="00AC6B84">
        <w:rPr>
          <w:spacing w:val="-4"/>
          <w:w w:val="107"/>
        </w:rPr>
        <w:t xml:space="preserve"> </w:t>
      </w:r>
      <w:r w:rsidR="00E7323A" w:rsidRPr="00AC6B84">
        <w:t>à celui</w:t>
      </w:r>
      <w:r w:rsidR="00E7323A" w:rsidRPr="00AC6B84">
        <w:rPr>
          <w:spacing w:val="19"/>
        </w:rPr>
        <w:t xml:space="preserve"> </w:t>
      </w:r>
      <w:r w:rsidR="00E7323A" w:rsidRPr="00AC6B84">
        <w:t>de</w:t>
      </w:r>
      <w:r w:rsidR="00E7323A" w:rsidRPr="00AC6B84">
        <w:rPr>
          <w:spacing w:val="31"/>
        </w:rPr>
        <w:t xml:space="preserve"> </w:t>
      </w:r>
      <w:r w:rsidR="00E7323A" w:rsidRPr="00AC6B84">
        <w:t>l</w:t>
      </w:r>
      <w:r w:rsidR="00DA1839">
        <w:t>’</w:t>
      </w:r>
      <w:r w:rsidR="00E7323A" w:rsidRPr="00AC6B84">
        <w:t>algèbre</w:t>
      </w:r>
      <w:r w:rsidR="00E7323A" w:rsidRPr="00AC6B84">
        <w:rPr>
          <w:spacing w:val="52"/>
        </w:rPr>
        <w:t xml:space="preserve"> </w:t>
      </w:r>
      <w:r w:rsidR="00E7323A" w:rsidRPr="00AC6B84">
        <w:t>et</w:t>
      </w:r>
      <w:r w:rsidR="00E7323A" w:rsidRPr="00AC6B84">
        <w:rPr>
          <w:spacing w:val="31"/>
        </w:rPr>
        <w:t xml:space="preserve"> </w:t>
      </w:r>
      <w:r w:rsidR="00E7323A" w:rsidRPr="00AC6B84">
        <w:t>de</w:t>
      </w:r>
      <w:r w:rsidR="00E7323A" w:rsidRPr="00AC6B84">
        <w:rPr>
          <w:spacing w:val="31"/>
        </w:rPr>
        <w:t xml:space="preserve"> </w:t>
      </w:r>
      <w:r w:rsidR="00E7323A" w:rsidRPr="00AC6B84">
        <w:t>la</w:t>
      </w:r>
      <w:r w:rsidR="00E7323A" w:rsidRPr="00AC6B84">
        <w:rPr>
          <w:spacing w:val="14"/>
        </w:rPr>
        <w:t xml:space="preserve"> </w:t>
      </w:r>
      <w:r w:rsidR="00E7323A" w:rsidRPr="00AC6B84">
        <w:rPr>
          <w:w w:val="106"/>
        </w:rPr>
        <w:t>logique.</w:t>
      </w:r>
      <w:r w:rsidR="00523A8F" w:rsidRPr="00AC6B84">
        <w:t xml:space="preserve"> </w:t>
      </w:r>
    </w:p>
    <w:p w14:paraId="44750BF2" w14:textId="529A10F8" w:rsidR="005B2330" w:rsidRPr="00AC6B84" w:rsidRDefault="000E4EE6" w:rsidP="00F71F1D">
      <w:pPr>
        <w:adjustRightInd w:val="0"/>
        <w:spacing w:after="120"/>
        <w:ind w:right="-34"/>
        <w:jc w:val="both"/>
      </w:pPr>
      <w:r w:rsidRPr="00AC6B84">
        <w:t>Le</w:t>
      </w:r>
      <w:r w:rsidR="00E7323A" w:rsidRPr="00AC6B84">
        <w:t xml:space="preserve"> domaine </w:t>
      </w:r>
      <w:r w:rsidR="00A97012" w:rsidRPr="00AC6B84">
        <w:t>de l</w:t>
      </w:r>
      <w:r w:rsidR="00DA1839">
        <w:t>’</w:t>
      </w:r>
      <w:r w:rsidR="00A97012" w:rsidRPr="00AC6B84">
        <w:t>intelligence</w:t>
      </w:r>
      <w:r w:rsidR="005B2330" w:rsidRPr="00AC6B84">
        <w:t xml:space="preserve"> artificielle</w:t>
      </w:r>
      <w:r w:rsidRPr="00AC6B84">
        <w:t xml:space="preserve"> débute en</w:t>
      </w:r>
      <w:r w:rsidR="005B2330" w:rsidRPr="00AC6B84">
        <w:t xml:space="preserve"> 1956</w:t>
      </w:r>
      <w:r w:rsidRPr="00AC6B84">
        <w:t xml:space="preserve">, année où </w:t>
      </w:r>
      <w:r w:rsidR="005B2330" w:rsidRPr="00AC6B84">
        <w:t>le</w:t>
      </w:r>
      <w:r w:rsidRPr="00AC6B84">
        <w:t xml:space="preserve"> logiciel</w:t>
      </w:r>
      <w:r w:rsidR="005B2330" w:rsidRPr="00AC6B84">
        <w:t xml:space="preserve"> </w:t>
      </w:r>
      <w:proofErr w:type="spellStart"/>
      <w:r w:rsidR="005B2330" w:rsidRPr="00AC6B84">
        <w:rPr>
          <w:i/>
        </w:rPr>
        <w:t>Logic</w:t>
      </w:r>
      <w:proofErr w:type="spellEnd"/>
      <w:r w:rsidR="005B2330" w:rsidRPr="00AC6B84">
        <w:rPr>
          <w:i/>
        </w:rPr>
        <w:t xml:space="preserve"> </w:t>
      </w:r>
      <w:proofErr w:type="spellStart"/>
      <w:r w:rsidR="005B2330" w:rsidRPr="00AC6B84">
        <w:rPr>
          <w:i/>
        </w:rPr>
        <w:t>Theorist</w:t>
      </w:r>
      <w:proofErr w:type="spellEnd"/>
      <w:r w:rsidR="005B2330" w:rsidRPr="00AC6B84">
        <w:t xml:space="preserve"> de </w:t>
      </w:r>
      <w:proofErr w:type="spellStart"/>
      <w:r w:rsidR="005B2330" w:rsidRPr="00AC6B84">
        <w:t>Newell</w:t>
      </w:r>
      <w:proofErr w:type="spellEnd"/>
      <w:r w:rsidR="005B2330" w:rsidRPr="00AC6B84">
        <w:t xml:space="preserve">, Shaw et Simon </w:t>
      </w:r>
      <w:r w:rsidR="00F23F4C" w:rsidRPr="00AC6B84">
        <w:t>(</w:t>
      </w:r>
      <w:proofErr w:type="spellStart"/>
      <w:r w:rsidR="00F23F4C" w:rsidRPr="00AC6B84">
        <w:t>Gugerty</w:t>
      </w:r>
      <w:proofErr w:type="spellEnd"/>
      <w:r w:rsidR="00144274" w:rsidRPr="00AC6B84">
        <w:t>,</w:t>
      </w:r>
      <w:r w:rsidR="00F23F4C" w:rsidRPr="00AC6B84">
        <w:t xml:space="preserve"> 20</w:t>
      </w:r>
      <w:r w:rsidR="001A7FF2">
        <w:t>06</w:t>
      </w:r>
      <w:r w:rsidR="00F23F4C" w:rsidRPr="00AC6B84">
        <w:t xml:space="preserve">) </w:t>
      </w:r>
      <w:r w:rsidR="008000E8" w:rsidRPr="00AC6B84">
        <w:t>arrive à</w:t>
      </w:r>
      <w:r w:rsidR="005B2330" w:rsidRPr="00AC6B84">
        <w:t xml:space="preserve"> démontrer des théorèmes de la logique des propositions. </w:t>
      </w:r>
      <w:r w:rsidR="00DB4338" w:rsidRPr="00AC6B84">
        <w:t>Au cours d</w:t>
      </w:r>
      <w:r w:rsidR="00DA1839">
        <w:t>’</w:t>
      </w:r>
      <w:r w:rsidR="00DB4338" w:rsidRPr="00AC6B84">
        <w:t xml:space="preserve">une </w:t>
      </w:r>
      <w:r w:rsidR="005B2330" w:rsidRPr="00AC6B84">
        <w:t>réunion regroupant une douzaine de chercheurs</w:t>
      </w:r>
      <w:r w:rsidR="00D108FD">
        <w:t>,</w:t>
      </w:r>
      <w:r w:rsidR="005B2330" w:rsidRPr="00AC6B84">
        <w:t xml:space="preserve"> </w:t>
      </w:r>
      <w:r w:rsidR="00FA736B" w:rsidRPr="00AC6B84">
        <w:t>dont</w:t>
      </w:r>
      <w:r w:rsidR="005B2330" w:rsidRPr="00AC6B84">
        <w:t xml:space="preserve"> </w:t>
      </w:r>
      <w:r w:rsidR="00FA736B" w:rsidRPr="00AC6B84">
        <w:t>Allen Newell, John McCarthy, Marvin Minsky et Herbert Simon</w:t>
      </w:r>
      <w:r w:rsidR="005B2330" w:rsidRPr="00AC6B84">
        <w:t xml:space="preserve">, </w:t>
      </w:r>
      <w:r w:rsidR="00FA736B" w:rsidRPr="00AC6B84">
        <w:t>le</w:t>
      </w:r>
      <w:r w:rsidR="005B2330" w:rsidRPr="00AC6B84">
        <w:t xml:space="preserve"> terme</w:t>
      </w:r>
      <w:r w:rsidR="00DB487B">
        <w:t xml:space="preserve"> « intelligence artificielle »</w:t>
      </w:r>
      <w:r w:rsidR="005B2330" w:rsidRPr="00AC6B84">
        <w:t xml:space="preserve"> </w:t>
      </w:r>
      <w:r w:rsidR="00DB487B">
        <w:t>(</w:t>
      </w:r>
      <w:proofErr w:type="spellStart"/>
      <w:r w:rsidR="005B2330" w:rsidRPr="00AC6B84">
        <w:rPr>
          <w:i/>
          <w:iCs/>
        </w:rPr>
        <w:t>artificial</w:t>
      </w:r>
      <w:proofErr w:type="spellEnd"/>
      <w:r w:rsidR="005B2330" w:rsidRPr="00AC6B84">
        <w:rPr>
          <w:i/>
          <w:iCs/>
        </w:rPr>
        <w:t xml:space="preserve"> intelligence</w:t>
      </w:r>
      <w:r w:rsidR="00DD5A1D">
        <w:t>)</w:t>
      </w:r>
      <w:r w:rsidR="005B2330" w:rsidRPr="00AC6B84">
        <w:t xml:space="preserve"> </w:t>
      </w:r>
      <w:r w:rsidR="000A3E29" w:rsidRPr="00AC6B84">
        <w:t xml:space="preserve">est choisi </w:t>
      </w:r>
      <w:r w:rsidR="005B2330" w:rsidRPr="00AC6B84">
        <w:t xml:space="preserve">pour désigner la nouvelle science. À partir de </w:t>
      </w:r>
      <w:r w:rsidR="00FA736B" w:rsidRPr="00AC6B84">
        <w:t>cette date</w:t>
      </w:r>
      <w:r w:rsidR="005B2330" w:rsidRPr="00AC6B84">
        <w:t>, les travaux progressent rapidement</w:t>
      </w:r>
      <w:r w:rsidRPr="00AC6B84">
        <w:t>.</w:t>
      </w:r>
    </w:p>
    <w:p w14:paraId="517F642E" w14:textId="5ECE656E" w:rsidR="005B2330" w:rsidRPr="00AC6B84" w:rsidRDefault="005B2330" w:rsidP="00F71F1D">
      <w:pPr>
        <w:adjustRightInd w:val="0"/>
        <w:spacing w:after="120"/>
        <w:ind w:left="20" w:right="-34"/>
        <w:jc w:val="both"/>
      </w:pPr>
      <w:r w:rsidRPr="00AC6B84">
        <w:t>Au début des années</w:t>
      </w:r>
      <w:r w:rsidR="00F258FC">
        <w:t xml:space="preserve"> 19</w:t>
      </w:r>
      <w:r w:rsidRPr="00AC6B84">
        <w:t>70, une équipe de l</w:t>
      </w:r>
      <w:r w:rsidR="00DA1839">
        <w:t>’</w:t>
      </w:r>
      <w:r w:rsidRPr="00AC6B84">
        <w:t>Université Stanford développe un programme appelé DENDRAL</w:t>
      </w:r>
      <w:r w:rsidR="000E4EE6" w:rsidRPr="00AC6B84">
        <w:t xml:space="preserve"> (</w:t>
      </w:r>
      <w:r w:rsidR="00F23F4C" w:rsidRPr="00AC6B84">
        <w:t>Lind</w:t>
      </w:r>
      <w:r w:rsidR="00144274" w:rsidRPr="00AC6B84">
        <w:t>s</w:t>
      </w:r>
      <w:r w:rsidR="00F23F4C" w:rsidRPr="00AC6B84">
        <w:t xml:space="preserve">ay </w:t>
      </w:r>
      <w:r w:rsidR="00F23F4C" w:rsidRPr="00AC6B84">
        <w:rPr>
          <w:i/>
          <w:iCs/>
        </w:rPr>
        <w:t>et al</w:t>
      </w:r>
      <w:r w:rsidR="00F23F4C" w:rsidRPr="00AC6B84">
        <w:t>.</w:t>
      </w:r>
      <w:r w:rsidR="00144274" w:rsidRPr="00AC6B84">
        <w:t>,</w:t>
      </w:r>
      <w:r w:rsidR="000E4EE6" w:rsidRPr="00AC6B84">
        <w:t xml:space="preserve"> 19</w:t>
      </w:r>
      <w:r w:rsidR="00F23F4C" w:rsidRPr="00AC6B84">
        <w:t>93</w:t>
      </w:r>
      <w:r w:rsidR="000E4EE6" w:rsidRPr="00AC6B84">
        <w:t>)</w:t>
      </w:r>
      <w:r w:rsidRPr="00AC6B84">
        <w:t xml:space="preserve"> pour analyser les résultats obtenus par un spectrographe de masse. Alors que les premiers programmes d</w:t>
      </w:r>
      <w:r w:rsidR="00DA1839">
        <w:t>’</w:t>
      </w:r>
      <w:r w:rsidRPr="00AC6B84">
        <w:t>intelligence artificielle étaient d</w:t>
      </w:r>
      <w:r w:rsidR="00DA1839">
        <w:t>’</w:t>
      </w:r>
      <w:r w:rsidRPr="00AC6B84">
        <w:t xml:space="preserve">ordre général, on assistera entre 1970 et 1975, </w:t>
      </w:r>
      <w:r w:rsidR="00802D88" w:rsidRPr="00AC6B84">
        <w:t xml:space="preserve">grâce à cette approche axée sur des connaissances spécialisées, </w:t>
      </w:r>
      <w:r w:rsidRPr="00AC6B84">
        <w:t>au développement de nombreux systèmes experts, à des progrès marqués en reconnaissance des formes, au développement de la programmation logique</w:t>
      </w:r>
      <w:r w:rsidR="000E4EE6" w:rsidRPr="00AC6B84">
        <w:t>, en compréhension du langage naturel</w:t>
      </w:r>
      <w:r w:rsidRPr="00AC6B84">
        <w:t xml:space="preserve"> et en représentation des connaissances.</w:t>
      </w:r>
      <w:r w:rsidR="00523A8F" w:rsidRPr="00AC6B84">
        <w:t xml:space="preserve"> </w:t>
      </w:r>
      <w:r w:rsidRPr="00AC6B84">
        <w:t>Entre 1980 et 2000, l</w:t>
      </w:r>
      <w:r w:rsidR="00DA1839">
        <w:t>’</w:t>
      </w:r>
      <w:r w:rsidRPr="00AC6B84">
        <w:t>intelligence artificielle quitte les laboratoires de recherche pour s</w:t>
      </w:r>
      <w:r w:rsidR="00DA1839">
        <w:t>’</w:t>
      </w:r>
      <w:r w:rsidRPr="00AC6B84">
        <w:t>introduire dans un grand nombre de secteurs de l</w:t>
      </w:r>
      <w:r w:rsidR="00DA1839">
        <w:t>’</w:t>
      </w:r>
      <w:r w:rsidRPr="00AC6B84">
        <w:t>activité humaine</w:t>
      </w:r>
      <w:r w:rsidR="00523A8F" w:rsidRPr="00AC6B84">
        <w:t xml:space="preserve"> sous la forme de systèmes experts ou de recommandation, de logiciel</w:t>
      </w:r>
      <w:r w:rsidR="00497B24" w:rsidRPr="00AC6B84">
        <w:t>s</w:t>
      </w:r>
      <w:r w:rsidR="00523A8F" w:rsidRPr="00AC6B84">
        <w:t xml:space="preserve"> de traduction automatique ou de reconnaissance de la parole.</w:t>
      </w:r>
    </w:p>
    <w:p w14:paraId="43952DC4" w14:textId="2F160D18" w:rsidR="005B2330" w:rsidRPr="00AC6B84" w:rsidRDefault="00802D88" w:rsidP="00F71F1D">
      <w:pPr>
        <w:adjustRightInd w:val="0"/>
        <w:spacing w:after="120"/>
        <w:ind w:left="20" w:right="-34"/>
        <w:jc w:val="both"/>
      </w:pPr>
      <w:r>
        <w:t>Au</w:t>
      </w:r>
      <w:r w:rsidR="005B2330" w:rsidRPr="00AC6B84">
        <w:t xml:space="preserve"> </w:t>
      </w:r>
      <w:r w:rsidR="008000E8" w:rsidRPr="00AC6B84">
        <w:t>tournant des années</w:t>
      </w:r>
      <w:r w:rsidR="00DA64BD" w:rsidRPr="00AC6B84">
        <w:t> </w:t>
      </w:r>
      <w:r w:rsidR="008000E8" w:rsidRPr="00AC6B84">
        <w:t>2000,</w:t>
      </w:r>
      <w:r w:rsidR="005B2330" w:rsidRPr="00AC6B84">
        <w:t xml:space="preserve"> le développement le plus </w:t>
      </w:r>
      <w:r w:rsidR="008000E8" w:rsidRPr="00AC6B84">
        <w:t>marquant</w:t>
      </w:r>
      <w:r w:rsidR="005B2330" w:rsidRPr="00AC6B84">
        <w:t xml:space="preserve"> est celui du </w:t>
      </w:r>
      <w:r w:rsidR="009B7594" w:rsidRPr="00AC6B84">
        <w:t>«</w:t>
      </w:r>
      <w:r w:rsidR="00F258FC">
        <w:t> </w:t>
      </w:r>
      <w:r w:rsidR="005B2330" w:rsidRPr="00AC6B84">
        <w:rPr>
          <w:iCs/>
        </w:rPr>
        <w:t>Web sémantique</w:t>
      </w:r>
      <w:r w:rsidR="00F258FC">
        <w:rPr>
          <w:iCs/>
        </w:rPr>
        <w:t> </w:t>
      </w:r>
      <w:r w:rsidR="009B7594" w:rsidRPr="00AC6B84">
        <w:rPr>
          <w:iCs/>
        </w:rPr>
        <w:t>»</w:t>
      </w:r>
      <w:r w:rsidR="00523A8F" w:rsidRPr="00AC6B84">
        <w:rPr>
          <w:iCs/>
        </w:rPr>
        <w:t xml:space="preserve"> </w:t>
      </w:r>
      <w:r w:rsidR="00523A8F" w:rsidRPr="00AC6B84">
        <w:t xml:space="preserve">où </w:t>
      </w:r>
      <w:r w:rsidR="00F258FC">
        <w:t>l’</w:t>
      </w:r>
      <w:r w:rsidR="00523A8F" w:rsidRPr="00AC6B84">
        <w:t>on intègre</w:t>
      </w:r>
      <w:r w:rsidR="005B2330" w:rsidRPr="00AC6B84">
        <w:t xml:space="preserve"> aux ressources disponibles sur le Web des informations sur les connaissances qui y sont traitées. En décrivant leur sémantique, </w:t>
      </w:r>
      <w:r w:rsidR="002127B3" w:rsidRPr="00AC6B84">
        <w:t>au-delà</w:t>
      </w:r>
      <w:r w:rsidR="005B2330" w:rsidRPr="00AC6B84">
        <w:t xml:space="preserve"> de leur syntaxe, </w:t>
      </w:r>
      <w:r w:rsidR="005B2330" w:rsidRPr="00AC6B84">
        <w:lastRenderedPageBreak/>
        <w:t xml:space="preserve">on </w:t>
      </w:r>
      <w:r w:rsidR="00523A8F" w:rsidRPr="00AC6B84">
        <w:t xml:space="preserve">peut </w:t>
      </w:r>
      <w:r w:rsidR="005B2330" w:rsidRPr="00AC6B84">
        <w:t xml:space="preserve">traiter les informations du Web </w:t>
      </w:r>
      <w:r w:rsidR="00523A8F" w:rsidRPr="00AC6B84">
        <w:t>au moyen d</w:t>
      </w:r>
      <w:r w:rsidR="00DA1839">
        <w:t>’</w:t>
      </w:r>
      <w:r w:rsidR="005B2330" w:rsidRPr="00AC6B84">
        <w:t xml:space="preserve">agents informatiques </w:t>
      </w:r>
      <w:r w:rsidR="00523A8F" w:rsidRPr="00AC6B84">
        <w:t xml:space="preserve">plus </w:t>
      </w:r>
      <w:r w:rsidR="005B2330" w:rsidRPr="00AC6B84">
        <w:t>intelligents qu</w:t>
      </w:r>
      <w:r w:rsidR="00DA1839">
        <w:t>’</w:t>
      </w:r>
      <w:r w:rsidR="005B2330" w:rsidRPr="00AC6B84">
        <w:t>auparavant</w:t>
      </w:r>
      <w:r w:rsidR="00026DC0" w:rsidRPr="00AC6B84">
        <w:t>,</w:t>
      </w:r>
      <w:r w:rsidR="005B2330" w:rsidRPr="00AC6B84">
        <w:t xml:space="preserve"> parce que basés sur le sens, sur une représentation des connaissances derrière les mots. </w:t>
      </w:r>
    </w:p>
    <w:p w14:paraId="2494DF34" w14:textId="19E6C95F" w:rsidR="005B2330" w:rsidRPr="00AC6B84" w:rsidRDefault="005B2330" w:rsidP="00F71F1D">
      <w:pPr>
        <w:adjustRightInd w:val="0"/>
        <w:spacing w:after="120"/>
        <w:ind w:left="30" w:right="52"/>
        <w:jc w:val="both"/>
      </w:pPr>
      <w:r w:rsidRPr="00AC6B84">
        <w:t>Contrairement aux premiers systèmes d</w:t>
      </w:r>
      <w:r w:rsidR="00DA1839">
        <w:t>’</w:t>
      </w:r>
      <w:r w:rsidRPr="00AC6B84">
        <w:t>intelligence artificielle</w:t>
      </w:r>
      <w:r w:rsidR="002127B3" w:rsidRPr="00AC6B84">
        <w:t xml:space="preserve">, </w:t>
      </w:r>
      <w:r w:rsidRPr="00AC6B84">
        <w:t xml:space="preserve">les systèmes du Web sémantique ne sont pas </w:t>
      </w:r>
      <w:r w:rsidR="00DD5A1D">
        <w:t>restreints à</w:t>
      </w:r>
      <w:r w:rsidRPr="00AC6B84">
        <w:t xml:space="preserve"> une spécialité utilisant un vocabulaire fixe. Le Web sémantique permet de traiter</w:t>
      </w:r>
      <w:r w:rsidR="009B7594" w:rsidRPr="00AC6B84">
        <w:t xml:space="preserve"> </w:t>
      </w:r>
      <w:r w:rsidRPr="00AC6B84">
        <w:t>une variété de concepts et de terminologies qui évoluent régulièrement</w:t>
      </w:r>
      <w:r w:rsidR="00DA7468" w:rsidRPr="00AC6B84">
        <w:t xml:space="preserve"> et qui sont</w:t>
      </w:r>
      <w:r w:rsidRPr="00AC6B84">
        <w:t xml:space="preserve"> </w:t>
      </w:r>
      <w:r w:rsidR="0094194F" w:rsidRPr="00AC6B84">
        <w:t>définis</w:t>
      </w:r>
      <w:r w:rsidRPr="00AC6B84">
        <w:t xml:space="preserve"> par un grand nombre d</w:t>
      </w:r>
      <w:r w:rsidR="00DA1839">
        <w:t>’</w:t>
      </w:r>
      <w:r w:rsidRPr="00AC6B84">
        <w:t xml:space="preserve">intervenants </w:t>
      </w:r>
      <w:r w:rsidR="00DD5A1D">
        <w:t xml:space="preserve">et d’intervenantes </w:t>
      </w:r>
      <w:r w:rsidRPr="00AC6B84">
        <w:t xml:space="preserve">sur le Web. Pour ce faire, le </w:t>
      </w:r>
      <w:r w:rsidR="000A3E29" w:rsidRPr="0033063B">
        <w:rPr>
          <w:rStyle w:val="acopre"/>
          <w:rFonts w:eastAsiaTheme="majorEastAsia"/>
        </w:rPr>
        <w:t>World Wide Web Consortium</w:t>
      </w:r>
      <w:r w:rsidR="000A3E29" w:rsidRPr="00DD5A1D">
        <w:rPr>
          <w:rStyle w:val="acopre"/>
          <w:rFonts w:eastAsiaTheme="majorEastAsia"/>
        </w:rPr>
        <w:t xml:space="preserve"> </w:t>
      </w:r>
      <w:r w:rsidR="000A3E29" w:rsidRPr="00AC6B84">
        <w:rPr>
          <w:rStyle w:val="acopre"/>
          <w:rFonts w:eastAsiaTheme="majorEastAsia"/>
        </w:rPr>
        <w:t>(</w:t>
      </w:r>
      <w:r w:rsidRPr="00AC6B84">
        <w:t>W3C</w:t>
      </w:r>
      <w:r w:rsidR="000A3E29" w:rsidRPr="00AC6B84">
        <w:t>)</w:t>
      </w:r>
      <w:r w:rsidRPr="00AC6B84">
        <w:t xml:space="preserve"> adopte un modèle </w:t>
      </w:r>
      <w:r w:rsidR="002D39BB" w:rsidRPr="00AC6B84">
        <w:t>d</w:t>
      </w:r>
      <w:r w:rsidR="00DA1839">
        <w:t>’</w:t>
      </w:r>
      <w:r w:rsidR="002D39BB" w:rsidRPr="00AC6B84">
        <w:t>information</w:t>
      </w:r>
      <w:r w:rsidR="009B7594" w:rsidRPr="00AC6B84">
        <w:t>s</w:t>
      </w:r>
      <w:r w:rsidRPr="00AC6B84">
        <w:t xml:space="preserve"> sous forme de graphe</w:t>
      </w:r>
      <w:r w:rsidR="00026DC0" w:rsidRPr="00AC6B84">
        <w:t>s</w:t>
      </w:r>
      <w:r w:rsidR="002D39BB" w:rsidRPr="00AC6B84">
        <w:t xml:space="preserve"> de connaissance</w:t>
      </w:r>
      <w:r w:rsidR="00026DC0" w:rsidRPr="00AC6B84">
        <w:t>s</w:t>
      </w:r>
      <w:r w:rsidRPr="00AC6B84">
        <w:t xml:space="preserve"> formé</w:t>
      </w:r>
      <w:r w:rsidR="00026DC0" w:rsidRPr="00AC6B84">
        <w:t>s</w:t>
      </w:r>
      <w:r w:rsidRPr="00AC6B84">
        <w:t xml:space="preserve"> de triple</w:t>
      </w:r>
      <w:r w:rsidR="000308C6" w:rsidRPr="00AC6B84">
        <w:t>t</w:t>
      </w:r>
      <w:r w:rsidRPr="00AC6B84">
        <w:t xml:space="preserve">s </w:t>
      </w:r>
      <w:r w:rsidR="009B7594" w:rsidRPr="00AC6B84">
        <w:t>«</w:t>
      </w:r>
      <w:r w:rsidR="0033063B">
        <w:t> </w:t>
      </w:r>
      <w:r w:rsidRPr="00AC6B84">
        <w:t>sujet</w:t>
      </w:r>
      <w:r w:rsidR="0033063B">
        <w:t xml:space="preserve">, </w:t>
      </w:r>
      <w:r w:rsidRPr="00AC6B84">
        <w:t>propriété</w:t>
      </w:r>
      <w:r w:rsidR="0033063B">
        <w:t xml:space="preserve">, </w:t>
      </w:r>
      <w:r w:rsidRPr="00AC6B84">
        <w:t>valeur/objet</w:t>
      </w:r>
      <w:r w:rsidR="0033063B">
        <w:t> </w:t>
      </w:r>
      <w:r w:rsidR="009B7594" w:rsidRPr="00AC6B84">
        <w:t>»</w:t>
      </w:r>
      <w:r w:rsidR="006B3E17" w:rsidRPr="00AC6B84">
        <w:t xml:space="preserve"> </w:t>
      </w:r>
      <w:r w:rsidRPr="00AC6B84">
        <w:t>permett</w:t>
      </w:r>
      <w:r w:rsidR="004F7063" w:rsidRPr="00AC6B84">
        <w:t>a</w:t>
      </w:r>
      <w:r w:rsidRPr="00AC6B84">
        <w:t>nt de décrire non seulement les propriétés des documents, des personnes et des organisations, mais aussi les concepts et les relations</w:t>
      </w:r>
      <w:r w:rsidR="004F7063" w:rsidRPr="00AC6B84">
        <w:t xml:space="preserve"> qui décrivent ces objets</w:t>
      </w:r>
      <w:r w:rsidRPr="00AC6B84">
        <w:t>. L</w:t>
      </w:r>
      <w:r w:rsidR="00DA1839">
        <w:t>’</w:t>
      </w:r>
      <w:r w:rsidR="0033063B">
        <w:t>OWL (</w:t>
      </w:r>
      <w:proofErr w:type="spellStart"/>
      <w:r w:rsidRPr="00AC6B84">
        <w:rPr>
          <w:i/>
          <w:iCs/>
        </w:rPr>
        <w:t>Ontology</w:t>
      </w:r>
      <w:proofErr w:type="spellEnd"/>
      <w:r w:rsidRPr="00AC6B84">
        <w:rPr>
          <w:i/>
          <w:iCs/>
        </w:rPr>
        <w:t xml:space="preserve"> Web </w:t>
      </w:r>
      <w:proofErr w:type="spellStart"/>
      <w:r w:rsidRPr="00AC6B84">
        <w:rPr>
          <w:i/>
          <w:iCs/>
        </w:rPr>
        <w:t>Language</w:t>
      </w:r>
      <w:proofErr w:type="spellEnd"/>
      <w:r w:rsidR="008000E8" w:rsidRPr="00AC6B84">
        <w:t>)</w:t>
      </w:r>
      <w:r w:rsidR="0094194F" w:rsidRPr="00AC6B84">
        <w:t xml:space="preserve"> </w:t>
      </w:r>
      <w:r w:rsidR="0033063B">
        <w:t>est</w:t>
      </w:r>
      <w:r w:rsidR="0033063B" w:rsidRPr="00AC6B84">
        <w:t xml:space="preserve"> </w:t>
      </w:r>
      <w:r w:rsidRPr="00AC6B84">
        <w:t>un langage universel de représentation des connaissances</w:t>
      </w:r>
      <w:r w:rsidR="0094194F" w:rsidRPr="00AC6B84">
        <w:t xml:space="preserve"> pour mettre en œuvre le Web sémantique</w:t>
      </w:r>
      <w:r w:rsidR="0033063B">
        <w:t>;</w:t>
      </w:r>
      <w:r w:rsidR="0094194F" w:rsidRPr="00AC6B84">
        <w:t xml:space="preserve"> </w:t>
      </w:r>
      <w:r w:rsidR="0033063B">
        <w:t xml:space="preserve">il </w:t>
      </w:r>
      <w:r w:rsidR="0094194F" w:rsidRPr="00AC6B84">
        <w:t>utilis</w:t>
      </w:r>
      <w:r w:rsidR="0033063B">
        <w:t>e</w:t>
      </w:r>
      <w:r w:rsidR="006B3E17" w:rsidRPr="00AC6B84">
        <w:t xml:space="preserve"> un</w:t>
      </w:r>
      <w:r w:rsidRPr="00AC6B84">
        <w:t xml:space="preserve"> langage de requête, le SPARQL</w:t>
      </w:r>
      <w:r w:rsidR="0033063B">
        <w:t xml:space="preserve"> (</w:t>
      </w:r>
      <w:r w:rsidR="0033063B" w:rsidRPr="00D227FA">
        <w:rPr>
          <w:bCs/>
          <w:i/>
          <w:iCs/>
          <w:color w:val="202122"/>
          <w:shd w:val="clear" w:color="auto" w:fill="FFFFFF"/>
        </w:rPr>
        <w:t>S</w:t>
      </w:r>
      <w:r w:rsidR="0033063B" w:rsidRPr="00D227FA">
        <w:rPr>
          <w:i/>
          <w:iCs/>
          <w:color w:val="202122"/>
          <w:shd w:val="clear" w:color="auto" w:fill="FFFFFF"/>
        </w:rPr>
        <w:t xml:space="preserve">imple </w:t>
      </w:r>
      <w:r w:rsidR="0033063B" w:rsidRPr="00D227FA">
        <w:rPr>
          <w:bCs/>
          <w:i/>
          <w:iCs/>
          <w:color w:val="202122"/>
          <w:shd w:val="clear" w:color="auto" w:fill="FFFFFF"/>
        </w:rPr>
        <w:t>P</w:t>
      </w:r>
      <w:r w:rsidR="0033063B" w:rsidRPr="00D227FA">
        <w:rPr>
          <w:i/>
          <w:iCs/>
          <w:color w:val="202122"/>
          <w:shd w:val="clear" w:color="auto" w:fill="FFFFFF"/>
        </w:rPr>
        <w:t>rotocol</w:t>
      </w:r>
      <w:r w:rsidR="0033063B">
        <w:rPr>
          <w:i/>
          <w:iCs/>
          <w:color w:val="202122"/>
          <w:shd w:val="clear" w:color="auto" w:fill="FFFFFF"/>
        </w:rPr>
        <w:t xml:space="preserve"> </w:t>
      </w:r>
      <w:r w:rsidR="0033063B" w:rsidRPr="00D227FA">
        <w:rPr>
          <w:bCs/>
          <w:i/>
          <w:iCs/>
          <w:color w:val="202122"/>
          <w:shd w:val="clear" w:color="auto" w:fill="FFFFFF"/>
        </w:rPr>
        <w:t>a</w:t>
      </w:r>
      <w:r w:rsidR="0033063B" w:rsidRPr="00D227FA">
        <w:rPr>
          <w:i/>
          <w:iCs/>
          <w:color w:val="202122"/>
          <w:shd w:val="clear" w:color="auto" w:fill="FFFFFF"/>
        </w:rPr>
        <w:t>nd</w:t>
      </w:r>
      <w:r w:rsidR="0033063B">
        <w:rPr>
          <w:i/>
          <w:iCs/>
          <w:color w:val="202122"/>
          <w:shd w:val="clear" w:color="auto" w:fill="FFFFFF"/>
        </w:rPr>
        <w:t xml:space="preserve"> </w:t>
      </w:r>
      <w:r w:rsidR="0033063B" w:rsidRPr="00D227FA">
        <w:rPr>
          <w:bCs/>
          <w:i/>
          <w:iCs/>
          <w:color w:val="202122"/>
          <w:shd w:val="clear" w:color="auto" w:fill="FFFFFF"/>
        </w:rPr>
        <w:t>R</w:t>
      </w:r>
      <w:r w:rsidR="0033063B" w:rsidRPr="00D227FA">
        <w:rPr>
          <w:i/>
          <w:iCs/>
          <w:color w:val="202122"/>
          <w:shd w:val="clear" w:color="auto" w:fill="FFFFFF"/>
        </w:rPr>
        <w:t>DF</w:t>
      </w:r>
      <w:r w:rsidR="0033063B">
        <w:rPr>
          <w:i/>
          <w:iCs/>
          <w:color w:val="202122"/>
          <w:shd w:val="clear" w:color="auto" w:fill="FFFFFF"/>
        </w:rPr>
        <w:t xml:space="preserve"> </w:t>
      </w:r>
      <w:proofErr w:type="spellStart"/>
      <w:r w:rsidR="0033063B" w:rsidRPr="00D227FA">
        <w:rPr>
          <w:bCs/>
          <w:i/>
          <w:iCs/>
          <w:color w:val="202122"/>
          <w:shd w:val="clear" w:color="auto" w:fill="FFFFFF"/>
        </w:rPr>
        <w:t>Q</w:t>
      </w:r>
      <w:r w:rsidR="0033063B" w:rsidRPr="00D227FA">
        <w:rPr>
          <w:i/>
          <w:iCs/>
          <w:color w:val="202122"/>
          <w:shd w:val="clear" w:color="auto" w:fill="FFFFFF"/>
        </w:rPr>
        <w:t>uery</w:t>
      </w:r>
      <w:proofErr w:type="spellEnd"/>
      <w:r w:rsidR="0033063B">
        <w:rPr>
          <w:i/>
          <w:iCs/>
          <w:color w:val="202122"/>
          <w:shd w:val="clear" w:color="auto" w:fill="FFFFFF"/>
        </w:rPr>
        <w:t xml:space="preserve"> </w:t>
      </w:r>
      <w:proofErr w:type="spellStart"/>
      <w:r w:rsidR="0033063B" w:rsidRPr="00D227FA">
        <w:rPr>
          <w:bCs/>
          <w:i/>
          <w:iCs/>
          <w:color w:val="202122"/>
          <w:shd w:val="clear" w:color="auto" w:fill="FFFFFF"/>
        </w:rPr>
        <w:t>L</w:t>
      </w:r>
      <w:r w:rsidR="0033063B" w:rsidRPr="00D227FA">
        <w:rPr>
          <w:i/>
          <w:iCs/>
          <w:color w:val="202122"/>
          <w:shd w:val="clear" w:color="auto" w:fill="FFFFFF"/>
        </w:rPr>
        <w:t>anguage</w:t>
      </w:r>
      <w:proofErr w:type="spellEnd"/>
      <w:r w:rsidR="0033063B">
        <w:rPr>
          <w:color w:val="202122"/>
          <w:shd w:val="clear" w:color="auto" w:fill="FFFFFF"/>
        </w:rPr>
        <w:t>)</w:t>
      </w:r>
      <w:r w:rsidR="0033063B">
        <w:t>,</w:t>
      </w:r>
      <w:r w:rsidR="0094194F" w:rsidRPr="00AC6B84">
        <w:t xml:space="preserve"> pour</w:t>
      </w:r>
      <w:r w:rsidR="006B3E17" w:rsidRPr="00AC6B84">
        <w:t xml:space="preserve"> </w:t>
      </w:r>
      <w:r w:rsidRPr="00AC6B84">
        <w:t xml:space="preserve">interroger </w:t>
      </w:r>
      <w:r w:rsidR="006B3E17" w:rsidRPr="00AC6B84">
        <w:t xml:space="preserve">une </w:t>
      </w:r>
      <w:r w:rsidRPr="00AC6B84">
        <w:t>base de connaissances ou lui ajouter de nouveaux triple</w:t>
      </w:r>
      <w:r w:rsidR="0094194F" w:rsidRPr="00AC6B84">
        <w:t>t</w:t>
      </w:r>
      <w:r w:rsidRPr="00AC6B84">
        <w:t xml:space="preserve">s. </w:t>
      </w:r>
    </w:p>
    <w:p w14:paraId="6C351B24" w14:textId="2A923B25" w:rsidR="002A5CE8" w:rsidRPr="00AC6B84" w:rsidRDefault="00337311" w:rsidP="00F71F1D">
      <w:pPr>
        <w:pStyle w:val="Titre2"/>
      </w:pPr>
      <w:r w:rsidRPr="00AC6B84">
        <w:t>L</w:t>
      </w:r>
      <w:r w:rsidR="00DA1839">
        <w:t>’</w:t>
      </w:r>
      <w:r w:rsidRPr="00AC6B84">
        <w:t xml:space="preserve">approche </w:t>
      </w:r>
      <w:r w:rsidR="007B0F74" w:rsidRPr="00AC6B84">
        <w:t>connexionniste</w:t>
      </w:r>
    </w:p>
    <w:p w14:paraId="7FD9EC5C" w14:textId="45C803F9" w:rsidR="0002093E" w:rsidRPr="00AC6B84" w:rsidRDefault="0002093E" w:rsidP="00F71F1D">
      <w:pPr>
        <w:adjustRightInd w:val="0"/>
        <w:spacing w:after="120"/>
        <w:ind w:left="30" w:right="52"/>
        <w:jc w:val="both"/>
      </w:pPr>
      <w:r w:rsidRPr="00AC6B84">
        <w:t>L</w:t>
      </w:r>
      <w:r w:rsidR="00DA1839">
        <w:t>’</w:t>
      </w:r>
      <w:r w:rsidRPr="00AC6B84">
        <w:t>approche connexionniste, que l</w:t>
      </w:r>
      <w:r w:rsidR="00DA1839">
        <w:t>’</w:t>
      </w:r>
      <w:r w:rsidRPr="00AC6B84">
        <w:t>on oppose souvent à l</w:t>
      </w:r>
      <w:r w:rsidR="00DA1839">
        <w:t>’</w:t>
      </w:r>
      <w:r w:rsidRPr="00AC6B84">
        <w:t>approche symbolique, est basée sur une modélisation de l</w:t>
      </w:r>
      <w:r w:rsidR="00DA1839">
        <w:t>’</w:t>
      </w:r>
      <w:r w:rsidRPr="00AC6B84">
        <w:t xml:space="preserve">intelligence au niveau microscopique. Plutôt que </w:t>
      </w:r>
      <w:r w:rsidR="00014083">
        <w:t>d’offrir</w:t>
      </w:r>
      <w:r w:rsidRPr="00AC6B84">
        <w:t xml:space="preserve"> une modélisation symbolique de l</w:t>
      </w:r>
      <w:r w:rsidR="00DA1839">
        <w:t>’</w:t>
      </w:r>
      <w:r w:rsidRPr="00AC6B84">
        <w:t>intelligence, elle propose de reproduire celle-ci par des assemblages de composantes qui imitent le fonctionnement des neurones, matériel biologique de base du cerveau.</w:t>
      </w:r>
    </w:p>
    <w:p w14:paraId="664D7DE8" w14:textId="5C90D3BD" w:rsidR="0002093E" w:rsidRPr="00AC6B84" w:rsidRDefault="0002093E" w:rsidP="00F71F1D">
      <w:pPr>
        <w:adjustRightInd w:val="0"/>
        <w:spacing w:after="120"/>
        <w:ind w:left="30" w:right="52"/>
        <w:jc w:val="both"/>
      </w:pPr>
      <w:r w:rsidRPr="00AC6B84">
        <w:t>Un réseau neuronal est un ensemble de neurones artificiels interconnectés par des liens qui simulent les dendrites (à l</w:t>
      </w:r>
      <w:r w:rsidR="00DA1839">
        <w:t>’</w:t>
      </w:r>
      <w:r w:rsidRPr="00AC6B84">
        <w:t>entrée d</w:t>
      </w:r>
      <w:r w:rsidR="00DA1839">
        <w:t>’</w:t>
      </w:r>
      <w:r w:rsidRPr="00AC6B84">
        <w:t>un neurone) ou l</w:t>
      </w:r>
      <w:r w:rsidR="00DA1839">
        <w:t>’</w:t>
      </w:r>
      <w:r w:rsidRPr="00AC6B84">
        <w:t>axone (à la sortie du neurone). Lorsque les entrées d</w:t>
      </w:r>
      <w:r w:rsidR="00DA1839">
        <w:t>’</w:t>
      </w:r>
      <w:r w:rsidRPr="00AC6B84">
        <w:t>un neurone satisfont à certaines conditions d</w:t>
      </w:r>
      <w:r w:rsidR="00DA1839">
        <w:t>’</w:t>
      </w:r>
      <w:r w:rsidRPr="00AC6B84">
        <w:t>activation, le neurone émet une valeur de sortie qui à son tour influencera d</w:t>
      </w:r>
      <w:r w:rsidR="00DA1839">
        <w:t>’</w:t>
      </w:r>
      <w:r w:rsidRPr="00AC6B84">
        <w:t>autres neurones,</w:t>
      </w:r>
      <w:r w:rsidR="004F7063" w:rsidRPr="00AC6B84">
        <w:t xml:space="preserve"> répartis parfois sur plusieurs couches,</w:t>
      </w:r>
      <w:r w:rsidRPr="00AC6B84">
        <w:t xml:space="preserve"> permettant à l</w:t>
      </w:r>
      <w:r w:rsidR="00DA1839">
        <w:t>’</w:t>
      </w:r>
      <w:r w:rsidRPr="00AC6B84">
        <w:t>ensemble d</w:t>
      </w:r>
      <w:r w:rsidR="00DA1839">
        <w:t>’</w:t>
      </w:r>
      <w:r w:rsidRPr="00AC6B84">
        <w:t>accomplir des fonctions intelligentes</w:t>
      </w:r>
      <w:r w:rsidR="00FE1B7C" w:rsidRPr="00AC6B84">
        <w:t>, par exemple</w:t>
      </w:r>
      <w:r w:rsidR="00FC6685" w:rsidRPr="00AC6B84">
        <w:t xml:space="preserve"> </w:t>
      </w:r>
      <w:r w:rsidR="00FE1B7C" w:rsidRPr="00AC6B84">
        <w:t>classifier des images, des sons ou des textes.</w:t>
      </w:r>
    </w:p>
    <w:p w14:paraId="45E40A1E" w14:textId="499E0948" w:rsidR="0002093E" w:rsidRPr="00AC6B84" w:rsidRDefault="0002093E" w:rsidP="00F71F1D">
      <w:pPr>
        <w:adjustRightInd w:val="0"/>
        <w:spacing w:after="120"/>
        <w:ind w:left="30" w:right="52"/>
        <w:jc w:val="both"/>
      </w:pPr>
      <w:r w:rsidRPr="00AC6B84">
        <w:t xml:space="preserve">Une caractéristique essentielle </w:t>
      </w:r>
      <w:r w:rsidR="00AA32E4">
        <w:t>du</w:t>
      </w:r>
      <w:r w:rsidR="00AA32E4" w:rsidRPr="00AC6B84">
        <w:t xml:space="preserve"> </w:t>
      </w:r>
      <w:r w:rsidRPr="00AC6B84">
        <w:t>réseau neuronal est sa capacité d</w:t>
      </w:r>
      <w:r w:rsidR="00DA1839">
        <w:t>’</w:t>
      </w:r>
      <w:r w:rsidRPr="00AC6B84">
        <w:t>apprentissage. Contrairement à l</w:t>
      </w:r>
      <w:r w:rsidR="00DA1839">
        <w:t>’</w:t>
      </w:r>
      <w:r w:rsidRPr="00AC6B84">
        <w:t>apprentissage dans les systèmes symboliques, l</w:t>
      </w:r>
      <w:r w:rsidR="00DA1839">
        <w:t>’</w:t>
      </w:r>
      <w:r w:rsidRPr="00AC6B84">
        <w:t xml:space="preserve">apprentissage est ici fondé sur un calcul </w:t>
      </w:r>
      <w:r w:rsidR="004E2C6C" w:rsidRPr="00AC6B84">
        <w:t>statistique</w:t>
      </w:r>
      <w:r w:rsidRPr="00AC6B84">
        <w:t xml:space="preserve"> ayant pour but de modifier les poids des entrées de chaque neurone</w:t>
      </w:r>
      <w:r w:rsidR="00FE1B7C" w:rsidRPr="00AC6B84">
        <w:t>.</w:t>
      </w:r>
      <w:r w:rsidR="004E2C6C" w:rsidRPr="00AC6B84">
        <w:t xml:space="preserve"> </w:t>
      </w:r>
      <w:r w:rsidR="00FE1B7C" w:rsidRPr="00AC6B84">
        <w:t>Ces poids sont combinés dans</w:t>
      </w:r>
      <w:r w:rsidR="004E2C6C" w:rsidRPr="00AC6B84">
        <w:t xml:space="preserve"> une fonction de coût dont il s</w:t>
      </w:r>
      <w:r w:rsidR="00DA1839">
        <w:t>’</w:t>
      </w:r>
      <w:r w:rsidR="004E2C6C" w:rsidRPr="00AC6B84">
        <w:t>agit de minimiser les erreurs.</w:t>
      </w:r>
      <w:r w:rsidRPr="00AC6B84">
        <w:t xml:space="preserve"> </w:t>
      </w:r>
      <w:r w:rsidR="004E2C6C" w:rsidRPr="00AC6B84">
        <w:t>La fonction combine ces poids</w:t>
      </w:r>
      <w:r w:rsidR="004F7063" w:rsidRPr="00AC6B84">
        <w:t>, par exemple pour distinguer entre deux ou plusieurs</w:t>
      </w:r>
      <w:r w:rsidR="00726703" w:rsidRPr="00AC6B84">
        <w:t xml:space="preserve"> «</w:t>
      </w:r>
      <w:r w:rsidR="00F258FC">
        <w:t> </w:t>
      </w:r>
      <w:r w:rsidR="00726703" w:rsidRPr="00AC6B84">
        <w:t>formes</w:t>
      </w:r>
      <w:r w:rsidR="00F258FC">
        <w:t> </w:t>
      </w:r>
      <w:r w:rsidR="00726703" w:rsidRPr="00AC6B84">
        <w:t>» (</w:t>
      </w:r>
      <w:r w:rsidR="004F7063" w:rsidRPr="00AC6B84">
        <w:rPr>
          <w:i/>
          <w:iCs/>
        </w:rPr>
        <w:t>patterns</w:t>
      </w:r>
      <w:r w:rsidR="00726703" w:rsidRPr="00AA32E4">
        <w:t>)</w:t>
      </w:r>
      <w:r w:rsidR="004F7063" w:rsidRPr="00AC6B84">
        <w:t>.</w:t>
      </w:r>
      <w:r w:rsidRPr="00AC6B84">
        <w:t xml:space="preserve"> </w:t>
      </w:r>
      <w:r w:rsidR="00AA32E4" w:rsidRPr="00AC6B84">
        <w:t>Lorsqu</w:t>
      </w:r>
      <w:r w:rsidR="00AA32E4">
        <w:t>e cette fonction</w:t>
      </w:r>
      <w:r w:rsidR="00AA32E4" w:rsidRPr="00AC6B84">
        <w:t xml:space="preserve"> </w:t>
      </w:r>
      <w:r w:rsidR="006813EA">
        <w:t>fait</w:t>
      </w:r>
      <w:r w:rsidR="004E2C6C" w:rsidRPr="00AC6B84">
        <w:t xml:space="preserve"> défaut, les poids sont ajusté</w:t>
      </w:r>
      <w:r w:rsidR="00DA7468" w:rsidRPr="00AC6B84">
        <w:t>s</w:t>
      </w:r>
      <w:r w:rsidR="004E2C6C" w:rsidRPr="00AC6B84">
        <w:t xml:space="preserve"> à chaque évaluation d</w:t>
      </w:r>
      <w:r w:rsidR="00DA1839">
        <w:t>’</w:t>
      </w:r>
      <w:r w:rsidR="004E2C6C" w:rsidRPr="00AC6B84">
        <w:t>un des objets d</w:t>
      </w:r>
      <w:r w:rsidR="00DA1839">
        <w:t>’</w:t>
      </w:r>
      <w:r w:rsidR="004E2C6C" w:rsidRPr="00AC6B84">
        <w:t>un ensemble d</w:t>
      </w:r>
      <w:r w:rsidR="00DA1839">
        <w:t>’</w:t>
      </w:r>
      <w:r w:rsidR="004E2C6C" w:rsidRPr="00AC6B84">
        <w:t>entra</w:t>
      </w:r>
      <w:r w:rsidR="00D108FD">
        <w:t>î</w:t>
      </w:r>
      <w:r w:rsidR="004E2C6C" w:rsidRPr="00AC6B84">
        <w:t>nement présentant l</w:t>
      </w:r>
      <w:r w:rsidR="00DA1839">
        <w:t>’</w:t>
      </w:r>
      <w:r w:rsidR="004E2C6C" w:rsidRPr="00AC6B84">
        <w:t>une des formes à distinguer</w:t>
      </w:r>
      <w:r w:rsidR="00FE1B7C" w:rsidRPr="00AC6B84">
        <w:t xml:space="preserve">. </w:t>
      </w:r>
      <w:r w:rsidRPr="00AC6B84">
        <w:t>Cette fonction est le but de l</w:t>
      </w:r>
      <w:r w:rsidR="00DA1839">
        <w:t>’</w:t>
      </w:r>
      <w:r w:rsidRPr="00AC6B84">
        <w:t>apprentissage par le réseau neuronal.</w:t>
      </w:r>
      <w:r w:rsidR="004F7063" w:rsidRPr="00AC6B84">
        <w:t xml:space="preserve"> Une fois entraînée, elle permet de produire des prédictions lorsqu</w:t>
      </w:r>
      <w:r w:rsidR="00DA1839">
        <w:t>’</w:t>
      </w:r>
      <w:r w:rsidR="004F7063" w:rsidRPr="00AC6B84">
        <w:t>une nouvelle situation</w:t>
      </w:r>
      <w:r w:rsidR="00FE1B7C" w:rsidRPr="00AC6B84">
        <w:t xml:space="preserve"> hors de l</w:t>
      </w:r>
      <w:r w:rsidR="00DA1839">
        <w:t>’</w:t>
      </w:r>
      <w:r w:rsidR="00FE1B7C" w:rsidRPr="00AC6B84">
        <w:t>ensemble d</w:t>
      </w:r>
      <w:r w:rsidR="00DA1839">
        <w:t>’</w:t>
      </w:r>
      <w:r w:rsidR="00FE1B7C" w:rsidRPr="00AC6B84">
        <w:t>entraînement</w:t>
      </w:r>
      <w:r w:rsidR="004F7063" w:rsidRPr="00AC6B84">
        <w:t xml:space="preserve"> lui est présentée.</w:t>
      </w:r>
    </w:p>
    <w:p w14:paraId="77EC8DB1" w14:textId="7D0C3759" w:rsidR="00E902A7" w:rsidRPr="00AC6B84" w:rsidRDefault="0002093E" w:rsidP="00F71F1D">
      <w:pPr>
        <w:adjustRightInd w:val="0"/>
        <w:spacing w:after="120"/>
        <w:ind w:left="30" w:right="52"/>
        <w:jc w:val="both"/>
      </w:pPr>
      <w:r w:rsidRPr="00AC6B84">
        <w:t>L</w:t>
      </w:r>
      <w:r w:rsidR="00DA1839">
        <w:t>’</w:t>
      </w:r>
      <w:r w:rsidRPr="00AC6B84">
        <w:t>approche connexionniste</w:t>
      </w:r>
      <w:r w:rsidR="00242527" w:rsidRPr="00AC6B84">
        <w:t xml:space="preserve"> présente plusieurs avantages.</w:t>
      </w:r>
      <w:r w:rsidRPr="00AC6B84">
        <w:t xml:space="preserve"> </w:t>
      </w:r>
      <w:r w:rsidR="00242527" w:rsidRPr="00AC6B84">
        <w:t xml:space="preserve">Les réseaux neuronaux dépendent </w:t>
      </w:r>
      <w:r w:rsidR="00726703" w:rsidRPr="00AC6B84">
        <w:t xml:space="preserve">très </w:t>
      </w:r>
      <w:r w:rsidR="00242527" w:rsidRPr="00AC6B84">
        <w:t xml:space="preserve">peu de connaissances préalables et </w:t>
      </w:r>
      <w:r w:rsidR="00B1015F">
        <w:t>ne</w:t>
      </w:r>
      <w:r w:rsidR="00B1015F" w:rsidRPr="00AC6B84">
        <w:t xml:space="preserve"> </w:t>
      </w:r>
      <w:r w:rsidR="004E2C6C" w:rsidRPr="00AC6B84">
        <w:t>demande</w:t>
      </w:r>
      <w:r w:rsidR="00B1015F">
        <w:t>nt pas</w:t>
      </w:r>
      <w:r w:rsidR="004E2C6C" w:rsidRPr="00AC6B84">
        <w:t xml:space="preserve"> de</w:t>
      </w:r>
      <w:r w:rsidR="00242527" w:rsidRPr="00AC6B84">
        <w:t xml:space="preserve"> modélisation</w:t>
      </w:r>
      <w:r w:rsidR="00E902A7" w:rsidRPr="00AC6B84">
        <w:t xml:space="preserve"> comme dans l</w:t>
      </w:r>
      <w:r w:rsidR="00DA1839">
        <w:t>’</w:t>
      </w:r>
      <w:r w:rsidR="00E902A7" w:rsidRPr="00AC6B84">
        <w:t xml:space="preserve">approche symbolique. </w:t>
      </w:r>
      <w:r w:rsidR="004E2C6C" w:rsidRPr="00AC6B84">
        <w:t>Ce processus consiste à programmer un algorithme capable d</w:t>
      </w:r>
      <w:r w:rsidR="00DA1839">
        <w:t>’</w:t>
      </w:r>
      <w:r w:rsidR="004E2C6C" w:rsidRPr="00AC6B84">
        <w:t>apprendre par lui-même, à partir de données</w:t>
      </w:r>
      <w:r w:rsidR="00B1015F">
        <w:t>,</w:t>
      </w:r>
      <w:r w:rsidR="004E2C6C" w:rsidRPr="00AC6B84">
        <w:t xml:space="preserve"> sans avoir à coder explicitement son comportement. </w:t>
      </w:r>
      <w:r w:rsidR="00802D88">
        <w:t>C</w:t>
      </w:r>
      <w:r w:rsidR="00E902A7" w:rsidRPr="00AC6B84">
        <w:t>e</w:t>
      </w:r>
      <w:r w:rsidR="00802D88">
        <w:t xml:space="preserve">s </w:t>
      </w:r>
      <w:r w:rsidR="006813EA">
        <w:t>logiciels</w:t>
      </w:r>
      <w:r w:rsidR="00242527" w:rsidRPr="00AC6B84">
        <w:t xml:space="preserve"> apprennent</w:t>
      </w:r>
      <w:r w:rsidR="00E902A7" w:rsidRPr="00AC6B84">
        <w:t xml:space="preserve"> par un calcul statistique ajustant</w:t>
      </w:r>
      <w:r w:rsidR="00242527" w:rsidRPr="00AC6B84">
        <w:t xml:space="preserve"> des fonctions permettant la reconnaissance de formes sans en faire la modélisation. </w:t>
      </w:r>
      <w:r w:rsidR="00FE1B7C" w:rsidRPr="00AC6B84">
        <w:t>Cependant, c</w:t>
      </w:r>
      <w:r w:rsidRPr="00AC6B84">
        <w:t>ontrairement aux représentations symboliques de l</w:t>
      </w:r>
      <w:r w:rsidR="00DA1839">
        <w:t>’</w:t>
      </w:r>
      <w:r w:rsidRPr="00AC6B84">
        <w:t xml:space="preserve">intelligence, la </w:t>
      </w:r>
      <w:r w:rsidRPr="00AC6B84">
        <w:lastRenderedPageBreak/>
        <w:t>représentation par réseau neuronal se trouve dans les poids</w:t>
      </w:r>
      <w:r w:rsidR="00E902A7" w:rsidRPr="00AC6B84">
        <w:t xml:space="preserve"> affectés aux </w:t>
      </w:r>
      <w:r w:rsidRPr="00AC6B84">
        <w:t>liaisons entre neurones</w:t>
      </w:r>
      <w:r w:rsidR="00FE1B7C" w:rsidRPr="00AC6B84">
        <w:t>, lesquels n</w:t>
      </w:r>
      <w:r w:rsidR="00DA1839">
        <w:t>’</w:t>
      </w:r>
      <w:r w:rsidR="00FE1B7C" w:rsidRPr="00AC6B84">
        <w:t>ont aucune signification pour nous, ce qui empêche toute explication des résultats obtenus.</w:t>
      </w:r>
    </w:p>
    <w:p w14:paraId="471AB8EB" w14:textId="22A1A73E" w:rsidR="00117277" w:rsidRPr="00AC6B84" w:rsidRDefault="00A51560" w:rsidP="00F71F1D">
      <w:pPr>
        <w:adjustRightInd w:val="0"/>
        <w:spacing w:after="120"/>
        <w:ind w:left="30" w:right="52"/>
        <w:jc w:val="both"/>
      </w:pPr>
      <w:r w:rsidRPr="00AC6B84">
        <w:t xml:space="preserve">Cela amène plusieurs à considérer que </w:t>
      </w:r>
      <w:r w:rsidR="00026DC0" w:rsidRPr="00AC6B84">
        <w:t>l</w:t>
      </w:r>
      <w:r w:rsidR="00DA1839">
        <w:t>’</w:t>
      </w:r>
      <w:r w:rsidR="00117277" w:rsidRPr="00AC6B84">
        <w:t>avenir de l</w:t>
      </w:r>
      <w:r w:rsidR="00DA1839">
        <w:t>’</w:t>
      </w:r>
      <w:r w:rsidR="00117277" w:rsidRPr="00AC6B84">
        <w:t xml:space="preserve">IA </w:t>
      </w:r>
      <w:r w:rsidR="00802D88">
        <w:t>se trouverait</w:t>
      </w:r>
      <w:r w:rsidR="00802D88" w:rsidRPr="00AC6B84">
        <w:t xml:space="preserve"> </w:t>
      </w:r>
      <w:r w:rsidR="00117277" w:rsidRPr="00AC6B84">
        <w:t>dans le dépassement de l</w:t>
      </w:r>
      <w:r w:rsidR="00DA1839">
        <w:t>’</w:t>
      </w:r>
      <w:r w:rsidR="00117277" w:rsidRPr="00AC6B84">
        <w:t xml:space="preserve">opposition entre </w:t>
      </w:r>
      <w:r w:rsidR="00B1015F">
        <w:t>l’</w:t>
      </w:r>
      <w:r w:rsidR="00117277" w:rsidRPr="00AC6B84">
        <w:t>approche symboli</w:t>
      </w:r>
      <w:r w:rsidRPr="00AC6B84">
        <w:t>que</w:t>
      </w:r>
      <w:r w:rsidR="00117277" w:rsidRPr="00AC6B84">
        <w:t xml:space="preserve"> et </w:t>
      </w:r>
      <w:r w:rsidR="00B1015F">
        <w:t xml:space="preserve">l’approche </w:t>
      </w:r>
      <w:r w:rsidRPr="00AC6B84">
        <w:t>connexionniste,</w:t>
      </w:r>
      <w:r w:rsidR="00117277" w:rsidRPr="00AC6B84">
        <w:t xml:space="preserve"> dans</w:t>
      </w:r>
      <w:r w:rsidRPr="00AC6B84">
        <w:t xml:space="preserve"> leur intégration dans</w:t>
      </w:r>
      <w:r w:rsidR="00117277" w:rsidRPr="00AC6B84">
        <w:t xml:space="preserve"> des architectures hybrides</w:t>
      </w:r>
      <w:r w:rsidRPr="00AC6B84">
        <w:t xml:space="preserve">, en </w:t>
      </w:r>
      <w:r w:rsidR="00FE1B7C" w:rsidRPr="00AC6B84">
        <w:t>combinant</w:t>
      </w:r>
      <w:r w:rsidR="00117277" w:rsidRPr="00AC6B84">
        <w:t xml:space="preserve"> les résultats des sciences cognitives</w:t>
      </w:r>
      <w:r w:rsidR="002264DF" w:rsidRPr="00AC6B84">
        <w:t>,</w:t>
      </w:r>
      <w:r w:rsidR="00117277" w:rsidRPr="00AC6B84">
        <w:t xml:space="preserve"> du raisonnement</w:t>
      </w:r>
      <w:r w:rsidR="00726703" w:rsidRPr="00AC6B84">
        <w:t xml:space="preserve"> </w:t>
      </w:r>
      <w:r w:rsidRPr="00AC6B84">
        <w:t>et de l</w:t>
      </w:r>
      <w:r w:rsidR="00DA1839">
        <w:t>’</w:t>
      </w:r>
      <w:r w:rsidRPr="00AC6B84">
        <w:t>apprentissage machine</w:t>
      </w:r>
      <w:r w:rsidR="00117277" w:rsidRPr="00AC6B84">
        <w:t xml:space="preserve"> à la programmation </w:t>
      </w:r>
      <w:r w:rsidR="0002093E" w:rsidRPr="00AC6B84">
        <w:t>connexionniste</w:t>
      </w:r>
      <w:r w:rsidR="00054010" w:rsidRPr="00AC6B84">
        <w:t>,</w:t>
      </w:r>
      <w:r w:rsidR="000E4EE6" w:rsidRPr="00AC6B84">
        <w:t xml:space="preserve"> ou en aidant l</w:t>
      </w:r>
      <w:r w:rsidR="00DA1839">
        <w:t>’</w:t>
      </w:r>
      <w:r w:rsidR="000E4EE6" w:rsidRPr="00AC6B84">
        <w:t xml:space="preserve">apprentissage des réseaux de neurones par une </w:t>
      </w:r>
      <w:proofErr w:type="spellStart"/>
      <w:r w:rsidR="006B3E17" w:rsidRPr="00AC6B84">
        <w:t>prémodélisation</w:t>
      </w:r>
      <w:proofErr w:type="spellEnd"/>
      <w:r w:rsidR="000E4EE6" w:rsidRPr="00AC6B84">
        <w:t xml:space="preserve"> des connaissances.</w:t>
      </w:r>
    </w:p>
    <w:p w14:paraId="1B449D65" w14:textId="2E99AC99" w:rsidR="007841DF" w:rsidRPr="00AC6B84" w:rsidRDefault="00FE1B7C" w:rsidP="00F71F1D">
      <w:pPr>
        <w:pStyle w:val="Titre1"/>
      </w:pPr>
      <w:r w:rsidRPr="00AC6B84">
        <w:t>Les</w:t>
      </w:r>
      <w:r w:rsidR="007841DF" w:rsidRPr="00AC6B84">
        <w:t xml:space="preserve"> environnement</w:t>
      </w:r>
      <w:r w:rsidR="00013F51" w:rsidRPr="00AC6B84">
        <w:t>s</w:t>
      </w:r>
      <w:r w:rsidR="007841DF" w:rsidRPr="00AC6B84">
        <w:t xml:space="preserve"> </w:t>
      </w:r>
      <w:r w:rsidR="00F71F1D" w:rsidRPr="00AC6B84">
        <w:t xml:space="preserve">intelligents </w:t>
      </w:r>
      <w:r w:rsidR="00891654">
        <w:t>pour l</w:t>
      </w:r>
      <w:r w:rsidR="00DA1839">
        <w:t>’</w:t>
      </w:r>
      <w:r w:rsidR="007841DF" w:rsidRPr="00AC6B84">
        <w:t xml:space="preserve">apprentissage </w:t>
      </w:r>
    </w:p>
    <w:p w14:paraId="43CA5D12" w14:textId="37C36DBC" w:rsidR="008D2B23" w:rsidRPr="00AC6B84" w:rsidRDefault="00013F51" w:rsidP="00F71F1D">
      <w:pPr>
        <w:adjustRightInd w:val="0"/>
        <w:spacing w:after="120"/>
        <w:ind w:left="30" w:right="52"/>
        <w:jc w:val="both"/>
      </w:pPr>
      <w:r w:rsidRPr="00AC6B84">
        <w:t xml:space="preserve">Le domaine des environnements </w:t>
      </w:r>
      <w:r w:rsidR="00DF1926" w:rsidRPr="00AC6B84">
        <w:t xml:space="preserve">intelligents </w:t>
      </w:r>
      <w:r w:rsidR="00CC40A1" w:rsidRPr="00AC6B84">
        <w:t>pour l</w:t>
      </w:r>
      <w:r w:rsidR="00DA1839">
        <w:t>’</w:t>
      </w:r>
      <w:r w:rsidRPr="00AC6B84">
        <w:t>apprentissage</w:t>
      </w:r>
      <w:r w:rsidR="00CC40A1" w:rsidRPr="00AC6B84">
        <w:t xml:space="preserve"> </w:t>
      </w:r>
      <w:r w:rsidRPr="00AC6B84">
        <w:t>(</w:t>
      </w:r>
      <w:r w:rsidR="00C1084F" w:rsidRPr="00AC6B84">
        <w:t>EIA</w:t>
      </w:r>
      <w:r w:rsidRPr="00AC6B84">
        <w:t xml:space="preserve">) </w:t>
      </w:r>
      <w:r w:rsidR="00FE1B7C" w:rsidRPr="00AC6B84">
        <w:t>a vu</w:t>
      </w:r>
      <w:r w:rsidRPr="00AC6B84">
        <w:t xml:space="preserve"> le jour au début des années </w:t>
      </w:r>
      <w:r w:rsidR="00F258FC">
        <w:t>1970</w:t>
      </w:r>
      <w:r w:rsidRPr="00AC6B84">
        <w:t>, fortement influencé d</w:t>
      </w:r>
      <w:r w:rsidR="00DA1839">
        <w:t>’</w:t>
      </w:r>
      <w:r w:rsidRPr="00AC6B84">
        <w:t>abord par l</w:t>
      </w:r>
      <w:r w:rsidR="00DA1839">
        <w:t>’</w:t>
      </w:r>
      <w:r w:rsidR="00925C90" w:rsidRPr="00AC6B84">
        <w:t>IA</w:t>
      </w:r>
      <w:r w:rsidRPr="00AC6B84">
        <w:t xml:space="preserve"> symbolique</w:t>
      </w:r>
      <w:r w:rsidR="00FE1B7C" w:rsidRPr="00AC6B84">
        <w:t xml:space="preserve">, </w:t>
      </w:r>
      <w:r w:rsidRPr="00AC6B84">
        <w:t>alors en plein essor</w:t>
      </w:r>
      <w:r w:rsidR="00DF1926" w:rsidRPr="00AC6B84">
        <w:t>, et maintenant aussi par l</w:t>
      </w:r>
      <w:r w:rsidR="00DA1839">
        <w:t>’</w:t>
      </w:r>
      <w:r w:rsidR="00DF1926" w:rsidRPr="00AC6B84">
        <w:t>approche connexionniste capable d</w:t>
      </w:r>
      <w:r w:rsidR="00DA1839">
        <w:t>’</w:t>
      </w:r>
      <w:r w:rsidR="00DF1926" w:rsidRPr="00AC6B84">
        <w:t>analyser les données massives résultant de l</w:t>
      </w:r>
      <w:r w:rsidR="00DA1839">
        <w:t>’</w:t>
      </w:r>
      <w:r w:rsidR="00DF1926" w:rsidRPr="00AC6B84">
        <w:t>utilisation des systèmes.</w:t>
      </w:r>
      <w:r w:rsidRPr="00AC6B84">
        <w:t xml:space="preserve"> </w:t>
      </w:r>
      <w:r w:rsidR="00B55D37">
        <w:t>A</w:t>
      </w:r>
      <w:r w:rsidR="001F68A7" w:rsidRPr="00AC6B84">
        <w:t xml:space="preserve">près une </w:t>
      </w:r>
      <w:r w:rsidR="00E9177C" w:rsidRPr="00AC6B84">
        <w:t>présentation de l</w:t>
      </w:r>
      <w:r w:rsidR="00DA1839">
        <w:t>’</w:t>
      </w:r>
      <w:r w:rsidR="00E9177C" w:rsidRPr="00AC6B84">
        <w:t xml:space="preserve">influence des théories </w:t>
      </w:r>
      <w:r w:rsidR="00B55D37">
        <w:t>d</w:t>
      </w:r>
      <w:r w:rsidR="00DA1839">
        <w:t>’</w:t>
      </w:r>
      <w:r w:rsidR="00E9177C" w:rsidRPr="00AC6B84">
        <w:t>apprentissage sur</w:t>
      </w:r>
      <w:r w:rsidR="006813EA">
        <w:t xml:space="preserve"> l’intégration de l’IA dans les EIA,</w:t>
      </w:r>
      <w:r w:rsidR="00E9177C" w:rsidRPr="00AC6B84">
        <w:t xml:space="preserve"> </w:t>
      </w:r>
      <w:r w:rsidR="00B55D37">
        <w:t>cette section distinguera</w:t>
      </w:r>
      <w:r w:rsidR="005E3B94" w:rsidRPr="00AC6B84">
        <w:t xml:space="preserve"> deux grandes catégorie</w:t>
      </w:r>
      <w:r w:rsidR="00DA7468" w:rsidRPr="00AC6B84">
        <w:t>s</w:t>
      </w:r>
      <w:r w:rsidR="005E3B94" w:rsidRPr="00AC6B84">
        <w:t xml:space="preserve"> d</w:t>
      </w:r>
      <w:r w:rsidR="00DA1839">
        <w:t>’</w:t>
      </w:r>
      <w:r w:rsidR="00C1084F" w:rsidRPr="00AC6B84">
        <w:t>EIA</w:t>
      </w:r>
      <w:r w:rsidR="005E3B94" w:rsidRPr="00AC6B84">
        <w:t> : les systèmes tutoriels intelligents et les environnements d</w:t>
      </w:r>
      <w:r w:rsidR="00DA1839">
        <w:t>’</w:t>
      </w:r>
      <w:r w:rsidR="005E3B94" w:rsidRPr="00AC6B84">
        <w:t>apprentissage par la découverte.</w:t>
      </w:r>
    </w:p>
    <w:p w14:paraId="5A563E2D" w14:textId="35B123B9" w:rsidR="00C62BBE" w:rsidRPr="00AC6B84" w:rsidRDefault="00C62BBE" w:rsidP="00F71F1D">
      <w:pPr>
        <w:pStyle w:val="Titre2"/>
      </w:pPr>
      <w:r w:rsidRPr="00AC6B84">
        <w:t>L</w:t>
      </w:r>
      <w:r w:rsidR="00DA1839">
        <w:t>’</w:t>
      </w:r>
      <w:r w:rsidRPr="00AC6B84">
        <w:t>influence de</w:t>
      </w:r>
      <w:r w:rsidR="001435F5" w:rsidRPr="00AC6B84">
        <w:t>s</w:t>
      </w:r>
      <w:r w:rsidRPr="00AC6B84">
        <w:t xml:space="preserve"> théories </w:t>
      </w:r>
      <w:r w:rsidR="00717B78" w:rsidRPr="00AC6B84">
        <w:t>d</w:t>
      </w:r>
      <w:r w:rsidR="00DA1839">
        <w:t>’</w:t>
      </w:r>
      <w:r w:rsidR="00717B78" w:rsidRPr="00AC6B84">
        <w:t>apprentissage</w:t>
      </w:r>
    </w:p>
    <w:p w14:paraId="6AF526FB" w14:textId="06B68C46" w:rsidR="00717B78" w:rsidRPr="00AC6B84" w:rsidRDefault="00717B78" w:rsidP="00F71F1D">
      <w:pPr>
        <w:pStyle w:val="NormalWeb"/>
        <w:shd w:val="clear" w:color="auto" w:fill="FFFFFF"/>
        <w:adjustRightInd w:val="0"/>
        <w:spacing w:before="0" w:beforeAutospacing="0" w:after="120" w:afterAutospacing="0"/>
        <w:jc w:val="both"/>
        <w:textAlignment w:val="baseline"/>
        <w:rPr>
          <w:lang w:eastAsia="en-US"/>
        </w:rPr>
      </w:pPr>
      <w:r w:rsidRPr="00AC6B84">
        <w:rPr>
          <w:lang w:eastAsia="en-US"/>
        </w:rPr>
        <w:t xml:space="preserve">On peut </w:t>
      </w:r>
      <w:r w:rsidR="00AB40A7" w:rsidRPr="00AC6B84">
        <w:rPr>
          <w:lang w:eastAsia="en-US"/>
        </w:rPr>
        <w:t>identifier</w:t>
      </w:r>
      <w:r w:rsidRPr="00AC6B84">
        <w:rPr>
          <w:lang w:eastAsia="en-US"/>
        </w:rPr>
        <w:t xml:space="preserve"> au moins quatre grandes visions théoriques de l</w:t>
      </w:r>
      <w:r w:rsidR="00DA1839">
        <w:rPr>
          <w:lang w:eastAsia="en-US"/>
        </w:rPr>
        <w:t>’</w:t>
      </w:r>
      <w:r w:rsidRPr="00AC6B84">
        <w:rPr>
          <w:lang w:eastAsia="en-US"/>
        </w:rPr>
        <w:t>apprentissage</w:t>
      </w:r>
      <w:r w:rsidR="00AB40A7" w:rsidRPr="00AC6B84">
        <w:rPr>
          <w:lang w:eastAsia="en-US"/>
        </w:rPr>
        <w:t>, chacune influençant l</w:t>
      </w:r>
      <w:r w:rsidR="00DA1839">
        <w:rPr>
          <w:lang w:eastAsia="en-US"/>
        </w:rPr>
        <w:t>’</w:t>
      </w:r>
      <w:r w:rsidR="00AB40A7" w:rsidRPr="00AC6B84">
        <w:rPr>
          <w:lang w:eastAsia="en-US"/>
        </w:rPr>
        <w:t>intégration des méthodes et des outils de l</w:t>
      </w:r>
      <w:r w:rsidR="00DA1839">
        <w:rPr>
          <w:lang w:eastAsia="en-US"/>
        </w:rPr>
        <w:t>’</w:t>
      </w:r>
      <w:r w:rsidR="00AB40A7" w:rsidRPr="00AC6B84">
        <w:rPr>
          <w:lang w:eastAsia="en-US"/>
        </w:rPr>
        <w:t xml:space="preserve">IA dans </w:t>
      </w:r>
      <w:r w:rsidR="001435F5" w:rsidRPr="00AC6B84">
        <w:rPr>
          <w:lang w:eastAsia="en-US"/>
        </w:rPr>
        <w:t xml:space="preserve">les </w:t>
      </w:r>
      <w:r w:rsidR="00AB40A7" w:rsidRPr="00AC6B84">
        <w:rPr>
          <w:lang w:eastAsia="en-US"/>
        </w:rPr>
        <w:t>environnement</w:t>
      </w:r>
      <w:r w:rsidR="001435F5" w:rsidRPr="00AC6B84">
        <w:rPr>
          <w:lang w:eastAsia="en-US"/>
        </w:rPr>
        <w:t xml:space="preserve">s </w:t>
      </w:r>
      <w:r w:rsidR="00B55D37">
        <w:rPr>
          <w:lang w:eastAsia="en-US"/>
        </w:rPr>
        <w:t>intelligents</w:t>
      </w:r>
      <w:r w:rsidR="00B55D37" w:rsidRPr="00AC6B84">
        <w:rPr>
          <w:lang w:eastAsia="en-US"/>
        </w:rPr>
        <w:t xml:space="preserve"> </w:t>
      </w:r>
      <w:r w:rsidR="001435F5" w:rsidRPr="00AC6B84">
        <w:rPr>
          <w:lang w:eastAsia="en-US"/>
        </w:rPr>
        <w:t>pour</w:t>
      </w:r>
      <w:r w:rsidR="00AB40A7" w:rsidRPr="00AC6B84">
        <w:rPr>
          <w:lang w:eastAsia="en-US"/>
        </w:rPr>
        <w:t xml:space="preserve"> </w:t>
      </w:r>
      <w:r w:rsidR="001435F5" w:rsidRPr="00AC6B84">
        <w:rPr>
          <w:lang w:eastAsia="en-US"/>
        </w:rPr>
        <w:t>l</w:t>
      </w:r>
      <w:r w:rsidR="00DA1839">
        <w:rPr>
          <w:lang w:eastAsia="en-US"/>
        </w:rPr>
        <w:t>’</w:t>
      </w:r>
      <w:r w:rsidR="00AB40A7" w:rsidRPr="00AC6B84">
        <w:rPr>
          <w:lang w:eastAsia="en-US"/>
        </w:rPr>
        <w:t xml:space="preserve">apprentissage </w:t>
      </w:r>
      <w:r w:rsidR="001435F5" w:rsidRPr="00AC6B84">
        <w:rPr>
          <w:lang w:eastAsia="en-US"/>
        </w:rPr>
        <w:t>(</w:t>
      </w:r>
      <w:r w:rsidR="00C1084F" w:rsidRPr="00AC6B84">
        <w:rPr>
          <w:lang w:eastAsia="en-US"/>
        </w:rPr>
        <w:t>EIA</w:t>
      </w:r>
      <w:r w:rsidR="005E27F7" w:rsidRPr="00AC6B84">
        <w:rPr>
          <w:lang w:eastAsia="en-US"/>
        </w:rPr>
        <w:t>)</w:t>
      </w:r>
      <w:r w:rsidR="00AB40A7" w:rsidRPr="00AC6B84">
        <w:rPr>
          <w:lang w:eastAsia="en-US"/>
        </w:rPr>
        <w:t>.</w:t>
      </w:r>
    </w:p>
    <w:p w14:paraId="3F16D370" w14:textId="74367F94" w:rsidR="00AB40A7" w:rsidRPr="00AC6B84" w:rsidRDefault="00AB40A7" w:rsidP="008655B2">
      <w:pPr>
        <w:pStyle w:val="Paragraphedeliste"/>
        <w:numPr>
          <w:ilvl w:val="0"/>
          <w:numId w:val="39"/>
        </w:numPr>
        <w:adjustRightInd w:val="0"/>
        <w:ind w:right="52"/>
        <w:rPr>
          <w:rFonts w:eastAsia="Times New Roman"/>
          <w:bCs/>
          <w:i/>
        </w:rPr>
      </w:pPr>
      <w:r w:rsidRPr="00AC6B84">
        <w:rPr>
          <w:rFonts w:eastAsia="Times New Roman"/>
          <w:bCs/>
          <w:i/>
        </w:rPr>
        <w:t xml:space="preserve">Apprendre </w:t>
      </w:r>
      <w:r w:rsidR="00717B78" w:rsidRPr="00AC6B84">
        <w:rPr>
          <w:rFonts w:eastAsia="Times New Roman"/>
          <w:bCs/>
          <w:i/>
        </w:rPr>
        <w:t xml:space="preserve">en </w:t>
      </w:r>
      <w:r w:rsidR="007F2DA3" w:rsidRPr="00AC6B84">
        <w:rPr>
          <w:rFonts w:eastAsia="Times New Roman"/>
          <w:bCs/>
          <w:i/>
        </w:rPr>
        <w:t>recevant</w:t>
      </w:r>
      <w:r w:rsidR="00717B78" w:rsidRPr="00AC6B84">
        <w:rPr>
          <w:rFonts w:eastAsia="Times New Roman"/>
          <w:bCs/>
          <w:i/>
        </w:rPr>
        <w:t xml:space="preserve"> des </w:t>
      </w:r>
      <w:r w:rsidR="007F2DA3" w:rsidRPr="00AC6B84">
        <w:rPr>
          <w:rFonts w:eastAsia="Times New Roman"/>
          <w:bCs/>
          <w:i/>
        </w:rPr>
        <w:t>renforcements</w:t>
      </w:r>
      <w:r w:rsidR="00D304A7" w:rsidRPr="00AC6B84">
        <w:rPr>
          <w:rFonts w:eastAsia="Times New Roman"/>
          <w:bCs/>
          <w:i/>
        </w:rPr>
        <w:t xml:space="preserve"> de l</w:t>
      </w:r>
      <w:r w:rsidR="00DA1839">
        <w:rPr>
          <w:rFonts w:eastAsia="Times New Roman"/>
          <w:bCs/>
          <w:i/>
        </w:rPr>
        <w:t>’</w:t>
      </w:r>
      <w:r w:rsidR="00D304A7" w:rsidRPr="00AC6B84">
        <w:rPr>
          <w:rFonts w:eastAsia="Times New Roman"/>
          <w:bCs/>
          <w:i/>
        </w:rPr>
        <w:t>environnement.</w:t>
      </w:r>
      <w:r w:rsidR="00925C90" w:rsidRPr="00AC6B84">
        <w:rPr>
          <w:rFonts w:eastAsia="Times New Roman"/>
          <w:bCs/>
          <w:i/>
        </w:rPr>
        <w:t xml:space="preserve"> </w:t>
      </w:r>
      <w:r w:rsidR="00BA71BC" w:rsidRPr="00A54D58">
        <w:rPr>
          <w:color w:val="4D5156"/>
          <w:shd w:val="clear" w:color="auto" w:fill="FFFFFF"/>
        </w:rPr>
        <w:t>Burrhus Frederic</w:t>
      </w:r>
      <w:r w:rsidRPr="00AC6B84">
        <w:rPr>
          <w:rFonts w:eastAsia="Times New Roman"/>
          <w:bCs/>
        </w:rPr>
        <w:t xml:space="preserve"> </w:t>
      </w:r>
      <w:r w:rsidR="006B3E17" w:rsidRPr="00AC6B84">
        <w:rPr>
          <w:rFonts w:eastAsia="Times New Roman"/>
          <w:bCs/>
        </w:rPr>
        <w:t xml:space="preserve">Skinner </w:t>
      </w:r>
      <w:r w:rsidRPr="00AC6B84">
        <w:rPr>
          <w:rFonts w:eastAsia="Times New Roman"/>
          <w:bCs/>
        </w:rPr>
        <w:t>(19</w:t>
      </w:r>
      <w:r w:rsidR="00485A65" w:rsidRPr="00AC6B84">
        <w:rPr>
          <w:rFonts w:eastAsia="Times New Roman"/>
          <w:bCs/>
        </w:rPr>
        <w:t>5</w:t>
      </w:r>
      <w:r w:rsidRPr="00AC6B84">
        <w:rPr>
          <w:rFonts w:eastAsia="Times New Roman"/>
          <w:bCs/>
        </w:rPr>
        <w:t xml:space="preserve">4) </w:t>
      </w:r>
      <w:r w:rsidR="00D304A7" w:rsidRPr="00AC6B84">
        <w:rPr>
          <w:rFonts w:eastAsia="Times New Roman"/>
          <w:bCs/>
        </w:rPr>
        <w:t>s</w:t>
      </w:r>
      <w:r w:rsidR="00DA1839">
        <w:rPr>
          <w:rFonts w:eastAsia="Times New Roman"/>
          <w:bCs/>
        </w:rPr>
        <w:t>’</w:t>
      </w:r>
      <w:r w:rsidR="00D304A7" w:rsidRPr="00AC6B84">
        <w:rPr>
          <w:rFonts w:eastAsia="Times New Roman"/>
          <w:bCs/>
        </w:rPr>
        <w:t xml:space="preserve">est inspiré des idées de </w:t>
      </w:r>
      <w:r w:rsidR="00BA71BC">
        <w:rPr>
          <w:rFonts w:eastAsia="Times New Roman"/>
          <w:bCs/>
        </w:rPr>
        <w:t xml:space="preserve">John B. </w:t>
      </w:r>
      <w:r w:rsidR="00D304A7" w:rsidRPr="00AC6B84">
        <w:rPr>
          <w:rFonts w:eastAsia="Times New Roman"/>
          <w:bCs/>
        </w:rPr>
        <w:t xml:space="preserve">Watson (1913), considéré comme le père </w:t>
      </w:r>
      <w:r w:rsidRPr="00AC6B84">
        <w:rPr>
          <w:rFonts w:eastAsia="Times New Roman"/>
          <w:bCs/>
        </w:rPr>
        <w:t>du</w:t>
      </w:r>
      <w:r w:rsidR="00BA71BC">
        <w:rPr>
          <w:rFonts w:eastAsia="Times New Roman"/>
          <w:bCs/>
        </w:rPr>
        <w:t xml:space="preserve"> </w:t>
      </w:r>
      <w:r w:rsidRPr="00AC6B84">
        <w:rPr>
          <w:rFonts w:eastAsia="Times New Roman"/>
          <w:bCs/>
          <w:i/>
        </w:rPr>
        <w:t>béhaviorisme</w:t>
      </w:r>
      <w:r w:rsidR="00D304A7" w:rsidRPr="00AC6B84">
        <w:rPr>
          <w:rFonts w:eastAsia="Times New Roman"/>
          <w:bCs/>
        </w:rPr>
        <w:t>,</w:t>
      </w:r>
      <w:r w:rsidR="00485A65" w:rsidRPr="00AC6B84">
        <w:rPr>
          <w:rFonts w:eastAsia="Times New Roman"/>
          <w:bCs/>
        </w:rPr>
        <w:t xml:space="preserve"> </w:t>
      </w:r>
      <w:r w:rsidR="00D304A7" w:rsidRPr="00AC6B84">
        <w:rPr>
          <w:rFonts w:eastAsia="Times New Roman"/>
          <w:bCs/>
        </w:rPr>
        <w:t>selon lequel l</w:t>
      </w:r>
      <w:r w:rsidR="00DA1839">
        <w:rPr>
          <w:rFonts w:eastAsia="Times New Roman"/>
          <w:bCs/>
        </w:rPr>
        <w:t>’</w:t>
      </w:r>
      <w:r w:rsidR="00D304A7" w:rsidRPr="00AC6B84">
        <w:rPr>
          <w:rFonts w:eastAsia="Times New Roman"/>
          <w:bCs/>
        </w:rPr>
        <w:t>apprentissage est essentiellement</w:t>
      </w:r>
      <w:r w:rsidR="00BA71BC">
        <w:rPr>
          <w:rFonts w:eastAsia="Times New Roman"/>
          <w:bCs/>
        </w:rPr>
        <w:t xml:space="preserve"> </w:t>
      </w:r>
      <w:hyperlink r:id="rId9" w:tooltip="Conditionnement (psychologie)" w:history="1">
        <w:r w:rsidR="00D304A7" w:rsidRPr="00AC6B84">
          <w:rPr>
            <w:rFonts w:eastAsia="Times New Roman"/>
            <w:bCs/>
          </w:rPr>
          <w:t>conditionné</w:t>
        </w:r>
      </w:hyperlink>
      <w:r w:rsidR="00BA71BC">
        <w:rPr>
          <w:rFonts w:eastAsia="Times New Roman"/>
          <w:bCs/>
        </w:rPr>
        <w:t xml:space="preserve"> </w:t>
      </w:r>
      <w:r w:rsidR="00D304A7" w:rsidRPr="00AC6B84">
        <w:rPr>
          <w:rFonts w:eastAsia="Times New Roman"/>
          <w:bCs/>
        </w:rPr>
        <w:t>soit par les mécanismes de réponse</w:t>
      </w:r>
      <w:r w:rsidR="00BA71BC">
        <w:rPr>
          <w:rFonts w:eastAsia="Times New Roman"/>
          <w:bCs/>
        </w:rPr>
        <w:t xml:space="preserve"> </w:t>
      </w:r>
      <w:hyperlink r:id="rId10" w:tooltip="Réflexe" w:history="1">
        <w:r w:rsidR="00D304A7" w:rsidRPr="00AC6B84">
          <w:rPr>
            <w:rFonts w:eastAsia="Times New Roman"/>
            <w:bCs/>
          </w:rPr>
          <w:t>réflexe</w:t>
        </w:r>
      </w:hyperlink>
      <w:r w:rsidR="00BA71BC">
        <w:rPr>
          <w:rFonts w:eastAsia="Times New Roman"/>
          <w:bCs/>
        </w:rPr>
        <w:t xml:space="preserve"> </w:t>
      </w:r>
      <w:r w:rsidR="00D304A7" w:rsidRPr="00AC6B84">
        <w:rPr>
          <w:rFonts w:eastAsia="Times New Roman"/>
          <w:bCs/>
        </w:rPr>
        <w:t>à un</w:t>
      </w:r>
      <w:r w:rsidR="00BA71BC">
        <w:rPr>
          <w:rFonts w:eastAsia="Times New Roman"/>
          <w:bCs/>
        </w:rPr>
        <w:t xml:space="preserve"> </w:t>
      </w:r>
      <w:hyperlink r:id="rId11" w:tooltip="Stimulus" w:history="1">
        <w:r w:rsidR="00D304A7" w:rsidRPr="00AC6B84">
          <w:rPr>
            <w:rFonts w:eastAsia="Times New Roman"/>
            <w:bCs/>
          </w:rPr>
          <w:t>stimulus</w:t>
        </w:r>
      </w:hyperlink>
      <w:r w:rsidR="00BA71BC">
        <w:rPr>
          <w:rFonts w:eastAsia="Times New Roman"/>
          <w:bCs/>
        </w:rPr>
        <w:t xml:space="preserve"> </w:t>
      </w:r>
      <w:r w:rsidR="00D304A7" w:rsidRPr="00AC6B84">
        <w:rPr>
          <w:rFonts w:eastAsia="Times New Roman"/>
          <w:bCs/>
        </w:rPr>
        <w:t>donné, soit par l</w:t>
      </w:r>
      <w:r w:rsidR="00DA1839">
        <w:rPr>
          <w:rFonts w:eastAsia="Times New Roman"/>
          <w:bCs/>
        </w:rPr>
        <w:t>’</w:t>
      </w:r>
      <w:r w:rsidR="00D304A7" w:rsidRPr="00AC6B84">
        <w:rPr>
          <w:rFonts w:eastAsia="Times New Roman"/>
          <w:bCs/>
        </w:rPr>
        <w:t>histoire des interactions de l</w:t>
      </w:r>
      <w:r w:rsidR="00DA1839">
        <w:rPr>
          <w:rFonts w:eastAsia="Times New Roman"/>
          <w:bCs/>
        </w:rPr>
        <w:t>’</w:t>
      </w:r>
      <w:r w:rsidR="00D304A7" w:rsidRPr="00AC6B84">
        <w:rPr>
          <w:rFonts w:eastAsia="Times New Roman"/>
          <w:bCs/>
        </w:rPr>
        <w:t>individu avec son</w:t>
      </w:r>
      <w:r w:rsidR="00BA71BC">
        <w:rPr>
          <w:rFonts w:eastAsia="Times New Roman"/>
          <w:bCs/>
        </w:rPr>
        <w:t xml:space="preserve"> </w:t>
      </w:r>
      <w:hyperlink r:id="rId12" w:tooltip="Environnement" w:history="1">
        <w:r w:rsidR="00D304A7" w:rsidRPr="00AC6B84">
          <w:rPr>
            <w:rFonts w:eastAsia="Times New Roman"/>
            <w:bCs/>
          </w:rPr>
          <w:t>environnement</w:t>
        </w:r>
      </w:hyperlink>
      <w:r w:rsidR="00D304A7" w:rsidRPr="00AC6B84">
        <w:rPr>
          <w:rFonts w:eastAsia="Times New Roman"/>
          <w:bCs/>
        </w:rPr>
        <w:t xml:space="preserve">. </w:t>
      </w:r>
      <w:r w:rsidR="00D61D41" w:rsidRPr="00AC6B84">
        <w:t>D</w:t>
      </w:r>
      <w:r w:rsidRPr="00AC6B84">
        <w:t>ans la théorie du conditionnement</w:t>
      </w:r>
      <w:r w:rsidR="000E4EE6" w:rsidRPr="00AC6B84">
        <w:t xml:space="preserve"> opérant</w:t>
      </w:r>
      <w:r w:rsidRPr="00AC6B84">
        <w:t xml:space="preserve">, </w:t>
      </w:r>
      <w:r w:rsidR="00D304A7" w:rsidRPr="00AC6B84">
        <w:t>Skinner</w:t>
      </w:r>
      <w:r w:rsidRPr="00AC6B84">
        <w:t xml:space="preserve"> </w:t>
      </w:r>
      <w:r w:rsidR="002067E9" w:rsidRPr="00AC6B84">
        <w:t>prône un enseignement programmé où un</w:t>
      </w:r>
      <w:r w:rsidRPr="00AC6B84">
        <w:t xml:space="preserve"> sujet apprend en recevant des renforcements </w:t>
      </w:r>
      <w:r w:rsidR="002067E9" w:rsidRPr="00AC6B84">
        <w:t>en fonction de ses réponses à une situation</w:t>
      </w:r>
      <w:r w:rsidRPr="00AC6B84">
        <w:t xml:space="preserve">. </w:t>
      </w:r>
    </w:p>
    <w:p w14:paraId="6D52ECDE" w14:textId="6495B3DC" w:rsidR="00AB40A7" w:rsidRPr="00AC6B84" w:rsidRDefault="00AB40A7" w:rsidP="008655B2">
      <w:pPr>
        <w:pStyle w:val="Paragraphedeliste"/>
        <w:numPr>
          <w:ilvl w:val="0"/>
          <w:numId w:val="39"/>
        </w:numPr>
        <w:adjustRightInd w:val="0"/>
        <w:ind w:right="52"/>
        <w:rPr>
          <w:rFonts w:eastAsia="Times New Roman"/>
        </w:rPr>
      </w:pPr>
      <w:r w:rsidRPr="00AC6B84">
        <w:rPr>
          <w:rFonts w:eastAsia="Times New Roman"/>
          <w:bCs/>
          <w:i/>
        </w:rPr>
        <w:t>Apprendre</w:t>
      </w:r>
      <w:r w:rsidR="007F6C06" w:rsidRPr="00AC6B84">
        <w:rPr>
          <w:rFonts w:eastAsia="Times New Roman"/>
          <w:bCs/>
          <w:i/>
        </w:rPr>
        <w:t xml:space="preserve"> en traitant</w:t>
      </w:r>
      <w:r w:rsidR="00CC40A1" w:rsidRPr="00AC6B84">
        <w:rPr>
          <w:rFonts w:eastAsia="Times New Roman"/>
          <w:bCs/>
          <w:i/>
        </w:rPr>
        <w:t xml:space="preserve"> </w:t>
      </w:r>
      <w:r w:rsidR="00717B78" w:rsidRPr="00AC6B84">
        <w:rPr>
          <w:rFonts w:eastAsia="Times New Roman"/>
          <w:bCs/>
          <w:i/>
        </w:rPr>
        <w:t>de l</w:t>
      </w:r>
      <w:r w:rsidR="00DA1839">
        <w:rPr>
          <w:rFonts w:eastAsia="Times New Roman"/>
          <w:bCs/>
          <w:i/>
        </w:rPr>
        <w:t>’</w:t>
      </w:r>
      <w:r w:rsidR="00717B78" w:rsidRPr="00AC6B84">
        <w:rPr>
          <w:rFonts w:eastAsia="Times New Roman"/>
          <w:bCs/>
          <w:i/>
        </w:rPr>
        <w:t>information</w:t>
      </w:r>
      <w:r w:rsidR="00F70F61" w:rsidRPr="00AC6B84">
        <w:rPr>
          <w:rFonts w:eastAsia="Times New Roman"/>
        </w:rPr>
        <w:t xml:space="preserve"> </w:t>
      </w:r>
      <w:r w:rsidR="00717B78" w:rsidRPr="00AC6B84">
        <w:rPr>
          <w:rFonts w:eastAsia="Times New Roman"/>
          <w:i/>
        </w:rPr>
        <w:t>par les mécanismes mentaux internes constitutifs de la pensée et de l</w:t>
      </w:r>
      <w:r w:rsidR="00DA1839">
        <w:rPr>
          <w:rFonts w:eastAsia="Times New Roman"/>
          <w:i/>
        </w:rPr>
        <w:t>’</w:t>
      </w:r>
      <w:r w:rsidR="00717B78" w:rsidRPr="00AC6B84">
        <w:rPr>
          <w:rFonts w:eastAsia="Times New Roman"/>
          <w:i/>
        </w:rPr>
        <w:t>action</w:t>
      </w:r>
      <w:r w:rsidR="00717B78" w:rsidRPr="00AC6B84">
        <w:rPr>
          <w:rFonts w:eastAsia="Times New Roman"/>
        </w:rPr>
        <w:t>.</w:t>
      </w:r>
      <w:r w:rsidRPr="00AC6B84">
        <w:rPr>
          <w:rFonts w:eastAsia="Times New Roman"/>
        </w:rPr>
        <w:t xml:space="preserve"> Le</w:t>
      </w:r>
      <w:r w:rsidR="00BA71BC">
        <w:rPr>
          <w:rFonts w:eastAsia="Times New Roman"/>
        </w:rPr>
        <w:t xml:space="preserve"> </w:t>
      </w:r>
      <w:r w:rsidRPr="00AC6B84">
        <w:rPr>
          <w:rFonts w:eastAsia="Times New Roman"/>
          <w:bCs/>
          <w:i/>
        </w:rPr>
        <w:t>cognitivisme</w:t>
      </w:r>
      <w:r w:rsidR="00F258FC">
        <w:rPr>
          <w:rFonts w:eastAsia="Times New Roman"/>
        </w:rPr>
        <w:t xml:space="preserve"> </w:t>
      </w:r>
      <w:r w:rsidRPr="00AC6B84">
        <w:rPr>
          <w:rFonts w:eastAsia="Times New Roman"/>
        </w:rPr>
        <w:t>s</w:t>
      </w:r>
      <w:r w:rsidR="00DA1839">
        <w:rPr>
          <w:rFonts w:eastAsia="Times New Roman"/>
        </w:rPr>
        <w:t>’</w:t>
      </w:r>
      <w:r w:rsidRPr="00AC6B84">
        <w:rPr>
          <w:rFonts w:eastAsia="Times New Roman"/>
        </w:rPr>
        <w:t xml:space="preserve">est développé </w:t>
      </w:r>
      <w:r w:rsidR="000E4EE6" w:rsidRPr="00AC6B84">
        <w:rPr>
          <w:rFonts w:eastAsia="Times New Roman"/>
        </w:rPr>
        <w:t xml:space="preserve">en même temps </w:t>
      </w:r>
      <w:r w:rsidRPr="00AC6B84">
        <w:rPr>
          <w:rFonts w:eastAsia="Times New Roman"/>
        </w:rPr>
        <w:t>que l</w:t>
      </w:r>
      <w:r w:rsidR="00DA1839">
        <w:rPr>
          <w:rFonts w:eastAsia="Times New Roman"/>
        </w:rPr>
        <w:t>’</w:t>
      </w:r>
      <w:r w:rsidR="000E4EE6" w:rsidRPr="00AC6B84">
        <w:rPr>
          <w:rFonts w:eastAsia="Times New Roman"/>
        </w:rPr>
        <w:t>IA symbolique</w:t>
      </w:r>
      <w:r w:rsidRPr="00AC6B84">
        <w:rPr>
          <w:rFonts w:eastAsia="Times New Roman"/>
        </w:rPr>
        <w:t>, avec l</w:t>
      </w:r>
      <w:r w:rsidR="00DA1839">
        <w:rPr>
          <w:rFonts w:eastAsia="Times New Roman"/>
        </w:rPr>
        <w:t>’</w:t>
      </w:r>
      <w:r w:rsidRPr="00AC6B84">
        <w:rPr>
          <w:rFonts w:eastAsia="Times New Roman"/>
        </w:rPr>
        <w:t>idée qu</w:t>
      </w:r>
      <w:r w:rsidR="00DA1839">
        <w:rPr>
          <w:rFonts w:eastAsia="Times New Roman"/>
        </w:rPr>
        <w:t>’</w:t>
      </w:r>
      <w:r w:rsidRPr="00AC6B84">
        <w:rPr>
          <w:rFonts w:eastAsia="Times New Roman"/>
        </w:rPr>
        <w:t>un comportement intelligent peut se représenter sur la base d</w:t>
      </w:r>
      <w:r w:rsidR="00DA1839">
        <w:rPr>
          <w:rFonts w:eastAsia="Times New Roman"/>
        </w:rPr>
        <w:t>’</w:t>
      </w:r>
      <w:r w:rsidRPr="00AC6B84">
        <w:rPr>
          <w:rFonts w:eastAsia="Times New Roman"/>
        </w:rPr>
        <w:t>un langage formel permettant la manipulation de symboles (Newell et Simon</w:t>
      </w:r>
      <w:r w:rsidR="007F6C06" w:rsidRPr="00AC6B84">
        <w:rPr>
          <w:rFonts w:eastAsia="Times New Roman"/>
        </w:rPr>
        <w:t>,</w:t>
      </w:r>
      <w:r w:rsidRPr="00AC6B84">
        <w:rPr>
          <w:rFonts w:eastAsia="Times New Roman"/>
        </w:rPr>
        <w:t xml:space="preserve"> 1972)</w:t>
      </w:r>
      <w:r w:rsidR="00FE67BB" w:rsidRPr="00AC6B84">
        <w:rPr>
          <w:rFonts w:eastAsia="Times New Roman"/>
        </w:rPr>
        <w:t>.</w:t>
      </w:r>
    </w:p>
    <w:p w14:paraId="347E72D6" w14:textId="7046C3FB" w:rsidR="00717B78" w:rsidRPr="00AC6B84" w:rsidRDefault="00AB40A7" w:rsidP="008655B2">
      <w:pPr>
        <w:pStyle w:val="Paragraphedeliste"/>
        <w:numPr>
          <w:ilvl w:val="0"/>
          <w:numId w:val="39"/>
        </w:numPr>
        <w:adjustRightInd w:val="0"/>
        <w:ind w:right="52"/>
        <w:rPr>
          <w:rFonts w:eastAsia="Times New Roman"/>
        </w:rPr>
      </w:pPr>
      <w:r w:rsidRPr="00AC6B84">
        <w:rPr>
          <w:rFonts w:eastAsia="Times New Roman"/>
          <w:bCs/>
          <w:i/>
        </w:rPr>
        <w:t>A</w:t>
      </w:r>
      <w:r w:rsidR="00717B78" w:rsidRPr="00AC6B84">
        <w:rPr>
          <w:rFonts w:eastAsia="Times New Roman"/>
          <w:bCs/>
          <w:i/>
        </w:rPr>
        <w:t xml:space="preserve">pprendre </w:t>
      </w:r>
      <w:r w:rsidR="007F6C06" w:rsidRPr="00AC6B84">
        <w:rPr>
          <w:rFonts w:eastAsia="Times New Roman"/>
          <w:bCs/>
          <w:i/>
        </w:rPr>
        <w:t xml:space="preserve">en </w:t>
      </w:r>
      <w:r w:rsidR="00717B78" w:rsidRPr="00AC6B84">
        <w:rPr>
          <w:rFonts w:eastAsia="Times New Roman"/>
          <w:bCs/>
          <w:i/>
        </w:rPr>
        <w:t>construi</w:t>
      </w:r>
      <w:r w:rsidR="007F6C06" w:rsidRPr="00AC6B84">
        <w:rPr>
          <w:rFonts w:eastAsia="Times New Roman"/>
          <w:bCs/>
          <w:i/>
        </w:rPr>
        <w:t>sant</w:t>
      </w:r>
      <w:r w:rsidR="00F258FC">
        <w:rPr>
          <w:rFonts w:eastAsia="Times New Roman"/>
          <w:i/>
        </w:rPr>
        <w:t xml:space="preserve"> </w:t>
      </w:r>
      <w:r w:rsidR="00717B78" w:rsidRPr="00AC6B84">
        <w:rPr>
          <w:rFonts w:eastAsia="Times New Roman"/>
          <w:i/>
        </w:rPr>
        <w:t>des images de la réalité dans des situations d</w:t>
      </w:r>
      <w:r w:rsidR="00DA1839">
        <w:rPr>
          <w:rFonts w:eastAsia="Times New Roman"/>
          <w:i/>
        </w:rPr>
        <w:t>’</w:t>
      </w:r>
      <w:r w:rsidR="00717B78" w:rsidRPr="00AC6B84">
        <w:rPr>
          <w:rFonts w:eastAsia="Times New Roman"/>
          <w:i/>
        </w:rPr>
        <w:t>action</w:t>
      </w:r>
      <w:r w:rsidR="00D61D41" w:rsidRPr="00AC6B84">
        <w:rPr>
          <w:rFonts w:eastAsia="Times New Roman"/>
        </w:rPr>
        <w:t xml:space="preserve">. </w:t>
      </w:r>
      <w:r w:rsidRPr="00AC6B84">
        <w:rPr>
          <w:rFonts w:eastAsia="Times New Roman"/>
        </w:rPr>
        <w:t xml:space="preserve">Jean </w:t>
      </w:r>
      <w:r w:rsidR="006B3E17" w:rsidRPr="00AC6B84">
        <w:rPr>
          <w:rFonts w:eastAsia="Times New Roman"/>
        </w:rPr>
        <w:t xml:space="preserve">Piaget </w:t>
      </w:r>
      <w:r w:rsidRPr="00AC6B84">
        <w:rPr>
          <w:rFonts w:eastAsia="Times New Roman"/>
        </w:rPr>
        <w:t xml:space="preserve">(1936, 1975) est </w:t>
      </w:r>
      <w:r w:rsidR="00485A65" w:rsidRPr="00AC6B84">
        <w:rPr>
          <w:rFonts w:eastAsia="Times New Roman"/>
        </w:rPr>
        <w:t>l</w:t>
      </w:r>
      <w:r w:rsidR="00DA1839">
        <w:rPr>
          <w:rFonts w:eastAsia="Times New Roman"/>
        </w:rPr>
        <w:t>’</w:t>
      </w:r>
      <w:r w:rsidRPr="00AC6B84">
        <w:rPr>
          <w:rFonts w:eastAsia="Times New Roman"/>
        </w:rPr>
        <w:t>un des grands théoriciens du</w:t>
      </w:r>
      <w:r w:rsidR="00BA71BC">
        <w:rPr>
          <w:rFonts w:eastAsia="Times New Roman"/>
        </w:rPr>
        <w:t xml:space="preserve"> </w:t>
      </w:r>
      <w:r w:rsidRPr="00AC6B84">
        <w:rPr>
          <w:rFonts w:eastAsia="Times New Roman"/>
          <w:bCs/>
          <w:i/>
        </w:rPr>
        <w:t>constructivisme</w:t>
      </w:r>
      <w:r w:rsidR="00D61D41" w:rsidRPr="00AC6B84">
        <w:rPr>
          <w:rFonts w:eastAsia="Times New Roman"/>
        </w:rPr>
        <w:t>. La</w:t>
      </w:r>
      <w:r w:rsidRPr="00AC6B84">
        <w:rPr>
          <w:rFonts w:eastAsia="Times New Roman"/>
        </w:rPr>
        <w:t xml:space="preserve"> connaissance ne procède pas d</w:t>
      </w:r>
      <w:r w:rsidR="00DA1839">
        <w:rPr>
          <w:rFonts w:eastAsia="Times New Roman"/>
        </w:rPr>
        <w:t>’</w:t>
      </w:r>
      <w:r w:rsidRPr="00AC6B84">
        <w:rPr>
          <w:rFonts w:eastAsia="Times New Roman"/>
        </w:rPr>
        <w:t>une perception</w:t>
      </w:r>
      <w:r w:rsidR="00026DC0" w:rsidRPr="00AC6B84">
        <w:rPr>
          <w:rFonts w:eastAsia="Times New Roman"/>
        </w:rPr>
        <w:t>,</w:t>
      </w:r>
      <w:r w:rsidRPr="00AC6B84">
        <w:rPr>
          <w:rFonts w:eastAsia="Times New Roman"/>
        </w:rPr>
        <w:t xml:space="preserve"> mais d</w:t>
      </w:r>
      <w:r w:rsidR="00DA1839">
        <w:rPr>
          <w:rFonts w:eastAsia="Times New Roman"/>
        </w:rPr>
        <w:t>’</w:t>
      </w:r>
      <w:r w:rsidRPr="00AC6B84">
        <w:rPr>
          <w:rFonts w:eastAsia="Times New Roman"/>
        </w:rPr>
        <w:t>une action; l</w:t>
      </w:r>
      <w:r w:rsidR="00DA1839">
        <w:rPr>
          <w:rFonts w:eastAsia="Times New Roman"/>
        </w:rPr>
        <w:t>’</w:t>
      </w:r>
      <w:r w:rsidRPr="00AC6B84">
        <w:rPr>
          <w:rFonts w:eastAsia="Times New Roman"/>
        </w:rPr>
        <w:t>acte de connaître un «</w:t>
      </w:r>
      <w:r w:rsidR="00F258FC">
        <w:rPr>
          <w:rFonts w:eastAsia="Times New Roman"/>
        </w:rPr>
        <w:t> </w:t>
      </w:r>
      <w:r w:rsidRPr="00AC6B84">
        <w:rPr>
          <w:rFonts w:eastAsia="Times New Roman"/>
        </w:rPr>
        <w:t>objet</w:t>
      </w:r>
      <w:r w:rsidR="00F258FC">
        <w:rPr>
          <w:rFonts w:eastAsia="Times New Roman"/>
        </w:rPr>
        <w:t> </w:t>
      </w:r>
      <w:r w:rsidRPr="00AC6B84">
        <w:rPr>
          <w:rFonts w:eastAsia="Times New Roman"/>
        </w:rPr>
        <w:t>» est inséparable de l</w:t>
      </w:r>
      <w:r w:rsidR="00DA1839">
        <w:rPr>
          <w:rFonts w:eastAsia="Times New Roman"/>
        </w:rPr>
        <w:t>’</w:t>
      </w:r>
      <w:r w:rsidRPr="00AC6B84">
        <w:rPr>
          <w:rFonts w:eastAsia="Times New Roman"/>
        </w:rPr>
        <w:t>acte de «</w:t>
      </w:r>
      <w:r w:rsidR="00F258FC">
        <w:rPr>
          <w:rFonts w:eastAsia="Times New Roman"/>
        </w:rPr>
        <w:t> </w:t>
      </w:r>
      <w:r w:rsidRPr="00AC6B84">
        <w:rPr>
          <w:rFonts w:eastAsia="Times New Roman"/>
        </w:rPr>
        <w:t>se</w:t>
      </w:r>
      <w:r w:rsidR="00F258FC">
        <w:rPr>
          <w:rFonts w:eastAsia="Times New Roman"/>
        </w:rPr>
        <w:t> </w:t>
      </w:r>
      <w:r w:rsidRPr="00AC6B84">
        <w:rPr>
          <w:rFonts w:eastAsia="Times New Roman"/>
        </w:rPr>
        <w:t>» connaître qu</w:t>
      </w:r>
      <w:r w:rsidR="00DA1839">
        <w:rPr>
          <w:rFonts w:eastAsia="Times New Roman"/>
        </w:rPr>
        <w:t>’</w:t>
      </w:r>
      <w:r w:rsidRPr="00AC6B84">
        <w:rPr>
          <w:rFonts w:eastAsia="Times New Roman"/>
        </w:rPr>
        <w:t>exerce le sujet connaissant</w:t>
      </w:r>
      <w:r w:rsidR="00DA64BD" w:rsidRPr="00AC6B84">
        <w:rPr>
          <w:rFonts w:eastAsia="Times New Roman"/>
        </w:rPr>
        <w:t> </w:t>
      </w:r>
      <w:r w:rsidRPr="00AC6B84">
        <w:rPr>
          <w:rFonts w:eastAsia="Times New Roman"/>
        </w:rPr>
        <w:t>en «</w:t>
      </w:r>
      <w:r w:rsidR="00F258FC">
        <w:rPr>
          <w:rFonts w:eastAsia="Times New Roman"/>
        </w:rPr>
        <w:t> </w:t>
      </w:r>
      <w:r w:rsidRPr="00AC6B84">
        <w:rPr>
          <w:rFonts w:eastAsia="Times New Roman"/>
        </w:rPr>
        <w:t>organisant le monde</w:t>
      </w:r>
      <w:r w:rsidR="00F258FC">
        <w:rPr>
          <w:rFonts w:eastAsia="Times New Roman"/>
        </w:rPr>
        <w:t> </w:t>
      </w:r>
      <w:r w:rsidRPr="00AC6B84">
        <w:rPr>
          <w:rFonts w:eastAsia="Times New Roman"/>
        </w:rPr>
        <w:t>» (c</w:t>
      </w:r>
      <w:r w:rsidR="00DA1839">
        <w:rPr>
          <w:rFonts w:eastAsia="Times New Roman"/>
        </w:rPr>
        <w:t>’</w:t>
      </w:r>
      <w:r w:rsidRPr="00AC6B84">
        <w:rPr>
          <w:rFonts w:eastAsia="Times New Roman"/>
        </w:rPr>
        <w:t>est</w:t>
      </w:r>
      <w:r w:rsidR="00026DC0" w:rsidRPr="00AC6B84">
        <w:rPr>
          <w:rFonts w:eastAsia="Times New Roman"/>
        </w:rPr>
        <w:t>-à-</w:t>
      </w:r>
      <w:r w:rsidRPr="00AC6B84">
        <w:rPr>
          <w:rFonts w:eastAsia="Times New Roman"/>
        </w:rPr>
        <w:t>dire les connaissances)</w:t>
      </w:r>
      <w:r w:rsidR="00FE67BB" w:rsidRPr="00AC6B84">
        <w:rPr>
          <w:rFonts w:eastAsia="Times New Roman"/>
        </w:rPr>
        <w:t>.</w:t>
      </w:r>
      <w:r w:rsidRPr="00AC6B84">
        <w:rPr>
          <w:rFonts w:eastAsia="Times New Roman"/>
        </w:rPr>
        <w:t xml:space="preserve"> </w:t>
      </w:r>
      <w:r w:rsidR="00FE67BB" w:rsidRPr="00AC6B84">
        <w:rPr>
          <w:rFonts w:eastAsia="Times New Roman"/>
        </w:rPr>
        <w:t>L</w:t>
      </w:r>
      <w:r w:rsidR="00DA1839">
        <w:rPr>
          <w:rFonts w:eastAsia="Times New Roman"/>
        </w:rPr>
        <w:t>’</w:t>
      </w:r>
      <w:r w:rsidRPr="00AC6B84">
        <w:rPr>
          <w:rFonts w:eastAsia="Times New Roman"/>
        </w:rPr>
        <w:t>intelligence</w:t>
      </w:r>
      <w:r w:rsidR="00F258FC">
        <w:rPr>
          <w:rFonts w:eastAsia="Times New Roman"/>
        </w:rPr>
        <w:t xml:space="preserve"> </w:t>
      </w:r>
      <w:r w:rsidRPr="00AC6B84">
        <w:rPr>
          <w:rFonts w:eastAsia="Times New Roman"/>
        </w:rPr>
        <w:t>(c</w:t>
      </w:r>
      <w:r w:rsidR="00DA1839">
        <w:rPr>
          <w:rFonts w:eastAsia="Times New Roman"/>
        </w:rPr>
        <w:t>’</w:t>
      </w:r>
      <w:r w:rsidRPr="00AC6B84">
        <w:rPr>
          <w:rFonts w:eastAsia="Times New Roman"/>
        </w:rPr>
        <w:t>est</w:t>
      </w:r>
      <w:r w:rsidR="00026DC0" w:rsidRPr="00AC6B84">
        <w:rPr>
          <w:rFonts w:eastAsia="Times New Roman"/>
        </w:rPr>
        <w:t>-à-</w:t>
      </w:r>
      <w:r w:rsidRPr="00AC6B84">
        <w:rPr>
          <w:rFonts w:eastAsia="Times New Roman"/>
        </w:rPr>
        <w:t>dire le mode d</w:t>
      </w:r>
      <w:r w:rsidR="00DA1839">
        <w:rPr>
          <w:rFonts w:eastAsia="Times New Roman"/>
        </w:rPr>
        <w:t>’</w:t>
      </w:r>
      <w:r w:rsidRPr="00AC6B84">
        <w:rPr>
          <w:rFonts w:eastAsia="Times New Roman"/>
        </w:rPr>
        <w:t>élaboration de la connaissance) s</w:t>
      </w:r>
      <w:r w:rsidR="00DA1839">
        <w:rPr>
          <w:rFonts w:eastAsia="Times New Roman"/>
        </w:rPr>
        <w:t>’</w:t>
      </w:r>
      <w:r w:rsidRPr="00AC6B84">
        <w:rPr>
          <w:rFonts w:eastAsia="Times New Roman"/>
        </w:rPr>
        <w:t>organise elle-même.</w:t>
      </w:r>
    </w:p>
    <w:p w14:paraId="3DC41EE0" w14:textId="62C22E8D" w:rsidR="00C62BBE" w:rsidRPr="00AC6B84" w:rsidRDefault="00026DC0" w:rsidP="008655B2">
      <w:pPr>
        <w:pStyle w:val="Paragraphedeliste"/>
        <w:numPr>
          <w:ilvl w:val="0"/>
          <w:numId w:val="39"/>
        </w:numPr>
        <w:adjustRightInd w:val="0"/>
        <w:ind w:right="52"/>
        <w:rPr>
          <w:rFonts w:eastAsia="Times New Roman"/>
        </w:rPr>
      </w:pPr>
      <w:r w:rsidRPr="00AC6B84">
        <w:rPr>
          <w:rFonts w:eastAsia="Times New Roman"/>
          <w:bCs/>
          <w:i/>
        </w:rPr>
        <w:t>A</w:t>
      </w:r>
      <w:r w:rsidR="00717B78" w:rsidRPr="00AC6B84">
        <w:rPr>
          <w:rFonts w:eastAsia="Times New Roman"/>
          <w:bCs/>
          <w:i/>
        </w:rPr>
        <w:t xml:space="preserve">pprendre </w:t>
      </w:r>
      <w:r w:rsidR="007956D6" w:rsidRPr="00AC6B84">
        <w:rPr>
          <w:rFonts w:eastAsia="Times New Roman"/>
          <w:bCs/>
          <w:i/>
        </w:rPr>
        <w:t xml:space="preserve">en </w:t>
      </w:r>
      <w:r w:rsidR="00717B78" w:rsidRPr="00AC6B84">
        <w:rPr>
          <w:rFonts w:eastAsia="Times New Roman"/>
          <w:bCs/>
          <w:i/>
        </w:rPr>
        <w:t>échange</w:t>
      </w:r>
      <w:r w:rsidR="007956D6" w:rsidRPr="00AC6B84">
        <w:rPr>
          <w:rFonts w:eastAsia="Times New Roman"/>
          <w:bCs/>
          <w:i/>
        </w:rPr>
        <w:t>ant</w:t>
      </w:r>
      <w:r w:rsidR="007106EA">
        <w:rPr>
          <w:rFonts w:eastAsia="Times New Roman"/>
          <w:i/>
        </w:rPr>
        <w:t xml:space="preserve"> </w:t>
      </w:r>
      <w:r w:rsidR="00717B78" w:rsidRPr="00AC6B84">
        <w:rPr>
          <w:rFonts w:eastAsia="Times New Roman"/>
          <w:i/>
        </w:rPr>
        <w:t>du sens dans des rapports sociaux</w:t>
      </w:r>
      <w:r w:rsidR="000E4EE6" w:rsidRPr="00AC6B84">
        <w:rPr>
          <w:rFonts w:eastAsia="Times New Roman"/>
        </w:rPr>
        <w:t xml:space="preserve">. </w:t>
      </w:r>
      <w:r w:rsidR="00AB40A7" w:rsidRPr="00AC6B84">
        <w:rPr>
          <w:rFonts w:eastAsia="Times New Roman"/>
        </w:rPr>
        <w:t xml:space="preserve">Lev </w:t>
      </w:r>
      <w:r w:rsidR="00F23F4C" w:rsidRPr="00AC6B84">
        <w:rPr>
          <w:rFonts w:eastAsia="Times New Roman"/>
        </w:rPr>
        <w:t>Vygotsk</w:t>
      </w:r>
      <w:r w:rsidR="00BA71BC">
        <w:rPr>
          <w:rFonts w:eastAsia="Times New Roman"/>
        </w:rPr>
        <w:t>y</w:t>
      </w:r>
      <w:r w:rsidR="00AB40A7" w:rsidRPr="00AC6B84">
        <w:rPr>
          <w:rFonts w:eastAsia="Times New Roman"/>
        </w:rPr>
        <w:t xml:space="preserve"> présente une vision</w:t>
      </w:r>
      <w:r w:rsidR="00BA71BC">
        <w:rPr>
          <w:rFonts w:eastAsia="Times New Roman"/>
        </w:rPr>
        <w:t xml:space="preserve"> </w:t>
      </w:r>
      <w:r w:rsidR="00AB40A7" w:rsidRPr="00AC6B84">
        <w:rPr>
          <w:rFonts w:eastAsia="Times New Roman"/>
          <w:bCs/>
          <w:i/>
        </w:rPr>
        <w:t>socioconstructiviste</w:t>
      </w:r>
      <w:r w:rsidR="00BA71BC">
        <w:rPr>
          <w:rFonts w:eastAsia="Times New Roman"/>
        </w:rPr>
        <w:t xml:space="preserve"> </w:t>
      </w:r>
      <w:r w:rsidR="00AB40A7" w:rsidRPr="00AC6B84">
        <w:rPr>
          <w:rFonts w:eastAsia="Times New Roman"/>
        </w:rPr>
        <w:t>de la</w:t>
      </w:r>
      <w:r w:rsidR="00BA71BC">
        <w:rPr>
          <w:rFonts w:eastAsia="Times New Roman"/>
        </w:rPr>
        <w:t xml:space="preserve"> </w:t>
      </w:r>
      <w:r w:rsidR="003C7A43">
        <w:rPr>
          <w:rFonts w:eastAsia="Times New Roman"/>
        </w:rPr>
        <w:t>« </w:t>
      </w:r>
      <w:r w:rsidR="00AB40A7" w:rsidRPr="00AC6B84">
        <w:rPr>
          <w:rFonts w:eastAsia="Times New Roman"/>
          <w:iCs/>
        </w:rPr>
        <w:t>connaissance</w:t>
      </w:r>
      <w:r w:rsidR="003C7A43">
        <w:rPr>
          <w:rFonts w:eastAsia="Times New Roman"/>
          <w:iCs/>
        </w:rPr>
        <w:t xml:space="preserve"> </w:t>
      </w:r>
      <w:r w:rsidR="00AB40A7" w:rsidRPr="00AC6B84">
        <w:rPr>
          <w:rFonts w:eastAsia="Times New Roman"/>
          <w:iCs/>
        </w:rPr>
        <w:t>en</w:t>
      </w:r>
      <w:r w:rsidR="003C7A43">
        <w:rPr>
          <w:rFonts w:eastAsia="Times New Roman"/>
          <w:iCs/>
        </w:rPr>
        <w:t xml:space="preserve"> </w:t>
      </w:r>
      <w:r w:rsidR="00AB40A7" w:rsidRPr="00AC6B84">
        <w:rPr>
          <w:rFonts w:eastAsia="Times New Roman"/>
          <w:iCs/>
        </w:rPr>
        <w:t>action</w:t>
      </w:r>
      <w:r w:rsidR="003C7A43">
        <w:rPr>
          <w:rFonts w:eastAsia="Times New Roman"/>
          <w:iCs/>
        </w:rPr>
        <w:t> »</w:t>
      </w:r>
      <w:r w:rsidR="00AB40A7" w:rsidRPr="00AC6B84">
        <w:rPr>
          <w:rFonts w:eastAsia="Times New Roman"/>
        </w:rPr>
        <w:t>, en faisant intervenir principalement les «</w:t>
      </w:r>
      <w:r w:rsidR="00F258FC">
        <w:rPr>
          <w:rFonts w:eastAsia="Times New Roman"/>
        </w:rPr>
        <w:t> </w:t>
      </w:r>
      <w:r w:rsidR="00AB40A7" w:rsidRPr="00AC6B84">
        <w:rPr>
          <w:rFonts w:eastAsia="Times New Roman"/>
        </w:rPr>
        <w:t>médiations</w:t>
      </w:r>
      <w:r w:rsidR="00F258FC">
        <w:rPr>
          <w:rFonts w:eastAsia="Times New Roman"/>
        </w:rPr>
        <w:t> </w:t>
      </w:r>
      <w:r w:rsidR="00AB40A7" w:rsidRPr="00AC6B84">
        <w:rPr>
          <w:rFonts w:eastAsia="Times New Roman"/>
        </w:rPr>
        <w:t>»</w:t>
      </w:r>
      <w:r w:rsidR="000E4EE6" w:rsidRPr="00AC6B84">
        <w:rPr>
          <w:rFonts w:eastAsia="Times New Roman"/>
        </w:rPr>
        <w:t xml:space="preserve"> entre les </w:t>
      </w:r>
      <w:r w:rsidR="003C7A43">
        <w:rPr>
          <w:rFonts w:eastAsia="Times New Roman"/>
        </w:rPr>
        <w:t xml:space="preserve">personnes </w:t>
      </w:r>
      <w:r w:rsidR="000E4EE6" w:rsidRPr="00AC6B84">
        <w:rPr>
          <w:rFonts w:eastAsia="Times New Roman"/>
        </w:rPr>
        <w:t>apprenant</w:t>
      </w:r>
      <w:r w:rsidR="003C7A43">
        <w:rPr>
          <w:rFonts w:eastAsia="Times New Roman"/>
        </w:rPr>
        <w:t>e</w:t>
      </w:r>
      <w:r w:rsidR="000E4EE6" w:rsidRPr="00AC6B84">
        <w:rPr>
          <w:rFonts w:eastAsia="Times New Roman"/>
        </w:rPr>
        <w:t>s</w:t>
      </w:r>
      <w:r w:rsidR="005E27F7" w:rsidRPr="00AC6B84">
        <w:rPr>
          <w:rFonts w:eastAsia="Times New Roman"/>
        </w:rPr>
        <w:t xml:space="preserve">, </w:t>
      </w:r>
      <w:r w:rsidR="003C7A43">
        <w:rPr>
          <w:rFonts w:eastAsia="Times New Roman"/>
        </w:rPr>
        <w:t>celles</w:t>
      </w:r>
      <w:r w:rsidR="005E27F7" w:rsidRPr="00AC6B84">
        <w:rPr>
          <w:rFonts w:eastAsia="Times New Roman"/>
        </w:rPr>
        <w:t xml:space="preserve">-ci </w:t>
      </w:r>
      <w:r w:rsidR="005E27F7" w:rsidRPr="00AC6B84">
        <w:rPr>
          <w:rFonts w:eastAsia="Times New Roman"/>
        </w:rPr>
        <w:lastRenderedPageBreak/>
        <w:t>interagissant avec les outils symboliques et physiques de leur environnement socioculturel</w:t>
      </w:r>
      <w:r w:rsidR="00E5052E" w:rsidRPr="00AC6B84">
        <w:rPr>
          <w:rFonts w:eastAsia="Times New Roman"/>
        </w:rPr>
        <w:t xml:space="preserve"> (Vygotsk</w:t>
      </w:r>
      <w:r w:rsidR="00BA71BC">
        <w:rPr>
          <w:rFonts w:eastAsia="Times New Roman"/>
        </w:rPr>
        <w:t>y</w:t>
      </w:r>
      <w:r w:rsidR="00E5052E" w:rsidRPr="00AC6B84">
        <w:rPr>
          <w:rFonts w:eastAsia="Times New Roman"/>
        </w:rPr>
        <w:t xml:space="preserve">, 1978; </w:t>
      </w:r>
      <w:proofErr w:type="spellStart"/>
      <w:r w:rsidR="00E5052E" w:rsidRPr="00AC6B84">
        <w:rPr>
          <w:rFonts w:eastAsia="Times New Roman"/>
        </w:rPr>
        <w:t>Ivic</w:t>
      </w:r>
      <w:proofErr w:type="spellEnd"/>
      <w:r w:rsidR="00F258FC">
        <w:rPr>
          <w:rFonts w:eastAsia="Times New Roman"/>
        </w:rPr>
        <w:t>,</w:t>
      </w:r>
      <w:r w:rsidR="00E5052E" w:rsidRPr="00AC6B84">
        <w:rPr>
          <w:rFonts w:eastAsia="Times New Roman"/>
        </w:rPr>
        <w:t xml:space="preserve"> 1994)</w:t>
      </w:r>
      <w:r w:rsidR="00D61D41" w:rsidRPr="00AC6B84">
        <w:rPr>
          <w:rFonts w:eastAsia="Times New Roman"/>
        </w:rPr>
        <w:t xml:space="preserve">. Le </w:t>
      </w:r>
      <w:r w:rsidR="00AB40A7" w:rsidRPr="00AC6B84">
        <w:rPr>
          <w:rFonts w:eastAsia="Times New Roman"/>
        </w:rPr>
        <w:t>développement mental doit être pensé comme étant de nature sociale, en associant appropriation et communication (</w:t>
      </w:r>
      <w:proofErr w:type="spellStart"/>
      <w:r w:rsidR="00F70F61" w:rsidRPr="00AC6B84">
        <w:rPr>
          <w:rFonts w:eastAsia="Times New Roman"/>
        </w:rPr>
        <w:t>Rochex</w:t>
      </w:r>
      <w:proofErr w:type="spellEnd"/>
      <w:r w:rsidR="00F258FC">
        <w:rPr>
          <w:rFonts w:eastAsia="Times New Roman"/>
        </w:rPr>
        <w:t>,</w:t>
      </w:r>
      <w:r w:rsidR="00AB40A7" w:rsidRPr="00AC6B84">
        <w:rPr>
          <w:rFonts w:eastAsia="Times New Roman"/>
        </w:rPr>
        <w:t xml:space="preserve"> 1997</w:t>
      </w:r>
      <w:r w:rsidR="00F258FC">
        <w:rPr>
          <w:rFonts w:eastAsia="Times New Roman"/>
        </w:rPr>
        <w:t>;</w:t>
      </w:r>
      <w:r w:rsidR="00AB40A7" w:rsidRPr="00AC6B84">
        <w:rPr>
          <w:rFonts w:eastAsia="Times New Roman"/>
        </w:rPr>
        <w:t xml:space="preserve"> Brassac</w:t>
      </w:r>
      <w:r w:rsidR="00F258FC">
        <w:rPr>
          <w:rFonts w:eastAsia="Times New Roman"/>
        </w:rPr>
        <w:t>,</w:t>
      </w:r>
      <w:r w:rsidR="00AB40A7" w:rsidRPr="00AC6B84">
        <w:rPr>
          <w:rFonts w:eastAsia="Times New Roman"/>
        </w:rPr>
        <w:t xml:space="preserve"> 2003).</w:t>
      </w:r>
    </w:p>
    <w:p w14:paraId="65B99040" w14:textId="40D0E669" w:rsidR="00816A9B" w:rsidRPr="00AC6B84" w:rsidRDefault="00816A9B" w:rsidP="00F71F1D">
      <w:pPr>
        <w:adjustRightInd w:val="0"/>
        <w:spacing w:after="120"/>
        <w:ind w:left="30" w:right="52"/>
        <w:jc w:val="both"/>
      </w:pPr>
      <w:r w:rsidRPr="00AC6B84">
        <w:t>Durant les années</w:t>
      </w:r>
      <w:r w:rsidR="00F258FC">
        <w:t xml:space="preserve"> 19</w:t>
      </w:r>
      <w:r w:rsidRPr="00AC6B84">
        <w:t xml:space="preserve">70, les </w:t>
      </w:r>
      <w:r w:rsidR="00CB6D34" w:rsidRPr="00AC6B84">
        <w:t>environnements d</w:t>
      </w:r>
      <w:r w:rsidR="00DA1839">
        <w:t>’</w:t>
      </w:r>
      <w:r w:rsidR="00CB6D34" w:rsidRPr="00AC6B84">
        <w:t>apprentissage par ordinateur</w:t>
      </w:r>
      <w:r w:rsidR="006B3E17" w:rsidRPr="00AC6B84">
        <w:t xml:space="preserve"> </w:t>
      </w:r>
      <w:r w:rsidRPr="00AC6B84">
        <w:t>étaient généralement inspirés de l</w:t>
      </w:r>
      <w:r w:rsidR="00DA1839">
        <w:t>’</w:t>
      </w:r>
      <w:r w:rsidRPr="00AC6B84">
        <w:t xml:space="preserve">enseignement programmé prôné par des chercheurs comme Skinner et </w:t>
      </w:r>
      <w:proofErr w:type="spellStart"/>
      <w:r w:rsidRPr="00AC6B84">
        <w:t>Crowder</w:t>
      </w:r>
      <w:proofErr w:type="spellEnd"/>
      <w:r w:rsidR="001C6347">
        <w:t>,</w:t>
      </w:r>
      <w:r w:rsidRPr="00AC6B84">
        <w:t xml:space="preserve"> où l</w:t>
      </w:r>
      <w:r w:rsidR="001C6347">
        <w:t xml:space="preserve">a personne </w:t>
      </w:r>
      <w:r w:rsidRPr="00AC6B84">
        <w:t>apprenant</w:t>
      </w:r>
      <w:r w:rsidR="001C6347">
        <w:t>e</w:t>
      </w:r>
      <w:r w:rsidRPr="00AC6B84">
        <w:t xml:space="preserve"> devait assimiler un contenu statique</w:t>
      </w:r>
      <w:r w:rsidR="00B24934" w:rsidRPr="00AC6B84">
        <w:t xml:space="preserve">. Ces systèmes </w:t>
      </w:r>
      <w:r w:rsidR="001C6347">
        <w:t xml:space="preserve">lui </w:t>
      </w:r>
      <w:r w:rsidRPr="00AC6B84">
        <w:t>présenta</w:t>
      </w:r>
      <w:r w:rsidR="00B24934" w:rsidRPr="00AC6B84">
        <w:t>ie</w:t>
      </w:r>
      <w:r w:rsidRPr="00AC6B84">
        <w:t xml:space="preserve">nt </w:t>
      </w:r>
      <w:r w:rsidR="00B24934" w:rsidRPr="00AC6B84">
        <w:t xml:space="preserve">de manière invariable </w:t>
      </w:r>
      <w:r w:rsidRPr="00AC6B84">
        <w:t xml:space="preserve">des questions </w:t>
      </w:r>
      <w:r w:rsidR="00B508AD" w:rsidRPr="00AC6B84">
        <w:t>à choix multiples</w:t>
      </w:r>
      <w:r w:rsidRPr="00AC6B84">
        <w:t>, indépendamment de son niveau de connaissance, selon une séquence</w:t>
      </w:r>
      <w:r w:rsidR="00B508AD" w:rsidRPr="00AC6B84">
        <w:t xml:space="preserve"> par petites </w:t>
      </w:r>
      <w:r w:rsidR="00650222" w:rsidRPr="00AC6B84">
        <w:t>étapes</w:t>
      </w:r>
      <w:r w:rsidRPr="00AC6B84">
        <w:t xml:space="preserve"> «</w:t>
      </w:r>
      <w:r w:rsidR="001C6347">
        <w:t> </w:t>
      </w:r>
      <w:r w:rsidRPr="00AC6B84">
        <w:t>pas à pas</w:t>
      </w:r>
      <w:r w:rsidR="001C6347">
        <w:t> </w:t>
      </w:r>
      <w:r w:rsidRPr="00AC6B84">
        <w:t>»</w:t>
      </w:r>
      <w:r w:rsidR="00B508AD" w:rsidRPr="00AC6B84">
        <w:t>.</w:t>
      </w:r>
      <w:r w:rsidRPr="00AC6B84">
        <w:t xml:space="preserve"> </w:t>
      </w:r>
      <w:r w:rsidR="00B508AD" w:rsidRPr="00AC6B84">
        <w:t>Le</w:t>
      </w:r>
      <w:r w:rsidR="00B24934" w:rsidRPr="00AC6B84">
        <w:t>s</w:t>
      </w:r>
      <w:r w:rsidRPr="00AC6B84">
        <w:t xml:space="preserve"> système</w:t>
      </w:r>
      <w:r w:rsidR="00B24934" w:rsidRPr="00AC6B84">
        <w:t>s</w:t>
      </w:r>
      <w:r w:rsidRPr="00AC6B84">
        <w:t xml:space="preserve"> fournissai</w:t>
      </w:r>
      <w:r w:rsidR="00B24934" w:rsidRPr="00AC6B84">
        <w:t>en</w:t>
      </w:r>
      <w:r w:rsidRPr="00AC6B84">
        <w:t xml:space="preserve">t </w:t>
      </w:r>
      <w:r w:rsidR="00B508AD" w:rsidRPr="00AC6B84">
        <w:t>ensuite</w:t>
      </w:r>
      <w:r w:rsidRPr="00AC6B84">
        <w:t xml:space="preserve"> la même rétroaction à </w:t>
      </w:r>
      <w:r w:rsidR="00650222" w:rsidRPr="00AC6B84">
        <w:t xml:space="preserve">tous les </w:t>
      </w:r>
      <w:r w:rsidRPr="00AC6B84">
        <w:t>apprenant</w:t>
      </w:r>
      <w:r w:rsidR="00650222" w:rsidRPr="00AC6B84">
        <w:t>s</w:t>
      </w:r>
      <w:r w:rsidR="001C6347">
        <w:t xml:space="preserve"> et les apprenantes</w:t>
      </w:r>
      <w:r w:rsidRPr="00AC6B84">
        <w:t xml:space="preserve"> chaque fois qu</w:t>
      </w:r>
      <w:r w:rsidR="00DA1839">
        <w:t>’</w:t>
      </w:r>
      <w:r w:rsidR="00650222" w:rsidRPr="00AC6B84">
        <w:t>une</w:t>
      </w:r>
      <w:r w:rsidRPr="00AC6B84">
        <w:t xml:space="preserve"> réponse était jugée </w:t>
      </w:r>
      <w:r w:rsidR="00650222" w:rsidRPr="00AC6B84">
        <w:t xml:space="preserve">correcte ou </w:t>
      </w:r>
      <w:r w:rsidRPr="00AC6B84">
        <w:t>incorrecte</w:t>
      </w:r>
      <w:r w:rsidR="00026DC0" w:rsidRPr="00AC6B84">
        <w:t>.</w:t>
      </w:r>
    </w:p>
    <w:p w14:paraId="60C8DD9D" w14:textId="70ED8835" w:rsidR="008F2965" w:rsidRPr="00AC6B84" w:rsidRDefault="00650222" w:rsidP="00F71F1D">
      <w:pPr>
        <w:adjustRightInd w:val="0"/>
        <w:spacing w:after="120"/>
        <w:ind w:left="30" w:right="52"/>
        <w:jc w:val="both"/>
      </w:pPr>
      <w:r w:rsidRPr="00AC6B84">
        <w:t>Les critiques de cette approche transmissive</w:t>
      </w:r>
      <w:r w:rsidR="00816A9B" w:rsidRPr="00AC6B84">
        <w:t xml:space="preserve"> </w:t>
      </w:r>
      <w:r w:rsidR="001548EE" w:rsidRPr="00AC6B84">
        <w:t xml:space="preserve">ont fait que, très tôt, les travaux dans les </w:t>
      </w:r>
      <w:r w:rsidR="00C1084F" w:rsidRPr="00AC6B84">
        <w:t>EIA</w:t>
      </w:r>
      <w:r w:rsidR="001548EE" w:rsidRPr="00AC6B84">
        <w:t xml:space="preserve"> se sont écartés du paradigme b</w:t>
      </w:r>
      <w:r w:rsidR="001C6347">
        <w:t>é</w:t>
      </w:r>
      <w:r w:rsidR="001548EE" w:rsidRPr="00AC6B84">
        <w:t>havioriste de l</w:t>
      </w:r>
      <w:r w:rsidR="00DA1839">
        <w:t>’</w:t>
      </w:r>
      <w:r w:rsidR="001548EE" w:rsidRPr="00AC6B84">
        <w:t>apprentissage</w:t>
      </w:r>
      <w:r w:rsidR="00802D88">
        <w:t>,</w:t>
      </w:r>
      <w:r w:rsidR="001548EE" w:rsidRPr="00AC6B84">
        <w:t xml:space="preserve"> pour épouser tantôt le paradigme cognitiviste, </w:t>
      </w:r>
      <w:r w:rsidR="00810A4E" w:rsidRPr="00AC6B84">
        <w:t xml:space="preserve">tantôt </w:t>
      </w:r>
      <w:r w:rsidR="001548EE" w:rsidRPr="00AC6B84">
        <w:t>le constructivisme ou le socioconstructivisme</w:t>
      </w:r>
      <w:r w:rsidR="002264DF" w:rsidRPr="00AC6B84">
        <w:t>.</w:t>
      </w:r>
      <w:r w:rsidR="001548EE" w:rsidRPr="00AC6B84">
        <w:t xml:space="preserve"> </w:t>
      </w:r>
      <w:r w:rsidR="00816A9B" w:rsidRPr="00AC6B84">
        <w:t>Grâce aux techniques d</w:t>
      </w:r>
      <w:r w:rsidR="00DA1839">
        <w:t>’</w:t>
      </w:r>
      <w:r w:rsidR="00816A9B" w:rsidRPr="00AC6B84">
        <w:t>IA, il était désormais possible de «</w:t>
      </w:r>
      <w:r w:rsidR="007106EA">
        <w:t> </w:t>
      </w:r>
      <w:r w:rsidR="00816A9B" w:rsidRPr="00AC6B84">
        <w:t>doter</w:t>
      </w:r>
      <w:r w:rsidR="007106EA">
        <w:t> </w:t>
      </w:r>
      <w:r w:rsidR="00816A9B" w:rsidRPr="00AC6B84">
        <w:t>» les ordinateurs de connaissances et de mécanismes permettant d</w:t>
      </w:r>
      <w:r w:rsidR="00DA1839">
        <w:t>’</w:t>
      </w:r>
      <w:r w:rsidR="00816A9B" w:rsidRPr="00AC6B84">
        <w:t>utiliser ces connaissances</w:t>
      </w:r>
      <w:r w:rsidR="00B508AD" w:rsidRPr="00AC6B84">
        <w:t xml:space="preserve"> pour personnaliser la démarche d</w:t>
      </w:r>
      <w:r w:rsidR="00DA1839">
        <w:t>’</w:t>
      </w:r>
      <w:r w:rsidR="00B508AD" w:rsidRPr="00AC6B84">
        <w:t>apprentissage et le contenu des rétroactions.</w:t>
      </w:r>
      <w:r w:rsidR="00026DC0" w:rsidRPr="00AC6B84">
        <w:t xml:space="preserve"> </w:t>
      </w:r>
    </w:p>
    <w:p w14:paraId="20D46090" w14:textId="7B4F9516" w:rsidR="00816A9B" w:rsidRPr="00AC6B84" w:rsidRDefault="008F2965" w:rsidP="00F71F1D">
      <w:pPr>
        <w:adjustRightInd w:val="0"/>
        <w:spacing w:after="120"/>
        <w:ind w:left="30" w:right="52"/>
        <w:jc w:val="both"/>
      </w:pPr>
      <w:r w:rsidRPr="00AC6B84">
        <w:t>La figure</w:t>
      </w:r>
      <w:r w:rsidR="00DA64BD" w:rsidRPr="00AC6B84">
        <w:t> </w:t>
      </w:r>
      <w:r w:rsidR="00F258FC">
        <w:t>9.</w:t>
      </w:r>
      <w:r w:rsidR="00D61D41" w:rsidRPr="00AC6B84">
        <w:t>2</w:t>
      </w:r>
      <w:r w:rsidR="00650222" w:rsidRPr="00AC6B84">
        <w:t xml:space="preserve"> </w:t>
      </w:r>
      <w:r w:rsidRPr="00AC6B84">
        <w:t>montre</w:t>
      </w:r>
      <w:r w:rsidR="00B508AD" w:rsidRPr="00AC6B84">
        <w:t xml:space="preserve"> </w:t>
      </w:r>
      <w:r w:rsidRPr="00AC6B84">
        <w:t>quatre</w:t>
      </w:r>
      <w:r w:rsidR="00B508AD" w:rsidRPr="00AC6B84">
        <w:t xml:space="preserve"> </w:t>
      </w:r>
      <w:r w:rsidRPr="00AC6B84">
        <w:t>tendances</w:t>
      </w:r>
      <w:r w:rsidR="00B508AD" w:rsidRPr="00AC6B84">
        <w:t xml:space="preserve"> </w:t>
      </w:r>
      <w:r w:rsidRPr="00AC6B84">
        <w:t xml:space="preserve">dans les </w:t>
      </w:r>
      <w:r w:rsidR="007763CF" w:rsidRPr="00AC6B84">
        <w:t>E</w:t>
      </w:r>
      <w:r w:rsidR="00832345" w:rsidRPr="00AC6B84">
        <w:t xml:space="preserve">NA </w:t>
      </w:r>
      <w:r w:rsidRPr="00AC6B84">
        <w:t>qui adoptent principalement une des quatre théories d</w:t>
      </w:r>
      <w:r w:rsidR="00DA1839">
        <w:t>’</w:t>
      </w:r>
      <w:r w:rsidRPr="00AC6B84">
        <w:t>apprentissage</w:t>
      </w:r>
      <w:r w:rsidR="00B508AD" w:rsidRPr="00AC6B84">
        <w:t xml:space="preserve"> : </w:t>
      </w:r>
      <w:r w:rsidRPr="00AC6B84">
        <w:t>l</w:t>
      </w:r>
      <w:r w:rsidR="00DA1839">
        <w:t>’</w:t>
      </w:r>
      <w:r w:rsidRPr="00AC6B84">
        <w:t>enseignement assisté par ordinateur, fondé principalement sur le b</w:t>
      </w:r>
      <w:r w:rsidR="001C6347">
        <w:t>é</w:t>
      </w:r>
      <w:r w:rsidRPr="00AC6B84">
        <w:t>haviorisme</w:t>
      </w:r>
      <w:r w:rsidR="00DA7468" w:rsidRPr="00AC6B84">
        <w:t>;</w:t>
      </w:r>
      <w:r w:rsidRPr="00AC6B84">
        <w:t xml:space="preserve"> </w:t>
      </w:r>
      <w:r w:rsidR="00B508AD" w:rsidRPr="00AC6B84">
        <w:t>les systèmes tutoriels intelligents (STI)</w:t>
      </w:r>
      <w:r w:rsidR="00054010" w:rsidRPr="00AC6B84">
        <w:t xml:space="preserve"> </w:t>
      </w:r>
      <w:r w:rsidRPr="00AC6B84">
        <w:t xml:space="preserve">ou </w:t>
      </w:r>
      <w:r w:rsidR="00FB69C2" w:rsidRPr="00AC6B84">
        <w:t>environnements d</w:t>
      </w:r>
      <w:r w:rsidR="00DA1839">
        <w:t>’</w:t>
      </w:r>
      <w:r w:rsidR="00FB69C2" w:rsidRPr="00AC6B84">
        <w:t>apprentissage guidé</w:t>
      </w:r>
      <w:r w:rsidR="00FA7BD9" w:rsidRPr="00AC6B84">
        <w:t>,</w:t>
      </w:r>
      <w:r w:rsidR="00FB69C2" w:rsidRPr="00AC6B84">
        <w:t xml:space="preserve"> </w:t>
      </w:r>
      <w:r w:rsidR="00484E5E" w:rsidRPr="00AC6B84">
        <w:t>fondé</w:t>
      </w:r>
      <w:r w:rsidR="00026DC0" w:rsidRPr="00AC6B84">
        <w:t>s</w:t>
      </w:r>
      <w:r w:rsidR="00484E5E" w:rsidRPr="00AC6B84">
        <w:t xml:space="preserve"> sur </w:t>
      </w:r>
      <w:r w:rsidRPr="00AC6B84">
        <w:t>le</w:t>
      </w:r>
      <w:r w:rsidR="00484E5E" w:rsidRPr="00AC6B84">
        <w:t xml:space="preserve"> cognitivis</w:t>
      </w:r>
      <w:r w:rsidRPr="00AC6B84">
        <w:t>m</w:t>
      </w:r>
      <w:r w:rsidR="00484E5E" w:rsidRPr="00AC6B84">
        <w:t>e</w:t>
      </w:r>
      <w:r w:rsidR="00DA7468" w:rsidRPr="00AC6B84">
        <w:t>;</w:t>
      </w:r>
      <w:r w:rsidR="00484E5E" w:rsidRPr="00AC6B84">
        <w:t xml:space="preserve"> </w:t>
      </w:r>
      <w:r w:rsidR="00B508AD" w:rsidRPr="00AC6B84">
        <w:t>les environnements d</w:t>
      </w:r>
      <w:r w:rsidR="00DA1839">
        <w:t>’</w:t>
      </w:r>
      <w:r w:rsidR="00B508AD" w:rsidRPr="00AC6B84">
        <w:t>apprentissage par la découverte (EAD)</w:t>
      </w:r>
      <w:r w:rsidR="00054010" w:rsidRPr="00AC6B84">
        <w:t xml:space="preserve">, </w:t>
      </w:r>
      <w:r w:rsidR="00484E5E" w:rsidRPr="00AC6B84">
        <w:t xml:space="preserve">fondés </w:t>
      </w:r>
      <w:r w:rsidR="002067E9" w:rsidRPr="00AC6B84">
        <w:t xml:space="preserve">principalement </w:t>
      </w:r>
      <w:r w:rsidR="00484E5E" w:rsidRPr="00AC6B84">
        <w:t>sur le constructivisme</w:t>
      </w:r>
      <w:r w:rsidR="00DA7468" w:rsidRPr="00AC6B84">
        <w:t>;</w:t>
      </w:r>
      <w:r w:rsidR="00B508AD" w:rsidRPr="00AC6B84">
        <w:t xml:space="preserve"> </w:t>
      </w:r>
      <w:r w:rsidR="00484E5E" w:rsidRPr="00AC6B84">
        <w:t>les environnements d</w:t>
      </w:r>
      <w:r w:rsidR="00DA1839">
        <w:t>’</w:t>
      </w:r>
      <w:r w:rsidR="00484E5E" w:rsidRPr="00AC6B84">
        <w:t>apprentissage collaboratif</w:t>
      </w:r>
      <w:r w:rsidR="001C6347">
        <w:t>,</w:t>
      </w:r>
      <w:r w:rsidR="00484E5E" w:rsidRPr="00AC6B84">
        <w:t xml:space="preserve"> fondés sur le socioconstructivisme. </w:t>
      </w:r>
      <w:r w:rsidR="00832345" w:rsidRPr="00AC6B84">
        <w:t>La figure montre également leur ordre d</w:t>
      </w:r>
      <w:r w:rsidR="00DA1839">
        <w:t>’</w:t>
      </w:r>
      <w:r w:rsidR="00832345" w:rsidRPr="00AC6B84">
        <w:t xml:space="preserve">apparition approximatif depuis les années </w:t>
      </w:r>
      <w:r w:rsidR="007106EA">
        <w:t>1960</w:t>
      </w:r>
      <w:r w:rsidR="00832345" w:rsidRPr="00AC6B84">
        <w:t xml:space="preserve">. Ces ENA ne font </w:t>
      </w:r>
      <w:r w:rsidR="001B50EC" w:rsidRPr="00AC6B84">
        <w:t>parfois</w:t>
      </w:r>
      <w:r w:rsidR="00832345" w:rsidRPr="00AC6B84">
        <w:t xml:space="preserve"> </w:t>
      </w:r>
      <w:r w:rsidR="00D108FD">
        <w:t xml:space="preserve">pas </w:t>
      </w:r>
      <w:r w:rsidR="00832345" w:rsidRPr="00AC6B84">
        <w:t>appel à l</w:t>
      </w:r>
      <w:r w:rsidR="00DA1839">
        <w:t>’</w:t>
      </w:r>
      <w:r w:rsidR="00832345" w:rsidRPr="00AC6B84">
        <w:t>intelligence artificielle.</w:t>
      </w:r>
    </w:p>
    <w:p w14:paraId="2DC55869" w14:textId="211602AE" w:rsidR="00484E5E" w:rsidRPr="00AC6B84" w:rsidRDefault="00543CD1" w:rsidP="00F71F1D">
      <w:pPr>
        <w:adjustRightInd w:val="0"/>
        <w:spacing w:after="120"/>
        <w:ind w:left="30" w:right="52"/>
        <w:jc w:val="center"/>
      </w:pPr>
      <w:r w:rsidRPr="000B7F3A">
        <w:rPr>
          <w:noProof/>
        </w:rPr>
        <w:drawing>
          <wp:inline distT="0" distB="0" distL="0" distR="0" wp14:anchorId="64718841" wp14:editId="7285048B">
            <wp:extent cx="4834646" cy="1471657"/>
            <wp:effectExtent l="0" t="0" r="4445" b="190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51858" cy="1476896"/>
                    </a:xfrm>
                    <a:prstGeom prst="rect">
                      <a:avLst/>
                    </a:prstGeom>
                  </pic:spPr>
                </pic:pic>
              </a:graphicData>
            </a:graphic>
          </wp:inline>
        </w:drawing>
      </w:r>
    </w:p>
    <w:p w14:paraId="47CC16DB" w14:textId="13F666C2" w:rsidR="00D61D41" w:rsidRPr="00AC6B84" w:rsidRDefault="00D61D41" w:rsidP="008655B2">
      <w:pPr>
        <w:adjustRightInd w:val="0"/>
        <w:spacing w:after="120"/>
        <w:ind w:left="30" w:right="52"/>
      </w:pPr>
      <w:r w:rsidRPr="00AC6B84">
        <w:rPr>
          <w:b/>
          <w:bCs/>
        </w:rPr>
        <w:t>Figure</w:t>
      </w:r>
      <w:r w:rsidR="00DA64BD" w:rsidRPr="00AC6B84">
        <w:rPr>
          <w:b/>
          <w:bCs/>
        </w:rPr>
        <w:t> </w:t>
      </w:r>
      <w:r w:rsidR="00F258FC">
        <w:rPr>
          <w:b/>
          <w:bCs/>
        </w:rPr>
        <w:t>9.</w:t>
      </w:r>
      <w:r w:rsidRPr="00AC6B84">
        <w:rPr>
          <w:b/>
          <w:bCs/>
        </w:rPr>
        <w:t>2</w:t>
      </w:r>
      <w:r w:rsidRPr="00AC6B84">
        <w:t xml:space="preserve"> Théories d</w:t>
      </w:r>
      <w:r w:rsidR="00DA1839">
        <w:t>’</w:t>
      </w:r>
      <w:r w:rsidRPr="00AC6B84">
        <w:t xml:space="preserve">apprentissage et </w:t>
      </w:r>
      <w:r w:rsidR="00650222" w:rsidRPr="00AC6B84">
        <w:t xml:space="preserve">types </w:t>
      </w:r>
      <w:r w:rsidRPr="00AC6B84">
        <w:t>d</w:t>
      </w:r>
      <w:r w:rsidR="00DA1839">
        <w:t>’</w:t>
      </w:r>
      <w:r w:rsidR="00650222" w:rsidRPr="00AC6B84">
        <w:t xml:space="preserve">environnements </w:t>
      </w:r>
      <w:r w:rsidR="008B1DD5" w:rsidRPr="00AC6B84">
        <w:t>d</w:t>
      </w:r>
      <w:r w:rsidR="00DA1839">
        <w:t>’</w:t>
      </w:r>
      <w:r w:rsidR="008B1DD5" w:rsidRPr="00AC6B84">
        <w:t>apprentissage</w:t>
      </w:r>
    </w:p>
    <w:p w14:paraId="212111E9" w14:textId="6ED0EE2D" w:rsidR="00165ED5" w:rsidRPr="00AC6B84" w:rsidRDefault="00DF1926" w:rsidP="00F71F1D">
      <w:pPr>
        <w:pStyle w:val="Titre2"/>
      </w:pPr>
      <w:r w:rsidRPr="00AC6B84">
        <w:t>L</w:t>
      </w:r>
      <w:r w:rsidR="00DA1839">
        <w:t>’</w:t>
      </w:r>
      <w:r w:rsidR="00165ED5" w:rsidRPr="00AC6B84">
        <w:t>IA dans les environnements intelligents</w:t>
      </w:r>
      <w:r w:rsidRPr="00AC6B84">
        <w:t xml:space="preserve"> </w:t>
      </w:r>
      <w:r w:rsidR="00A54D58">
        <w:t>pour l</w:t>
      </w:r>
      <w:r w:rsidR="00DA1839">
        <w:t>’</w:t>
      </w:r>
      <w:r w:rsidRPr="00AC6B84">
        <w:t>apprentissage</w:t>
      </w:r>
    </w:p>
    <w:p w14:paraId="0E8A8441" w14:textId="604E1C0C" w:rsidR="00760B04" w:rsidRPr="00AC6B84" w:rsidRDefault="00760B04" w:rsidP="00760B04">
      <w:pPr>
        <w:adjustRightInd w:val="0"/>
        <w:spacing w:after="120"/>
        <w:ind w:left="30" w:right="52"/>
        <w:jc w:val="both"/>
      </w:pPr>
      <w:r w:rsidRPr="00AC6B84">
        <w:t>Ces différentes approches coexistent aujourd</w:t>
      </w:r>
      <w:r w:rsidR="00DA1839">
        <w:t>’</w:t>
      </w:r>
      <w:r w:rsidRPr="00AC6B84">
        <w:t>hui dans les ENA, ce qui fait que l</w:t>
      </w:r>
      <w:r w:rsidR="00DA1839">
        <w:t>’</w:t>
      </w:r>
      <w:r w:rsidRPr="00AC6B84">
        <w:t>IA a pris plus d</w:t>
      </w:r>
      <w:r w:rsidR="00DA1839">
        <w:t>’</w:t>
      </w:r>
      <w:r w:rsidRPr="00AC6B84">
        <w:t xml:space="preserve">importance en éducation que par le passé, son introduction étant plus accessible </w:t>
      </w:r>
      <w:r w:rsidR="00802D88">
        <w:t>grâce à</w:t>
      </w:r>
      <w:r w:rsidRPr="00AC6B84">
        <w:t xml:space="preserve"> l</w:t>
      </w:r>
      <w:r w:rsidR="00DA1839">
        <w:t>’</w:t>
      </w:r>
      <w:r w:rsidRPr="00AC6B84">
        <w:t>implantation progressive du Web sémantique depuis l</w:t>
      </w:r>
      <w:r w:rsidR="00DA1839">
        <w:t>’</w:t>
      </w:r>
      <w:r w:rsidRPr="00AC6B84">
        <w:t>année</w:t>
      </w:r>
      <w:r w:rsidR="0009572B" w:rsidRPr="00AC6B84">
        <w:t> </w:t>
      </w:r>
      <w:r w:rsidRPr="00AC6B84">
        <w:t>2000.</w:t>
      </w:r>
    </w:p>
    <w:p w14:paraId="5C97DEA0" w14:textId="34F200F4" w:rsidR="00C352D9" w:rsidRPr="00AC6B84" w:rsidRDefault="00503596" w:rsidP="00F71F1D">
      <w:pPr>
        <w:adjustRightInd w:val="0"/>
        <w:spacing w:after="120"/>
        <w:ind w:left="30" w:right="52"/>
        <w:jc w:val="both"/>
      </w:pPr>
      <w:r w:rsidRPr="00AC6B84">
        <w:t>C</w:t>
      </w:r>
      <w:r w:rsidR="00DA1839">
        <w:t>’</w:t>
      </w:r>
      <w:r w:rsidRPr="00AC6B84">
        <w:t xml:space="preserve">est au </w:t>
      </w:r>
      <w:r w:rsidR="00C352D9" w:rsidRPr="00AC6B84">
        <w:t>tournant</w:t>
      </w:r>
      <w:r w:rsidR="005B4277" w:rsidRPr="00AC6B84">
        <w:t xml:space="preserve"> de</w:t>
      </w:r>
      <w:r w:rsidR="00C352D9" w:rsidRPr="00AC6B84">
        <w:t xml:space="preserve"> l</w:t>
      </w:r>
      <w:r w:rsidR="00DA1839">
        <w:t>’</w:t>
      </w:r>
      <w:r w:rsidR="00C352D9" w:rsidRPr="00AC6B84">
        <w:t>an</w:t>
      </w:r>
      <w:r w:rsidR="00DA64BD" w:rsidRPr="00AC6B84">
        <w:t> </w:t>
      </w:r>
      <w:r w:rsidR="00C352D9" w:rsidRPr="00AC6B84">
        <w:t>2000</w:t>
      </w:r>
      <w:r w:rsidRPr="00AC6B84">
        <w:t xml:space="preserve"> que</w:t>
      </w:r>
      <w:r w:rsidR="00C352D9" w:rsidRPr="00AC6B84">
        <w:t xml:space="preserve"> l</w:t>
      </w:r>
      <w:r w:rsidR="00DA1839">
        <w:t>’</w:t>
      </w:r>
      <w:r w:rsidR="00C352D9" w:rsidRPr="00AC6B84">
        <w:t>essor de l</w:t>
      </w:r>
      <w:r w:rsidR="00DA1839">
        <w:t>’</w:t>
      </w:r>
      <w:r w:rsidR="00C352D9" w:rsidRPr="00AC6B84">
        <w:t xml:space="preserve">IA connexionniste </w:t>
      </w:r>
      <w:r w:rsidR="001548EE" w:rsidRPr="00AC6B84">
        <w:t xml:space="preserve">commence </w:t>
      </w:r>
      <w:r w:rsidR="00760B04" w:rsidRPr="00AC6B84">
        <w:t xml:space="preserve">aussi </w:t>
      </w:r>
      <w:r w:rsidR="001548EE" w:rsidRPr="00AC6B84">
        <w:t xml:space="preserve">à </w:t>
      </w:r>
      <w:r w:rsidR="00C352D9" w:rsidRPr="00AC6B84">
        <w:t>influence</w:t>
      </w:r>
      <w:r w:rsidR="001548EE" w:rsidRPr="00AC6B84">
        <w:t>r</w:t>
      </w:r>
      <w:r w:rsidR="00D61D41" w:rsidRPr="00AC6B84">
        <w:t xml:space="preserve"> </w:t>
      </w:r>
      <w:r w:rsidR="00C352D9" w:rsidRPr="00AC6B84">
        <w:t>le</w:t>
      </w:r>
      <w:r w:rsidR="005B4277" w:rsidRPr="00AC6B84">
        <w:t xml:space="preserve"> développement de</w:t>
      </w:r>
      <w:r w:rsidR="00C352D9" w:rsidRPr="00AC6B84">
        <w:t xml:space="preserve">s environnements </w:t>
      </w:r>
      <w:r w:rsidR="00A54D58" w:rsidRPr="00AC6B84">
        <w:t xml:space="preserve">intelligents </w:t>
      </w:r>
      <w:r w:rsidR="00A54D58">
        <w:t>pour l’</w:t>
      </w:r>
      <w:r w:rsidR="00C352D9" w:rsidRPr="00AC6B84">
        <w:t>apprentissage. On</w:t>
      </w:r>
      <w:r w:rsidR="00A54D58">
        <w:t xml:space="preserve"> </w:t>
      </w:r>
      <w:r w:rsidR="00C352D9" w:rsidRPr="00AC6B84">
        <w:t>observe un intérêt croissant pour l</w:t>
      </w:r>
      <w:r w:rsidR="00DA1839">
        <w:t>’</w:t>
      </w:r>
      <w:r w:rsidR="00C352D9" w:rsidRPr="00AC6B84">
        <w:t>exploitation intelligente des données en éducation</w:t>
      </w:r>
      <w:r w:rsidR="008655B2" w:rsidRPr="00AC6B84">
        <w:rPr>
          <w:rStyle w:val="Appelnotedebasdep"/>
        </w:rPr>
        <w:footnoteReference w:id="1"/>
      </w:r>
      <w:r w:rsidR="00A54D58">
        <w:t>,</w:t>
      </w:r>
      <w:r w:rsidR="00C352D9" w:rsidRPr="00AC6B84">
        <w:t xml:space="preserve"> </w:t>
      </w:r>
      <w:r w:rsidR="00C352D9" w:rsidRPr="00AC6B84">
        <w:lastRenderedPageBreak/>
        <w:t>notamment dans le contexte des</w:t>
      </w:r>
      <w:r w:rsidR="00650222" w:rsidRPr="00AC6B84">
        <w:t xml:space="preserve"> CLOM</w:t>
      </w:r>
      <w:r w:rsidR="00BE001B">
        <w:t xml:space="preserve"> (</w:t>
      </w:r>
      <w:r w:rsidR="00C352D9" w:rsidRPr="00AC6B84">
        <w:t>cours en ligne ouverts</w:t>
      </w:r>
      <w:r w:rsidR="002264DF" w:rsidRPr="00AC6B84">
        <w:t xml:space="preserve"> </w:t>
      </w:r>
      <w:r w:rsidR="00BE001B">
        <w:t>massivement)</w:t>
      </w:r>
      <w:r w:rsidRPr="00AC6B84">
        <w:t>,</w:t>
      </w:r>
      <w:r w:rsidR="00D61D41" w:rsidRPr="00AC6B84">
        <w:t xml:space="preserve"> </w:t>
      </w:r>
      <w:r w:rsidRPr="00AC6B84">
        <w:t xml:space="preserve">lesquels </w:t>
      </w:r>
      <w:r w:rsidR="00650222" w:rsidRPr="00AC6B84">
        <w:t>fourniss</w:t>
      </w:r>
      <w:r w:rsidRPr="00AC6B84">
        <w:t>e</w:t>
      </w:r>
      <w:r w:rsidR="00650222" w:rsidRPr="00AC6B84">
        <w:t>nt des</w:t>
      </w:r>
      <w:r w:rsidR="00C352D9" w:rsidRPr="00AC6B84">
        <w:t xml:space="preserve"> données massives (</w:t>
      </w:r>
      <w:r w:rsidR="00C352D9" w:rsidRPr="00AC6B84">
        <w:rPr>
          <w:i/>
          <w:iCs/>
        </w:rPr>
        <w:t>big</w:t>
      </w:r>
      <w:r w:rsidR="007106EA">
        <w:rPr>
          <w:i/>
          <w:iCs/>
        </w:rPr>
        <w:t> </w:t>
      </w:r>
      <w:r w:rsidR="00C352D9" w:rsidRPr="00AC6B84">
        <w:rPr>
          <w:i/>
          <w:iCs/>
        </w:rPr>
        <w:t>data</w:t>
      </w:r>
      <w:r w:rsidR="00C352D9" w:rsidRPr="00AC6B84">
        <w:t xml:space="preserve">). </w:t>
      </w:r>
      <w:r w:rsidR="00810A4E" w:rsidRPr="00AC6B84">
        <w:t>Ce nouveau domaine</w:t>
      </w:r>
      <w:r w:rsidR="00BE001B">
        <w:t xml:space="preserve"> </w:t>
      </w:r>
      <w:r w:rsidRPr="00AC6B84">
        <w:t xml:space="preserve">faisant appel à des données massives, </w:t>
      </w:r>
      <w:r w:rsidR="000308C6" w:rsidRPr="00AC6B84">
        <w:t>appelé</w:t>
      </w:r>
      <w:r w:rsidR="007106EA">
        <w:t xml:space="preserve"> </w:t>
      </w:r>
      <w:r w:rsidR="00165ED5" w:rsidRPr="00AC6B84">
        <w:t>«</w:t>
      </w:r>
      <w:r w:rsidR="007106EA">
        <w:t> </w:t>
      </w:r>
      <w:r w:rsidR="00C352D9" w:rsidRPr="00AC6B84">
        <w:rPr>
          <w:iCs/>
        </w:rPr>
        <w:t>analytique d</w:t>
      </w:r>
      <w:r w:rsidR="00BE001B">
        <w:rPr>
          <w:iCs/>
        </w:rPr>
        <w:t>e l</w:t>
      </w:r>
      <w:r w:rsidR="00DA1839">
        <w:rPr>
          <w:iCs/>
        </w:rPr>
        <w:t>’</w:t>
      </w:r>
      <w:r w:rsidR="00C352D9" w:rsidRPr="00AC6B84">
        <w:rPr>
          <w:iCs/>
        </w:rPr>
        <w:t>apprentissage</w:t>
      </w:r>
      <w:r w:rsidR="007106EA" w:rsidRPr="007106EA">
        <w:rPr>
          <w:iCs/>
        </w:rPr>
        <w:t> </w:t>
      </w:r>
      <w:r w:rsidR="00165ED5" w:rsidRPr="007106EA">
        <w:rPr>
          <w:iCs/>
        </w:rPr>
        <w:t>»</w:t>
      </w:r>
      <w:r w:rsidR="00C352D9" w:rsidRPr="00AC6B84">
        <w:rPr>
          <w:i/>
        </w:rPr>
        <w:t xml:space="preserve"> </w:t>
      </w:r>
      <w:r w:rsidR="00C352D9" w:rsidRPr="00AC6B84">
        <w:t>(</w:t>
      </w:r>
      <w:r w:rsidR="00C352D9" w:rsidRPr="00AC6B84">
        <w:rPr>
          <w:i/>
          <w:iCs/>
        </w:rPr>
        <w:t>learning analytics</w:t>
      </w:r>
      <w:r w:rsidR="00C352D9" w:rsidRPr="00AC6B84">
        <w:t>)</w:t>
      </w:r>
      <w:r w:rsidRPr="00AC6B84">
        <w:t>,</w:t>
      </w:r>
      <w:r w:rsidR="00650222" w:rsidRPr="00AC6B84">
        <w:t xml:space="preserve"> </w:t>
      </w:r>
      <w:r w:rsidR="00C352D9" w:rsidRPr="00AC6B84">
        <w:t>concerne la collecte, la mesure, l</w:t>
      </w:r>
      <w:r w:rsidR="00DA1839">
        <w:t>’</w:t>
      </w:r>
      <w:r w:rsidR="00C352D9" w:rsidRPr="00AC6B84">
        <w:t xml:space="preserve">analyse et la communication des données sur les </w:t>
      </w:r>
      <w:r w:rsidR="00BE001B">
        <w:t xml:space="preserve">personnes </w:t>
      </w:r>
      <w:r w:rsidR="00C352D9" w:rsidRPr="00AC6B84">
        <w:t>apprenant</w:t>
      </w:r>
      <w:r w:rsidR="00BE001B">
        <w:t>e</w:t>
      </w:r>
      <w:r w:rsidR="00C352D9" w:rsidRPr="00AC6B84">
        <w:t>s et leurs contextes, à des fins de compréhension et d</w:t>
      </w:r>
      <w:r w:rsidR="00DA1839">
        <w:t>’</w:t>
      </w:r>
      <w:r w:rsidR="00C352D9" w:rsidRPr="00AC6B84">
        <w:t>optimisation de l</w:t>
      </w:r>
      <w:r w:rsidR="00DA1839">
        <w:t>’</w:t>
      </w:r>
      <w:r w:rsidR="00C352D9" w:rsidRPr="00AC6B84">
        <w:t>apprentissage.</w:t>
      </w:r>
      <w:r w:rsidR="00DA64BD" w:rsidRPr="00AC6B84">
        <w:t xml:space="preserve"> </w:t>
      </w:r>
      <w:r w:rsidR="00C352D9" w:rsidRPr="00AC6B84">
        <w:t>On distingue trois niveaux d</w:t>
      </w:r>
      <w:r w:rsidR="00DA1839">
        <w:t>’</w:t>
      </w:r>
      <w:r w:rsidR="00C352D9" w:rsidRPr="00AC6B84">
        <w:t>analytique de l</w:t>
      </w:r>
      <w:r w:rsidR="00DA1839">
        <w:t>’</w:t>
      </w:r>
      <w:r w:rsidR="00C352D9" w:rsidRPr="00AC6B84">
        <w:t>apprentissage selon qu</w:t>
      </w:r>
      <w:r w:rsidR="00650222" w:rsidRPr="00AC6B84">
        <w:t>e l</w:t>
      </w:r>
      <w:r w:rsidR="00DA1839">
        <w:t>’</w:t>
      </w:r>
      <w:r w:rsidR="00650222" w:rsidRPr="00AC6B84">
        <w:t>on</w:t>
      </w:r>
      <w:r w:rsidR="00C352D9" w:rsidRPr="00AC6B84">
        <w:t xml:space="preserve"> vise l</w:t>
      </w:r>
      <w:r w:rsidR="00DA1839">
        <w:t>’</w:t>
      </w:r>
      <w:r w:rsidR="00C352D9" w:rsidRPr="00AC6B84">
        <w:t>étude de</w:t>
      </w:r>
      <w:r w:rsidR="007106EA">
        <w:t xml:space="preserve"> </w:t>
      </w:r>
      <w:r w:rsidR="00C352D9" w:rsidRPr="00AC6B84">
        <w:t>l</w:t>
      </w:r>
      <w:r w:rsidR="00DA1839">
        <w:t>’</w:t>
      </w:r>
      <w:r w:rsidR="00C352D9" w:rsidRPr="00AC6B84">
        <w:t>apprentissage par les</w:t>
      </w:r>
      <w:r w:rsidR="007106EA">
        <w:t xml:space="preserve"> </w:t>
      </w:r>
      <w:r w:rsidR="00C352D9" w:rsidRPr="00AC6B84">
        <w:t>apprenants</w:t>
      </w:r>
      <w:r w:rsidR="00BE001B">
        <w:t xml:space="preserve"> et les apprenantes</w:t>
      </w:r>
      <w:r w:rsidR="00C352D9" w:rsidRPr="00AC6B84">
        <w:t>, l</w:t>
      </w:r>
      <w:r w:rsidR="00DA1839">
        <w:t>’</w:t>
      </w:r>
      <w:r w:rsidR="00C352D9" w:rsidRPr="00AC6B84">
        <w:t>efficacité d</w:t>
      </w:r>
      <w:r w:rsidR="00DA1839">
        <w:t>’</w:t>
      </w:r>
      <w:r w:rsidR="00C352D9" w:rsidRPr="00AC6B84">
        <w:t xml:space="preserve">un programme de cours ou </w:t>
      </w:r>
      <w:r w:rsidR="00650222" w:rsidRPr="00AC6B84">
        <w:t>l</w:t>
      </w:r>
      <w:r w:rsidR="00C352D9" w:rsidRPr="00AC6B84">
        <w:t>es pratiques d</w:t>
      </w:r>
      <w:r w:rsidR="00DA1839">
        <w:t>’</w:t>
      </w:r>
      <w:r w:rsidR="00C352D9" w:rsidRPr="00AC6B84">
        <w:t>ensemble d</w:t>
      </w:r>
      <w:r w:rsidR="00DA1839">
        <w:t>’</w:t>
      </w:r>
      <w:r w:rsidR="00C352D9" w:rsidRPr="00AC6B84">
        <w:t xml:space="preserve">un </w:t>
      </w:r>
      <w:r w:rsidR="00BE001B">
        <w:t>établissement d’enseignement</w:t>
      </w:r>
      <w:r w:rsidR="00C352D9" w:rsidRPr="00AC6B84">
        <w:t>.</w:t>
      </w:r>
    </w:p>
    <w:p w14:paraId="0C98F32E" w14:textId="7237F053" w:rsidR="007841DF" w:rsidRPr="00AC6B84" w:rsidRDefault="007841DF" w:rsidP="00F71F1D">
      <w:pPr>
        <w:pStyle w:val="Titre3"/>
        <w:spacing w:before="0"/>
      </w:pPr>
      <w:r w:rsidRPr="00AC6B84">
        <w:t>Les systèmes tutoriels intelligents</w:t>
      </w:r>
    </w:p>
    <w:p w14:paraId="0581FC0B" w14:textId="431B59D9" w:rsidR="00B508AD" w:rsidRPr="00AC6B84" w:rsidRDefault="00B508AD" w:rsidP="00F71F1D">
      <w:pPr>
        <w:adjustRightInd w:val="0"/>
        <w:spacing w:after="120"/>
        <w:ind w:left="30" w:right="52"/>
        <w:jc w:val="both"/>
      </w:pPr>
      <w:r w:rsidRPr="00AC6B84">
        <w:rPr>
          <w:noProof/>
          <w:lang w:eastAsia="fr-CA"/>
        </w:rPr>
        <mc:AlternateContent>
          <mc:Choice Requires="wpg">
            <w:drawing>
              <wp:anchor distT="0" distB="0" distL="114300" distR="114300" simplePos="0" relativeHeight="251659264" behindDoc="1" locked="0" layoutInCell="1" allowOverlap="1" wp14:anchorId="47B1D2AE" wp14:editId="0BEC339B">
                <wp:simplePos x="0" y="0"/>
                <wp:positionH relativeFrom="page">
                  <wp:posOffset>6592570</wp:posOffset>
                </wp:positionH>
                <wp:positionV relativeFrom="paragraph">
                  <wp:posOffset>811530</wp:posOffset>
                </wp:positionV>
                <wp:extent cx="36830" cy="0"/>
                <wp:effectExtent l="0" t="0" r="13970" b="12700"/>
                <wp:wrapNone/>
                <wp:docPr id="62"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830" cy="0"/>
                          <a:chOff x="10382" y="1278"/>
                          <a:chExt cx="58" cy="0"/>
                        </a:xfrm>
                      </wpg:grpSpPr>
                      <wps:wsp>
                        <wps:cNvPr id="63" name="Freeform 18"/>
                        <wps:cNvSpPr>
                          <a:spLocks/>
                        </wps:cNvSpPr>
                        <wps:spPr bwMode="auto">
                          <a:xfrm>
                            <a:off x="10382" y="1278"/>
                            <a:ext cx="58" cy="0"/>
                          </a:xfrm>
                          <a:custGeom>
                            <a:avLst/>
                            <a:gdLst>
                              <a:gd name="T0" fmla="+- 0 10382 10382"/>
                              <a:gd name="T1" fmla="*/ T0 w 58"/>
                              <a:gd name="T2" fmla="+- 0 10440 10382"/>
                              <a:gd name="T3" fmla="*/ T2 w 58"/>
                            </a:gdLst>
                            <a:ahLst/>
                            <a:cxnLst>
                              <a:cxn ang="0">
                                <a:pos x="T1" y="0"/>
                              </a:cxn>
                              <a:cxn ang="0">
                                <a:pos x="T3" y="0"/>
                              </a:cxn>
                            </a:cxnLst>
                            <a:rect l="0" t="0" r="r" b="b"/>
                            <a:pathLst>
                              <a:path w="58">
                                <a:moveTo>
                                  <a:pt x="0" y="0"/>
                                </a:moveTo>
                                <a:lnTo>
                                  <a:pt x="58" y="0"/>
                                </a:lnTo>
                              </a:path>
                            </a:pathLst>
                          </a:custGeom>
                          <a:noFill/>
                          <a:ln w="1193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w:pict>
              <v:group w14:anchorId="193BBD4A" id="Group 17" o:spid="_x0000_s1026" style="position:absolute;margin-left:519.1pt;margin-top:63.9pt;width:2.9pt;height:0;z-index:-251657216;mso-position-horizontal-relative:page" coordorigin="10382,1278" coordsize="5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">
                <v:shape id="Freeform 18" o:spid="_x0000_s1027" style="position:absolute;left:10382;top:1278;width:58;height:0;visibility:visible;mso-wrap-style:square;v-text-anchor:top" coordsize="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" path="m,l58,e" filled="f" strokeweight=".94pt">
                  <v:path arrowok="t" o:connecttype="custom" o:connectlocs="0,0;58,0" o:connectangles="0,0"/>
                </v:shape>
                <w10:wrap anchorx="page"/>
              </v:group>
            </w:pict>
          </mc:Fallback>
        </mc:AlternateContent>
      </w:r>
      <w:r w:rsidRPr="00AC6B84">
        <w:t>En 1984, Bloom publi</w:t>
      </w:r>
      <w:r w:rsidR="00650222" w:rsidRPr="00AC6B84">
        <w:t>ait</w:t>
      </w:r>
      <w:r w:rsidRPr="00AC6B84">
        <w:t xml:space="preserve"> un article en sciences de l</w:t>
      </w:r>
      <w:r w:rsidR="00DA1839">
        <w:t>’</w:t>
      </w:r>
      <w:r w:rsidRPr="00AC6B84">
        <w:t xml:space="preserve">éducation </w:t>
      </w:r>
      <w:r w:rsidR="00A238DE" w:rsidRPr="00AC6B84">
        <w:t>qui aura</w:t>
      </w:r>
      <w:r w:rsidR="00C352D9" w:rsidRPr="00AC6B84">
        <w:t xml:space="preserve"> </w:t>
      </w:r>
      <w:r w:rsidRPr="00AC6B84">
        <w:t>un fort impact</w:t>
      </w:r>
      <w:r w:rsidR="00093E80" w:rsidRPr="00AC6B84">
        <w:t>. I</w:t>
      </w:r>
      <w:r w:rsidRPr="00AC6B84">
        <w:t>l démontre que le tutorat humain est deux fois plus efficace que l</w:t>
      </w:r>
      <w:r w:rsidR="00DA1839">
        <w:t>’</w:t>
      </w:r>
      <w:r w:rsidRPr="00AC6B84">
        <w:t xml:space="preserve">enseignement </w:t>
      </w:r>
      <w:r w:rsidR="00A238DE" w:rsidRPr="00AC6B84">
        <w:t xml:space="preserve">transmissif </w:t>
      </w:r>
      <w:r w:rsidRPr="00AC6B84">
        <w:t xml:space="preserve">en classe. Les </w:t>
      </w:r>
      <w:r w:rsidR="009F74E3">
        <w:t>équipes de recherche</w:t>
      </w:r>
      <w:r w:rsidR="009F74E3" w:rsidRPr="00AC6B84">
        <w:t xml:space="preserve"> </w:t>
      </w:r>
      <w:r w:rsidRPr="00AC6B84">
        <w:t>en intelligence artificielle se saisissent de cette piste pour investir leurs efforts dans la modélisation du tutorat</w:t>
      </w:r>
      <w:r w:rsidR="00650222" w:rsidRPr="00AC6B84">
        <w:t xml:space="preserve"> humain</w:t>
      </w:r>
      <w:r w:rsidRPr="00AC6B84">
        <w:t xml:space="preserve">, afin de créer un </w:t>
      </w:r>
      <w:hyperlink r:id="rId14">
        <w:r w:rsidRPr="00AC6B84">
          <w:t>STI,</w:t>
        </w:r>
      </w:hyperlink>
      <w:r w:rsidRPr="00AC6B84">
        <w:t xml:space="preserve"> c</w:t>
      </w:r>
      <w:r w:rsidR="00DA1839">
        <w:t>’</w:t>
      </w:r>
      <w:r w:rsidRPr="00AC6B84">
        <w:t>est-à-dire un système intelligent</w:t>
      </w:r>
      <w:r w:rsidR="00650222" w:rsidRPr="00AC6B84">
        <w:t xml:space="preserve"> informatisé</w:t>
      </w:r>
      <w:r w:rsidRPr="00AC6B84">
        <w:t xml:space="preserve"> capable de raisonner</w:t>
      </w:r>
      <w:r w:rsidR="003E775F" w:rsidRPr="00AC6B84">
        <w:t xml:space="preserve"> </w:t>
      </w:r>
      <w:r w:rsidRPr="00AC6B84">
        <w:t>sur des</w:t>
      </w:r>
      <w:r w:rsidR="008F6137">
        <w:t xml:space="preserve"> </w:t>
      </w:r>
      <w:r w:rsidRPr="00AC6B84">
        <w:t>modèles de</w:t>
      </w:r>
      <w:r w:rsidR="008F6137">
        <w:t>s</w:t>
      </w:r>
      <w:r w:rsidR="00460D4E" w:rsidRPr="00AC6B84">
        <w:t xml:space="preserve"> </w:t>
      </w:r>
      <w:r w:rsidRPr="00AC6B84">
        <w:t>connaissances afin de soutenir l</w:t>
      </w:r>
      <w:r w:rsidR="00DA1839">
        <w:t>’</w:t>
      </w:r>
      <w:r w:rsidRPr="00AC6B84">
        <w:t>apprentissage</w:t>
      </w:r>
      <w:r w:rsidR="00B8413A" w:rsidRPr="00AC6B84">
        <w:t xml:space="preserve"> </w:t>
      </w:r>
      <w:r w:rsidR="00B8413A" w:rsidRPr="00AC6B84">
        <w:fldChar w:fldCharType="begin"/>
      </w:r>
      <w:r w:rsidR="00B8413A" w:rsidRPr="00AC6B84">
        <w:instrText xml:space="preserve"> ADDIN EN.CITE &lt;EndNote&gt;&lt;Cite&gt;&lt;Author&gt;Bourdeau&lt;/Author&gt;&lt;Year&gt;2014&lt;/Year&gt;&lt;RecNum&gt;365&lt;/RecNum&gt;&lt;DisplayText&gt;(Bourdeau et al., 2014)&lt;/DisplayText&gt;&lt;record&gt;&lt;rec-number&gt;365&lt;/rec-number&gt;&lt;foreign-keys&gt;&lt;key app="EN" db-id="2sawxvp040t2dkea0vppt9f7z0d9f5axzexr" timestamp="1548664067"&gt;365&lt;/key&gt;&lt;/foreign-keys&gt;&lt;ref-type name="Book"&gt;6&lt;/ref-type&gt;&lt;contributors&gt;&lt;authors&gt;&lt;author&gt;Bourdeau, J., &lt;/author&gt;&lt;author&gt;Pelleu-Tchétagni, J.,&lt;/author&gt;&lt;author&gt;Psyché, V.,&lt;/author&gt;&lt;/authors&gt;&lt;/contributors&gt;&lt;titles&gt;&lt;title&gt;Le domaine des environnements d’apprentissage intelligents (EAI). &lt;/title&gt;&lt;/titles&gt;&lt;dates&gt;&lt;year&gt;2014&lt;/year&gt;&lt;/dates&gt;&lt;pub-location&gt;Montréal, Canada&lt;/pub-location&gt;&lt;publisher&gt;TÉLUQ. &lt;/publisher&gt;&lt;urls&gt;&lt;/urls&gt;&lt;/record&gt;&lt;/Cite&gt;&lt;/EndNote&gt;</w:instrText>
      </w:r>
      <w:r w:rsidR="00B8413A" w:rsidRPr="00AC6B84">
        <w:fldChar w:fldCharType="separate"/>
      </w:r>
      <w:r w:rsidR="00B8413A" w:rsidRPr="00AC6B84">
        <w:rPr>
          <w:noProof/>
        </w:rPr>
        <w:t xml:space="preserve">(Bourdeau </w:t>
      </w:r>
      <w:r w:rsidR="00B8413A" w:rsidRPr="00AC6B84">
        <w:rPr>
          <w:i/>
          <w:iCs/>
          <w:noProof/>
        </w:rPr>
        <w:t>et al</w:t>
      </w:r>
      <w:r w:rsidR="00B8413A" w:rsidRPr="00AC6B84">
        <w:rPr>
          <w:noProof/>
        </w:rPr>
        <w:t>., 2014)</w:t>
      </w:r>
      <w:r w:rsidR="00B8413A" w:rsidRPr="00AC6B84">
        <w:fldChar w:fldCharType="end"/>
      </w:r>
      <w:r w:rsidR="00F23F4C" w:rsidRPr="00AC6B84">
        <w:t>.</w:t>
      </w:r>
    </w:p>
    <w:p w14:paraId="35FD0B93" w14:textId="7DF70A0E" w:rsidR="00B508AD" w:rsidRPr="00AC6B84" w:rsidRDefault="00454961" w:rsidP="00F71F1D">
      <w:pPr>
        <w:adjustRightInd w:val="0"/>
        <w:spacing w:after="120"/>
        <w:ind w:left="30" w:right="52"/>
        <w:jc w:val="both"/>
      </w:pPr>
      <w:r w:rsidRPr="00AC6B84">
        <w:t>Les</w:t>
      </w:r>
      <w:r w:rsidR="00B508AD" w:rsidRPr="00AC6B84">
        <w:t xml:space="preserve"> travaux </w:t>
      </w:r>
      <w:r w:rsidR="00C722DF" w:rsidRPr="00AC6B84">
        <w:t xml:space="preserve">à la base des STI </w:t>
      </w:r>
      <w:r w:rsidR="00B508AD" w:rsidRPr="00AC6B84">
        <w:t>s</w:t>
      </w:r>
      <w:r w:rsidR="00DA1839">
        <w:t>’</w:t>
      </w:r>
      <w:r w:rsidR="00B508AD" w:rsidRPr="00AC6B84">
        <w:t xml:space="preserve">appuieront </w:t>
      </w:r>
      <w:r w:rsidR="002D66F1" w:rsidRPr="00AC6B84">
        <w:t>d</w:t>
      </w:r>
      <w:r w:rsidR="00DA1839">
        <w:t>’</w:t>
      </w:r>
      <w:r w:rsidR="002D66F1" w:rsidRPr="00AC6B84">
        <w:t>abord</w:t>
      </w:r>
      <w:r w:rsidR="00EF694D" w:rsidRPr="00AC6B84">
        <w:t xml:space="preserve"> </w:t>
      </w:r>
      <w:r w:rsidRPr="00AC6B84">
        <w:t xml:space="preserve">principalement </w:t>
      </w:r>
      <w:r w:rsidR="00B508AD" w:rsidRPr="00AC6B84">
        <w:t xml:space="preserve">sur une </w:t>
      </w:r>
      <w:r w:rsidRPr="00AC6B84">
        <w:t>approche</w:t>
      </w:r>
      <w:r w:rsidR="00C722DF" w:rsidRPr="00AC6B84">
        <w:t xml:space="preserve"> cognitiviste</w:t>
      </w:r>
      <w:r w:rsidR="00B508AD" w:rsidRPr="00AC6B84">
        <w:t xml:space="preserve">, </w:t>
      </w:r>
      <w:r w:rsidR="003E775F" w:rsidRPr="00AC6B84">
        <w:t xml:space="preserve">dont </w:t>
      </w:r>
      <w:r w:rsidR="00FF1553" w:rsidRPr="00AC6B84">
        <w:t xml:space="preserve">la théorie </w:t>
      </w:r>
      <w:r w:rsidR="00C722DF" w:rsidRPr="00AC6B84">
        <w:t xml:space="preserve">ACT-R </w:t>
      </w:r>
      <w:r w:rsidR="00B508AD" w:rsidRPr="00AC6B84">
        <w:t>d</w:t>
      </w:r>
      <w:r w:rsidR="00DA1839">
        <w:t>’</w:t>
      </w:r>
      <w:r w:rsidR="00B508AD" w:rsidRPr="00AC6B84">
        <w:t>Anderson (1983), qui inspirera</w:t>
      </w:r>
      <w:r w:rsidR="003E775F" w:rsidRPr="00AC6B84">
        <w:t xml:space="preserve"> le développement</w:t>
      </w:r>
      <w:r w:rsidR="00B508AD" w:rsidRPr="00AC6B84">
        <w:t xml:space="preserve"> </w:t>
      </w:r>
      <w:r w:rsidR="003E775F" w:rsidRPr="00AC6B84">
        <w:t>d</w:t>
      </w:r>
      <w:r w:rsidR="00B508AD" w:rsidRPr="00AC6B84">
        <w:t xml:space="preserve">es </w:t>
      </w:r>
      <w:r w:rsidR="007516AC" w:rsidRPr="00AC6B84">
        <w:t>«</w:t>
      </w:r>
      <w:r w:rsidR="007106EA">
        <w:t> </w:t>
      </w:r>
      <w:r w:rsidR="007516AC" w:rsidRPr="00AC6B84">
        <w:t>tuteurs cognitifs</w:t>
      </w:r>
      <w:r w:rsidR="007106EA">
        <w:t> </w:t>
      </w:r>
      <w:r w:rsidR="007516AC" w:rsidRPr="00AC6B84">
        <w:t xml:space="preserve">» </w:t>
      </w:r>
      <w:r w:rsidR="00B508AD" w:rsidRPr="00AC6B84">
        <w:t xml:space="preserve">(Anderson </w:t>
      </w:r>
      <w:r w:rsidR="00B508AD" w:rsidRPr="00AC6B84">
        <w:rPr>
          <w:i/>
          <w:iCs/>
        </w:rPr>
        <w:t>et al</w:t>
      </w:r>
      <w:r w:rsidR="00B508AD" w:rsidRPr="00AC6B84">
        <w:t>., 199</w:t>
      </w:r>
      <w:r w:rsidR="00617965">
        <w:t>6</w:t>
      </w:r>
      <w:r w:rsidR="00B508AD" w:rsidRPr="00AC6B84">
        <w:t xml:space="preserve">; </w:t>
      </w:r>
      <w:proofErr w:type="spellStart"/>
      <w:r w:rsidR="00B508AD" w:rsidRPr="00AC6B84">
        <w:t>Koedinger</w:t>
      </w:r>
      <w:proofErr w:type="spellEnd"/>
      <w:r w:rsidR="00B508AD" w:rsidRPr="00AC6B84">
        <w:t xml:space="preserve"> et </w:t>
      </w:r>
      <w:proofErr w:type="spellStart"/>
      <w:r w:rsidR="00B508AD" w:rsidRPr="00AC6B84">
        <w:t>Corbett</w:t>
      </w:r>
      <w:proofErr w:type="spellEnd"/>
      <w:r w:rsidR="00B508AD" w:rsidRPr="00AC6B84">
        <w:t>, 2006)</w:t>
      </w:r>
      <w:r w:rsidR="00FF1553" w:rsidRPr="00AC6B84">
        <w:t xml:space="preserve">. Ce </w:t>
      </w:r>
      <w:r w:rsidR="00C77039" w:rsidRPr="00AC6B84">
        <w:t>type d</w:t>
      </w:r>
      <w:r w:rsidR="00DA1839">
        <w:t>’</w:t>
      </w:r>
      <w:r w:rsidR="00C1084F" w:rsidRPr="00AC6B84">
        <w:t>EIA</w:t>
      </w:r>
      <w:r w:rsidR="00B508AD" w:rsidRPr="00AC6B84">
        <w:t xml:space="preserve"> possède un modèle informatique capable de résoudre les problèmes</w:t>
      </w:r>
      <w:r w:rsidR="003E775F" w:rsidRPr="00AC6B84">
        <w:t>,</w:t>
      </w:r>
      <w:r w:rsidR="00B508AD" w:rsidRPr="00AC6B84">
        <w:t xml:space="preserve"> </w:t>
      </w:r>
      <w:r w:rsidR="00A238DE" w:rsidRPr="00AC6B84">
        <w:t xml:space="preserve">dont la </w:t>
      </w:r>
      <w:r w:rsidR="00DD565B" w:rsidRPr="00AC6B84">
        <w:t xml:space="preserve">démarche de solution est ensuite </w:t>
      </w:r>
      <w:r w:rsidR="005300F7" w:rsidRPr="00AC6B84">
        <w:t xml:space="preserve">communiquée </w:t>
      </w:r>
      <w:r w:rsidR="00B508AD" w:rsidRPr="00AC6B84">
        <w:t>à l</w:t>
      </w:r>
      <w:r w:rsidR="00286642">
        <w:t xml:space="preserve">a personne </w:t>
      </w:r>
      <w:r w:rsidR="00B508AD" w:rsidRPr="00AC6B84">
        <w:t>apprenant</w:t>
      </w:r>
      <w:r w:rsidR="00286642">
        <w:t>e</w:t>
      </w:r>
      <w:r w:rsidR="00DD565B" w:rsidRPr="00AC6B84">
        <w:t xml:space="preserve"> ou comparée avec </w:t>
      </w:r>
      <w:r w:rsidR="00286642">
        <w:t>s</w:t>
      </w:r>
      <w:r w:rsidR="00DD565B" w:rsidRPr="00AC6B84">
        <w:t>a</w:t>
      </w:r>
      <w:r w:rsidR="005300F7" w:rsidRPr="00AC6B84">
        <w:t xml:space="preserve"> </w:t>
      </w:r>
      <w:r w:rsidR="00C722DF" w:rsidRPr="00AC6B84">
        <w:t>démarche</w:t>
      </w:r>
      <w:r w:rsidR="00FF1553" w:rsidRPr="00AC6B84">
        <w:t xml:space="preserve"> </w:t>
      </w:r>
      <w:r w:rsidR="00286642">
        <w:t>d’apprentissage</w:t>
      </w:r>
      <w:r w:rsidR="00DD565B" w:rsidRPr="00AC6B84">
        <w:t>. L</w:t>
      </w:r>
      <w:r w:rsidR="00DA1839">
        <w:t>’</w:t>
      </w:r>
      <w:r w:rsidR="00C1084F" w:rsidRPr="00AC6B84">
        <w:t>EIA</w:t>
      </w:r>
      <w:r w:rsidR="00DD565B" w:rsidRPr="00AC6B84">
        <w:t xml:space="preserve"> peut utiliser cette comparaison pour</w:t>
      </w:r>
      <w:r w:rsidR="00FF1553" w:rsidRPr="00AC6B84">
        <w:t xml:space="preserve"> </w:t>
      </w:r>
      <w:r w:rsidR="00C722DF" w:rsidRPr="00AC6B84">
        <w:t xml:space="preserve">élaborer </w:t>
      </w:r>
      <w:r w:rsidR="00FF1553" w:rsidRPr="00AC6B84">
        <w:t>un modèle de</w:t>
      </w:r>
      <w:r w:rsidR="00C722DF" w:rsidRPr="00AC6B84">
        <w:t xml:space="preserve"> l</w:t>
      </w:r>
      <w:r w:rsidR="00DA1839">
        <w:t>’</w:t>
      </w:r>
      <w:r w:rsidR="00C722DF" w:rsidRPr="00AC6B84">
        <w:t>apprenant</w:t>
      </w:r>
      <w:r w:rsidR="00286642">
        <w:t xml:space="preserve"> ou de l’apprenante</w:t>
      </w:r>
      <w:r w:rsidR="00A238DE" w:rsidRPr="00AC6B84">
        <w:t xml:space="preserve"> et lui fournir des corrections</w:t>
      </w:r>
      <w:r w:rsidRPr="00AC6B84">
        <w:t xml:space="preserve"> en fonction </w:t>
      </w:r>
      <w:r w:rsidR="00DD565B" w:rsidRPr="00AC6B84">
        <w:t>du</w:t>
      </w:r>
      <w:r w:rsidRPr="00AC6B84">
        <w:t xml:space="preserve"> traitement </w:t>
      </w:r>
      <w:r w:rsidR="00DD565B" w:rsidRPr="00AC6B84">
        <w:t>subséquent qu</w:t>
      </w:r>
      <w:r w:rsidR="00DA1839">
        <w:t>’</w:t>
      </w:r>
      <w:r w:rsidR="00DD565B" w:rsidRPr="00AC6B84">
        <w:t xml:space="preserve">il fait </w:t>
      </w:r>
      <w:r w:rsidRPr="00AC6B84">
        <w:t>de l</w:t>
      </w:r>
      <w:r w:rsidR="00DA1839">
        <w:t>’</w:t>
      </w:r>
      <w:r w:rsidRPr="00AC6B84">
        <w:t>information</w:t>
      </w:r>
      <w:r w:rsidR="00B508AD" w:rsidRPr="00AC6B84">
        <w:t>.</w:t>
      </w:r>
    </w:p>
    <w:p w14:paraId="04C371CD" w14:textId="72BDD8C4" w:rsidR="00B508AD" w:rsidRPr="00AC6B84" w:rsidRDefault="00EF694D" w:rsidP="00F71F1D">
      <w:pPr>
        <w:adjustRightInd w:val="0"/>
        <w:spacing w:after="120"/>
        <w:ind w:left="30" w:right="52"/>
        <w:jc w:val="both"/>
      </w:pPr>
      <w:r w:rsidRPr="00AC6B84">
        <w:t xml:space="preserve">Dans </w:t>
      </w:r>
      <w:r w:rsidR="0004109E" w:rsidRPr="00AC6B84">
        <w:t xml:space="preserve">un ouvrage fondateur intitulé </w:t>
      </w:r>
      <w:proofErr w:type="spellStart"/>
      <w:r w:rsidR="0004109E" w:rsidRPr="00AC6B84">
        <w:rPr>
          <w:i/>
          <w:iCs/>
        </w:rPr>
        <w:t>Artificial</w:t>
      </w:r>
      <w:proofErr w:type="spellEnd"/>
      <w:r w:rsidR="0004109E" w:rsidRPr="00AC6B84">
        <w:rPr>
          <w:i/>
          <w:iCs/>
        </w:rPr>
        <w:t xml:space="preserve"> intelligence and </w:t>
      </w:r>
      <w:proofErr w:type="spellStart"/>
      <w:r w:rsidR="0004109E" w:rsidRPr="00AC6B84">
        <w:rPr>
          <w:i/>
          <w:iCs/>
        </w:rPr>
        <w:t>tutoring</w:t>
      </w:r>
      <w:proofErr w:type="spellEnd"/>
      <w:r w:rsidR="0004109E" w:rsidRPr="00AC6B84">
        <w:rPr>
          <w:i/>
          <w:iCs/>
        </w:rPr>
        <w:t xml:space="preserve"> </w:t>
      </w:r>
      <w:proofErr w:type="spellStart"/>
      <w:r w:rsidR="0004109E" w:rsidRPr="00AC6B84">
        <w:rPr>
          <w:i/>
          <w:iCs/>
        </w:rPr>
        <w:t>systems</w:t>
      </w:r>
      <w:proofErr w:type="spellEnd"/>
      <w:r w:rsidR="0004109E" w:rsidRPr="00AC6B84">
        <w:t xml:space="preserve">, </w:t>
      </w:r>
      <w:proofErr w:type="spellStart"/>
      <w:r w:rsidRPr="00AC6B84">
        <w:t>Wenger</w:t>
      </w:r>
      <w:proofErr w:type="spellEnd"/>
      <w:r w:rsidRPr="00AC6B84">
        <w:t xml:space="preserve"> (1987) </w:t>
      </w:r>
      <w:r w:rsidR="0004109E" w:rsidRPr="00AC6B84">
        <w:t>décrit en détail une architecture de STI comportant quatre composantes</w:t>
      </w:r>
      <w:r w:rsidR="00DA64BD" w:rsidRPr="00AC6B84">
        <w:t> </w:t>
      </w:r>
      <w:r w:rsidR="00FF1553" w:rsidRPr="00AC6B84">
        <w:t>: un</w:t>
      </w:r>
      <w:r w:rsidR="0004109E" w:rsidRPr="00AC6B84">
        <w:t xml:space="preserve"> modèle des connaissances, </w:t>
      </w:r>
      <w:r w:rsidR="00FF1553" w:rsidRPr="00AC6B84">
        <w:t>un</w:t>
      </w:r>
      <w:r w:rsidR="0004109E" w:rsidRPr="00AC6B84">
        <w:t xml:space="preserve"> modèle </w:t>
      </w:r>
      <w:r w:rsidR="00FF1553" w:rsidRPr="00AC6B84">
        <w:t>d</w:t>
      </w:r>
      <w:r w:rsidR="00A238DE" w:rsidRPr="00AC6B84">
        <w:t>e</w:t>
      </w:r>
      <w:r w:rsidR="00FF1553" w:rsidRPr="00AC6B84">
        <w:t xml:space="preserve"> l</w:t>
      </w:r>
      <w:r w:rsidR="00DA1839">
        <w:t>’</w:t>
      </w:r>
      <w:r w:rsidR="0004109E" w:rsidRPr="00AC6B84">
        <w:t>apprenant</w:t>
      </w:r>
      <w:r w:rsidR="00B430C6">
        <w:t xml:space="preserve"> ou de l’apprenante</w:t>
      </w:r>
      <w:r w:rsidR="0004109E" w:rsidRPr="00AC6B84">
        <w:t xml:space="preserve">, </w:t>
      </w:r>
      <w:r w:rsidR="00FF1553" w:rsidRPr="00AC6B84">
        <w:t>un</w:t>
      </w:r>
      <w:r w:rsidR="0004109E" w:rsidRPr="00AC6B84">
        <w:t xml:space="preserve"> modèle pédagogique ou de tutorat et </w:t>
      </w:r>
      <w:r w:rsidR="00FF1553" w:rsidRPr="00AC6B84">
        <w:t>un modèle de</w:t>
      </w:r>
      <w:r w:rsidR="00832C77" w:rsidRPr="00AC6B84">
        <w:t xml:space="preserve"> communication </w:t>
      </w:r>
      <w:r w:rsidR="005300F7" w:rsidRPr="00AC6B84">
        <w:t xml:space="preserve">accessible/visible </w:t>
      </w:r>
      <w:r w:rsidR="00832C77" w:rsidRPr="00AC6B84">
        <w:t>dans</w:t>
      </w:r>
      <w:r w:rsidR="00FF1553" w:rsidRPr="00AC6B84">
        <w:t xml:space="preserve"> l</w:t>
      </w:r>
      <w:r w:rsidR="00DA1839">
        <w:t>’</w:t>
      </w:r>
      <w:r w:rsidR="0004109E" w:rsidRPr="00AC6B84">
        <w:t>interface</w:t>
      </w:r>
      <w:r w:rsidR="00D108FD">
        <w:t xml:space="preserve"> </w:t>
      </w:r>
      <w:r w:rsidR="003A551C">
        <w:t>utilisateur</w:t>
      </w:r>
      <w:r w:rsidR="0004109E" w:rsidRPr="00AC6B84">
        <w:t xml:space="preserve">. Cette architecture générale </w:t>
      </w:r>
      <w:r w:rsidR="00A238DE" w:rsidRPr="00AC6B84">
        <w:t>(figure</w:t>
      </w:r>
      <w:r w:rsidR="00DA64BD" w:rsidRPr="00AC6B84">
        <w:t> </w:t>
      </w:r>
      <w:r w:rsidR="00F258FC">
        <w:t>9.</w:t>
      </w:r>
      <w:r w:rsidR="00A238DE" w:rsidRPr="00AC6B84">
        <w:t>3)</w:t>
      </w:r>
      <w:r w:rsidR="003A551C">
        <w:t xml:space="preserve"> </w:t>
      </w:r>
      <w:r w:rsidR="00FF1553" w:rsidRPr="00AC6B84">
        <w:t xml:space="preserve">fait </w:t>
      </w:r>
      <w:r w:rsidR="005300F7" w:rsidRPr="00AC6B84">
        <w:t xml:space="preserve">couramment </w:t>
      </w:r>
      <w:r w:rsidR="00FF1553" w:rsidRPr="00AC6B84">
        <w:t>consensus dans la communauté</w:t>
      </w:r>
      <w:r w:rsidR="00A238DE" w:rsidRPr="00AC6B84">
        <w:t xml:space="preserve"> des</w:t>
      </w:r>
      <w:r w:rsidR="00FF1553" w:rsidRPr="00AC6B84">
        <w:t xml:space="preserve"> </w:t>
      </w:r>
      <w:r w:rsidR="00C1084F" w:rsidRPr="00AC6B84">
        <w:t>EIA</w:t>
      </w:r>
      <w:r w:rsidR="00FF1553" w:rsidRPr="00AC6B84">
        <w:t>.</w:t>
      </w:r>
    </w:p>
    <w:p w14:paraId="6648C9F3" w14:textId="50402C63" w:rsidR="0004109E" w:rsidRPr="00AC6B84" w:rsidRDefault="000B0280" w:rsidP="00F71F1D">
      <w:pPr>
        <w:adjustRightInd w:val="0"/>
        <w:spacing w:after="120"/>
        <w:ind w:left="30" w:right="52"/>
        <w:jc w:val="center"/>
      </w:pPr>
      <w:r w:rsidRPr="00FC0F1E">
        <w:rPr>
          <w:noProof/>
        </w:rPr>
        <w:lastRenderedPageBreak/>
        <w:drawing>
          <wp:inline distT="0" distB="0" distL="0" distR="0" wp14:anchorId="48F3AA88" wp14:editId="70EA3B7B">
            <wp:extent cx="5486400" cy="337502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86400" cy="3375025"/>
                    </a:xfrm>
                    <a:prstGeom prst="rect">
                      <a:avLst/>
                    </a:prstGeom>
                  </pic:spPr>
                </pic:pic>
              </a:graphicData>
            </a:graphic>
          </wp:inline>
        </w:drawing>
      </w:r>
    </w:p>
    <w:p w14:paraId="57BC8F38" w14:textId="1BEDD478" w:rsidR="00A74C95" w:rsidRDefault="00A74C95" w:rsidP="008655B2">
      <w:pPr>
        <w:adjustRightInd w:val="0"/>
        <w:spacing w:after="120"/>
        <w:ind w:left="30" w:right="52"/>
        <w:rPr>
          <w:b/>
          <w:bCs/>
        </w:rPr>
      </w:pPr>
      <w:r w:rsidRPr="00AB7A91">
        <w:rPr>
          <w:sz w:val="20"/>
          <w:szCs w:val="20"/>
        </w:rPr>
        <w:t>Légende :</w:t>
      </w:r>
      <w:r w:rsidRPr="00AB7A91">
        <w:rPr>
          <w:b/>
          <w:bCs/>
          <w:sz w:val="20"/>
          <w:szCs w:val="20"/>
        </w:rPr>
        <w:t xml:space="preserve"> </w:t>
      </w:r>
      <w:r>
        <w:rPr>
          <w:sz w:val="20"/>
          <w:szCs w:val="20"/>
        </w:rPr>
        <w:t>I/P</w:t>
      </w:r>
      <w:r w:rsidRPr="00AB7A91">
        <w:rPr>
          <w:sz w:val="20"/>
          <w:szCs w:val="20"/>
        </w:rPr>
        <w:t xml:space="preserve"> (</w:t>
      </w:r>
      <w:r w:rsidR="00802D88">
        <w:rPr>
          <w:sz w:val="20"/>
          <w:szCs w:val="20"/>
        </w:rPr>
        <w:t>intrant ou produit d’une activité</w:t>
      </w:r>
      <w:r w:rsidRPr="00AB7A91">
        <w:rPr>
          <w:sz w:val="20"/>
          <w:szCs w:val="20"/>
        </w:rPr>
        <w:t>)</w:t>
      </w:r>
      <w:r>
        <w:rPr>
          <w:sz w:val="20"/>
          <w:szCs w:val="20"/>
        </w:rPr>
        <w:t xml:space="preserve">; </w:t>
      </w:r>
      <w:r w:rsidRPr="00AB7A91">
        <w:rPr>
          <w:sz w:val="20"/>
          <w:szCs w:val="20"/>
        </w:rPr>
        <w:t>R</w:t>
      </w:r>
      <w:r>
        <w:rPr>
          <w:sz w:val="20"/>
          <w:szCs w:val="20"/>
        </w:rPr>
        <w:t xml:space="preserve"> </w:t>
      </w:r>
      <w:r w:rsidRPr="00AB7A91">
        <w:rPr>
          <w:sz w:val="20"/>
          <w:szCs w:val="20"/>
        </w:rPr>
        <w:t>(</w:t>
      </w:r>
      <w:r w:rsidR="004011A3">
        <w:rPr>
          <w:sz w:val="20"/>
          <w:szCs w:val="20"/>
        </w:rPr>
        <w:t>un acteur régit une activité</w:t>
      </w:r>
      <w:r w:rsidRPr="00AB7A91">
        <w:rPr>
          <w:sz w:val="20"/>
          <w:szCs w:val="20"/>
        </w:rPr>
        <w:t>)</w:t>
      </w:r>
      <w:r>
        <w:rPr>
          <w:sz w:val="20"/>
          <w:szCs w:val="20"/>
        </w:rPr>
        <w:t>.</w:t>
      </w:r>
    </w:p>
    <w:p w14:paraId="08740486" w14:textId="3CBDC85E" w:rsidR="00650222" w:rsidRPr="00AC6B84" w:rsidRDefault="00650222" w:rsidP="008655B2">
      <w:pPr>
        <w:adjustRightInd w:val="0"/>
        <w:spacing w:after="120"/>
        <w:ind w:left="30" w:right="52"/>
      </w:pPr>
      <w:r w:rsidRPr="00AC6B84">
        <w:rPr>
          <w:b/>
          <w:bCs/>
        </w:rPr>
        <w:t>Figure</w:t>
      </w:r>
      <w:r w:rsidR="00DA64BD" w:rsidRPr="00AC6B84">
        <w:rPr>
          <w:b/>
          <w:bCs/>
        </w:rPr>
        <w:t> </w:t>
      </w:r>
      <w:r w:rsidR="00F258FC">
        <w:rPr>
          <w:b/>
          <w:bCs/>
        </w:rPr>
        <w:t>9.</w:t>
      </w:r>
      <w:r w:rsidRPr="00AC6B84">
        <w:rPr>
          <w:b/>
          <w:bCs/>
        </w:rPr>
        <w:t>3</w:t>
      </w:r>
      <w:r w:rsidRPr="00AC6B84">
        <w:t xml:space="preserve"> Architecture générale d</w:t>
      </w:r>
      <w:r w:rsidR="00DA1839">
        <w:t>’</w:t>
      </w:r>
      <w:r w:rsidRPr="00AC6B84">
        <w:t>un système tutoriel intelligent (STI)</w:t>
      </w:r>
    </w:p>
    <w:p w14:paraId="1307F20C" w14:textId="724735D4" w:rsidR="00085FE8" w:rsidRPr="00AC6B84" w:rsidRDefault="004B0000" w:rsidP="00EF694D">
      <w:pPr>
        <w:adjustRightInd w:val="0"/>
        <w:spacing w:after="120"/>
        <w:ind w:left="30" w:right="52"/>
        <w:jc w:val="both"/>
      </w:pPr>
      <w:r w:rsidRPr="00C306D3">
        <w:rPr>
          <w:iCs/>
        </w:rPr>
        <w:t xml:space="preserve">Le </w:t>
      </w:r>
      <w:r w:rsidRPr="00AC6B84">
        <w:rPr>
          <w:i/>
        </w:rPr>
        <w:t>modèle du domaine</w:t>
      </w:r>
      <w:r w:rsidR="00437CED" w:rsidRPr="00C306D3">
        <w:rPr>
          <w:bCs/>
        </w:rPr>
        <w:t>,</w:t>
      </w:r>
      <w:r w:rsidRPr="00C306D3">
        <w:rPr>
          <w:bCs/>
        </w:rPr>
        <w:t xml:space="preserve"> </w:t>
      </w:r>
      <w:r w:rsidR="006E73C9" w:rsidRPr="00AC6B84">
        <w:t xml:space="preserve">appelé </w:t>
      </w:r>
      <w:r w:rsidR="00FF1553" w:rsidRPr="00AC6B84">
        <w:t xml:space="preserve">également </w:t>
      </w:r>
      <w:hyperlink r:id="rId16" w:tooltip="Modèle cognitif" w:history="1">
        <w:r w:rsidR="00FF1553" w:rsidRPr="00AC6B84">
          <w:t>modèle de</w:t>
        </w:r>
      </w:hyperlink>
      <w:r w:rsidR="00C306D3">
        <w:t xml:space="preserve">s </w:t>
      </w:r>
      <w:r w:rsidR="00FF1553" w:rsidRPr="00AC6B84">
        <w:t>connaissance</w:t>
      </w:r>
      <w:r w:rsidR="00026DC0" w:rsidRPr="00AC6B84">
        <w:t>s</w:t>
      </w:r>
      <w:r w:rsidR="00483989">
        <w:t xml:space="preserve"> de l’expert</w:t>
      </w:r>
      <w:r w:rsidR="00437CED" w:rsidRPr="00AC6B84">
        <w:t>,</w:t>
      </w:r>
      <w:r w:rsidR="00FF1553" w:rsidRPr="00AC6B84">
        <w:t xml:space="preserve"> </w:t>
      </w:r>
      <w:r w:rsidRPr="00AC6B84">
        <w:t>contient les concepts</w:t>
      </w:r>
      <w:r w:rsidR="00FF1553" w:rsidRPr="00AC6B84">
        <w:t>, les procédures et</w:t>
      </w:r>
      <w:r w:rsidRPr="00AC6B84">
        <w:t xml:space="preserve"> les règles </w:t>
      </w:r>
      <w:r w:rsidR="00A238DE" w:rsidRPr="00AC6B84">
        <w:t>du</w:t>
      </w:r>
      <w:r w:rsidRPr="00AC6B84">
        <w:t xml:space="preserve"> domaine </w:t>
      </w:r>
      <w:r w:rsidR="00FF1553" w:rsidRPr="00AC6B84">
        <w:t xml:space="preserve">de connaissances </w:t>
      </w:r>
      <w:r w:rsidR="00DD565B" w:rsidRPr="00AC6B84">
        <w:t>que vise l</w:t>
      </w:r>
      <w:r w:rsidR="00DA1839">
        <w:t>’</w:t>
      </w:r>
      <w:r w:rsidR="00DD565B" w:rsidRPr="00AC6B84">
        <w:t>apprentissage</w:t>
      </w:r>
      <w:r w:rsidR="0009572B" w:rsidRPr="00AC6B84">
        <w:t xml:space="preserve"> </w:t>
      </w:r>
      <w:r w:rsidRPr="00AC6B84">
        <w:t>(par exemple, les mathématiques, la physique</w:t>
      </w:r>
      <w:r w:rsidR="00A238DE" w:rsidRPr="00AC6B84">
        <w:t xml:space="preserve"> ou</w:t>
      </w:r>
      <w:r w:rsidRPr="00AC6B84">
        <w:t xml:space="preserve"> les langues). Il peut être structuré et formalisé selon diverses techniques</w:t>
      </w:r>
      <w:r w:rsidR="00DA64BD" w:rsidRPr="00AC6B84">
        <w:t> </w:t>
      </w:r>
      <w:r w:rsidRPr="00AC6B84">
        <w:t xml:space="preserve">: </w:t>
      </w:r>
      <w:r w:rsidR="00FF1553" w:rsidRPr="00AC6B84">
        <w:t>une</w:t>
      </w:r>
      <w:r w:rsidRPr="00AC6B84">
        <w:t xml:space="preserve"> hiérarchie de concepts,</w:t>
      </w:r>
      <w:r w:rsidR="00FF1553" w:rsidRPr="00AC6B84">
        <w:t xml:space="preserve"> une </w:t>
      </w:r>
      <w:r w:rsidRPr="00AC6B84">
        <w:t xml:space="preserve">ontologie, </w:t>
      </w:r>
      <w:r w:rsidR="00FF1553" w:rsidRPr="00AC6B84">
        <w:t>un</w:t>
      </w:r>
      <w:r w:rsidRPr="00AC6B84">
        <w:t xml:space="preserve"> réseau sémantique, </w:t>
      </w:r>
      <w:r w:rsidR="00FF1553" w:rsidRPr="00AC6B84">
        <w:t xml:space="preserve">une méthode de résolution de problèmes, </w:t>
      </w:r>
      <w:r w:rsidRPr="00AC6B84">
        <w:t xml:space="preserve">etc. </w:t>
      </w:r>
      <w:r w:rsidR="00085FE8" w:rsidRPr="00AC6B84">
        <w:t>Il peut remplir plusieurs rôles</w:t>
      </w:r>
      <w:r w:rsidR="003A551C">
        <w:t xml:space="preserve"> </w:t>
      </w:r>
      <w:r w:rsidR="00437CED" w:rsidRPr="00AC6B84">
        <w:t>sur le plan pédagogique</w:t>
      </w:r>
      <w:r w:rsidR="0009572B" w:rsidRPr="00AC6B84">
        <w:t> </w:t>
      </w:r>
      <w:r w:rsidR="00085FE8" w:rsidRPr="00AC6B84">
        <w:t>: source de connaissances spécialisées, standard d</w:t>
      </w:r>
      <w:r w:rsidR="00DA1839">
        <w:t>’</w:t>
      </w:r>
      <w:r w:rsidR="00085FE8" w:rsidRPr="00AC6B84">
        <w:t xml:space="preserve">évaluation des performances de </w:t>
      </w:r>
      <w:r w:rsidR="00DD565B" w:rsidRPr="00AC6B84">
        <w:t>l</w:t>
      </w:r>
      <w:r w:rsidR="003A551C">
        <w:t xml:space="preserve">a personne </w:t>
      </w:r>
      <w:r w:rsidR="00DD565B" w:rsidRPr="00AC6B84">
        <w:t>apprenant</w:t>
      </w:r>
      <w:r w:rsidR="003A551C">
        <w:t>e</w:t>
      </w:r>
      <w:r w:rsidR="00085FE8" w:rsidRPr="00AC6B84">
        <w:t xml:space="preserve"> ou de détection d</w:t>
      </w:r>
      <w:r w:rsidR="00DA1839">
        <w:t>’</w:t>
      </w:r>
      <w:r w:rsidR="00085FE8" w:rsidRPr="00AC6B84">
        <w:t>erreurs, etc</w:t>
      </w:r>
      <w:r w:rsidR="00832345" w:rsidRPr="00AC6B84">
        <w:t xml:space="preserve">. </w:t>
      </w:r>
      <w:r w:rsidR="00FB3295" w:rsidRPr="00AC6B84">
        <w:t>Il détermine la structure du modèle de l</w:t>
      </w:r>
      <w:r w:rsidR="00DA1839">
        <w:t>’</w:t>
      </w:r>
      <w:r w:rsidR="00FB3295" w:rsidRPr="00AC6B84">
        <w:t>apprenant</w:t>
      </w:r>
      <w:r w:rsidR="003A551C">
        <w:t xml:space="preserve"> ou de l’apprenante</w:t>
      </w:r>
      <w:r w:rsidR="00FB3295" w:rsidRPr="00AC6B84">
        <w:t xml:space="preserve"> et du modèle pédagogique</w:t>
      </w:r>
      <w:r w:rsidR="003A551C">
        <w:t xml:space="preserve"> (ou de tutorat)</w:t>
      </w:r>
      <w:r w:rsidR="00FB3295" w:rsidRPr="00AC6B84">
        <w:t>.</w:t>
      </w:r>
    </w:p>
    <w:p w14:paraId="0CCFC179" w14:textId="63FEA805" w:rsidR="008244B5" w:rsidRPr="00AC6B84" w:rsidRDefault="004B0000" w:rsidP="00F71F1D">
      <w:pPr>
        <w:adjustRightInd w:val="0"/>
        <w:spacing w:after="120"/>
        <w:ind w:left="30" w:right="52"/>
        <w:jc w:val="both"/>
        <w:rPr>
          <w:rFonts w:eastAsia="Calibri"/>
        </w:rPr>
      </w:pPr>
      <w:r w:rsidRPr="00AC6B84">
        <w:rPr>
          <w:iCs/>
        </w:rPr>
        <w:t xml:space="preserve">Le </w:t>
      </w:r>
      <w:r w:rsidRPr="00AC6B84">
        <w:rPr>
          <w:i/>
        </w:rPr>
        <w:t>modèle de l</w:t>
      </w:r>
      <w:r w:rsidR="00DA1839">
        <w:rPr>
          <w:i/>
        </w:rPr>
        <w:t>’</w:t>
      </w:r>
      <w:r w:rsidRPr="00AC6B84">
        <w:rPr>
          <w:i/>
        </w:rPr>
        <w:t>apprenant</w:t>
      </w:r>
      <w:r w:rsidR="00C306D3">
        <w:rPr>
          <w:i/>
        </w:rPr>
        <w:t xml:space="preserve"> </w:t>
      </w:r>
      <w:r w:rsidRPr="00AC6B84">
        <w:t>regroupe et structure tout ce que le système sait sur l</w:t>
      </w:r>
      <w:r w:rsidR="003A551C">
        <w:t xml:space="preserve">a personne </w:t>
      </w:r>
      <w:r w:rsidRPr="00AC6B84">
        <w:t>apprenant</w:t>
      </w:r>
      <w:r w:rsidR="003A551C">
        <w:t>e</w:t>
      </w:r>
      <w:r w:rsidRPr="00AC6B84">
        <w:t xml:space="preserve">, </w:t>
      </w:r>
      <w:r w:rsidR="00FF2DE6" w:rsidRPr="00AC6B84">
        <w:t xml:space="preserve">en se basant sur </w:t>
      </w:r>
      <w:r w:rsidRPr="00AC6B84">
        <w:t xml:space="preserve">des inférences </w:t>
      </w:r>
      <w:r w:rsidR="003A551C" w:rsidRPr="00AC6B84">
        <w:t>qu</w:t>
      </w:r>
      <w:r w:rsidR="003A551C">
        <w:t>’elle</w:t>
      </w:r>
      <w:r w:rsidR="003A551C" w:rsidRPr="00AC6B84">
        <w:t xml:space="preserve"> </w:t>
      </w:r>
      <w:r w:rsidR="00FF1553" w:rsidRPr="00AC6B84">
        <w:t xml:space="preserve">fait </w:t>
      </w:r>
      <w:r w:rsidRPr="00AC6B84">
        <w:t xml:space="preserve">à partir de ses interactions </w:t>
      </w:r>
      <w:r w:rsidR="008244B5" w:rsidRPr="00AC6B84">
        <w:t>dans l</w:t>
      </w:r>
      <w:r w:rsidR="00DA1839">
        <w:t>’</w:t>
      </w:r>
      <w:r w:rsidR="008244B5" w:rsidRPr="00AC6B84">
        <w:t>interface</w:t>
      </w:r>
      <w:r w:rsidR="00D108FD">
        <w:t xml:space="preserve"> </w:t>
      </w:r>
      <w:r w:rsidR="003A551C">
        <w:t>utilisateur</w:t>
      </w:r>
      <w:r w:rsidR="00A238DE" w:rsidRPr="00AC6B84">
        <w:t xml:space="preserve">. </w:t>
      </w:r>
      <w:r w:rsidRPr="00AC6B84">
        <w:t xml:space="preserve">Les connaissances recherchées sur </w:t>
      </w:r>
      <w:r w:rsidR="003A551C">
        <w:t>cette personne</w:t>
      </w:r>
      <w:r w:rsidR="003A551C" w:rsidRPr="00AC6B84">
        <w:t xml:space="preserve"> </w:t>
      </w:r>
      <w:r w:rsidRPr="00AC6B84">
        <w:t>portent sur son état cognitif, métacognitif ou affectif.</w:t>
      </w:r>
      <w:r w:rsidR="008244B5" w:rsidRPr="00AC6B84">
        <w:t xml:space="preserve"> </w:t>
      </w:r>
      <w:r w:rsidR="008244B5" w:rsidRPr="00AC6B84">
        <w:rPr>
          <w:rFonts w:eastAsia="Calibri"/>
        </w:rPr>
        <w:t>Les</w:t>
      </w:r>
      <w:r w:rsidR="008244B5" w:rsidRPr="00AC6B84">
        <w:rPr>
          <w:rFonts w:eastAsia="Calibri"/>
          <w:spacing w:val="3"/>
        </w:rPr>
        <w:t xml:space="preserve"> </w:t>
      </w:r>
      <w:r w:rsidR="008244B5" w:rsidRPr="00AC6B84">
        <w:rPr>
          <w:rFonts w:eastAsia="Calibri"/>
          <w:spacing w:val="1"/>
        </w:rPr>
        <w:t>t</w:t>
      </w:r>
      <w:r w:rsidR="008244B5" w:rsidRPr="00AC6B84">
        <w:rPr>
          <w:rFonts w:eastAsia="Calibri"/>
        </w:rPr>
        <w:t>rava</w:t>
      </w:r>
      <w:r w:rsidR="008244B5" w:rsidRPr="00AC6B84">
        <w:rPr>
          <w:rFonts w:eastAsia="Calibri"/>
          <w:spacing w:val="1"/>
        </w:rPr>
        <w:t>u</w:t>
      </w:r>
      <w:r w:rsidR="008244B5" w:rsidRPr="00AC6B84">
        <w:rPr>
          <w:rFonts w:eastAsia="Calibri"/>
        </w:rPr>
        <w:t>x</w:t>
      </w:r>
      <w:r w:rsidR="008244B5" w:rsidRPr="00AC6B84">
        <w:rPr>
          <w:rFonts w:eastAsia="Calibri"/>
          <w:spacing w:val="2"/>
        </w:rPr>
        <w:t xml:space="preserve"> </w:t>
      </w:r>
      <w:r w:rsidR="008244B5" w:rsidRPr="00AC6B84">
        <w:rPr>
          <w:rFonts w:eastAsia="Calibri"/>
          <w:spacing w:val="-2"/>
        </w:rPr>
        <w:t>r</w:t>
      </w:r>
      <w:r w:rsidR="008244B5" w:rsidRPr="00AC6B84">
        <w:rPr>
          <w:rFonts w:eastAsia="Calibri"/>
          <w:spacing w:val="1"/>
        </w:rPr>
        <w:t>é</w:t>
      </w:r>
      <w:r w:rsidR="008244B5" w:rsidRPr="00AC6B84">
        <w:rPr>
          <w:rFonts w:eastAsia="Calibri"/>
        </w:rPr>
        <w:t>alis</w:t>
      </w:r>
      <w:r w:rsidR="008244B5" w:rsidRPr="00AC6B84">
        <w:rPr>
          <w:rFonts w:eastAsia="Calibri"/>
          <w:spacing w:val="1"/>
        </w:rPr>
        <w:t>é</w:t>
      </w:r>
      <w:r w:rsidR="008244B5" w:rsidRPr="00AC6B84">
        <w:rPr>
          <w:rFonts w:eastAsia="Calibri"/>
        </w:rPr>
        <w:t xml:space="preserve">s </w:t>
      </w:r>
      <w:r w:rsidR="008244B5" w:rsidRPr="00AC6B84">
        <w:rPr>
          <w:rFonts w:eastAsia="Calibri"/>
          <w:spacing w:val="1"/>
        </w:rPr>
        <w:t>d</w:t>
      </w:r>
      <w:r w:rsidR="008244B5" w:rsidRPr="00AC6B84">
        <w:rPr>
          <w:rFonts w:eastAsia="Calibri"/>
          <w:spacing w:val="-2"/>
        </w:rPr>
        <w:t>a</w:t>
      </w:r>
      <w:r w:rsidR="008244B5" w:rsidRPr="00AC6B84">
        <w:rPr>
          <w:rFonts w:eastAsia="Calibri"/>
          <w:spacing w:val="1"/>
        </w:rPr>
        <w:t>n</w:t>
      </w:r>
      <w:r w:rsidR="008244B5" w:rsidRPr="00AC6B84">
        <w:rPr>
          <w:rFonts w:eastAsia="Calibri"/>
        </w:rPr>
        <w:t>s</w:t>
      </w:r>
      <w:r w:rsidR="008244B5" w:rsidRPr="00AC6B84">
        <w:rPr>
          <w:rFonts w:eastAsia="Calibri"/>
          <w:spacing w:val="3"/>
        </w:rPr>
        <w:t xml:space="preserve"> </w:t>
      </w:r>
      <w:r w:rsidR="008244B5" w:rsidRPr="00AC6B84">
        <w:rPr>
          <w:rFonts w:eastAsia="Calibri"/>
        </w:rPr>
        <w:t>le</w:t>
      </w:r>
      <w:r w:rsidR="008244B5" w:rsidRPr="00AC6B84">
        <w:rPr>
          <w:rFonts w:eastAsia="Calibri"/>
          <w:spacing w:val="1"/>
        </w:rPr>
        <w:t xml:space="preserve"> do</w:t>
      </w:r>
      <w:r w:rsidR="008244B5" w:rsidRPr="00AC6B84">
        <w:rPr>
          <w:rFonts w:eastAsia="Calibri"/>
        </w:rPr>
        <w:t>mai</w:t>
      </w:r>
      <w:r w:rsidR="008244B5" w:rsidRPr="00AC6B84">
        <w:rPr>
          <w:rFonts w:eastAsia="Calibri"/>
          <w:spacing w:val="-1"/>
        </w:rPr>
        <w:t>n</w:t>
      </w:r>
      <w:r w:rsidR="008244B5" w:rsidRPr="00AC6B84">
        <w:rPr>
          <w:rFonts w:eastAsia="Calibri"/>
        </w:rPr>
        <w:t>e</w:t>
      </w:r>
      <w:r w:rsidR="008244B5" w:rsidRPr="00AC6B84">
        <w:rPr>
          <w:rFonts w:eastAsia="Calibri"/>
          <w:spacing w:val="4"/>
        </w:rPr>
        <w:t xml:space="preserve"> </w:t>
      </w:r>
      <w:r w:rsidR="008244B5" w:rsidRPr="00AC6B84">
        <w:rPr>
          <w:rFonts w:eastAsia="Calibri"/>
          <w:spacing w:val="-2"/>
        </w:rPr>
        <w:t>o</w:t>
      </w:r>
      <w:r w:rsidR="008244B5" w:rsidRPr="00AC6B84">
        <w:rPr>
          <w:rFonts w:eastAsia="Calibri"/>
          <w:spacing w:val="1"/>
        </w:rPr>
        <w:t>n</w:t>
      </w:r>
      <w:r w:rsidR="008244B5" w:rsidRPr="00AC6B84">
        <w:rPr>
          <w:rFonts w:eastAsia="Calibri"/>
        </w:rPr>
        <w:t>t</w:t>
      </w:r>
      <w:r w:rsidR="008244B5" w:rsidRPr="00AC6B84">
        <w:rPr>
          <w:rFonts w:eastAsia="Calibri"/>
          <w:spacing w:val="2"/>
        </w:rPr>
        <w:t xml:space="preserve"> </w:t>
      </w:r>
      <w:r w:rsidR="008244B5" w:rsidRPr="00AC6B84">
        <w:rPr>
          <w:rFonts w:eastAsia="Calibri"/>
          <w:spacing w:val="1"/>
        </w:rPr>
        <w:t>p</w:t>
      </w:r>
      <w:r w:rsidR="008244B5" w:rsidRPr="00AC6B84">
        <w:rPr>
          <w:rFonts w:eastAsia="Calibri"/>
        </w:rPr>
        <w:t>e</w:t>
      </w:r>
      <w:r w:rsidR="008244B5" w:rsidRPr="00AC6B84">
        <w:rPr>
          <w:rFonts w:eastAsia="Calibri"/>
          <w:spacing w:val="-2"/>
        </w:rPr>
        <w:t>r</w:t>
      </w:r>
      <w:r w:rsidR="008244B5" w:rsidRPr="00AC6B84">
        <w:rPr>
          <w:rFonts w:eastAsia="Calibri"/>
        </w:rPr>
        <w:t>mis</w:t>
      </w:r>
      <w:r w:rsidR="008244B5" w:rsidRPr="00AC6B84">
        <w:rPr>
          <w:rFonts w:eastAsia="Calibri"/>
          <w:spacing w:val="3"/>
        </w:rPr>
        <w:t xml:space="preserve"> </w:t>
      </w:r>
      <w:r w:rsidR="008244B5" w:rsidRPr="00AC6B84">
        <w:rPr>
          <w:rFonts w:eastAsia="Calibri"/>
          <w:spacing w:val="1"/>
        </w:rPr>
        <w:t>d</w:t>
      </w:r>
      <w:r w:rsidR="008244B5" w:rsidRPr="00AC6B84">
        <w:rPr>
          <w:rFonts w:eastAsia="Calibri"/>
        </w:rPr>
        <w:t>e</w:t>
      </w:r>
      <w:r w:rsidR="008244B5" w:rsidRPr="00AC6B84">
        <w:rPr>
          <w:rFonts w:eastAsia="Calibri"/>
          <w:spacing w:val="1"/>
        </w:rPr>
        <w:t xml:space="preserve"> d</w:t>
      </w:r>
      <w:r w:rsidR="008244B5" w:rsidRPr="00AC6B84">
        <w:rPr>
          <w:rFonts w:eastAsia="Calibri"/>
        </w:rPr>
        <w:t>is</w:t>
      </w:r>
      <w:r w:rsidR="008244B5" w:rsidRPr="00AC6B84">
        <w:rPr>
          <w:rFonts w:eastAsia="Calibri"/>
          <w:spacing w:val="1"/>
        </w:rPr>
        <w:t>t</w:t>
      </w:r>
      <w:r w:rsidR="008244B5" w:rsidRPr="00AC6B84">
        <w:rPr>
          <w:rFonts w:eastAsia="Calibri"/>
          <w:spacing w:val="-2"/>
        </w:rPr>
        <w:t>i</w:t>
      </w:r>
      <w:r w:rsidR="008244B5" w:rsidRPr="00AC6B84">
        <w:rPr>
          <w:rFonts w:eastAsia="Calibri"/>
          <w:spacing w:val="1"/>
        </w:rPr>
        <w:t>n</w:t>
      </w:r>
      <w:r w:rsidR="008244B5" w:rsidRPr="00AC6B84">
        <w:rPr>
          <w:rFonts w:eastAsia="Calibri"/>
        </w:rPr>
        <w:t>g</w:t>
      </w:r>
      <w:r w:rsidR="008244B5" w:rsidRPr="00AC6B84">
        <w:rPr>
          <w:rFonts w:eastAsia="Calibri"/>
          <w:spacing w:val="1"/>
        </w:rPr>
        <w:t>u</w:t>
      </w:r>
      <w:r w:rsidR="008244B5" w:rsidRPr="00AC6B84">
        <w:rPr>
          <w:rFonts w:eastAsia="Calibri"/>
        </w:rPr>
        <w:t>er</w:t>
      </w:r>
      <w:r w:rsidR="008244B5" w:rsidRPr="00AC6B84">
        <w:rPr>
          <w:rFonts w:eastAsia="Calibri"/>
          <w:spacing w:val="1"/>
        </w:rPr>
        <w:t xml:space="preserve"> </w:t>
      </w:r>
      <w:r w:rsidR="00FE645B" w:rsidRPr="00AC6B84">
        <w:rPr>
          <w:rFonts w:eastAsia="Calibri"/>
          <w:spacing w:val="1"/>
        </w:rPr>
        <w:t>cinq</w:t>
      </w:r>
      <w:r w:rsidR="008244B5" w:rsidRPr="00AC6B84">
        <w:rPr>
          <w:rFonts w:eastAsia="Calibri"/>
          <w:spacing w:val="4"/>
        </w:rPr>
        <w:t xml:space="preserve"> </w:t>
      </w:r>
      <w:r w:rsidR="008244B5" w:rsidRPr="00AC6B84">
        <w:rPr>
          <w:rFonts w:eastAsia="Calibri"/>
        </w:rPr>
        <w:t>a</w:t>
      </w:r>
      <w:r w:rsidR="008244B5" w:rsidRPr="00AC6B84">
        <w:rPr>
          <w:rFonts w:eastAsia="Calibri"/>
          <w:spacing w:val="-1"/>
        </w:rPr>
        <w:t>p</w:t>
      </w:r>
      <w:r w:rsidR="008244B5" w:rsidRPr="00AC6B84">
        <w:rPr>
          <w:rFonts w:eastAsia="Calibri"/>
          <w:spacing w:val="1"/>
        </w:rPr>
        <w:t>p</w:t>
      </w:r>
      <w:r w:rsidR="008244B5" w:rsidRPr="00AC6B84">
        <w:rPr>
          <w:rFonts w:eastAsia="Calibri"/>
        </w:rPr>
        <w:t>r</w:t>
      </w:r>
      <w:r w:rsidR="008244B5" w:rsidRPr="00AC6B84">
        <w:rPr>
          <w:rFonts w:eastAsia="Calibri"/>
          <w:spacing w:val="1"/>
        </w:rPr>
        <w:t>o</w:t>
      </w:r>
      <w:r w:rsidR="008244B5" w:rsidRPr="00AC6B84">
        <w:rPr>
          <w:rFonts w:eastAsia="Calibri"/>
          <w:spacing w:val="-1"/>
        </w:rPr>
        <w:t>c</w:t>
      </w:r>
      <w:r w:rsidR="008244B5" w:rsidRPr="00AC6B84">
        <w:rPr>
          <w:rFonts w:eastAsia="Calibri"/>
          <w:spacing w:val="1"/>
        </w:rPr>
        <w:t>h</w:t>
      </w:r>
      <w:r w:rsidR="008244B5" w:rsidRPr="00AC6B84">
        <w:rPr>
          <w:rFonts w:eastAsia="Calibri"/>
        </w:rPr>
        <w:t xml:space="preserve">es </w:t>
      </w:r>
      <w:r w:rsidR="008244B5" w:rsidRPr="00AC6B84">
        <w:rPr>
          <w:rFonts w:eastAsia="Calibri"/>
          <w:spacing w:val="1"/>
        </w:rPr>
        <w:t>p</w:t>
      </w:r>
      <w:r w:rsidR="008244B5" w:rsidRPr="00AC6B84">
        <w:rPr>
          <w:rFonts w:eastAsia="Calibri"/>
        </w:rPr>
        <w:t>ri</w:t>
      </w:r>
      <w:r w:rsidR="008244B5" w:rsidRPr="00AC6B84">
        <w:rPr>
          <w:rFonts w:eastAsia="Calibri"/>
          <w:spacing w:val="1"/>
        </w:rPr>
        <w:t>n</w:t>
      </w:r>
      <w:r w:rsidR="008244B5" w:rsidRPr="00AC6B84">
        <w:rPr>
          <w:rFonts w:eastAsia="Calibri"/>
          <w:spacing w:val="-1"/>
        </w:rPr>
        <w:t>c</w:t>
      </w:r>
      <w:r w:rsidR="008244B5" w:rsidRPr="00AC6B84">
        <w:rPr>
          <w:rFonts w:eastAsia="Calibri"/>
        </w:rPr>
        <w:t>i</w:t>
      </w:r>
      <w:r w:rsidR="008244B5" w:rsidRPr="00AC6B84">
        <w:rPr>
          <w:rFonts w:eastAsia="Calibri"/>
          <w:spacing w:val="1"/>
        </w:rPr>
        <w:t>p</w:t>
      </w:r>
      <w:r w:rsidR="008244B5" w:rsidRPr="00AC6B84">
        <w:rPr>
          <w:rFonts w:eastAsia="Calibri"/>
        </w:rPr>
        <w:t>a</w:t>
      </w:r>
      <w:r w:rsidR="008244B5" w:rsidRPr="00AC6B84">
        <w:rPr>
          <w:rFonts w:eastAsia="Calibri"/>
          <w:spacing w:val="-2"/>
        </w:rPr>
        <w:t>l</w:t>
      </w:r>
      <w:r w:rsidR="008244B5" w:rsidRPr="00AC6B84">
        <w:rPr>
          <w:rFonts w:eastAsia="Calibri"/>
          <w:spacing w:val="1"/>
        </w:rPr>
        <w:t>e</w:t>
      </w:r>
      <w:r w:rsidR="008244B5" w:rsidRPr="00AC6B84">
        <w:rPr>
          <w:rFonts w:eastAsia="Calibri"/>
        </w:rPr>
        <w:t>s</w:t>
      </w:r>
      <w:r w:rsidR="008244B5" w:rsidRPr="00AC6B84">
        <w:rPr>
          <w:rFonts w:eastAsia="Calibri"/>
          <w:spacing w:val="48"/>
        </w:rPr>
        <w:t xml:space="preserve"> </w:t>
      </w:r>
      <w:r w:rsidR="008244B5" w:rsidRPr="00AC6B84">
        <w:rPr>
          <w:rFonts w:eastAsia="Calibri"/>
          <w:spacing w:val="1"/>
        </w:rPr>
        <w:t>d</w:t>
      </w:r>
      <w:r w:rsidR="008244B5" w:rsidRPr="00AC6B84">
        <w:rPr>
          <w:rFonts w:eastAsia="Calibri"/>
        </w:rPr>
        <w:t>e</w:t>
      </w:r>
      <w:r w:rsidR="008244B5" w:rsidRPr="00AC6B84">
        <w:rPr>
          <w:rFonts w:eastAsia="Calibri"/>
          <w:spacing w:val="47"/>
        </w:rPr>
        <w:t xml:space="preserve"> </w:t>
      </w:r>
      <w:r w:rsidR="008244B5" w:rsidRPr="00AC6B84">
        <w:rPr>
          <w:rFonts w:eastAsia="Calibri"/>
        </w:rPr>
        <w:t>m</w:t>
      </w:r>
      <w:r w:rsidR="008244B5" w:rsidRPr="00AC6B84">
        <w:rPr>
          <w:rFonts w:eastAsia="Calibri"/>
          <w:spacing w:val="1"/>
        </w:rPr>
        <w:t>o</w:t>
      </w:r>
      <w:r w:rsidR="008244B5" w:rsidRPr="00AC6B84">
        <w:rPr>
          <w:rFonts w:eastAsia="Calibri"/>
          <w:spacing w:val="-1"/>
        </w:rPr>
        <w:t>d</w:t>
      </w:r>
      <w:r w:rsidR="008244B5" w:rsidRPr="00AC6B84">
        <w:rPr>
          <w:rFonts w:eastAsia="Calibri"/>
          <w:spacing w:val="1"/>
        </w:rPr>
        <w:t>é</w:t>
      </w:r>
      <w:r w:rsidR="008244B5" w:rsidRPr="00AC6B84">
        <w:rPr>
          <w:rFonts w:eastAsia="Calibri"/>
        </w:rPr>
        <w:t>lis</w:t>
      </w:r>
      <w:r w:rsidR="008244B5" w:rsidRPr="00AC6B84">
        <w:rPr>
          <w:rFonts w:eastAsia="Calibri"/>
          <w:spacing w:val="-2"/>
        </w:rPr>
        <w:t>a</w:t>
      </w:r>
      <w:r w:rsidR="008244B5" w:rsidRPr="00AC6B84">
        <w:rPr>
          <w:rFonts w:eastAsia="Calibri"/>
          <w:spacing w:val="1"/>
        </w:rPr>
        <w:t>t</w:t>
      </w:r>
      <w:r w:rsidR="008244B5" w:rsidRPr="00AC6B84">
        <w:rPr>
          <w:rFonts w:eastAsia="Calibri"/>
        </w:rPr>
        <w:t>i</w:t>
      </w:r>
      <w:r w:rsidR="008244B5" w:rsidRPr="00AC6B84">
        <w:rPr>
          <w:rFonts w:eastAsia="Calibri"/>
          <w:spacing w:val="1"/>
        </w:rPr>
        <w:t>o</w:t>
      </w:r>
      <w:r w:rsidR="008244B5" w:rsidRPr="00AC6B84">
        <w:rPr>
          <w:rFonts w:eastAsia="Calibri"/>
        </w:rPr>
        <w:t>n</w:t>
      </w:r>
      <w:r w:rsidR="008244B5" w:rsidRPr="00AC6B84">
        <w:rPr>
          <w:rFonts w:eastAsia="Calibri"/>
          <w:spacing w:val="47"/>
        </w:rPr>
        <w:t xml:space="preserve"> </w:t>
      </w:r>
      <w:r w:rsidR="008244B5" w:rsidRPr="00AC6B84">
        <w:rPr>
          <w:rFonts w:eastAsia="Calibri"/>
          <w:spacing w:val="1"/>
        </w:rPr>
        <w:t>d</w:t>
      </w:r>
      <w:r w:rsidR="008244B5" w:rsidRPr="00AC6B84">
        <w:rPr>
          <w:rFonts w:eastAsia="Calibri"/>
        </w:rPr>
        <w:t>e</w:t>
      </w:r>
      <w:r w:rsidR="008244B5" w:rsidRPr="00AC6B84">
        <w:rPr>
          <w:rFonts w:eastAsia="Calibri"/>
          <w:spacing w:val="49"/>
        </w:rPr>
        <w:t xml:space="preserve"> </w:t>
      </w:r>
      <w:r w:rsidR="008244B5" w:rsidRPr="00AC6B84">
        <w:rPr>
          <w:rFonts w:eastAsia="Calibri"/>
        </w:rPr>
        <w:t>l</w:t>
      </w:r>
      <w:r w:rsidR="003A551C">
        <w:rPr>
          <w:rFonts w:eastAsia="Calibri"/>
        </w:rPr>
        <w:t xml:space="preserve">a </w:t>
      </w:r>
      <w:r w:rsidR="003A551C">
        <w:rPr>
          <w:rFonts w:eastAsia="Calibri"/>
          <w:spacing w:val="-2"/>
        </w:rPr>
        <w:t xml:space="preserve">personne </w:t>
      </w:r>
      <w:r w:rsidR="008244B5" w:rsidRPr="00AC6B84">
        <w:rPr>
          <w:rFonts w:eastAsia="Calibri"/>
        </w:rPr>
        <w:t>a</w:t>
      </w:r>
      <w:r w:rsidR="008244B5" w:rsidRPr="00AC6B84">
        <w:rPr>
          <w:rFonts w:eastAsia="Calibri"/>
          <w:spacing w:val="1"/>
        </w:rPr>
        <w:t>p</w:t>
      </w:r>
      <w:r w:rsidR="008244B5" w:rsidRPr="00AC6B84">
        <w:rPr>
          <w:rFonts w:eastAsia="Calibri"/>
          <w:spacing w:val="-1"/>
        </w:rPr>
        <w:t>p</w:t>
      </w:r>
      <w:r w:rsidR="008244B5" w:rsidRPr="00AC6B84">
        <w:rPr>
          <w:rFonts w:eastAsia="Calibri"/>
        </w:rPr>
        <w:t>r</w:t>
      </w:r>
      <w:r w:rsidR="008244B5" w:rsidRPr="00AC6B84">
        <w:rPr>
          <w:rFonts w:eastAsia="Calibri"/>
          <w:spacing w:val="1"/>
        </w:rPr>
        <w:t>en</w:t>
      </w:r>
      <w:r w:rsidR="008244B5" w:rsidRPr="00AC6B84">
        <w:rPr>
          <w:rFonts w:eastAsia="Calibri"/>
          <w:spacing w:val="-2"/>
        </w:rPr>
        <w:t>a</w:t>
      </w:r>
      <w:r w:rsidR="008244B5" w:rsidRPr="00AC6B84">
        <w:rPr>
          <w:rFonts w:eastAsia="Calibri"/>
          <w:spacing w:val="1"/>
        </w:rPr>
        <w:t>n</w:t>
      </w:r>
      <w:r w:rsidR="008244B5" w:rsidRPr="00AC6B84">
        <w:rPr>
          <w:rFonts w:eastAsia="Calibri"/>
        </w:rPr>
        <w:t>t</w:t>
      </w:r>
      <w:r w:rsidR="003A551C">
        <w:rPr>
          <w:rFonts w:eastAsia="Calibri"/>
        </w:rPr>
        <w:t>e</w:t>
      </w:r>
      <w:r w:rsidR="008244B5" w:rsidRPr="00AC6B84">
        <w:rPr>
          <w:rFonts w:eastAsia="Calibri"/>
          <w:spacing w:val="47"/>
        </w:rPr>
        <w:t xml:space="preserve"> </w:t>
      </w:r>
      <w:r w:rsidR="008244B5" w:rsidRPr="00AC6B84">
        <w:rPr>
          <w:rFonts w:eastAsia="Calibri"/>
          <w:spacing w:val="1"/>
        </w:rPr>
        <w:t>d</w:t>
      </w:r>
      <w:r w:rsidR="008244B5" w:rsidRPr="00AC6B84">
        <w:rPr>
          <w:rFonts w:eastAsia="Calibri"/>
          <w:spacing w:val="-2"/>
        </w:rPr>
        <w:t>a</w:t>
      </w:r>
      <w:r w:rsidR="008244B5" w:rsidRPr="00AC6B84">
        <w:rPr>
          <w:rFonts w:eastAsia="Calibri"/>
          <w:spacing w:val="-1"/>
        </w:rPr>
        <w:t>n</w:t>
      </w:r>
      <w:r w:rsidR="008244B5" w:rsidRPr="00AC6B84">
        <w:rPr>
          <w:rFonts w:eastAsia="Calibri"/>
        </w:rPr>
        <w:t>s</w:t>
      </w:r>
      <w:r w:rsidR="008244B5" w:rsidRPr="00AC6B84">
        <w:rPr>
          <w:rFonts w:eastAsia="Calibri"/>
          <w:spacing w:val="48"/>
        </w:rPr>
        <w:t xml:space="preserve"> </w:t>
      </w:r>
      <w:r w:rsidR="008244B5" w:rsidRPr="00AC6B84">
        <w:rPr>
          <w:rFonts w:eastAsia="Calibri"/>
          <w:spacing w:val="1"/>
        </w:rPr>
        <w:t>u</w:t>
      </w:r>
      <w:r w:rsidR="008244B5" w:rsidRPr="00AC6B84">
        <w:rPr>
          <w:rFonts w:eastAsia="Calibri"/>
        </w:rPr>
        <w:t>n</w:t>
      </w:r>
      <w:r w:rsidR="008244B5" w:rsidRPr="00AC6B84">
        <w:rPr>
          <w:rFonts w:eastAsia="Calibri"/>
          <w:spacing w:val="50"/>
        </w:rPr>
        <w:t xml:space="preserve"> </w:t>
      </w:r>
      <w:r w:rsidR="008244B5" w:rsidRPr="00AC6B84">
        <w:rPr>
          <w:rFonts w:eastAsia="Calibri"/>
          <w:spacing w:val="-2"/>
        </w:rPr>
        <w:t>S</w:t>
      </w:r>
      <w:r w:rsidR="008244B5" w:rsidRPr="00AC6B84">
        <w:rPr>
          <w:rFonts w:eastAsia="Calibri"/>
          <w:spacing w:val="1"/>
        </w:rPr>
        <w:t>T</w:t>
      </w:r>
      <w:r w:rsidR="008244B5" w:rsidRPr="00AC6B84">
        <w:rPr>
          <w:rFonts w:eastAsia="Calibri"/>
        </w:rPr>
        <w:t>I</w:t>
      </w:r>
      <w:r w:rsidR="003A551C">
        <w:rPr>
          <w:rFonts w:eastAsia="Calibri"/>
        </w:rPr>
        <w:t> :</w:t>
      </w:r>
    </w:p>
    <w:p w14:paraId="2C685B09" w14:textId="3F255CD9" w:rsidR="008244B5" w:rsidRPr="00AC6B84" w:rsidRDefault="003A551C" w:rsidP="008655B2">
      <w:pPr>
        <w:pStyle w:val="Paragraphedeliste"/>
        <w:numPr>
          <w:ilvl w:val="0"/>
          <w:numId w:val="45"/>
        </w:numPr>
        <w:adjustRightInd w:val="0"/>
        <w:ind w:right="52"/>
      </w:pPr>
      <w:r>
        <w:rPr>
          <w:rFonts w:eastAsia="Times New Roman"/>
        </w:rPr>
        <w:t>La</w:t>
      </w:r>
      <w:r w:rsidRPr="00AC6B84">
        <w:rPr>
          <w:rFonts w:eastAsia="Times New Roman"/>
        </w:rPr>
        <w:t xml:space="preserve"> </w:t>
      </w:r>
      <w:r>
        <w:rPr>
          <w:rFonts w:eastAsia="Times New Roman"/>
          <w:i/>
        </w:rPr>
        <w:t>modélisation</w:t>
      </w:r>
      <w:r w:rsidRPr="00AC6B84">
        <w:rPr>
          <w:rFonts w:eastAsia="Times New Roman"/>
          <w:i/>
        </w:rPr>
        <w:t xml:space="preserve"> </w:t>
      </w:r>
      <w:r w:rsidR="008244B5" w:rsidRPr="00AC6B84">
        <w:rPr>
          <w:rFonts w:eastAsia="Times New Roman"/>
          <w:i/>
        </w:rPr>
        <w:t>par recouvrement</w:t>
      </w:r>
      <w:r w:rsidR="008244B5" w:rsidRPr="00AC6B84">
        <w:rPr>
          <w:rFonts w:eastAsia="Times New Roman"/>
        </w:rPr>
        <w:t xml:space="preserve"> </w:t>
      </w:r>
      <w:r w:rsidR="00DD565B" w:rsidRPr="00AC6B84">
        <w:rPr>
          <w:rFonts w:eastAsia="Times New Roman"/>
        </w:rPr>
        <w:t>(</w:t>
      </w:r>
      <w:r>
        <w:rPr>
          <w:rFonts w:eastAsia="Times New Roman"/>
          <w:i/>
          <w:iCs/>
        </w:rPr>
        <w:t>o</w:t>
      </w:r>
      <w:r w:rsidR="00DD565B" w:rsidRPr="00AC6B84">
        <w:rPr>
          <w:rFonts w:eastAsia="Times New Roman"/>
          <w:i/>
          <w:iCs/>
        </w:rPr>
        <w:t>verlay</w:t>
      </w:r>
      <w:r w:rsidR="00DD565B" w:rsidRPr="003A551C">
        <w:rPr>
          <w:rFonts w:eastAsia="Times New Roman"/>
        </w:rPr>
        <w:t xml:space="preserve">) </w:t>
      </w:r>
      <w:r w:rsidR="008244B5" w:rsidRPr="00AC6B84">
        <w:rPr>
          <w:rFonts w:eastAsia="Times New Roman"/>
        </w:rPr>
        <w:t xml:space="preserve">considère le modèle de </w:t>
      </w:r>
      <w:r w:rsidR="006E73C9" w:rsidRPr="00AC6B84">
        <w:rPr>
          <w:rFonts w:eastAsia="Times New Roman"/>
        </w:rPr>
        <w:t>l</w:t>
      </w:r>
      <w:r w:rsidR="00DA1839">
        <w:rPr>
          <w:rFonts w:eastAsia="Times New Roman"/>
        </w:rPr>
        <w:t>’</w:t>
      </w:r>
      <w:r w:rsidR="006E73C9" w:rsidRPr="00AC6B84">
        <w:rPr>
          <w:rFonts w:eastAsia="Times New Roman"/>
        </w:rPr>
        <w:t>apprenant</w:t>
      </w:r>
      <w:r w:rsidR="002F0486">
        <w:rPr>
          <w:rFonts w:eastAsia="Times New Roman"/>
        </w:rPr>
        <w:t xml:space="preserve"> ou de l’apprenante</w:t>
      </w:r>
      <w:r w:rsidR="006E73C9" w:rsidRPr="00AC6B84">
        <w:rPr>
          <w:rFonts w:eastAsia="Times New Roman"/>
        </w:rPr>
        <w:t xml:space="preserve"> </w:t>
      </w:r>
      <w:r w:rsidR="00085FE8" w:rsidRPr="00AC6B84">
        <w:rPr>
          <w:rFonts w:eastAsia="Times New Roman"/>
        </w:rPr>
        <w:t xml:space="preserve">comme une superposition </w:t>
      </w:r>
      <w:r w:rsidR="008244B5" w:rsidRPr="00AC6B84">
        <w:rPr>
          <w:rFonts w:eastAsia="Times New Roman"/>
        </w:rPr>
        <w:t>ou un sous-ensemble d</w:t>
      </w:r>
      <w:r w:rsidR="00DA1839">
        <w:rPr>
          <w:rFonts w:eastAsia="Times New Roman"/>
        </w:rPr>
        <w:t>’</w:t>
      </w:r>
      <w:r w:rsidR="001548EE" w:rsidRPr="00AC6B84">
        <w:rPr>
          <w:rFonts w:eastAsia="Times New Roman"/>
        </w:rPr>
        <w:t>un</w:t>
      </w:r>
      <w:r w:rsidR="00085FE8" w:rsidRPr="00AC6B84">
        <w:rPr>
          <w:rFonts w:eastAsia="Times New Roman"/>
        </w:rPr>
        <w:t xml:space="preserve"> modèle</w:t>
      </w:r>
      <w:r w:rsidR="001548EE" w:rsidRPr="00AC6B84">
        <w:rPr>
          <w:rFonts w:eastAsia="Times New Roman"/>
        </w:rPr>
        <w:t xml:space="preserve"> «</w:t>
      </w:r>
      <w:r w:rsidR="002F0486">
        <w:rPr>
          <w:rFonts w:eastAsia="Times New Roman"/>
        </w:rPr>
        <w:t> </w:t>
      </w:r>
      <w:r w:rsidR="001548EE" w:rsidRPr="00AC6B84">
        <w:rPr>
          <w:rFonts w:eastAsia="Times New Roman"/>
        </w:rPr>
        <w:t>expert</w:t>
      </w:r>
      <w:r w:rsidR="002F0486">
        <w:rPr>
          <w:rFonts w:eastAsia="Times New Roman"/>
        </w:rPr>
        <w:t> </w:t>
      </w:r>
      <w:r w:rsidR="001548EE" w:rsidRPr="00AC6B84">
        <w:rPr>
          <w:rFonts w:eastAsia="Times New Roman"/>
        </w:rPr>
        <w:t>»</w:t>
      </w:r>
      <w:r w:rsidR="00085FE8" w:rsidRPr="00AC6B84">
        <w:rPr>
          <w:rFonts w:eastAsia="Times New Roman"/>
        </w:rPr>
        <w:t xml:space="preserve"> </w:t>
      </w:r>
      <w:r w:rsidR="008244B5" w:rsidRPr="00AC6B84">
        <w:rPr>
          <w:rFonts w:eastAsia="Times New Roman"/>
        </w:rPr>
        <w:t xml:space="preserve">du </w:t>
      </w:r>
      <w:r w:rsidR="00085FE8" w:rsidRPr="00AC6B84">
        <w:rPr>
          <w:rFonts w:eastAsia="Times New Roman"/>
        </w:rPr>
        <w:t>domaine</w:t>
      </w:r>
      <w:r w:rsidR="001548EE" w:rsidRPr="00AC6B84">
        <w:rPr>
          <w:rFonts w:eastAsia="Times New Roman"/>
        </w:rPr>
        <w:t xml:space="preserve"> élaboré par une équipe de conception</w:t>
      </w:r>
      <w:r w:rsidR="00085FE8" w:rsidRPr="00AC6B84">
        <w:rPr>
          <w:rFonts w:eastAsia="Times New Roman"/>
        </w:rPr>
        <w:t>.</w:t>
      </w:r>
      <w:r w:rsidR="0009572B" w:rsidRPr="00AC6B84">
        <w:rPr>
          <w:rFonts w:eastAsia="Times New Roman"/>
        </w:rPr>
        <w:t xml:space="preserve"> </w:t>
      </w:r>
      <w:r w:rsidR="008244B5" w:rsidRPr="00AC6B84">
        <w:rPr>
          <w:rFonts w:eastAsia="Times New Roman"/>
        </w:rPr>
        <w:t xml:space="preserve">Le mécanisme </w:t>
      </w:r>
      <w:r w:rsidR="00C77039" w:rsidRPr="00AC6B84">
        <w:rPr>
          <w:rFonts w:eastAsia="Times New Roman"/>
        </w:rPr>
        <w:t>de</w:t>
      </w:r>
      <w:r w:rsidR="007106EA">
        <w:rPr>
          <w:rFonts w:eastAsia="Times New Roman"/>
        </w:rPr>
        <w:t xml:space="preserve"> </w:t>
      </w:r>
      <w:r w:rsidR="00C77039" w:rsidRPr="00AC6B84">
        <w:rPr>
          <w:rFonts w:eastAsia="Times New Roman"/>
        </w:rPr>
        <w:t>recouvrement</w:t>
      </w:r>
      <w:r w:rsidR="007106EA">
        <w:rPr>
          <w:rFonts w:eastAsia="Times New Roman"/>
        </w:rPr>
        <w:t xml:space="preserve"> </w:t>
      </w:r>
      <w:r w:rsidR="008244B5" w:rsidRPr="00AC6B84">
        <w:rPr>
          <w:rFonts w:eastAsia="Times New Roman"/>
        </w:rPr>
        <w:t>consiste à superposer le modèle de</w:t>
      </w:r>
      <w:r w:rsidR="002F0486">
        <w:rPr>
          <w:rFonts w:eastAsia="Times New Roman"/>
        </w:rPr>
        <w:t>s</w:t>
      </w:r>
      <w:r w:rsidR="008244B5" w:rsidRPr="00AC6B84">
        <w:rPr>
          <w:rFonts w:eastAsia="Times New Roman"/>
        </w:rPr>
        <w:t xml:space="preserve"> connaissances de l</w:t>
      </w:r>
      <w:r w:rsidR="002F0486">
        <w:rPr>
          <w:rFonts w:eastAsia="Times New Roman"/>
        </w:rPr>
        <w:t xml:space="preserve">a personne </w:t>
      </w:r>
      <w:r w:rsidR="008244B5" w:rsidRPr="00AC6B84">
        <w:rPr>
          <w:rFonts w:eastAsia="Times New Roman"/>
        </w:rPr>
        <w:t>apprenant</w:t>
      </w:r>
      <w:r w:rsidR="002F0486">
        <w:rPr>
          <w:rFonts w:eastAsia="Times New Roman"/>
        </w:rPr>
        <w:t>e</w:t>
      </w:r>
      <w:r w:rsidR="008244B5" w:rsidRPr="00AC6B84">
        <w:rPr>
          <w:rFonts w:eastAsia="Times New Roman"/>
        </w:rPr>
        <w:t xml:space="preserve"> </w:t>
      </w:r>
      <w:r w:rsidR="002F0486">
        <w:rPr>
          <w:rFonts w:eastAsia="Times New Roman"/>
        </w:rPr>
        <w:t>au modèle « </w:t>
      </w:r>
      <w:r w:rsidR="008244B5" w:rsidRPr="00AC6B84">
        <w:rPr>
          <w:rFonts w:eastAsia="Times New Roman"/>
        </w:rPr>
        <w:t>expert</w:t>
      </w:r>
      <w:r w:rsidR="002F0486">
        <w:rPr>
          <w:rFonts w:eastAsia="Times New Roman"/>
        </w:rPr>
        <w:t> »</w:t>
      </w:r>
      <w:r w:rsidR="008244B5" w:rsidRPr="00AC6B84">
        <w:rPr>
          <w:rFonts w:eastAsia="Times New Roman"/>
        </w:rPr>
        <w:t xml:space="preserve"> et à détecter les différences </w:t>
      </w:r>
      <w:r w:rsidR="001548EE" w:rsidRPr="00AC6B84">
        <w:rPr>
          <w:rFonts w:eastAsia="Times New Roman"/>
        </w:rPr>
        <w:t xml:space="preserve">entre les deux </w:t>
      </w:r>
      <w:r w:rsidR="008244B5" w:rsidRPr="00AC6B84">
        <w:rPr>
          <w:rFonts w:eastAsia="Times New Roman"/>
        </w:rPr>
        <w:t>pour produire un diagnostic cognitif.</w:t>
      </w:r>
    </w:p>
    <w:p w14:paraId="1E9FC14E" w14:textId="6FAD17D3" w:rsidR="008244B5" w:rsidRPr="00AC6B84" w:rsidRDefault="002F0486" w:rsidP="008655B2">
      <w:pPr>
        <w:pStyle w:val="Paragraphedeliste"/>
        <w:numPr>
          <w:ilvl w:val="0"/>
          <w:numId w:val="45"/>
        </w:numPr>
        <w:adjustRightInd w:val="0"/>
        <w:ind w:right="52"/>
        <w:rPr>
          <w:rFonts w:eastAsia="Calibri"/>
        </w:rPr>
      </w:pPr>
      <w:r>
        <w:rPr>
          <w:rFonts w:eastAsia="Calibri"/>
        </w:rPr>
        <w:t>La</w:t>
      </w:r>
      <w:r w:rsidRPr="00AC6B84">
        <w:rPr>
          <w:rFonts w:eastAsia="Calibri"/>
        </w:rPr>
        <w:t xml:space="preserve"> </w:t>
      </w:r>
      <w:r>
        <w:rPr>
          <w:rFonts w:eastAsia="Calibri"/>
          <w:i/>
        </w:rPr>
        <w:t>modélisation</w:t>
      </w:r>
      <w:r w:rsidRPr="00AC6B84">
        <w:rPr>
          <w:rFonts w:eastAsia="Calibri"/>
          <w:i/>
        </w:rPr>
        <w:t xml:space="preserve"> </w:t>
      </w:r>
      <w:r w:rsidR="008244B5" w:rsidRPr="00AC6B84">
        <w:rPr>
          <w:rFonts w:eastAsia="Calibri"/>
          <w:i/>
        </w:rPr>
        <w:t>par catalogues d</w:t>
      </w:r>
      <w:r w:rsidR="00DA1839">
        <w:rPr>
          <w:rFonts w:eastAsia="Calibri"/>
          <w:i/>
        </w:rPr>
        <w:t>’</w:t>
      </w:r>
      <w:r w:rsidR="008244B5" w:rsidRPr="00AC6B84">
        <w:rPr>
          <w:rFonts w:eastAsia="Calibri"/>
          <w:i/>
        </w:rPr>
        <w:t>erreurs</w:t>
      </w:r>
      <w:r w:rsidR="008244B5" w:rsidRPr="00AC6B84">
        <w:rPr>
          <w:rFonts w:eastAsia="Calibri"/>
        </w:rPr>
        <w:t xml:space="preserve"> </w:t>
      </w:r>
      <w:r>
        <w:rPr>
          <w:rFonts w:eastAsia="Calibri"/>
        </w:rPr>
        <w:t xml:space="preserve">permet de </w:t>
      </w:r>
      <w:r w:rsidR="008244B5" w:rsidRPr="00AC6B84">
        <w:rPr>
          <w:rFonts w:eastAsia="Calibri"/>
        </w:rPr>
        <w:t>consigne</w:t>
      </w:r>
      <w:r>
        <w:rPr>
          <w:rFonts w:eastAsia="Calibri"/>
        </w:rPr>
        <w:t>r</w:t>
      </w:r>
      <w:r w:rsidR="008244B5" w:rsidRPr="00AC6B84">
        <w:rPr>
          <w:rFonts w:eastAsia="Calibri"/>
        </w:rPr>
        <w:t xml:space="preserve"> les différentes façons dont les </w:t>
      </w:r>
      <w:r>
        <w:rPr>
          <w:rFonts w:eastAsia="Calibri"/>
        </w:rPr>
        <w:t xml:space="preserve">personnes </w:t>
      </w:r>
      <w:r w:rsidR="008244B5" w:rsidRPr="00AC6B84">
        <w:rPr>
          <w:rFonts w:eastAsia="Calibri"/>
        </w:rPr>
        <w:t>apprenant</w:t>
      </w:r>
      <w:r>
        <w:rPr>
          <w:rFonts w:eastAsia="Calibri"/>
        </w:rPr>
        <w:t>e</w:t>
      </w:r>
      <w:r w:rsidR="008244B5" w:rsidRPr="00AC6B84">
        <w:rPr>
          <w:rFonts w:eastAsia="Calibri"/>
        </w:rPr>
        <w:t xml:space="preserve">s commettent des erreurs en accomplissant une tâche </w:t>
      </w:r>
      <w:r w:rsidR="008244B5" w:rsidRPr="00AC6B84">
        <w:rPr>
          <w:rFonts w:eastAsia="Calibri"/>
        </w:rPr>
        <w:lastRenderedPageBreak/>
        <w:t xml:space="preserve">particulière. Chaque erreur est reliée </w:t>
      </w:r>
      <w:r w:rsidRPr="00AC6B84">
        <w:rPr>
          <w:rFonts w:eastAsia="Calibri"/>
        </w:rPr>
        <w:t xml:space="preserve">à une règle </w:t>
      </w:r>
      <w:r>
        <w:rPr>
          <w:rFonts w:eastAsia="Calibri"/>
        </w:rPr>
        <w:t xml:space="preserve">ou </w:t>
      </w:r>
      <w:r w:rsidR="008244B5" w:rsidRPr="00AC6B84">
        <w:rPr>
          <w:rFonts w:eastAsia="Calibri"/>
        </w:rPr>
        <w:t>à un concept mal compris. L</w:t>
      </w:r>
      <w:r w:rsidR="00DA1839">
        <w:rPr>
          <w:rFonts w:eastAsia="Calibri"/>
        </w:rPr>
        <w:t>’</w:t>
      </w:r>
      <w:r w:rsidR="008244B5" w:rsidRPr="00AC6B84">
        <w:rPr>
          <w:rFonts w:eastAsia="Calibri"/>
        </w:rPr>
        <w:t>erreur ainsi modélisée permet d</w:t>
      </w:r>
      <w:r w:rsidR="00DA1839">
        <w:rPr>
          <w:rFonts w:eastAsia="Calibri"/>
        </w:rPr>
        <w:t>’</w:t>
      </w:r>
      <w:r w:rsidR="008244B5" w:rsidRPr="00AC6B84">
        <w:rPr>
          <w:rFonts w:eastAsia="Calibri"/>
        </w:rPr>
        <w:t>expliquer les difficultés éprouvées par les apprenants</w:t>
      </w:r>
      <w:r>
        <w:rPr>
          <w:rFonts w:eastAsia="Calibri"/>
        </w:rPr>
        <w:t xml:space="preserve"> et les apprenantes</w:t>
      </w:r>
      <w:r w:rsidR="008244B5" w:rsidRPr="00AC6B84">
        <w:rPr>
          <w:rFonts w:eastAsia="Calibri"/>
        </w:rPr>
        <w:t xml:space="preserve"> et, par conséquent, d</w:t>
      </w:r>
      <w:r w:rsidR="00DA1839">
        <w:rPr>
          <w:rFonts w:eastAsia="Calibri"/>
        </w:rPr>
        <w:t>’</w:t>
      </w:r>
      <w:r w:rsidR="008244B5" w:rsidRPr="00AC6B84">
        <w:rPr>
          <w:rFonts w:eastAsia="Calibri"/>
        </w:rPr>
        <w:t>apporter une remédiation plus précise. L</w:t>
      </w:r>
      <w:r w:rsidR="00DA1839">
        <w:rPr>
          <w:rFonts w:eastAsia="Calibri"/>
        </w:rPr>
        <w:t>’</w:t>
      </w:r>
      <w:r w:rsidR="008244B5" w:rsidRPr="00AC6B84">
        <w:rPr>
          <w:rFonts w:eastAsia="Calibri"/>
        </w:rPr>
        <w:t>établissement d</w:t>
      </w:r>
      <w:r w:rsidR="00DA1839">
        <w:rPr>
          <w:rFonts w:eastAsia="Calibri"/>
        </w:rPr>
        <w:t>’</w:t>
      </w:r>
      <w:r w:rsidR="008244B5" w:rsidRPr="00AC6B84">
        <w:rPr>
          <w:rFonts w:eastAsia="Calibri"/>
        </w:rPr>
        <w:t>un catalogue d</w:t>
      </w:r>
      <w:r w:rsidR="00DA1839">
        <w:rPr>
          <w:rFonts w:eastAsia="Calibri"/>
        </w:rPr>
        <w:t>’</w:t>
      </w:r>
      <w:r w:rsidR="008244B5" w:rsidRPr="00AC6B84">
        <w:rPr>
          <w:rFonts w:eastAsia="Calibri"/>
        </w:rPr>
        <w:t>erreurs nécessite une analyse cognitive de la tâche mise en œuvre pour soutenir l</w:t>
      </w:r>
      <w:r w:rsidR="00DA1839">
        <w:rPr>
          <w:rFonts w:eastAsia="Calibri"/>
        </w:rPr>
        <w:t>’</w:t>
      </w:r>
      <w:r w:rsidR="008244B5" w:rsidRPr="00AC6B84">
        <w:rPr>
          <w:rFonts w:eastAsia="Calibri"/>
        </w:rPr>
        <w:t>apprentissage (</w:t>
      </w:r>
      <w:proofErr w:type="spellStart"/>
      <w:r w:rsidR="008244B5" w:rsidRPr="00AC6B84">
        <w:rPr>
          <w:rFonts w:eastAsia="Calibri"/>
        </w:rPr>
        <w:t>Schraagen</w:t>
      </w:r>
      <w:proofErr w:type="spellEnd"/>
      <w:r w:rsidR="007106EA">
        <w:rPr>
          <w:rFonts w:eastAsia="Calibri"/>
        </w:rPr>
        <w:t xml:space="preserve"> </w:t>
      </w:r>
      <w:r w:rsidR="007106EA" w:rsidRPr="007106EA">
        <w:rPr>
          <w:rFonts w:eastAsia="Calibri"/>
          <w:i/>
          <w:iCs/>
        </w:rPr>
        <w:t>et al.</w:t>
      </w:r>
      <w:r w:rsidR="008244B5" w:rsidRPr="00AC6B84">
        <w:rPr>
          <w:rFonts w:eastAsia="Calibri"/>
        </w:rPr>
        <w:t>, 2000).</w:t>
      </w:r>
    </w:p>
    <w:p w14:paraId="7B636FC5" w14:textId="1E6D493B" w:rsidR="00FE645B" w:rsidRPr="00AC6B84" w:rsidRDefault="002F0486" w:rsidP="008655B2">
      <w:pPr>
        <w:pStyle w:val="Paragraphedeliste"/>
        <w:numPr>
          <w:ilvl w:val="0"/>
          <w:numId w:val="45"/>
        </w:numPr>
        <w:adjustRightInd w:val="0"/>
        <w:ind w:right="109"/>
        <w:rPr>
          <w:rFonts w:eastAsia="Calibri"/>
        </w:rPr>
      </w:pPr>
      <w:r>
        <w:rPr>
          <w:rFonts w:eastAsia="Calibri"/>
        </w:rPr>
        <w:t>La</w:t>
      </w:r>
      <w:r w:rsidRPr="00AC6B84">
        <w:rPr>
          <w:rFonts w:eastAsia="Calibri"/>
        </w:rPr>
        <w:t xml:space="preserve"> </w:t>
      </w:r>
      <w:r>
        <w:rPr>
          <w:rFonts w:eastAsia="Calibri"/>
          <w:i/>
        </w:rPr>
        <w:t>modélisation</w:t>
      </w:r>
      <w:r w:rsidRPr="00AC6B84">
        <w:rPr>
          <w:rFonts w:eastAsia="Calibri"/>
          <w:i/>
        </w:rPr>
        <w:t xml:space="preserve"> </w:t>
      </w:r>
      <w:r w:rsidR="008244B5" w:rsidRPr="00AC6B84">
        <w:rPr>
          <w:rFonts w:eastAsia="Calibri"/>
          <w:i/>
        </w:rPr>
        <w:t>par traçage</w:t>
      </w:r>
      <w:r w:rsidR="003C23D7" w:rsidRPr="00AC6B84">
        <w:rPr>
          <w:rFonts w:eastAsia="Calibri"/>
          <w:i/>
        </w:rPr>
        <w:t xml:space="preserve"> de modèle ou de plan</w:t>
      </w:r>
      <w:r w:rsidR="008244B5" w:rsidRPr="00AC6B84">
        <w:rPr>
          <w:rFonts w:eastAsia="Calibri"/>
        </w:rPr>
        <w:t xml:space="preserve"> </w:t>
      </w:r>
      <w:r>
        <w:rPr>
          <w:rFonts w:eastAsia="Calibri"/>
        </w:rPr>
        <w:t xml:space="preserve">permet de </w:t>
      </w:r>
      <w:r w:rsidR="008244B5" w:rsidRPr="00AC6B84">
        <w:rPr>
          <w:rFonts w:eastAsia="Calibri"/>
        </w:rPr>
        <w:t>simule</w:t>
      </w:r>
      <w:r>
        <w:rPr>
          <w:rFonts w:eastAsia="Calibri"/>
        </w:rPr>
        <w:t>r</w:t>
      </w:r>
      <w:r w:rsidR="008244B5" w:rsidRPr="00AC6B84">
        <w:rPr>
          <w:rFonts w:eastAsia="Calibri"/>
        </w:rPr>
        <w:t xml:space="preserve"> le comportement de l</w:t>
      </w:r>
      <w:r w:rsidR="00DA1839">
        <w:rPr>
          <w:rFonts w:eastAsia="Calibri"/>
        </w:rPr>
        <w:t>’</w:t>
      </w:r>
      <w:r w:rsidR="008244B5" w:rsidRPr="00AC6B84">
        <w:rPr>
          <w:rFonts w:eastAsia="Calibri"/>
        </w:rPr>
        <w:t>apprenant</w:t>
      </w:r>
      <w:r>
        <w:rPr>
          <w:rFonts w:eastAsia="Calibri"/>
        </w:rPr>
        <w:t xml:space="preserve"> ou de l’apprenante</w:t>
      </w:r>
      <w:r w:rsidR="008244B5" w:rsidRPr="00AC6B84">
        <w:rPr>
          <w:rFonts w:eastAsia="Calibri"/>
        </w:rPr>
        <w:t xml:space="preserve"> afin de pouvoir </w:t>
      </w:r>
      <w:r w:rsidR="00DD565B" w:rsidRPr="00AC6B84">
        <w:rPr>
          <w:rFonts w:eastAsia="Calibri"/>
        </w:rPr>
        <w:t>lui fournir la rétroaction pédagogique la plus appropriée à partir de la reconnaissance de ses actions ou d</w:t>
      </w:r>
      <w:r w:rsidR="00DA1839">
        <w:rPr>
          <w:rFonts w:eastAsia="Calibri"/>
        </w:rPr>
        <w:t>’</w:t>
      </w:r>
      <w:r w:rsidR="00DD565B" w:rsidRPr="00AC6B84">
        <w:rPr>
          <w:rFonts w:eastAsia="Calibri"/>
        </w:rPr>
        <w:t>un diagnostic comportemental</w:t>
      </w:r>
      <w:r w:rsidR="008244B5" w:rsidRPr="00AC6B84">
        <w:rPr>
          <w:rFonts w:eastAsia="Calibri"/>
        </w:rPr>
        <w:t xml:space="preserve">. Les modèles de ce type peuvent être élaborés </w:t>
      </w:r>
      <w:r w:rsidR="0075272A" w:rsidRPr="00AC6B84">
        <w:rPr>
          <w:rFonts w:eastAsia="Calibri"/>
        </w:rPr>
        <w:t xml:space="preserve">en se basant sur </w:t>
      </w:r>
      <w:r w:rsidR="008244B5" w:rsidRPr="00AC6B84">
        <w:rPr>
          <w:rFonts w:eastAsia="Calibri"/>
        </w:rPr>
        <w:t>un système de règles</w:t>
      </w:r>
      <w:r w:rsidR="00DD565B" w:rsidRPr="00AC6B84">
        <w:rPr>
          <w:rFonts w:eastAsia="Calibri"/>
        </w:rPr>
        <w:t xml:space="preserve"> caractérisant les actions de l</w:t>
      </w:r>
      <w:r>
        <w:rPr>
          <w:rFonts w:eastAsia="Calibri"/>
        </w:rPr>
        <w:t>a</w:t>
      </w:r>
      <w:r w:rsidR="00D867E8">
        <w:rPr>
          <w:rFonts w:eastAsia="Calibri"/>
        </w:rPr>
        <w:t xml:space="preserve"> </w:t>
      </w:r>
      <w:r>
        <w:rPr>
          <w:rFonts w:eastAsia="Calibri"/>
        </w:rPr>
        <w:t xml:space="preserve">personne </w:t>
      </w:r>
      <w:r w:rsidR="00DD565B" w:rsidRPr="00AC6B84">
        <w:rPr>
          <w:rFonts w:eastAsia="Calibri"/>
        </w:rPr>
        <w:t>apprenant</w:t>
      </w:r>
      <w:r>
        <w:rPr>
          <w:rFonts w:eastAsia="Calibri"/>
        </w:rPr>
        <w:t>e</w:t>
      </w:r>
      <w:r w:rsidR="00DD565B" w:rsidRPr="00AC6B84">
        <w:rPr>
          <w:rFonts w:eastAsia="Calibri"/>
        </w:rPr>
        <w:t xml:space="preserve"> dans une situation donnée</w:t>
      </w:r>
      <w:r w:rsidR="00DD565B" w:rsidRPr="00AC6B84">
        <w:rPr>
          <w:rStyle w:val="Appelnotedebasdep"/>
          <w:rFonts w:eastAsia="Calibri"/>
        </w:rPr>
        <w:footnoteReference w:id="2"/>
      </w:r>
      <w:r w:rsidR="008244B5" w:rsidRPr="00AC6B84">
        <w:rPr>
          <w:rFonts w:eastAsia="Calibri"/>
        </w:rPr>
        <w:t xml:space="preserve"> (Anderson et Pelletier,</w:t>
      </w:r>
      <w:r w:rsidR="00FE645B" w:rsidRPr="00AC6B84">
        <w:rPr>
          <w:rFonts w:eastAsia="Calibri"/>
        </w:rPr>
        <w:t xml:space="preserve"> 2008). Les comportements liés à la tâche sont prédéfinis, car générés à partir d</w:t>
      </w:r>
      <w:r w:rsidR="00DA1839">
        <w:rPr>
          <w:rFonts w:eastAsia="Calibri"/>
        </w:rPr>
        <w:t>’</w:t>
      </w:r>
      <w:r w:rsidR="00FE645B" w:rsidRPr="00AC6B84">
        <w:rPr>
          <w:rFonts w:eastAsia="Calibri"/>
        </w:rPr>
        <w:t>un système de règles (Newell</w:t>
      </w:r>
      <w:r w:rsidR="00DD7089" w:rsidRPr="00AC6B84">
        <w:rPr>
          <w:rFonts w:eastAsia="Calibri"/>
        </w:rPr>
        <w:t xml:space="preserve"> et</w:t>
      </w:r>
      <w:r w:rsidR="002279E0" w:rsidRPr="00AC6B84">
        <w:rPr>
          <w:rFonts w:eastAsia="Calibri"/>
        </w:rPr>
        <w:t xml:space="preserve"> Simon</w:t>
      </w:r>
      <w:r w:rsidR="00DD7089" w:rsidRPr="00AC6B84">
        <w:rPr>
          <w:rFonts w:eastAsia="Calibri"/>
        </w:rPr>
        <w:t>,</w:t>
      </w:r>
      <w:r w:rsidR="002279E0" w:rsidRPr="00AC6B84">
        <w:rPr>
          <w:rFonts w:eastAsia="Calibri"/>
        </w:rPr>
        <w:t xml:space="preserve"> 19</w:t>
      </w:r>
      <w:r w:rsidR="00E737AD" w:rsidRPr="00AC6B84">
        <w:rPr>
          <w:rFonts w:eastAsia="Calibri"/>
        </w:rPr>
        <w:t>72</w:t>
      </w:r>
      <w:r w:rsidR="00FE645B" w:rsidRPr="00AC6B84">
        <w:rPr>
          <w:rFonts w:eastAsia="Calibri"/>
        </w:rPr>
        <w:t>). Au terme de cette démarche, on obtient idéalement un chemin correspondant à la suite des règles du domaine qui ont été appliquées par l</w:t>
      </w:r>
      <w:r w:rsidR="00DA1839">
        <w:rPr>
          <w:rFonts w:eastAsia="Calibri"/>
        </w:rPr>
        <w:t>’</w:t>
      </w:r>
      <w:r w:rsidR="00FE645B" w:rsidRPr="00AC6B84">
        <w:rPr>
          <w:rFonts w:eastAsia="Calibri"/>
        </w:rPr>
        <w:t xml:space="preserve">apprenant </w:t>
      </w:r>
      <w:r>
        <w:rPr>
          <w:rFonts w:eastAsia="Calibri"/>
        </w:rPr>
        <w:t xml:space="preserve">ou l’apprenante </w:t>
      </w:r>
      <w:r w:rsidR="00FE645B" w:rsidRPr="00AC6B84">
        <w:rPr>
          <w:rFonts w:eastAsia="Calibri"/>
        </w:rPr>
        <w:t>pour atteindre l</w:t>
      </w:r>
      <w:r w:rsidR="00DA1839">
        <w:rPr>
          <w:rFonts w:eastAsia="Calibri"/>
        </w:rPr>
        <w:t>’</w:t>
      </w:r>
      <w:r w:rsidR="00FE645B" w:rsidRPr="00AC6B84">
        <w:rPr>
          <w:rFonts w:eastAsia="Calibri"/>
        </w:rPr>
        <w:t xml:space="preserve">état actuel de </w:t>
      </w:r>
      <w:r w:rsidR="00DD7089" w:rsidRPr="00AC6B84">
        <w:rPr>
          <w:rFonts w:eastAsia="Calibri"/>
        </w:rPr>
        <w:t xml:space="preserve">sa démarche de </w:t>
      </w:r>
      <w:r w:rsidR="00FE645B" w:rsidRPr="00AC6B84">
        <w:rPr>
          <w:rFonts w:eastAsia="Calibri"/>
        </w:rPr>
        <w:t>résolution du problème ou de l</w:t>
      </w:r>
      <w:r w:rsidR="00DA1839">
        <w:rPr>
          <w:rFonts w:eastAsia="Calibri"/>
        </w:rPr>
        <w:t>’</w:t>
      </w:r>
      <w:r w:rsidR="00FE645B" w:rsidRPr="00AC6B84">
        <w:rPr>
          <w:rFonts w:eastAsia="Calibri"/>
        </w:rPr>
        <w:t>exercice</w:t>
      </w:r>
      <w:r w:rsidR="003B4C06" w:rsidRPr="00AC6B84">
        <w:rPr>
          <w:rFonts w:eastAsia="Calibri"/>
        </w:rPr>
        <w:t xml:space="preserve"> réalisé</w:t>
      </w:r>
      <w:r w:rsidR="00FE645B" w:rsidRPr="00AC6B84">
        <w:rPr>
          <w:rFonts w:eastAsia="Calibri"/>
        </w:rPr>
        <w:t>.</w:t>
      </w:r>
    </w:p>
    <w:p w14:paraId="226194AF" w14:textId="1CFB52FD" w:rsidR="008244B5" w:rsidRPr="00AC6B84" w:rsidRDefault="002F0486" w:rsidP="008655B2">
      <w:pPr>
        <w:pStyle w:val="Paragraphedeliste"/>
        <w:numPr>
          <w:ilvl w:val="0"/>
          <w:numId w:val="45"/>
        </w:numPr>
        <w:adjustRightInd w:val="0"/>
        <w:ind w:right="109"/>
        <w:rPr>
          <w:rFonts w:eastAsia="Calibri"/>
        </w:rPr>
      </w:pPr>
      <w:r>
        <w:rPr>
          <w:rFonts w:eastAsia="Calibri"/>
        </w:rPr>
        <w:t>La</w:t>
      </w:r>
      <w:r w:rsidRPr="00AC6B84">
        <w:rPr>
          <w:rFonts w:eastAsia="Calibri"/>
          <w:spacing w:val="1"/>
        </w:rPr>
        <w:t xml:space="preserve"> </w:t>
      </w:r>
      <w:r>
        <w:rPr>
          <w:rFonts w:eastAsia="Calibri"/>
          <w:i/>
        </w:rPr>
        <w:t>modélisation</w:t>
      </w:r>
      <w:r w:rsidRPr="00AC6B84">
        <w:rPr>
          <w:rFonts w:eastAsia="Calibri"/>
          <w:i/>
          <w:spacing w:val="2"/>
        </w:rPr>
        <w:t xml:space="preserve"> </w:t>
      </w:r>
      <w:r w:rsidR="00FE645B" w:rsidRPr="00AC6B84">
        <w:rPr>
          <w:rFonts w:eastAsia="Calibri"/>
          <w:i/>
        </w:rPr>
        <w:t>par traçage d</w:t>
      </w:r>
      <w:r w:rsidR="00DA1839">
        <w:rPr>
          <w:rFonts w:eastAsia="Calibri"/>
          <w:i/>
        </w:rPr>
        <w:t>’</w:t>
      </w:r>
      <w:r w:rsidR="00FE645B" w:rsidRPr="00AC6B84">
        <w:rPr>
          <w:rFonts w:eastAsia="Calibri"/>
          <w:i/>
        </w:rPr>
        <w:t>exemples</w:t>
      </w:r>
      <w:r w:rsidR="00FE645B" w:rsidRPr="00AC6B84">
        <w:rPr>
          <w:rFonts w:eastAsia="Calibri"/>
          <w:i/>
          <w:spacing w:val="2"/>
        </w:rPr>
        <w:t xml:space="preserve"> </w:t>
      </w:r>
      <w:r w:rsidR="00FE645B" w:rsidRPr="00AC6B84">
        <w:rPr>
          <w:rFonts w:eastAsia="Calibri"/>
          <w:spacing w:val="1"/>
        </w:rPr>
        <w:t>p</w:t>
      </w:r>
      <w:r w:rsidR="00FE645B" w:rsidRPr="00AC6B84">
        <w:rPr>
          <w:rFonts w:eastAsia="Calibri"/>
        </w:rPr>
        <w:t>r</w:t>
      </w:r>
      <w:r w:rsidR="00FE645B" w:rsidRPr="00AC6B84">
        <w:rPr>
          <w:rFonts w:eastAsia="Calibri"/>
          <w:spacing w:val="1"/>
        </w:rPr>
        <w:t>opo</w:t>
      </w:r>
      <w:r w:rsidR="00FE645B" w:rsidRPr="00AC6B84">
        <w:rPr>
          <w:rFonts w:eastAsia="Calibri"/>
        </w:rPr>
        <w:t>sé</w:t>
      </w:r>
      <w:r>
        <w:rPr>
          <w:rFonts w:eastAsia="Calibri"/>
        </w:rPr>
        <w:t>e</w:t>
      </w:r>
      <w:r w:rsidR="00FE645B" w:rsidRPr="00AC6B84">
        <w:rPr>
          <w:rFonts w:eastAsia="Calibri"/>
          <w:spacing w:val="2"/>
        </w:rPr>
        <w:t xml:space="preserve"> </w:t>
      </w:r>
      <w:r w:rsidR="00FE645B" w:rsidRPr="00AC6B84">
        <w:rPr>
          <w:rFonts w:eastAsia="Calibri"/>
          <w:spacing w:val="1"/>
        </w:rPr>
        <w:t>p</w:t>
      </w:r>
      <w:r w:rsidR="00FE645B" w:rsidRPr="00AC6B84">
        <w:rPr>
          <w:rFonts w:eastAsia="Calibri"/>
          <w:spacing w:val="-2"/>
        </w:rPr>
        <w:t>a</w:t>
      </w:r>
      <w:r w:rsidR="00FE645B" w:rsidRPr="00AC6B84">
        <w:rPr>
          <w:rFonts w:eastAsia="Calibri"/>
        </w:rPr>
        <w:t>r</w:t>
      </w:r>
      <w:r w:rsidR="00FE645B" w:rsidRPr="00AC6B84">
        <w:rPr>
          <w:rFonts w:eastAsia="Calibri"/>
          <w:spacing w:val="1"/>
        </w:rPr>
        <w:t xml:space="preserve"> </w:t>
      </w:r>
      <w:proofErr w:type="spellStart"/>
      <w:r w:rsidR="00FE645B" w:rsidRPr="00AC6B84">
        <w:rPr>
          <w:rFonts w:eastAsia="Calibri"/>
        </w:rPr>
        <w:t>A</w:t>
      </w:r>
      <w:r w:rsidR="00FE645B" w:rsidRPr="00AC6B84">
        <w:rPr>
          <w:rFonts w:eastAsia="Calibri"/>
          <w:spacing w:val="-2"/>
        </w:rPr>
        <w:t>l</w:t>
      </w:r>
      <w:r w:rsidR="00FE645B" w:rsidRPr="00AC6B84">
        <w:rPr>
          <w:rFonts w:eastAsia="Calibri"/>
          <w:spacing w:val="1"/>
        </w:rPr>
        <w:t>e</w:t>
      </w:r>
      <w:r w:rsidR="00FE645B" w:rsidRPr="00AC6B84">
        <w:rPr>
          <w:rFonts w:eastAsia="Calibri"/>
        </w:rPr>
        <w:t>v</w:t>
      </w:r>
      <w:r w:rsidR="00FE645B" w:rsidRPr="00AC6B84">
        <w:rPr>
          <w:rFonts w:eastAsia="Calibri"/>
          <w:spacing w:val="1"/>
        </w:rPr>
        <w:t>e</w:t>
      </w:r>
      <w:r w:rsidR="00FE645B" w:rsidRPr="00AC6B84">
        <w:rPr>
          <w:rFonts w:eastAsia="Calibri"/>
        </w:rPr>
        <w:t>n</w:t>
      </w:r>
      <w:proofErr w:type="spellEnd"/>
      <w:r w:rsidR="00FE645B" w:rsidRPr="00AC6B84">
        <w:rPr>
          <w:rFonts w:eastAsia="Calibri"/>
          <w:spacing w:val="2"/>
        </w:rPr>
        <w:t xml:space="preserve"> </w:t>
      </w:r>
      <w:r w:rsidR="00FE645B" w:rsidRPr="00AC6B84">
        <w:rPr>
          <w:rFonts w:eastAsia="Calibri"/>
          <w:i/>
        </w:rPr>
        <w:t>et</w:t>
      </w:r>
      <w:r w:rsidR="00FE645B" w:rsidRPr="00AC6B84">
        <w:rPr>
          <w:rFonts w:eastAsia="Calibri"/>
          <w:i/>
          <w:spacing w:val="2"/>
        </w:rPr>
        <w:t xml:space="preserve"> </w:t>
      </w:r>
      <w:r w:rsidR="00FE645B" w:rsidRPr="00AC6B84">
        <w:rPr>
          <w:rFonts w:eastAsia="Calibri"/>
          <w:i/>
          <w:spacing w:val="-1"/>
        </w:rPr>
        <w:t>a</w:t>
      </w:r>
      <w:r w:rsidR="00FE645B" w:rsidRPr="00AC6B84">
        <w:rPr>
          <w:rFonts w:eastAsia="Calibri"/>
          <w:i/>
        </w:rPr>
        <w:t xml:space="preserve">l. </w:t>
      </w:r>
      <w:r w:rsidR="00FE645B" w:rsidRPr="00AC6B84">
        <w:rPr>
          <w:rFonts w:eastAsia="Calibri"/>
          <w:spacing w:val="-1"/>
        </w:rPr>
        <w:t>(</w:t>
      </w:r>
      <w:r w:rsidR="00FE645B" w:rsidRPr="00AC6B84">
        <w:rPr>
          <w:rFonts w:eastAsia="Calibri"/>
          <w:spacing w:val="1"/>
        </w:rPr>
        <w:t>2009</w:t>
      </w:r>
      <w:r w:rsidR="00FE645B" w:rsidRPr="00AC6B84">
        <w:rPr>
          <w:rFonts w:eastAsia="Calibri"/>
        </w:rPr>
        <w:t xml:space="preserve">) </w:t>
      </w:r>
      <w:r w:rsidR="00C278F9">
        <w:rPr>
          <w:rFonts w:eastAsia="Calibri"/>
        </w:rPr>
        <w:t>est</w:t>
      </w:r>
      <w:r w:rsidR="00C278F9" w:rsidRPr="00AC6B84">
        <w:rPr>
          <w:rFonts w:eastAsia="Calibri"/>
        </w:rPr>
        <w:t xml:space="preserve"> </w:t>
      </w:r>
      <w:r w:rsidR="002279E0" w:rsidRPr="00AC6B84">
        <w:rPr>
          <w:rFonts w:eastAsia="Calibri"/>
        </w:rPr>
        <w:t xml:space="preserve">une variante </w:t>
      </w:r>
      <w:r w:rsidR="00C278F9">
        <w:rPr>
          <w:rFonts w:eastAsia="Calibri"/>
        </w:rPr>
        <w:t xml:space="preserve">de la modélisation précédente, </w:t>
      </w:r>
      <w:r w:rsidR="002279E0" w:rsidRPr="00AC6B84">
        <w:rPr>
          <w:rFonts w:eastAsia="Calibri"/>
        </w:rPr>
        <w:t>qui compa</w:t>
      </w:r>
      <w:r w:rsidR="00F23F4C" w:rsidRPr="00AC6B84">
        <w:rPr>
          <w:rFonts w:eastAsia="Calibri"/>
        </w:rPr>
        <w:t>r</w:t>
      </w:r>
      <w:r w:rsidR="002279E0" w:rsidRPr="00AC6B84">
        <w:rPr>
          <w:rFonts w:eastAsia="Calibri"/>
        </w:rPr>
        <w:t>e</w:t>
      </w:r>
      <w:r w:rsidR="00FE645B" w:rsidRPr="00AC6B84">
        <w:rPr>
          <w:rFonts w:eastAsia="Calibri"/>
          <w:spacing w:val="2"/>
        </w:rPr>
        <w:t xml:space="preserve"> </w:t>
      </w:r>
      <w:r w:rsidR="00FE645B" w:rsidRPr="00AC6B84">
        <w:rPr>
          <w:rFonts w:eastAsia="Calibri"/>
        </w:rPr>
        <w:t>l</w:t>
      </w:r>
      <w:r w:rsidR="00FE645B" w:rsidRPr="00AC6B84">
        <w:rPr>
          <w:rFonts w:eastAsia="Calibri"/>
          <w:spacing w:val="1"/>
        </w:rPr>
        <w:t>e</w:t>
      </w:r>
      <w:r w:rsidR="00FE645B" w:rsidRPr="00AC6B84">
        <w:rPr>
          <w:rFonts w:eastAsia="Calibri"/>
        </w:rPr>
        <w:t>s r</w:t>
      </w:r>
      <w:r w:rsidR="00FE645B" w:rsidRPr="00AC6B84">
        <w:rPr>
          <w:rFonts w:eastAsia="Calibri"/>
          <w:spacing w:val="1"/>
        </w:rPr>
        <w:t>é</w:t>
      </w:r>
      <w:r w:rsidR="00FE645B" w:rsidRPr="00AC6B84">
        <w:rPr>
          <w:rFonts w:eastAsia="Calibri"/>
        </w:rPr>
        <w:t>s</w:t>
      </w:r>
      <w:r w:rsidR="00FE645B" w:rsidRPr="00AC6B84">
        <w:rPr>
          <w:rFonts w:eastAsia="Calibri"/>
          <w:spacing w:val="1"/>
        </w:rPr>
        <w:t>u</w:t>
      </w:r>
      <w:r w:rsidR="00FE645B" w:rsidRPr="00AC6B84">
        <w:rPr>
          <w:rFonts w:eastAsia="Calibri"/>
        </w:rPr>
        <w:t>l</w:t>
      </w:r>
      <w:r w:rsidR="00FE645B" w:rsidRPr="00AC6B84">
        <w:rPr>
          <w:rFonts w:eastAsia="Calibri"/>
          <w:spacing w:val="1"/>
        </w:rPr>
        <w:t>t</w:t>
      </w:r>
      <w:r w:rsidR="00FE645B" w:rsidRPr="00AC6B84">
        <w:rPr>
          <w:rFonts w:eastAsia="Calibri"/>
          <w:spacing w:val="-2"/>
        </w:rPr>
        <w:t>a</w:t>
      </w:r>
      <w:r w:rsidR="00FE645B" w:rsidRPr="00AC6B84">
        <w:rPr>
          <w:rFonts w:eastAsia="Calibri"/>
          <w:spacing w:val="1"/>
        </w:rPr>
        <w:t>t</w:t>
      </w:r>
      <w:r w:rsidR="00FE645B" w:rsidRPr="00AC6B84">
        <w:rPr>
          <w:rFonts w:eastAsia="Calibri"/>
        </w:rPr>
        <w:t>s</w:t>
      </w:r>
      <w:r w:rsidR="00FE645B" w:rsidRPr="00AC6B84">
        <w:rPr>
          <w:rFonts w:eastAsia="Calibri"/>
          <w:spacing w:val="2"/>
        </w:rPr>
        <w:t xml:space="preserve"> </w:t>
      </w:r>
      <w:r w:rsidR="00FE645B" w:rsidRPr="00AC6B84">
        <w:rPr>
          <w:rFonts w:eastAsia="Calibri"/>
          <w:spacing w:val="-1"/>
        </w:rPr>
        <w:t>d</w:t>
      </w:r>
      <w:r w:rsidR="00FE645B" w:rsidRPr="00AC6B84">
        <w:rPr>
          <w:rFonts w:eastAsia="Calibri"/>
        </w:rPr>
        <w:t>e</w:t>
      </w:r>
      <w:r w:rsidR="00FE645B" w:rsidRPr="00AC6B84">
        <w:rPr>
          <w:rFonts w:eastAsia="Calibri"/>
          <w:spacing w:val="3"/>
        </w:rPr>
        <w:t xml:space="preserve"> </w:t>
      </w:r>
      <w:r w:rsidR="00FE645B" w:rsidRPr="00AC6B84">
        <w:rPr>
          <w:rFonts w:eastAsia="Calibri"/>
        </w:rPr>
        <w:t>l</w:t>
      </w:r>
      <w:r w:rsidR="00C278F9">
        <w:rPr>
          <w:rFonts w:eastAsia="Calibri"/>
        </w:rPr>
        <w:t xml:space="preserve">a personne </w:t>
      </w:r>
      <w:r w:rsidR="00FE645B" w:rsidRPr="00AC6B84">
        <w:rPr>
          <w:rFonts w:eastAsia="Calibri"/>
          <w:spacing w:val="-2"/>
        </w:rPr>
        <w:t>a</w:t>
      </w:r>
      <w:r w:rsidR="00FE645B" w:rsidRPr="00AC6B84">
        <w:rPr>
          <w:rFonts w:eastAsia="Calibri"/>
          <w:spacing w:val="1"/>
        </w:rPr>
        <w:t>pp</w:t>
      </w:r>
      <w:r w:rsidR="00FE645B" w:rsidRPr="00AC6B84">
        <w:rPr>
          <w:rFonts w:eastAsia="Calibri"/>
        </w:rPr>
        <w:t>r</w:t>
      </w:r>
      <w:r w:rsidR="00FE645B" w:rsidRPr="00AC6B84">
        <w:rPr>
          <w:rFonts w:eastAsia="Calibri"/>
          <w:spacing w:val="-2"/>
        </w:rPr>
        <w:t>e</w:t>
      </w:r>
      <w:r w:rsidR="00FE645B" w:rsidRPr="00AC6B84">
        <w:rPr>
          <w:rFonts w:eastAsia="Calibri"/>
          <w:spacing w:val="1"/>
        </w:rPr>
        <w:t>n</w:t>
      </w:r>
      <w:r w:rsidR="00FE645B" w:rsidRPr="00AC6B84">
        <w:rPr>
          <w:rFonts w:eastAsia="Calibri"/>
        </w:rPr>
        <w:t>a</w:t>
      </w:r>
      <w:r w:rsidR="00FE645B" w:rsidRPr="00AC6B84">
        <w:rPr>
          <w:rFonts w:eastAsia="Calibri"/>
          <w:spacing w:val="-1"/>
        </w:rPr>
        <w:t>n</w:t>
      </w:r>
      <w:r w:rsidR="00FE645B" w:rsidRPr="00AC6B84">
        <w:rPr>
          <w:rFonts w:eastAsia="Calibri"/>
        </w:rPr>
        <w:t>t</w:t>
      </w:r>
      <w:r w:rsidR="00C278F9">
        <w:rPr>
          <w:rFonts w:eastAsia="Calibri"/>
        </w:rPr>
        <w:t>e</w:t>
      </w:r>
      <w:r w:rsidR="00FE645B" w:rsidRPr="00AC6B84">
        <w:rPr>
          <w:rFonts w:eastAsia="Calibri"/>
          <w:spacing w:val="2"/>
        </w:rPr>
        <w:t xml:space="preserve"> </w:t>
      </w:r>
      <w:r w:rsidR="002279E0" w:rsidRPr="00AC6B84">
        <w:rPr>
          <w:rFonts w:eastAsia="Calibri"/>
        </w:rPr>
        <w:t>à</w:t>
      </w:r>
      <w:r w:rsidR="002279E0" w:rsidRPr="00AC6B84">
        <w:rPr>
          <w:rFonts w:eastAsia="Calibri"/>
          <w:spacing w:val="2"/>
        </w:rPr>
        <w:t xml:space="preserve"> </w:t>
      </w:r>
      <w:r w:rsidR="002279E0" w:rsidRPr="00AC6B84">
        <w:rPr>
          <w:rFonts w:eastAsia="Calibri"/>
          <w:spacing w:val="1"/>
        </w:rPr>
        <w:t>u</w:t>
      </w:r>
      <w:r w:rsidR="002279E0" w:rsidRPr="00AC6B84">
        <w:rPr>
          <w:rFonts w:eastAsia="Calibri"/>
          <w:spacing w:val="-1"/>
        </w:rPr>
        <w:t>n</w:t>
      </w:r>
      <w:r w:rsidR="002279E0" w:rsidRPr="00AC6B84">
        <w:rPr>
          <w:rFonts w:eastAsia="Calibri"/>
        </w:rPr>
        <w:t>e</w:t>
      </w:r>
      <w:r w:rsidR="002279E0" w:rsidRPr="00AC6B84">
        <w:rPr>
          <w:rFonts w:eastAsia="Calibri"/>
          <w:spacing w:val="2"/>
        </w:rPr>
        <w:t xml:space="preserve"> </w:t>
      </w:r>
      <w:r w:rsidR="002279E0" w:rsidRPr="00AC6B84">
        <w:rPr>
          <w:rFonts w:eastAsia="Calibri"/>
          <w:spacing w:val="-1"/>
        </w:rPr>
        <w:t>c</w:t>
      </w:r>
      <w:r w:rsidR="002279E0" w:rsidRPr="00AC6B84">
        <w:rPr>
          <w:rFonts w:eastAsia="Calibri"/>
          <w:spacing w:val="1"/>
        </w:rPr>
        <w:t>o</w:t>
      </w:r>
      <w:r w:rsidR="002279E0" w:rsidRPr="00AC6B84">
        <w:rPr>
          <w:rFonts w:eastAsia="Calibri"/>
        </w:rPr>
        <w:t>ll</w:t>
      </w:r>
      <w:r w:rsidR="002279E0" w:rsidRPr="00AC6B84">
        <w:rPr>
          <w:rFonts w:eastAsia="Calibri"/>
          <w:spacing w:val="1"/>
        </w:rPr>
        <w:t>e</w:t>
      </w:r>
      <w:r w:rsidR="002279E0" w:rsidRPr="00AC6B84">
        <w:rPr>
          <w:rFonts w:eastAsia="Calibri"/>
          <w:spacing w:val="-1"/>
        </w:rPr>
        <w:t>c</w:t>
      </w:r>
      <w:r w:rsidR="002279E0" w:rsidRPr="00AC6B84">
        <w:rPr>
          <w:rFonts w:eastAsia="Calibri"/>
          <w:spacing w:val="1"/>
        </w:rPr>
        <w:t>t</w:t>
      </w:r>
      <w:r w:rsidR="002279E0" w:rsidRPr="00AC6B84">
        <w:rPr>
          <w:rFonts w:eastAsia="Calibri"/>
        </w:rPr>
        <w:t>i</w:t>
      </w:r>
      <w:r w:rsidR="002279E0" w:rsidRPr="00AC6B84">
        <w:rPr>
          <w:rFonts w:eastAsia="Calibri"/>
          <w:spacing w:val="1"/>
        </w:rPr>
        <w:t>o</w:t>
      </w:r>
      <w:r w:rsidR="002279E0" w:rsidRPr="00AC6B84">
        <w:rPr>
          <w:rFonts w:eastAsia="Calibri"/>
        </w:rPr>
        <w:t xml:space="preserve">n </w:t>
      </w:r>
      <w:r w:rsidR="002279E0" w:rsidRPr="00AC6B84">
        <w:rPr>
          <w:rFonts w:eastAsia="Calibri"/>
          <w:spacing w:val="1"/>
        </w:rPr>
        <w:t>d</w:t>
      </w:r>
      <w:r w:rsidR="00DA1839">
        <w:rPr>
          <w:rFonts w:eastAsia="Calibri"/>
        </w:rPr>
        <w:t>’</w:t>
      </w:r>
      <w:r w:rsidR="002279E0" w:rsidRPr="00AC6B84">
        <w:rPr>
          <w:rFonts w:eastAsia="Calibri"/>
          <w:spacing w:val="1"/>
        </w:rPr>
        <w:t>e</w:t>
      </w:r>
      <w:r w:rsidR="002279E0" w:rsidRPr="00AC6B84">
        <w:rPr>
          <w:rFonts w:eastAsia="Calibri"/>
          <w:spacing w:val="-1"/>
        </w:rPr>
        <w:t>x</w:t>
      </w:r>
      <w:r w:rsidR="002279E0" w:rsidRPr="00AC6B84">
        <w:rPr>
          <w:rFonts w:eastAsia="Calibri"/>
          <w:spacing w:val="1"/>
        </w:rPr>
        <w:t>e</w:t>
      </w:r>
      <w:r w:rsidR="002279E0" w:rsidRPr="00AC6B84">
        <w:rPr>
          <w:rFonts w:eastAsia="Calibri"/>
        </w:rPr>
        <w:t>m</w:t>
      </w:r>
      <w:r w:rsidR="002279E0" w:rsidRPr="00AC6B84">
        <w:rPr>
          <w:rFonts w:eastAsia="Calibri"/>
          <w:spacing w:val="1"/>
        </w:rPr>
        <w:t>p</w:t>
      </w:r>
      <w:r w:rsidR="002279E0" w:rsidRPr="00AC6B84">
        <w:rPr>
          <w:rFonts w:eastAsia="Calibri"/>
          <w:spacing w:val="-2"/>
        </w:rPr>
        <w:t>l</w:t>
      </w:r>
      <w:r w:rsidR="002279E0" w:rsidRPr="00AC6B84">
        <w:rPr>
          <w:rFonts w:eastAsia="Calibri"/>
          <w:spacing w:val="1"/>
        </w:rPr>
        <w:t>e</w:t>
      </w:r>
      <w:r w:rsidR="002279E0" w:rsidRPr="00AC6B84">
        <w:rPr>
          <w:rFonts w:eastAsia="Calibri"/>
        </w:rPr>
        <w:t>s</w:t>
      </w:r>
      <w:r w:rsidR="002279E0" w:rsidRPr="00AC6B84">
        <w:rPr>
          <w:rFonts w:eastAsia="Calibri"/>
          <w:spacing w:val="1"/>
        </w:rPr>
        <w:t xml:space="preserve"> </w:t>
      </w:r>
      <w:r w:rsidR="002279E0" w:rsidRPr="00AC6B84">
        <w:rPr>
          <w:rFonts w:eastAsia="Calibri"/>
        </w:rPr>
        <w:t>g</w:t>
      </w:r>
      <w:r w:rsidR="002279E0" w:rsidRPr="00AC6B84">
        <w:rPr>
          <w:rFonts w:eastAsia="Calibri"/>
          <w:spacing w:val="1"/>
        </w:rPr>
        <w:t>é</w:t>
      </w:r>
      <w:r w:rsidR="002279E0" w:rsidRPr="00AC6B84">
        <w:rPr>
          <w:rFonts w:eastAsia="Calibri"/>
          <w:spacing w:val="-1"/>
        </w:rPr>
        <w:t>n</w:t>
      </w:r>
      <w:r w:rsidR="002279E0" w:rsidRPr="00AC6B84">
        <w:rPr>
          <w:rFonts w:eastAsia="Calibri"/>
          <w:spacing w:val="1"/>
        </w:rPr>
        <w:t>é</w:t>
      </w:r>
      <w:r w:rsidR="002279E0" w:rsidRPr="00AC6B84">
        <w:rPr>
          <w:rFonts w:eastAsia="Calibri"/>
        </w:rPr>
        <w:t>ralis</w:t>
      </w:r>
      <w:r w:rsidR="002279E0" w:rsidRPr="00AC6B84">
        <w:rPr>
          <w:rFonts w:eastAsia="Calibri"/>
          <w:spacing w:val="1"/>
        </w:rPr>
        <w:t>é</w:t>
      </w:r>
      <w:r w:rsidR="002279E0" w:rsidRPr="00AC6B84">
        <w:rPr>
          <w:rFonts w:eastAsia="Calibri"/>
        </w:rPr>
        <w:t>s plutôt qu</w:t>
      </w:r>
      <w:r w:rsidR="00DA1839">
        <w:rPr>
          <w:rFonts w:eastAsia="Calibri"/>
        </w:rPr>
        <w:t>’</w:t>
      </w:r>
      <w:r w:rsidR="002279E0" w:rsidRPr="00AC6B84">
        <w:rPr>
          <w:rFonts w:eastAsia="Calibri"/>
        </w:rPr>
        <w:t>à</w:t>
      </w:r>
      <w:r w:rsidR="00FE645B" w:rsidRPr="00AC6B84">
        <w:rPr>
          <w:rFonts w:eastAsia="Calibri"/>
          <w:spacing w:val="3"/>
        </w:rPr>
        <w:t xml:space="preserve"> </w:t>
      </w:r>
      <w:r w:rsidR="00FE645B" w:rsidRPr="00AC6B84">
        <w:rPr>
          <w:rFonts w:eastAsia="Calibri"/>
          <w:spacing w:val="1"/>
        </w:rPr>
        <w:t>u</w:t>
      </w:r>
      <w:r w:rsidR="00FE645B" w:rsidRPr="00AC6B84">
        <w:rPr>
          <w:rFonts w:eastAsia="Calibri"/>
        </w:rPr>
        <w:t>n</w:t>
      </w:r>
      <w:r w:rsidR="00FE645B" w:rsidRPr="00AC6B84">
        <w:rPr>
          <w:rFonts w:eastAsia="Calibri"/>
          <w:spacing w:val="1"/>
        </w:rPr>
        <w:t xml:space="preserve"> </w:t>
      </w:r>
      <w:r w:rsidR="00FE645B" w:rsidRPr="00AC6B84">
        <w:rPr>
          <w:rFonts w:eastAsia="Calibri"/>
        </w:rPr>
        <w:t>m</w:t>
      </w:r>
      <w:r w:rsidR="00FE645B" w:rsidRPr="00AC6B84">
        <w:rPr>
          <w:rFonts w:eastAsia="Calibri"/>
          <w:spacing w:val="1"/>
        </w:rPr>
        <w:t>o</w:t>
      </w:r>
      <w:r w:rsidR="00FE645B" w:rsidRPr="00AC6B84">
        <w:rPr>
          <w:rFonts w:eastAsia="Calibri"/>
          <w:spacing w:val="-1"/>
        </w:rPr>
        <w:t>d</w:t>
      </w:r>
      <w:r w:rsidR="00FE645B" w:rsidRPr="00AC6B84">
        <w:rPr>
          <w:rFonts w:eastAsia="Calibri"/>
          <w:spacing w:val="1"/>
        </w:rPr>
        <w:t>è</w:t>
      </w:r>
      <w:r w:rsidR="00FE645B" w:rsidRPr="00AC6B84">
        <w:rPr>
          <w:rFonts w:eastAsia="Calibri"/>
        </w:rPr>
        <w:t>le</w:t>
      </w:r>
      <w:r w:rsidR="00FE645B" w:rsidRPr="00AC6B84">
        <w:rPr>
          <w:rFonts w:eastAsia="Calibri"/>
          <w:spacing w:val="3"/>
        </w:rPr>
        <w:t xml:space="preserve"> </w:t>
      </w:r>
      <w:r w:rsidR="00FE645B" w:rsidRPr="00AC6B84">
        <w:rPr>
          <w:rFonts w:eastAsia="Calibri"/>
          <w:spacing w:val="-1"/>
        </w:rPr>
        <w:t>c</w:t>
      </w:r>
      <w:r w:rsidR="00FE645B" w:rsidRPr="00AC6B84">
        <w:rPr>
          <w:rFonts w:eastAsia="Calibri"/>
          <w:spacing w:val="1"/>
        </w:rPr>
        <w:t>o</w:t>
      </w:r>
      <w:r w:rsidR="00FE645B" w:rsidRPr="00AC6B84">
        <w:rPr>
          <w:rFonts w:eastAsia="Calibri"/>
        </w:rPr>
        <w:t>g</w:t>
      </w:r>
      <w:r w:rsidR="00FE645B" w:rsidRPr="00AC6B84">
        <w:rPr>
          <w:rFonts w:eastAsia="Calibri"/>
          <w:spacing w:val="1"/>
        </w:rPr>
        <w:t>n</w:t>
      </w:r>
      <w:r w:rsidR="00FE645B" w:rsidRPr="00AC6B84">
        <w:rPr>
          <w:rFonts w:eastAsia="Calibri"/>
          <w:spacing w:val="-2"/>
        </w:rPr>
        <w:t>i</w:t>
      </w:r>
      <w:r w:rsidR="00FE645B" w:rsidRPr="00AC6B84">
        <w:rPr>
          <w:rFonts w:eastAsia="Calibri"/>
          <w:spacing w:val="1"/>
        </w:rPr>
        <w:t>t</w:t>
      </w:r>
      <w:r w:rsidR="00FE645B" w:rsidRPr="00AC6B84">
        <w:rPr>
          <w:rFonts w:eastAsia="Calibri"/>
        </w:rPr>
        <w:t>if</w:t>
      </w:r>
      <w:r w:rsidR="002279E0" w:rsidRPr="00AC6B84">
        <w:rPr>
          <w:rFonts w:eastAsia="Calibri"/>
          <w:spacing w:val="1"/>
        </w:rPr>
        <w:t xml:space="preserve">. </w:t>
      </w:r>
      <w:r w:rsidR="00FE645B" w:rsidRPr="00AC6B84">
        <w:rPr>
          <w:rFonts w:eastAsia="Calibri"/>
        </w:rPr>
        <w:t>Ainsi, au lieu d</w:t>
      </w:r>
      <w:r w:rsidR="00DA1839">
        <w:rPr>
          <w:rFonts w:eastAsia="Calibri"/>
        </w:rPr>
        <w:t>’</w:t>
      </w:r>
      <w:r w:rsidR="00FE645B" w:rsidRPr="00AC6B84">
        <w:rPr>
          <w:rFonts w:eastAsia="Calibri"/>
        </w:rPr>
        <w:t xml:space="preserve">établir un </w:t>
      </w:r>
      <w:r w:rsidR="00E737AD" w:rsidRPr="00AC6B84">
        <w:rPr>
          <w:rFonts w:eastAsia="Calibri"/>
        </w:rPr>
        <w:t>ensemble</w:t>
      </w:r>
      <w:r w:rsidR="00FE645B" w:rsidRPr="00AC6B84">
        <w:rPr>
          <w:rFonts w:eastAsia="Calibri"/>
        </w:rPr>
        <w:t xml:space="preserve"> de règles génériques à programmer dans </w:t>
      </w:r>
      <w:r w:rsidR="00E737AD" w:rsidRPr="00AC6B84">
        <w:rPr>
          <w:rFonts w:eastAsia="Calibri"/>
        </w:rPr>
        <w:t>l</w:t>
      </w:r>
      <w:r w:rsidR="00DA1839">
        <w:rPr>
          <w:rFonts w:eastAsia="Calibri"/>
        </w:rPr>
        <w:t>’</w:t>
      </w:r>
      <w:r w:rsidR="00C1084F" w:rsidRPr="00AC6B84">
        <w:rPr>
          <w:rFonts w:eastAsia="Calibri"/>
        </w:rPr>
        <w:t>EIA</w:t>
      </w:r>
      <w:r w:rsidR="00FE645B" w:rsidRPr="00AC6B84">
        <w:rPr>
          <w:rFonts w:eastAsia="Calibri"/>
        </w:rPr>
        <w:t>, on crée une série d</w:t>
      </w:r>
      <w:r w:rsidR="00DA1839">
        <w:rPr>
          <w:rFonts w:eastAsia="Calibri"/>
        </w:rPr>
        <w:t>’</w:t>
      </w:r>
      <w:r w:rsidR="00FE645B" w:rsidRPr="00AC6B84">
        <w:rPr>
          <w:rFonts w:eastAsia="Calibri"/>
        </w:rPr>
        <w:t>exemples d</w:t>
      </w:r>
      <w:r w:rsidR="00DA1839">
        <w:rPr>
          <w:rFonts w:eastAsia="Calibri"/>
        </w:rPr>
        <w:t>’</w:t>
      </w:r>
      <w:r w:rsidR="00FE645B" w:rsidRPr="00AC6B84">
        <w:rPr>
          <w:rFonts w:eastAsia="Calibri"/>
        </w:rPr>
        <w:t>erreurs pouvant être anticipées.</w:t>
      </w:r>
      <w:r w:rsidR="00FE645B" w:rsidRPr="00AC6B84">
        <w:rPr>
          <w:rFonts w:eastAsia="Calibri"/>
          <w:spacing w:val="1"/>
        </w:rPr>
        <w:t xml:space="preserve"> </w:t>
      </w:r>
    </w:p>
    <w:p w14:paraId="21A3C24C" w14:textId="2F35DD0C" w:rsidR="008244B5" w:rsidRPr="00AC6B84" w:rsidRDefault="00C278F9" w:rsidP="008655B2">
      <w:pPr>
        <w:pStyle w:val="Paragraphedeliste"/>
        <w:numPr>
          <w:ilvl w:val="0"/>
          <w:numId w:val="45"/>
        </w:numPr>
        <w:adjustRightInd w:val="0"/>
        <w:ind w:right="-7"/>
        <w:rPr>
          <w:rFonts w:eastAsia="Calibri"/>
        </w:rPr>
      </w:pPr>
      <w:r>
        <w:rPr>
          <w:rFonts w:eastAsia="Calibri"/>
          <w:color w:val="000000" w:themeColor="text1"/>
          <w:spacing w:val="-1"/>
        </w:rPr>
        <w:t>La</w:t>
      </w:r>
      <w:r w:rsidRPr="00AC6B84">
        <w:rPr>
          <w:rFonts w:eastAsia="Calibri"/>
          <w:color w:val="000000" w:themeColor="text1"/>
          <w:spacing w:val="1"/>
        </w:rPr>
        <w:t xml:space="preserve"> </w:t>
      </w:r>
      <w:r>
        <w:rPr>
          <w:rFonts w:eastAsia="Calibri"/>
          <w:i/>
          <w:color w:val="000000" w:themeColor="text1"/>
        </w:rPr>
        <w:t>modélisation</w:t>
      </w:r>
      <w:r w:rsidRPr="00AC6B84">
        <w:rPr>
          <w:rFonts w:eastAsia="Calibri"/>
          <w:i/>
          <w:color w:val="000000" w:themeColor="text1"/>
          <w:spacing w:val="1"/>
        </w:rPr>
        <w:t xml:space="preserve"> </w:t>
      </w:r>
      <w:r w:rsidR="00FE645B" w:rsidRPr="00AC6B84">
        <w:rPr>
          <w:rFonts w:eastAsia="Calibri"/>
          <w:i/>
          <w:color w:val="000000" w:themeColor="text1"/>
        </w:rPr>
        <w:t>à</w:t>
      </w:r>
      <w:r w:rsidR="00FE645B" w:rsidRPr="00AC6B84">
        <w:rPr>
          <w:rFonts w:eastAsia="Calibri"/>
          <w:i/>
          <w:color w:val="000000" w:themeColor="text1"/>
          <w:spacing w:val="-2"/>
        </w:rPr>
        <w:t xml:space="preserve"> </w:t>
      </w:r>
      <w:r w:rsidR="00FE645B" w:rsidRPr="00AC6B84">
        <w:rPr>
          <w:rFonts w:eastAsia="Calibri"/>
          <w:i/>
          <w:color w:val="000000" w:themeColor="text1"/>
          <w:spacing w:val="1"/>
        </w:rPr>
        <w:t>b</w:t>
      </w:r>
      <w:r w:rsidR="00FE645B" w:rsidRPr="00AC6B84">
        <w:rPr>
          <w:rFonts w:eastAsia="Calibri"/>
          <w:i/>
          <w:color w:val="000000" w:themeColor="text1"/>
          <w:spacing w:val="-1"/>
        </w:rPr>
        <w:t>a</w:t>
      </w:r>
      <w:r w:rsidR="00FE645B" w:rsidRPr="00AC6B84">
        <w:rPr>
          <w:rFonts w:eastAsia="Calibri"/>
          <w:i/>
          <w:color w:val="000000" w:themeColor="text1"/>
        </w:rPr>
        <w:t xml:space="preserve">se </w:t>
      </w:r>
      <w:r w:rsidR="00FE645B" w:rsidRPr="00AC6B84">
        <w:rPr>
          <w:rFonts w:eastAsia="Calibri"/>
          <w:i/>
          <w:color w:val="000000" w:themeColor="text1"/>
          <w:spacing w:val="1"/>
        </w:rPr>
        <w:t>d</w:t>
      </w:r>
      <w:r w:rsidR="00FE645B" w:rsidRPr="00AC6B84">
        <w:rPr>
          <w:rFonts w:eastAsia="Calibri"/>
          <w:i/>
          <w:color w:val="000000" w:themeColor="text1"/>
        </w:rPr>
        <w:t>e c</w:t>
      </w:r>
      <w:r w:rsidR="00FE645B" w:rsidRPr="00AC6B84">
        <w:rPr>
          <w:rFonts w:eastAsia="Calibri"/>
          <w:i/>
          <w:color w:val="000000" w:themeColor="text1"/>
          <w:spacing w:val="-2"/>
        </w:rPr>
        <w:t>o</w:t>
      </w:r>
      <w:r w:rsidR="00FE645B" w:rsidRPr="00AC6B84">
        <w:rPr>
          <w:rFonts w:eastAsia="Calibri"/>
          <w:i/>
          <w:color w:val="000000" w:themeColor="text1"/>
          <w:spacing w:val="1"/>
        </w:rPr>
        <w:t>ntr</w:t>
      </w:r>
      <w:r w:rsidR="00FE645B" w:rsidRPr="00AC6B84">
        <w:rPr>
          <w:rFonts w:eastAsia="Calibri"/>
          <w:i/>
          <w:color w:val="000000" w:themeColor="text1"/>
          <w:spacing w:val="-1"/>
        </w:rPr>
        <w:t>ai</w:t>
      </w:r>
      <w:r w:rsidR="00FE645B" w:rsidRPr="00AC6B84">
        <w:rPr>
          <w:rFonts w:eastAsia="Calibri"/>
          <w:i/>
          <w:color w:val="000000" w:themeColor="text1"/>
          <w:spacing w:val="1"/>
        </w:rPr>
        <w:t>nt</w:t>
      </w:r>
      <w:r w:rsidR="00FE645B" w:rsidRPr="00AC6B84">
        <w:rPr>
          <w:rFonts w:eastAsia="Calibri"/>
          <w:i/>
          <w:color w:val="000000" w:themeColor="text1"/>
          <w:spacing w:val="-1"/>
        </w:rPr>
        <w:t>es</w:t>
      </w:r>
      <w:r w:rsidR="00FE645B" w:rsidRPr="00AC6B84">
        <w:rPr>
          <w:rFonts w:eastAsia="Calibri"/>
          <w:color w:val="000000" w:themeColor="text1"/>
          <w:spacing w:val="-1"/>
        </w:rPr>
        <w:t xml:space="preserve"> </w:t>
      </w:r>
      <w:r w:rsidR="003B4C06" w:rsidRPr="00AC6B84">
        <w:rPr>
          <w:rFonts w:eastAsia="Calibri"/>
          <w:color w:val="000000" w:themeColor="text1"/>
          <w:spacing w:val="-1"/>
        </w:rPr>
        <w:t>(</w:t>
      </w:r>
      <w:proofErr w:type="spellStart"/>
      <w:r w:rsidR="00FE645B" w:rsidRPr="00AC6B84">
        <w:rPr>
          <w:rFonts w:eastAsia="Calibri"/>
          <w:spacing w:val="-1"/>
        </w:rPr>
        <w:t>O</w:t>
      </w:r>
      <w:r w:rsidR="00FE645B" w:rsidRPr="00AC6B84">
        <w:rPr>
          <w:rFonts w:eastAsia="Calibri"/>
          <w:spacing w:val="1"/>
        </w:rPr>
        <w:t>h</w:t>
      </w:r>
      <w:r w:rsidR="00FE645B" w:rsidRPr="00AC6B84">
        <w:rPr>
          <w:rFonts w:eastAsia="Calibri"/>
        </w:rPr>
        <w:t>lss</w:t>
      </w:r>
      <w:r w:rsidR="00FE645B" w:rsidRPr="00AC6B84">
        <w:rPr>
          <w:rFonts w:eastAsia="Calibri"/>
          <w:spacing w:val="1"/>
        </w:rPr>
        <w:t>o</w:t>
      </w:r>
      <w:r w:rsidR="00FE645B" w:rsidRPr="00AC6B84">
        <w:rPr>
          <w:rFonts w:eastAsia="Calibri"/>
        </w:rPr>
        <w:t>n</w:t>
      </w:r>
      <w:proofErr w:type="spellEnd"/>
      <w:r w:rsidR="003B4C06" w:rsidRPr="00AC6B84">
        <w:rPr>
          <w:rFonts w:eastAsia="Calibri"/>
          <w:spacing w:val="-1"/>
        </w:rPr>
        <w:t>,</w:t>
      </w:r>
      <w:r w:rsidR="0009572B" w:rsidRPr="00AC6B84">
        <w:rPr>
          <w:rFonts w:eastAsia="Calibri"/>
          <w:spacing w:val="-1"/>
        </w:rPr>
        <w:t xml:space="preserve"> </w:t>
      </w:r>
      <w:r w:rsidR="00FE645B" w:rsidRPr="00AC6B84">
        <w:rPr>
          <w:rFonts w:eastAsia="Calibri"/>
          <w:spacing w:val="1"/>
        </w:rPr>
        <w:t>19</w:t>
      </w:r>
      <w:r w:rsidR="00FE645B" w:rsidRPr="00AC6B84">
        <w:rPr>
          <w:rFonts w:eastAsia="Calibri"/>
          <w:spacing w:val="-2"/>
        </w:rPr>
        <w:t>9</w:t>
      </w:r>
      <w:r w:rsidR="00FE645B" w:rsidRPr="00AC6B84">
        <w:rPr>
          <w:rFonts w:eastAsia="Calibri"/>
          <w:spacing w:val="1"/>
        </w:rPr>
        <w:t>4</w:t>
      </w:r>
      <w:r w:rsidR="00C605CA" w:rsidRPr="00AC6B84">
        <w:rPr>
          <w:rFonts w:eastAsia="Calibri"/>
          <w:spacing w:val="1"/>
        </w:rPr>
        <w:t xml:space="preserve">) </w:t>
      </w:r>
      <w:r w:rsidR="00DD7089" w:rsidRPr="00AC6B84">
        <w:rPr>
          <w:rFonts w:eastAsia="Calibri"/>
        </w:rPr>
        <w:t>repose sur l</w:t>
      </w:r>
      <w:r w:rsidR="00DA1839">
        <w:rPr>
          <w:rFonts w:eastAsia="Calibri"/>
        </w:rPr>
        <w:t>’</w:t>
      </w:r>
      <w:r w:rsidR="00DD7089" w:rsidRPr="00AC6B84">
        <w:rPr>
          <w:rFonts w:eastAsia="Calibri"/>
        </w:rPr>
        <w:t>idée qu</w:t>
      </w:r>
      <w:r w:rsidR="00DA1839">
        <w:rPr>
          <w:rFonts w:eastAsia="Calibri"/>
        </w:rPr>
        <w:t>’</w:t>
      </w:r>
      <w:r w:rsidR="00DD7089" w:rsidRPr="00AC6B84">
        <w:rPr>
          <w:rFonts w:eastAsia="Calibri"/>
        </w:rPr>
        <w:t>u</w:t>
      </w:r>
      <w:r w:rsidR="00FE645B" w:rsidRPr="00AC6B84">
        <w:rPr>
          <w:rFonts w:eastAsia="Calibri"/>
        </w:rPr>
        <w:t xml:space="preserve">n </w:t>
      </w:r>
      <w:r w:rsidR="00FE645B" w:rsidRPr="00AC6B84">
        <w:rPr>
          <w:rFonts w:eastAsia="Calibri"/>
          <w:spacing w:val="1"/>
        </w:rPr>
        <w:t>do</w:t>
      </w:r>
      <w:r w:rsidR="00FE645B" w:rsidRPr="00AC6B84">
        <w:rPr>
          <w:rFonts w:eastAsia="Calibri"/>
        </w:rPr>
        <w:t>ma</w:t>
      </w:r>
      <w:r w:rsidR="00FE645B" w:rsidRPr="00AC6B84">
        <w:rPr>
          <w:rFonts w:eastAsia="Calibri"/>
          <w:spacing w:val="-2"/>
        </w:rPr>
        <w:t>i</w:t>
      </w:r>
      <w:r w:rsidR="00FE645B" w:rsidRPr="00AC6B84">
        <w:rPr>
          <w:rFonts w:eastAsia="Calibri"/>
          <w:spacing w:val="1"/>
        </w:rPr>
        <w:t>n</w:t>
      </w:r>
      <w:r w:rsidR="00FE645B" w:rsidRPr="00AC6B84">
        <w:rPr>
          <w:rFonts w:eastAsia="Calibri"/>
        </w:rPr>
        <w:t xml:space="preserve">e </w:t>
      </w:r>
      <w:r w:rsidR="00FE645B" w:rsidRPr="00AC6B84">
        <w:rPr>
          <w:rFonts w:eastAsia="Calibri"/>
          <w:spacing w:val="1"/>
        </w:rPr>
        <w:t>o</w:t>
      </w:r>
      <w:r w:rsidR="00FE645B" w:rsidRPr="00AC6B84">
        <w:rPr>
          <w:rFonts w:eastAsia="Calibri"/>
        </w:rPr>
        <w:t xml:space="preserve">u </w:t>
      </w:r>
      <w:r w:rsidR="00FE645B" w:rsidRPr="00AC6B84">
        <w:rPr>
          <w:rFonts w:eastAsia="Calibri"/>
          <w:spacing w:val="-1"/>
        </w:rPr>
        <w:t>u</w:t>
      </w:r>
      <w:r w:rsidR="00FE645B" w:rsidRPr="00AC6B84">
        <w:rPr>
          <w:rFonts w:eastAsia="Calibri"/>
        </w:rPr>
        <w:t xml:space="preserve">n </w:t>
      </w:r>
      <w:r w:rsidR="00FE645B" w:rsidRPr="00AC6B84">
        <w:rPr>
          <w:rFonts w:eastAsia="Calibri"/>
          <w:spacing w:val="1"/>
        </w:rPr>
        <w:t>e</w:t>
      </w:r>
      <w:r w:rsidR="00FE645B" w:rsidRPr="00AC6B84">
        <w:rPr>
          <w:rFonts w:eastAsia="Calibri"/>
          <w:spacing w:val="-1"/>
        </w:rPr>
        <w:t>x</w:t>
      </w:r>
      <w:r w:rsidR="00FE645B" w:rsidRPr="00AC6B84">
        <w:rPr>
          <w:rFonts w:eastAsia="Calibri"/>
          <w:spacing w:val="1"/>
        </w:rPr>
        <w:t>e</w:t>
      </w:r>
      <w:r w:rsidR="00FE645B" w:rsidRPr="00AC6B84">
        <w:rPr>
          <w:rFonts w:eastAsia="Calibri"/>
        </w:rPr>
        <w:t>r</w:t>
      </w:r>
      <w:r w:rsidR="00FE645B" w:rsidRPr="00AC6B84">
        <w:rPr>
          <w:rFonts w:eastAsia="Calibri"/>
          <w:spacing w:val="-1"/>
        </w:rPr>
        <w:t>c</w:t>
      </w:r>
      <w:r w:rsidR="00FE645B" w:rsidRPr="00AC6B84">
        <w:rPr>
          <w:rFonts w:eastAsia="Calibri"/>
        </w:rPr>
        <w:t>i</w:t>
      </w:r>
      <w:r w:rsidR="00FE645B" w:rsidRPr="00AC6B84">
        <w:rPr>
          <w:rFonts w:eastAsia="Calibri"/>
          <w:spacing w:val="-1"/>
        </w:rPr>
        <w:t>c</w:t>
      </w:r>
      <w:r w:rsidR="00FE645B" w:rsidRPr="00AC6B84">
        <w:rPr>
          <w:rFonts w:eastAsia="Calibri"/>
        </w:rPr>
        <w:t xml:space="preserve">e </w:t>
      </w:r>
      <w:r w:rsidR="00FE645B" w:rsidRPr="00AC6B84">
        <w:rPr>
          <w:rFonts w:eastAsia="Calibri"/>
          <w:spacing w:val="1"/>
        </w:rPr>
        <w:t>p</w:t>
      </w:r>
      <w:r w:rsidR="00FE645B" w:rsidRPr="00AC6B84">
        <w:rPr>
          <w:rFonts w:eastAsia="Calibri"/>
          <w:spacing w:val="-2"/>
        </w:rPr>
        <w:t>e</w:t>
      </w:r>
      <w:r w:rsidR="00FE645B" w:rsidRPr="00AC6B84">
        <w:rPr>
          <w:rFonts w:eastAsia="Calibri"/>
          <w:spacing w:val="1"/>
        </w:rPr>
        <w:t>u</w:t>
      </w:r>
      <w:r w:rsidR="00FE645B" w:rsidRPr="00AC6B84">
        <w:rPr>
          <w:rFonts w:eastAsia="Calibri"/>
        </w:rPr>
        <w:t xml:space="preserve">t </w:t>
      </w:r>
      <w:r w:rsidR="00FE645B" w:rsidRPr="00AC6B84">
        <w:rPr>
          <w:rFonts w:eastAsia="Calibri"/>
          <w:spacing w:val="1"/>
        </w:rPr>
        <w:t>êt</w:t>
      </w:r>
      <w:r w:rsidR="00FE645B" w:rsidRPr="00AC6B84">
        <w:rPr>
          <w:rFonts w:eastAsia="Calibri"/>
          <w:spacing w:val="-2"/>
        </w:rPr>
        <w:t>r</w:t>
      </w:r>
      <w:r w:rsidR="00FE645B" w:rsidRPr="00AC6B84">
        <w:rPr>
          <w:rFonts w:eastAsia="Calibri"/>
        </w:rPr>
        <w:t>e m</w:t>
      </w:r>
      <w:r w:rsidR="00FE645B" w:rsidRPr="00AC6B84">
        <w:rPr>
          <w:rFonts w:eastAsia="Calibri"/>
          <w:spacing w:val="1"/>
        </w:rPr>
        <w:t>odé</w:t>
      </w:r>
      <w:r w:rsidR="00FE645B" w:rsidRPr="00AC6B84">
        <w:rPr>
          <w:rFonts w:eastAsia="Calibri"/>
        </w:rPr>
        <w:t>li</w:t>
      </w:r>
      <w:r w:rsidR="00FE645B" w:rsidRPr="00AC6B84">
        <w:rPr>
          <w:rFonts w:eastAsia="Calibri"/>
          <w:spacing w:val="-3"/>
        </w:rPr>
        <w:t>s</w:t>
      </w:r>
      <w:r w:rsidR="00FE645B" w:rsidRPr="00AC6B84">
        <w:rPr>
          <w:rFonts w:eastAsia="Calibri"/>
        </w:rPr>
        <w:t>é s</w:t>
      </w:r>
      <w:r w:rsidR="00FE645B" w:rsidRPr="00AC6B84">
        <w:rPr>
          <w:rFonts w:eastAsia="Calibri"/>
          <w:spacing w:val="1"/>
        </w:rPr>
        <w:t>ou</w:t>
      </w:r>
      <w:r w:rsidR="00FE645B" w:rsidRPr="00AC6B84">
        <w:rPr>
          <w:rFonts w:eastAsia="Calibri"/>
        </w:rPr>
        <w:t xml:space="preserve">s </w:t>
      </w:r>
      <w:r w:rsidR="00DA64BD" w:rsidRPr="00AC6B84">
        <w:rPr>
          <w:rFonts w:eastAsia="Calibri"/>
        </w:rPr>
        <w:t>la forme</w:t>
      </w:r>
      <w:r w:rsidR="00FE645B" w:rsidRPr="00AC6B84">
        <w:rPr>
          <w:rFonts w:eastAsia="Calibri"/>
          <w:spacing w:val="3"/>
        </w:rPr>
        <w:t xml:space="preserve"> </w:t>
      </w:r>
      <w:r w:rsidR="00FE645B" w:rsidRPr="00AC6B84">
        <w:rPr>
          <w:rFonts w:eastAsia="Calibri"/>
          <w:spacing w:val="1"/>
        </w:rPr>
        <w:t xml:space="preserve">de </w:t>
      </w:r>
      <w:r w:rsidR="00FE645B" w:rsidRPr="00AC6B84">
        <w:rPr>
          <w:rFonts w:eastAsia="Calibri"/>
          <w:spacing w:val="-1"/>
        </w:rPr>
        <w:t>c</w:t>
      </w:r>
      <w:r w:rsidR="00FE645B" w:rsidRPr="00AC6B84">
        <w:rPr>
          <w:rFonts w:eastAsia="Calibri"/>
          <w:spacing w:val="1"/>
        </w:rPr>
        <w:t>ont</w:t>
      </w:r>
      <w:r w:rsidR="00FE645B" w:rsidRPr="00AC6B84">
        <w:rPr>
          <w:rFonts w:eastAsia="Calibri"/>
        </w:rPr>
        <w:t>ra</w:t>
      </w:r>
      <w:r w:rsidR="00FE645B" w:rsidRPr="00AC6B84">
        <w:rPr>
          <w:rFonts w:eastAsia="Calibri"/>
          <w:spacing w:val="-2"/>
        </w:rPr>
        <w:t>i</w:t>
      </w:r>
      <w:r w:rsidR="00FE645B" w:rsidRPr="00AC6B84">
        <w:rPr>
          <w:rFonts w:eastAsia="Calibri"/>
          <w:spacing w:val="1"/>
        </w:rPr>
        <w:t>nte</w:t>
      </w:r>
      <w:r w:rsidR="00FE645B" w:rsidRPr="00AC6B84">
        <w:rPr>
          <w:rFonts w:eastAsia="Calibri"/>
        </w:rPr>
        <w:t>s,</w:t>
      </w:r>
      <w:r w:rsidR="00FE645B" w:rsidRPr="00AC6B84">
        <w:rPr>
          <w:rFonts w:eastAsia="Calibri"/>
          <w:spacing w:val="2"/>
        </w:rPr>
        <w:t xml:space="preserve"> </w:t>
      </w:r>
      <w:r w:rsidR="00FE645B" w:rsidRPr="00AC6B84">
        <w:rPr>
          <w:rFonts w:eastAsia="Calibri"/>
          <w:spacing w:val="-1"/>
        </w:rPr>
        <w:t>c</w:t>
      </w:r>
      <w:r w:rsidR="00DA1839">
        <w:rPr>
          <w:rFonts w:eastAsia="Calibri"/>
        </w:rPr>
        <w:t>’</w:t>
      </w:r>
      <w:r w:rsidR="00FE645B" w:rsidRPr="00AC6B84">
        <w:rPr>
          <w:rFonts w:eastAsia="Calibri"/>
          <w:spacing w:val="1"/>
        </w:rPr>
        <w:t>e</w:t>
      </w:r>
      <w:r w:rsidR="00FE645B" w:rsidRPr="00AC6B84">
        <w:rPr>
          <w:rFonts w:eastAsia="Calibri"/>
          <w:spacing w:val="-3"/>
        </w:rPr>
        <w:t>s</w:t>
      </w:r>
      <w:r w:rsidR="00FE645B" w:rsidRPr="00AC6B84">
        <w:rPr>
          <w:rFonts w:eastAsia="Calibri"/>
          <w:spacing w:val="1"/>
        </w:rPr>
        <w:t>t-</w:t>
      </w:r>
      <w:r w:rsidR="00FE645B" w:rsidRPr="00AC6B84">
        <w:rPr>
          <w:rFonts w:eastAsia="Calibri"/>
          <w:spacing w:val="-2"/>
        </w:rPr>
        <w:t>à</w:t>
      </w:r>
      <w:r w:rsidR="00FE645B" w:rsidRPr="00AC6B84">
        <w:rPr>
          <w:rFonts w:eastAsia="Calibri"/>
          <w:spacing w:val="1"/>
        </w:rPr>
        <w:t>-d</w:t>
      </w:r>
      <w:r w:rsidR="00FE645B" w:rsidRPr="00AC6B84">
        <w:rPr>
          <w:rFonts w:eastAsia="Calibri"/>
        </w:rPr>
        <w:t>i</w:t>
      </w:r>
      <w:r w:rsidR="00FE645B" w:rsidRPr="00AC6B84">
        <w:rPr>
          <w:rFonts w:eastAsia="Calibri"/>
          <w:spacing w:val="-2"/>
        </w:rPr>
        <w:t>r</w:t>
      </w:r>
      <w:r w:rsidR="00FE645B" w:rsidRPr="00AC6B84">
        <w:rPr>
          <w:rFonts w:eastAsia="Calibri"/>
        </w:rPr>
        <w:t xml:space="preserve">e </w:t>
      </w:r>
      <w:r w:rsidR="00FE645B" w:rsidRPr="00AC6B84">
        <w:rPr>
          <w:rFonts w:eastAsia="Calibri"/>
          <w:spacing w:val="1"/>
        </w:rPr>
        <w:t>d</w:t>
      </w:r>
      <w:r w:rsidR="00FE645B" w:rsidRPr="00AC6B84">
        <w:rPr>
          <w:rFonts w:eastAsia="Calibri"/>
        </w:rPr>
        <w:t>e</w:t>
      </w:r>
      <w:r w:rsidR="00FE645B" w:rsidRPr="00AC6B84">
        <w:rPr>
          <w:rFonts w:eastAsia="Calibri"/>
          <w:spacing w:val="2"/>
        </w:rPr>
        <w:t xml:space="preserve"> </w:t>
      </w:r>
      <w:r w:rsidR="00FE645B" w:rsidRPr="00AC6B84">
        <w:rPr>
          <w:rFonts w:eastAsia="Calibri"/>
          <w:spacing w:val="-1"/>
        </w:rPr>
        <w:t>c</w:t>
      </w:r>
      <w:r w:rsidR="00FE645B" w:rsidRPr="00AC6B84">
        <w:rPr>
          <w:rFonts w:eastAsia="Calibri"/>
        </w:rPr>
        <w:t>e</w:t>
      </w:r>
      <w:r w:rsidR="00FE645B" w:rsidRPr="00AC6B84">
        <w:rPr>
          <w:rFonts w:eastAsia="Calibri"/>
          <w:spacing w:val="2"/>
        </w:rPr>
        <w:t xml:space="preserve"> </w:t>
      </w:r>
      <w:r w:rsidR="00FE645B" w:rsidRPr="00AC6B84">
        <w:rPr>
          <w:rFonts w:eastAsia="Calibri"/>
          <w:spacing w:val="-1"/>
        </w:rPr>
        <w:t>q</w:t>
      </w:r>
      <w:r w:rsidR="00FE645B" w:rsidRPr="00AC6B84">
        <w:rPr>
          <w:rFonts w:eastAsia="Calibri"/>
          <w:spacing w:val="1"/>
        </w:rPr>
        <w:t>u</w:t>
      </w:r>
      <w:r w:rsidR="00DA1839">
        <w:rPr>
          <w:rFonts w:eastAsia="Calibri"/>
        </w:rPr>
        <w:t>’</w:t>
      </w:r>
      <w:r w:rsidR="00FE645B" w:rsidRPr="00AC6B84">
        <w:rPr>
          <w:rFonts w:eastAsia="Calibri"/>
        </w:rPr>
        <w:t>il</w:t>
      </w:r>
      <w:r w:rsidR="00FE645B" w:rsidRPr="00AC6B84">
        <w:rPr>
          <w:rFonts w:eastAsia="Calibri"/>
          <w:spacing w:val="2"/>
        </w:rPr>
        <w:t xml:space="preserve"> </w:t>
      </w:r>
      <w:r w:rsidR="00FE645B" w:rsidRPr="00AC6B84">
        <w:rPr>
          <w:rFonts w:eastAsia="Calibri"/>
          <w:spacing w:val="1"/>
        </w:rPr>
        <w:t>n</w:t>
      </w:r>
      <w:r w:rsidR="00DA1839">
        <w:rPr>
          <w:rFonts w:eastAsia="Calibri"/>
          <w:spacing w:val="-2"/>
        </w:rPr>
        <w:t>’</w:t>
      </w:r>
      <w:r w:rsidR="00FE645B" w:rsidRPr="00AC6B84">
        <w:rPr>
          <w:rFonts w:eastAsia="Calibri"/>
          <w:spacing w:val="1"/>
        </w:rPr>
        <w:t>e</w:t>
      </w:r>
      <w:r w:rsidR="00FE645B" w:rsidRPr="00AC6B84">
        <w:rPr>
          <w:rFonts w:eastAsia="Calibri"/>
        </w:rPr>
        <w:t xml:space="preserve">st </w:t>
      </w:r>
      <w:r w:rsidR="00FE645B" w:rsidRPr="00AC6B84">
        <w:rPr>
          <w:rFonts w:eastAsia="Calibri"/>
          <w:spacing w:val="1"/>
        </w:rPr>
        <w:t>p</w:t>
      </w:r>
      <w:r w:rsidR="00FE645B" w:rsidRPr="00AC6B84">
        <w:rPr>
          <w:rFonts w:eastAsia="Calibri"/>
        </w:rPr>
        <w:t>as</w:t>
      </w:r>
      <w:r w:rsidR="00FE645B" w:rsidRPr="00AC6B84">
        <w:rPr>
          <w:rFonts w:eastAsia="Calibri"/>
          <w:spacing w:val="1"/>
        </w:rPr>
        <w:t xml:space="preserve"> pe</w:t>
      </w:r>
      <w:r w:rsidR="00FE645B" w:rsidRPr="00AC6B84">
        <w:rPr>
          <w:rFonts w:eastAsia="Calibri"/>
          <w:spacing w:val="-2"/>
        </w:rPr>
        <w:t>r</w:t>
      </w:r>
      <w:r w:rsidR="00FE645B" w:rsidRPr="00AC6B84">
        <w:rPr>
          <w:rFonts w:eastAsia="Calibri"/>
        </w:rPr>
        <w:t>mis</w:t>
      </w:r>
      <w:r w:rsidR="00FE645B" w:rsidRPr="00AC6B84">
        <w:rPr>
          <w:rFonts w:eastAsia="Calibri"/>
          <w:spacing w:val="1"/>
        </w:rPr>
        <w:t xml:space="preserve"> d</w:t>
      </w:r>
      <w:r w:rsidR="00FE645B" w:rsidRPr="00AC6B84">
        <w:rPr>
          <w:rFonts w:eastAsia="Calibri"/>
        </w:rPr>
        <w:t>e</w:t>
      </w:r>
      <w:r w:rsidR="00FE645B" w:rsidRPr="00AC6B84">
        <w:rPr>
          <w:rFonts w:eastAsia="Calibri"/>
          <w:spacing w:val="2"/>
        </w:rPr>
        <w:t xml:space="preserve"> </w:t>
      </w:r>
      <w:r w:rsidR="00FE645B" w:rsidRPr="00AC6B84">
        <w:rPr>
          <w:rFonts w:eastAsia="Calibri"/>
          <w:spacing w:val="1"/>
        </w:rPr>
        <w:t>f</w:t>
      </w:r>
      <w:r w:rsidR="00FE645B" w:rsidRPr="00AC6B84">
        <w:rPr>
          <w:rFonts w:eastAsia="Calibri"/>
        </w:rPr>
        <w:t>a</w:t>
      </w:r>
      <w:r w:rsidR="00FE645B" w:rsidRPr="00AC6B84">
        <w:rPr>
          <w:rFonts w:eastAsia="Calibri"/>
          <w:spacing w:val="-2"/>
        </w:rPr>
        <w:t>i</w:t>
      </w:r>
      <w:r w:rsidR="00FE645B" w:rsidRPr="00AC6B84">
        <w:rPr>
          <w:rFonts w:eastAsia="Calibri"/>
        </w:rPr>
        <w:t>r</w:t>
      </w:r>
      <w:r w:rsidR="00FE645B" w:rsidRPr="00AC6B84">
        <w:rPr>
          <w:rFonts w:eastAsia="Calibri"/>
          <w:spacing w:val="1"/>
        </w:rPr>
        <w:t>e</w:t>
      </w:r>
      <w:r w:rsidR="00151630" w:rsidRPr="00AC6B84">
        <w:rPr>
          <w:rFonts w:eastAsia="Calibri"/>
        </w:rPr>
        <w:t>, les</w:t>
      </w:r>
      <w:r w:rsidR="00FE645B" w:rsidRPr="00AC6B84">
        <w:rPr>
          <w:rFonts w:eastAsia="Calibri"/>
          <w:spacing w:val="2"/>
        </w:rPr>
        <w:t xml:space="preserve"> </w:t>
      </w:r>
      <w:r w:rsidR="00FE645B" w:rsidRPr="00AC6B84">
        <w:rPr>
          <w:rFonts w:eastAsia="Calibri"/>
          <w:spacing w:val="-1"/>
        </w:rPr>
        <w:t>c</w:t>
      </w:r>
      <w:r w:rsidR="00FE645B" w:rsidRPr="00AC6B84">
        <w:rPr>
          <w:rFonts w:eastAsia="Calibri"/>
          <w:spacing w:val="-2"/>
        </w:rPr>
        <w:t>o</w:t>
      </w:r>
      <w:r w:rsidR="00FE645B" w:rsidRPr="00AC6B84">
        <w:rPr>
          <w:rFonts w:eastAsia="Calibri"/>
          <w:spacing w:val="-1"/>
        </w:rPr>
        <w:t>n</w:t>
      </w:r>
      <w:r w:rsidR="00FE645B" w:rsidRPr="00AC6B84">
        <w:rPr>
          <w:rFonts w:eastAsia="Calibri"/>
          <w:spacing w:val="1"/>
        </w:rPr>
        <w:t>t</w:t>
      </w:r>
      <w:r w:rsidR="00FE645B" w:rsidRPr="00AC6B84">
        <w:rPr>
          <w:rFonts w:eastAsia="Calibri"/>
        </w:rPr>
        <w:t>rai</w:t>
      </w:r>
      <w:r w:rsidR="00FE645B" w:rsidRPr="00AC6B84">
        <w:rPr>
          <w:rFonts w:eastAsia="Calibri"/>
          <w:spacing w:val="-1"/>
        </w:rPr>
        <w:t>n</w:t>
      </w:r>
      <w:r w:rsidR="00FE645B" w:rsidRPr="00AC6B84">
        <w:rPr>
          <w:rFonts w:eastAsia="Calibri"/>
          <w:spacing w:val="1"/>
        </w:rPr>
        <w:t>t</w:t>
      </w:r>
      <w:r w:rsidR="00FE645B" w:rsidRPr="00AC6B84">
        <w:rPr>
          <w:rFonts w:eastAsia="Calibri"/>
        </w:rPr>
        <w:t>e</w:t>
      </w:r>
      <w:r w:rsidR="00151630" w:rsidRPr="00AC6B84">
        <w:rPr>
          <w:rFonts w:eastAsia="Calibri"/>
        </w:rPr>
        <w:t>s</w:t>
      </w:r>
      <w:r w:rsidR="00FE645B" w:rsidRPr="00AC6B84">
        <w:rPr>
          <w:rFonts w:eastAsia="Calibri"/>
          <w:spacing w:val="2"/>
        </w:rPr>
        <w:t xml:space="preserve"> </w:t>
      </w:r>
      <w:r w:rsidR="00151630" w:rsidRPr="00AC6B84">
        <w:rPr>
          <w:rFonts w:eastAsia="Calibri"/>
          <w:spacing w:val="-1"/>
        </w:rPr>
        <w:t>définissant</w:t>
      </w:r>
      <w:r w:rsidR="00FE645B" w:rsidRPr="00AC6B84">
        <w:rPr>
          <w:rFonts w:eastAsia="Calibri"/>
          <w:spacing w:val="2"/>
        </w:rPr>
        <w:t xml:space="preserve"> </w:t>
      </w:r>
      <w:r w:rsidR="00FE645B" w:rsidRPr="00AC6B84">
        <w:rPr>
          <w:rFonts w:eastAsia="Calibri"/>
          <w:spacing w:val="-2"/>
        </w:rPr>
        <w:t>l</w:t>
      </w:r>
      <w:r w:rsidR="00FE645B" w:rsidRPr="00AC6B84">
        <w:rPr>
          <w:rFonts w:eastAsia="Calibri"/>
          <w:spacing w:val="1"/>
        </w:rPr>
        <w:t>e</w:t>
      </w:r>
      <w:r w:rsidR="00FE645B" w:rsidRPr="00AC6B84">
        <w:rPr>
          <w:rFonts w:eastAsia="Calibri"/>
        </w:rPr>
        <w:t>s</w:t>
      </w:r>
      <w:r w:rsidR="00FE645B" w:rsidRPr="00AC6B84">
        <w:rPr>
          <w:rFonts w:eastAsia="Calibri"/>
          <w:spacing w:val="2"/>
        </w:rPr>
        <w:t xml:space="preserve"> </w:t>
      </w:r>
      <w:r w:rsidR="00FE645B" w:rsidRPr="00AC6B84">
        <w:rPr>
          <w:rFonts w:eastAsia="Calibri"/>
        </w:rPr>
        <w:t>a</w:t>
      </w:r>
      <w:r w:rsidR="00FE645B" w:rsidRPr="00AC6B84">
        <w:rPr>
          <w:rFonts w:eastAsia="Calibri"/>
          <w:spacing w:val="-1"/>
        </w:rPr>
        <w:t>c</w:t>
      </w:r>
      <w:r w:rsidR="00FE645B" w:rsidRPr="00AC6B84">
        <w:rPr>
          <w:rFonts w:eastAsia="Calibri"/>
          <w:spacing w:val="1"/>
        </w:rPr>
        <w:t>t</w:t>
      </w:r>
      <w:r w:rsidR="00FE645B" w:rsidRPr="00AC6B84">
        <w:rPr>
          <w:rFonts w:eastAsia="Calibri"/>
        </w:rPr>
        <w:t>i</w:t>
      </w:r>
      <w:r w:rsidR="00FE645B" w:rsidRPr="00AC6B84">
        <w:rPr>
          <w:rFonts w:eastAsia="Calibri"/>
          <w:spacing w:val="1"/>
        </w:rPr>
        <w:t>on</w:t>
      </w:r>
      <w:r w:rsidR="00FE645B" w:rsidRPr="00AC6B84">
        <w:rPr>
          <w:rFonts w:eastAsia="Calibri"/>
        </w:rPr>
        <w:t>s</w:t>
      </w:r>
      <w:r w:rsidR="00FE645B" w:rsidRPr="00AC6B84">
        <w:rPr>
          <w:rFonts w:eastAsia="Calibri"/>
          <w:spacing w:val="2"/>
        </w:rPr>
        <w:t xml:space="preserve"> </w:t>
      </w:r>
      <w:r w:rsidR="00FE645B" w:rsidRPr="00AC6B84">
        <w:rPr>
          <w:rFonts w:eastAsia="Calibri"/>
          <w:spacing w:val="-1"/>
        </w:rPr>
        <w:t>d</w:t>
      </w:r>
      <w:r w:rsidR="00FE645B" w:rsidRPr="00AC6B84">
        <w:rPr>
          <w:rFonts w:eastAsia="Calibri"/>
        </w:rPr>
        <w:t>e</w:t>
      </w:r>
      <w:r w:rsidR="00FE645B" w:rsidRPr="00AC6B84">
        <w:rPr>
          <w:rFonts w:eastAsia="Calibri"/>
          <w:spacing w:val="3"/>
        </w:rPr>
        <w:t xml:space="preserve"> </w:t>
      </w:r>
      <w:r w:rsidR="00FE645B" w:rsidRPr="00AC6B84">
        <w:rPr>
          <w:rFonts w:eastAsia="Calibri"/>
        </w:rPr>
        <w:t>l</w:t>
      </w:r>
      <w:r>
        <w:rPr>
          <w:rFonts w:eastAsia="Calibri"/>
        </w:rPr>
        <w:t xml:space="preserve">a personne </w:t>
      </w:r>
      <w:r w:rsidR="00FE645B" w:rsidRPr="00AC6B84">
        <w:rPr>
          <w:rFonts w:eastAsia="Calibri"/>
        </w:rPr>
        <w:t>a</w:t>
      </w:r>
      <w:r w:rsidR="00FE645B" w:rsidRPr="00AC6B84">
        <w:rPr>
          <w:rFonts w:eastAsia="Calibri"/>
          <w:spacing w:val="-1"/>
        </w:rPr>
        <w:t>p</w:t>
      </w:r>
      <w:r w:rsidR="00FE645B" w:rsidRPr="00AC6B84">
        <w:rPr>
          <w:rFonts w:eastAsia="Calibri"/>
          <w:spacing w:val="1"/>
        </w:rPr>
        <w:t>p</w:t>
      </w:r>
      <w:r w:rsidR="00FE645B" w:rsidRPr="00AC6B84">
        <w:rPr>
          <w:rFonts w:eastAsia="Calibri"/>
        </w:rPr>
        <w:t>r</w:t>
      </w:r>
      <w:r w:rsidR="00FE645B" w:rsidRPr="00AC6B84">
        <w:rPr>
          <w:rFonts w:eastAsia="Calibri"/>
          <w:spacing w:val="1"/>
        </w:rPr>
        <w:t>e</w:t>
      </w:r>
      <w:r w:rsidR="00FE645B" w:rsidRPr="00AC6B84">
        <w:rPr>
          <w:rFonts w:eastAsia="Calibri"/>
          <w:spacing w:val="-1"/>
        </w:rPr>
        <w:t>n</w:t>
      </w:r>
      <w:r w:rsidR="00FE645B" w:rsidRPr="00AC6B84">
        <w:rPr>
          <w:rFonts w:eastAsia="Calibri"/>
        </w:rPr>
        <w:t>a</w:t>
      </w:r>
      <w:r w:rsidR="00FE645B" w:rsidRPr="00AC6B84">
        <w:rPr>
          <w:rFonts w:eastAsia="Calibri"/>
          <w:spacing w:val="-1"/>
        </w:rPr>
        <w:t>n</w:t>
      </w:r>
      <w:r w:rsidR="00FE645B" w:rsidRPr="00AC6B84">
        <w:rPr>
          <w:rFonts w:eastAsia="Calibri"/>
          <w:spacing w:val="1"/>
        </w:rPr>
        <w:t>t</w:t>
      </w:r>
      <w:r>
        <w:rPr>
          <w:rFonts w:eastAsia="Calibri"/>
          <w:spacing w:val="1"/>
        </w:rPr>
        <w:t>e</w:t>
      </w:r>
      <w:r w:rsidR="00FE645B" w:rsidRPr="00AC6B84">
        <w:rPr>
          <w:rFonts w:eastAsia="Calibri"/>
        </w:rPr>
        <w:t xml:space="preserve"> </w:t>
      </w:r>
      <w:r w:rsidR="00FE645B" w:rsidRPr="00AC6B84">
        <w:rPr>
          <w:rFonts w:eastAsia="Calibri"/>
          <w:spacing w:val="1"/>
        </w:rPr>
        <w:t>qu</w:t>
      </w:r>
      <w:r w:rsidR="00FE645B" w:rsidRPr="00AC6B84">
        <w:rPr>
          <w:rFonts w:eastAsia="Calibri"/>
        </w:rPr>
        <w:t>i</w:t>
      </w:r>
      <w:r w:rsidR="00FE645B" w:rsidRPr="00AC6B84">
        <w:rPr>
          <w:rFonts w:eastAsia="Calibri"/>
          <w:spacing w:val="2"/>
        </w:rPr>
        <w:t xml:space="preserve"> </w:t>
      </w:r>
      <w:r w:rsidR="00FE645B" w:rsidRPr="00AC6B84">
        <w:rPr>
          <w:rFonts w:eastAsia="Calibri"/>
          <w:spacing w:val="-1"/>
        </w:rPr>
        <w:t>c</w:t>
      </w:r>
      <w:r w:rsidR="00FE645B" w:rsidRPr="00AC6B84">
        <w:rPr>
          <w:rFonts w:eastAsia="Calibri"/>
          <w:spacing w:val="1"/>
        </w:rPr>
        <w:t>o</w:t>
      </w:r>
      <w:r w:rsidR="00FE645B" w:rsidRPr="00AC6B84">
        <w:rPr>
          <w:rFonts w:eastAsia="Calibri"/>
        </w:rPr>
        <w:t>rr</w:t>
      </w:r>
      <w:r w:rsidR="00FE645B" w:rsidRPr="00AC6B84">
        <w:rPr>
          <w:rFonts w:eastAsia="Calibri"/>
          <w:spacing w:val="1"/>
        </w:rPr>
        <w:t>e</w:t>
      </w:r>
      <w:r w:rsidR="00FE645B" w:rsidRPr="00AC6B84">
        <w:rPr>
          <w:rFonts w:eastAsia="Calibri"/>
          <w:spacing w:val="-3"/>
        </w:rPr>
        <w:t>s</w:t>
      </w:r>
      <w:r w:rsidR="00FE645B" w:rsidRPr="00AC6B84">
        <w:rPr>
          <w:rFonts w:eastAsia="Calibri"/>
          <w:spacing w:val="1"/>
        </w:rPr>
        <w:t>po</w:t>
      </w:r>
      <w:r w:rsidR="00FE645B" w:rsidRPr="00AC6B84">
        <w:rPr>
          <w:rFonts w:eastAsia="Calibri"/>
          <w:spacing w:val="-1"/>
        </w:rPr>
        <w:t>n</w:t>
      </w:r>
      <w:r w:rsidR="00FE645B" w:rsidRPr="00AC6B84">
        <w:rPr>
          <w:rFonts w:eastAsia="Calibri"/>
          <w:spacing w:val="1"/>
        </w:rPr>
        <w:t>d</w:t>
      </w:r>
      <w:r w:rsidR="00FE645B" w:rsidRPr="00AC6B84">
        <w:rPr>
          <w:rFonts w:eastAsia="Calibri"/>
          <w:spacing w:val="-2"/>
        </w:rPr>
        <w:t>e</w:t>
      </w:r>
      <w:r w:rsidR="00FE645B" w:rsidRPr="00AC6B84">
        <w:rPr>
          <w:rFonts w:eastAsia="Calibri"/>
          <w:spacing w:val="1"/>
        </w:rPr>
        <w:t>n</w:t>
      </w:r>
      <w:r w:rsidR="00FE645B" w:rsidRPr="00AC6B84">
        <w:rPr>
          <w:rFonts w:eastAsia="Calibri"/>
        </w:rPr>
        <w:t>t</w:t>
      </w:r>
      <w:r w:rsidR="00FE645B" w:rsidRPr="00AC6B84">
        <w:rPr>
          <w:rFonts w:eastAsia="Calibri"/>
          <w:spacing w:val="3"/>
        </w:rPr>
        <w:t xml:space="preserve"> </w:t>
      </w:r>
      <w:r w:rsidR="00FE645B" w:rsidRPr="00AC6B84">
        <w:rPr>
          <w:rFonts w:eastAsia="Calibri"/>
        </w:rPr>
        <w:t xml:space="preserve">à </w:t>
      </w:r>
      <w:r w:rsidR="00FE645B" w:rsidRPr="00AC6B84">
        <w:rPr>
          <w:rFonts w:eastAsia="Calibri"/>
          <w:spacing w:val="1"/>
        </w:rPr>
        <w:t>u</w:t>
      </w:r>
      <w:r w:rsidR="00FE645B" w:rsidRPr="00AC6B84">
        <w:rPr>
          <w:rFonts w:eastAsia="Calibri"/>
        </w:rPr>
        <w:t>n</w:t>
      </w:r>
      <w:r w:rsidR="00FE645B" w:rsidRPr="00AC6B84">
        <w:rPr>
          <w:rFonts w:eastAsia="Calibri"/>
          <w:spacing w:val="1"/>
        </w:rPr>
        <w:t xml:space="preserve"> </w:t>
      </w:r>
      <w:r w:rsidR="00FE645B" w:rsidRPr="00AC6B84">
        <w:rPr>
          <w:rFonts w:eastAsia="Calibri"/>
          <w:spacing w:val="-1"/>
        </w:rPr>
        <w:t>c</w:t>
      </w:r>
      <w:r w:rsidR="00FE645B" w:rsidRPr="00AC6B84">
        <w:rPr>
          <w:rFonts w:eastAsia="Calibri"/>
          <w:spacing w:val="1"/>
        </w:rPr>
        <w:t>e</w:t>
      </w:r>
      <w:r w:rsidR="00FE645B" w:rsidRPr="00AC6B84">
        <w:rPr>
          <w:rFonts w:eastAsia="Calibri"/>
        </w:rPr>
        <w:t>r</w:t>
      </w:r>
      <w:r w:rsidR="00FE645B" w:rsidRPr="00AC6B84">
        <w:rPr>
          <w:rFonts w:eastAsia="Calibri"/>
          <w:spacing w:val="1"/>
        </w:rPr>
        <w:t>t</w:t>
      </w:r>
      <w:r w:rsidR="00FE645B" w:rsidRPr="00AC6B84">
        <w:rPr>
          <w:rFonts w:eastAsia="Calibri"/>
        </w:rPr>
        <w:t>ain</w:t>
      </w:r>
      <w:r w:rsidR="00FE645B" w:rsidRPr="00AC6B84">
        <w:rPr>
          <w:rFonts w:eastAsia="Calibri"/>
          <w:spacing w:val="1"/>
        </w:rPr>
        <w:t xml:space="preserve"> t</w:t>
      </w:r>
      <w:r w:rsidR="00FE645B" w:rsidRPr="00AC6B84">
        <w:rPr>
          <w:rFonts w:eastAsia="Calibri"/>
          <w:spacing w:val="-1"/>
        </w:rPr>
        <w:t>y</w:t>
      </w:r>
      <w:r w:rsidR="00FE645B" w:rsidRPr="00AC6B84">
        <w:rPr>
          <w:rFonts w:eastAsia="Calibri"/>
          <w:spacing w:val="1"/>
        </w:rPr>
        <w:t>p</w:t>
      </w:r>
      <w:r w:rsidR="00FE645B" w:rsidRPr="00AC6B84">
        <w:rPr>
          <w:rFonts w:eastAsia="Calibri"/>
        </w:rPr>
        <w:t xml:space="preserve">e </w:t>
      </w:r>
      <w:r w:rsidR="00FE645B" w:rsidRPr="00AC6B84">
        <w:rPr>
          <w:rFonts w:eastAsia="Calibri"/>
          <w:spacing w:val="1"/>
        </w:rPr>
        <w:t>d</w:t>
      </w:r>
      <w:r w:rsidR="00DA1839">
        <w:rPr>
          <w:rFonts w:eastAsia="Calibri"/>
        </w:rPr>
        <w:t>’</w:t>
      </w:r>
      <w:r w:rsidR="00FE645B" w:rsidRPr="00AC6B84">
        <w:rPr>
          <w:rFonts w:eastAsia="Calibri"/>
          <w:spacing w:val="1"/>
        </w:rPr>
        <w:t>e</w:t>
      </w:r>
      <w:r w:rsidR="00FE645B" w:rsidRPr="00AC6B84">
        <w:rPr>
          <w:rFonts w:eastAsia="Calibri"/>
        </w:rPr>
        <w:t>rr</w:t>
      </w:r>
      <w:r w:rsidR="00FE645B" w:rsidRPr="00AC6B84">
        <w:rPr>
          <w:rFonts w:eastAsia="Calibri"/>
          <w:spacing w:val="-2"/>
        </w:rPr>
        <w:t>e</w:t>
      </w:r>
      <w:r w:rsidR="00FE645B" w:rsidRPr="00AC6B84">
        <w:rPr>
          <w:rFonts w:eastAsia="Calibri"/>
          <w:spacing w:val="1"/>
        </w:rPr>
        <w:t>u</w:t>
      </w:r>
      <w:r w:rsidR="00FE645B" w:rsidRPr="00AC6B84">
        <w:rPr>
          <w:rFonts w:eastAsia="Calibri"/>
        </w:rPr>
        <w:t xml:space="preserve">r. </w:t>
      </w:r>
      <w:r w:rsidR="00151630" w:rsidRPr="00AC6B84">
        <w:rPr>
          <w:rFonts w:eastAsia="Calibri"/>
          <w:spacing w:val="1"/>
        </w:rPr>
        <w:t>Le</w:t>
      </w:r>
      <w:r w:rsidR="00FE645B" w:rsidRPr="00AC6B84">
        <w:rPr>
          <w:rFonts w:eastAsia="Calibri"/>
          <w:spacing w:val="1"/>
        </w:rPr>
        <w:t xml:space="preserve"> </w:t>
      </w:r>
      <w:r w:rsidR="00FE645B" w:rsidRPr="00AC6B84">
        <w:rPr>
          <w:rFonts w:eastAsia="Calibri"/>
        </w:rPr>
        <w:t>m</w:t>
      </w:r>
      <w:r w:rsidR="00FE645B" w:rsidRPr="00AC6B84">
        <w:rPr>
          <w:rFonts w:eastAsia="Calibri"/>
          <w:spacing w:val="1"/>
        </w:rPr>
        <w:t>o</w:t>
      </w:r>
      <w:r w:rsidR="00FE645B" w:rsidRPr="00AC6B84">
        <w:rPr>
          <w:rFonts w:eastAsia="Calibri"/>
          <w:spacing w:val="-1"/>
        </w:rPr>
        <w:t>d</w:t>
      </w:r>
      <w:r w:rsidR="00FE645B" w:rsidRPr="00AC6B84">
        <w:rPr>
          <w:rFonts w:eastAsia="Calibri"/>
          <w:spacing w:val="1"/>
        </w:rPr>
        <w:t>è</w:t>
      </w:r>
      <w:r w:rsidR="00FE645B" w:rsidRPr="00AC6B84">
        <w:rPr>
          <w:rFonts w:eastAsia="Calibri"/>
        </w:rPr>
        <w:t>le</w:t>
      </w:r>
      <w:r w:rsidR="00FE645B" w:rsidRPr="00AC6B84">
        <w:rPr>
          <w:rFonts w:eastAsia="Calibri"/>
          <w:spacing w:val="1"/>
        </w:rPr>
        <w:t xml:space="preserve"> d</w:t>
      </w:r>
      <w:r w:rsidR="00FE645B" w:rsidRPr="00AC6B84">
        <w:rPr>
          <w:rFonts w:eastAsia="Calibri"/>
        </w:rPr>
        <w:t>e</w:t>
      </w:r>
      <w:r w:rsidR="00FE645B" w:rsidRPr="00AC6B84">
        <w:rPr>
          <w:rFonts w:eastAsia="Calibri"/>
          <w:spacing w:val="3"/>
        </w:rPr>
        <w:t xml:space="preserve"> </w:t>
      </w:r>
      <w:r w:rsidR="00FE645B" w:rsidRPr="00AC6B84">
        <w:rPr>
          <w:rFonts w:eastAsia="Calibri"/>
          <w:spacing w:val="-2"/>
        </w:rPr>
        <w:t>l</w:t>
      </w:r>
      <w:r w:rsidR="00DA1839">
        <w:rPr>
          <w:rFonts w:eastAsia="Calibri"/>
        </w:rPr>
        <w:t>’</w:t>
      </w:r>
      <w:r w:rsidR="00FE645B" w:rsidRPr="00AC6B84">
        <w:rPr>
          <w:rFonts w:eastAsia="Calibri"/>
        </w:rPr>
        <w:t>a</w:t>
      </w:r>
      <w:r w:rsidR="00FE645B" w:rsidRPr="00AC6B84">
        <w:rPr>
          <w:rFonts w:eastAsia="Calibri"/>
          <w:spacing w:val="-1"/>
        </w:rPr>
        <w:t>p</w:t>
      </w:r>
      <w:r w:rsidR="00FE645B" w:rsidRPr="00AC6B84">
        <w:rPr>
          <w:rFonts w:eastAsia="Calibri"/>
          <w:spacing w:val="1"/>
        </w:rPr>
        <w:t>p</w:t>
      </w:r>
      <w:r w:rsidR="00FE645B" w:rsidRPr="00AC6B84">
        <w:rPr>
          <w:rFonts w:eastAsia="Calibri"/>
        </w:rPr>
        <w:t>r</w:t>
      </w:r>
      <w:r w:rsidR="00FE645B" w:rsidRPr="00AC6B84">
        <w:rPr>
          <w:rFonts w:eastAsia="Calibri"/>
          <w:spacing w:val="1"/>
        </w:rPr>
        <w:t>en</w:t>
      </w:r>
      <w:r w:rsidR="00FE645B" w:rsidRPr="00AC6B84">
        <w:rPr>
          <w:rFonts w:eastAsia="Calibri"/>
          <w:spacing w:val="-2"/>
        </w:rPr>
        <w:t>a</w:t>
      </w:r>
      <w:r w:rsidR="00FE645B" w:rsidRPr="00AC6B84">
        <w:rPr>
          <w:rFonts w:eastAsia="Calibri"/>
          <w:spacing w:val="1"/>
        </w:rPr>
        <w:t>nt</w:t>
      </w:r>
      <w:r>
        <w:rPr>
          <w:rFonts w:eastAsia="Calibri"/>
          <w:spacing w:val="1"/>
        </w:rPr>
        <w:t xml:space="preserve"> ou de l’apprenante</w:t>
      </w:r>
      <w:r w:rsidR="00FE645B" w:rsidRPr="00AC6B84">
        <w:rPr>
          <w:rFonts w:eastAsia="Calibri"/>
        </w:rPr>
        <w:t xml:space="preserve"> </w:t>
      </w:r>
      <w:r w:rsidR="00E737AD" w:rsidRPr="00AC6B84">
        <w:rPr>
          <w:rFonts w:eastAsia="Calibri"/>
          <w:spacing w:val="-1"/>
        </w:rPr>
        <w:t>est</w:t>
      </w:r>
      <w:r w:rsidR="00FE645B" w:rsidRPr="00AC6B84">
        <w:rPr>
          <w:rFonts w:eastAsia="Calibri"/>
        </w:rPr>
        <w:t xml:space="preserve"> </w:t>
      </w:r>
      <w:r w:rsidR="00FF659E">
        <w:rPr>
          <w:rFonts w:eastAsia="Calibri"/>
        </w:rPr>
        <w:t xml:space="preserve">ici </w:t>
      </w:r>
      <w:r w:rsidR="00FE645B" w:rsidRPr="00AC6B84">
        <w:rPr>
          <w:rFonts w:eastAsia="Calibri"/>
        </w:rPr>
        <w:t>l</w:t>
      </w:r>
      <w:r w:rsidR="00DA1839">
        <w:rPr>
          <w:rFonts w:eastAsia="Calibri"/>
          <w:spacing w:val="-2"/>
        </w:rPr>
        <w:t>’</w:t>
      </w:r>
      <w:r w:rsidR="00FE645B" w:rsidRPr="00AC6B84">
        <w:rPr>
          <w:rFonts w:eastAsia="Calibri"/>
          <w:spacing w:val="1"/>
        </w:rPr>
        <w:t>en</w:t>
      </w:r>
      <w:r w:rsidR="00FE645B" w:rsidRPr="00AC6B84">
        <w:rPr>
          <w:rFonts w:eastAsia="Calibri"/>
        </w:rPr>
        <w:t>s</w:t>
      </w:r>
      <w:r w:rsidR="00FE645B" w:rsidRPr="00AC6B84">
        <w:rPr>
          <w:rFonts w:eastAsia="Calibri"/>
          <w:spacing w:val="1"/>
        </w:rPr>
        <w:t>e</w:t>
      </w:r>
      <w:r w:rsidR="00FE645B" w:rsidRPr="00AC6B84">
        <w:rPr>
          <w:rFonts w:eastAsia="Calibri"/>
          <w:spacing w:val="-2"/>
        </w:rPr>
        <w:t>m</w:t>
      </w:r>
      <w:r w:rsidR="00FE645B" w:rsidRPr="00AC6B84">
        <w:rPr>
          <w:rFonts w:eastAsia="Calibri"/>
          <w:spacing w:val="1"/>
        </w:rPr>
        <w:t>b</w:t>
      </w:r>
      <w:r w:rsidR="00FE645B" w:rsidRPr="00AC6B84">
        <w:rPr>
          <w:rFonts w:eastAsia="Calibri"/>
        </w:rPr>
        <w:t xml:space="preserve">le </w:t>
      </w:r>
      <w:r w:rsidR="00FE645B" w:rsidRPr="00AC6B84">
        <w:rPr>
          <w:rFonts w:eastAsia="Calibri"/>
          <w:spacing w:val="1"/>
        </w:rPr>
        <w:t>de</w:t>
      </w:r>
      <w:r w:rsidR="00FE645B" w:rsidRPr="00AC6B84">
        <w:rPr>
          <w:rFonts w:eastAsia="Calibri"/>
        </w:rPr>
        <w:t xml:space="preserve">s </w:t>
      </w:r>
      <w:r w:rsidR="00FE645B" w:rsidRPr="00AC6B84">
        <w:rPr>
          <w:rFonts w:eastAsia="Calibri"/>
          <w:spacing w:val="-1"/>
        </w:rPr>
        <w:t>c</w:t>
      </w:r>
      <w:r w:rsidR="00FE645B" w:rsidRPr="00AC6B84">
        <w:rPr>
          <w:rFonts w:eastAsia="Calibri"/>
          <w:spacing w:val="1"/>
        </w:rPr>
        <w:t>ont</w:t>
      </w:r>
      <w:r w:rsidR="00FE645B" w:rsidRPr="00AC6B84">
        <w:rPr>
          <w:rFonts w:eastAsia="Calibri"/>
        </w:rPr>
        <w:t>ra</w:t>
      </w:r>
      <w:r w:rsidR="00FE645B" w:rsidRPr="00AC6B84">
        <w:rPr>
          <w:rFonts w:eastAsia="Calibri"/>
          <w:spacing w:val="-2"/>
        </w:rPr>
        <w:t>i</w:t>
      </w:r>
      <w:r w:rsidR="00FE645B" w:rsidRPr="00AC6B84">
        <w:rPr>
          <w:rFonts w:eastAsia="Calibri"/>
          <w:spacing w:val="1"/>
        </w:rPr>
        <w:t>n</w:t>
      </w:r>
      <w:r w:rsidR="00FE645B" w:rsidRPr="00AC6B84">
        <w:rPr>
          <w:rFonts w:eastAsia="Calibri"/>
          <w:spacing w:val="-1"/>
        </w:rPr>
        <w:t>t</w:t>
      </w:r>
      <w:r w:rsidR="00FE645B" w:rsidRPr="00AC6B84">
        <w:rPr>
          <w:rFonts w:eastAsia="Calibri"/>
          <w:spacing w:val="1"/>
        </w:rPr>
        <w:t>e</w:t>
      </w:r>
      <w:r w:rsidR="00FE645B" w:rsidRPr="00AC6B84">
        <w:rPr>
          <w:rFonts w:eastAsia="Calibri"/>
        </w:rPr>
        <w:t xml:space="preserve">s </w:t>
      </w:r>
      <w:r w:rsidR="00FE645B" w:rsidRPr="00AC6B84">
        <w:rPr>
          <w:rFonts w:eastAsia="Calibri"/>
          <w:spacing w:val="-1"/>
        </w:rPr>
        <w:t>q</w:t>
      </w:r>
      <w:r w:rsidR="00FE645B" w:rsidRPr="00AC6B84">
        <w:rPr>
          <w:rFonts w:eastAsia="Calibri"/>
          <w:spacing w:val="1"/>
        </w:rPr>
        <w:t>u</w:t>
      </w:r>
      <w:r w:rsidR="00DA1839">
        <w:rPr>
          <w:rFonts w:eastAsia="Calibri"/>
        </w:rPr>
        <w:t>’</w:t>
      </w:r>
      <w:r w:rsidR="00FE645B" w:rsidRPr="00AC6B84">
        <w:rPr>
          <w:rFonts w:eastAsia="Calibri"/>
        </w:rPr>
        <w:t xml:space="preserve">il </w:t>
      </w:r>
      <w:r w:rsidR="00FE645B" w:rsidRPr="00AC6B84">
        <w:rPr>
          <w:rFonts w:eastAsia="Calibri"/>
          <w:spacing w:val="-1"/>
        </w:rPr>
        <w:t>n</w:t>
      </w:r>
      <w:r w:rsidR="00FE645B" w:rsidRPr="00AC6B84">
        <w:rPr>
          <w:rFonts w:eastAsia="Calibri"/>
        </w:rPr>
        <w:t>e r</w:t>
      </w:r>
      <w:r w:rsidR="00FE645B" w:rsidRPr="00AC6B84">
        <w:rPr>
          <w:rFonts w:eastAsia="Calibri"/>
          <w:spacing w:val="1"/>
        </w:rPr>
        <w:t>e</w:t>
      </w:r>
      <w:r w:rsidR="00FE645B" w:rsidRPr="00AC6B84">
        <w:rPr>
          <w:rFonts w:eastAsia="Calibri"/>
          <w:spacing w:val="-3"/>
        </w:rPr>
        <w:t>s</w:t>
      </w:r>
      <w:r w:rsidR="00FE645B" w:rsidRPr="00AC6B84">
        <w:rPr>
          <w:rFonts w:eastAsia="Calibri"/>
          <w:spacing w:val="1"/>
        </w:rPr>
        <w:t>pe</w:t>
      </w:r>
      <w:r w:rsidR="00FE645B" w:rsidRPr="00AC6B84">
        <w:rPr>
          <w:rFonts w:eastAsia="Calibri"/>
          <w:spacing w:val="-1"/>
        </w:rPr>
        <w:t>c</w:t>
      </w:r>
      <w:r w:rsidR="00FE645B" w:rsidRPr="00AC6B84">
        <w:rPr>
          <w:rFonts w:eastAsia="Calibri"/>
          <w:spacing w:val="1"/>
        </w:rPr>
        <w:t>t</w:t>
      </w:r>
      <w:r w:rsidR="00FE645B" w:rsidRPr="00AC6B84">
        <w:rPr>
          <w:rFonts w:eastAsia="Calibri"/>
        </w:rPr>
        <w:t xml:space="preserve">e </w:t>
      </w:r>
      <w:r w:rsidR="00FE645B" w:rsidRPr="00AC6B84">
        <w:rPr>
          <w:rFonts w:eastAsia="Calibri"/>
          <w:spacing w:val="1"/>
        </w:rPr>
        <w:t>p</w:t>
      </w:r>
      <w:r w:rsidR="00FE645B" w:rsidRPr="00AC6B84">
        <w:rPr>
          <w:rFonts w:eastAsia="Calibri"/>
        </w:rPr>
        <w:t>as. L</w:t>
      </w:r>
      <w:r w:rsidR="00DA1839">
        <w:rPr>
          <w:rFonts w:eastAsia="Calibri"/>
        </w:rPr>
        <w:t>’</w:t>
      </w:r>
      <w:r w:rsidR="00C1084F" w:rsidRPr="00AC6B84">
        <w:rPr>
          <w:rFonts w:eastAsia="Calibri"/>
        </w:rPr>
        <w:t>EIA</w:t>
      </w:r>
      <w:r w:rsidR="00FE645B" w:rsidRPr="00AC6B84">
        <w:rPr>
          <w:rFonts w:eastAsia="Calibri"/>
        </w:rPr>
        <w:t xml:space="preserve"> </w:t>
      </w:r>
      <w:r w:rsidR="00151630" w:rsidRPr="00AC6B84">
        <w:rPr>
          <w:rFonts w:eastAsia="Calibri"/>
          <w:spacing w:val="-1"/>
        </w:rPr>
        <w:t xml:space="preserve">interprète </w:t>
      </w:r>
      <w:r w:rsidR="00FE645B" w:rsidRPr="00AC6B84">
        <w:rPr>
          <w:rFonts w:eastAsia="Calibri"/>
          <w:spacing w:val="-2"/>
        </w:rPr>
        <w:t>e</w:t>
      </w:r>
      <w:r w:rsidR="00FE645B" w:rsidRPr="00AC6B84">
        <w:rPr>
          <w:rFonts w:eastAsia="Calibri"/>
        </w:rPr>
        <w:t>t</w:t>
      </w:r>
      <w:r w:rsidR="00FE645B" w:rsidRPr="00AC6B84">
        <w:rPr>
          <w:rFonts w:eastAsia="Calibri"/>
          <w:spacing w:val="9"/>
        </w:rPr>
        <w:t xml:space="preserve"> </w:t>
      </w:r>
      <w:r w:rsidR="00FE645B" w:rsidRPr="00AC6B84">
        <w:rPr>
          <w:rFonts w:eastAsia="Calibri"/>
          <w:spacing w:val="1"/>
        </w:rPr>
        <w:t>é</w:t>
      </w:r>
      <w:r w:rsidR="00FE645B" w:rsidRPr="00AC6B84">
        <w:rPr>
          <w:rFonts w:eastAsia="Calibri"/>
        </w:rPr>
        <w:t>va</w:t>
      </w:r>
      <w:r w:rsidR="00FE645B" w:rsidRPr="00AC6B84">
        <w:rPr>
          <w:rFonts w:eastAsia="Calibri"/>
          <w:spacing w:val="-2"/>
        </w:rPr>
        <w:t>l</w:t>
      </w:r>
      <w:r w:rsidR="00FE645B" w:rsidRPr="00AC6B84">
        <w:rPr>
          <w:rFonts w:eastAsia="Calibri"/>
          <w:spacing w:val="1"/>
        </w:rPr>
        <w:t>ue</w:t>
      </w:r>
      <w:r w:rsidR="00FE645B" w:rsidRPr="00AC6B84">
        <w:rPr>
          <w:rFonts w:eastAsia="Calibri"/>
          <w:spacing w:val="9"/>
        </w:rPr>
        <w:t xml:space="preserve"> </w:t>
      </w:r>
      <w:r w:rsidR="00FE645B" w:rsidRPr="00AC6B84">
        <w:rPr>
          <w:rFonts w:eastAsia="Calibri"/>
        </w:rPr>
        <w:t>le</w:t>
      </w:r>
      <w:r w:rsidR="00FE645B" w:rsidRPr="00AC6B84">
        <w:rPr>
          <w:rFonts w:eastAsia="Calibri"/>
          <w:spacing w:val="6"/>
        </w:rPr>
        <w:t xml:space="preserve"> </w:t>
      </w:r>
      <w:r w:rsidR="00FE645B" w:rsidRPr="00AC6B84">
        <w:rPr>
          <w:rFonts w:eastAsia="Calibri"/>
          <w:spacing w:val="1"/>
        </w:rPr>
        <w:t>t</w:t>
      </w:r>
      <w:r w:rsidR="00FE645B" w:rsidRPr="00AC6B84">
        <w:rPr>
          <w:rFonts w:eastAsia="Calibri"/>
        </w:rPr>
        <w:t>ravail</w:t>
      </w:r>
      <w:r w:rsidR="00FE645B" w:rsidRPr="00AC6B84">
        <w:rPr>
          <w:rFonts w:eastAsia="Calibri"/>
          <w:spacing w:val="8"/>
        </w:rPr>
        <w:t xml:space="preserve"> </w:t>
      </w:r>
      <w:r w:rsidR="00FE645B" w:rsidRPr="00AC6B84">
        <w:rPr>
          <w:rFonts w:eastAsia="Calibri"/>
          <w:spacing w:val="-1"/>
        </w:rPr>
        <w:t>d</w:t>
      </w:r>
      <w:r w:rsidR="00FE645B" w:rsidRPr="00AC6B84">
        <w:rPr>
          <w:rFonts w:eastAsia="Calibri"/>
        </w:rPr>
        <w:t>e</w:t>
      </w:r>
      <w:r w:rsidR="00FE645B" w:rsidRPr="00AC6B84">
        <w:rPr>
          <w:rFonts w:eastAsia="Calibri"/>
          <w:spacing w:val="9"/>
        </w:rPr>
        <w:t xml:space="preserve"> </w:t>
      </w:r>
      <w:r>
        <w:rPr>
          <w:rFonts w:eastAsia="Calibri"/>
          <w:spacing w:val="9"/>
        </w:rPr>
        <w:t xml:space="preserve">cette personne </w:t>
      </w:r>
      <w:r w:rsidR="00FE645B" w:rsidRPr="00AC6B84">
        <w:rPr>
          <w:rFonts w:eastAsia="Calibri"/>
          <w:spacing w:val="-2"/>
        </w:rPr>
        <w:t>e</w:t>
      </w:r>
      <w:r w:rsidR="00FE645B" w:rsidRPr="00AC6B84">
        <w:rPr>
          <w:rFonts w:eastAsia="Calibri"/>
        </w:rPr>
        <w:t>n</w:t>
      </w:r>
      <w:r w:rsidR="00FE645B" w:rsidRPr="00AC6B84">
        <w:rPr>
          <w:rFonts w:eastAsia="Calibri"/>
          <w:spacing w:val="7"/>
        </w:rPr>
        <w:t xml:space="preserve"> </w:t>
      </w:r>
      <w:r w:rsidR="00FE645B" w:rsidRPr="00AC6B84">
        <w:rPr>
          <w:rFonts w:eastAsia="Calibri"/>
        </w:rPr>
        <w:t>le</w:t>
      </w:r>
      <w:r w:rsidR="00FE645B" w:rsidRPr="00AC6B84">
        <w:rPr>
          <w:rFonts w:eastAsia="Calibri"/>
          <w:spacing w:val="9"/>
        </w:rPr>
        <w:t xml:space="preserve"> </w:t>
      </w:r>
      <w:r w:rsidR="00FE645B" w:rsidRPr="00AC6B84">
        <w:rPr>
          <w:rFonts w:eastAsia="Calibri"/>
          <w:spacing w:val="-1"/>
        </w:rPr>
        <w:t>c</w:t>
      </w:r>
      <w:r w:rsidR="00FE645B" w:rsidRPr="00AC6B84">
        <w:rPr>
          <w:rFonts w:eastAsia="Calibri"/>
          <w:spacing w:val="1"/>
        </w:rPr>
        <w:t>o</w:t>
      </w:r>
      <w:r w:rsidR="00FE645B" w:rsidRPr="00AC6B84">
        <w:rPr>
          <w:rFonts w:eastAsia="Calibri"/>
        </w:rPr>
        <w:t>m</w:t>
      </w:r>
      <w:r w:rsidR="00FE645B" w:rsidRPr="00AC6B84">
        <w:rPr>
          <w:rFonts w:eastAsia="Calibri"/>
          <w:spacing w:val="1"/>
        </w:rPr>
        <w:t>p</w:t>
      </w:r>
      <w:r w:rsidR="00FE645B" w:rsidRPr="00AC6B84">
        <w:rPr>
          <w:rFonts w:eastAsia="Calibri"/>
        </w:rPr>
        <w:t>ar</w:t>
      </w:r>
      <w:r w:rsidR="00FE645B" w:rsidRPr="00AC6B84">
        <w:rPr>
          <w:rFonts w:eastAsia="Calibri"/>
          <w:spacing w:val="-2"/>
        </w:rPr>
        <w:t>a</w:t>
      </w:r>
      <w:r w:rsidR="00FE645B" w:rsidRPr="00AC6B84">
        <w:rPr>
          <w:rFonts w:eastAsia="Calibri"/>
          <w:spacing w:val="1"/>
        </w:rPr>
        <w:t>n</w:t>
      </w:r>
      <w:r w:rsidR="00FE645B" w:rsidRPr="00AC6B84">
        <w:rPr>
          <w:rFonts w:eastAsia="Calibri"/>
        </w:rPr>
        <w:t xml:space="preserve">t </w:t>
      </w:r>
      <w:r w:rsidR="00151630" w:rsidRPr="00AC6B84">
        <w:rPr>
          <w:rFonts w:eastAsia="Calibri"/>
        </w:rPr>
        <w:t>aux</w:t>
      </w:r>
      <w:r w:rsidR="00FE645B" w:rsidRPr="00AC6B84">
        <w:rPr>
          <w:rFonts w:eastAsia="Calibri"/>
          <w:spacing w:val="2"/>
        </w:rPr>
        <w:t xml:space="preserve"> </w:t>
      </w:r>
      <w:r w:rsidR="00FE645B" w:rsidRPr="00AC6B84">
        <w:rPr>
          <w:rFonts w:eastAsia="Calibri"/>
          <w:spacing w:val="-1"/>
        </w:rPr>
        <w:t>c</w:t>
      </w:r>
      <w:r w:rsidR="00FE645B" w:rsidRPr="00AC6B84">
        <w:rPr>
          <w:rFonts w:eastAsia="Calibri"/>
          <w:spacing w:val="-2"/>
        </w:rPr>
        <w:t>o</w:t>
      </w:r>
      <w:r w:rsidR="00FE645B" w:rsidRPr="00AC6B84">
        <w:rPr>
          <w:rFonts w:eastAsia="Calibri"/>
          <w:spacing w:val="1"/>
        </w:rPr>
        <w:t>nt</w:t>
      </w:r>
      <w:r w:rsidR="00FE645B" w:rsidRPr="00AC6B84">
        <w:rPr>
          <w:rFonts w:eastAsia="Calibri"/>
          <w:spacing w:val="-2"/>
        </w:rPr>
        <w:t>ra</w:t>
      </w:r>
      <w:r w:rsidR="00FE645B" w:rsidRPr="00AC6B84">
        <w:rPr>
          <w:rFonts w:eastAsia="Calibri"/>
        </w:rPr>
        <w:t>i</w:t>
      </w:r>
      <w:r w:rsidR="00FE645B" w:rsidRPr="00AC6B84">
        <w:rPr>
          <w:rFonts w:eastAsia="Calibri"/>
          <w:spacing w:val="1"/>
        </w:rPr>
        <w:t>nte</w:t>
      </w:r>
      <w:r w:rsidR="00FE645B" w:rsidRPr="00AC6B84">
        <w:rPr>
          <w:rFonts w:eastAsia="Calibri"/>
        </w:rPr>
        <w:t xml:space="preserve">s. </w:t>
      </w:r>
      <w:r w:rsidR="00FE645B" w:rsidRPr="00AC6B84">
        <w:rPr>
          <w:rFonts w:eastAsia="Calibri"/>
          <w:spacing w:val="-1"/>
        </w:rPr>
        <w:t>C</w:t>
      </w:r>
      <w:r w:rsidR="00FE645B" w:rsidRPr="00AC6B84">
        <w:rPr>
          <w:rFonts w:eastAsia="Calibri"/>
        </w:rPr>
        <w:t>e m</w:t>
      </w:r>
      <w:r w:rsidR="00FE645B" w:rsidRPr="00AC6B84">
        <w:rPr>
          <w:rFonts w:eastAsia="Calibri"/>
          <w:spacing w:val="1"/>
        </w:rPr>
        <w:t>o</w:t>
      </w:r>
      <w:r w:rsidR="00FE645B" w:rsidRPr="00AC6B84">
        <w:rPr>
          <w:rFonts w:eastAsia="Calibri"/>
          <w:spacing w:val="-1"/>
        </w:rPr>
        <w:t>d</w:t>
      </w:r>
      <w:r w:rsidR="00FE645B" w:rsidRPr="00AC6B84">
        <w:rPr>
          <w:rFonts w:eastAsia="Calibri"/>
          <w:spacing w:val="1"/>
        </w:rPr>
        <w:t>è</w:t>
      </w:r>
      <w:r w:rsidR="00FE645B" w:rsidRPr="00AC6B84">
        <w:rPr>
          <w:rFonts w:eastAsia="Calibri"/>
        </w:rPr>
        <w:t xml:space="preserve">le a </w:t>
      </w:r>
      <w:r w:rsidR="00FE645B" w:rsidRPr="00AC6B84">
        <w:rPr>
          <w:rFonts w:eastAsia="Calibri"/>
          <w:spacing w:val="1"/>
        </w:rPr>
        <w:t>d</w:t>
      </w:r>
      <w:r w:rsidR="00FE645B" w:rsidRPr="00AC6B84">
        <w:rPr>
          <w:rFonts w:eastAsia="Calibri"/>
          <w:spacing w:val="-2"/>
        </w:rPr>
        <w:t>o</w:t>
      </w:r>
      <w:r w:rsidR="00FE645B" w:rsidRPr="00AC6B84">
        <w:rPr>
          <w:rFonts w:eastAsia="Calibri"/>
          <w:spacing w:val="1"/>
        </w:rPr>
        <w:t>n</w:t>
      </w:r>
      <w:r w:rsidR="00FE645B" w:rsidRPr="00AC6B84">
        <w:rPr>
          <w:rFonts w:eastAsia="Calibri"/>
          <w:spacing w:val="-1"/>
        </w:rPr>
        <w:t>n</w:t>
      </w:r>
      <w:r w:rsidR="00FE645B" w:rsidRPr="00AC6B84">
        <w:rPr>
          <w:rFonts w:eastAsia="Calibri"/>
        </w:rPr>
        <w:t xml:space="preserve">é </w:t>
      </w:r>
      <w:r w:rsidR="00FE645B" w:rsidRPr="00AC6B84">
        <w:rPr>
          <w:rFonts w:eastAsia="Calibri"/>
          <w:spacing w:val="1"/>
        </w:rPr>
        <w:t>n</w:t>
      </w:r>
      <w:r w:rsidR="00FE645B" w:rsidRPr="00AC6B84">
        <w:rPr>
          <w:rFonts w:eastAsia="Calibri"/>
        </w:rPr>
        <w:t>aissa</w:t>
      </w:r>
      <w:r w:rsidR="00FE645B" w:rsidRPr="00AC6B84">
        <w:rPr>
          <w:rFonts w:eastAsia="Calibri"/>
          <w:spacing w:val="1"/>
        </w:rPr>
        <w:t>n</w:t>
      </w:r>
      <w:r w:rsidR="00FE645B" w:rsidRPr="00AC6B84">
        <w:rPr>
          <w:rFonts w:eastAsia="Calibri"/>
          <w:spacing w:val="-1"/>
        </w:rPr>
        <w:t>c</w:t>
      </w:r>
      <w:r w:rsidR="00FE645B" w:rsidRPr="00AC6B84">
        <w:rPr>
          <w:rFonts w:eastAsia="Calibri"/>
        </w:rPr>
        <w:t xml:space="preserve">e </w:t>
      </w:r>
      <w:r w:rsidR="00904512" w:rsidRPr="00AC6B84">
        <w:rPr>
          <w:rFonts w:eastAsia="Calibri"/>
          <w:spacing w:val="-1"/>
        </w:rPr>
        <w:t>au</w:t>
      </w:r>
      <w:r w:rsidR="00FE645B" w:rsidRPr="00AC6B84">
        <w:rPr>
          <w:rFonts w:eastAsia="Calibri"/>
        </w:rPr>
        <w:t xml:space="preserve"> s</w:t>
      </w:r>
      <w:r w:rsidR="00FE645B" w:rsidRPr="00AC6B84">
        <w:rPr>
          <w:rFonts w:eastAsia="Calibri"/>
          <w:spacing w:val="-1"/>
        </w:rPr>
        <w:t>y</w:t>
      </w:r>
      <w:r w:rsidR="00FE645B" w:rsidRPr="00AC6B84">
        <w:rPr>
          <w:rFonts w:eastAsia="Calibri"/>
        </w:rPr>
        <w:t>s</w:t>
      </w:r>
      <w:r w:rsidR="00FE645B" w:rsidRPr="00AC6B84">
        <w:rPr>
          <w:rFonts w:eastAsia="Calibri"/>
          <w:spacing w:val="1"/>
        </w:rPr>
        <w:t>tè</w:t>
      </w:r>
      <w:r w:rsidR="00FE645B" w:rsidRPr="00AC6B84">
        <w:rPr>
          <w:rFonts w:eastAsia="Calibri"/>
        </w:rPr>
        <w:t>m</w:t>
      </w:r>
      <w:r w:rsidR="00FE645B" w:rsidRPr="00AC6B84">
        <w:rPr>
          <w:rFonts w:eastAsia="Calibri"/>
          <w:spacing w:val="1"/>
        </w:rPr>
        <w:t>e</w:t>
      </w:r>
      <w:r w:rsidR="00FC6685" w:rsidRPr="00AC6B84">
        <w:rPr>
          <w:rFonts w:eastAsia="Calibri"/>
          <w:spacing w:val="1"/>
        </w:rPr>
        <w:t xml:space="preserve"> </w:t>
      </w:r>
      <w:r w:rsidR="00FE645B" w:rsidRPr="00AC6B84">
        <w:rPr>
          <w:rFonts w:eastAsia="Calibri"/>
          <w:spacing w:val="-2"/>
        </w:rPr>
        <w:t>a</w:t>
      </w:r>
      <w:r w:rsidR="00FE645B" w:rsidRPr="00AC6B84">
        <w:rPr>
          <w:rFonts w:eastAsia="Calibri"/>
          <w:spacing w:val="1"/>
        </w:rPr>
        <w:t>ut</w:t>
      </w:r>
      <w:r w:rsidR="00FE645B" w:rsidRPr="00AC6B84">
        <w:rPr>
          <w:rFonts w:eastAsia="Calibri"/>
          <w:spacing w:val="-2"/>
        </w:rPr>
        <w:t>e</w:t>
      </w:r>
      <w:r w:rsidR="00FE645B" w:rsidRPr="00AC6B84">
        <w:rPr>
          <w:rFonts w:eastAsia="Calibri"/>
          <w:spacing w:val="1"/>
        </w:rPr>
        <w:t>u</w:t>
      </w:r>
      <w:r w:rsidR="00FE645B" w:rsidRPr="00AC6B84">
        <w:rPr>
          <w:rFonts w:eastAsia="Calibri"/>
        </w:rPr>
        <w:t>r</w:t>
      </w:r>
      <w:r w:rsidR="00FE645B" w:rsidRPr="00AC6B84">
        <w:rPr>
          <w:rFonts w:eastAsia="Calibri"/>
          <w:spacing w:val="-1"/>
        </w:rPr>
        <w:t xml:space="preserve"> </w:t>
      </w:r>
      <w:r w:rsidR="00904512" w:rsidRPr="00AC6B84">
        <w:rPr>
          <w:rFonts w:eastAsia="Calibri"/>
        </w:rPr>
        <w:t>AS</w:t>
      </w:r>
      <w:r w:rsidR="00904512" w:rsidRPr="00AC6B84">
        <w:rPr>
          <w:rFonts w:eastAsia="Calibri"/>
          <w:spacing w:val="1"/>
        </w:rPr>
        <w:t>P</w:t>
      </w:r>
      <w:r w:rsidR="00904512" w:rsidRPr="00AC6B84">
        <w:rPr>
          <w:rFonts w:eastAsia="Calibri"/>
        </w:rPr>
        <w:t>I</w:t>
      </w:r>
      <w:r w:rsidR="00904512" w:rsidRPr="00AC6B84">
        <w:rPr>
          <w:rFonts w:eastAsia="Calibri"/>
          <w:spacing w:val="-1"/>
        </w:rPr>
        <w:t>R</w:t>
      </w:r>
      <w:r w:rsidR="00904512" w:rsidRPr="00AC6B84">
        <w:rPr>
          <w:rFonts w:eastAsia="Calibri"/>
        </w:rPr>
        <w:t>E</w:t>
      </w:r>
      <w:r w:rsidR="00FE645B" w:rsidRPr="00AC6B84">
        <w:rPr>
          <w:rFonts w:eastAsia="Calibri"/>
          <w:spacing w:val="-1"/>
        </w:rPr>
        <w:t xml:space="preserve"> (</w:t>
      </w:r>
      <w:r w:rsidR="00FE645B" w:rsidRPr="00AC6B84">
        <w:rPr>
          <w:rFonts w:eastAsia="Calibri"/>
          <w:spacing w:val="1"/>
        </w:rPr>
        <w:t>M</w:t>
      </w:r>
      <w:r w:rsidR="00FE645B" w:rsidRPr="00AC6B84">
        <w:rPr>
          <w:rFonts w:eastAsia="Calibri"/>
          <w:spacing w:val="-2"/>
        </w:rPr>
        <w:t>i</w:t>
      </w:r>
      <w:r w:rsidR="00FE645B" w:rsidRPr="00AC6B84">
        <w:rPr>
          <w:rFonts w:eastAsia="Calibri"/>
          <w:spacing w:val="1"/>
        </w:rPr>
        <w:t>t</w:t>
      </w:r>
      <w:r w:rsidR="00FE645B" w:rsidRPr="00AC6B84">
        <w:rPr>
          <w:rFonts w:eastAsia="Calibri"/>
          <w:spacing w:val="-2"/>
        </w:rPr>
        <w:t>r</w:t>
      </w:r>
      <w:r w:rsidR="00FE645B" w:rsidRPr="00AC6B84">
        <w:rPr>
          <w:rFonts w:eastAsia="Calibri"/>
          <w:spacing w:val="1"/>
        </w:rPr>
        <w:t>o</w:t>
      </w:r>
      <w:r w:rsidR="00FE645B" w:rsidRPr="00AC6B84">
        <w:rPr>
          <w:rFonts w:eastAsia="Calibri"/>
        </w:rPr>
        <w:t>vi</w:t>
      </w:r>
      <w:r w:rsidR="00FE645B" w:rsidRPr="00AC6B84">
        <w:rPr>
          <w:rFonts w:eastAsia="Calibri"/>
          <w:spacing w:val="-1"/>
        </w:rPr>
        <w:t>c</w:t>
      </w:r>
      <w:r w:rsidR="00FE645B" w:rsidRPr="00AC6B84">
        <w:rPr>
          <w:rFonts w:eastAsia="Calibri"/>
        </w:rPr>
        <w:t>,</w:t>
      </w:r>
      <w:r w:rsidR="00FE645B" w:rsidRPr="00AC6B84">
        <w:rPr>
          <w:rFonts w:eastAsia="Calibri"/>
          <w:spacing w:val="1"/>
        </w:rPr>
        <w:t xml:space="preserve"> 20</w:t>
      </w:r>
      <w:r w:rsidR="00FE645B" w:rsidRPr="00AC6B84">
        <w:rPr>
          <w:rFonts w:eastAsia="Calibri"/>
          <w:spacing w:val="-2"/>
        </w:rPr>
        <w:t>1</w:t>
      </w:r>
      <w:r w:rsidR="00FE645B" w:rsidRPr="00AC6B84">
        <w:rPr>
          <w:rFonts w:eastAsia="Calibri"/>
          <w:spacing w:val="1"/>
        </w:rPr>
        <w:t>0</w:t>
      </w:r>
      <w:r w:rsidR="00FE645B" w:rsidRPr="00AC6B84">
        <w:rPr>
          <w:rFonts w:eastAsia="Calibri"/>
          <w:spacing w:val="-1"/>
        </w:rPr>
        <w:t>)</w:t>
      </w:r>
      <w:r w:rsidR="00FE645B" w:rsidRPr="00AC6B84">
        <w:rPr>
          <w:rFonts w:eastAsia="Calibri"/>
        </w:rPr>
        <w:t>.</w:t>
      </w:r>
    </w:p>
    <w:p w14:paraId="4C984F43" w14:textId="30E8F8A8" w:rsidR="00E91A62" w:rsidRPr="00AC6B84" w:rsidRDefault="004B0000" w:rsidP="00F71F1D">
      <w:pPr>
        <w:adjustRightInd w:val="0"/>
        <w:spacing w:after="120"/>
        <w:ind w:left="30" w:right="52"/>
        <w:jc w:val="both"/>
        <w:rPr>
          <w:rFonts w:eastAsia="Calibri"/>
        </w:rPr>
      </w:pPr>
      <w:r w:rsidRPr="00AC6B84">
        <w:rPr>
          <w:iCs/>
        </w:rPr>
        <w:t>Le</w:t>
      </w:r>
      <w:r w:rsidRPr="00AC6B84">
        <w:rPr>
          <w:i/>
        </w:rPr>
        <w:t xml:space="preserve"> modèle pédagogique </w:t>
      </w:r>
      <w:r w:rsidR="00C306D3">
        <w:rPr>
          <w:i/>
        </w:rPr>
        <w:t>(</w:t>
      </w:r>
      <w:r w:rsidRPr="00AC6B84">
        <w:rPr>
          <w:i/>
        </w:rPr>
        <w:t>ou de tutorat</w:t>
      </w:r>
      <w:r w:rsidR="00C306D3">
        <w:rPr>
          <w:i/>
        </w:rPr>
        <w:t>)</w:t>
      </w:r>
      <w:r w:rsidRPr="00AC6B84">
        <w:t xml:space="preserve"> </w:t>
      </w:r>
      <w:r w:rsidR="00904512" w:rsidRPr="00AC6B84">
        <w:rPr>
          <w:rStyle w:val="notranslate"/>
          <w:rFonts w:eastAsiaTheme="majorEastAsia"/>
          <w:color w:val="222222"/>
          <w:bdr w:val="none" w:sz="0" w:space="0" w:color="auto" w:frame="1"/>
        </w:rPr>
        <w:t>utilise les informations des modèles d</w:t>
      </w:r>
      <w:r w:rsidR="00151630" w:rsidRPr="00AC6B84">
        <w:rPr>
          <w:rStyle w:val="notranslate"/>
          <w:rFonts w:eastAsiaTheme="majorEastAsia"/>
          <w:color w:val="222222"/>
          <w:bdr w:val="none" w:sz="0" w:space="0" w:color="auto" w:frame="1"/>
        </w:rPr>
        <w:t>u</w:t>
      </w:r>
      <w:r w:rsidR="00904512" w:rsidRPr="00AC6B84">
        <w:rPr>
          <w:rStyle w:val="notranslate"/>
          <w:rFonts w:eastAsiaTheme="majorEastAsia"/>
          <w:color w:val="222222"/>
          <w:bdr w:val="none" w:sz="0" w:space="0" w:color="auto" w:frame="1"/>
        </w:rPr>
        <w:t xml:space="preserve"> domaine et </w:t>
      </w:r>
      <w:r w:rsidR="00151630" w:rsidRPr="00AC6B84">
        <w:rPr>
          <w:rStyle w:val="notranslate"/>
          <w:rFonts w:eastAsiaTheme="majorEastAsia"/>
          <w:color w:val="222222"/>
          <w:bdr w:val="none" w:sz="0" w:space="0" w:color="auto" w:frame="1"/>
        </w:rPr>
        <w:t xml:space="preserve">du modèle </w:t>
      </w:r>
      <w:r w:rsidR="00904512" w:rsidRPr="00AC6B84">
        <w:rPr>
          <w:rStyle w:val="notranslate"/>
          <w:rFonts w:eastAsiaTheme="majorEastAsia"/>
          <w:color w:val="222222"/>
          <w:bdr w:val="none" w:sz="0" w:space="0" w:color="auto" w:frame="1"/>
        </w:rPr>
        <w:t>d</w:t>
      </w:r>
      <w:r w:rsidR="003C23D7" w:rsidRPr="00AC6B84">
        <w:rPr>
          <w:rStyle w:val="notranslate"/>
          <w:rFonts w:eastAsiaTheme="majorEastAsia"/>
          <w:color w:val="222222"/>
          <w:bdr w:val="none" w:sz="0" w:space="0" w:color="auto" w:frame="1"/>
        </w:rPr>
        <w:t>e l</w:t>
      </w:r>
      <w:r w:rsidR="00DA1839">
        <w:rPr>
          <w:rStyle w:val="notranslate"/>
          <w:rFonts w:eastAsiaTheme="majorEastAsia"/>
          <w:color w:val="222222"/>
          <w:bdr w:val="none" w:sz="0" w:space="0" w:color="auto" w:frame="1"/>
        </w:rPr>
        <w:t>’</w:t>
      </w:r>
      <w:r w:rsidR="003C23D7" w:rsidRPr="00AC6B84">
        <w:rPr>
          <w:rStyle w:val="notranslate"/>
          <w:rFonts w:eastAsiaTheme="majorEastAsia"/>
          <w:color w:val="222222"/>
          <w:bdr w:val="none" w:sz="0" w:space="0" w:color="auto" w:frame="1"/>
        </w:rPr>
        <w:t>apprenant</w:t>
      </w:r>
      <w:r w:rsidR="00904512" w:rsidRPr="00AC6B84">
        <w:rPr>
          <w:rStyle w:val="notranslate"/>
          <w:rFonts w:eastAsiaTheme="majorEastAsia"/>
          <w:color w:val="222222"/>
          <w:bdr w:val="none" w:sz="0" w:space="0" w:color="auto" w:frame="1"/>
        </w:rPr>
        <w:t xml:space="preserve"> </w:t>
      </w:r>
      <w:r w:rsidR="00C278F9">
        <w:rPr>
          <w:rStyle w:val="notranslate"/>
          <w:rFonts w:eastAsiaTheme="majorEastAsia"/>
          <w:color w:val="222222"/>
          <w:bdr w:val="none" w:sz="0" w:space="0" w:color="auto" w:frame="1"/>
        </w:rPr>
        <w:t xml:space="preserve">ou de l’apprenante </w:t>
      </w:r>
      <w:r w:rsidR="00151630" w:rsidRPr="00AC6B84">
        <w:rPr>
          <w:rStyle w:val="notranslate"/>
          <w:rFonts w:eastAsiaTheme="majorEastAsia"/>
          <w:color w:val="222222"/>
          <w:bdr w:val="none" w:sz="0" w:space="0" w:color="auto" w:frame="1"/>
        </w:rPr>
        <w:t>pour faire</w:t>
      </w:r>
      <w:r w:rsidR="00904512" w:rsidRPr="00AC6B84">
        <w:rPr>
          <w:rStyle w:val="notranslate"/>
          <w:rFonts w:eastAsiaTheme="majorEastAsia"/>
          <w:color w:val="222222"/>
          <w:bdr w:val="none" w:sz="0" w:space="0" w:color="auto" w:frame="1"/>
        </w:rPr>
        <w:t xml:space="preserve"> des choix concernant les stratégies et les actions de tutorat</w:t>
      </w:r>
      <w:r w:rsidR="00151630" w:rsidRPr="00AC6B84">
        <w:rPr>
          <w:rStyle w:val="notranslate"/>
          <w:rFonts w:eastAsiaTheme="majorEastAsia"/>
          <w:color w:val="222222"/>
          <w:bdr w:val="none" w:sz="0" w:space="0" w:color="auto" w:frame="1"/>
        </w:rPr>
        <w:t xml:space="preserve"> à faire</w:t>
      </w:r>
      <w:r w:rsidR="00904512" w:rsidRPr="00AC6B84">
        <w:rPr>
          <w:rStyle w:val="notranslate"/>
          <w:rFonts w:eastAsiaTheme="majorEastAsia"/>
          <w:color w:val="222222"/>
          <w:bdr w:val="none" w:sz="0" w:space="0" w:color="auto" w:frame="1"/>
        </w:rPr>
        <w:t>.</w:t>
      </w:r>
      <w:r w:rsidR="00DA64BD" w:rsidRPr="00AC6B84">
        <w:rPr>
          <w:rStyle w:val="apple-converted-space"/>
          <w:rFonts w:eastAsiaTheme="majorEastAsia"/>
          <w:color w:val="222222"/>
        </w:rPr>
        <w:t xml:space="preserve"> </w:t>
      </w:r>
      <w:r w:rsidR="00151630" w:rsidRPr="00AC6B84">
        <w:rPr>
          <w:rStyle w:val="apple-converted-space"/>
          <w:rFonts w:eastAsiaTheme="majorEastAsia"/>
          <w:color w:val="222222"/>
        </w:rPr>
        <w:t>Ce choix</w:t>
      </w:r>
      <w:r w:rsidR="00904512" w:rsidRPr="00AC6B84">
        <w:rPr>
          <w:rStyle w:val="apple-converted-space"/>
          <w:rFonts w:eastAsiaTheme="majorEastAsia"/>
          <w:color w:val="222222"/>
        </w:rPr>
        <w:t xml:space="preserve"> </w:t>
      </w:r>
      <w:r w:rsidRPr="00AC6B84">
        <w:t xml:space="preserve">est </w:t>
      </w:r>
      <w:r w:rsidR="00151630" w:rsidRPr="00AC6B84">
        <w:t>conditionné</w:t>
      </w:r>
      <w:r w:rsidRPr="00AC6B84">
        <w:t xml:space="preserve"> par </w:t>
      </w:r>
      <w:r w:rsidR="003C23D7" w:rsidRPr="00AC6B84">
        <w:t>un</w:t>
      </w:r>
      <w:r w:rsidRPr="00AC6B84">
        <w:t xml:space="preserve"> diagnostic de </w:t>
      </w:r>
      <w:r w:rsidR="00904512" w:rsidRPr="00AC6B84">
        <w:t>l</w:t>
      </w:r>
      <w:r w:rsidR="00C278F9">
        <w:t xml:space="preserve">a personne </w:t>
      </w:r>
      <w:r w:rsidR="00904512" w:rsidRPr="00AC6B84">
        <w:t>apprenant</w:t>
      </w:r>
      <w:r w:rsidR="00C278F9">
        <w:t>e</w:t>
      </w:r>
      <w:r w:rsidRPr="00AC6B84">
        <w:t xml:space="preserve"> </w:t>
      </w:r>
      <w:r w:rsidR="003C23D7" w:rsidRPr="00AC6B84">
        <w:rPr>
          <w:rFonts w:eastAsia="Calibri"/>
          <w:spacing w:val="1"/>
        </w:rPr>
        <w:t xml:space="preserve">qui décrit à tout moment </w:t>
      </w:r>
      <w:r w:rsidR="003C23D7" w:rsidRPr="00AC6B84">
        <w:rPr>
          <w:rFonts w:eastAsia="Calibri"/>
        </w:rPr>
        <w:t xml:space="preserve">son </w:t>
      </w:r>
      <w:r w:rsidR="00904512" w:rsidRPr="00AC6B84">
        <w:rPr>
          <w:rFonts w:eastAsia="Calibri"/>
          <w:spacing w:val="1"/>
        </w:rPr>
        <w:t>ét</w:t>
      </w:r>
      <w:r w:rsidR="00904512" w:rsidRPr="00AC6B84">
        <w:rPr>
          <w:rFonts w:eastAsia="Calibri"/>
        </w:rPr>
        <w:t>at</w:t>
      </w:r>
      <w:r w:rsidR="00904512" w:rsidRPr="00AC6B84">
        <w:rPr>
          <w:rFonts w:eastAsia="Calibri"/>
          <w:spacing w:val="26"/>
        </w:rPr>
        <w:t xml:space="preserve"> </w:t>
      </w:r>
      <w:r w:rsidR="00904512" w:rsidRPr="00AC6B84">
        <w:rPr>
          <w:rFonts w:eastAsia="Calibri"/>
          <w:spacing w:val="-1"/>
        </w:rPr>
        <w:t>c</w:t>
      </w:r>
      <w:r w:rsidR="00904512" w:rsidRPr="00AC6B84">
        <w:rPr>
          <w:rFonts w:eastAsia="Calibri"/>
          <w:spacing w:val="1"/>
        </w:rPr>
        <w:t>o</w:t>
      </w:r>
      <w:r w:rsidR="00904512" w:rsidRPr="00AC6B84">
        <w:rPr>
          <w:rFonts w:eastAsia="Calibri"/>
          <w:spacing w:val="-3"/>
        </w:rPr>
        <w:t>g</w:t>
      </w:r>
      <w:r w:rsidR="00904512" w:rsidRPr="00AC6B84">
        <w:rPr>
          <w:rFonts w:eastAsia="Calibri"/>
          <w:spacing w:val="1"/>
        </w:rPr>
        <w:t>n</w:t>
      </w:r>
      <w:r w:rsidR="00904512" w:rsidRPr="00AC6B84">
        <w:rPr>
          <w:rFonts w:eastAsia="Calibri"/>
        </w:rPr>
        <w:t>i</w:t>
      </w:r>
      <w:r w:rsidR="00904512" w:rsidRPr="00AC6B84">
        <w:rPr>
          <w:rFonts w:eastAsia="Calibri"/>
          <w:spacing w:val="1"/>
        </w:rPr>
        <w:t>t</w:t>
      </w:r>
      <w:r w:rsidR="00904512" w:rsidRPr="00AC6B84">
        <w:rPr>
          <w:rFonts w:eastAsia="Calibri"/>
          <w:spacing w:val="-2"/>
        </w:rPr>
        <w:t>i</w:t>
      </w:r>
      <w:r w:rsidR="00904512" w:rsidRPr="00AC6B84">
        <w:rPr>
          <w:rFonts w:eastAsia="Calibri"/>
        </w:rPr>
        <w:t>f,</w:t>
      </w:r>
      <w:r w:rsidR="00904512" w:rsidRPr="00AC6B84">
        <w:rPr>
          <w:rFonts w:eastAsia="Calibri"/>
          <w:spacing w:val="25"/>
        </w:rPr>
        <w:t xml:space="preserve"> </w:t>
      </w:r>
      <w:r w:rsidR="00151630" w:rsidRPr="00AC6B84">
        <w:rPr>
          <w:rFonts w:eastAsia="Calibri"/>
          <w:spacing w:val="1"/>
        </w:rPr>
        <w:t>possiblement</w:t>
      </w:r>
      <w:r w:rsidR="00904512" w:rsidRPr="00AC6B84">
        <w:rPr>
          <w:rFonts w:eastAsia="Calibri"/>
        </w:rPr>
        <w:t xml:space="preserve"> à </w:t>
      </w:r>
      <w:r w:rsidR="00904512" w:rsidRPr="00AC6B84">
        <w:rPr>
          <w:rFonts w:eastAsia="Calibri"/>
          <w:spacing w:val="1"/>
        </w:rPr>
        <w:t>t</w:t>
      </w:r>
      <w:r w:rsidR="00904512" w:rsidRPr="00AC6B84">
        <w:rPr>
          <w:rFonts w:eastAsia="Calibri"/>
        </w:rPr>
        <w:t>r</w:t>
      </w:r>
      <w:r w:rsidR="00904512" w:rsidRPr="00AC6B84">
        <w:rPr>
          <w:rFonts w:eastAsia="Calibri"/>
          <w:spacing w:val="1"/>
        </w:rPr>
        <w:t>o</w:t>
      </w:r>
      <w:r w:rsidR="00904512" w:rsidRPr="00AC6B84">
        <w:rPr>
          <w:rFonts w:eastAsia="Calibri"/>
        </w:rPr>
        <w:t xml:space="preserve">is </w:t>
      </w:r>
      <w:r w:rsidR="00904512" w:rsidRPr="00AC6B84">
        <w:rPr>
          <w:rFonts w:eastAsia="Calibri"/>
          <w:spacing w:val="1"/>
        </w:rPr>
        <w:t>n</w:t>
      </w:r>
      <w:r w:rsidR="00904512" w:rsidRPr="00AC6B84">
        <w:rPr>
          <w:rFonts w:eastAsia="Calibri"/>
        </w:rPr>
        <w:t>iv</w:t>
      </w:r>
      <w:r w:rsidR="00904512" w:rsidRPr="00AC6B84">
        <w:rPr>
          <w:rFonts w:eastAsia="Calibri"/>
          <w:spacing w:val="1"/>
        </w:rPr>
        <w:t>e</w:t>
      </w:r>
      <w:r w:rsidR="00904512" w:rsidRPr="00AC6B84">
        <w:rPr>
          <w:rFonts w:eastAsia="Calibri"/>
        </w:rPr>
        <w:t>a</w:t>
      </w:r>
      <w:r w:rsidR="00904512" w:rsidRPr="00AC6B84">
        <w:rPr>
          <w:rFonts w:eastAsia="Calibri"/>
          <w:spacing w:val="1"/>
        </w:rPr>
        <w:t>u</w:t>
      </w:r>
      <w:r w:rsidR="00904512" w:rsidRPr="00AC6B84">
        <w:rPr>
          <w:rFonts w:eastAsia="Calibri"/>
        </w:rPr>
        <w:t>x</w:t>
      </w:r>
      <w:r w:rsidR="00DA64BD" w:rsidRPr="00AC6B84">
        <w:rPr>
          <w:rFonts w:eastAsia="Calibri"/>
        </w:rPr>
        <w:t> :</w:t>
      </w:r>
      <w:r w:rsidR="00904512" w:rsidRPr="00AC6B84">
        <w:rPr>
          <w:rFonts w:eastAsia="Calibri"/>
          <w:spacing w:val="27"/>
        </w:rPr>
        <w:t xml:space="preserve"> </w:t>
      </w:r>
      <w:r w:rsidR="00904512" w:rsidRPr="00AC6B84">
        <w:rPr>
          <w:rFonts w:eastAsia="Calibri"/>
        </w:rPr>
        <w:t xml:space="preserve">le </w:t>
      </w:r>
      <w:r w:rsidR="00904512" w:rsidRPr="00AC6B84">
        <w:rPr>
          <w:rFonts w:eastAsia="Calibri"/>
          <w:spacing w:val="1"/>
        </w:rPr>
        <w:t>n</w:t>
      </w:r>
      <w:r w:rsidR="00904512" w:rsidRPr="00AC6B84">
        <w:rPr>
          <w:rFonts w:eastAsia="Calibri"/>
        </w:rPr>
        <w:t>iv</w:t>
      </w:r>
      <w:r w:rsidR="00904512" w:rsidRPr="00AC6B84">
        <w:rPr>
          <w:rFonts w:eastAsia="Calibri"/>
          <w:spacing w:val="1"/>
        </w:rPr>
        <w:t>e</w:t>
      </w:r>
      <w:r w:rsidR="00904512" w:rsidRPr="00AC6B84">
        <w:rPr>
          <w:rFonts w:eastAsia="Calibri"/>
        </w:rPr>
        <w:t xml:space="preserve">au </w:t>
      </w:r>
      <w:r w:rsidR="00904512" w:rsidRPr="00AC6B84">
        <w:rPr>
          <w:rFonts w:eastAsia="Calibri"/>
          <w:spacing w:val="-1"/>
        </w:rPr>
        <w:t>c</w:t>
      </w:r>
      <w:r w:rsidR="00904512" w:rsidRPr="00AC6B84">
        <w:rPr>
          <w:rFonts w:eastAsia="Calibri"/>
          <w:spacing w:val="1"/>
        </w:rPr>
        <w:t>o</w:t>
      </w:r>
      <w:r w:rsidR="00904512" w:rsidRPr="00AC6B84">
        <w:rPr>
          <w:rFonts w:eastAsia="Calibri"/>
        </w:rPr>
        <w:t>m</w:t>
      </w:r>
      <w:r w:rsidR="00904512" w:rsidRPr="00AC6B84">
        <w:rPr>
          <w:rFonts w:eastAsia="Calibri"/>
          <w:spacing w:val="1"/>
        </w:rPr>
        <w:t>po</w:t>
      </w:r>
      <w:r w:rsidR="00904512" w:rsidRPr="00AC6B84">
        <w:rPr>
          <w:rFonts w:eastAsia="Calibri"/>
          <w:spacing w:val="-2"/>
        </w:rPr>
        <w:t>r</w:t>
      </w:r>
      <w:r w:rsidR="00904512" w:rsidRPr="00AC6B84">
        <w:rPr>
          <w:rFonts w:eastAsia="Calibri"/>
          <w:spacing w:val="1"/>
        </w:rPr>
        <w:t>te</w:t>
      </w:r>
      <w:r w:rsidR="00904512" w:rsidRPr="00AC6B84">
        <w:rPr>
          <w:rFonts w:eastAsia="Calibri"/>
        </w:rPr>
        <w:t>m</w:t>
      </w:r>
      <w:r w:rsidR="00904512" w:rsidRPr="00AC6B84">
        <w:rPr>
          <w:rFonts w:eastAsia="Calibri"/>
          <w:spacing w:val="-2"/>
        </w:rPr>
        <w:t>e</w:t>
      </w:r>
      <w:r w:rsidR="00904512" w:rsidRPr="00AC6B84">
        <w:rPr>
          <w:rFonts w:eastAsia="Calibri"/>
          <w:spacing w:val="1"/>
        </w:rPr>
        <w:t>n</w:t>
      </w:r>
      <w:r w:rsidR="00904512" w:rsidRPr="00AC6B84">
        <w:rPr>
          <w:rFonts w:eastAsia="Calibri"/>
          <w:spacing w:val="-1"/>
        </w:rPr>
        <w:t>t</w:t>
      </w:r>
      <w:r w:rsidR="00904512" w:rsidRPr="00AC6B84">
        <w:rPr>
          <w:rFonts w:eastAsia="Calibri"/>
        </w:rPr>
        <w:t>al</w:t>
      </w:r>
      <w:r w:rsidR="00C278F9">
        <w:rPr>
          <w:rFonts w:eastAsia="Calibri"/>
        </w:rPr>
        <w:t>,</w:t>
      </w:r>
      <w:r w:rsidR="003C23D7" w:rsidRPr="00AC6B84">
        <w:rPr>
          <w:rFonts w:eastAsia="Calibri"/>
        </w:rPr>
        <w:t xml:space="preserve"> qui trace </w:t>
      </w:r>
      <w:r w:rsidR="00C278F9">
        <w:rPr>
          <w:rFonts w:eastAsia="Calibri"/>
        </w:rPr>
        <w:t>s</w:t>
      </w:r>
      <w:r w:rsidR="003C23D7" w:rsidRPr="00AC6B84">
        <w:rPr>
          <w:rFonts w:eastAsia="Calibri"/>
        </w:rPr>
        <w:t xml:space="preserve">es actions et analyse </w:t>
      </w:r>
      <w:r w:rsidR="00C278F9">
        <w:rPr>
          <w:rFonts w:eastAsia="Calibri"/>
        </w:rPr>
        <w:t>son</w:t>
      </w:r>
      <w:r w:rsidR="00C278F9" w:rsidRPr="00AC6B84">
        <w:rPr>
          <w:rFonts w:eastAsia="Calibri"/>
        </w:rPr>
        <w:t xml:space="preserve"> </w:t>
      </w:r>
      <w:r w:rsidR="003C23D7" w:rsidRPr="00AC6B84">
        <w:rPr>
          <w:rFonts w:eastAsia="Calibri"/>
        </w:rPr>
        <w:t xml:space="preserve">plan </w:t>
      </w:r>
      <w:r w:rsidR="00C278F9">
        <w:rPr>
          <w:rFonts w:eastAsia="Calibri"/>
        </w:rPr>
        <w:t>d’apprentissage</w:t>
      </w:r>
      <w:r w:rsidR="00904512" w:rsidRPr="00AC6B84">
        <w:rPr>
          <w:rFonts w:eastAsia="Calibri"/>
        </w:rPr>
        <w:t xml:space="preserve">, le </w:t>
      </w:r>
      <w:r w:rsidR="00904512" w:rsidRPr="00AC6B84">
        <w:rPr>
          <w:rFonts w:eastAsia="Calibri"/>
          <w:spacing w:val="1"/>
        </w:rPr>
        <w:t>n</w:t>
      </w:r>
      <w:r w:rsidR="00904512" w:rsidRPr="00AC6B84">
        <w:rPr>
          <w:rFonts w:eastAsia="Calibri"/>
        </w:rPr>
        <w:t>iv</w:t>
      </w:r>
      <w:r w:rsidR="00904512" w:rsidRPr="00AC6B84">
        <w:rPr>
          <w:rFonts w:eastAsia="Calibri"/>
          <w:spacing w:val="1"/>
        </w:rPr>
        <w:t>e</w:t>
      </w:r>
      <w:r w:rsidR="00904512" w:rsidRPr="00AC6B84">
        <w:rPr>
          <w:rFonts w:eastAsia="Calibri"/>
        </w:rPr>
        <w:t xml:space="preserve">au </w:t>
      </w:r>
      <w:r w:rsidR="00904512" w:rsidRPr="00AC6B84">
        <w:rPr>
          <w:rFonts w:eastAsia="Calibri"/>
          <w:spacing w:val="1"/>
        </w:rPr>
        <w:t>ép</w:t>
      </w:r>
      <w:r w:rsidR="00904512" w:rsidRPr="00AC6B84">
        <w:rPr>
          <w:rFonts w:eastAsia="Calibri"/>
        </w:rPr>
        <w:t>i</w:t>
      </w:r>
      <w:r w:rsidR="00904512" w:rsidRPr="00AC6B84">
        <w:rPr>
          <w:rFonts w:eastAsia="Calibri"/>
          <w:spacing w:val="-3"/>
        </w:rPr>
        <w:t>s</w:t>
      </w:r>
      <w:r w:rsidR="00904512" w:rsidRPr="00AC6B84">
        <w:rPr>
          <w:rFonts w:eastAsia="Calibri"/>
          <w:spacing w:val="1"/>
        </w:rPr>
        <w:t>té</w:t>
      </w:r>
      <w:r w:rsidR="00904512" w:rsidRPr="00AC6B84">
        <w:rPr>
          <w:rFonts w:eastAsia="Calibri"/>
        </w:rPr>
        <w:t>mi</w:t>
      </w:r>
      <w:r w:rsidR="00904512" w:rsidRPr="00AC6B84">
        <w:rPr>
          <w:rFonts w:eastAsia="Calibri"/>
          <w:spacing w:val="-1"/>
        </w:rPr>
        <w:t>q</w:t>
      </w:r>
      <w:r w:rsidR="00904512" w:rsidRPr="00AC6B84">
        <w:rPr>
          <w:rFonts w:eastAsia="Calibri"/>
          <w:spacing w:val="1"/>
        </w:rPr>
        <w:t>ue</w:t>
      </w:r>
      <w:r w:rsidR="00C278F9">
        <w:rPr>
          <w:rFonts w:eastAsia="Calibri"/>
          <w:spacing w:val="1"/>
        </w:rPr>
        <w:t>,</w:t>
      </w:r>
      <w:r w:rsidR="003C23D7" w:rsidRPr="00AC6B84">
        <w:rPr>
          <w:rFonts w:eastAsia="Calibri"/>
          <w:spacing w:val="1"/>
        </w:rPr>
        <w:t xml:space="preserve"> qui infère l</w:t>
      </w:r>
      <w:r w:rsidR="00DA1839">
        <w:rPr>
          <w:rFonts w:eastAsia="Calibri"/>
          <w:spacing w:val="1"/>
        </w:rPr>
        <w:t>’</w:t>
      </w:r>
      <w:r w:rsidR="003C23D7" w:rsidRPr="00AC6B84">
        <w:rPr>
          <w:rFonts w:eastAsia="Calibri"/>
          <w:spacing w:val="1"/>
        </w:rPr>
        <w:t>état de ses connaissances</w:t>
      </w:r>
      <w:r w:rsidR="00C278F9">
        <w:rPr>
          <w:rFonts w:eastAsia="Calibri"/>
          <w:spacing w:val="1"/>
        </w:rPr>
        <w:t>,</w:t>
      </w:r>
      <w:r w:rsidR="003B4C06" w:rsidRPr="00AC6B84">
        <w:rPr>
          <w:rFonts w:eastAsia="Calibri"/>
          <w:spacing w:val="1"/>
        </w:rPr>
        <w:t xml:space="preserve"> et</w:t>
      </w:r>
      <w:r w:rsidR="00904512" w:rsidRPr="00AC6B84">
        <w:rPr>
          <w:rFonts w:eastAsia="Calibri"/>
        </w:rPr>
        <w:t xml:space="preserve"> le </w:t>
      </w:r>
      <w:r w:rsidR="00904512" w:rsidRPr="00AC6B84">
        <w:rPr>
          <w:rFonts w:eastAsia="Calibri"/>
          <w:spacing w:val="1"/>
        </w:rPr>
        <w:t>n</w:t>
      </w:r>
      <w:r w:rsidR="00904512" w:rsidRPr="00AC6B84">
        <w:rPr>
          <w:rFonts w:eastAsia="Calibri"/>
        </w:rPr>
        <w:t>iv</w:t>
      </w:r>
      <w:r w:rsidR="00904512" w:rsidRPr="00AC6B84">
        <w:rPr>
          <w:rFonts w:eastAsia="Calibri"/>
          <w:spacing w:val="1"/>
        </w:rPr>
        <w:t>e</w:t>
      </w:r>
      <w:r w:rsidR="00904512" w:rsidRPr="00AC6B84">
        <w:rPr>
          <w:rFonts w:eastAsia="Calibri"/>
          <w:spacing w:val="-2"/>
        </w:rPr>
        <w:t>a</w:t>
      </w:r>
      <w:r w:rsidR="00904512" w:rsidRPr="00AC6B84">
        <w:rPr>
          <w:rFonts w:eastAsia="Calibri"/>
        </w:rPr>
        <w:t>u i</w:t>
      </w:r>
      <w:r w:rsidR="00904512" w:rsidRPr="00AC6B84">
        <w:rPr>
          <w:rFonts w:eastAsia="Calibri"/>
          <w:spacing w:val="1"/>
        </w:rPr>
        <w:t>nd</w:t>
      </w:r>
      <w:r w:rsidR="00904512" w:rsidRPr="00AC6B84">
        <w:rPr>
          <w:rFonts w:eastAsia="Calibri"/>
        </w:rPr>
        <w:t>i</w:t>
      </w:r>
      <w:r w:rsidR="00904512" w:rsidRPr="00AC6B84">
        <w:rPr>
          <w:rFonts w:eastAsia="Calibri"/>
          <w:spacing w:val="-1"/>
        </w:rPr>
        <w:t>v</w:t>
      </w:r>
      <w:r w:rsidR="00904512" w:rsidRPr="00AC6B84">
        <w:rPr>
          <w:rFonts w:eastAsia="Calibri"/>
        </w:rPr>
        <w:t>i</w:t>
      </w:r>
      <w:r w:rsidR="00904512" w:rsidRPr="00AC6B84">
        <w:rPr>
          <w:rFonts w:eastAsia="Calibri"/>
          <w:spacing w:val="-1"/>
        </w:rPr>
        <w:t>d</w:t>
      </w:r>
      <w:r w:rsidR="00904512" w:rsidRPr="00AC6B84">
        <w:rPr>
          <w:rFonts w:eastAsia="Calibri"/>
          <w:spacing w:val="1"/>
        </w:rPr>
        <w:t>ue</w:t>
      </w:r>
      <w:r w:rsidR="00904512" w:rsidRPr="00AC6B84">
        <w:rPr>
          <w:rFonts w:eastAsia="Calibri"/>
        </w:rPr>
        <w:t>l</w:t>
      </w:r>
      <w:r w:rsidR="00C278F9">
        <w:rPr>
          <w:rFonts w:eastAsia="Calibri"/>
        </w:rPr>
        <w:t>,</w:t>
      </w:r>
      <w:r w:rsidR="003C23D7" w:rsidRPr="00AC6B84">
        <w:rPr>
          <w:rFonts w:eastAsia="Calibri"/>
        </w:rPr>
        <w:t xml:space="preserve"> qui tient compte de</w:t>
      </w:r>
      <w:r w:rsidR="00E91A62" w:rsidRPr="00AC6B84">
        <w:rPr>
          <w:rFonts w:eastAsia="Calibri"/>
        </w:rPr>
        <w:t xml:space="preserve"> se</w:t>
      </w:r>
      <w:r w:rsidR="003C23D7" w:rsidRPr="00AC6B84">
        <w:rPr>
          <w:rFonts w:eastAsia="Calibri"/>
        </w:rPr>
        <w:t xml:space="preserve">s </w:t>
      </w:r>
      <w:r w:rsidR="003C23D7" w:rsidRPr="00AC6B84">
        <w:rPr>
          <w:rFonts w:eastAsia="Calibri"/>
          <w:spacing w:val="-1"/>
        </w:rPr>
        <w:t>c</w:t>
      </w:r>
      <w:r w:rsidR="003C23D7" w:rsidRPr="00AC6B84">
        <w:rPr>
          <w:rFonts w:eastAsia="Calibri"/>
        </w:rPr>
        <w:t>ara</w:t>
      </w:r>
      <w:r w:rsidR="003C23D7" w:rsidRPr="00AC6B84">
        <w:rPr>
          <w:rFonts w:eastAsia="Calibri"/>
          <w:spacing w:val="-1"/>
        </w:rPr>
        <w:t>c</w:t>
      </w:r>
      <w:r w:rsidR="003C23D7" w:rsidRPr="00AC6B84">
        <w:rPr>
          <w:rFonts w:eastAsia="Calibri"/>
          <w:spacing w:val="1"/>
        </w:rPr>
        <w:t>té</w:t>
      </w:r>
      <w:r w:rsidR="003C23D7" w:rsidRPr="00AC6B84">
        <w:rPr>
          <w:rFonts w:eastAsia="Calibri"/>
        </w:rPr>
        <w:t>ris</w:t>
      </w:r>
      <w:r w:rsidR="003C23D7" w:rsidRPr="00AC6B84">
        <w:rPr>
          <w:rFonts w:eastAsia="Calibri"/>
          <w:spacing w:val="1"/>
        </w:rPr>
        <w:t>t</w:t>
      </w:r>
      <w:r w:rsidR="003C23D7" w:rsidRPr="00AC6B84">
        <w:rPr>
          <w:rFonts w:eastAsia="Calibri"/>
          <w:spacing w:val="-2"/>
        </w:rPr>
        <w:t>i</w:t>
      </w:r>
      <w:r w:rsidR="003C23D7" w:rsidRPr="00AC6B84">
        <w:rPr>
          <w:rFonts w:eastAsia="Calibri"/>
          <w:spacing w:val="1"/>
        </w:rPr>
        <w:t>q</w:t>
      </w:r>
      <w:r w:rsidR="003C23D7" w:rsidRPr="00AC6B84">
        <w:rPr>
          <w:rFonts w:eastAsia="Calibri"/>
          <w:spacing w:val="-1"/>
        </w:rPr>
        <w:t>u</w:t>
      </w:r>
      <w:r w:rsidR="003C23D7" w:rsidRPr="00AC6B84">
        <w:rPr>
          <w:rFonts w:eastAsia="Calibri"/>
          <w:spacing w:val="1"/>
        </w:rPr>
        <w:t>e</w:t>
      </w:r>
      <w:r w:rsidR="003C23D7" w:rsidRPr="00AC6B84">
        <w:rPr>
          <w:rFonts w:eastAsia="Calibri"/>
        </w:rPr>
        <w:t xml:space="preserve">s </w:t>
      </w:r>
      <w:r w:rsidR="003C23D7" w:rsidRPr="00AC6B84">
        <w:rPr>
          <w:rFonts w:eastAsia="Calibri"/>
          <w:spacing w:val="1"/>
        </w:rPr>
        <w:t>pe</w:t>
      </w:r>
      <w:r w:rsidR="003C23D7" w:rsidRPr="00AC6B84">
        <w:rPr>
          <w:rFonts w:eastAsia="Calibri"/>
        </w:rPr>
        <w:t>rs</w:t>
      </w:r>
      <w:r w:rsidR="003C23D7" w:rsidRPr="00AC6B84">
        <w:rPr>
          <w:rFonts w:eastAsia="Calibri"/>
          <w:spacing w:val="1"/>
        </w:rPr>
        <w:t>o</w:t>
      </w:r>
      <w:r w:rsidR="003C23D7" w:rsidRPr="00AC6B84">
        <w:rPr>
          <w:rFonts w:eastAsia="Calibri"/>
          <w:spacing w:val="-1"/>
        </w:rPr>
        <w:t>n</w:t>
      </w:r>
      <w:r w:rsidR="003C23D7" w:rsidRPr="00AC6B84">
        <w:rPr>
          <w:rFonts w:eastAsia="Calibri"/>
          <w:spacing w:val="1"/>
        </w:rPr>
        <w:t>ne</w:t>
      </w:r>
      <w:r w:rsidR="003C23D7" w:rsidRPr="00AC6B84">
        <w:rPr>
          <w:rFonts w:eastAsia="Calibri"/>
        </w:rPr>
        <w:t>ll</w:t>
      </w:r>
      <w:r w:rsidR="003C23D7" w:rsidRPr="00AC6B84">
        <w:rPr>
          <w:rFonts w:eastAsia="Calibri"/>
          <w:spacing w:val="1"/>
        </w:rPr>
        <w:t>e</w:t>
      </w:r>
      <w:r w:rsidR="003C23D7" w:rsidRPr="00AC6B84">
        <w:rPr>
          <w:rFonts w:eastAsia="Calibri"/>
        </w:rPr>
        <w:t>s</w:t>
      </w:r>
      <w:r w:rsidR="00151630" w:rsidRPr="00AC6B84">
        <w:rPr>
          <w:rFonts w:eastAsia="Calibri"/>
        </w:rPr>
        <w:t xml:space="preserve"> (</w:t>
      </w:r>
      <w:r w:rsidR="003C23D7" w:rsidRPr="00AC6B84">
        <w:rPr>
          <w:rFonts w:eastAsia="Calibri"/>
          <w:spacing w:val="1"/>
        </w:rPr>
        <w:t>p</w:t>
      </w:r>
      <w:r w:rsidR="003C23D7" w:rsidRPr="00AC6B84">
        <w:rPr>
          <w:rFonts w:eastAsia="Calibri"/>
        </w:rPr>
        <w:t>ers</w:t>
      </w:r>
      <w:r w:rsidR="003C23D7" w:rsidRPr="00AC6B84">
        <w:rPr>
          <w:rFonts w:eastAsia="Calibri"/>
          <w:spacing w:val="-2"/>
        </w:rPr>
        <w:t>o</w:t>
      </w:r>
      <w:r w:rsidR="003C23D7" w:rsidRPr="00AC6B84">
        <w:rPr>
          <w:rFonts w:eastAsia="Calibri"/>
          <w:spacing w:val="1"/>
        </w:rPr>
        <w:t>nn</w:t>
      </w:r>
      <w:r w:rsidR="003C23D7" w:rsidRPr="00AC6B84">
        <w:rPr>
          <w:rFonts w:eastAsia="Calibri"/>
        </w:rPr>
        <w:t>a</w:t>
      </w:r>
      <w:r w:rsidR="003C23D7" w:rsidRPr="00AC6B84">
        <w:rPr>
          <w:rFonts w:eastAsia="Calibri"/>
          <w:spacing w:val="-2"/>
        </w:rPr>
        <w:t>l</w:t>
      </w:r>
      <w:r w:rsidR="003C23D7" w:rsidRPr="00AC6B84">
        <w:rPr>
          <w:rFonts w:eastAsia="Calibri"/>
        </w:rPr>
        <w:t>i</w:t>
      </w:r>
      <w:r w:rsidR="003C23D7" w:rsidRPr="00AC6B84">
        <w:rPr>
          <w:rFonts w:eastAsia="Calibri"/>
          <w:spacing w:val="1"/>
        </w:rPr>
        <w:t>t</w:t>
      </w:r>
      <w:r w:rsidR="003C23D7" w:rsidRPr="00AC6B84">
        <w:rPr>
          <w:rFonts w:eastAsia="Calibri"/>
        </w:rPr>
        <w:t>é,</w:t>
      </w:r>
      <w:r w:rsidR="003C23D7" w:rsidRPr="00AC6B84">
        <w:rPr>
          <w:rFonts w:eastAsia="Calibri"/>
          <w:spacing w:val="8"/>
        </w:rPr>
        <w:t xml:space="preserve"> </w:t>
      </w:r>
      <w:r w:rsidR="003C23D7" w:rsidRPr="00AC6B84">
        <w:rPr>
          <w:rFonts w:eastAsia="Calibri"/>
        </w:rPr>
        <w:t>m</w:t>
      </w:r>
      <w:r w:rsidR="003C23D7" w:rsidRPr="00AC6B84">
        <w:rPr>
          <w:rFonts w:eastAsia="Calibri"/>
          <w:spacing w:val="1"/>
        </w:rPr>
        <w:t>ot</w:t>
      </w:r>
      <w:r w:rsidR="003C23D7" w:rsidRPr="00AC6B84">
        <w:rPr>
          <w:rFonts w:eastAsia="Calibri"/>
        </w:rPr>
        <w:t>i</w:t>
      </w:r>
      <w:r w:rsidR="003C23D7" w:rsidRPr="00AC6B84">
        <w:rPr>
          <w:rFonts w:eastAsia="Calibri"/>
          <w:spacing w:val="-1"/>
        </w:rPr>
        <w:t>v</w:t>
      </w:r>
      <w:r w:rsidR="003C23D7" w:rsidRPr="00AC6B84">
        <w:rPr>
          <w:rFonts w:eastAsia="Calibri"/>
        </w:rPr>
        <w:t>a</w:t>
      </w:r>
      <w:r w:rsidR="003C23D7" w:rsidRPr="00AC6B84">
        <w:rPr>
          <w:rFonts w:eastAsia="Calibri"/>
          <w:spacing w:val="1"/>
        </w:rPr>
        <w:t>t</w:t>
      </w:r>
      <w:r w:rsidR="003C23D7" w:rsidRPr="00AC6B84">
        <w:rPr>
          <w:rFonts w:eastAsia="Calibri"/>
          <w:spacing w:val="-2"/>
        </w:rPr>
        <w:t>i</w:t>
      </w:r>
      <w:r w:rsidR="003C23D7" w:rsidRPr="00AC6B84">
        <w:rPr>
          <w:rFonts w:eastAsia="Calibri"/>
          <w:spacing w:val="1"/>
        </w:rPr>
        <w:t>on</w:t>
      </w:r>
      <w:r w:rsidR="003C23D7" w:rsidRPr="00AC6B84">
        <w:rPr>
          <w:rFonts w:eastAsia="Calibri"/>
        </w:rPr>
        <w:t>,</w:t>
      </w:r>
      <w:r w:rsidR="003C23D7" w:rsidRPr="00AC6B84">
        <w:rPr>
          <w:rFonts w:eastAsia="Calibri"/>
          <w:spacing w:val="8"/>
        </w:rPr>
        <w:t xml:space="preserve"> </w:t>
      </w:r>
      <w:r w:rsidR="00151630" w:rsidRPr="00AC6B84">
        <w:rPr>
          <w:rFonts w:eastAsia="Calibri"/>
        </w:rPr>
        <w:t>style d</w:t>
      </w:r>
      <w:r w:rsidR="00DA1839">
        <w:rPr>
          <w:rFonts w:eastAsia="Calibri"/>
        </w:rPr>
        <w:t>’</w:t>
      </w:r>
      <w:r w:rsidR="00151630" w:rsidRPr="00AC6B84">
        <w:rPr>
          <w:rFonts w:eastAsia="Calibri"/>
        </w:rPr>
        <w:t>apprentissage</w:t>
      </w:r>
      <w:r w:rsidR="003C23D7" w:rsidRPr="00AC6B84">
        <w:rPr>
          <w:rFonts w:eastAsia="Calibri"/>
        </w:rPr>
        <w:t>,</w:t>
      </w:r>
      <w:r w:rsidR="00151630" w:rsidRPr="00AC6B84">
        <w:rPr>
          <w:rFonts w:eastAsia="Calibri"/>
        </w:rPr>
        <w:t xml:space="preserve"> mode de communication</w:t>
      </w:r>
      <w:r w:rsidR="00026DC0" w:rsidRPr="00AC6B84">
        <w:rPr>
          <w:rFonts w:eastAsia="Calibri"/>
        </w:rPr>
        <w:t>,</w:t>
      </w:r>
      <w:r w:rsidR="003C23D7" w:rsidRPr="00AC6B84">
        <w:rPr>
          <w:rFonts w:eastAsia="Calibri"/>
        </w:rPr>
        <w:t xml:space="preserve"> </w:t>
      </w:r>
      <w:r w:rsidR="003C23D7" w:rsidRPr="00AC6B84">
        <w:rPr>
          <w:rFonts w:eastAsia="Calibri"/>
          <w:spacing w:val="1"/>
        </w:rPr>
        <w:t>e</w:t>
      </w:r>
      <w:r w:rsidR="003C23D7" w:rsidRPr="00AC6B84">
        <w:rPr>
          <w:rFonts w:eastAsia="Calibri"/>
          <w:spacing w:val="-1"/>
        </w:rPr>
        <w:t>tc</w:t>
      </w:r>
      <w:r w:rsidR="003C23D7" w:rsidRPr="00AC6B84">
        <w:rPr>
          <w:rFonts w:eastAsia="Calibri"/>
        </w:rPr>
        <w:t>.</w:t>
      </w:r>
      <w:r w:rsidR="00151630" w:rsidRPr="00AC6B84">
        <w:rPr>
          <w:rFonts w:eastAsia="Calibri"/>
        </w:rPr>
        <w:t>)</w:t>
      </w:r>
      <w:r w:rsidR="003B4C06" w:rsidRPr="00AC6B84">
        <w:rPr>
          <w:rFonts w:eastAsia="Calibri"/>
        </w:rPr>
        <w:t>.</w:t>
      </w:r>
      <w:r w:rsidR="003C23D7" w:rsidRPr="00AC6B84">
        <w:t xml:space="preserve"> </w:t>
      </w:r>
      <w:r w:rsidR="00C278F9">
        <w:t>C</w:t>
      </w:r>
      <w:r w:rsidR="00454961" w:rsidRPr="00AC6B84">
        <w:t xml:space="preserve">e modèle </w:t>
      </w:r>
      <w:r w:rsidRPr="00AC6B84">
        <w:t xml:space="preserve">assure la planification dynamique des </w:t>
      </w:r>
      <w:r w:rsidR="00904512" w:rsidRPr="00AC6B84">
        <w:t>actions</w:t>
      </w:r>
      <w:r w:rsidRPr="00AC6B84">
        <w:t xml:space="preserve"> d</w:t>
      </w:r>
      <w:r w:rsidR="00DA1839">
        <w:t>’</w:t>
      </w:r>
      <w:r w:rsidR="00904512" w:rsidRPr="00AC6B84">
        <w:t>assistance</w:t>
      </w:r>
      <w:r w:rsidR="003C23D7" w:rsidRPr="00AC6B84">
        <w:t xml:space="preserve"> à l</w:t>
      </w:r>
      <w:r w:rsidR="00C278F9">
        <w:t xml:space="preserve">a personne </w:t>
      </w:r>
      <w:r w:rsidR="003C23D7" w:rsidRPr="00AC6B84">
        <w:t>apprenant</w:t>
      </w:r>
      <w:r w:rsidR="00C278F9">
        <w:t>e</w:t>
      </w:r>
      <w:r w:rsidR="003B4C06" w:rsidRPr="00AC6B84">
        <w:t>.</w:t>
      </w:r>
      <w:r w:rsidR="003C23D7" w:rsidRPr="00AC6B84">
        <w:t xml:space="preserve"> </w:t>
      </w:r>
      <w:r w:rsidR="003B4C06" w:rsidRPr="00AC6B84">
        <w:t xml:space="preserve">Il </w:t>
      </w:r>
      <w:r w:rsidR="00E91A62" w:rsidRPr="00AC6B84">
        <w:t>adapt</w:t>
      </w:r>
      <w:r w:rsidR="003B4C06" w:rsidRPr="00AC6B84">
        <w:t xml:space="preserve">e </w:t>
      </w:r>
      <w:r w:rsidR="009573D5" w:rsidRPr="00AC6B84">
        <w:t xml:space="preserve">la </w:t>
      </w:r>
      <w:r w:rsidRPr="00AC6B84">
        <w:t xml:space="preserve">stratégie ou </w:t>
      </w:r>
      <w:r w:rsidR="009573D5" w:rsidRPr="00AC6B84">
        <w:t xml:space="preserve">la </w:t>
      </w:r>
      <w:r w:rsidRPr="00AC6B84">
        <w:t>tactique pédagogique</w:t>
      </w:r>
      <w:r w:rsidR="00802076" w:rsidRPr="00AC6B84">
        <w:t xml:space="preserve"> </w:t>
      </w:r>
      <w:r w:rsidR="009573D5" w:rsidRPr="00AC6B84">
        <w:t xml:space="preserve">à appliquer </w:t>
      </w:r>
      <w:r w:rsidRPr="00AC6B84">
        <w:rPr>
          <w:rFonts w:eastAsia="Calibri"/>
          <w:spacing w:val="1"/>
        </w:rPr>
        <w:t>e</w:t>
      </w:r>
      <w:r w:rsidRPr="00AC6B84">
        <w:rPr>
          <w:rFonts w:eastAsia="Calibri"/>
        </w:rPr>
        <w:t>n</w:t>
      </w:r>
      <w:r w:rsidRPr="00AC6B84">
        <w:rPr>
          <w:rFonts w:eastAsia="Calibri"/>
          <w:spacing w:val="-3"/>
        </w:rPr>
        <w:t xml:space="preserve"> </w:t>
      </w:r>
      <w:r w:rsidRPr="00AC6B84">
        <w:rPr>
          <w:rFonts w:eastAsia="Calibri"/>
          <w:spacing w:val="1"/>
        </w:rPr>
        <w:t>fon</w:t>
      </w:r>
      <w:r w:rsidRPr="00AC6B84">
        <w:rPr>
          <w:rFonts w:eastAsia="Calibri"/>
          <w:spacing w:val="-1"/>
        </w:rPr>
        <w:t>c</w:t>
      </w:r>
      <w:r w:rsidRPr="00AC6B84">
        <w:rPr>
          <w:rFonts w:eastAsia="Calibri"/>
          <w:spacing w:val="1"/>
        </w:rPr>
        <w:t>t</w:t>
      </w:r>
      <w:r w:rsidRPr="00AC6B84">
        <w:rPr>
          <w:rFonts w:eastAsia="Calibri"/>
          <w:spacing w:val="-2"/>
        </w:rPr>
        <w:t>i</w:t>
      </w:r>
      <w:r w:rsidRPr="00AC6B84">
        <w:rPr>
          <w:rFonts w:eastAsia="Calibri"/>
          <w:spacing w:val="1"/>
        </w:rPr>
        <w:t>o</w:t>
      </w:r>
      <w:r w:rsidRPr="00AC6B84">
        <w:rPr>
          <w:rFonts w:eastAsia="Calibri"/>
        </w:rPr>
        <w:t xml:space="preserve">n </w:t>
      </w:r>
      <w:r w:rsidRPr="00AC6B84">
        <w:rPr>
          <w:rFonts w:eastAsia="Calibri"/>
          <w:spacing w:val="1"/>
        </w:rPr>
        <w:t>d</w:t>
      </w:r>
      <w:r w:rsidRPr="00AC6B84">
        <w:rPr>
          <w:rFonts w:eastAsia="Calibri"/>
        </w:rPr>
        <w:t>es</w:t>
      </w:r>
      <w:r w:rsidRPr="00AC6B84">
        <w:rPr>
          <w:rFonts w:eastAsia="Calibri"/>
          <w:spacing w:val="-2"/>
        </w:rPr>
        <w:t xml:space="preserve"> </w:t>
      </w:r>
      <w:r w:rsidRPr="00AC6B84">
        <w:rPr>
          <w:rFonts w:eastAsia="Calibri"/>
          <w:spacing w:val="1"/>
        </w:rPr>
        <w:t>b</w:t>
      </w:r>
      <w:r w:rsidRPr="00AC6B84">
        <w:rPr>
          <w:rFonts w:eastAsia="Calibri"/>
        </w:rPr>
        <w:t>es</w:t>
      </w:r>
      <w:r w:rsidRPr="00AC6B84">
        <w:rPr>
          <w:rFonts w:eastAsia="Calibri"/>
          <w:spacing w:val="1"/>
        </w:rPr>
        <w:t>o</w:t>
      </w:r>
      <w:r w:rsidRPr="00AC6B84">
        <w:rPr>
          <w:rFonts w:eastAsia="Calibri"/>
          <w:spacing w:val="-2"/>
        </w:rPr>
        <w:t>i</w:t>
      </w:r>
      <w:r w:rsidRPr="00AC6B84">
        <w:rPr>
          <w:rFonts w:eastAsia="Calibri"/>
          <w:spacing w:val="1"/>
        </w:rPr>
        <w:t>n</w:t>
      </w:r>
      <w:r w:rsidRPr="00AC6B84">
        <w:rPr>
          <w:rFonts w:eastAsia="Calibri"/>
        </w:rPr>
        <w:t>s</w:t>
      </w:r>
      <w:r w:rsidRPr="00AC6B84">
        <w:rPr>
          <w:rFonts w:eastAsia="Calibri"/>
          <w:spacing w:val="1"/>
        </w:rPr>
        <w:t xml:space="preserve"> </w:t>
      </w:r>
      <w:r w:rsidR="00802076" w:rsidRPr="00AC6B84">
        <w:rPr>
          <w:rFonts w:eastAsia="Calibri"/>
          <w:spacing w:val="-2"/>
        </w:rPr>
        <w:t>et</w:t>
      </w:r>
      <w:r w:rsidRPr="00AC6B84">
        <w:rPr>
          <w:rFonts w:eastAsia="Calibri"/>
        </w:rPr>
        <w:t xml:space="preserve"> </w:t>
      </w:r>
      <w:r w:rsidRPr="00AC6B84">
        <w:rPr>
          <w:rFonts w:eastAsia="Calibri"/>
          <w:spacing w:val="1"/>
        </w:rPr>
        <w:t>d</w:t>
      </w:r>
      <w:r w:rsidRPr="00AC6B84">
        <w:rPr>
          <w:rFonts w:eastAsia="Calibri"/>
        </w:rPr>
        <w:t>es</w:t>
      </w:r>
      <w:r w:rsidRPr="00AC6B84">
        <w:rPr>
          <w:rFonts w:eastAsia="Calibri"/>
          <w:spacing w:val="-4"/>
        </w:rPr>
        <w:t xml:space="preserve"> </w:t>
      </w:r>
      <w:r w:rsidRPr="00AC6B84">
        <w:rPr>
          <w:rFonts w:eastAsia="Calibri"/>
          <w:spacing w:val="1"/>
        </w:rPr>
        <w:t>p</w:t>
      </w:r>
      <w:r w:rsidRPr="00AC6B84">
        <w:rPr>
          <w:rFonts w:eastAsia="Calibri"/>
        </w:rPr>
        <w:t>r</w:t>
      </w:r>
      <w:r w:rsidRPr="00AC6B84">
        <w:rPr>
          <w:rFonts w:eastAsia="Calibri"/>
          <w:spacing w:val="1"/>
        </w:rPr>
        <w:t>é</w:t>
      </w:r>
      <w:r w:rsidRPr="00AC6B84">
        <w:rPr>
          <w:rFonts w:eastAsia="Calibri"/>
          <w:spacing w:val="-1"/>
        </w:rPr>
        <w:t>f</w:t>
      </w:r>
      <w:r w:rsidRPr="00AC6B84">
        <w:rPr>
          <w:rFonts w:eastAsia="Calibri"/>
          <w:spacing w:val="1"/>
        </w:rPr>
        <w:t>é</w:t>
      </w:r>
      <w:r w:rsidRPr="00AC6B84">
        <w:rPr>
          <w:rFonts w:eastAsia="Calibri"/>
        </w:rPr>
        <w:t>r</w:t>
      </w:r>
      <w:r w:rsidRPr="00AC6B84">
        <w:rPr>
          <w:rFonts w:eastAsia="Calibri"/>
          <w:spacing w:val="1"/>
        </w:rPr>
        <w:t>en</w:t>
      </w:r>
      <w:r w:rsidRPr="00AC6B84">
        <w:rPr>
          <w:rFonts w:eastAsia="Calibri"/>
          <w:spacing w:val="-1"/>
        </w:rPr>
        <w:t>c</w:t>
      </w:r>
      <w:r w:rsidRPr="00AC6B84">
        <w:rPr>
          <w:rFonts w:eastAsia="Calibri"/>
          <w:spacing w:val="1"/>
        </w:rPr>
        <w:t>e</w:t>
      </w:r>
      <w:r w:rsidRPr="00AC6B84">
        <w:rPr>
          <w:rFonts w:eastAsia="Calibri"/>
        </w:rPr>
        <w:t>s</w:t>
      </w:r>
      <w:r w:rsidR="00802076" w:rsidRPr="00AC6B84">
        <w:rPr>
          <w:rFonts w:eastAsia="Calibri"/>
        </w:rPr>
        <w:t xml:space="preserve"> de l</w:t>
      </w:r>
      <w:r w:rsidR="00DA1839">
        <w:rPr>
          <w:rFonts w:eastAsia="Calibri"/>
        </w:rPr>
        <w:t>’</w:t>
      </w:r>
      <w:r w:rsidR="00802076" w:rsidRPr="00AC6B84">
        <w:rPr>
          <w:rFonts w:eastAsia="Calibri"/>
        </w:rPr>
        <w:t>apprenant</w:t>
      </w:r>
      <w:r w:rsidR="00C278F9">
        <w:rPr>
          <w:rFonts w:eastAsia="Calibri"/>
        </w:rPr>
        <w:t xml:space="preserve"> ou de l’apprenante</w:t>
      </w:r>
      <w:r w:rsidR="00802076" w:rsidRPr="00AC6B84">
        <w:rPr>
          <w:rFonts w:eastAsia="Calibri"/>
        </w:rPr>
        <w:t>.</w:t>
      </w:r>
      <w:r w:rsidR="00E91A62" w:rsidRPr="00AC6B84">
        <w:rPr>
          <w:rFonts w:eastAsia="Calibri"/>
        </w:rPr>
        <w:t xml:space="preserve"> </w:t>
      </w:r>
    </w:p>
    <w:p w14:paraId="299B95BE" w14:textId="3312485B" w:rsidR="004B0000" w:rsidRPr="00AC6B84" w:rsidRDefault="00802076" w:rsidP="00264FE7">
      <w:pPr>
        <w:adjustRightInd w:val="0"/>
        <w:spacing w:after="120"/>
        <w:ind w:left="30" w:right="52"/>
        <w:jc w:val="both"/>
      </w:pPr>
      <w:r w:rsidRPr="00AC6B84">
        <w:rPr>
          <w:iCs/>
        </w:rPr>
        <w:t>Le</w:t>
      </w:r>
      <w:r w:rsidRPr="00AC6B84">
        <w:rPr>
          <w:i/>
        </w:rPr>
        <w:t xml:space="preserve"> modèle </w:t>
      </w:r>
      <w:r w:rsidR="00832C77" w:rsidRPr="00AC6B84">
        <w:rPr>
          <w:i/>
        </w:rPr>
        <w:t xml:space="preserve">de </w:t>
      </w:r>
      <w:r w:rsidR="0081359E">
        <w:rPr>
          <w:i/>
        </w:rPr>
        <w:t xml:space="preserve">l’interface (ou de </w:t>
      </w:r>
      <w:r w:rsidR="00E91A62" w:rsidRPr="00AC6B84">
        <w:rPr>
          <w:i/>
        </w:rPr>
        <w:t>communication</w:t>
      </w:r>
      <w:r w:rsidR="00C306D3">
        <w:rPr>
          <w:i/>
        </w:rPr>
        <w:t>)</w:t>
      </w:r>
      <w:r w:rsidR="00832C77" w:rsidRPr="00AC6B84">
        <w:t xml:space="preserve"> </w:t>
      </w:r>
      <w:r w:rsidR="00E91A62" w:rsidRPr="00AC6B84">
        <w:t>entre l</w:t>
      </w:r>
      <w:r w:rsidR="00DA1839">
        <w:t>’</w:t>
      </w:r>
      <w:r w:rsidR="00C1084F" w:rsidRPr="00AC6B84">
        <w:t>EIA</w:t>
      </w:r>
      <w:r w:rsidR="00E91A62" w:rsidRPr="00AC6B84">
        <w:t xml:space="preserve"> et l</w:t>
      </w:r>
      <w:r w:rsidR="00C306D3">
        <w:t xml:space="preserve">a personne </w:t>
      </w:r>
      <w:r w:rsidR="00E91A62" w:rsidRPr="00AC6B84">
        <w:t>apprenant</w:t>
      </w:r>
      <w:r w:rsidR="00C306D3">
        <w:t>e</w:t>
      </w:r>
      <w:r w:rsidR="00E91A62" w:rsidRPr="00AC6B84">
        <w:t xml:space="preserve"> de même que le</w:t>
      </w:r>
      <w:r w:rsidR="00DA64BD" w:rsidRPr="00AC6B84">
        <w:t>s</w:t>
      </w:r>
      <w:r w:rsidR="00E91A62" w:rsidRPr="00AC6B84">
        <w:t xml:space="preserve"> interaction</w:t>
      </w:r>
      <w:r w:rsidR="00DA64BD" w:rsidRPr="00AC6B84">
        <w:t>s</w:t>
      </w:r>
      <w:r w:rsidR="00E91A62" w:rsidRPr="00AC6B84">
        <w:t xml:space="preserve"> qui </w:t>
      </w:r>
      <w:r w:rsidR="009573D5" w:rsidRPr="00AC6B84">
        <w:t>s</w:t>
      </w:r>
      <w:r w:rsidR="00DA1839">
        <w:t>’</w:t>
      </w:r>
      <w:r w:rsidR="00E91A62" w:rsidRPr="00AC6B84">
        <w:t xml:space="preserve">y </w:t>
      </w:r>
      <w:r w:rsidR="009573D5" w:rsidRPr="00AC6B84">
        <w:t>produisent</w:t>
      </w:r>
      <w:r w:rsidR="00832C77" w:rsidRPr="00AC6B84">
        <w:t xml:space="preserve"> se </w:t>
      </w:r>
      <w:r w:rsidR="009573D5" w:rsidRPr="00AC6B84">
        <w:t xml:space="preserve">concrétisent </w:t>
      </w:r>
      <w:r w:rsidR="00832C77" w:rsidRPr="00AC6B84">
        <w:t>dans l</w:t>
      </w:r>
      <w:r w:rsidR="00DA1839">
        <w:t>’</w:t>
      </w:r>
      <w:r w:rsidR="00832C77" w:rsidRPr="00AC6B84">
        <w:t>interface</w:t>
      </w:r>
      <w:r w:rsidR="004B6F14">
        <w:t xml:space="preserve"> </w:t>
      </w:r>
      <w:r w:rsidR="003A551C">
        <w:t>utilisateur</w:t>
      </w:r>
      <w:r w:rsidR="00E91A62" w:rsidRPr="00AC6B84">
        <w:t xml:space="preserve">. </w:t>
      </w:r>
      <w:r w:rsidR="00832C77" w:rsidRPr="00AC6B84">
        <w:t xml:space="preserve">Ce modèle </w:t>
      </w:r>
      <w:r w:rsidRPr="00AC6B84">
        <w:t xml:space="preserve">utilise les données des autres modèles pour présenter des tâches, des </w:t>
      </w:r>
      <w:r w:rsidRPr="00AC6B84">
        <w:lastRenderedPageBreak/>
        <w:t>problèmes, des informations à l</w:t>
      </w:r>
      <w:r w:rsidR="00914CF1">
        <w:t xml:space="preserve">a personne </w:t>
      </w:r>
      <w:r w:rsidRPr="00AC6B84">
        <w:t>apprenant</w:t>
      </w:r>
      <w:r w:rsidR="00914CF1">
        <w:t>e</w:t>
      </w:r>
      <w:r w:rsidR="00151630" w:rsidRPr="00AC6B84">
        <w:t xml:space="preserve">. Inversement, </w:t>
      </w:r>
      <w:r w:rsidR="009573D5" w:rsidRPr="00AC6B84">
        <w:t xml:space="preserve">le modèle </w:t>
      </w:r>
      <w:r w:rsidR="00151630" w:rsidRPr="00AC6B84">
        <w:t>obtient</w:t>
      </w:r>
      <w:r w:rsidRPr="00AC6B84">
        <w:t xml:space="preserve"> de</w:t>
      </w:r>
      <w:r w:rsidR="005750D8" w:rsidRPr="00AC6B84">
        <w:t xml:space="preserve"> </w:t>
      </w:r>
      <w:r w:rsidR="00FF2DE6" w:rsidRPr="00AC6B84">
        <w:t>ce</w:t>
      </w:r>
      <w:r w:rsidR="00FF659E">
        <w:t>tte</w:t>
      </w:r>
      <w:r w:rsidR="00FF2DE6" w:rsidRPr="00AC6B84">
        <w:t xml:space="preserve"> derni</w:t>
      </w:r>
      <w:r w:rsidR="00FF659E">
        <w:t>ère</w:t>
      </w:r>
      <w:r w:rsidRPr="00AC6B84">
        <w:t xml:space="preserve"> des information</w:t>
      </w:r>
      <w:r w:rsidR="0013127F" w:rsidRPr="00AC6B84">
        <w:t>s</w:t>
      </w:r>
      <w:r w:rsidRPr="00AC6B84">
        <w:t xml:space="preserve"> sur </w:t>
      </w:r>
      <w:r w:rsidR="0013127F" w:rsidRPr="00AC6B84">
        <w:t>s</w:t>
      </w:r>
      <w:r w:rsidRPr="00AC6B84">
        <w:t xml:space="preserve">es </w:t>
      </w:r>
      <w:r w:rsidR="00151630" w:rsidRPr="00AC6B84">
        <w:t>activités</w:t>
      </w:r>
      <w:r w:rsidR="009573D5" w:rsidRPr="00AC6B84">
        <w:t>,</w:t>
      </w:r>
      <w:r w:rsidR="0013127F" w:rsidRPr="00AC6B84">
        <w:t xml:space="preserve"> </w:t>
      </w:r>
      <w:r w:rsidR="00832C77" w:rsidRPr="00AC6B84">
        <w:t>ce qui permet à l</w:t>
      </w:r>
      <w:r w:rsidR="00DA1839">
        <w:t>’</w:t>
      </w:r>
      <w:r w:rsidR="00C1084F" w:rsidRPr="00AC6B84">
        <w:t>EIA</w:t>
      </w:r>
      <w:r w:rsidR="00832C77" w:rsidRPr="00AC6B84">
        <w:t xml:space="preserve"> de</w:t>
      </w:r>
      <w:r w:rsidR="0013127F" w:rsidRPr="00AC6B84">
        <w:t xml:space="preserve"> </w:t>
      </w:r>
      <w:r w:rsidR="00FF659E">
        <w:t xml:space="preserve">lui </w:t>
      </w:r>
      <w:r w:rsidR="0013127F" w:rsidRPr="00AC6B84">
        <w:t>fournir de l</w:t>
      </w:r>
      <w:r w:rsidR="00DA1839">
        <w:t>’</w:t>
      </w:r>
      <w:r w:rsidR="0013127F" w:rsidRPr="00AC6B84">
        <w:t>assistance</w:t>
      </w:r>
      <w:r w:rsidR="00E210DC">
        <w:t xml:space="preserve"> </w:t>
      </w:r>
      <w:r w:rsidR="0013127F" w:rsidRPr="00AC6B84">
        <w:t>sous forme de conseils ou en adaptant l</w:t>
      </w:r>
      <w:r w:rsidR="00DA1839">
        <w:t>’</w:t>
      </w:r>
      <w:r w:rsidR="0013127F" w:rsidRPr="00AC6B84">
        <w:t>interface</w:t>
      </w:r>
      <w:r w:rsidR="004B6F14">
        <w:t xml:space="preserve"> </w:t>
      </w:r>
      <w:r w:rsidR="003A551C">
        <w:t>utilisateur</w:t>
      </w:r>
      <w:r w:rsidR="0013127F" w:rsidRPr="00AC6B84">
        <w:t>.</w:t>
      </w:r>
    </w:p>
    <w:p w14:paraId="5553E60C" w14:textId="578D3ECD" w:rsidR="007B0F74" w:rsidRPr="00AC6B84" w:rsidRDefault="007B0F74" w:rsidP="00F71F1D">
      <w:pPr>
        <w:pStyle w:val="Titre3"/>
        <w:spacing w:before="0"/>
      </w:pPr>
      <w:r w:rsidRPr="00AC6B84">
        <w:t>Les environnements d</w:t>
      </w:r>
      <w:r w:rsidR="00DA1839">
        <w:t>’</w:t>
      </w:r>
      <w:r w:rsidRPr="00AC6B84">
        <w:t>apprentissage par la découverte</w:t>
      </w:r>
    </w:p>
    <w:p w14:paraId="19C761D6" w14:textId="09F416AE" w:rsidR="00A8557C" w:rsidRPr="00AC6B84" w:rsidRDefault="00A8557C" w:rsidP="00F71F1D">
      <w:pPr>
        <w:adjustRightInd w:val="0"/>
        <w:spacing w:after="120"/>
        <w:jc w:val="both"/>
        <w:rPr>
          <w:rStyle w:val="notranslate"/>
          <w:rFonts w:eastAsiaTheme="majorEastAsia"/>
          <w:bCs/>
          <w:color w:val="222222"/>
          <w:bdr w:val="none" w:sz="0" w:space="0" w:color="auto" w:frame="1"/>
        </w:rPr>
      </w:pPr>
      <w:r w:rsidRPr="00AC6B84">
        <w:rPr>
          <w:rStyle w:val="notranslate"/>
          <w:rFonts w:eastAsiaTheme="majorEastAsia"/>
          <w:bCs/>
          <w:color w:val="222222"/>
          <w:bdr w:val="none" w:sz="0" w:space="0" w:color="auto" w:frame="1"/>
        </w:rPr>
        <w:t>D</w:t>
      </w:r>
      <w:r w:rsidRPr="00AC6B84">
        <w:rPr>
          <w:rStyle w:val="notranslate"/>
          <w:rFonts w:eastAsiaTheme="majorEastAsia"/>
          <w:color w:val="222222"/>
          <w:bdr w:val="none" w:sz="0" w:space="0" w:color="auto" w:frame="1"/>
        </w:rPr>
        <w:t>ans la relation entre un</w:t>
      </w:r>
      <w:r w:rsidR="00C306D3">
        <w:rPr>
          <w:rStyle w:val="notranslate"/>
          <w:rFonts w:eastAsiaTheme="majorEastAsia"/>
          <w:color w:val="222222"/>
          <w:bdr w:val="none" w:sz="0" w:space="0" w:color="auto" w:frame="1"/>
        </w:rPr>
        <w:t>e</w:t>
      </w:r>
      <w:r w:rsidRPr="00AC6B84">
        <w:rPr>
          <w:rStyle w:val="notranslate"/>
          <w:rFonts w:eastAsiaTheme="majorEastAsia"/>
          <w:color w:val="222222"/>
          <w:bdr w:val="none" w:sz="0" w:space="0" w:color="auto" w:frame="1"/>
        </w:rPr>
        <w:t xml:space="preserve"> </w:t>
      </w:r>
      <w:r w:rsidR="00C306D3">
        <w:rPr>
          <w:rStyle w:val="notranslate"/>
          <w:rFonts w:eastAsiaTheme="majorEastAsia"/>
          <w:color w:val="222222"/>
          <w:bdr w:val="none" w:sz="0" w:space="0" w:color="auto" w:frame="1"/>
        </w:rPr>
        <w:t xml:space="preserve">personne </w:t>
      </w:r>
      <w:r w:rsidRPr="00AC6B84">
        <w:rPr>
          <w:rStyle w:val="notranslate"/>
          <w:rFonts w:eastAsiaTheme="majorEastAsia"/>
          <w:color w:val="222222"/>
          <w:bdr w:val="none" w:sz="0" w:space="0" w:color="auto" w:frame="1"/>
        </w:rPr>
        <w:t>apprenant</w:t>
      </w:r>
      <w:r w:rsidR="00C306D3">
        <w:rPr>
          <w:rStyle w:val="notranslate"/>
          <w:rFonts w:eastAsiaTheme="majorEastAsia"/>
          <w:color w:val="222222"/>
          <w:bdr w:val="none" w:sz="0" w:space="0" w:color="auto" w:frame="1"/>
        </w:rPr>
        <w:t>e</w:t>
      </w:r>
      <w:r w:rsidRPr="00AC6B84">
        <w:rPr>
          <w:rStyle w:val="notranslate"/>
          <w:rFonts w:eastAsiaTheme="majorEastAsia"/>
          <w:color w:val="222222"/>
          <w:bdr w:val="none" w:sz="0" w:space="0" w:color="auto" w:frame="1"/>
        </w:rPr>
        <w:t xml:space="preserve"> et un </w:t>
      </w:r>
      <w:r w:rsidR="00C1084F" w:rsidRPr="00AC6B84">
        <w:rPr>
          <w:rStyle w:val="notranslate"/>
          <w:rFonts w:eastAsiaTheme="majorEastAsia"/>
          <w:color w:val="222222"/>
          <w:bdr w:val="none" w:sz="0" w:space="0" w:color="auto" w:frame="1"/>
        </w:rPr>
        <w:t>EIA</w:t>
      </w:r>
      <w:r w:rsidRPr="00AC6B84">
        <w:rPr>
          <w:rStyle w:val="notranslate"/>
          <w:rFonts w:eastAsiaTheme="majorEastAsia"/>
          <w:color w:val="222222"/>
          <w:bdr w:val="none" w:sz="0" w:space="0" w:color="auto" w:frame="1"/>
        </w:rPr>
        <w:t xml:space="preserve">, </w:t>
      </w:r>
      <w:r w:rsidR="00832345" w:rsidRPr="00AC6B84">
        <w:rPr>
          <w:rStyle w:val="notranslate"/>
          <w:rFonts w:eastAsiaTheme="majorEastAsia"/>
          <w:color w:val="222222"/>
          <w:bdr w:val="none" w:sz="0" w:space="0" w:color="auto" w:frame="1"/>
        </w:rPr>
        <w:t>si</w:t>
      </w:r>
      <w:r w:rsidRPr="00AC6B84">
        <w:rPr>
          <w:rStyle w:val="notranslate"/>
          <w:rFonts w:eastAsiaTheme="majorEastAsia"/>
          <w:color w:val="222222"/>
          <w:bdr w:val="none" w:sz="0" w:space="0" w:color="auto" w:frame="1"/>
        </w:rPr>
        <w:t xml:space="preserve"> l</w:t>
      </w:r>
      <w:r w:rsidR="00DA1839">
        <w:rPr>
          <w:rStyle w:val="notranslate"/>
          <w:rFonts w:eastAsiaTheme="majorEastAsia"/>
          <w:color w:val="222222"/>
          <w:bdr w:val="none" w:sz="0" w:space="0" w:color="auto" w:frame="1"/>
        </w:rPr>
        <w:t>’</w:t>
      </w:r>
      <w:r w:rsidR="00C1084F" w:rsidRPr="00AC6B84">
        <w:rPr>
          <w:rStyle w:val="notranslate"/>
          <w:rFonts w:eastAsiaTheme="majorEastAsia"/>
          <w:color w:val="222222"/>
          <w:bdr w:val="none" w:sz="0" w:space="0" w:color="auto" w:frame="1"/>
        </w:rPr>
        <w:t>EIA</w:t>
      </w:r>
      <w:r w:rsidRPr="00AC6B84">
        <w:rPr>
          <w:rStyle w:val="notranslate"/>
          <w:rFonts w:eastAsiaTheme="majorEastAsia"/>
          <w:color w:val="222222"/>
          <w:bdr w:val="none" w:sz="0" w:space="0" w:color="auto" w:frame="1"/>
        </w:rPr>
        <w:t xml:space="preserve"> </w:t>
      </w:r>
      <w:r w:rsidR="00C51C45" w:rsidRPr="00AC6B84">
        <w:rPr>
          <w:rStyle w:val="notranslate"/>
          <w:rFonts w:eastAsiaTheme="majorEastAsia"/>
          <w:color w:val="222222"/>
          <w:bdr w:val="none" w:sz="0" w:space="0" w:color="auto" w:frame="1"/>
        </w:rPr>
        <w:t xml:space="preserve">intervient </w:t>
      </w:r>
      <w:r w:rsidR="00832345" w:rsidRPr="00AC6B84">
        <w:rPr>
          <w:rStyle w:val="notranslate"/>
          <w:rFonts w:eastAsiaTheme="majorEastAsia"/>
          <w:color w:val="222222"/>
          <w:bdr w:val="none" w:sz="0" w:space="0" w:color="auto" w:frame="1"/>
        </w:rPr>
        <w:t xml:space="preserve">trop souvent </w:t>
      </w:r>
      <w:r w:rsidR="00C51C45" w:rsidRPr="00AC6B84">
        <w:rPr>
          <w:rStyle w:val="notranslate"/>
          <w:rFonts w:eastAsiaTheme="majorEastAsia"/>
          <w:color w:val="222222"/>
          <w:bdr w:val="none" w:sz="0" w:space="0" w:color="auto" w:frame="1"/>
        </w:rPr>
        <w:t>dans le processus d</w:t>
      </w:r>
      <w:r w:rsidR="00DA1839">
        <w:rPr>
          <w:rStyle w:val="notranslate"/>
          <w:rFonts w:eastAsiaTheme="majorEastAsia"/>
          <w:color w:val="222222"/>
          <w:bdr w:val="none" w:sz="0" w:space="0" w:color="auto" w:frame="1"/>
        </w:rPr>
        <w:t>’</w:t>
      </w:r>
      <w:r w:rsidR="00C51C45" w:rsidRPr="00AC6B84">
        <w:rPr>
          <w:rStyle w:val="notranslate"/>
          <w:rFonts w:eastAsiaTheme="majorEastAsia"/>
          <w:color w:val="222222"/>
          <w:bdr w:val="none" w:sz="0" w:space="0" w:color="auto" w:frame="1"/>
        </w:rPr>
        <w:t>apprentissage,</w:t>
      </w:r>
      <w:r w:rsidRPr="00AC6B84">
        <w:rPr>
          <w:rStyle w:val="notranslate"/>
          <w:rFonts w:eastAsiaTheme="majorEastAsia"/>
          <w:color w:val="222222"/>
          <w:bdr w:val="none" w:sz="0" w:space="0" w:color="auto" w:frame="1"/>
        </w:rPr>
        <w:t xml:space="preserve"> </w:t>
      </w:r>
      <w:r w:rsidR="00832345" w:rsidRPr="00AC6B84">
        <w:rPr>
          <w:rStyle w:val="notranslate"/>
          <w:rFonts w:eastAsiaTheme="majorEastAsia"/>
          <w:color w:val="222222"/>
          <w:bdr w:val="none" w:sz="0" w:space="0" w:color="auto" w:frame="1"/>
        </w:rPr>
        <w:t xml:space="preserve">on peut craindre que </w:t>
      </w:r>
      <w:r w:rsidRPr="00AC6B84">
        <w:rPr>
          <w:rStyle w:val="notranslate"/>
          <w:rFonts w:eastAsiaTheme="majorEastAsia"/>
          <w:color w:val="222222"/>
          <w:bdr w:val="none" w:sz="0" w:space="0" w:color="auto" w:frame="1"/>
        </w:rPr>
        <w:t>l</w:t>
      </w:r>
      <w:r w:rsidR="00DA1839">
        <w:rPr>
          <w:rStyle w:val="notranslate"/>
          <w:rFonts w:eastAsiaTheme="majorEastAsia"/>
          <w:color w:val="222222"/>
          <w:bdr w:val="none" w:sz="0" w:space="0" w:color="auto" w:frame="1"/>
        </w:rPr>
        <w:t>’</w:t>
      </w:r>
      <w:r w:rsidRPr="00AC6B84">
        <w:rPr>
          <w:rStyle w:val="notranslate"/>
          <w:rFonts w:eastAsiaTheme="majorEastAsia"/>
          <w:color w:val="222222"/>
          <w:bdr w:val="none" w:sz="0" w:space="0" w:color="auto" w:frame="1"/>
        </w:rPr>
        <w:t xml:space="preserve">apprenant </w:t>
      </w:r>
      <w:r w:rsidR="00C306D3">
        <w:rPr>
          <w:rStyle w:val="notranslate"/>
          <w:rFonts w:eastAsiaTheme="majorEastAsia"/>
          <w:color w:val="222222"/>
          <w:bdr w:val="none" w:sz="0" w:space="0" w:color="auto" w:frame="1"/>
        </w:rPr>
        <w:t xml:space="preserve">ou l’apprenante </w:t>
      </w:r>
      <w:r w:rsidR="00832345" w:rsidRPr="00AC6B84">
        <w:rPr>
          <w:rStyle w:val="notranslate"/>
          <w:rFonts w:eastAsiaTheme="majorEastAsia"/>
          <w:color w:val="222222"/>
          <w:bdr w:val="none" w:sz="0" w:space="0" w:color="auto" w:frame="1"/>
        </w:rPr>
        <w:t>ait</w:t>
      </w:r>
      <w:r w:rsidR="000E7111" w:rsidRPr="00AC6B84">
        <w:rPr>
          <w:rStyle w:val="notranslate"/>
          <w:rFonts w:eastAsiaTheme="majorEastAsia"/>
          <w:color w:val="222222"/>
          <w:bdr w:val="none" w:sz="0" w:space="0" w:color="auto" w:frame="1"/>
        </w:rPr>
        <w:t xml:space="preserve"> moins</w:t>
      </w:r>
      <w:r w:rsidR="00526B3B" w:rsidRPr="00AC6B84">
        <w:rPr>
          <w:rStyle w:val="notranslate"/>
          <w:rFonts w:eastAsiaTheme="majorEastAsia"/>
          <w:color w:val="222222"/>
          <w:bdr w:val="none" w:sz="0" w:space="0" w:color="auto" w:frame="1"/>
        </w:rPr>
        <w:t xml:space="preserve"> </w:t>
      </w:r>
      <w:r w:rsidRPr="00AC6B84">
        <w:rPr>
          <w:rStyle w:val="notranslate"/>
          <w:rFonts w:eastAsiaTheme="majorEastAsia"/>
          <w:color w:val="222222"/>
          <w:bdr w:val="none" w:sz="0" w:space="0" w:color="auto" w:frame="1"/>
        </w:rPr>
        <w:t>de liberté pour apprendre</w:t>
      </w:r>
      <w:r w:rsidR="00454961" w:rsidRPr="00AC6B84">
        <w:rPr>
          <w:rStyle w:val="notranslate"/>
          <w:rFonts w:eastAsiaTheme="majorEastAsia"/>
          <w:color w:val="222222"/>
          <w:bdr w:val="none" w:sz="0" w:space="0" w:color="auto" w:frame="1"/>
        </w:rPr>
        <w:t xml:space="preserve">, pour reprendre les termes de Rogers </w:t>
      </w:r>
      <w:r w:rsidR="00CB6D34" w:rsidRPr="00AC6B84">
        <w:rPr>
          <w:rStyle w:val="notranslate"/>
          <w:rFonts w:eastAsiaTheme="majorEastAsia"/>
          <w:color w:val="222222"/>
          <w:bdr w:val="none" w:sz="0" w:space="0" w:color="auto" w:frame="1"/>
        </w:rPr>
        <w:t xml:space="preserve">(1972). </w:t>
      </w:r>
      <w:r w:rsidR="00C51C45" w:rsidRPr="00AC6B84">
        <w:rPr>
          <w:rStyle w:val="notranslate"/>
          <w:rFonts w:eastAsiaTheme="majorEastAsia"/>
          <w:color w:val="222222"/>
          <w:bdr w:val="none" w:sz="0" w:space="0" w:color="auto" w:frame="1"/>
        </w:rPr>
        <w:t xml:space="preserve">Inspirés du constructivisme, </w:t>
      </w:r>
      <w:r w:rsidRPr="00AC6B84">
        <w:rPr>
          <w:rStyle w:val="notranslate"/>
          <w:rFonts w:eastAsiaTheme="majorEastAsia"/>
          <w:color w:val="222222"/>
          <w:bdr w:val="none" w:sz="0" w:space="0" w:color="auto" w:frame="1"/>
        </w:rPr>
        <w:t>les tenants des environnement</w:t>
      </w:r>
      <w:r w:rsidR="00C51C45" w:rsidRPr="00AC6B84">
        <w:rPr>
          <w:rStyle w:val="notranslate"/>
          <w:rFonts w:eastAsiaTheme="majorEastAsia"/>
          <w:color w:val="222222"/>
          <w:bdr w:val="none" w:sz="0" w:space="0" w:color="auto" w:frame="1"/>
        </w:rPr>
        <w:t>s</w:t>
      </w:r>
      <w:r w:rsidRPr="00AC6B84">
        <w:rPr>
          <w:rStyle w:val="notranslate"/>
          <w:rFonts w:eastAsiaTheme="majorEastAsia"/>
          <w:color w:val="222222"/>
          <w:bdr w:val="none" w:sz="0" w:space="0" w:color="auto" w:frame="1"/>
        </w:rPr>
        <w:t xml:space="preserve"> d</w:t>
      </w:r>
      <w:r w:rsidR="00DA1839">
        <w:rPr>
          <w:rStyle w:val="notranslate"/>
          <w:rFonts w:eastAsiaTheme="majorEastAsia"/>
          <w:color w:val="222222"/>
          <w:bdr w:val="none" w:sz="0" w:space="0" w:color="auto" w:frame="1"/>
        </w:rPr>
        <w:t>’</w:t>
      </w:r>
      <w:r w:rsidRPr="00AC6B84">
        <w:rPr>
          <w:rStyle w:val="notranslate"/>
          <w:rFonts w:eastAsiaTheme="majorEastAsia"/>
          <w:color w:val="222222"/>
          <w:bdr w:val="none" w:sz="0" w:space="0" w:color="auto" w:frame="1"/>
        </w:rPr>
        <w:t xml:space="preserve">apprentissage </w:t>
      </w:r>
      <w:r w:rsidR="00F07162" w:rsidRPr="00AC6B84">
        <w:rPr>
          <w:rStyle w:val="notranslate"/>
          <w:rFonts w:eastAsiaTheme="majorEastAsia"/>
          <w:color w:val="222222"/>
          <w:bdr w:val="none" w:sz="0" w:space="0" w:color="auto" w:frame="1"/>
        </w:rPr>
        <w:t xml:space="preserve">par </w:t>
      </w:r>
      <w:r w:rsidRPr="00AC6B84">
        <w:rPr>
          <w:rStyle w:val="notranslate"/>
          <w:rFonts w:eastAsiaTheme="majorEastAsia"/>
          <w:color w:val="222222"/>
          <w:bdr w:val="none" w:sz="0" w:space="0" w:color="auto" w:frame="1"/>
        </w:rPr>
        <w:t>la découverte (EAD) prônent</w:t>
      </w:r>
      <w:r w:rsidR="00C51C45" w:rsidRPr="00AC6B84">
        <w:rPr>
          <w:rStyle w:val="notranslate"/>
          <w:rFonts w:eastAsiaTheme="majorEastAsia"/>
          <w:color w:val="222222"/>
          <w:bdr w:val="none" w:sz="0" w:space="0" w:color="auto" w:frame="1"/>
        </w:rPr>
        <w:t xml:space="preserve"> au contraire</w:t>
      </w:r>
      <w:r w:rsidRPr="00AC6B84">
        <w:rPr>
          <w:rStyle w:val="notranslate"/>
          <w:rFonts w:eastAsiaTheme="majorEastAsia"/>
          <w:color w:val="222222"/>
          <w:bdr w:val="none" w:sz="0" w:space="0" w:color="auto" w:frame="1"/>
        </w:rPr>
        <w:t xml:space="preserve"> des environnement</w:t>
      </w:r>
      <w:r w:rsidR="00026DC0" w:rsidRPr="00AC6B84">
        <w:rPr>
          <w:rStyle w:val="notranslate"/>
          <w:rFonts w:eastAsiaTheme="majorEastAsia"/>
          <w:color w:val="222222"/>
          <w:bdr w:val="none" w:sz="0" w:space="0" w:color="auto" w:frame="1"/>
        </w:rPr>
        <w:t>s</w:t>
      </w:r>
      <w:r w:rsidRPr="00AC6B84">
        <w:rPr>
          <w:rStyle w:val="notranslate"/>
          <w:rFonts w:eastAsiaTheme="majorEastAsia"/>
          <w:color w:val="222222"/>
          <w:bdr w:val="none" w:sz="0" w:space="0" w:color="auto" w:frame="1"/>
        </w:rPr>
        <w:t xml:space="preserve"> ouverts où le rôle du système est celui d</w:t>
      </w:r>
      <w:r w:rsidR="00DA1839">
        <w:rPr>
          <w:rStyle w:val="notranslate"/>
          <w:rFonts w:eastAsiaTheme="majorEastAsia"/>
          <w:color w:val="222222"/>
          <w:bdr w:val="none" w:sz="0" w:space="0" w:color="auto" w:frame="1"/>
        </w:rPr>
        <w:t>’</w:t>
      </w:r>
      <w:r w:rsidRPr="00AC6B84">
        <w:rPr>
          <w:rStyle w:val="notranslate"/>
          <w:rFonts w:eastAsiaTheme="majorEastAsia"/>
          <w:color w:val="222222"/>
          <w:bdr w:val="none" w:sz="0" w:space="0" w:color="auto" w:frame="1"/>
        </w:rPr>
        <w:t>un assistant, d</w:t>
      </w:r>
      <w:r w:rsidR="00DA1839">
        <w:rPr>
          <w:rStyle w:val="notranslate"/>
          <w:rFonts w:eastAsiaTheme="majorEastAsia"/>
          <w:color w:val="222222"/>
          <w:bdr w:val="none" w:sz="0" w:space="0" w:color="auto" w:frame="1"/>
        </w:rPr>
        <w:t>’</w:t>
      </w:r>
      <w:r w:rsidRPr="00AC6B84">
        <w:rPr>
          <w:rStyle w:val="notranslate"/>
          <w:rFonts w:eastAsiaTheme="majorEastAsia"/>
          <w:color w:val="222222"/>
          <w:bdr w:val="none" w:sz="0" w:space="0" w:color="auto" w:frame="1"/>
        </w:rPr>
        <w:t>un conseiller non intrusif à l</w:t>
      </w:r>
      <w:r w:rsidR="00DA1839">
        <w:rPr>
          <w:rStyle w:val="notranslate"/>
          <w:rFonts w:eastAsiaTheme="majorEastAsia"/>
          <w:color w:val="222222"/>
          <w:bdr w:val="none" w:sz="0" w:space="0" w:color="auto" w:frame="1"/>
        </w:rPr>
        <w:t>’</w:t>
      </w:r>
      <w:r w:rsidRPr="00AC6B84">
        <w:rPr>
          <w:rStyle w:val="notranslate"/>
          <w:rFonts w:eastAsiaTheme="majorEastAsia"/>
          <w:color w:val="222222"/>
          <w:bdr w:val="none" w:sz="0" w:space="0" w:color="auto" w:frame="1"/>
        </w:rPr>
        <w:t>égard des activités de construction menées par l</w:t>
      </w:r>
      <w:r w:rsidR="00E55C18">
        <w:rPr>
          <w:rStyle w:val="notranslate"/>
          <w:rFonts w:eastAsiaTheme="majorEastAsia"/>
          <w:color w:val="222222"/>
          <w:bdr w:val="none" w:sz="0" w:space="0" w:color="auto" w:frame="1"/>
        </w:rPr>
        <w:t xml:space="preserve">a personne </w:t>
      </w:r>
      <w:r w:rsidRPr="00AC6B84">
        <w:rPr>
          <w:rStyle w:val="notranslate"/>
          <w:rFonts w:eastAsiaTheme="majorEastAsia"/>
          <w:color w:val="222222"/>
          <w:bdr w:val="none" w:sz="0" w:space="0" w:color="auto" w:frame="1"/>
        </w:rPr>
        <w:t>apprenant</w:t>
      </w:r>
      <w:r w:rsidR="00E55C18">
        <w:rPr>
          <w:rStyle w:val="notranslate"/>
          <w:rFonts w:eastAsiaTheme="majorEastAsia"/>
          <w:color w:val="222222"/>
          <w:bdr w:val="none" w:sz="0" w:space="0" w:color="auto" w:frame="1"/>
        </w:rPr>
        <w:t>e</w:t>
      </w:r>
      <w:r w:rsidR="00454961" w:rsidRPr="00AC6B84">
        <w:rPr>
          <w:rStyle w:val="notranslate"/>
          <w:rFonts w:eastAsiaTheme="majorEastAsia"/>
          <w:color w:val="222222"/>
          <w:bdr w:val="none" w:sz="0" w:space="0" w:color="auto" w:frame="1"/>
        </w:rPr>
        <w:t xml:space="preserve"> dans l</w:t>
      </w:r>
      <w:r w:rsidR="00DA1839">
        <w:rPr>
          <w:rStyle w:val="notranslate"/>
          <w:rFonts w:eastAsiaTheme="majorEastAsia"/>
          <w:color w:val="222222"/>
          <w:bdr w:val="none" w:sz="0" w:space="0" w:color="auto" w:frame="1"/>
        </w:rPr>
        <w:t>’</w:t>
      </w:r>
      <w:r w:rsidR="00454961" w:rsidRPr="00AC6B84">
        <w:rPr>
          <w:rStyle w:val="notranslate"/>
          <w:rFonts w:eastAsiaTheme="majorEastAsia"/>
          <w:color w:val="222222"/>
          <w:bdr w:val="none" w:sz="0" w:space="0" w:color="auto" w:frame="1"/>
        </w:rPr>
        <w:t>environnement numérique d</w:t>
      </w:r>
      <w:r w:rsidR="00DA1839">
        <w:rPr>
          <w:rStyle w:val="notranslate"/>
          <w:rFonts w:eastAsiaTheme="majorEastAsia"/>
          <w:color w:val="222222"/>
          <w:bdr w:val="none" w:sz="0" w:space="0" w:color="auto" w:frame="1"/>
        </w:rPr>
        <w:t>’</w:t>
      </w:r>
      <w:r w:rsidR="00454961" w:rsidRPr="00AC6B84">
        <w:rPr>
          <w:rStyle w:val="notranslate"/>
          <w:rFonts w:eastAsiaTheme="majorEastAsia"/>
          <w:color w:val="222222"/>
          <w:bdr w:val="none" w:sz="0" w:space="0" w:color="auto" w:frame="1"/>
        </w:rPr>
        <w:t>apprentissage</w:t>
      </w:r>
      <w:r w:rsidRPr="00AC6B84">
        <w:rPr>
          <w:rStyle w:val="notranslate"/>
          <w:rFonts w:eastAsiaTheme="majorEastAsia"/>
          <w:color w:val="222222"/>
          <w:bdr w:val="none" w:sz="0" w:space="0" w:color="auto" w:frame="1"/>
        </w:rPr>
        <w:t>.</w:t>
      </w:r>
    </w:p>
    <w:p w14:paraId="613CF452" w14:textId="7416BDF1" w:rsidR="002C4CB0" w:rsidRPr="00AC6B84" w:rsidRDefault="0013127F" w:rsidP="00F71F1D">
      <w:pPr>
        <w:widowControl w:val="0"/>
        <w:adjustRightInd w:val="0"/>
        <w:spacing w:after="120"/>
        <w:ind w:right="51"/>
        <w:jc w:val="both"/>
        <w:rPr>
          <w:rStyle w:val="notranslate"/>
          <w:rFonts w:eastAsiaTheme="majorEastAsia"/>
          <w:color w:val="222222"/>
          <w:bdr w:val="none" w:sz="0" w:space="0" w:color="auto" w:frame="1"/>
        </w:rPr>
      </w:pPr>
      <w:r w:rsidRPr="00AC6B84">
        <w:rPr>
          <w:rStyle w:val="notranslate"/>
          <w:rFonts w:eastAsiaTheme="majorEastAsia"/>
          <w:color w:val="222222"/>
          <w:bdr w:val="none" w:sz="0" w:space="0" w:color="auto" w:frame="1"/>
        </w:rPr>
        <w:t xml:space="preserve">Parallèlement </w:t>
      </w:r>
      <w:r w:rsidR="00E737AD" w:rsidRPr="00AC6B84">
        <w:rPr>
          <w:rStyle w:val="notranslate"/>
          <w:rFonts w:eastAsiaTheme="majorEastAsia"/>
          <w:color w:val="222222"/>
          <w:bdr w:val="none" w:sz="0" w:space="0" w:color="auto" w:frame="1"/>
        </w:rPr>
        <w:t>à l</w:t>
      </w:r>
      <w:r w:rsidR="00DA1839">
        <w:rPr>
          <w:rStyle w:val="notranslate"/>
          <w:rFonts w:eastAsiaTheme="majorEastAsia"/>
          <w:color w:val="222222"/>
          <w:bdr w:val="none" w:sz="0" w:space="0" w:color="auto" w:frame="1"/>
        </w:rPr>
        <w:t>’</w:t>
      </w:r>
      <w:r w:rsidR="00E737AD" w:rsidRPr="00AC6B84">
        <w:rPr>
          <w:rStyle w:val="notranslate"/>
          <w:rFonts w:eastAsiaTheme="majorEastAsia"/>
          <w:color w:val="222222"/>
          <w:bdr w:val="none" w:sz="0" w:space="0" w:color="auto" w:frame="1"/>
        </w:rPr>
        <w:t>émergence</w:t>
      </w:r>
      <w:r w:rsidRPr="00AC6B84">
        <w:rPr>
          <w:rStyle w:val="notranslate"/>
          <w:rFonts w:eastAsiaTheme="majorEastAsia"/>
          <w:color w:val="222222"/>
          <w:bdr w:val="none" w:sz="0" w:space="0" w:color="auto" w:frame="1"/>
        </w:rPr>
        <w:t xml:space="preserve"> des </w:t>
      </w:r>
      <w:r w:rsidR="00874F24" w:rsidRPr="00AC6B84">
        <w:rPr>
          <w:rStyle w:val="notranslate"/>
          <w:rFonts w:eastAsiaTheme="majorEastAsia"/>
          <w:color w:val="222222"/>
          <w:bdr w:val="none" w:sz="0" w:space="0" w:color="auto" w:frame="1"/>
        </w:rPr>
        <w:t>STI</w:t>
      </w:r>
      <w:r w:rsidRPr="00AC6B84">
        <w:rPr>
          <w:rStyle w:val="notranslate"/>
          <w:rFonts w:eastAsiaTheme="majorEastAsia"/>
          <w:color w:val="222222"/>
          <w:bdr w:val="none" w:sz="0" w:space="0" w:color="auto" w:frame="1"/>
        </w:rPr>
        <w:t>, dans les années</w:t>
      </w:r>
      <w:r w:rsidR="007106EA">
        <w:rPr>
          <w:rStyle w:val="notranslate"/>
          <w:rFonts w:eastAsiaTheme="majorEastAsia"/>
          <w:color w:val="222222"/>
          <w:bdr w:val="none" w:sz="0" w:space="0" w:color="auto" w:frame="1"/>
        </w:rPr>
        <w:t xml:space="preserve"> </w:t>
      </w:r>
      <w:r w:rsidRPr="00AC6B84">
        <w:rPr>
          <w:rStyle w:val="notranslate"/>
          <w:rFonts w:eastAsiaTheme="majorEastAsia"/>
          <w:color w:val="222222"/>
          <w:bdr w:val="none" w:sz="0" w:space="0" w:color="auto" w:frame="1"/>
        </w:rPr>
        <w:t xml:space="preserve">1970, </w:t>
      </w:r>
      <w:hyperlink r:id="rId17">
        <w:r w:rsidRPr="00AC6B84">
          <w:rPr>
            <w:rStyle w:val="notranslate"/>
            <w:rFonts w:eastAsiaTheme="majorEastAsia"/>
            <w:color w:val="222222"/>
            <w:bdr w:val="none" w:sz="0" w:space="0" w:color="auto" w:frame="1"/>
          </w:rPr>
          <w:t xml:space="preserve">Seymour </w:t>
        </w:r>
        <w:proofErr w:type="spellStart"/>
        <w:r w:rsidRPr="00AC6B84">
          <w:rPr>
            <w:rStyle w:val="notranslate"/>
            <w:rFonts w:eastAsiaTheme="majorEastAsia"/>
            <w:color w:val="222222"/>
            <w:bdr w:val="none" w:sz="0" w:space="0" w:color="auto" w:frame="1"/>
          </w:rPr>
          <w:t>Papert</w:t>
        </w:r>
        <w:proofErr w:type="spellEnd"/>
        <w:r w:rsidRPr="00AC6B84">
          <w:rPr>
            <w:rStyle w:val="notranslate"/>
            <w:rFonts w:eastAsiaTheme="majorEastAsia"/>
            <w:color w:val="222222"/>
            <w:bdr w:val="none" w:sz="0" w:space="0" w:color="auto" w:frame="1"/>
          </w:rPr>
          <w:t>,</w:t>
        </w:r>
      </w:hyperlink>
      <w:r w:rsidRPr="00AC6B84">
        <w:rPr>
          <w:rStyle w:val="notranslate"/>
          <w:rFonts w:eastAsiaTheme="majorEastAsia"/>
          <w:color w:val="222222"/>
          <w:bdr w:val="none" w:sz="0" w:space="0" w:color="auto" w:frame="1"/>
        </w:rPr>
        <w:t xml:space="preserve"> directeur du Media </w:t>
      </w:r>
      <w:proofErr w:type="spellStart"/>
      <w:r w:rsidRPr="00AC6B84">
        <w:rPr>
          <w:rStyle w:val="notranslate"/>
          <w:rFonts w:eastAsiaTheme="majorEastAsia"/>
          <w:color w:val="222222"/>
          <w:bdr w:val="none" w:sz="0" w:space="0" w:color="auto" w:frame="1"/>
        </w:rPr>
        <w:t>Lab</w:t>
      </w:r>
      <w:proofErr w:type="spellEnd"/>
      <w:r w:rsidRPr="00AC6B84">
        <w:rPr>
          <w:rStyle w:val="notranslate"/>
          <w:rFonts w:eastAsiaTheme="majorEastAsia"/>
          <w:color w:val="222222"/>
          <w:bdr w:val="none" w:sz="0" w:space="0" w:color="auto" w:frame="1"/>
        </w:rPr>
        <w:t xml:space="preserve"> au </w:t>
      </w:r>
      <w:r w:rsidR="00C34F0D" w:rsidRPr="00C34F0D">
        <w:rPr>
          <w:color w:val="5C5C5C"/>
          <w:shd w:val="clear" w:color="auto" w:fill="FFFFFF"/>
        </w:rPr>
        <w:t xml:space="preserve">Massachusetts Institute of </w:t>
      </w:r>
      <w:proofErr w:type="spellStart"/>
      <w:r w:rsidR="00C34F0D" w:rsidRPr="00C34F0D">
        <w:rPr>
          <w:color w:val="5C5C5C"/>
          <w:shd w:val="clear" w:color="auto" w:fill="FFFFFF"/>
        </w:rPr>
        <w:t>Technology</w:t>
      </w:r>
      <w:proofErr w:type="spellEnd"/>
      <w:r w:rsidR="00C34F0D" w:rsidRPr="00AC6B84">
        <w:rPr>
          <w:rStyle w:val="notranslate"/>
          <w:rFonts w:eastAsiaTheme="majorEastAsia"/>
          <w:color w:val="222222"/>
          <w:bdr w:val="none" w:sz="0" w:space="0" w:color="auto" w:frame="1"/>
        </w:rPr>
        <w:t xml:space="preserve"> </w:t>
      </w:r>
      <w:r w:rsidR="00C34F0D">
        <w:rPr>
          <w:rStyle w:val="notranslate"/>
          <w:rFonts w:eastAsiaTheme="majorEastAsia"/>
          <w:color w:val="222222"/>
          <w:bdr w:val="none" w:sz="0" w:space="0" w:color="auto" w:frame="1"/>
        </w:rPr>
        <w:t>(</w:t>
      </w:r>
      <w:r w:rsidRPr="00AC6B84">
        <w:rPr>
          <w:rStyle w:val="notranslate"/>
          <w:rFonts w:eastAsiaTheme="majorEastAsia"/>
          <w:color w:val="222222"/>
          <w:bdr w:val="none" w:sz="0" w:space="0" w:color="auto" w:frame="1"/>
        </w:rPr>
        <w:t>MIT</w:t>
      </w:r>
      <w:r w:rsidR="00C34F0D">
        <w:rPr>
          <w:rStyle w:val="notranslate"/>
          <w:rFonts w:eastAsiaTheme="majorEastAsia"/>
          <w:color w:val="222222"/>
          <w:bdr w:val="none" w:sz="0" w:space="0" w:color="auto" w:frame="1"/>
        </w:rPr>
        <w:t>)</w:t>
      </w:r>
      <w:r w:rsidRPr="00AC6B84">
        <w:rPr>
          <w:rStyle w:val="notranslate"/>
          <w:rFonts w:eastAsiaTheme="majorEastAsia"/>
          <w:color w:val="222222"/>
          <w:bdr w:val="none" w:sz="0" w:space="0" w:color="auto" w:frame="1"/>
        </w:rPr>
        <w:t xml:space="preserve">, concevait le projet </w:t>
      </w:r>
      <w:hyperlink r:id="rId18">
        <w:r w:rsidRPr="00AC6B84">
          <w:rPr>
            <w:rStyle w:val="notranslate"/>
            <w:rFonts w:eastAsiaTheme="majorEastAsia"/>
            <w:color w:val="222222"/>
            <w:bdr w:val="none" w:sz="0" w:space="0" w:color="auto" w:frame="1"/>
          </w:rPr>
          <w:t>Logo e</w:t>
        </w:r>
      </w:hyperlink>
      <w:r w:rsidRPr="00AC6B84">
        <w:rPr>
          <w:rStyle w:val="notranslate"/>
          <w:rFonts w:eastAsiaTheme="majorEastAsia"/>
          <w:color w:val="222222"/>
          <w:bdr w:val="none" w:sz="0" w:space="0" w:color="auto" w:frame="1"/>
        </w:rPr>
        <w:t xml:space="preserve">n intégrant le courant </w:t>
      </w:r>
      <w:r w:rsidR="00E737AD" w:rsidRPr="00AC6B84">
        <w:rPr>
          <w:rStyle w:val="notranslate"/>
          <w:rFonts w:eastAsiaTheme="majorEastAsia"/>
          <w:color w:val="222222"/>
          <w:bdr w:val="none" w:sz="0" w:space="0" w:color="auto" w:frame="1"/>
        </w:rPr>
        <w:t>constructiviste</w:t>
      </w:r>
      <w:r w:rsidRPr="00AC6B84">
        <w:rPr>
          <w:rStyle w:val="notranslate"/>
          <w:rFonts w:eastAsiaTheme="majorEastAsia"/>
          <w:color w:val="222222"/>
          <w:bdr w:val="none" w:sz="0" w:space="0" w:color="auto" w:frame="1"/>
        </w:rPr>
        <w:t xml:space="preserve"> en IA et les théories d</w:t>
      </w:r>
      <w:r w:rsidR="00DA1839">
        <w:rPr>
          <w:rStyle w:val="notranslate"/>
          <w:rFonts w:eastAsiaTheme="majorEastAsia"/>
          <w:color w:val="222222"/>
          <w:bdr w:val="none" w:sz="0" w:space="0" w:color="auto" w:frame="1"/>
        </w:rPr>
        <w:t>’</w:t>
      </w:r>
      <w:r w:rsidRPr="00AC6B84">
        <w:rPr>
          <w:rStyle w:val="notranslate"/>
          <w:rFonts w:eastAsiaTheme="majorEastAsia"/>
          <w:color w:val="222222"/>
          <w:bdr w:val="none" w:sz="0" w:space="0" w:color="auto" w:frame="1"/>
        </w:rPr>
        <w:t>apprentissage de Jean Piaget, dont il était un élève direct (</w:t>
      </w:r>
      <w:proofErr w:type="spellStart"/>
      <w:r w:rsidRPr="00AC6B84">
        <w:rPr>
          <w:rStyle w:val="notranslate"/>
          <w:rFonts w:eastAsiaTheme="majorEastAsia"/>
          <w:color w:val="222222"/>
          <w:bdr w:val="none" w:sz="0" w:space="0" w:color="auto" w:frame="1"/>
        </w:rPr>
        <w:t>Papert</w:t>
      </w:r>
      <w:proofErr w:type="spellEnd"/>
      <w:r w:rsidRPr="00AC6B84">
        <w:rPr>
          <w:rStyle w:val="notranslate"/>
          <w:rFonts w:eastAsiaTheme="majorEastAsia"/>
          <w:color w:val="222222"/>
          <w:bdr w:val="none" w:sz="0" w:space="0" w:color="auto" w:frame="1"/>
        </w:rPr>
        <w:t xml:space="preserve">, 1980). Il </w:t>
      </w:r>
      <w:r w:rsidR="00C51C45" w:rsidRPr="00AC6B84">
        <w:rPr>
          <w:rStyle w:val="notranslate"/>
          <w:rFonts w:eastAsiaTheme="majorEastAsia"/>
          <w:color w:val="222222"/>
          <w:bdr w:val="none" w:sz="0" w:space="0" w:color="auto" w:frame="1"/>
        </w:rPr>
        <w:t>élabore</w:t>
      </w:r>
      <w:r w:rsidRPr="00AC6B84">
        <w:rPr>
          <w:rStyle w:val="notranslate"/>
          <w:rFonts w:eastAsiaTheme="majorEastAsia"/>
          <w:color w:val="222222"/>
          <w:bdr w:val="none" w:sz="0" w:space="0" w:color="auto" w:frame="1"/>
        </w:rPr>
        <w:t xml:space="preserve"> le langage de programmation </w:t>
      </w:r>
      <w:r w:rsidRPr="00C34F0D">
        <w:rPr>
          <w:rStyle w:val="notranslate"/>
          <w:rFonts w:eastAsiaTheme="majorEastAsia"/>
          <w:iCs/>
          <w:color w:val="222222"/>
          <w:bdr w:val="none" w:sz="0" w:space="0" w:color="auto" w:frame="1"/>
        </w:rPr>
        <w:t>Logo</w:t>
      </w:r>
      <w:r w:rsidR="00C51C45" w:rsidRPr="00AC6B84">
        <w:rPr>
          <w:rStyle w:val="notranslate"/>
          <w:rFonts w:eastAsiaTheme="majorEastAsia"/>
          <w:color w:val="222222"/>
          <w:bdr w:val="none" w:sz="0" w:space="0" w:color="auto" w:frame="1"/>
        </w:rPr>
        <w:t xml:space="preserve"> avec lequel </w:t>
      </w:r>
      <w:r w:rsidR="00E737AD" w:rsidRPr="00AC6B84">
        <w:rPr>
          <w:rStyle w:val="notranslate"/>
          <w:rFonts w:eastAsiaTheme="majorEastAsia"/>
          <w:color w:val="222222"/>
          <w:bdr w:val="none" w:sz="0" w:space="0" w:color="auto" w:frame="1"/>
        </w:rPr>
        <w:t>l</w:t>
      </w:r>
      <w:r w:rsidR="00DA1839">
        <w:rPr>
          <w:rStyle w:val="notranslate"/>
          <w:rFonts w:eastAsiaTheme="majorEastAsia"/>
          <w:color w:val="222222"/>
          <w:bdr w:val="none" w:sz="0" w:space="0" w:color="auto" w:frame="1"/>
        </w:rPr>
        <w:t>’</w:t>
      </w:r>
      <w:r w:rsidR="00E737AD" w:rsidRPr="00AC6B84">
        <w:rPr>
          <w:rStyle w:val="notranslate"/>
          <w:rFonts w:eastAsiaTheme="majorEastAsia"/>
          <w:color w:val="222222"/>
          <w:bdr w:val="none" w:sz="0" w:space="0" w:color="auto" w:frame="1"/>
        </w:rPr>
        <w:t xml:space="preserve">étudiant-programmeur </w:t>
      </w:r>
      <w:r w:rsidR="00C51C45" w:rsidRPr="00AC6B84">
        <w:rPr>
          <w:rStyle w:val="notranslate"/>
          <w:rFonts w:eastAsiaTheme="majorEastAsia"/>
          <w:color w:val="222222"/>
          <w:bdr w:val="none" w:sz="0" w:space="0" w:color="auto" w:frame="1"/>
        </w:rPr>
        <w:t>découvre</w:t>
      </w:r>
      <w:r w:rsidR="002C4CB0" w:rsidRPr="00AC6B84">
        <w:rPr>
          <w:rStyle w:val="notranslate"/>
          <w:rFonts w:eastAsiaTheme="majorEastAsia"/>
          <w:color w:val="222222"/>
          <w:bdr w:val="none" w:sz="0" w:space="0" w:color="auto" w:frame="1"/>
        </w:rPr>
        <w:t xml:space="preserve"> des connaissances en</w:t>
      </w:r>
      <w:r w:rsidRPr="00AC6B84">
        <w:rPr>
          <w:rStyle w:val="notranslate"/>
          <w:rFonts w:eastAsiaTheme="majorEastAsia"/>
          <w:color w:val="222222"/>
          <w:bdr w:val="none" w:sz="0" w:space="0" w:color="auto" w:frame="1"/>
        </w:rPr>
        <w:t xml:space="preserve"> mathématique et </w:t>
      </w:r>
      <w:r w:rsidR="002C4CB0" w:rsidRPr="00AC6B84">
        <w:rPr>
          <w:rStyle w:val="notranslate"/>
          <w:rFonts w:eastAsiaTheme="majorEastAsia"/>
          <w:color w:val="222222"/>
          <w:bdr w:val="none" w:sz="0" w:space="0" w:color="auto" w:frame="1"/>
        </w:rPr>
        <w:t>en informatique</w:t>
      </w:r>
      <w:r w:rsidR="00E737AD" w:rsidRPr="00AC6B84">
        <w:rPr>
          <w:rStyle w:val="notranslate"/>
          <w:rFonts w:eastAsiaTheme="majorEastAsia"/>
          <w:color w:val="222222"/>
          <w:bdr w:val="none" w:sz="0" w:space="0" w:color="auto" w:frame="1"/>
        </w:rPr>
        <w:t>, en</w:t>
      </w:r>
      <w:r w:rsidR="002C4CB0" w:rsidRPr="00AC6B84">
        <w:rPr>
          <w:rStyle w:val="notranslate"/>
          <w:rFonts w:eastAsiaTheme="majorEastAsia"/>
          <w:color w:val="222222"/>
          <w:bdr w:val="none" w:sz="0" w:space="0" w:color="auto" w:frame="1"/>
        </w:rPr>
        <w:t xml:space="preserve"> explor</w:t>
      </w:r>
      <w:r w:rsidR="00E737AD" w:rsidRPr="00AC6B84">
        <w:rPr>
          <w:rStyle w:val="notranslate"/>
          <w:rFonts w:eastAsiaTheme="majorEastAsia"/>
          <w:color w:val="222222"/>
          <w:bdr w:val="none" w:sz="0" w:space="0" w:color="auto" w:frame="1"/>
        </w:rPr>
        <w:t>ant</w:t>
      </w:r>
      <w:r w:rsidR="00454961" w:rsidRPr="00AC6B84">
        <w:rPr>
          <w:rStyle w:val="notranslate"/>
          <w:rFonts w:eastAsiaTheme="majorEastAsia"/>
          <w:color w:val="222222"/>
          <w:bdr w:val="none" w:sz="0" w:space="0" w:color="auto" w:frame="1"/>
        </w:rPr>
        <w:t xml:space="preserve"> </w:t>
      </w:r>
      <w:r w:rsidR="002C4CB0" w:rsidRPr="00AC6B84">
        <w:rPr>
          <w:rStyle w:val="notranslate"/>
          <w:rFonts w:eastAsiaTheme="majorEastAsia"/>
          <w:color w:val="222222"/>
          <w:bdr w:val="none" w:sz="0" w:space="0" w:color="auto" w:frame="1"/>
        </w:rPr>
        <w:t>des «</w:t>
      </w:r>
      <w:r w:rsidR="007106EA">
        <w:rPr>
          <w:rStyle w:val="notranslate"/>
          <w:rFonts w:eastAsiaTheme="majorEastAsia"/>
          <w:color w:val="222222"/>
          <w:bdr w:val="none" w:sz="0" w:space="0" w:color="auto" w:frame="1"/>
        </w:rPr>
        <w:t> </w:t>
      </w:r>
      <w:r w:rsidR="002C4CB0" w:rsidRPr="00AC6B84">
        <w:rPr>
          <w:rStyle w:val="notranslate"/>
          <w:rFonts w:eastAsiaTheme="majorEastAsia"/>
          <w:color w:val="222222"/>
          <w:bdr w:val="none" w:sz="0" w:space="0" w:color="auto" w:frame="1"/>
        </w:rPr>
        <w:t>micromondes</w:t>
      </w:r>
      <w:r w:rsidR="007106EA">
        <w:rPr>
          <w:rStyle w:val="notranslate"/>
          <w:rFonts w:eastAsiaTheme="majorEastAsia"/>
          <w:color w:val="222222"/>
          <w:bdr w:val="none" w:sz="0" w:space="0" w:color="auto" w:frame="1"/>
        </w:rPr>
        <w:t> </w:t>
      </w:r>
      <w:r w:rsidR="002C4CB0" w:rsidRPr="00AC6B84">
        <w:rPr>
          <w:rStyle w:val="notranslate"/>
          <w:rFonts w:eastAsiaTheme="majorEastAsia"/>
          <w:color w:val="222222"/>
          <w:bdr w:val="none" w:sz="0" w:space="0" w:color="auto" w:frame="1"/>
        </w:rPr>
        <w:t xml:space="preserve">» en musique ou </w:t>
      </w:r>
      <w:r w:rsidR="00C51C45" w:rsidRPr="00AC6B84">
        <w:rPr>
          <w:rStyle w:val="notranslate"/>
          <w:rFonts w:eastAsiaTheme="majorEastAsia"/>
          <w:color w:val="222222"/>
          <w:bdr w:val="none" w:sz="0" w:space="0" w:color="auto" w:frame="1"/>
        </w:rPr>
        <w:t xml:space="preserve">en </w:t>
      </w:r>
      <w:r w:rsidR="002C4CB0" w:rsidRPr="00AC6B84">
        <w:rPr>
          <w:rStyle w:val="notranslate"/>
          <w:rFonts w:eastAsiaTheme="majorEastAsia"/>
          <w:color w:val="222222"/>
          <w:bdr w:val="none" w:sz="0" w:space="0" w:color="auto" w:frame="1"/>
        </w:rPr>
        <w:t xml:space="preserve">déplacement </w:t>
      </w:r>
      <w:r w:rsidR="00C51C45" w:rsidRPr="00AC6B84">
        <w:rPr>
          <w:rStyle w:val="notranslate"/>
          <w:rFonts w:eastAsiaTheme="majorEastAsia"/>
          <w:color w:val="222222"/>
          <w:bdr w:val="none" w:sz="0" w:space="0" w:color="auto" w:frame="1"/>
        </w:rPr>
        <w:t>de véhicules</w:t>
      </w:r>
      <w:r w:rsidR="002C4CB0" w:rsidRPr="00AC6B84">
        <w:rPr>
          <w:rStyle w:val="notranslate"/>
          <w:rFonts w:eastAsiaTheme="majorEastAsia"/>
          <w:color w:val="222222"/>
          <w:bdr w:val="none" w:sz="0" w:space="0" w:color="auto" w:frame="1"/>
        </w:rPr>
        <w:t>.</w:t>
      </w:r>
      <w:r w:rsidRPr="00AC6B84">
        <w:rPr>
          <w:rStyle w:val="notranslate"/>
          <w:rFonts w:eastAsiaTheme="majorEastAsia"/>
          <w:color w:val="222222"/>
          <w:bdr w:val="none" w:sz="0" w:space="0" w:color="auto" w:frame="1"/>
        </w:rPr>
        <w:t xml:space="preserve"> </w:t>
      </w:r>
      <w:r w:rsidR="00A8557C" w:rsidRPr="00AC6B84">
        <w:rPr>
          <w:rStyle w:val="notranslate"/>
          <w:rFonts w:eastAsiaTheme="majorEastAsia"/>
          <w:color w:val="222222"/>
          <w:bdr w:val="none" w:sz="0" w:space="0" w:color="auto" w:frame="1"/>
        </w:rPr>
        <w:t>Un micromonde est une simulation simplifiée dans laquelle les enfants peuvent construire leurs connaissances (Leroux, 2006). L</w:t>
      </w:r>
      <w:r w:rsidR="00DA1839">
        <w:rPr>
          <w:rStyle w:val="notranslate"/>
          <w:rFonts w:eastAsiaTheme="majorEastAsia"/>
          <w:color w:val="222222"/>
          <w:bdr w:val="none" w:sz="0" w:space="0" w:color="auto" w:frame="1"/>
        </w:rPr>
        <w:t>’</w:t>
      </w:r>
      <w:r w:rsidR="00A8557C" w:rsidRPr="00AC6B84">
        <w:rPr>
          <w:rStyle w:val="notranslate"/>
          <w:rFonts w:eastAsiaTheme="majorEastAsia"/>
          <w:color w:val="222222"/>
          <w:bdr w:val="none" w:sz="0" w:space="0" w:color="auto" w:frame="1"/>
        </w:rPr>
        <w:t xml:space="preserve">exemple le plus connu est </w:t>
      </w:r>
      <w:r w:rsidR="009B0FBD" w:rsidRPr="00AC6B84">
        <w:rPr>
          <w:rStyle w:val="notranslate"/>
          <w:rFonts w:eastAsiaTheme="majorEastAsia"/>
          <w:color w:val="222222"/>
          <w:bdr w:val="none" w:sz="0" w:space="0" w:color="auto" w:frame="1"/>
        </w:rPr>
        <w:t xml:space="preserve">celui de la </w:t>
      </w:r>
      <w:r w:rsidR="00A8557C" w:rsidRPr="00AC6B84">
        <w:rPr>
          <w:rStyle w:val="notranslate"/>
          <w:rFonts w:eastAsiaTheme="majorEastAsia"/>
          <w:color w:val="222222"/>
          <w:bdr w:val="none" w:sz="0" w:space="0" w:color="auto" w:frame="1"/>
        </w:rPr>
        <w:t xml:space="preserve">tortue </w:t>
      </w:r>
      <w:r w:rsidR="00A8557C" w:rsidRPr="00C34F0D">
        <w:rPr>
          <w:rStyle w:val="notranslate"/>
          <w:rFonts w:eastAsiaTheme="majorEastAsia"/>
          <w:iCs/>
          <w:color w:val="222222"/>
          <w:bdr w:val="none" w:sz="0" w:space="0" w:color="auto" w:frame="1"/>
        </w:rPr>
        <w:t>Logo</w:t>
      </w:r>
      <w:r w:rsidR="00E737AD" w:rsidRPr="00AC6B84">
        <w:rPr>
          <w:rStyle w:val="notranslate"/>
          <w:rFonts w:eastAsiaTheme="majorEastAsia"/>
          <w:color w:val="222222"/>
          <w:bdr w:val="none" w:sz="0" w:space="0" w:color="auto" w:frame="1"/>
        </w:rPr>
        <w:t xml:space="preserve"> </w:t>
      </w:r>
      <w:r w:rsidR="00A8557C" w:rsidRPr="00AC6B84">
        <w:rPr>
          <w:rStyle w:val="notranslate"/>
          <w:rFonts w:eastAsiaTheme="majorEastAsia"/>
          <w:color w:val="222222"/>
          <w:bdr w:val="none" w:sz="0" w:space="0" w:color="auto" w:frame="1"/>
        </w:rPr>
        <w:t>que les enfants pouvaient piloter en programmant des commandes et ainsi apprendre la géométrie</w:t>
      </w:r>
      <w:r w:rsidR="00C605CA" w:rsidRPr="00AC6B84">
        <w:rPr>
          <w:rStyle w:val="notranslate"/>
          <w:rFonts w:eastAsiaTheme="majorEastAsia"/>
          <w:color w:val="222222"/>
          <w:bdr w:val="none" w:sz="0" w:space="0" w:color="auto" w:frame="1"/>
        </w:rPr>
        <w:t xml:space="preserve">. </w:t>
      </w:r>
      <w:r w:rsidRPr="00AC6B84">
        <w:rPr>
          <w:rStyle w:val="notranslate"/>
          <w:rFonts w:eastAsiaTheme="majorEastAsia"/>
          <w:color w:val="222222"/>
          <w:bdr w:val="none" w:sz="0" w:space="0" w:color="auto" w:frame="1"/>
        </w:rPr>
        <w:t>Dans la même ligne de pensée, l</w:t>
      </w:r>
      <w:r w:rsidR="00DA1839">
        <w:rPr>
          <w:rStyle w:val="notranslate"/>
          <w:rFonts w:eastAsiaTheme="majorEastAsia"/>
          <w:color w:val="222222"/>
          <w:bdr w:val="none" w:sz="0" w:space="0" w:color="auto" w:frame="1"/>
        </w:rPr>
        <w:t>’</w:t>
      </w:r>
      <w:r w:rsidRPr="00AC6B84">
        <w:rPr>
          <w:rStyle w:val="notranslate"/>
          <w:rFonts w:eastAsiaTheme="majorEastAsia"/>
          <w:color w:val="222222"/>
          <w:bdr w:val="none" w:sz="0" w:space="0" w:color="auto" w:frame="1"/>
        </w:rPr>
        <w:t xml:space="preserve">équipe de </w:t>
      </w:r>
      <w:proofErr w:type="spellStart"/>
      <w:r w:rsidRPr="00AC6B84">
        <w:rPr>
          <w:rStyle w:val="notranslate"/>
          <w:rFonts w:eastAsiaTheme="majorEastAsia"/>
          <w:color w:val="222222"/>
          <w:bdr w:val="none" w:sz="0" w:space="0" w:color="auto" w:frame="1"/>
        </w:rPr>
        <w:t>Resnick</w:t>
      </w:r>
      <w:proofErr w:type="spellEnd"/>
      <w:r w:rsidR="00832C77" w:rsidRPr="00AC6B84">
        <w:rPr>
          <w:rStyle w:val="notranslate"/>
          <w:rFonts w:eastAsiaTheme="majorEastAsia"/>
          <w:color w:val="222222"/>
          <w:bdr w:val="none" w:sz="0" w:space="0" w:color="auto" w:frame="1"/>
        </w:rPr>
        <w:t xml:space="preserve"> </w:t>
      </w:r>
      <w:r w:rsidR="002C4CB0" w:rsidRPr="00AC6B84">
        <w:rPr>
          <w:rStyle w:val="notranslate"/>
          <w:rFonts w:eastAsiaTheme="majorEastAsia"/>
          <w:color w:val="222222"/>
          <w:bdr w:val="none" w:sz="0" w:space="0" w:color="auto" w:frame="1"/>
        </w:rPr>
        <w:t xml:space="preserve">(2012) </w:t>
      </w:r>
      <w:r w:rsidRPr="00AC6B84">
        <w:rPr>
          <w:rStyle w:val="notranslate"/>
          <w:rFonts w:eastAsiaTheme="majorEastAsia"/>
          <w:color w:val="222222"/>
          <w:bdr w:val="none" w:sz="0" w:space="0" w:color="auto" w:frame="1"/>
        </w:rPr>
        <w:t xml:space="preserve">au Media </w:t>
      </w:r>
      <w:proofErr w:type="spellStart"/>
      <w:r w:rsidRPr="00AC6B84">
        <w:rPr>
          <w:rStyle w:val="notranslate"/>
          <w:rFonts w:eastAsiaTheme="majorEastAsia"/>
          <w:color w:val="222222"/>
          <w:bdr w:val="none" w:sz="0" w:space="0" w:color="auto" w:frame="1"/>
        </w:rPr>
        <w:t>Lab</w:t>
      </w:r>
      <w:proofErr w:type="spellEnd"/>
      <w:r w:rsidRPr="00AC6B84">
        <w:rPr>
          <w:rStyle w:val="notranslate"/>
          <w:rFonts w:eastAsiaTheme="majorEastAsia"/>
          <w:color w:val="222222"/>
          <w:bdr w:val="none" w:sz="0" w:space="0" w:color="auto" w:frame="1"/>
        </w:rPr>
        <w:t xml:space="preserve"> a cr</w:t>
      </w:r>
      <w:r w:rsidR="002C4CB0" w:rsidRPr="00AC6B84">
        <w:rPr>
          <w:rStyle w:val="notranslate"/>
          <w:rFonts w:eastAsiaTheme="majorEastAsia"/>
          <w:color w:val="222222"/>
          <w:bdr w:val="none" w:sz="0" w:space="0" w:color="auto" w:frame="1"/>
        </w:rPr>
        <w:t xml:space="preserve">éé </w:t>
      </w:r>
      <w:hyperlink r:id="rId19">
        <w:r w:rsidR="00C34F0D">
          <w:rPr>
            <w:rStyle w:val="notranslate"/>
            <w:rFonts w:eastAsiaTheme="majorEastAsia"/>
            <w:iCs/>
            <w:color w:val="222222"/>
            <w:bdr w:val="none" w:sz="0" w:space="0" w:color="auto" w:frame="1"/>
          </w:rPr>
          <w:t>Scratch</w:t>
        </w:r>
        <w:r w:rsidR="00C34F0D" w:rsidRPr="00AC6B84">
          <w:rPr>
            <w:rStyle w:val="notranslate"/>
            <w:rFonts w:eastAsiaTheme="majorEastAsia"/>
            <w:color w:val="222222"/>
            <w:bdr w:val="none" w:sz="0" w:space="0" w:color="auto" w:frame="1"/>
          </w:rPr>
          <w:t>, u</w:t>
        </w:r>
      </w:hyperlink>
      <w:r w:rsidR="002C4CB0" w:rsidRPr="00AC6B84">
        <w:rPr>
          <w:rStyle w:val="notranslate"/>
          <w:rFonts w:eastAsiaTheme="majorEastAsia"/>
          <w:color w:val="222222"/>
          <w:bdr w:val="none" w:sz="0" w:space="0" w:color="auto" w:frame="1"/>
        </w:rPr>
        <w:t xml:space="preserve">n langage visuel permettant aux enfants de manipuler des objets, de programmer des jeux et des animations et de les partager </w:t>
      </w:r>
      <w:r w:rsidR="009B0FBD" w:rsidRPr="00AC6B84">
        <w:rPr>
          <w:rStyle w:val="notranslate"/>
          <w:rFonts w:eastAsiaTheme="majorEastAsia"/>
          <w:color w:val="222222"/>
          <w:bdr w:val="none" w:sz="0" w:space="0" w:color="auto" w:frame="1"/>
        </w:rPr>
        <w:t xml:space="preserve">en ligne </w:t>
      </w:r>
      <w:r w:rsidR="002C4CB0" w:rsidRPr="00AC6B84">
        <w:rPr>
          <w:rStyle w:val="notranslate"/>
          <w:rFonts w:eastAsiaTheme="majorEastAsia"/>
          <w:color w:val="222222"/>
          <w:bdr w:val="none" w:sz="0" w:space="0" w:color="auto" w:frame="1"/>
        </w:rPr>
        <w:t>avec d</w:t>
      </w:r>
      <w:r w:rsidR="00DA1839">
        <w:rPr>
          <w:rStyle w:val="notranslate"/>
          <w:rFonts w:eastAsiaTheme="majorEastAsia"/>
          <w:color w:val="222222"/>
          <w:bdr w:val="none" w:sz="0" w:space="0" w:color="auto" w:frame="1"/>
        </w:rPr>
        <w:t>’</w:t>
      </w:r>
      <w:r w:rsidR="002C4CB0" w:rsidRPr="00AC6B84">
        <w:rPr>
          <w:rStyle w:val="notranslate"/>
          <w:rFonts w:eastAsiaTheme="majorEastAsia"/>
          <w:color w:val="222222"/>
          <w:bdr w:val="none" w:sz="0" w:space="0" w:color="auto" w:frame="1"/>
        </w:rPr>
        <w:t xml:space="preserve">autres dans </w:t>
      </w:r>
      <w:r w:rsidR="00DF5C97" w:rsidRPr="00AC6B84">
        <w:rPr>
          <w:rStyle w:val="notranslate"/>
          <w:rFonts w:eastAsiaTheme="majorEastAsia"/>
          <w:color w:val="222222"/>
          <w:bdr w:val="none" w:sz="0" w:space="0" w:color="auto" w:frame="1"/>
        </w:rPr>
        <w:t>une</w:t>
      </w:r>
      <w:r w:rsidR="00832C77" w:rsidRPr="00AC6B84">
        <w:rPr>
          <w:rStyle w:val="notranslate"/>
          <w:rFonts w:eastAsiaTheme="majorEastAsia"/>
          <w:color w:val="222222"/>
          <w:bdr w:val="none" w:sz="0" w:space="0" w:color="auto" w:frame="1"/>
        </w:rPr>
        <w:t xml:space="preserve"> </w:t>
      </w:r>
      <w:r w:rsidR="002C4CB0" w:rsidRPr="00AC6B84">
        <w:rPr>
          <w:rStyle w:val="notranslate"/>
          <w:rFonts w:eastAsiaTheme="majorEastAsia"/>
          <w:color w:val="222222"/>
          <w:bdr w:val="none" w:sz="0" w:space="0" w:color="auto" w:frame="1"/>
        </w:rPr>
        <w:t>communauté d</w:t>
      </w:r>
      <w:r w:rsidR="00DA1839">
        <w:rPr>
          <w:rStyle w:val="notranslate"/>
          <w:rFonts w:eastAsiaTheme="majorEastAsia"/>
          <w:color w:val="222222"/>
          <w:bdr w:val="none" w:sz="0" w:space="0" w:color="auto" w:frame="1"/>
        </w:rPr>
        <w:t>’</w:t>
      </w:r>
      <w:r w:rsidR="002C4CB0" w:rsidRPr="00AC6B84">
        <w:rPr>
          <w:rStyle w:val="notranslate"/>
          <w:rFonts w:eastAsiaTheme="majorEastAsia"/>
          <w:color w:val="222222"/>
          <w:bdr w:val="none" w:sz="0" w:space="0" w:color="auto" w:frame="1"/>
        </w:rPr>
        <w:t>apprentissage créatif</w:t>
      </w:r>
      <w:r w:rsidR="00C605CA" w:rsidRPr="00AC6B84">
        <w:rPr>
          <w:rStyle w:val="notranslate"/>
          <w:rFonts w:eastAsiaTheme="majorEastAsia"/>
          <w:color w:val="222222"/>
          <w:bdr w:val="none" w:sz="0" w:space="0" w:color="auto" w:frame="1"/>
        </w:rPr>
        <w:t xml:space="preserve"> </w:t>
      </w:r>
      <w:r w:rsidR="002C4CB0" w:rsidRPr="00AC6B84">
        <w:rPr>
          <w:rStyle w:val="notranslate"/>
          <w:rFonts w:eastAsiaTheme="majorEastAsia"/>
          <w:color w:val="222222"/>
          <w:bdr w:val="none" w:sz="0" w:space="0" w:color="auto" w:frame="1"/>
        </w:rPr>
        <w:t>regroup</w:t>
      </w:r>
      <w:r w:rsidR="009B0FBD" w:rsidRPr="00AC6B84">
        <w:rPr>
          <w:rStyle w:val="notranslate"/>
          <w:rFonts w:eastAsiaTheme="majorEastAsia"/>
          <w:color w:val="222222"/>
          <w:bdr w:val="none" w:sz="0" w:space="0" w:color="auto" w:frame="1"/>
        </w:rPr>
        <w:t>ant</w:t>
      </w:r>
      <w:r w:rsidR="002C4CB0" w:rsidRPr="00AC6B84">
        <w:rPr>
          <w:rStyle w:val="notranslate"/>
          <w:rFonts w:eastAsiaTheme="majorEastAsia"/>
          <w:color w:val="222222"/>
          <w:bdr w:val="none" w:sz="0" w:space="0" w:color="auto" w:frame="1"/>
        </w:rPr>
        <w:t xml:space="preserve"> enfants, éducateurs et parents. </w:t>
      </w:r>
    </w:p>
    <w:p w14:paraId="31A826F4" w14:textId="3579B0E7" w:rsidR="00637B66" w:rsidRPr="00AC6B84" w:rsidRDefault="00A8557C" w:rsidP="00F71F1D">
      <w:pPr>
        <w:widowControl w:val="0"/>
        <w:adjustRightInd w:val="0"/>
        <w:spacing w:after="120"/>
        <w:ind w:right="51"/>
        <w:jc w:val="both"/>
        <w:rPr>
          <w:rStyle w:val="notranslate"/>
          <w:rFonts w:eastAsiaTheme="majorEastAsia"/>
          <w:color w:val="222222"/>
          <w:bdr w:val="none" w:sz="0" w:space="0" w:color="auto" w:frame="1"/>
        </w:rPr>
      </w:pPr>
      <w:r w:rsidRPr="00AC6B84">
        <w:rPr>
          <w:rStyle w:val="notranslate"/>
          <w:rFonts w:eastAsiaTheme="majorEastAsia"/>
          <w:color w:val="222222"/>
          <w:bdr w:val="none" w:sz="0" w:space="0" w:color="auto" w:frame="1"/>
        </w:rPr>
        <w:t xml:space="preserve">Les </w:t>
      </w:r>
      <w:r w:rsidR="00874F24" w:rsidRPr="00AC6B84">
        <w:rPr>
          <w:rStyle w:val="notranslate"/>
          <w:rFonts w:eastAsiaTheme="majorEastAsia"/>
          <w:color w:val="222222"/>
          <w:bdr w:val="none" w:sz="0" w:space="0" w:color="auto" w:frame="1"/>
        </w:rPr>
        <w:t xml:space="preserve">EAD </w:t>
      </w:r>
      <w:r w:rsidRPr="00AC6B84">
        <w:rPr>
          <w:rStyle w:val="notranslate"/>
          <w:rFonts w:eastAsiaTheme="majorEastAsia"/>
          <w:color w:val="222222"/>
          <w:bdr w:val="none" w:sz="0" w:space="0" w:color="auto" w:frame="1"/>
        </w:rPr>
        <w:t>sont fondés sur une philosophie selon laquelle la meilleure façon de promouvoir l</w:t>
      </w:r>
      <w:r w:rsidR="00DA1839">
        <w:rPr>
          <w:rStyle w:val="notranslate"/>
          <w:rFonts w:eastAsiaTheme="majorEastAsia"/>
          <w:color w:val="222222"/>
          <w:bdr w:val="none" w:sz="0" w:space="0" w:color="auto" w:frame="1"/>
        </w:rPr>
        <w:t>’</w:t>
      </w:r>
      <w:r w:rsidRPr="00AC6B84">
        <w:rPr>
          <w:rStyle w:val="notranslate"/>
          <w:rFonts w:eastAsiaTheme="majorEastAsia"/>
          <w:color w:val="222222"/>
          <w:bdr w:val="none" w:sz="0" w:space="0" w:color="auto" w:frame="1"/>
        </w:rPr>
        <w:t>apprentissage est de mettre l</w:t>
      </w:r>
      <w:r w:rsidR="00C34F0D">
        <w:rPr>
          <w:rStyle w:val="notranslate"/>
          <w:rFonts w:eastAsiaTheme="majorEastAsia"/>
          <w:color w:val="222222"/>
          <w:bdr w:val="none" w:sz="0" w:space="0" w:color="auto" w:frame="1"/>
        </w:rPr>
        <w:t xml:space="preserve">a personne </w:t>
      </w:r>
      <w:r w:rsidRPr="00AC6B84">
        <w:rPr>
          <w:rStyle w:val="notranslate"/>
          <w:rFonts w:eastAsiaTheme="majorEastAsia"/>
          <w:color w:val="222222"/>
          <w:bdr w:val="none" w:sz="0" w:space="0" w:color="auto" w:frame="1"/>
        </w:rPr>
        <w:t>apprenant</w:t>
      </w:r>
      <w:r w:rsidR="00C34F0D">
        <w:rPr>
          <w:rStyle w:val="notranslate"/>
          <w:rFonts w:eastAsiaTheme="majorEastAsia"/>
          <w:color w:val="222222"/>
          <w:bdr w:val="none" w:sz="0" w:space="0" w:color="auto" w:frame="1"/>
        </w:rPr>
        <w:t>e</w:t>
      </w:r>
      <w:r w:rsidRPr="00AC6B84">
        <w:rPr>
          <w:rStyle w:val="notranslate"/>
          <w:rFonts w:eastAsiaTheme="majorEastAsia"/>
          <w:color w:val="222222"/>
          <w:bdr w:val="none" w:sz="0" w:space="0" w:color="auto" w:frame="1"/>
        </w:rPr>
        <w:t xml:space="preserve"> dans une situation ressemblant le plus possible à une situation réelle</w:t>
      </w:r>
      <w:r w:rsidR="002D66F1" w:rsidRPr="00AC6B84">
        <w:rPr>
          <w:rStyle w:val="notranslate"/>
          <w:rFonts w:eastAsiaTheme="majorEastAsia"/>
          <w:color w:val="222222"/>
          <w:bdr w:val="none" w:sz="0" w:space="0" w:color="auto" w:frame="1"/>
        </w:rPr>
        <w:t xml:space="preserve"> où </w:t>
      </w:r>
      <w:r w:rsidR="00C34F0D">
        <w:rPr>
          <w:rStyle w:val="notranslate"/>
          <w:rFonts w:eastAsiaTheme="majorEastAsia"/>
          <w:color w:val="222222"/>
          <w:bdr w:val="none" w:sz="0" w:space="0" w:color="auto" w:frame="1"/>
        </w:rPr>
        <w:t>elle</w:t>
      </w:r>
      <w:r w:rsidR="00C34F0D" w:rsidRPr="00AC6B84">
        <w:rPr>
          <w:rStyle w:val="notranslate"/>
          <w:rFonts w:eastAsiaTheme="majorEastAsia"/>
          <w:color w:val="222222"/>
          <w:bdr w:val="none" w:sz="0" w:space="0" w:color="auto" w:frame="1"/>
        </w:rPr>
        <w:t xml:space="preserve"> </w:t>
      </w:r>
      <w:r w:rsidR="002D66F1" w:rsidRPr="00AC6B84">
        <w:rPr>
          <w:rStyle w:val="notranslate"/>
          <w:rFonts w:eastAsiaTheme="majorEastAsia"/>
          <w:color w:val="222222"/>
          <w:bdr w:val="none" w:sz="0" w:space="0" w:color="auto" w:frame="1"/>
        </w:rPr>
        <w:t>construit ses connaissances</w:t>
      </w:r>
      <w:r w:rsidRPr="00AC6B84">
        <w:rPr>
          <w:rStyle w:val="notranslate"/>
          <w:rFonts w:eastAsiaTheme="majorEastAsia"/>
          <w:color w:val="222222"/>
          <w:bdr w:val="none" w:sz="0" w:space="0" w:color="auto" w:frame="1"/>
        </w:rPr>
        <w:t xml:space="preserve">. </w:t>
      </w:r>
      <w:r w:rsidR="00DF5C97" w:rsidRPr="00AC6B84">
        <w:rPr>
          <w:rStyle w:val="notranslate"/>
          <w:rFonts w:eastAsiaTheme="majorEastAsia"/>
          <w:color w:val="222222"/>
          <w:bdr w:val="none" w:sz="0" w:space="0" w:color="auto" w:frame="1"/>
        </w:rPr>
        <w:t>Le contexte d</w:t>
      </w:r>
      <w:r w:rsidR="00DA1839">
        <w:rPr>
          <w:rStyle w:val="notranslate"/>
          <w:rFonts w:eastAsiaTheme="majorEastAsia"/>
          <w:color w:val="222222"/>
          <w:bdr w:val="none" w:sz="0" w:space="0" w:color="auto" w:frame="1"/>
        </w:rPr>
        <w:t>’</w:t>
      </w:r>
      <w:r w:rsidR="00DF5C97" w:rsidRPr="00AC6B84">
        <w:rPr>
          <w:rStyle w:val="notranslate"/>
          <w:rFonts w:eastAsiaTheme="majorEastAsia"/>
          <w:color w:val="222222"/>
          <w:bdr w:val="none" w:sz="0" w:space="0" w:color="auto" w:frame="1"/>
        </w:rPr>
        <w:t>apprentissage doit donc être significatif et authentique, notamment par l</w:t>
      </w:r>
      <w:r w:rsidR="00DA1839">
        <w:rPr>
          <w:rStyle w:val="notranslate"/>
          <w:rFonts w:eastAsiaTheme="majorEastAsia"/>
          <w:color w:val="222222"/>
          <w:bdr w:val="none" w:sz="0" w:space="0" w:color="auto" w:frame="1"/>
        </w:rPr>
        <w:t>’</w:t>
      </w:r>
      <w:r w:rsidR="00DF5C97" w:rsidRPr="00AC6B84">
        <w:rPr>
          <w:rStyle w:val="notranslate"/>
          <w:rFonts w:eastAsiaTheme="majorEastAsia"/>
          <w:color w:val="222222"/>
          <w:bdr w:val="none" w:sz="0" w:space="0" w:color="auto" w:frame="1"/>
        </w:rPr>
        <w:t>exploration d</w:t>
      </w:r>
      <w:r w:rsidR="00DA1839">
        <w:rPr>
          <w:rStyle w:val="notranslate"/>
          <w:rFonts w:eastAsiaTheme="majorEastAsia"/>
          <w:color w:val="222222"/>
          <w:bdr w:val="none" w:sz="0" w:space="0" w:color="auto" w:frame="1"/>
        </w:rPr>
        <w:t>’</w:t>
      </w:r>
      <w:r w:rsidR="00DF5C97" w:rsidRPr="00AC6B84">
        <w:rPr>
          <w:rStyle w:val="notranslate"/>
          <w:rFonts w:eastAsiaTheme="majorEastAsia"/>
          <w:color w:val="222222"/>
          <w:bdr w:val="none" w:sz="0" w:space="0" w:color="auto" w:frame="1"/>
        </w:rPr>
        <w:t>une réalité située (</w:t>
      </w:r>
      <w:r w:rsidR="00F23F4C" w:rsidRPr="00AC6B84">
        <w:rPr>
          <w:rStyle w:val="notranslate"/>
          <w:rFonts w:eastAsiaTheme="majorEastAsia"/>
          <w:color w:val="222222"/>
          <w:bdr w:val="none" w:sz="0" w:space="0" w:color="auto" w:frame="1"/>
        </w:rPr>
        <w:t xml:space="preserve">Stevens </w:t>
      </w:r>
      <w:r w:rsidR="00F23F4C" w:rsidRPr="00AC6B84">
        <w:rPr>
          <w:rStyle w:val="notranslate"/>
          <w:rFonts w:eastAsiaTheme="majorEastAsia"/>
          <w:i/>
          <w:iCs/>
          <w:color w:val="222222"/>
          <w:bdr w:val="none" w:sz="0" w:space="0" w:color="auto" w:frame="1"/>
        </w:rPr>
        <w:t>et al</w:t>
      </w:r>
      <w:r w:rsidR="00F23F4C" w:rsidRPr="00AC6B84">
        <w:rPr>
          <w:rStyle w:val="notranslate"/>
          <w:rFonts w:eastAsiaTheme="majorEastAsia"/>
          <w:color w:val="222222"/>
          <w:bdr w:val="none" w:sz="0" w:space="0" w:color="auto" w:frame="1"/>
        </w:rPr>
        <w:t>.</w:t>
      </w:r>
      <w:r w:rsidR="00874F24" w:rsidRPr="00AC6B84">
        <w:rPr>
          <w:rStyle w:val="notranslate"/>
          <w:rFonts w:eastAsiaTheme="majorEastAsia"/>
          <w:color w:val="222222"/>
          <w:bdr w:val="none" w:sz="0" w:space="0" w:color="auto" w:frame="1"/>
        </w:rPr>
        <w:t>,</w:t>
      </w:r>
      <w:r w:rsidR="00F23F4C" w:rsidRPr="00AC6B84">
        <w:rPr>
          <w:rStyle w:val="notranslate"/>
          <w:rFonts w:eastAsiaTheme="majorEastAsia"/>
          <w:color w:val="222222"/>
          <w:bdr w:val="none" w:sz="0" w:space="0" w:color="auto" w:frame="1"/>
        </w:rPr>
        <w:t xml:space="preserve"> 1982). </w:t>
      </w:r>
      <w:r w:rsidR="00B658EC" w:rsidRPr="00AC6B84">
        <w:rPr>
          <w:rStyle w:val="notranslate"/>
          <w:rFonts w:eastAsiaTheme="majorEastAsia"/>
          <w:color w:val="222222"/>
          <w:bdr w:val="none" w:sz="0" w:space="0" w:color="auto" w:frame="1"/>
        </w:rPr>
        <w:t>Il a été démontré que c</w:t>
      </w:r>
      <w:r w:rsidRPr="00AC6B84">
        <w:rPr>
          <w:rStyle w:val="notranslate"/>
          <w:rFonts w:eastAsiaTheme="majorEastAsia"/>
          <w:color w:val="222222"/>
          <w:bdr w:val="none" w:sz="0" w:space="0" w:color="auto" w:frame="1"/>
        </w:rPr>
        <w:t>ette approche améliore</w:t>
      </w:r>
      <w:r w:rsidR="00C36095" w:rsidRPr="00AC6B84">
        <w:rPr>
          <w:rStyle w:val="notranslate"/>
          <w:rFonts w:eastAsiaTheme="majorEastAsia"/>
          <w:color w:val="222222"/>
          <w:bdr w:val="none" w:sz="0" w:space="0" w:color="auto" w:frame="1"/>
        </w:rPr>
        <w:t xml:space="preserve"> </w:t>
      </w:r>
      <w:r w:rsidRPr="00AC6B84">
        <w:rPr>
          <w:rStyle w:val="notranslate"/>
          <w:rFonts w:eastAsiaTheme="majorEastAsia"/>
          <w:color w:val="222222"/>
          <w:bdr w:val="none" w:sz="0" w:space="0" w:color="auto" w:frame="1"/>
        </w:rPr>
        <w:t>la motivation des apprenants</w:t>
      </w:r>
      <w:r w:rsidR="00C34F0D">
        <w:rPr>
          <w:rStyle w:val="notranslate"/>
          <w:rFonts w:eastAsiaTheme="majorEastAsia"/>
          <w:color w:val="222222"/>
          <w:bdr w:val="none" w:sz="0" w:space="0" w:color="auto" w:frame="1"/>
        </w:rPr>
        <w:t xml:space="preserve"> et des apprenantes</w:t>
      </w:r>
      <w:r w:rsidRPr="00AC6B84">
        <w:rPr>
          <w:rStyle w:val="notranslate"/>
          <w:rFonts w:eastAsiaTheme="majorEastAsia"/>
          <w:color w:val="222222"/>
          <w:bdr w:val="none" w:sz="0" w:space="0" w:color="auto" w:frame="1"/>
        </w:rPr>
        <w:t xml:space="preserve"> et leur prédisposition à l</w:t>
      </w:r>
      <w:r w:rsidR="00DA1839">
        <w:rPr>
          <w:rStyle w:val="notranslate"/>
          <w:rFonts w:eastAsiaTheme="majorEastAsia"/>
          <w:color w:val="222222"/>
          <w:bdr w:val="none" w:sz="0" w:space="0" w:color="auto" w:frame="1"/>
        </w:rPr>
        <w:t>’</w:t>
      </w:r>
      <w:r w:rsidRPr="00AC6B84">
        <w:rPr>
          <w:rStyle w:val="notranslate"/>
          <w:rFonts w:eastAsiaTheme="majorEastAsia"/>
          <w:color w:val="222222"/>
          <w:bdr w:val="none" w:sz="0" w:space="0" w:color="auto" w:frame="1"/>
        </w:rPr>
        <w:t xml:space="preserve">apprentissage, car </w:t>
      </w:r>
      <w:r w:rsidR="00B658EC" w:rsidRPr="00AC6B84">
        <w:rPr>
          <w:rStyle w:val="notranslate"/>
          <w:rFonts w:eastAsiaTheme="majorEastAsia"/>
          <w:color w:val="222222"/>
          <w:bdr w:val="none" w:sz="0" w:space="0" w:color="auto" w:frame="1"/>
        </w:rPr>
        <w:t>le système leur offre</w:t>
      </w:r>
      <w:r w:rsidRPr="00AC6B84">
        <w:rPr>
          <w:rStyle w:val="notranslate"/>
          <w:rFonts w:eastAsiaTheme="majorEastAsia"/>
          <w:color w:val="222222"/>
          <w:bdr w:val="none" w:sz="0" w:space="0" w:color="auto" w:frame="1"/>
        </w:rPr>
        <w:t xml:space="preserve"> la possibilité d</w:t>
      </w:r>
      <w:r w:rsidR="00DA1839">
        <w:rPr>
          <w:rStyle w:val="notranslate"/>
          <w:rFonts w:eastAsiaTheme="majorEastAsia"/>
          <w:color w:val="222222"/>
          <w:bdr w:val="none" w:sz="0" w:space="0" w:color="auto" w:frame="1"/>
        </w:rPr>
        <w:t>’</w:t>
      </w:r>
      <w:r w:rsidRPr="00AC6B84">
        <w:rPr>
          <w:rStyle w:val="notranslate"/>
          <w:rFonts w:eastAsiaTheme="majorEastAsia"/>
          <w:color w:val="222222"/>
          <w:bdr w:val="none" w:sz="0" w:space="0" w:color="auto" w:frame="1"/>
        </w:rPr>
        <w:t>apprécier l</w:t>
      </w:r>
      <w:r w:rsidR="00DA1839">
        <w:rPr>
          <w:rStyle w:val="notranslate"/>
          <w:rFonts w:eastAsiaTheme="majorEastAsia"/>
          <w:color w:val="222222"/>
          <w:bdr w:val="none" w:sz="0" w:space="0" w:color="auto" w:frame="1"/>
        </w:rPr>
        <w:t>’</w:t>
      </w:r>
      <w:r w:rsidRPr="00AC6B84">
        <w:rPr>
          <w:rStyle w:val="notranslate"/>
          <w:rFonts w:eastAsiaTheme="majorEastAsia"/>
          <w:color w:val="222222"/>
          <w:bdr w:val="none" w:sz="0" w:space="0" w:color="auto" w:frame="1"/>
        </w:rPr>
        <w:t>utilité de la tâche qu</w:t>
      </w:r>
      <w:r w:rsidR="00DA1839">
        <w:rPr>
          <w:rStyle w:val="notranslate"/>
          <w:rFonts w:eastAsiaTheme="majorEastAsia"/>
          <w:color w:val="222222"/>
          <w:bdr w:val="none" w:sz="0" w:space="0" w:color="auto" w:frame="1"/>
        </w:rPr>
        <w:t>’</w:t>
      </w:r>
      <w:r w:rsidRPr="00AC6B84">
        <w:rPr>
          <w:rStyle w:val="notranslate"/>
          <w:rFonts w:eastAsiaTheme="majorEastAsia"/>
          <w:color w:val="222222"/>
          <w:bdr w:val="none" w:sz="0" w:space="0" w:color="auto" w:frame="1"/>
        </w:rPr>
        <w:t>ils sont en train d</w:t>
      </w:r>
      <w:r w:rsidR="00DA1839">
        <w:rPr>
          <w:rStyle w:val="notranslate"/>
          <w:rFonts w:eastAsiaTheme="majorEastAsia"/>
          <w:color w:val="222222"/>
          <w:bdr w:val="none" w:sz="0" w:space="0" w:color="auto" w:frame="1"/>
        </w:rPr>
        <w:t>’</w:t>
      </w:r>
      <w:r w:rsidRPr="00AC6B84">
        <w:rPr>
          <w:rStyle w:val="notranslate"/>
          <w:rFonts w:eastAsiaTheme="majorEastAsia"/>
          <w:color w:val="222222"/>
          <w:bdr w:val="none" w:sz="0" w:space="0" w:color="auto" w:frame="1"/>
        </w:rPr>
        <w:t xml:space="preserve">effectuer. </w:t>
      </w:r>
    </w:p>
    <w:p w14:paraId="5FF53BAD" w14:textId="3C4A222B" w:rsidR="00637B66" w:rsidRPr="00AC6B84" w:rsidRDefault="00637B66" w:rsidP="00F71F1D">
      <w:pPr>
        <w:widowControl w:val="0"/>
        <w:adjustRightInd w:val="0"/>
        <w:spacing w:after="120"/>
        <w:ind w:right="51"/>
        <w:jc w:val="both"/>
        <w:rPr>
          <w:rStyle w:val="notranslate"/>
          <w:rFonts w:eastAsiaTheme="majorEastAsia"/>
          <w:color w:val="222222"/>
          <w:bdr w:val="none" w:sz="0" w:space="0" w:color="auto" w:frame="1"/>
        </w:rPr>
      </w:pPr>
      <w:r w:rsidRPr="00AC6B84">
        <w:rPr>
          <w:rStyle w:val="notranslate"/>
          <w:rFonts w:eastAsiaTheme="majorEastAsia"/>
          <w:color w:val="222222"/>
          <w:bdr w:val="none" w:sz="0" w:space="0" w:color="auto" w:frame="1"/>
        </w:rPr>
        <w:t>L</w:t>
      </w:r>
      <w:r w:rsidR="00DA1839">
        <w:rPr>
          <w:rStyle w:val="notranslate"/>
          <w:rFonts w:eastAsiaTheme="majorEastAsia"/>
          <w:color w:val="222222"/>
          <w:bdr w:val="none" w:sz="0" w:space="0" w:color="auto" w:frame="1"/>
        </w:rPr>
        <w:t>’</w:t>
      </w:r>
      <w:r w:rsidRPr="00AC6B84">
        <w:rPr>
          <w:rStyle w:val="notranslate"/>
          <w:rFonts w:eastAsiaTheme="majorEastAsia"/>
          <w:color w:val="222222"/>
          <w:bdr w:val="none" w:sz="0" w:space="0" w:color="auto" w:frame="1"/>
        </w:rPr>
        <w:t xml:space="preserve">architecture </w:t>
      </w:r>
      <w:r w:rsidR="00C51C45" w:rsidRPr="00AC6B84">
        <w:rPr>
          <w:rStyle w:val="notranslate"/>
          <w:rFonts w:eastAsiaTheme="majorEastAsia"/>
          <w:color w:val="222222"/>
          <w:bdr w:val="none" w:sz="0" w:space="0" w:color="auto" w:frame="1"/>
        </w:rPr>
        <w:t xml:space="preserve">générale </w:t>
      </w:r>
      <w:r w:rsidRPr="00AC6B84">
        <w:rPr>
          <w:rStyle w:val="notranslate"/>
          <w:rFonts w:eastAsiaTheme="majorEastAsia"/>
          <w:color w:val="222222"/>
          <w:bdr w:val="none" w:sz="0" w:space="0" w:color="auto" w:frame="1"/>
        </w:rPr>
        <w:t xml:space="preserve">des </w:t>
      </w:r>
      <w:r w:rsidR="00EA6DF5" w:rsidRPr="00AC6B84">
        <w:rPr>
          <w:rStyle w:val="notranslate"/>
          <w:rFonts w:eastAsiaTheme="majorEastAsia"/>
          <w:color w:val="222222"/>
          <w:bdr w:val="none" w:sz="0" w:space="0" w:color="auto" w:frame="1"/>
        </w:rPr>
        <w:t>EAD</w:t>
      </w:r>
      <w:r w:rsidRPr="00AC6B84">
        <w:rPr>
          <w:rStyle w:val="notranslate"/>
          <w:rFonts w:eastAsiaTheme="majorEastAsia"/>
          <w:color w:val="222222"/>
          <w:bdr w:val="none" w:sz="0" w:space="0" w:color="auto" w:frame="1"/>
        </w:rPr>
        <w:t xml:space="preserve"> ne diffère pas fondamentalement de celle des STI. La distinction </w:t>
      </w:r>
      <w:r w:rsidR="00DF5C97" w:rsidRPr="00AC6B84">
        <w:rPr>
          <w:rStyle w:val="notranslate"/>
          <w:rFonts w:eastAsiaTheme="majorEastAsia"/>
          <w:color w:val="222222"/>
          <w:bdr w:val="none" w:sz="0" w:space="0" w:color="auto" w:frame="1"/>
        </w:rPr>
        <w:t>se situe</w:t>
      </w:r>
      <w:r w:rsidRPr="00AC6B84">
        <w:rPr>
          <w:rStyle w:val="notranslate"/>
          <w:rFonts w:eastAsiaTheme="majorEastAsia"/>
          <w:color w:val="222222"/>
          <w:bdr w:val="none" w:sz="0" w:space="0" w:color="auto" w:frame="1"/>
        </w:rPr>
        <w:t xml:space="preserve"> dans le contenu </w:t>
      </w:r>
      <w:r w:rsidR="00DF5C97" w:rsidRPr="00AC6B84">
        <w:rPr>
          <w:rStyle w:val="notranslate"/>
          <w:rFonts w:eastAsiaTheme="majorEastAsia"/>
          <w:color w:val="222222"/>
          <w:bdr w:val="none" w:sz="0" w:space="0" w:color="auto" w:frame="1"/>
        </w:rPr>
        <w:t xml:space="preserve">et le rôle des </w:t>
      </w:r>
      <w:r w:rsidRPr="00AC6B84">
        <w:rPr>
          <w:rStyle w:val="notranslate"/>
          <w:rFonts w:eastAsiaTheme="majorEastAsia"/>
          <w:color w:val="222222"/>
          <w:bdr w:val="none" w:sz="0" w:space="0" w:color="auto" w:frame="1"/>
        </w:rPr>
        <w:t>modèles.</w:t>
      </w:r>
    </w:p>
    <w:p w14:paraId="1EFDBBCA" w14:textId="05E6E820" w:rsidR="00637B66" w:rsidRPr="00AC6B84" w:rsidRDefault="00637B66" w:rsidP="008655B2">
      <w:pPr>
        <w:pStyle w:val="Paragraphedeliste"/>
        <w:widowControl w:val="0"/>
        <w:numPr>
          <w:ilvl w:val="0"/>
          <w:numId w:val="46"/>
        </w:numPr>
        <w:adjustRightInd w:val="0"/>
        <w:ind w:right="51"/>
        <w:rPr>
          <w:rStyle w:val="notranslate"/>
          <w:rFonts w:eastAsiaTheme="majorEastAsia"/>
          <w:color w:val="222222"/>
          <w:bdr w:val="none" w:sz="0" w:space="0" w:color="auto" w:frame="1"/>
          <w:lang w:eastAsia="fr-CA"/>
        </w:rPr>
      </w:pPr>
      <w:r w:rsidRPr="00AC6B84">
        <w:rPr>
          <w:rStyle w:val="notranslate"/>
          <w:rFonts w:eastAsiaTheme="majorEastAsia"/>
          <w:i/>
          <w:color w:val="222222"/>
          <w:bdr w:val="none" w:sz="0" w:space="0" w:color="auto" w:frame="1"/>
        </w:rPr>
        <w:t>Le modèle du domaine.</w:t>
      </w:r>
      <w:r w:rsidRPr="00AC6B84">
        <w:rPr>
          <w:rStyle w:val="notranslate"/>
          <w:rFonts w:eastAsiaTheme="majorEastAsia"/>
          <w:color w:val="222222"/>
          <w:bdr w:val="none" w:sz="0" w:space="0" w:color="auto" w:frame="1"/>
        </w:rPr>
        <w:t xml:space="preserve"> Dans le cas d</w:t>
      </w:r>
      <w:r w:rsidR="00DA1839">
        <w:rPr>
          <w:rStyle w:val="notranslate"/>
          <w:rFonts w:eastAsiaTheme="majorEastAsia"/>
          <w:color w:val="222222"/>
          <w:bdr w:val="none" w:sz="0" w:space="0" w:color="auto" w:frame="1"/>
        </w:rPr>
        <w:t>’</w:t>
      </w:r>
      <w:r w:rsidRPr="00AC6B84">
        <w:rPr>
          <w:rStyle w:val="notranslate"/>
          <w:rFonts w:eastAsiaTheme="majorEastAsia"/>
          <w:color w:val="222222"/>
          <w:bdr w:val="none" w:sz="0" w:space="0" w:color="auto" w:frame="1"/>
        </w:rPr>
        <w:t xml:space="preserve">un </w:t>
      </w:r>
      <w:r w:rsidR="00874F24" w:rsidRPr="00AC6B84">
        <w:rPr>
          <w:rStyle w:val="notranslate"/>
          <w:rFonts w:eastAsiaTheme="majorEastAsia"/>
          <w:color w:val="222222"/>
          <w:bdr w:val="none" w:sz="0" w:space="0" w:color="auto" w:frame="1"/>
        </w:rPr>
        <w:t>EAD</w:t>
      </w:r>
      <w:r w:rsidRPr="00AC6B84">
        <w:rPr>
          <w:rStyle w:val="notranslate"/>
          <w:rFonts w:eastAsiaTheme="majorEastAsia"/>
          <w:color w:val="222222"/>
          <w:bdr w:val="none" w:sz="0" w:space="0" w:color="auto" w:frame="1"/>
        </w:rPr>
        <w:t>, la question n</w:t>
      </w:r>
      <w:r w:rsidR="00DA1839">
        <w:rPr>
          <w:rStyle w:val="notranslate"/>
          <w:rFonts w:eastAsiaTheme="majorEastAsia"/>
          <w:color w:val="222222"/>
          <w:bdr w:val="none" w:sz="0" w:space="0" w:color="auto" w:frame="1"/>
        </w:rPr>
        <w:t>’</w:t>
      </w:r>
      <w:r w:rsidRPr="00AC6B84">
        <w:rPr>
          <w:rStyle w:val="notranslate"/>
          <w:rFonts w:eastAsiaTheme="majorEastAsia"/>
          <w:color w:val="222222"/>
          <w:bdr w:val="none" w:sz="0" w:space="0" w:color="auto" w:frame="1"/>
        </w:rPr>
        <w:t xml:space="preserve">est pas de modéliser </w:t>
      </w:r>
      <w:r w:rsidR="00224007">
        <w:rPr>
          <w:rStyle w:val="notranslate"/>
          <w:rFonts w:eastAsiaTheme="majorEastAsia"/>
          <w:color w:val="222222"/>
          <w:bdr w:val="none" w:sz="0" w:space="0" w:color="auto" w:frame="1"/>
        </w:rPr>
        <w:t>les connaissances d’un</w:t>
      </w:r>
      <w:r w:rsidR="0081359E">
        <w:rPr>
          <w:rStyle w:val="notranslate"/>
          <w:rFonts w:eastAsiaTheme="majorEastAsia"/>
          <w:color w:val="222222"/>
          <w:bdr w:val="none" w:sz="0" w:space="0" w:color="auto" w:frame="1"/>
        </w:rPr>
        <w:t xml:space="preserve"> ou d’une spécialiste</w:t>
      </w:r>
      <w:r w:rsidRPr="00AC6B84">
        <w:rPr>
          <w:rStyle w:val="notranslate"/>
          <w:rFonts w:eastAsiaTheme="majorEastAsia"/>
          <w:color w:val="222222"/>
          <w:bdr w:val="none" w:sz="0" w:space="0" w:color="auto" w:frame="1"/>
        </w:rPr>
        <w:t xml:space="preserve">, </w:t>
      </w:r>
      <w:r w:rsidR="00177B34" w:rsidRPr="00AC6B84">
        <w:rPr>
          <w:rStyle w:val="notranslate"/>
          <w:rFonts w:eastAsiaTheme="majorEastAsia"/>
          <w:color w:val="222222"/>
          <w:bdr w:val="none" w:sz="0" w:space="0" w:color="auto" w:frame="1"/>
        </w:rPr>
        <w:t>mais plutôt de modéliser un micromonde à explorer, par exemple un modèle informatique d</w:t>
      </w:r>
      <w:r w:rsidR="00DA1839">
        <w:rPr>
          <w:rStyle w:val="notranslate"/>
          <w:rFonts w:eastAsiaTheme="majorEastAsia"/>
          <w:color w:val="222222"/>
          <w:bdr w:val="none" w:sz="0" w:space="0" w:color="auto" w:frame="1"/>
        </w:rPr>
        <w:t>’</w:t>
      </w:r>
      <w:r w:rsidR="00DF5C97" w:rsidRPr="00AC6B84">
        <w:rPr>
          <w:rStyle w:val="notranslate"/>
          <w:rFonts w:eastAsiaTheme="majorEastAsia"/>
          <w:color w:val="222222"/>
          <w:bdr w:val="none" w:sz="0" w:space="0" w:color="auto" w:frame="1"/>
        </w:rPr>
        <w:t>objets ou de</w:t>
      </w:r>
      <w:r w:rsidR="00177B34" w:rsidRPr="00AC6B84">
        <w:rPr>
          <w:rStyle w:val="notranslate"/>
          <w:rFonts w:eastAsiaTheme="majorEastAsia"/>
          <w:color w:val="222222"/>
          <w:bdr w:val="none" w:sz="0" w:space="0" w:color="auto" w:frame="1"/>
        </w:rPr>
        <w:t xml:space="preserve"> processus physique</w:t>
      </w:r>
      <w:r w:rsidR="00DF5C97" w:rsidRPr="00AC6B84">
        <w:rPr>
          <w:rStyle w:val="notranslate"/>
          <w:rFonts w:eastAsiaTheme="majorEastAsia"/>
          <w:color w:val="222222"/>
          <w:bdr w:val="none" w:sz="0" w:space="0" w:color="auto" w:frame="1"/>
        </w:rPr>
        <w:t>s</w:t>
      </w:r>
      <w:r w:rsidR="00177B34" w:rsidRPr="00AC6B84">
        <w:rPr>
          <w:rStyle w:val="notranslate"/>
          <w:rFonts w:eastAsiaTheme="majorEastAsia"/>
          <w:color w:val="222222"/>
          <w:bdr w:val="none" w:sz="0" w:space="0" w:color="auto" w:frame="1"/>
        </w:rPr>
        <w:t>, industriel</w:t>
      </w:r>
      <w:r w:rsidR="00DF5C97" w:rsidRPr="00AC6B84">
        <w:rPr>
          <w:rStyle w:val="notranslate"/>
          <w:rFonts w:eastAsiaTheme="majorEastAsia"/>
          <w:color w:val="222222"/>
          <w:bdr w:val="none" w:sz="0" w:space="0" w:color="auto" w:frame="1"/>
        </w:rPr>
        <w:t>s</w:t>
      </w:r>
      <w:r w:rsidR="00177B34" w:rsidRPr="00AC6B84">
        <w:rPr>
          <w:rStyle w:val="notranslate"/>
          <w:rFonts w:eastAsiaTheme="majorEastAsia"/>
          <w:color w:val="222222"/>
          <w:bdr w:val="none" w:sz="0" w:space="0" w:color="auto" w:frame="1"/>
        </w:rPr>
        <w:t>, biologique</w:t>
      </w:r>
      <w:r w:rsidR="00DF5C97" w:rsidRPr="00AC6B84">
        <w:rPr>
          <w:rStyle w:val="notranslate"/>
          <w:rFonts w:eastAsiaTheme="majorEastAsia"/>
          <w:color w:val="222222"/>
          <w:bdr w:val="none" w:sz="0" w:space="0" w:color="auto" w:frame="1"/>
        </w:rPr>
        <w:t>s</w:t>
      </w:r>
      <w:r w:rsidR="00177B34" w:rsidRPr="00AC6B84">
        <w:rPr>
          <w:rStyle w:val="notranslate"/>
          <w:rFonts w:eastAsiaTheme="majorEastAsia"/>
          <w:color w:val="222222"/>
          <w:bdr w:val="none" w:sz="0" w:space="0" w:color="auto" w:frame="1"/>
        </w:rPr>
        <w:t>, économique</w:t>
      </w:r>
      <w:r w:rsidR="00DF5C97" w:rsidRPr="00AC6B84">
        <w:rPr>
          <w:rStyle w:val="notranslate"/>
          <w:rFonts w:eastAsiaTheme="majorEastAsia"/>
          <w:color w:val="222222"/>
          <w:bdr w:val="none" w:sz="0" w:space="0" w:color="auto" w:frame="1"/>
        </w:rPr>
        <w:t>s</w:t>
      </w:r>
      <w:r w:rsidR="00FF659E">
        <w:rPr>
          <w:rStyle w:val="notranslate"/>
          <w:rFonts w:eastAsiaTheme="majorEastAsia"/>
          <w:color w:val="222222"/>
          <w:bdr w:val="none" w:sz="0" w:space="0" w:color="auto" w:frame="1"/>
        </w:rPr>
        <w:t>,</w:t>
      </w:r>
      <w:r w:rsidR="00177B34" w:rsidRPr="00AC6B84">
        <w:rPr>
          <w:rStyle w:val="notranslate"/>
          <w:rFonts w:eastAsiaTheme="majorEastAsia"/>
          <w:color w:val="222222"/>
          <w:bdr w:val="none" w:sz="0" w:space="0" w:color="auto" w:frame="1"/>
        </w:rPr>
        <w:t xml:space="preserve"> dont les paramètres et les variables pourront être manipulés</w:t>
      </w:r>
      <w:r w:rsidR="00DA7468" w:rsidRPr="00AC6B84">
        <w:rPr>
          <w:rStyle w:val="notranslate"/>
          <w:rFonts w:eastAsiaTheme="majorEastAsia"/>
          <w:color w:val="222222"/>
          <w:bdr w:val="none" w:sz="0" w:space="0" w:color="auto" w:frame="1"/>
        </w:rPr>
        <w:t xml:space="preserve"> ou</w:t>
      </w:r>
      <w:r w:rsidR="00177B34" w:rsidRPr="00AC6B84">
        <w:rPr>
          <w:rStyle w:val="notranslate"/>
          <w:rFonts w:eastAsiaTheme="majorEastAsia"/>
          <w:color w:val="222222"/>
          <w:bdr w:val="none" w:sz="0" w:space="0" w:color="auto" w:frame="1"/>
        </w:rPr>
        <w:t xml:space="preserve"> programmés par l</w:t>
      </w:r>
      <w:r w:rsidR="000C7CE5">
        <w:rPr>
          <w:rStyle w:val="notranslate"/>
          <w:rFonts w:eastAsiaTheme="majorEastAsia"/>
          <w:color w:val="222222"/>
          <w:bdr w:val="none" w:sz="0" w:space="0" w:color="auto" w:frame="1"/>
        </w:rPr>
        <w:t xml:space="preserve">a personne </w:t>
      </w:r>
      <w:r w:rsidR="00177B34" w:rsidRPr="00AC6B84">
        <w:rPr>
          <w:rStyle w:val="notranslate"/>
          <w:rFonts w:eastAsiaTheme="majorEastAsia"/>
          <w:color w:val="222222"/>
          <w:bdr w:val="none" w:sz="0" w:space="0" w:color="auto" w:frame="1"/>
        </w:rPr>
        <w:t>apprenant</w:t>
      </w:r>
      <w:r w:rsidR="000C7CE5">
        <w:rPr>
          <w:rStyle w:val="notranslate"/>
          <w:rFonts w:eastAsiaTheme="majorEastAsia"/>
          <w:color w:val="222222"/>
          <w:bdr w:val="none" w:sz="0" w:space="0" w:color="auto" w:frame="1"/>
        </w:rPr>
        <w:t>e</w:t>
      </w:r>
      <w:r w:rsidRPr="00AC6B84">
        <w:rPr>
          <w:rStyle w:val="notranslate"/>
          <w:rFonts w:eastAsiaTheme="majorEastAsia"/>
          <w:color w:val="222222"/>
          <w:bdr w:val="none" w:sz="0" w:space="0" w:color="auto" w:frame="1"/>
        </w:rPr>
        <w:t xml:space="preserve"> afin qu</w:t>
      </w:r>
      <w:r w:rsidR="00DF5C97" w:rsidRPr="00AC6B84">
        <w:rPr>
          <w:rStyle w:val="notranslate"/>
          <w:rFonts w:eastAsiaTheme="majorEastAsia"/>
          <w:color w:val="222222"/>
          <w:bdr w:val="none" w:sz="0" w:space="0" w:color="auto" w:frame="1"/>
        </w:rPr>
        <w:t>e son contenu</w:t>
      </w:r>
      <w:r w:rsidRPr="00AC6B84">
        <w:rPr>
          <w:rStyle w:val="notranslate"/>
          <w:rFonts w:eastAsiaTheme="majorEastAsia"/>
          <w:color w:val="222222"/>
          <w:bdr w:val="none" w:sz="0" w:space="0" w:color="auto" w:frame="1"/>
        </w:rPr>
        <w:t xml:space="preserve"> puisse être «</w:t>
      </w:r>
      <w:r w:rsidR="000C7CE5">
        <w:rPr>
          <w:rStyle w:val="notranslate"/>
          <w:rFonts w:eastAsiaTheme="majorEastAsia"/>
          <w:color w:val="222222"/>
          <w:bdr w:val="none" w:sz="0" w:space="0" w:color="auto" w:frame="1"/>
        </w:rPr>
        <w:t> </w:t>
      </w:r>
      <w:r w:rsidRPr="00AC6B84">
        <w:rPr>
          <w:rStyle w:val="notranslate"/>
          <w:rFonts w:eastAsiaTheme="majorEastAsia"/>
          <w:color w:val="222222"/>
          <w:bdr w:val="none" w:sz="0" w:space="0" w:color="auto" w:frame="1"/>
        </w:rPr>
        <w:t>découvert</w:t>
      </w:r>
      <w:r w:rsidR="000C7CE5">
        <w:rPr>
          <w:rStyle w:val="notranslate"/>
          <w:rFonts w:eastAsiaTheme="majorEastAsia"/>
          <w:color w:val="222222"/>
          <w:bdr w:val="none" w:sz="0" w:space="0" w:color="auto" w:frame="1"/>
        </w:rPr>
        <w:t> </w:t>
      </w:r>
      <w:r w:rsidRPr="00AC6B84">
        <w:rPr>
          <w:rStyle w:val="notranslate"/>
          <w:rFonts w:eastAsiaTheme="majorEastAsia"/>
          <w:color w:val="222222"/>
          <w:bdr w:val="none" w:sz="0" w:space="0" w:color="auto" w:frame="1"/>
        </w:rPr>
        <w:t xml:space="preserve">». </w:t>
      </w:r>
    </w:p>
    <w:p w14:paraId="07793941" w14:textId="131868B8" w:rsidR="00637B66" w:rsidRPr="00AC6B84" w:rsidRDefault="00637B66" w:rsidP="008655B2">
      <w:pPr>
        <w:pStyle w:val="Paragraphedeliste"/>
        <w:widowControl w:val="0"/>
        <w:numPr>
          <w:ilvl w:val="0"/>
          <w:numId w:val="46"/>
        </w:numPr>
        <w:adjustRightInd w:val="0"/>
        <w:ind w:right="51"/>
        <w:rPr>
          <w:rStyle w:val="notranslate"/>
          <w:rFonts w:eastAsiaTheme="majorEastAsia"/>
          <w:color w:val="222222"/>
          <w:bdr w:val="none" w:sz="0" w:space="0" w:color="auto" w:frame="1"/>
        </w:rPr>
      </w:pPr>
      <w:r w:rsidRPr="00AC6B84">
        <w:rPr>
          <w:rStyle w:val="notranslate"/>
          <w:rFonts w:eastAsiaTheme="majorEastAsia"/>
          <w:i/>
          <w:color w:val="222222"/>
          <w:bdr w:val="none" w:sz="0" w:space="0" w:color="auto" w:frame="1"/>
        </w:rPr>
        <w:t>Le modèle de l</w:t>
      </w:r>
      <w:r w:rsidR="00DA1839">
        <w:rPr>
          <w:rStyle w:val="notranslate"/>
          <w:rFonts w:eastAsiaTheme="majorEastAsia"/>
          <w:i/>
          <w:color w:val="222222"/>
          <w:bdr w:val="none" w:sz="0" w:space="0" w:color="auto" w:frame="1"/>
        </w:rPr>
        <w:t>’</w:t>
      </w:r>
      <w:r w:rsidRPr="00AC6B84">
        <w:rPr>
          <w:rStyle w:val="notranslate"/>
          <w:rFonts w:eastAsiaTheme="majorEastAsia"/>
          <w:i/>
          <w:color w:val="222222"/>
          <w:bdr w:val="none" w:sz="0" w:space="0" w:color="auto" w:frame="1"/>
        </w:rPr>
        <w:t>apprenant</w:t>
      </w:r>
      <w:r w:rsidR="00C34F0D">
        <w:rPr>
          <w:rStyle w:val="notranslate"/>
          <w:rFonts w:eastAsiaTheme="majorEastAsia"/>
          <w:i/>
          <w:color w:val="222222"/>
          <w:bdr w:val="none" w:sz="0" w:space="0" w:color="auto" w:frame="1"/>
        </w:rPr>
        <w:t xml:space="preserve"> ou de l’apprenante</w:t>
      </w:r>
      <w:r w:rsidRPr="00AC6B84">
        <w:rPr>
          <w:rStyle w:val="notranslate"/>
          <w:rFonts w:eastAsiaTheme="majorEastAsia"/>
          <w:i/>
          <w:color w:val="222222"/>
          <w:bdr w:val="none" w:sz="0" w:space="0" w:color="auto" w:frame="1"/>
        </w:rPr>
        <w:t>.</w:t>
      </w:r>
      <w:r w:rsidR="001706A9" w:rsidRPr="00AC6B84">
        <w:rPr>
          <w:rStyle w:val="notranslate"/>
          <w:rFonts w:eastAsiaTheme="majorEastAsia"/>
          <w:color w:val="222222"/>
          <w:bdr w:val="none" w:sz="0" w:space="0" w:color="auto" w:frame="1"/>
        </w:rPr>
        <w:t xml:space="preserve"> </w:t>
      </w:r>
      <w:r w:rsidRPr="00AC6B84">
        <w:rPr>
          <w:rStyle w:val="notranslate"/>
          <w:rFonts w:eastAsiaTheme="majorEastAsia"/>
          <w:color w:val="222222"/>
          <w:bdr w:val="none" w:sz="0" w:space="0" w:color="auto" w:frame="1"/>
        </w:rPr>
        <w:t>Dans la perspective constructiviste, le diagnostic cognitif demeure pertinent. Cependant, c</w:t>
      </w:r>
      <w:r w:rsidR="00DA1839">
        <w:rPr>
          <w:rStyle w:val="notranslate"/>
          <w:rFonts w:eastAsiaTheme="majorEastAsia"/>
          <w:color w:val="222222"/>
          <w:bdr w:val="none" w:sz="0" w:space="0" w:color="auto" w:frame="1"/>
        </w:rPr>
        <w:t>’</w:t>
      </w:r>
      <w:r w:rsidRPr="00AC6B84">
        <w:rPr>
          <w:rStyle w:val="notranslate"/>
          <w:rFonts w:eastAsiaTheme="majorEastAsia"/>
          <w:color w:val="222222"/>
          <w:bdr w:val="none" w:sz="0" w:space="0" w:color="auto" w:frame="1"/>
        </w:rPr>
        <w:t xml:space="preserve">est surtout le diagnostic épistémique qui sera </w:t>
      </w:r>
      <w:r w:rsidR="00DF5C97" w:rsidRPr="00AC6B84">
        <w:rPr>
          <w:rStyle w:val="notranslate"/>
          <w:rFonts w:eastAsiaTheme="majorEastAsia"/>
          <w:color w:val="222222"/>
          <w:bdr w:val="none" w:sz="0" w:space="0" w:color="auto" w:frame="1"/>
        </w:rPr>
        <w:t>valorisé</w:t>
      </w:r>
      <w:r w:rsidRPr="00AC6B84">
        <w:rPr>
          <w:rStyle w:val="notranslate"/>
          <w:rFonts w:eastAsiaTheme="majorEastAsia"/>
          <w:color w:val="222222"/>
          <w:bdr w:val="none" w:sz="0" w:space="0" w:color="auto" w:frame="1"/>
        </w:rPr>
        <w:t xml:space="preserve">. Le diagnostic comportemental est pratiquement </w:t>
      </w:r>
      <w:r w:rsidR="002D0E8F" w:rsidRPr="00AC6B84">
        <w:rPr>
          <w:rStyle w:val="notranslate"/>
          <w:rFonts w:eastAsiaTheme="majorEastAsia"/>
          <w:color w:val="222222"/>
          <w:bdr w:val="none" w:sz="0" w:space="0" w:color="auto" w:frame="1"/>
        </w:rPr>
        <w:t>impossible à réaliser</w:t>
      </w:r>
      <w:r w:rsidR="00026DC0" w:rsidRPr="00AC6B84">
        <w:rPr>
          <w:rStyle w:val="notranslate"/>
          <w:rFonts w:eastAsiaTheme="majorEastAsia"/>
          <w:color w:val="222222"/>
          <w:bdr w:val="none" w:sz="0" w:space="0" w:color="auto" w:frame="1"/>
        </w:rPr>
        <w:t>,</w:t>
      </w:r>
      <w:r w:rsidRPr="00AC6B84">
        <w:rPr>
          <w:rStyle w:val="notranslate"/>
          <w:rFonts w:eastAsiaTheme="majorEastAsia"/>
          <w:color w:val="222222"/>
          <w:bdr w:val="none" w:sz="0" w:space="0" w:color="auto" w:frame="1"/>
        </w:rPr>
        <w:t xml:space="preserve"> </w:t>
      </w:r>
      <w:r w:rsidR="00177B34" w:rsidRPr="00AC6B84">
        <w:rPr>
          <w:rStyle w:val="notranslate"/>
          <w:rFonts w:eastAsiaTheme="majorEastAsia"/>
          <w:color w:val="222222"/>
          <w:bdr w:val="none" w:sz="0" w:space="0" w:color="auto" w:frame="1"/>
        </w:rPr>
        <w:t xml:space="preserve">car </w:t>
      </w:r>
      <w:r w:rsidRPr="00AC6B84">
        <w:rPr>
          <w:rStyle w:val="notranslate"/>
          <w:rFonts w:eastAsiaTheme="majorEastAsia"/>
          <w:color w:val="222222"/>
          <w:bdr w:val="none" w:sz="0" w:space="0" w:color="auto" w:frame="1"/>
        </w:rPr>
        <w:t xml:space="preserve">tous les comportements de résolution de problèmes devraient </w:t>
      </w:r>
      <w:r w:rsidRPr="00AC6B84">
        <w:rPr>
          <w:rStyle w:val="notranslate"/>
          <w:rFonts w:eastAsiaTheme="majorEastAsia"/>
          <w:color w:val="222222"/>
          <w:bdr w:val="none" w:sz="0" w:space="0" w:color="auto" w:frame="1"/>
        </w:rPr>
        <w:lastRenderedPageBreak/>
        <w:t>être acceptables, le but étant d</w:t>
      </w:r>
      <w:r w:rsidR="00DA1839">
        <w:rPr>
          <w:rStyle w:val="notranslate"/>
          <w:rFonts w:eastAsiaTheme="majorEastAsia"/>
          <w:color w:val="222222"/>
          <w:bdr w:val="none" w:sz="0" w:space="0" w:color="auto" w:frame="1"/>
        </w:rPr>
        <w:t>’</w:t>
      </w:r>
      <w:r w:rsidRPr="00AC6B84">
        <w:rPr>
          <w:rStyle w:val="notranslate"/>
          <w:rFonts w:eastAsiaTheme="majorEastAsia"/>
          <w:color w:val="222222"/>
          <w:bdr w:val="none" w:sz="0" w:space="0" w:color="auto" w:frame="1"/>
        </w:rPr>
        <w:t>exploiter constructivement</w:t>
      </w:r>
      <w:r w:rsidR="00177B34" w:rsidRPr="00AC6B84">
        <w:rPr>
          <w:rStyle w:val="notranslate"/>
          <w:rFonts w:eastAsiaTheme="majorEastAsia"/>
          <w:color w:val="222222"/>
          <w:bdr w:val="none" w:sz="0" w:space="0" w:color="auto" w:frame="1"/>
        </w:rPr>
        <w:t xml:space="preserve"> même</w:t>
      </w:r>
      <w:r w:rsidRPr="00AC6B84">
        <w:rPr>
          <w:rStyle w:val="notranslate"/>
          <w:rFonts w:eastAsiaTheme="majorEastAsia"/>
          <w:color w:val="222222"/>
          <w:bdr w:val="none" w:sz="0" w:space="0" w:color="auto" w:frame="1"/>
        </w:rPr>
        <w:t xml:space="preserve"> ceux qui incluent des aspects erronés. Dans ce sens, il est difficile, voire inefficace, d</w:t>
      </w:r>
      <w:r w:rsidR="00DA1839">
        <w:rPr>
          <w:rStyle w:val="notranslate"/>
          <w:rFonts w:eastAsiaTheme="majorEastAsia"/>
          <w:color w:val="222222"/>
          <w:bdr w:val="none" w:sz="0" w:space="0" w:color="auto" w:frame="1"/>
        </w:rPr>
        <w:t>’</w:t>
      </w:r>
      <w:r w:rsidRPr="00AC6B84">
        <w:rPr>
          <w:rStyle w:val="notranslate"/>
          <w:rFonts w:eastAsiaTheme="majorEastAsia"/>
          <w:color w:val="222222"/>
          <w:bdr w:val="none" w:sz="0" w:space="0" w:color="auto" w:frame="1"/>
        </w:rPr>
        <w:t xml:space="preserve">envisager </w:t>
      </w:r>
      <w:r w:rsidR="00B658EC" w:rsidRPr="00AC6B84">
        <w:rPr>
          <w:rStyle w:val="notranslate"/>
          <w:rFonts w:eastAsiaTheme="majorEastAsia"/>
          <w:color w:val="222222"/>
          <w:bdr w:val="none" w:sz="0" w:space="0" w:color="auto" w:frame="1"/>
        </w:rPr>
        <w:t>l</w:t>
      </w:r>
      <w:r w:rsidR="00DA1839">
        <w:rPr>
          <w:rStyle w:val="notranslate"/>
          <w:rFonts w:eastAsiaTheme="majorEastAsia"/>
          <w:color w:val="222222"/>
          <w:bdr w:val="none" w:sz="0" w:space="0" w:color="auto" w:frame="1"/>
        </w:rPr>
        <w:t>’</w:t>
      </w:r>
      <w:r w:rsidRPr="00AC6B84">
        <w:rPr>
          <w:rStyle w:val="notranslate"/>
          <w:rFonts w:eastAsiaTheme="majorEastAsia"/>
          <w:color w:val="222222"/>
          <w:bdr w:val="none" w:sz="0" w:space="0" w:color="auto" w:frame="1"/>
        </w:rPr>
        <w:t>implément</w:t>
      </w:r>
      <w:r w:rsidR="00B658EC" w:rsidRPr="00AC6B84">
        <w:rPr>
          <w:rStyle w:val="notranslate"/>
          <w:rFonts w:eastAsiaTheme="majorEastAsia"/>
          <w:color w:val="222222"/>
          <w:bdr w:val="none" w:sz="0" w:space="0" w:color="auto" w:frame="1"/>
        </w:rPr>
        <w:t xml:space="preserve">ation de </w:t>
      </w:r>
      <w:r w:rsidRPr="00AC6B84">
        <w:rPr>
          <w:rStyle w:val="notranslate"/>
          <w:rFonts w:eastAsiaTheme="majorEastAsia"/>
          <w:color w:val="222222"/>
          <w:bdr w:val="none" w:sz="0" w:space="0" w:color="auto" w:frame="1"/>
        </w:rPr>
        <w:t>tous les modèles de comportements qu</w:t>
      </w:r>
      <w:r w:rsidR="00DA1839">
        <w:rPr>
          <w:rStyle w:val="notranslate"/>
          <w:rFonts w:eastAsiaTheme="majorEastAsia"/>
          <w:color w:val="222222"/>
          <w:bdr w:val="none" w:sz="0" w:space="0" w:color="auto" w:frame="1"/>
        </w:rPr>
        <w:t>’</w:t>
      </w:r>
      <w:r w:rsidRPr="00AC6B84">
        <w:rPr>
          <w:rStyle w:val="notranslate"/>
          <w:rFonts w:eastAsiaTheme="majorEastAsia"/>
          <w:color w:val="222222"/>
          <w:bdr w:val="none" w:sz="0" w:space="0" w:color="auto" w:frame="1"/>
        </w:rPr>
        <w:t xml:space="preserve">un apprenant </w:t>
      </w:r>
      <w:r w:rsidR="000C7CE5">
        <w:rPr>
          <w:rStyle w:val="notranslate"/>
          <w:rFonts w:eastAsiaTheme="majorEastAsia"/>
          <w:color w:val="222222"/>
          <w:bdr w:val="none" w:sz="0" w:space="0" w:color="auto" w:frame="1"/>
        </w:rPr>
        <w:t xml:space="preserve">ou une apprenante </w:t>
      </w:r>
      <w:r w:rsidRPr="00AC6B84">
        <w:rPr>
          <w:rStyle w:val="notranslate"/>
          <w:rFonts w:eastAsiaTheme="majorEastAsia"/>
          <w:color w:val="222222"/>
          <w:bdr w:val="none" w:sz="0" w:space="0" w:color="auto" w:frame="1"/>
        </w:rPr>
        <w:t>pourrait avoir en résolvant un problème.</w:t>
      </w:r>
    </w:p>
    <w:p w14:paraId="5B50E390" w14:textId="6F4598B8" w:rsidR="001706A9" w:rsidRPr="00AC6B84" w:rsidRDefault="00637B66" w:rsidP="008655B2">
      <w:pPr>
        <w:pStyle w:val="Paragraphedeliste"/>
        <w:widowControl w:val="0"/>
        <w:numPr>
          <w:ilvl w:val="0"/>
          <w:numId w:val="46"/>
        </w:numPr>
        <w:adjustRightInd w:val="0"/>
        <w:ind w:right="51"/>
        <w:rPr>
          <w:rStyle w:val="notranslate"/>
          <w:rFonts w:eastAsiaTheme="majorEastAsia"/>
          <w:color w:val="222222"/>
          <w:bdr w:val="none" w:sz="0" w:space="0" w:color="auto" w:frame="1"/>
        </w:rPr>
      </w:pPr>
      <w:r w:rsidRPr="00AC6B84">
        <w:rPr>
          <w:rStyle w:val="notranslate"/>
          <w:rFonts w:eastAsiaTheme="majorEastAsia"/>
          <w:i/>
          <w:color w:val="222222"/>
          <w:bdr w:val="none" w:sz="0" w:space="0" w:color="auto" w:frame="1"/>
        </w:rPr>
        <w:t>Le modèle pédagogique.</w:t>
      </w:r>
      <w:r w:rsidRPr="00AC6B84">
        <w:rPr>
          <w:rStyle w:val="notranslate"/>
          <w:rFonts w:eastAsiaTheme="majorEastAsia"/>
          <w:color w:val="222222"/>
          <w:bdr w:val="none" w:sz="0" w:space="0" w:color="auto" w:frame="1"/>
        </w:rPr>
        <w:t xml:space="preserve"> La découverte des connaissances par</w:t>
      </w:r>
      <w:r w:rsidR="001706A9" w:rsidRPr="00AC6B84">
        <w:rPr>
          <w:rStyle w:val="notranslate"/>
          <w:rFonts w:eastAsiaTheme="majorEastAsia"/>
          <w:color w:val="222222"/>
          <w:bdr w:val="none" w:sz="0" w:space="0" w:color="auto" w:frame="1"/>
        </w:rPr>
        <w:t xml:space="preserve"> l</w:t>
      </w:r>
      <w:r w:rsidR="00DA1839">
        <w:rPr>
          <w:rStyle w:val="notranslate"/>
          <w:rFonts w:eastAsiaTheme="majorEastAsia"/>
          <w:color w:val="222222"/>
          <w:bdr w:val="none" w:sz="0" w:space="0" w:color="auto" w:frame="1"/>
        </w:rPr>
        <w:t>’</w:t>
      </w:r>
      <w:r w:rsidR="001706A9" w:rsidRPr="00AC6B84">
        <w:rPr>
          <w:rStyle w:val="notranslate"/>
          <w:rFonts w:eastAsiaTheme="majorEastAsia"/>
          <w:color w:val="222222"/>
          <w:bdr w:val="none" w:sz="0" w:space="0" w:color="auto" w:frame="1"/>
        </w:rPr>
        <w:t xml:space="preserve">exploration est un processus analogue à la </w:t>
      </w:r>
      <w:r w:rsidR="00583201" w:rsidRPr="00AC6B84">
        <w:rPr>
          <w:rStyle w:val="notranslate"/>
          <w:rFonts w:eastAsiaTheme="majorEastAsia"/>
          <w:color w:val="222222"/>
          <w:bdr w:val="none" w:sz="0" w:space="0" w:color="auto" w:frame="1"/>
        </w:rPr>
        <w:t>démarche</w:t>
      </w:r>
      <w:r w:rsidR="001706A9" w:rsidRPr="00AC6B84">
        <w:rPr>
          <w:rStyle w:val="notranslate"/>
          <w:rFonts w:eastAsiaTheme="majorEastAsia"/>
          <w:color w:val="222222"/>
          <w:bdr w:val="none" w:sz="0" w:space="0" w:color="auto" w:frame="1"/>
        </w:rPr>
        <w:t xml:space="preserve"> d</w:t>
      </w:r>
      <w:r w:rsidR="00DA1839">
        <w:rPr>
          <w:rStyle w:val="notranslate"/>
          <w:rFonts w:eastAsiaTheme="majorEastAsia"/>
          <w:color w:val="222222"/>
          <w:bdr w:val="none" w:sz="0" w:space="0" w:color="auto" w:frame="1"/>
        </w:rPr>
        <w:t>’</w:t>
      </w:r>
      <w:r w:rsidR="001706A9" w:rsidRPr="00AC6B84">
        <w:rPr>
          <w:rStyle w:val="notranslate"/>
          <w:rFonts w:eastAsiaTheme="majorEastAsia"/>
          <w:color w:val="222222"/>
          <w:bdr w:val="none" w:sz="0" w:space="0" w:color="auto" w:frame="1"/>
        </w:rPr>
        <w:t>expérimentation scientifique. Il s</w:t>
      </w:r>
      <w:r w:rsidR="00DA1839">
        <w:rPr>
          <w:rStyle w:val="notranslate"/>
          <w:rFonts w:eastAsiaTheme="majorEastAsia"/>
          <w:color w:val="222222"/>
          <w:bdr w:val="none" w:sz="0" w:space="0" w:color="auto" w:frame="1"/>
        </w:rPr>
        <w:t>’</w:t>
      </w:r>
      <w:r w:rsidR="001706A9" w:rsidRPr="00AC6B84">
        <w:rPr>
          <w:rStyle w:val="notranslate"/>
          <w:rFonts w:eastAsiaTheme="majorEastAsia"/>
          <w:color w:val="222222"/>
          <w:bdr w:val="none" w:sz="0" w:space="0" w:color="auto" w:frame="1"/>
        </w:rPr>
        <w:t xml:space="preserve">agit de fournir aux apprenants </w:t>
      </w:r>
      <w:r w:rsidR="000C7CE5">
        <w:rPr>
          <w:rStyle w:val="notranslate"/>
          <w:rFonts w:eastAsiaTheme="majorEastAsia"/>
          <w:color w:val="222222"/>
          <w:bdr w:val="none" w:sz="0" w:space="0" w:color="auto" w:frame="1"/>
        </w:rPr>
        <w:t xml:space="preserve">et aux apprenantes </w:t>
      </w:r>
      <w:r w:rsidR="001706A9" w:rsidRPr="00AC6B84">
        <w:rPr>
          <w:rStyle w:val="notranslate"/>
          <w:rFonts w:eastAsiaTheme="majorEastAsia"/>
          <w:color w:val="222222"/>
          <w:bdr w:val="none" w:sz="0" w:space="0" w:color="auto" w:frame="1"/>
        </w:rPr>
        <w:t>des outils</w:t>
      </w:r>
      <w:r w:rsidR="00583201" w:rsidRPr="00AC6B84">
        <w:rPr>
          <w:rStyle w:val="notranslate"/>
          <w:rFonts w:eastAsiaTheme="majorEastAsia"/>
          <w:color w:val="222222"/>
          <w:bdr w:val="none" w:sz="0" w:space="0" w:color="auto" w:frame="1"/>
        </w:rPr>
        <w:t xml:space="preserve"> </w:t>
      </w:r>
      <w:r w:rsidR="001706A9" w:rsidRPr="00AC6B84">
        <w:rPr>
          <w:rStyle w:val="notranslate"/>
          <w:rFonts w:eastAsiaTheme="majorEastAsia"/>
          <w:color w:val="222222"/>
          <w:bdr w:val="none" w:sz="0" w:space="0" w:color="auto" w:frame="1"/>
        </w:rPr>
        <w:t>d</w:t>
      </w:r>
      <w:r w:rsidR="00DA1839">
        <w:rPr>
          <w:rStyle w:val="notranslate"/>
          <w:rFonts w:eastAsiaTheme="majorEastAsia"/>
          <w:color w:val="222222"/>
          <w:bdr w:val="none" w:sz="0" w:space="0" w:color="auto" w:frame="1"/>
        </w:rPr>
        <w:t>’</w:t>
      </w:r>
      <w:r w:rsidR="001706A9" w:rsidRPr="00AC6B84">
        <w:rPr>
          <w:rStyle w:val="notranslate"/>
          <w:rFonts w:eastAsiaTheme="majorEastAsia"/>
          <w:color w:val="222222"/>
          <w:bdr w:val="none" w:sz="0" w:space="0" w:color="auto" w:frame="1"/>
        </w:rPr>
        <w:t>observation et d</w:t>
      </w:r>
      <w:r w:rsidR="00DA1839">
        <w:rPr>
          <w:rStyle w:val="notranslate"/>
          <w:rFonts w:eastAsiaTheme="majorEastAsia"/>
          <w:color w:val="222222"/>
          <w:bdr w:val="none" w:sz="0" w:space="0" w:color="auto" w:frame="1"/>
        </w:rPr>
        <w:t>’</w:t>
      </w:r>
      <w:r w:rsidR="001706A9" w:rsidRPr="00AC6B84">
        <w:rPr>
          <w:rStyle w:val="notranslate"/>
          <w:rFonts w:eastAsiaTheme="majorEastAsia"/>
          <w:color w:val="222222"/>
          <w:bdr w:val="none" w:sz="0" w:space="0" w:color="auto" w:frame="1"/>
        </w:rPr>
        <w:t>exploration d</w:t>
      </w:r>
      <w:r w:rsidR="00DA1839">
        <w:rPr>
          <w:rStyle w:val="notranslate"/>
          <w:rFonts w:eastAsiaTheme="majorEastAsia"/>
          <w:color w:val="222222"/>
          <w:bdr w:val="none" w:sz="0" w:space="0" w:color="auto" w:frame="1"/>
        </w:rPr>
        <w:t>’</w:t>
      </w:r>
      <w:r w:rsidR="001706A9" w:rsidRPr="00AC6B84">
        <w:rPr>
          <w:rStyle w:val="notranslate"/>
          <w:rFonts w:eastAsiaTheme="majorEastAsia"/>
          <w:color w:val="222222"/>
          <w:bdr w:val="none" w:sz="0" w:space="0" w:color="auto" w:frame="1"/>
        </w:rPr>
        <w:t>une simulation ou d</w:t>
      </w:r>
      <w:r w:rsidR="00DA1839">
        <w:rPr>
          <w:rStyle w:val="notranslate"/>
          <w:rFonts w:eastAsiaTheme="majorEastAsia"/>
          <w:color w:val="222222"/>
          <w:bdr w:val="none" w:sz="0" w:space="0" w:color="auto" w:frame="1"/>
        </w:rPr>
        <w:t>’</w:t>
      </w:r>
      <w:r w:rsidR="001706A9" w:rsidRPr="00AC6B84">
        <w:rPr>
          <w:rStyle w:val="notranslate"/>
          <w:rFonts w:eastAsiaTheme="majorEastAsia"/>
          <w:color w:val="222222"/>
          <w:bdr w:val="none" w:sz="0" w:space="0" w:color="auto" w:frame="1"/>
        </w:rPr>
        <w:t>un micromonde</w:t>
      </w:r>
      <w:r w:rsidR="00B658EC" w:rsidRPr="00AC6B84">
        <w:rPr>
          <w:rStyle w:val="notranslate"/>
          <w:rFonts w:eastAsiaTheme="majorEastAsia"/>
          <w:color w:val="222222"/>
          <w:bdr w:val="none" w:sz="0" w:space="0" w:color="auto" w:frame="1"/>
        </w:rPr>
        <w:t> </w:t>
      </w:r>
      <w:r w:rsidR="002D0E8F" w:rsidRPr="00AC6B84">
        <w:rPr>
          <w:rStyle w:val="notranslate"/>
          <w:rFonts w:eastAsiaTheme="majorEastAsia"/>
          <w:color w:val="222222"/>
          <w:bdr w:val="none" w:sz="0" w:space="0" w:color="auto" w:frame="1"/>
        </w:rPr>
        <w:t>ainsi que</w:t>
      </w:r>
      <w:r w:rsidR="00B658EC" w:rsidRPr="00AC6B84">
        <w:rPr>
          <w:rStyle w:val="notranslate"/>
          <w:rFonts w:eastAsiaTheme="majorEastAsia"/>
          <w:color w:val="222222"/>
          <w:bdr w:val="none" w:sz="0" w:space="0" w:color="auto" w:frame="1"/>
        </w:rPr>
        <w:t xml:space="preserve"> des instruments </w:t>
      </w:r>
      <w:r w:rsidR="001706A9" w:rsidRPr="00AC6B84">
        <w:rPr>
          <w:rStyle w:val="notranslate"/>
          <w:rFonts w:eastAsiaTheme="majorEastAsia"/>
          <w:color w:val="222222"/>
          <w:bdr w:val="none" w:sz="0" w:space="0" w:color="auto" w:frame="1"/>
        </w:rPr>
        <w:t xml:space="preserve">de collecte </w:t>
      </w:r>
      <w:r w:rsidR="00B658EC" w:rsidRPr="00AC6B84">
        <w:rPr>
          <w:rStyle w:val="notranslate"/>
          <w:rFonts w:eastAsiaTheme="majorEastAsia"/>
          <w:color w:val="222222"/>
          <w:bdr w:val="none" w:sz="0" w:space="0" w:color="auto" w:frame="1"/>
        </w:rPr>
        <w:t>et d</w:t>
      </w:r>
      <w:r w:rsidR="00DA1839">
        <w:rPr>
          <w:rStyle w:val="notranslate"/>
          <w:rFonts w:eastAsiaTheme="majorEastAsia"/>
          <w:color w:val="222222"/>
          <w:bdr w:val="none" w:sz="0" w:space="0" w:color="auto" w:frame="1"/>
        </w:rPr>
        <w:t>’</w:t>
      </w:r>
      <w:r w:rsidR="00B658EC" w:rsidRPr="00AC6B84">
        <w:rPr>
          <w:rStyle w:val="notranslate"/>
          <w:rFonts w:eastAsiaTheme="majorEastAsia"/>
          <w:color w:val="222222"/>
          <w:bdr w:val="none" w:sz="0" w:space="0" w:color="auto" w:frame="1"/>
        </w:rPr>
        <w:t xml:space="preserve">analyse </w:t>
      </w:r>
      <w:r w:rsidR="001706A9" w:rsidRPr="00AC6B84">
        <w:rPr>
          <w:rStyle w:val="notranslate"/>
          <w:rFonts w:eastAsiaTheme="majorEastAsia"/>
          <w:color w:val="222222"/>
          <w:bdr w:val="none" w:sz="0" w:space="0" w:color="auto" w:frame="1"/>
        </w:rPr>
        <w:t>de données</w:t>
      </w:r>
      <w:r w:rsidR="00583201" w:rsidRPr="00AC6B84">
        <w:rPr>
          <w:rStyle w:val="notranslate"/>
          <w:rFonts w:eastAsiaTheme="majorEastAsia"/>
          <w:color w:val="222222"/>
          <w:bdr w:val="none" w:sz="0" w:space="0" w:color="auto" w:frame="1"/>
        </w:rPr>
        <w:t xml:space="preserve"> </w:t>
      </w:r>
      <w:r w:rsidR="001706A9" w:rsidRPr="00AC6B84">
        <w:rPr>
          <w:rStyle w:val="notranslate"/>
          <w:rFonts w:eastAsiaTheme="majorEastAsia"/>
          <w:color w:val="222222"/>
          <w:bdr w:val="none" w:sz="0" w:space="0" w:color="auto" w:frame="1"/>
        </w:rPr>
        <w:t xml:space="preserve">pour </w:t>
      </w:r>
      <w:r w:rsidR="00583201" w:rsidRPr="00AC6B84">
        <w:rPr>
          <w:rStyle w:val="notranslate"/>
          <w:rFonts w:eastAsiaTheme="majorEastAsia"/>
          <w:color w:val="222222"/>
          <w:bdr w:val="none" w:sz="0" w:space="0" w:color="auto" w:frame="1"/>
        </w:rPr>
        <w:t>élaborer</w:t>
      </w:r>
      <w:r w:rsidR="001706A9" w:rsidRPr="00AC6B84">
        <w:rPr>
          <w:rStyle w:val="notranslate"/>
          <w:rFonts w:eastAsiaTheme="majorEastAsia"/>
          <w:color w:val="222222"/>
          <w:bdr w:val="none" w:sz="0" w:space="0" w:color="auto" w:frame="1"/>
        </w:rPr>
        <w:t xml:space="preserve"> </w:t>
      </w:r>
      <w:r w:rsidR="00583201" w:rsidRPr="00AC6B84">
        <w:rPr>
          <w:rStyle w:val="notranslate"/>
          <w:rFonts w:eastAsiaTheme="majorEastAsia"/>
          <w:color w:val="222222"/>
          <w:bdr w:val="none" w:sz="0" w:space="0" w:color="auto" w:frame="1"/>
        </w:rPr>
        <w:t>des</w:t>
      </w:r>
      <w:r w:rsidR="001706A9" w:rsidRPr="00AC6B84">
        <w:rPr>
          <w:rStyle w:val="notranslate"/>
          <w:rFonts w:eastAsiaTheme="majorEastAsia"/>
          <w:color w:val="222222"/>
          <w:bdr w:val="none" w:sz="0" w:space="0" w:color="auto" w:frame="1"/>
        </w:rPr>
        <w:t xml:space="preserve"> hypothèses.</w:t>
      </w:r>
      <w:r w:rsidR="00583201" w:rsidRPr="00AC6B84">
        <w:rPr>
          <w:rStyle w:val="notranslate"/>
          <w:rFonts w:eastAsiaTheme="majorEastAsia"/>
          <w:color w:val="222222"/>
          <w:bdr w:val="none" w:sz="0" w:space="0" w:color="auto" w:frame="1"/>
        </w:rPr>
        <w:t xml:space="preserve"> Le modèle pédagogique réside dans l</w:t>
      </w:r>
      <w:r w:rsidR="00DA1839">
        <w:rPr>
          <w:rStyle w:val="notranslate"/>
          <w:rFonts w:eastAsiaTheme="majorEastAsia"/>
          <w:color w:val="222222"/>
          <w:bdr w:val="none" w:sz="0" w:space="0" w:color="auto" w:frame="1"/>
        </w:rPr>
        <w:t>’</w:t>
      </w:r>
      <w:r w:rsidR="00583201" w:rsidRPr="00AC6B84">
        <w:rPr>
          <w:rStyle w:val="notranslate"/>
          <w:rFonts w:eastAsiaTheme="majorEastAsia"/>
          <w:color w:val="222222"/>
          <w:bdr w:val="none" w:sz="0" w:space="0" w:color="auto" w:frame="1"/>
        </w:rPr>
        <w:t>intégration d</w:t>
      </w:r>
      <w:r w:rsidR="00DA1839">
        <w:rPr>
          <w:rStyle w:val="notranslate"/>
          <w:rFonts w:eastAsiaTheme="majorEastAsia"/>
          <w:color w:val="222222"/>
          <w:bdr w:val="none" w:sz="0" w:space="0" w:color="auto" w:frame="1"/>
        </w:rPr>
        <w:t>’</w:t>
      </w:r>
      <w:r w:rsidR="00583201" w:rsidRPr="00AC6B84">
        <w:rPr>
          <w:rStyle w:val="notranslate"/>
          <w:rFonts w:eastAsiaTheme="majorEastAsia"/>
          <w:color w:val="222222"/>
          <w:bdr w:val="none" w:sz="0" w:space="0" w:color="auto" w:frame="1"/>
        </w:rPr>
        <w:t xml:space="preserve">un agent </w:t>
      </w:r>
      <w:r w:rsidR="001706A9" w:rsidRPr="00AC6B84">
        <w:rPr>
          <w:rStyle w:val="notranslate"/>
          <w:rFonts w:eastAsiaTheme="majorEastAsia"/>
          <w:color w:val="222222"/>
          <w:bdr w:val="none" w:sz="0" w:space="0" w:color="auto" w:frame="1"/>
        </w:rPr>
        <w:t xml:space="preserve">conseiller </w:t>
      </w:r>
      <w:r w:rsidR="00583201" w:rsidRPr="00AC6B84">
        <w:rPr>
          <w:rStyle w:val="notranslate"/>
          <w:rFonts w:eastAsiaTheme="majorEastAsia"/>
          <w:color w:val="222222"/>
          <w:bdr w:val="none" w:sz="0" w:space="0" w:color="auto" w:frame="1"/>
        </w:rPr>
        <w:t>dont le rôle est de</w:t>
      </w:r>
      <w:r w:rsidR="00DF5C97" w:rsidRPr="00AC6B84">
        <w:rPr>
          <w:rStyle w:val="notranslate"/>
          <w:rFonts w:eastAsiaTheme="majorEastAsia"/>
          <w:color w:val="222222"/>
          <w:bdr w:val="none" w:sz="0" w:space="0" w:color="auto" w:frame="1"/>
        </w:rPr>
        <w:t xml:space="preserve"> commenter plutôt qu</w:t>
      </w:r>
      <w:r w:rsidR="000C7CE5">
        <w:rPr>
          <w:rStyle w:val="notranslate"/>
          <w:rFonts w:eastAsiaTheme="majorEastAsia"/>
          <w:color w:val="222222"/>
          <w:bdr w:val="none" w:sz="0" w:space="0" w:color="auto" w:frame="1"/>
        </w:rPr>
        <w:t>e d</w:t>
      </w:r>
      <w:r w:rsidR="00DA1839">
        <w:rPr>
          <w:rStyle w:val="notranslate"/>
          <w:rFonts w:eastAsiaTheme="majorEastAsia"/>
          <w:color w:val="222222"/>
          <w:bdr w:val="none" w:sz="0" w:space="0" w:color="auto" w:frame="1"/>
        </w:rPr>
        <w:t>’</w:t>
      </w:r>
      <w:r w:rsidR="001706A9" w:rsidRPr="00AC6B84">
        <w:rPr>
          <w:rStyle w:val="notranslate"/>
          <w:rFonts w:eastAsiaTheme="majorEastAsia"/>
          <w:color w:val="222222"/>
          <w:bdr w:val="none" w:sz="0" w:space="0" w:color="auto" w:frame="1"/>
        </w:rPr>
        <w:t xml:space="preserve">évaluer ou </w:t>
      </w:r>
      <w:r w:rsidR="000C7CE5">
        <w:rPr>
          <w:rStyle w:val="notranslate"/>
          <w:rFonts w:eastAsiaTheme="majorEastAsia"/>
          <w:color w:val="222222"/>
          <w:bdr w:val="none" w:sz="0" w:space="0" w:color="auto" w:frame="1"/>
        </w:rPr>
        <w:t xml:space="preserve">de </w:t>
      </w:r>
      <w:r w:rsidR="001706A9" w:rsidRPr="00AC6B84">
        <w:rPr>
          <w:rStyle w:val="notranslate"/>
          <w:rFonts w:eastAsiaTheme="majorEastAsia"/>
          <w:color w:val="222222"/>
          <w:bdr w:val="none" w:sz="0" w:space="0" w:color="auto" w:frame="1"/>
        </w:rPr>
        <w:t xml:space="preserve">juger </w:t>
      </w:r>
      <w:r w:rsidR="00583201" w:rsidRPr="00AC6B84">
        <w:rPr>
          <w:rStyle w:val="notranslate"/>
          <w:rFonts w:eastAsiaTheme="majorEastAsia"/>
          <w:color w:val="222222"/>
          <w:bdr w:val="none" w:sz="0" w:space="0" w:color="auto" w:frame="1"/>
        </w:rPr>
        <w:t>le traitement de l</w:t>
      </w:r>
      <w:r w:rsidR="00DA1839">
        <w:rPr>
          <w:rStyle w:val="notranslate"/>
          <w:rFonts w:eastAsiaTheme="majorEastAsia"/>
          <w:color w:val="222222"/>
          <w:bdr w:val="none" w:sz="0" w:space="0" w:color="auto" w:frame="1"/>
        </w:rPr>
        <w:t>’</w:t>
      </w:r>
      <w:r w:rsidR="00583201" w:rsidRPr="00AC6B84">
        <w:rPr>
          <w:rStyle w:val="notranslate"/>
          <w:rFonts w:eastAsiaTheme="majorEastAsia"/>
          <w:color w:val="222222"/>
          <w:bdr w:val="none" w:sz="0" w:space="0" w:color="auto" w:frame="1"/>
        </w:rPr>
        <w:t>information</w:t>
      </w:r>
      <w:r w:rsidR="001706A9" w:rsidRPr="00AC6B84">
        <w:rPr>
          <w:rStyle w:val="notranslate"/>
          <w:rFonts w:eastAsiaTheme="majorEastAsia"/>
          <w:color w:val="222222"/>
          <w:bdr w:val="none" w:sz="0" w:space="0" w:color="auto" w:frame="1"/>
        </w:rPr>
        <w:t xml:space="preserve"> par l</w:t>
      </w:r>
      <w:r w:rsidR="00DA1839">
        <w:rPr>
          <w:rStyle w:val="notranslate"/>
          <w:rFonts w:eastAsiaTheme="majorEastAsia"/>
          <w:color w:val="222222"/>
          <w:bdr w:val="none" w:sz="0" w:space="0" w:color="auto" w:frame="1"/>
        </w:rPr>
        <w:t>’</w:t>
      </w:r>
      <w:r w:rsidR="001706A9" w:rsidRPr="00AC6B84">
        <w:rPr>
          <w:rStyle w:val="notranslate"/>
          <w:rFonts w:eastAsiaTheme="majorEastAsia"/>
          <w:color w:val="222222"/>
          <w:bdr w:val="none" w:sz="0" w:space="0" w:color="auto" w:frame="1"/>
        </w:rPr>
        <w:t>apprenant</w:t>
      </w:r>
      <w:r w:rsidR="000C7CE5">
        <w:rPr>
          <w:rStyle w:val="notranslate"/>
          <w:rFonts w:eastAsiaTheme="majorEastAsia"/>
          <w:color w:val="222222"/>
          <w:bdr w:val="none" w:sz="0" w:space="0" w:color="auto" w:frame="1"/>
        </w:rPr>
        <w:t xml:space="preserve"> ou l’apprenante</w:t>
      </w:r>
      <w:r w:rsidR="001706A9" w:rsidRPr="00AC6B84">
        <w:rPr>
          <w:rStyle w:val="notranslate"/>
          <w:rFonts w:eastAsiaTheme="majorEastAsia"/>
          <w:color w:val="222222"/>
          <w:bdr w:val="none" w:sz="0" w:space="0" w:color="auto" w:frame="1"/>
        </w:rPr>
        <w:t xml:space="preserve">. </w:t>
      </w:r>
      <w:r w:rsidR="000C7CE5">
        <w:rPr>
          <w:rStyle w:val="notranslate"/>
          <w:rFonts w:eastAsiaTheme="majorEastAsia"/>
          <w:color w:val="222222"/>
          <w:bdr w:val="none" w:sz="0" w:space="0" w:color="auto" w:frame="1"/>
        </w:rPr>
        <w:t>L’équipe de conception</w:t>
      </w:r>
      <w:r w:rsidR="000E7111" w:rsidRPr="00AC6B84">
        <w:rPr>
          <w:rStyle w:val="notranslate"/>
          <w:rFonts w:eastAsiaTheme="majorEastAsia"/>
          <w:color w:val="222222"/>
          <w:bdr w:val="none" w:sz="0" w:space="0" w:color="auto" w:frame="1"/>
        </w:rPr>
        <w:t xml:space="preserve"> de l</w:t>
      </w:r>
      <w:r w:rsidR="00DA1839">
        <w:rPr>
          <w:rStyle w:val="notranslate"/>
          <w:rFonts w:eastAsiaTheme="majorEastAsia"/>
          <w:color w:val="222222"/>
          <w:bdr w:val="none" w:sz="0" w:space="0" w:color="auto" w:frame="1"/>
        </w:rPr>
        <w:t>’</w:t>
      </w:r>
      <w:r w:rsidR="00C1084F" w:rsidRPr="00AC6B84">
        <w:rPr>
          <w:rStyle w:val="notranslate"/>
          <w:rFonts w:eastAsiaTheme="majorEastAsia"/>
          <w:color w:val="222222"/>
          <w:bdr w:val="none" w:sz="0" w:space="0" w:color="auto" w:frame="1"/>
        </w:rPr>
        <w:t>EIA</w:t>
      </w:r>
      <w:r w:rsidR="000E7111" w:rsidRPr="00AC6B84">
        <w:rPr>
          <w:rStyle w:val="notranslate"/>
          <w:rFonts w:eastAsiaTheme="majorEastAsia"/>
          <w:color w:val="222222"/>
          <w:bdr w:val="none" w:sz="0" w:space="0" w:color="auto" w:frame="1"/>
        </w:rPr>
        <w:t xml:space="preserve"> doit décider</w:t>
      </w:r>
      <w:r w:rsidR="00832C77" w:rsidRPr="00AC6B84">
        <w:rPr>
          <w:rStyle w:val="notranslate"/>
          <w:rFonts w:eastAsiaTheme="majorEastAsia"/>
          <w:color w:val="222222"/>
          <w:bdr w:val="none" w:sz="0" w:space="0" w:color="auto" w:frame="1"/>
        </w:rPr>
        <w:t xml:space="preserve"> quand et comment </w:t>
      </w:r>
      <w:r w:rsidR="000C7CE5">
        <w:rPr>
          <w:rStyle w:val="notranslate"/>
          <w:rFonts w:eastAsiaTheme="majorEastAsia"/>
          <w:color w:val="222222"/>
          <w:bdr w:val="none" w:sz="0" w:space="0" w:color="auto" w:frame="1"/>
        </w:rPr>
        <w:t>l’agent</w:t>
      </w:r>
      <w:r w:rsidR="000C7CE5" w:rsidRPr="00AC6B84">
        <w:rPr>
          <w:rStyle w:val="notranslate"/>
          <w:rFonts w:eastAsiaTheme="majorEastAsia"/>
          <w:color w:val="222222"/>
          <w:bdr w:val="none" w:sz="0" w:space="0" w:color="auto" w:frame="1"/>
        </w:rPr>
        <w:t xml:space="preserve"> </w:t>
      </w:r>
      <w:r w:rsidR="000E7111" w:rsidRPr="00AC6B84">
        <w:rPr>
          <w:rStyle w:val="notranslate"/>
          <w:rFonts w:eastAsiaTheme="majorEastAsia"/>
          <w:color w:val="222222"/>
          <w:bdr w:val="none" w:sz="0" w:space="0" w:color="auto" w:frame="1"/>
        </w:rPr>
        <w:t xml:space="preserve">conseiller doit </w:t>
      </w:r>
      <w:r w:rsidR="00832C77" w:rsidRPr="00AC6B84">
        <w:rPr>
          <w:rStyle w:val="notranslate"/>
          <w:rFonts w:eastAsiaTheme="majorEastAsia"/>
          <w:color w:val="222222"/>
          <w:bdr w:val="none" w:sz="0" w:space="0" w:color="auto" w:frame="1"/>
        </w:rPr>
        <w:t>intervenir dans l</w:t>
      </w:r>
      <w:r w:rsidR="00DA1839">
        <w:rPr>
          <w:rStyle w:val="notranslate"/>
          <w:rFonts w:eastAsiaTheme="majorEastAsia"/>
          <w:color w:val="222222"/>
          <w:bdr w:val="none" w:sz="0" w:space="0" w:color="auto" w:frame="1"/>
        </w:rPr>
        <w:t>’</w:t>
      </w:r>
      <w:r w:rsidR="00832C77" w:rsidRPr="00AC6B84">
        <w:rPr>
          <w:rStyle w:val="notranslate"/>
          <w:rFonts w:eastAsiaTheme="majorEastAsia"/>
          <w:color w:val="222222"/>
          <w:bdr w:val="none" w:sz="0" w:space="0" w:color="auto" w:frame="1"/>
        </w:rPr>
        <w:t xml:space="preserve">activité de </w:t>
      </w:r>
      <w:r w:rsidR="000C7CE5">
        <w:rPr>
          <w:rStyle w:val="notranslate"/>
          <w:rFonts w:eastAsiaTheme="majorEastAsia"/>
          <w:color w:val="222222"/>
          <w:bdr w:val="none" w:sz="0" w:space="0" w:color="auto" w:frame="1"/>
        </w:rPr>
        <w:t>la personne apprenante</w:t>
      </w:r>
      <w:r w:rsidR="00E4799E" w:rsidRPr="00AC6B84">
        <w:rPr>
          <w:rStyle w:val="notranslate"/>
          <w:rFonts w:eastAsiaTheme="majorEastAsia"/>
          <w:color w:val="222222"/>
          <w:bdr w:val="none" w:sz="0" w:space="0" w:color="auto" w:frame="1"/>
        </w:rPr>
        <w:t xml:space="preserve">. </w:t>
      </w:r>
      <w:r w:rsidR="000C7CE5">
        <w:rPr>
          <w:rStyle w:val="notranslate"/>
          <w:rFonts w:eastAsiaTheme="majorEastAsia"/>
          <w:color w:val="222222"/>
          <w:bdr w:val="none" w:sz="0" w:space="0" w:color="auto" w:frame="1"/>
        </w:rPr>
        <w:t>Elle</w:t>
      </w:r>
      <w:r w:rsidR="000C7CE5" w:rsidRPr="00AC6B84">
        <w:rPr>
          <w:rStyle w:val="notranslate"/>
          <w:rFonts w:eastAsiaTheme="majorEastAsia"/>
          <w:color w:val="222222"/>
          <w:bdr w:val="none" w:sz="0" w:space="0" w:color="auto" w:frame="1"/>
        </w:rPr>
        <w:t xml:space="preserve"> </w:t>
      </w:r>
      <w:r w:rsidR="000E7111" w:rsidRPr="00AC6B84">
        <w:rPr>
          <w:rStyle w:val="notranslate"/>
          <w:rFonts w:eastAsiaTheme="majorEastAsia"/>
          <w:color w:val="222222"/>
          <w:bdr w:val="none" w:sz="0" w:space="0" w:color="auto" w:frame="1"/>
        </w:rPr>
        <w:t>doit intégrer ses décisions</w:t>
      </w:r>
      <w:r w:rsidR="00832C77" w:rsidRPr="00AC6B84">
        <w:rPr>
          <w:rStyle w:val="notranslate"/>
          <w:rFonts w:eastAsiaTheme="majorEastAsia"/>
          <w:color w:val="222222"/>
          <w:bdr w:val="none" w:sz="0" w:space="0" w:color="auto" w:frame="1"/>
        </w:rPr>
        <w:t xml:space="preserve"> </w:t>
      </w:r>
      <w:r w:rsidR="000E7111" w:rsidRPr="00AC6B84">
        <w:rPr>
          <w:rStyle w:val="notranslate"/>
          <w:rFonts w:eastAsiaTheme="majorEastAsia"/>
          <w:color w:val="222222"/>
          <w:bdr w:val="none" w:sz="0" w:space="0" w:color="auto" w:frame="1"/>
        </w:rPr>
        <w:t xml:space="preserve">dans le </w:t>
      </w:r>
      <w:r w:rsidR="00832C77" w:rsidRPr="00AC6B84">
        <w:rPr>
          <w:rStyle w:val="notranslate"/>
          <w:rFonts w:eastAsiaTheme="majorEastAsia"/>
          <w:color w:val="222222"/>
          <w:bdr w:val="none" w:sz="0" w:space="0" w:color="auto" w:frame="1"/>
        </w:rPr>
        <w:t xml:space="preserve">modèle pédagogique </w:t>
      </w:r>
      <w:r w:rsidR="000E7111" w:rsidRPr="00AC6B84">
        <w:rPr>
          <w:rStyle w:val="notranslate"/>
          <w:rFonts w:eastAsiaTheme="majorEastAsia"/>
          <w:color w:val="222222"/>
          <w:bdr w:val="none" w:sz="0" w:space="0" w:color="auto" w:frame="1"/>
        </w:rPr>
        <w:t xml:space="preserve">qui </w:t>
      </w:r>
      <w:r w:rsidR="00832C77" w:rsidRPr="00AC6B84">
        <w:rPr>
          <w:rStyle w:val="notranslate"/>
          <w:rFonts w:eastAsiaTheme="majorEastAsia"/>
          <w:color w:val="222222"/>
          <w:bdr w:val="none" w:sz="0" w:space="0" w:color="auto" w:frame="1"/>
        </w:rPr>
        <w:t>regroupe un corpus de règles qui déterminent quand déclencher un dialogue apprenant-conseiller et comment intervenir à l</w:t>
      </w:r>
      <w:r w:rsidR="00DA1839">
        <w:rPr>
          <w:rStyle w:val="notranslate"/>
          <w:rFonts w:eastAsiaTheme="majorEastAsia"/>
          <w:color w:val="222222"/>
          <w:bdr w:val="none" w:sz="0" w:space="0" w:color="auto" w:frame="1"/>
        </w:rPr>
        <w:t>’</w:t>
      </w:r>
      <w:r w:rsidR="00832C77" w:rsidRPr="00AC6B84">
        <w:rPr>
          <w:rStyle w:val="notranslate"/>
          <w:rFonts w:eastAsiaTheme="majorEastAsia"/>
          <w:color w:val="222222"/>
          <w:bdr w:val="none" w:sz="0" w:space="0" w:color="auto" w:frame="1"/>
        </w:rPr>
        <w:t xml:space="preserve">intérieur de ce dialogue. Les systèmes </w:t>
      </w:r>
      <w:hyperlink r:id="rId20">
        <w:r w:rsidR="00832C77" w:rsidRPr="00642ABA">
          <w:rPr>
            <w:rStyle w:val="notranslate"/>
            <w:rFonts w:eastAsiaTheme="majorEastAsia"/>
            <w:color w:val="222222"/>
            <w:bdr w:val="none" w:sz="0" w:space="0" w:color="auto" w:frame="1"/>
          </w:rPr>
          <w:t xml:space="preserve">Rashi </w:t>
        </w:r>
        <w:r w:rsidR="00832C77" w:rsidRPr="00AC6B84">
          <w:rPr>
            <w:rStyle w:val="notranslate"/>
            <w:rFonts w:eastAsiaTheme="majorEastAsia"/>
            <w:color w:val="222222"/>
            <w:bdr w:val="none" w:sz="0" w:space="0" w:color="auto" w:frame="1"/>
          </w:rPr>
          <w:t>(</w:t>
        </w:r>
      </w:hyperlink>
      <w:r w:rsidR="00832C77" w:rsidRPr="00AC6B84">
        <w:rPr>
          <w:rStyle w:val="notranslate"/>
          <w:rFonts w:eastAsiaTheme="majorEastAsia"/>
          <w:color w:val="222222"/>
          <w:bdr w:val="none" w:sz="0" w:space="0" w:color="auto" w:frame="1"/>
        </w:rPr>
        <w:t>Woolf, 2009)</w:t>
      </w:r>
      <w:r w:rsidR="00ED6939">
        <w:rPr>
          <w:rStyle w:val="notranslate"/>
          <w:rFonts w:eastAsiaTheme="majorEastAsia"/>
          <w:color w:val="222222"/>
          <w:bdr w:val="none" w:sz="0" w:space="0" w:color="auto" w:frame="1"/>
        </w:rPr>
        <w:t>,</w:t>
      </w:r>
      <w:r w:rsidR="00832C77" w:rsidRPr="00AC6B84">
        <w:rPr>
          <w:rStyle w:val="notranslate"/>
          <w:rFonts w:eastAsiaTheme="majorEastAsia"/>
          <w:color w:val="222222"/>
          <w:bdr w:val="none" w:sz="0" w:space="0" w:color="auto" w:frame="1"/>
        </w:rPr>
        <w:t xml:space="preserve"> </w:t>
      </w:r>
      <w:proofErr w:type="spellStart"/>
      <w:r w:rsidR="00832C77" w:rsidRPr="00642ABA">
        <w:rPr>
          <w:rStyle w:val="notranslate"/>
          <w:rFonts w:eastAsiaTheme="majorEastAsia"/>
          <w:color w:val="222222"/>
          <w:bdr w:val="none" w:sz="0" w:space="0" w:color="auto" w:frame="1"/>
        </w:rPr>
        <w:t>AutoTutor</w:t>
      </w:r>
      <w:proofErr w:type="spellEnd"/>
      <w:r w:rsidR="00832C77" w:rsidRPr="00AC6B84">
        <w:rPr>
          <w:rStyle w:val="notranslate"/>
          <w:rFonts w:eastAsiaTheme="majorEastAsia"/>
          <w:color w:val="222222"/>
          <w:bdr w:val="none" w:sz="0" w:space="0" w:color="auto" w:frame="1"/>
        </w:rPr>
        <w:t xml:space="preserve"> (</w:t>
      </w:r>
      <w:proofErr w:type="spellStart"/>
      <w:r w:rsidR="00535831" w:rsidRPr="00AC6B84">
        <w:rPr>
          <w:rStyle w:val="notranslate"/>
          <w:rFonts w:eastAsiaTheme="majorEastAsia"/>
          <w:color w:val="222222"/>
          <w:bdr w:val="none" w:sz="0" w:space="0" w:color="auto" w:frame="1"/>
        </w:rPr>
        <w:t>Graesser</w:t>
      </w:r>
      <w:proofErr w:type="spellEnd"/>
      <w:r w:rsidR="00832C77" w:rsidRPr="00AC6B84">
        <w:rPr>
          <w:rStyle w:val="notranslate"/>
          <w:rFonts w:eastAsiaTheme="majorEastAsia"/>
          <w:color w:val="222222"/>
          <w:bdr w:val="none" w:sz="0" w:space="0" w:color="auto" w:frame="1"/>
        </w:rPr>
        <w:t xml:space="preserve"> </w:t>
      </w:r>
      <w:r w:rsidR="00832C77" w:rsidRPr="00AC6B84">
        <w:rPr>
          <w:rStyle w:val="notranslate"/>
          <w:rFonts w:eastAsiaTheme="majorEastAsia"/>
          <w:i/>
          <w:color w:val="222222"/>
          <w:bdr w:val="none" w:sz="0" w:space="0" w:color="auto" w:frame="1"/>
        </w:rPr>
        <w:t>et al</w:t>
      </w:r>
      <w:r w:rsidR="00832C77" w:rsidRPr="00AC6B84">
        <w:rPr>
          <w:rStyle w:val="notranslate"/>
          <w:rFonts w:eastAsiaTheme="majorEastAsia"/>
          <w:color w:val="222222"/>
          <w:bdr w:val="none" w:sz="0" w:space="0" w:color="auto" w:frame="1"/>
        </w:rPr>
        <w:t xml:space="preserve">., 2001) et </w:t>
      </w:r>
      <w:r w:rsidR="00832C77" w:rsidRPr="00E601B2">
        <w:rPr>
          <w:rStyle w:val="notranslate"/>
          <w:rFonts w:eastAsiaTheme="majorEastAsia"/>
          <w:color w:val="222222"/>
          <w:bdr w:val="none" w:sz="0" w:space="0" w:color="auto" w:frame="1"/>
        </w:rPr>
        <w:t xml:space="preserve">Ms. </w:t>
      </w:r>
      <w:proofErr w:type="spellStart"/>
      <w:r w:rsidR="00832C77" w:rsidRPr="00E601B2">
        <w:rPr>
          <w:rStyle w:val="notranslate"/>
          <w:rFonts w:eastAsiaTheme="majorEastAsia"/>
          <w:color w:val="222222"/>
          <w:bdr w:val="none" w:sz="0" w:space="0" w:color="auto" w:frame="1"/>
        </w:rPr>
        <w:t>Lindquist</w:t>
      </w:r>
      <w:proofErr w:type="spellEnd"/>
      <w:r w:rsidR="00832C77" w:rsidRPr="00AC6B84">
        <w:rPr>
          <w:rStyle w:val="notranslate"/>
          <w:rFonts w:eastAsiaTheme="majorEastAsia"/>
          <w:color w:val="222222"/>
          <w:bdr w:val="none" w:sz="0" w:space="0" w:color="auto" w:frame="1"/>
        </w:rPr>
        <w:t xml:space="preserve"> (</w:t>
      </w:r>
      <w:proofErr w:type="spellStart"/>
      <w:r w:rsidR="00832C77" w:rsidRPr="00AC6B84">
        <w:rPr>
          <w:rStyle w:val="notranslate"/>
          <w:rFonts w:eastAsiaTheme="majorEastAsia"/>
          <w:color w:val="222222"/>
          <w:bdr w:val="none" w:sz="0" w:space="0" w:color="auto" w:frame="1"/>
        </w:rPr>
        <w:t>Heffernan</w:t>
      </w:r>
      <w:proofErr w:type="spellEnd"/>
      <w:r w:rsidR="00832C77" w:rsidRPr="00AC6B84">
        <w:rPr>
          <w:rStyle w:val="notranslate"/>
          <w:rFonts w:eastAsiaTheme="majorEastAsia"/>
          <w:color w:val="222222"/>
          <w:bdr w:val="none" w:sz="0" w:space="0" w:color="auto" w:frame="1"/>
        </w:rPr>
        <w:t xml:space="preserve"> et </w:t>
      </w:r>
      <w:proofErr w:type="spellStart"/>
      <w:r w:rsidR="00832C77" w:rsidRPr="00AC6B84">
        <w:rPr>
          <w:rStyle w:val="notranslate"/>
          <w:rFonts w:eastAsiaTheme="majorEastAsia"/>
          <w:color w:val="222222"/>
          <w:bdr w:val="none" w:sz="0" w:space="0" w:color="auto" w:frame="1"/>
        </w:rPr>
        <w:t>Koedinger</w:t>
      </w:r>
      <w:proofErr w:type="spellEnd"/>
      <w:r w:rsidR="00832C77" w:rsidRPr="00AC6B84">
        <w:rPr>
          <w:rStyle w:val="notranslate"/>
          <w:rFonts w:eastAsiaTheme="majorEastAsia"/>
          <w:color w:val="222222"/>
          <w:bdr w:val="none" w:sz="0" w:space="0" w:color="auto" w:frame="1"/>
        </w:rPr>
        <w:t xml:space="preserve">, 2002) </w:t>
      </w:r>
      <w:r w:rsidR="000E7111" w:rsidRPr="00AC6B84">
        <w:rPr>
          <w:rStyle w:val="notranslate"/>
          <w:rFonts w:eastAsiaTheme="majorEastAsia"/>
          <w:color w:val="222222"/>
          <w:bdr w:val="none" w:sz="0" w:space="0" w:color="auto" w:frame="1"/>
        </w:rPr>
        <w:t>illustrent différents types de modèles pédagogiques.</w:t>
      </w:r>
    </w:p>
    <w:p w14:paraId="4936E97F" w14:textId="45FD020E" w:rsidR="001706A9" w:rsidRPr="00AC6B84" w:rsidRDefault="001706A9" w:rsidP="008655B2">
      <w:pPr>
        <w:pStyle w:val="Paragraphedeliste"/>
        <w:widowControl w:val="0"/>
        <w:numPr>
          <w:ilvl w:val="0"/>
          <w:numId w:val="46"/>
        </w:numPr>
        <w:adjustRightInd w:val="0"/>
        <w:ind w:right="51"/>
        <w:rPr>
          <w:rStyle w:val="notranslate"/>
          <w:rFonts w:eastAsiaTheme="majorEastAsia"/>
          <w:color w:val="222222"/>
          <w:bdr w:val="none" w:sz="0" w:space="0" w:color="auto" w:frame="1"/>
        </w:rPr>
      </w:pPr>
      <w:r w:rsidRPr="00AC6B84">
        <w:rPr>
          <w:rStyle w:val="notranslate"/>
          <w:rFonts w:eastAsiaTheme="majorEastAsia"/>
          <w:i/>
          <w:color w:val="222222"/>
          <w:bdr w:val="none" w:sz="0" w:space="0" w:color="auto" w:frame="1"/>
        </w:rPr>
        <w:t xml:space="preserve">Le modèle de </w:t>
      </w:r>
      <w:r w:rsidR="0081359E">
        <w:rPr>
          <w:rStyle w:val="notranslate"/>
          <w:rFonts w:eastAsiaTheme="majorEastAsia"/>
          <w:i/>
          <w:color w:val="222222"/>
          <w:bdr w:val="none" w:sz="0" w:space="0" w:color="auto" w:frame="1"/>
        </w:rPr>
        <w:t>l’interface</w:t>
      </w:r>
      <w:r w:rsidRPr="00AC6B84">
        <w:rPr>
          <w:rStyle w:val="notranslate"/>
          <w:rFonts w:eastAsiaTheme="majorEastAsia"/>
          <w:color w:val="222222"/>
          <w:bdr w:val="none" w:sz="0" w:space="0" w:color="auto" w:frame="1"/>
        </w:rPr>
        <w:t xml:space="preserve">. Les interactions </w:t>
      </w:r>
      <w:r w:rsidR="00832C77" w:rsidRPr="00AC6B84">
        <w:rPr>
          <w:rStyle w:val="notranslate"/>
          <w:rFonts w:eastAsiaTheme="majorEastAsia"/>
          <w:color w:val="222222"/>
          <w:bdr w:val="none" w:sz="0" w:space="0" w:color="auto" w:frame="1"/>
        </w:rPr>
        <w:t>se réalisent par</w:t>
      </w:r>
      <w:r w:rsidRPr="00AC6B84">
        <w:rPr>
          <w:rStyle w:val="notranslate"/>
          <w:rFonts w:eastAsiaTheme="majorEastAsia"/>
          <w:color w:val="222222"/>
          <w:bdr w:val="none" w:sz="0" w:space="0" w:color="auto" w:frame="1"/>
        </w:rPr>
        <w:t xml:space="preserve"> des manipulations d</w:t>
      </w:r>
      <w:r w:rsidR="00832C77" w:rsidRPr="00AC6B84">
        <w:rPr>
          <w:rStyle w:val="notranslate"/>
          <w:rFonts w:eastAsiaTheme="majorEastAsia"/>
          <w:color w:val="222222"/>
          <w:bdr w:val="none" w:sz="0" w:space="0" w:color="auto" w:frame="1"/>
        </w:rPr>
        <w:t>es paramètres du micr</w:t>
      </w:r>
      <w:r w:rsidR="009166C2" w:rsidRPr="00AC6B84">
        <w:rPr>
          <w:rStyle w:val="notranslate"/>
          <w:rFonts w:eastAsiaTheme="majorEastAsia"/>
          <w:color w:val="222222"/>
          <w:bdr w:val="none" w:sz="0" w:space="0" w:color="auto" w:frame="1"/>
        </w:rPr>
        <w:t>o</w:t>
      </w:r>
      <w:r w:rsidR="00832C77" w:rsidRPr="00AC6B84">
        <w:rPr>
          <w:rStyle w:val="notranslate"/>
          <w:rFonts w:eastAsiaTheme="majorEastAsia"/>
          <w:color w:val="222222"/>
          <w:bdr w:val="none" w:sz="0" w:space="0" w:color="auto" w:frame="1"/>
        </w:rPr>
        <w:t xml:space="preserve">monde </w:t>
      </w:r>
      <w:r w:rsidR="00C36095" w:rsidRPr="00AC6B84">
        <w:rPr>
          <w:rStyle w:val="notranslate"/>
          <w:rFonts w:eastAsiaTheme="majorEastAsia"/>
          <w:color w:val="222222"/>
          <w:bdr w:val="none" w:sz="0" w:space="0" w:color="auto" w:frame="1"/>
        </w:rPr>
        <w:t>par</w:t>
      </w:r>
      <w:r w:rsidR="00EB2806" w:rsidRPr="00AC6B84">
        <w:rPr>
          <w:rStyle w:val="notranslate"/>
          <w:rFonts w:eastAsiaTheme="majorEastAsia"/>
          <w:color w:val="222222"/>
          <w:bdr w:val="none" w:sz="0" w:space="0" w:color="auto" w:frame="1"/>
        </w:rPr>
        <w:t xml:space="preserve"> l</w:t>
      </w:r>
      <w:r w:rsidR="00E601B2">
        <w:rPr>
          <w:rStyle w:val="notranslate"/>
          <w:rFonts w:eastAsiaTheme="majorEastAsia"/>
          <w:color w:val="222222"/>
          <w:bdr w:val="none" w:sz="0" w:space="0" w:color="auto" w:frame="1"/>
        </w:rPr>
        <w:t xml:space="preserve">a personne </w:t>
      </w:r>
      <w:r w:rsidR="00EB2806" w:rsidRPr="00AC6B84">
        <w:rPr>
          <w:rStyle w:val="notranslate"/>
          <w:rFonts w:eastAsiaTheme="majorEastAsia"/>
          <w:color w:val="222222"/>
          <w:bdr w:val="none" w:sz="0" w:space="0" w:color="auto" w:frame="1"/>
        </w:rPr>
        <w:t>apprenant</w:t>
      </w:r>
      <w:r w:rsidR="00E601B2">
        <w:rPr>
          <w:rStyle w:val="notranslate"/>
          <w:rFonts w:eastAsiaTheme="majorEastAsia"/>
          <w:color w:val="222222"/>
          <w:bdr w:val="none" w:sz="0" w:space="0" w:color="auto" w:frame="1"/>
        </w:rPr>
        <w:t>e</w:t>
      </w:r>
      <w:r w:rsidR="00832C77" w:rsidRPr="00AC6B84">
        <w:rPr>
          <w:rStyle w:val="notranslate"/>
          <w:rFonts w:eastAsiaTheme="majorEastAsia"/>
          <w:color w:val="222222"/>
          <w:bdr w:val="none" w:sz="0" w:space="0" w:color="auto" w:frame="1"/>
        </w:rPr>
        <w:t>. Le</w:t>
      </w:r>
      <w:r w:rsidRPr="00AC6B84">
        <w:rPr>
          <w:rStyle w:val="notranslate"/>
          <w:rFonts w:eastAsiaTheme="majorEastAsia"/>
          <w:color w:val="222222"/>
          <w:bdr w:val="none" w:sz="0" w:space="0" w:color="auto" w:frame="1"/>
        </w:rPr>
        <w:t xml:space="preserve"> système réagit en modifiant son propre état</w:t>
      </w:r>
      <w:r w:rsidR="00832C77" w:rsidRPr="00AC6B84">
        <w:rPr>
          <w:rStyle w:val="notranslate"/>
          <w:rFonts w:eastAsiaTheme="majorEastAsia"/>
          <w:color w:val="222222"/>
          <w:bdr w:val="none" w:sz="0" w:space="0" w:color="auto" w:frame="1"/>
        </w:rPr>
        <w:t>. L</w:t>
      </w:r>
      <w:r w:rsidR="00DA1839">
        <w:rPr>
          <w:rStyle w:val="notranslate"/>
          <w:rFonts w:eastAsiaTheme="majorEastAsia"/>
          <w:color w:val="222222"/>
          <w:bdr w:val="none" w:sz="0" w:space="0" w:color="auto" w:frame="1"/>
        </w:rPr>
        <w:t>’</w:t>
      </w:r>
      <w:r w:rsidR="00832C77" w:rsidRPr="00AC6B84">
        <w:rPr>
          <w:rStyle w:val="notranslate"/>
          <w:rFonts w:eastAsiaTheme="majorEastAsia"/>
          <w:color w:val="222222"/>
          <w:bdr w:val="none" w:sz="0" w:space="0" w:color="auto" w:frame="1"/>
        </w:rPr>
        <w:t>interprétation de ces changements</w:t>
      </w:r>
      <w:r w:rsidR="00666112" w:rsidRPr="00AC6B84">
        <w:rPr>
          <w:rStyle w:val="notranslate"/>
          <w:rFonts w:eastAsiaTheme="majorEastAsia"/>
          <w:color w:val="222222"/>
          <w:bdr w:val="none" w:sz="0" w:space="0" w:color="auto" w:frame="1"/>
        </w:rPr>
        <w:t xml:space="preserve"> </w:t>
      </w:r>
      <w:r w:rsidR="00581ED4" w:rsidRPr="00AC6B84">
        <w:rPr>
          <w:rStyle w:val="notranslate"/>
          <w:rFonts w:eastAsiaTheme="majorEastAsia"/>
          <w:color w:val="222222"/>
          <w:bdr w:val="none" w:sz="0" w:space="0" w:color="auto" w:frame="1"/>
        </w:rPr>
        <w:t xml:space="preserve">détermine </w:t>
      </w:r>
      <w:r w:rsidRPr="00AC6B84">
        <w:rPr>
          <w:rStyle w:val="notranslate"/>
          <w:rFonts w:eastAsiaTheme="majorEastAsia"/>
          <w:color w:val="222222"/>
          <w:bdr w:val="none" w:sz="0" w:space="0" w:color="auto" w:frame="1"/>
        </w:rPr>
        <w:t>la rétroaction donnée à l</w:t>
      </w:r>
      <w:r w:rsidR="00DA1839">
        <w:rPr>
          <w:rStyle w:val="notranslate"/>
          <w:rFonts w:eastAsiaTheme="majorEastAsia"/>
          <w:color w:val="222222"/>
          <w:bdr w:val="none" w:sz="0" w:space="0" w:color="auto" w:frame="1"/>
        </w:rPr>
        <w:t>’</w:t>
      </w:r>
      <w:r w:rsidRPr="00AC6B84">
        <w:rPr>
          <w:rStyle w:val="notranslate"/>
          <w:rFonts w:eastAsiaTheme="majorEastAsia"/>
          <w:color w:val="222222"/>
          <w:bdr w:val="none" w:sz="0" w:space="0" w:color="auto" w:frame="1"/>
        </w:rPr>
        <w:t>apprenant</w:t>
      </w:r>
      <w:r w:rsidR="00E601B2">
        <w:rPr>
          <w:rStyle w:val="notranslate"/>
          <w:rFonts w:eastAsiaTheme="majorEastAsia"/>
          <w:color w:val="222222"/>
          <w:bdr w:val="none" w:sz="0" w:space="0" w:color="auto" w:frame="1"/>
        </w:rPr>
        <w:t xml:space="preserve"> ou à l’apprenante</w:t>
      </w:r>
      <w:r w:rsidR="00666112" w:rsidRPr="00AC6B84">
        <w:rPr>
          <w:rStyle w:val="notranslate"/>
          <w:rFonts w:eastAsiaTheme="majorEastAsia"/>
          <w:color w:val="222222"/>
          <w:bdr w:val="none" w:sz="0" w:space="0" w:color="auto" w:frame="1"/>
        </w:rPr>
        <w:t xml:space="preserve"> par l</w:t>
      </w:r>
      <w:r w:rsidR="00DA1839">
        <w:rPr>
          <w:rStyle w:val="notranslate"/>
          <w:rFonts w:eastAsiaTheme="majorEastAsia"/>
          <w:color w:val="222222"/>
          <w:bdr w:val="none" w:sz="0" w:space="0" w:color="auto" w:frame="1"/>
        </w:rPr>
        <w:t>’</w:t>
      </w:r>
      <w:r w:rsidR="00666112" w:rsidRPr="00AC6B84">
        <w:rPr>
          <w:rStyle w:val="notranslate"/>
          <w:rFonts w:eastAsiaTheme="majorEastAsia"/>
          <w:color w:val="222222"/>
          <w:bdr w:val="none" w:sz="0" w:space="0" w:color="auto" w:frame="1"/>
        </w:rPr>
        <w:t>agent conseiller qui peut</w:t>
      </w:r>
      <w:r w:rsidR="00581ED4" w:rsidRPr="00AC6B84">
        <w:rPr>
          <w:rStyle w:val="notranslate"/>
          <w:rFonts w:eastAsiaTheme="majorEastAsia"/>
          <w:color w:val="222222"/>
          <w:bdr w:val="none" w:sz="0" w:space="0" w:color="auto" w:frame="1"/>
        </w:rPr>
        <w:t xml:space="preserve"> aussi </w:t>
      </w:r>
      <w:r w:rsidR="00666112" w:rsidRPr="00AC6B84">
        <w:rPr>
          <w:rStyle w:val="notranslate"/>
          <w:rFonts w:eastAsiaTheme="majorEastAsia"/>
          <w:color w:val="222222"/>
          <w:bdr w:val="none" w:sz="0" w:space="0" w:color="auto" w:frame="1"/>
        </w:rPr>
        <w:t xml:space="preserve">entreprendre un dialogue avec </w:t>
      </w:r>
      <w:r w:rsidR="00EB2806" w:rsidRPr="00AC6B84">
        <w:rPr>
          <w:rStyle w:val="notranslate"/>
          <w:rFonts w:eastAsiaTheme="majorEastAsia"/>
          <w:color w:val="222222"/>
          <w:bdr w:val="none" w:sz="0" w:space="0" w:color="auto" w:frame="1"/>
        </w:rPr>
        <w:t>ce</w:t>
      </w:r>
      <w:r w:rsidR="00E601B2">
        <w:rPr>
          <w:rStyle w:val="notranslate"/>
          <w:rFonts w:eastAsiaTheme="majorEastAsia"/>
          <w:color w:val="222222"/>
          <w:bdr w:val="none" w:sz="0" w:space="0" w:color="auto" w:frame="1"/>
        </w:rPr>
        <w:t>tte personne</w:t>
      </w:r>
      <w:r w:rsidR="00666112" w:rsidRPr="00AC6B84">
        <w:rPr>
          <w:rStyle w:val="notranslate"/>
          <w:rFonts w:eastAsiaTheme="majorEastAsia"/>
          <w:color w:val="222222"/>
          <w:bdr w:val="none" w:sz="0" w:space="0" w:color="auto" w:frame="1"/>
        </w:rPr>
        <w:t>.</w:t>
      </w:r>
    </w:p>
    <w:p w14:paraId="0E835CA5" w14:textId="32878020" w:rsidR="00D66467" w:rsidRPr="00AC6B84" w:rsidRDefault="007841DF" w:rsidP="00F71F1D">
      <w:pPr>
        <w:adjustRightInd w:val="0"/>
        <w:spacing w:after="120"/>
        <w:jc w:val="both"/>
        <w:rPr>
          <w:rStyle w:val="notranslate"/>
          <w:rFonts w:eastAsiaTheme="majorEastAsia"/>
          <w:color w:val="222222"/>
          <w:bdr w:val="none" w:sz="0" w:space="0" w:color="auto" w:frame="1"/>
        </w:rPr>
      </w:pPr>
      <w:r w:rsidRPr="00AC6B84">
        <w:rPr>
          <w:rStyle w:val="notranslate"/>
          <w:rFonts w:eastAsiaTheme="majorEastAsia"/>
          <w:color w:val="222222"/>
          <w:bdr w:val="none" w:sz="0" w:space="0" w:color="auto" w:frame="1"/>
        </w:rPr>
        <w:t xml:space="preserve">Les </w:t>
      </w:r>
      <w:r w:rsidRPr="00AC6B84">
        <w:rPr>
          <w:rStyle w:val="notranslate"/>
          <w:rFonts w:eastAsiaTheme="majorEastAsia"/>
          <w:i/>
          <w:color w:val="222222"/>
          <w:bdr w:val="none" w:sz="0" w:space="0" w:color="auto" w:frame="1"/>
        </w:rPr>
        <w:t>hypermédias adaptatifs</w:t>
      </w:r>
      <w:r w:rsidR="009166C2" w:rsidRPr="00AC6B84">
        <w:rPr>
          <w:rStyle w:val="notranslate"/>
          <w:rFonts w:eastAsiaTheme="majorEastAsia"/>
          <w:i/>
          <w:color w:val="222222"/>
          <w:bdr w:val="none" w:sz="0" w:space="0" w:color="auto" w:frame="1"/>
        </w:rPr>
        <w:t>,</w:t>
      </w:r>
      <w:r w:rsidR="00D66467" w:rsidRPr="00AC6B84">
        <w:rPr>
          <w:rStyle w:val="notranslate"/>
          <w:rFonts w:eastAsiaTheme="majorEastAsia"/>
          <w:color w:val="222222"/>
          <w:bdr w:val="none" w:sz="0" w:space="0" w:color="auto" w:frame="1"/>
        </w:rPr>
        <w:t xml:space="preserve"> </w:t>
      </w:r>
      <w:r w:rsidR="00EB2806" w:rsidRPr="00AC6B84">
        <w:rPr>
          <w:rStyle w:val="notranslate"/>
          <w:rFonts w:eastAsiaTheme="majorEastAsia"/>
          <w:color w:val="222222"/>
          <w:bdr w:val="none" w:sz="0" w:space="0" w:color="auto" w:frame="1"/>
        </w:rPr>
        <w:t>fondés sur les théories constructivistes</w:t>
      </w:r>
      <w:r w:rsidR="00777A10" w:rsidRPr="00AC6B84">
        <w:rPr>
          <w:rStyle w:val="notranslate"/>
          <w:rFonts w:eastAsiaTheme="majorEastAsia"/>
          <w:color w:val="222222"/>
          <w:bdr w:val="none" w:sz="0" w:space="0" w:color="auto" w:frame="1"/>
        </w:rPr>
        <w:t xml:space="preserve"> et sur l</w:t>
      </w:r>
      <w:r w:rsidR="00DA1839">
        <w:rPr>
          <w:rStyle w:val="notranslate"/>
          <w:rFonts w:eastAsiaTheme="majorEastAsia"/>
          <w:color w:val="222222"/>
          <w:bdr w:val="none" w:sz="0" w:space="0" w:color="auto" w:frame="1"/>
        </w:rPr>
        <w:t>’</w:t>
      </w:r>
      <w:r w:rsidR="00777A10" w:rsidRPr="00AC6B84">
        <w:rPr>
          <w:rStyle w:val="notranslate"/>
          <w:rFonts w:eastAsiaTheme="majorEastAsia"/>
          <w:color w:val="222222"/>
          <w:bdr w:val="none" w:sz="0" w:space="0" w:color="auto" w:frame="1"/>
        </w:rPr>
        <w:t xml:space="preserve">apprentissage adaptatif </w:t>
      </w:r>
      <w:r w:rsidR="00777A10" w:rsidRPr="00AC6B84">
        <w:rPr>
          <w:rStyle w:val="notranslate"/>
          <w:rFonts w:eastAsiaTheme="majorEastAsia"/>
          <w:color w:val="222222"/>
          <w:bdr w:val="none" w:sz="0" w:space="0" w:color="auto" w:frame="1"/>
        </w:rPr>
        <w:fldChar w:fldCharType="begin"/>
      </w:r>
      <w:r w:rsidR="00777A10" w:rsidRPr="00AC6B84">
        <w:rPr>
          <w:rStyle w:val="notranslate"/>
          <w:rFonts w:eastAsiaTheme="majorEastAsia"/>
          <w:color w:val="222222"/>
          <w:bdr w:val="none" w:sz="0" w:space="0" w:color="auto" w:frame="1"/>
        </w:rPr>
        <w:instrText xml:space="preserve"> ADDIN EN.CITE &lt;EndNote&gt;&lt;Cite&gt;&lt;Author&gt;Psyché&lt;/Author&gt;&lt;Year&gt;2019&lt;/Year&gt;&lt;RecNum&gt;420&lt;/RecNum&gt;&lt;DisplayText&gt;(Psyché et Ruer, 2019)&lt;/DisplayText&gt;&lt;record&gt;&lt;rec-number&gt;420&lt;/rec-number&gt;&lt;foreign-keys&gt;&lt;key app="EN" db-id="2sawxvp040t2dkea0vppt9f7z0d9f5axzexr" timestamp="1606131274"&gt;420&lt;/key&gt;&lt;/foreign-keys&gt;&lt;ref-type name="Journal Article"&gt;17&lt;/ref-type&gt;&lt;contributors&gt;&lt;authors&gt;&lt;author&gt;Psyché, Valéry, &lt;/author&gt;&lt;author&gt;Ruer, Perrine,&lt;/author&gt;&lt;/authors&gt;&lt;/contributors&gt;&lt;titles&gt;&lt;title&gt;L’apprentissage adaptatif intelligent.&lt;/title&gt;&lt;secondary-title&gt;Revue Le Tableau (http://pedagogie.uquebec.ca/portail/letableau).&lt;/secondary-title&gt;&lt;/titles&gt;&lt;periodical&gt;&lt;full-title&gt;Revue Le Tableau (http://pedagogie.uquebec.ca/portail/letableau).&lt;/full-title&gt;&lt;/periodical&gt;&lt;dates&gt;&lt;year&gt;2019&lt;/year&gt;&lt;/dates&gt;&lt;urls&gt;&lt;/urls&gt;&lt;/record&gt;&lt;/Cite&gt;&lt;/EndNote&gt;</w:instrText>
      </w:r>
      <w:r w:rsidR="00777A10" w:rsidRPr="00AC6B84">
        <w:rPr>
          <w:rStyle w:val="notranslate"/>
          <w:rFonts w:eastAsiaTheme="majorEastAsia"/>
          <w:color w:val="222222"/>
          <w:bdr w:val="none" w:sz="0" w:space="0" w:color="auto" w:frame="1"/>
        </w:rPr>
        <w:fldChar w:fldCharType="separate"/>
      </w:r>
      <w:r w:rsidR="00777A10" w:rsidRPr="00AC6B84">
        <w:rPr>
          <w:rStyle w:val="notranslate"/>
          <w:rFonts w:eastAsiaTheme="majorEastAsia"/>
          <w:noProof/>
          <w:color w:val="222222"/>
          <w:bdr w:val="none" w:sz="0" w:space="0" w:color="auto" w:frame="1"/>
        </w:rPr>
        <w:t>(Psyché et Ruer, 2019)</w:t>
      </w:r>
      <w:r w:rsidR="00777A10" w:rsidRPr="00AC6B84">
        <w:rPr>
          <w:rStyle w:val="notranslate"/>
          <w:rFonts w:eastAsiaTheme="majorEastAsia"/>
          <w:color w:val="222222"/>
          <w:bdr w:val="none" w:sz="0" w:space="0" w:color="auto" w:frame="1"/>
        </w:rPr>
        <w:fldChar w:fldCharType="end"/>
      </w:r>
      <w:r w:rsidR="009166C2" w:rsidRPr="00AC6B84">
        <w:rPr>
          <w:rStyle w:val="notranslate"/>
          <w:rFonts w:eastAsiaTheme="majorEastAsia"/>
          <w:color w:val="222222"/>
          <w:bdr w:val="none" w:sz="0" w:space="0" w:color="auto" w:frame="1"/>
        </w:rPr>
        <w:t>,</w:t>
      </w:r>
      <w:r w:rsidR="00EB2806" w:rsidRPr="00AC6B84">
        <w:rPr>
          <w:rStyle w:val="notranslate"/>
          <w:rFonts w:eastAsiaTheme="majorEastAsia"/>
          <w:color w:val="222222"/>
          <w:bdr w:val="none" w:sz="0" w:space="0" w:color="auto" w:frame="1"/>
        </w:rPr>
        <w:t xml:space="preserve"> </w:t>
      </w:r>
      <w:r w:rsidR="00810A4E" w:rsidRPr="00AC6B84">
        <w:rPr>
          <w:rStyle w:val="notranslate"/>
          <w:rFonts w:eastAsiaTheme="majorEastAsia"/>
          <w:color w:val="222222"/>
          <w:bdr w:val="none" w:sz="0" w:space="0" w:color="auto" w:frame="1"/>
        </w:rPr>
        <w:t>constituent une catégorie particulière d</w:t>
      </w:r>
      <w:r w:rsidR="00DA1839">
        <w:rPr>
          <w:rStyle w:val="notranslate"/>
          <w:rFonts w:eastAsiaTheme="majorEastAsia"/>
          <w:color w:val="222222"/>
          <w:bdr w:val="none" w:sz="0" w:space="0" w:color="auto" w:frame="1"/>
        </w:rPr>
        <w:t>’</w:t>
      </w:r>
      <w:r w:rsidR="009166C2" w:rsidRPr="00AC6B84">
        <w:rPr>
          <w:rStyle w:val="notranslate"/>
          <w:rFonts w:eastAsiaTheme="majorEastAsia"/>
          <w:color w:val="222222"/>
          <w:bdr w:val="none" w:sz="0" w:space="0" w:color="auto" w:frame="1"/>
        </w:rPr>
        <w:t>EAD</w:t>
      </w:r>
      <w:r w:rsidR="00EB2806" w:rsidRPr="00AC6B84">
        <w:rPr>
          <w:rStyle w:val="notranslate"/>
          <w:rFonts w:eastAsiaTheme="majorEastAsia"/>
          <w:color w:val="222222"/>
          <w:bdr w:val="none" w:sz="0" w:space="0" w:color="auto" w:frame="1"/>
        </w:rPr>
        <w:t>.</w:t>
      </w:r>
      <w:r w:rsidR="00810A4E" w:rsidRPr="00AC6B84">
        <w:rPr>
          <w:rStyle w:val="notranslate"/>
          <w:rFonts w:eastAsiaTheme="majorEastAsia"/>
          <w:color w:val="222222"/>
          <w:bdr w:val="none" w:sz="0" w:space="0" w:color="auto" w:frame="1"/>
        </w:rPr>
        <w:t xml:space="preserve"> </w:t>
      </w:r>
      <w:proofErr w:type="spellStart"/>
      <w:r w:rsidR="00D66467" w:rsidRPr="00AC6B84">
        <w:rPr>
          <w:rStyle w:val="notranslate"/>
          <w:rFonts w:eastAsiaTheme="majorEastAsia"/>
          <w:color w:val="222222"/>
          <w:bdr w:val="none" w:sz="0" w:space="0" w:color="auto" w:frame="1"/>
        </w:rPr>
        <w:t>Brusilovsky</w:t>
      </w:r>
      <w:proofErr w:type="spellEnd"/>
      <w:r w:rsidR="00D66467" w:rsidRPr="00AC6B84">
        <w:rPr>
          <w:rStyle w:val="notranslate"/>
          <w:rFonts w:eastAsiaTheme="majorEastAsia"/>
          <w:color w:val="222222"/>
          <w:bdr w:val="none" w:sz="0" w:space="0" w:color="auto" w:frame="1"/>
        </w:rPr>
        <w:t xml:space="preserve"> (1996</w:t>
      </w:r>
      <w:r w:rsidR="000308C6" w:rsidRPr="00AC6B84">
        <w:rPr>
          <w:rStyle w:val="notranslate"/>
          <w:rFonts w:eastAsiaTheme="majorEastAsia"/>
          <w:color w:val="222222"/>
          <w:bdr w:val="none" w:sz="0" w:space="0" w:color="auto" w:frame="1"/>
        </w:rPr>
        <w:t>) et</w:t>
      </w:r>
      <w:r w:rsidR="005531B5" w:rsidRPr="00AC6B84">
        <w:rPr>
          <w:rStyle w:val="notranslate"/>
          <w:rFonts w:eastAsiaTheme="majorEastAsia"/>
          <w:color w:val="222222"/>
          <w:bdr w:val="none" w:sz="0" w:space="0" w:color="auto" w:frame="1"/>
        </w:rPr>
        <w:t xml:space="preserve"> </w:t>
      </w:r>
      <w:r w:rsidR="000308C6" w:rsidRPr="00AC6B84">
        <w:rPr>
          <w:rStyle w:val="notranslate"/>
          <w:rFonts w:eastAsiaTheme="majorEastAsia"/>
          <w:color w:val="222222"/>
          <w:bdr w:val="none" w:sz="0" w:space="0" w:color="auto" w:frame="1"/>
        </w:rPr>
        <w:t>(</w:t>
      </w:r>
      <w:proofErr w:type="spellStart"/>
      <w:r w:rsidR="002D66F1" w:rsidRPr="00AC6B84">
        <w:rPr>
          <w:rStyle w:val="notranslate"/>
          <w:rFonts w:eastAsiaTheme="majorEastAsia"/>
          <w:color w:val="222222"/>
          <w:bdr w:val="none" w:sz="0" w:space="0" w:color="auto" w:frame="1"/>
        </w:rPr>
        <w:t>Brusilovsky</w:t>
      </w:r>
      <w:proofErr w:type="spellEnd"/>
      <w:r w:rsidR="002D66F1" w:rsidRPr="00AC6B84">
        <w:rPr>
          <w:rStyle w:val="notranslate"/>
          <w:rFonts w:eastAsiaTheme="majorEastAsia"/>
          <w:color w:val="222222"/>
          <w:bdr w:val="none" w:sz="0" w:space="0" w:color="auto" w:frame="1"/>
        </w:rPr>
        <w:t xml:space="preserve"> </w:t>
      </w:r>
      <w:r w:rsidR="005531B5" w:rsidRPr="007106EA">
        <w:rPr>
          <w:rStyle w:val="notranslate"/>
          <w:rFonts w:eastAsiaTheme="majorEastAsia"/>
          <w:i/>
          <w:iCs/>
          <w:color w:val="222222"/>
          <w:bdr w:val="none" w:sz="0" w:space="0" w:color="auto" w:frame="1"/>
        </w:rPr>
        <w:t>et al.</w:t>
      </w:r>
      <w:r w:rsidR="007106EA">
        <w:rPr>
          <w:rStyle w:val="notranslate"/>
          <w:rFonts w:eastAsiaTheme="majorEastAsia"/>
          <w:color w:val="222222"/>
          <w:bdr w:val="none" w:sz="0" w:space="0" w:color="auto" w:frame="1"/>
        </w:rPr>
        <w:t>,</w:t>
      </w:r>
      <w:r w:rsidR="005531B5" w:rsidRPr="00AC6B84">
        <w:rPr>
          <w:rStyle w:val="notranslate"/>
          <w:rFonts w:eastAsiaTheme="majorEastAsia"/>
          <w:color w:val="222222"/>
          <w:bdr w:val="none" w:sz="0" w:space="0" w:color="auto" w:frame="1"/>
        </w:rPr>
        <w:t xml:space="preserve"> 1998</w:t>
      </w:r>
      <w:r w:rsidR="00D66467" w:rsidRPr="00AC6B84">
        <w:rPr>
          <w:rStyle w:val="notranslate"/>
          <w:rFonts w:eastAsiaTheme="majorEastAsia"/>
          <w:color w:val="222222"/>
          <w:bdr w:val="none" w:sz="0" w:space="0" w:color="auto" w:frame="1"/>
        </w:rPr>
        <w:t xml:space="preserve">) </w:t>
      </w:r>
      <w:r w:rsidR="00810A4E" w:rsidRPr="00AC6B84">
        <w:rPr>
          <w:rStyle w:val="notranslate"/>
          <w:rFonts w:eastAsiaTheme="majorEastAsia"/>
          <w:color w:val="222222"/>
          <w:bdr w:val="none" w:sz="0" w:space="0" w:color="auto" w:frame="1"/>
        </w:rPr>
        <w:t xml:space="preserve">en </w:t>
      </w:r>
      <w:r w:rsidR="00D66467" w:rsidRPr="00AC6B84">
        <w:rPr>
          <w:rStyle w:val="notranslate"/>
          <w:rFonts w:eastAsiaTheme="majorEastAsia"/>
          <w:color w:val="222222"/>
          <w:bdr w:val="none" w:sz="0" w:space="0" w:color="auto" w:frame="1"/>
        </w:rPr>
        <w:t>énumère</w:t>
      </w:r>
      <w:r w:rsidR="00E4799E" w:rsidRPr="00AC6B84">
        <w:rPr>
          <w:rStyle w:val="notranslate"/>
          <w:rFonts w:eastAsiaTheme="majorEastAsia"/>
          <w:color w:val="222222"/>
          <w:bdr w:val="none" w:sz="0" w:space="0" w:color="auto" w:frame="1"/>
        </w:rPr>
        <w:t>nt</w:t>
      </w:r>
      <w:r w:rsidR="00D66467" w:rsidRPr="00AC6B84">
        <w:rPr>
          <w:rStyle w:val="notranslate"/>
          <w:rFonts w:eastAsiaTheme="majorEastAsia"/>
          <w:color w:val="222222"/>
          <w:bdr w:val="none" w:sz="0" w:space="0" w:color="auto" w:frame="1"/>
        </w:rPr>
        <w:t xml:space="preserve"> les principales propriétés</w:t>
      </w:r>
      <w:r w:rsidR="00E601B2">
        <w:rPr>
          <w:rStyle w:val="notranslate"/>
          <w:rFonts w:eastAsiaTheme="majorEastAsia"/>
          <w:color w:val="222222"/>
          <w:bdr w:val="none" w:sz="0" w:space="0" w:color="auto" w:frame="1"/>
        </w:rPr>
        <w:t> :</w:t>
      </w:r>
    </w:p>
    <w:p w14:paraId="6085EEB2" w14:textId="6829CE7F" w:rsidR="00D66467" w:rsidRPr="00AC6B84" w:rsidRDefault="00D66467" w:rsidP="008655B2">
      <w:pPr>
        <w:pStyle w:val="Paragraphedeliste"/>
        <w:widowControl w:val="0"/>
        <w:numPr>
          <w:ilvl w:val="0"/>
          <w:numId w:val="48"/>
        </w:numPr>
        <w:adjustRightInd w:val="0"/>
        <w:ind w:right="51"/>
        <w:rPr>
          <w:rStyle w:val="notranslate"/>
          <w:rFonts w:eastAsiaTheme="majorEastAsia"/>
          <w:color w:val="222222"/>
          <w:bdr w:val="none" w:sz="0" w:space="0" w:color="auto" w:frame="1"/>
          <w:lang w:eastAsia="fr-CA"/>
        </w:rPr>
      </w:pPr>
      <w:r w:rsidRPr="00AC6B84">
        <w:rPr>
          <w:rStyle w:val="notranslate"/>
          <w:rFonts w:eastAsiaTheme="majorEastAsia"/>
          <w:i/>
          <w:color w:val="222222"/>
          <w:bdr w:val="none" w:sz="0" w:space="0" w:color="auto" w:frame="1"/>
        </w:rPr>
        <w:t>La présentation adaptative de contenus</w:t>
      </w:r>
      <w:r w:rsidRPr="00AC6B84">
        <w:rPr>
          <w:rStyle w:val="notranslate"/>
          <w:rFonts w:eastAsiaTheme="majorEastAsia"/>
          <w:color w:val="222222"/>
          <w:bdr w:val="none" w:sz="0" w:space="0" w:color="auto" w:frame="1"/>
        </w:rPr>
        <w:t>. Les apprenants</w:t>
      </w:r>
      <w:r w:rsidR="00E601B2">
        <w:rPr>
          <w:rStyle w:val="notranslate"/>
          <w:rFonts w:eastAsiaTheme="majorEastAsia"/>
          <w:color w:val="222222"/>
          <w:bdr w:val="none" w:sz="0" w:space="0" w:color="auto" w:frame="1"/>
        </w:rPr>
        <w:t xml:space="preserve"> et les apprenantes</w:t>
      </w:r>
      <w:r w:rsidRPr="00AC6B84">
        <w:rPr>
          <w:rStyle w:val="notranslate"/>
          <w:rFonts w:eastAsiaTheme="majorEastAsia"/>
          <w:color w:val="222222"/>
          <w:bdr w:val="none" w:sz="0" w:space="0" w:color="auto" w:frame="1"/>
        </w:rPr>
        <w:t xml:space="preserve"> de niveaux de maîtrise différents se voient offrir des contenus différents. Par exemple, un</w:t>
      </w:r>
      <w:r w:rsidR="00E601B2">
        <w:rPr>
          <w:rStyle w:val="notranslate"/>
          <w:rFonts w:eastAsiaTheme="majorEastAsia"/>
          <w:color w:val="222222"/>
          <w:bdr w:val="none" w:sz="0" w:space="0" w:color="auto" w:frame="1"/>
        </w:rPr>
        <w:t>e personne</w:t>
      </w:r>
      <w:r w:rsidRPr="00AC6B84">
        <w:rPr>
          <w:rStyle w:val="notranslate"/>
          <w:rFonts w:eastAsiaTheme="majorEastAsia"/>
          <w:color w:val="222222"/>
          <w:bdr w:val="none" w:sz="0" w:space="0" w:color="auto" w:frame="1"/>
        </w:rPr>
        <w:t xml:space="preserve"> apprenant</w:t>
      </w:r>
      <w:r w:rsidR="00E601B2">
        <w:rPr>
          <w:rStyle w:val="notranslate"/>
          <w:rFonts w:eastAsiaTheme="majorEastAsia"/>
          <w:color w:val="222222"/>
          <w:bdr w:val="none" w:sz="0" w:space="0" w:color="auto" w:frame="1"/>
        </w:rPr>
        <w:t>e</w:t>
      </w:r>
      <w:r w:rsidRPr="00AC6B84">
        <w:rPr>
          <w:rStyle w:val="notranslate"/>
          <w:rFonts w:eastAsiaTheme="majorEastAsia"/>
          <w:color w:val="222222"/>
          <w:bdr w:val="none" w:sz="0" w:space="0" w:color="auto" w:frame="1"/>
        </w:rPr>
        <w:t xml:space="preserve"> avancé</w:t>
      </w:r>
      <w:r w:rsidR="00E601B2">
        <w:rPr>
          <w:rStyle w:val="notranslate"/>
          <w:rFonts w:eastAsiaTheme="majorEastAsia"/>
          <w:color w:val="222222"/>
          <w:bdr w:val="none" w:sz="0" w:space="0" w:color="auto" w:frame="1"/>
        </w:rPr>
        <w:t>e</w:t>
      </w:r>
      <w:r w:rsidRPr="00AC6B84">
        <w:rPr>
          <w:rStyle w:val="notranslate"/>
          <w:rFonts w:eastAsiaTheme="majorEastAsia"/>
          <w:color w:val="222222"/>
          <w:bdr w:val="none" w:sz="0" w:space="0" w:color="auto" w:frame="1"/>
        </w:rPr>
        <w:t xml:space="preserve"> par rapport à un objectif d</w:t>
      </w:r>
      <w:r w:rsidR="00DA1839">
        <w:rPr>
          <w:rStyle w:val="notranslate"/>
          <w:rFonts w:eastAsiaTheme="majorEastAsia"/>
          <w:color w:val="222222"/>
          <w:bdr w:val="none" w:sz="0" w:space="0" w:color="auto" w:frame="1"/>
        </w:rPr>
        <w:t>’</w:t>
      </w:r>
      <w:r w:rsidRPr="00AC6B84">
        <w:rPr>
          <w:rStyle w:val="notranslate"/>
          <w:rFonts w:eastAsiaTheme="majorEastAsia"/>
          <w:color w:val="222222"/>
          <w:bdr w:val="none" w:sz="0" w:space="0" w:color="auto" w:frame="1"/>
        </w:rPr>
        <w:t>apprentissage donné dispose de pages détaillées et denses. Un</w:t>
      </w:r>
      <w:r w:rsidR="00E601B2">
        <w:rPr>
          <w:rStyle w:val="notranslate"/>
          <w:rFonts w:eastAsiaTheme="majorEastAsia"/>
          <w:color w:val="222222"/>
          <w:bdr w:val="none" w:sz="0" w:space="0" w:color="auto" w:frame="1"/>
        </w:rPr>
        <w:t>e</w:t>
      </w:r>
      <w:r w:rsidRPr="00AC6B84">
        <w:rPr>
          <w:rStyle w:val="notranslate"/>
          <w:rFonts w:eastAsiaTheme="majorEastAsia"/>
          <w:color w:val="222222"/>
          <w:bdr w:val="none" w:sz="0" w:space="0" w:color="auto" w:frame="1"/>
        </w:rPr>
        <w:t xml:space="preserve"> </w:t>
      </w:r>
      <w:r w:rsidR="00E601B2">
        <w:rPr>
          <w:rStyle w:val="notranslate"/>
          <w:rFonts w:eastAsiaTheme="majorEastAsia"/>
          <w:color w:val="222222"/>
          <w:bdr w:val="none" w:sz="0" w:space="0" w:color="auto" w:frame="1"/>
        </w:rPr>
        <w:t xml:space="preserve">personne </w:t>
      </w:r>
      <w:r w:rsidRPr="00AC6B84">
        <w:rPr>
          <w:rStyle w:val="notranslate"/>
          <w:rFonts w:eastAsiaTheme="majorEastAsia"/>
          <w:color w:val="222222"/>
          <w:bdr w:val="none" w:sz="0" w:space="0" w:color="auto" w:frame="1"/>
        </w:rPr>
        <w:t>apprenant</w:t>
      </w:r>
      <w:r w:rsidR="00E601B2">
        <w:rPr>
          <w:rStyle w:val="notranslate"/>
          <w:rFonts w:eastAsiaTheme="majorEastAsia"/>
          <w:color w:val="222222"/>
          <w:bdr w:val="none" w:sz="0" w:space="0" w:color="auto" w:frame="1"/>
        </w:rPr>
        <w:t>e</w:t>
      </w:r>
      <w:r w:rsidRPr="00AC6B84">
        <w:rPr>
          <w:rStyle w:val="notranslate"/>
          <w:rFonts w:eastAsiaTheme="majorEastAsia"/>
          <w:color w:val="222222"/>
          <w:bdr w:val="none" w:sz="0" w:space="0" w:color="auto" w:frame="1"/>
        </w:rPr>
        <w:t xml:space="preserve"> novice aura accès à des pages présentant l</w:t>
      </w:r>
      <w:r w:rsidR="00DA1839">
        <w:rPr>
          <w:rStyle w:val="notranslate"/>
          <w:rFonts w:eastAsiaTheme="majorEastAsia"/>
          <w:color w:val="222222"/>
          <w:bdr w:val="none" w:sz="0" w:space="0" w:color="auto" w:frame="1"/>
        </w:rPr>
        <w:t>’</w:t>
      </w:r>
      <w:r w:rsidRPr="00AC6B84">
        <w:rPr>
          <w:rStyle w:val="notranslate"/>
          <w:rFonts w:eastAsiaTheme="majorEastAsia"/>
          <w:color w:val="222222"/>
          <w:bdr w:val="none" w:sz="0" w:space="0" w:color="auto" w:frame="1"/>
        </w:rPr>
        <w:t>essentiel des informations, sans détails, ou recevra des explications additionnelles.</w:t>
      </w:r>
    </w:p>
    <w:p w14:paraId="0D230AD1" w14:textId="4B455FA4" w:rsidR="00D66467" w:rsidRPr="00AC6B84" w:rsidRDefault="00D66467" w:rsidP="008655B2">
      <w:pPr>
        <w:pStyle w:val="Paragraphedeliste"/>
        <w:widowControl w:val="0"/>
        <w:numPr>
          <w:ilvl w:val="0"/>
          <w:numId w:val="48"/>
        </w:numPr>
        <w:adjustRightInd w:val="0"/>
        <w:ind w:right="51"/>
        <w:rPr>
          <w:rStyle w:val="notranslate"/>
          <w:rFonts w:eastAsiaTheme="majorEastAsia"/>
          <w:color w:val="222222"/>
          <w:bdr w:val="none" w:sz="0" w:space="0" w:color="auto" w:frame="1"/>
        </w:rPr>
      </w:pPr>
      <w:r w:rsidRPr="00AC6B84">
        <w:rPr>
          <w:rStyle w:val="notranslate"/>
          <w:rFonts w:eastAsiaTheme="majorEastAsia"/>
          <w:i/>
          <w:iCs/>
          <w:color w:val="222222"/>
          <w:bdr w:val="none" w:sz="0" w:space="0" w:color="auto" w:frame="1"/>
        </w:rPr>
        <w:t>La navigation</w:t>
      </w:r>
      <w:r w:rsidR="005D1E98" w:rsidRPr="00AC6B84">
        <w:rPr>
          <w:rStyle w:val="notranslate"/>
          <w:rFonts w:eastAsiaTheme="majorEastAsia"/>
          <w:color w:val="222222"/>
          <w:bdr w:val="none" w:sz="0" w:space="0" w:color="auto" w:frame="1"/>
        </w:rPr>
        <w:t>.</w:t>
      </w:r>
      <w:r w:rsidRPr="00AC6B84">
        <w:rPr>
          <w:rStyle w:val="notranslate"/>
          <w:rFonts w:eastAsiaTheme="majorEastAsia"/>
          <w:color w:val="222222"/>
          <w:bdr w:val="none" w:sz="0" w:space="0" w:color="auto" w:frame="1"/>
        </w:rPr>
        <w:t xml:space="preserve"> </w:t>
      </w:r>
      <w:r w:rsidR="005D1E98" w:rsidRPr="00AC6B84">
        <w:rPr>
          <w:rStyle w:val="notranslate"/>
          <w:rFonts w:eastAsiaTheme="majorEastAsia"/>
          <w:color w:val="222222"/>
          <w:bdr w:val="none" w:sz="0" w:space="0" w:color="auto" w:frame="1"/>
        </w:rPr>
        <w:t>D</w:t>
      </w:r>
      <w:r w:rsidRPr="00AC6B84">
        <w:rPr>
          <w:rStyle w:val="notranslate"/>
          <w:rFonts w:eastAsiaTheme="majorEastAsia"/>
          <w:color w:val="222222"/>
          <w:bdr w:val="none" w:sz="0" w:space="0" w:color="auto" w:frame="1"/>
        </w:rPr>
        <w:t>ans un hypermédia</w:t>
      </w:r>
      <w:r w:rsidR="005D1E98" w:rsidRPr="00AC6B84">
        <w:rPr>
          <w:rStyle w:val="notranslate"/>
          <w:rFonts w:eastAsiaTheme="majorEastAsia"/>
          <w:color w:val="222222"/>
          <w:bdr w:val="none" w:sz="0" w:space="0" w:color="auto" w:frame="1"/>
        </w:rPr>
        <w:t>, la navigation</w:t>
      </w:r>
      <w:r w:rsidRPr="00AC6B84">
        <w:rPr>
          <w:rStyle w:val="notranslate"/>
          <w:rFonts w:eastAsiaTheme="majorEastAsia"/>
          <w:color w:val="222222"/>
          <w:bdr w:val="none" w:sz="0" w:space="0" w:color="auto" w:frame="1"/>
        </w:rPr>
        <w:t xml:space="preserve"> se fait par le choix des liens (une représentation visible et cliquable des pages accessibles dans un espace donné). Il s</w:t>
      </w:r>
      <w:r w:rsidR="00DA1839">
        <w:rPr>
          <w:rStyle w:val="notranslate"/>
          <w:rFonts w:eastAsiaTheme="majorEastAsia"/>
          <w:color w:val="222222"/>
          <w:bdr w:val="none" w:sz="0" w:space="0" w:color="auto" w:frame="1"/>
        </w:rPr>
        <w:t>’</w:t>
      </w:r>
      <w:r w:rsidRPr="00AC6B84">
        <w:rPr>
          <w:rStyle w:val="notranslate"/>
          <w:rFonts w:eastAsiaTheme="majorEastAsia"/>
          <w:color w:val="222222"/>
          <w:bdr w:val="none" w:sz="0" w:space="0" w:color="auto" w:frame="1"/>
        </w:rPr>
        <w:t>agit des boutons, des listes et des menus. Les liens contextuels sont fortement associés au contenu de la page où ils apparaissent (</w:t>
      </w:r>
      <w:r w:rsidR="00E601B2">
        <w:rPr>
          <w:rStyle w:val="notranslate"/>
          <w:rFonts w:eastAsiaTheme="majorEastAsia"/>
          <w:color w:val="222222"/>
          <w:bdr w:val="none" w:sz="0" w:space="0" w:color="auto" w:frame="1"/>
        </w:rPr>
        <w:t xml:space="preserve">par exemple, </w:t>
      </w:r>
      <w:r w:rsidRPr="00AC6B84">
        <w:rPr>
          <w:rStyle w:val="notranslate"/>
          <w:rFonts w:eastAsiaTheme="majorEastAsia"/>
          <w:color w:val="222222"/>
          <w:bdr w:val="none" w:sz="0" w:space="0" w:color="auto" w:frame="1"/>
        </w:rPr>
        <w:t xml:space="preserve">lien vers une autre section de la page, lien </w:t>
      </w:r>
      <w:r w:rsidR="005D5841">
        <w:rPr>
          <w:rStyle w:val="notranslate"/>
          <w:rFonts w:eastAsiaTheme="majorEastAsia"/>
          <w:color w:val="222222"/>
          <w:bdr w:val="none" w:sz="0" w:space="0" w:color="auto" w:frame="1"/>
        </w:rPr>
        <w:t>se trouvant</w:t>
      </w:r>
      <w:r w:rsidR="005D5841" w:rsidRPr="00AC6B84">
        <w:rPr>
          <w:rStyle w:val="notranslate"/>
          <w:rFonts w:eastAsiaTheme="majorEastAsia"/>
          <w:color w:val="222222"/>
          <w:bdr w:val="none" w:sz="0" w:space="0" w:color="auto" w:frame="1"/>
        </w:rPr>
        <w:t xml:space="preserve"> </w:t>
      </w:r>
      <w:r w:rsidRPr="00AC6B84">
        <w:rPr>
          <w:rStyle w:val="notranslate"/>
          <w:rFonts w:eastAsiaTheme="majorEastAsia"/>
          <w:color w:val="222222"/>
          <w:bdr w:val="none" w:sz="0" w:space="0" w:color="auto" w:frame="1"/>
        </w:rPr>
        <w:t>en plein milieu d</w:t>
      </w:r>
      <w:r w:rsidR="00DA1839">
        <w:rPr>
          <w:rStyle w:val="notranslate"/>
          <w:rFonts w:eastAsiaTheme="majorEastAsia"/>
          <w:color w:val="222222"/>
          <w:bdr w:val="none" w:sz="0" w:space="0" w:color="auto" w:frame="1"/>
        </w:rPr>
        <w:t>’</w:t>
      </w:r>
      <w:r w:rsidRPr="00AC6B84">
        <w:rPr>
          <w:rStyle w:val="notranslate"/>
          <w:rFonts w:eastAsiaTheme="majorEastAsia"/>
          <w:color w:val="222222"/>
          <w:bdr w:val="none" w:sz="0" w:space="0" w:color="auto" w:frame="1"/>
        </w:rPr>
        <w:t>une phrase et correspondant</w:t>
      </w:r>
      <w:r w:rsidR="00E601B2">
        <w:rPr>
          <w:rStyle w:val="notranslate"/>
          <w:rFonts w:eastAsiaTheme="majorEastAsia"/>
          <w:color w:val="222222"/>
          <w:bdr w:val="none" w:sz="0" w:space="0" w:color="auto" w:frame="1"/>
        </w:rPr>
        <w:t xml:space="preserve"> </w:t>
      </w:r>
      <w:r w:rsidRPr="00AC6B84">
        <w:rPr>
          <w:rStyle w:val="notranslate"/>
          <w:rFonts w:eastAsiaTheme="majorEastAsia"/>
          <w:color w:val="222222"/>
          <w:bdr w:val="none" w:sz="0" w:space="0" w:color="auto" w:frame="1"/>
        </w:rPr>
        <w:t>à un mot</w:t>
      </w:r>
      <w:r w:rsidR="00A71EC7" w:rsidRPr="00AC6B84">
        <w:rPr>
          <w:rStyle w:val="notranslate"/>
          <w:rFonts w:eastAsiaTheme="majorEastAsia"/>
          <w:color w:val="222222"/>
          <w:bdr w:val="none" w:sz="0" w:space="0" w:color="auto" w:frame="1"/>
        </w:rPr>
        <w:t>-</w:t>
      </w:r>
      <w:r w:rsidRPr="00AC6B84">
        <w:rPr>
          <w:rStyle w:val="notranslate"/>
          <w:rFonts w:eastAsiaTheme="majorEastAsia"/>
          <w:color w:val="222222"/>
          <w:bdr w:val="none" w:sz="0" w:space="0" w:color="auto" w:frame="1"/>
        </w:rPr>
        <w:t xml:space="preserve">clé). </w:t>
      </w:r>
      <w:r w:rsidR="005D5841">
        <w:rPr>
          <w:rStyle w:val="notranslate"/>
          <w:rFonts w:eastAsiaTheme="majorEastAsia"/>
          <w:color w:val="222222"/>
          <w:bdr w:val="none" w:sz="0" w:space="0" w:color="auto" w:frame="1"/>
        </w:rPr>
        <w:t>Certains</w:t>
      </w:r>
      <w:r w:rsidR="005D5841" w:rsidRPr="00AC6B84">
        <w:rPr>
          <w:rStyle w:val="notranslate"/>
          <w:rFonts w:eastAsiaTheme="majorEastAsia"/>
          <w:color w:val="222222"/>
          <w:bdr w:val="none" w:sz="0" w:space="0" w:color="auto" w:frame="1"/>
        </w:rPr>
        <w:t xml:space="preserve"> </w:t>
      </w:r>
      <w:r w:rsidRPr="00AC6B84">
        <w:rPr>
          <w:rStyle w:val="notranslate"/>
          <w:rFonts w:eastAsiaTheme="majorEastAsia"/>
          <w:color w:val="222222"/>
          <w:bdr w:val="none" w:sz="0" w:space="0" w:color="auto" w:frame="1"/>
        </w:rPr>
        <w:t xml:space="preserve">liens </w:t>
      </w:r>
      <w:r w:rsidR="005D5841">
        <w:rPr>
          <w:rStyle w:val="notranslate"/>
          <w:rFonts w:eastAsiaTheme="majorEastAsia"/>
          <w:color w:val="222222"/>
          <w:bdr w:val="none" w:sz="0" w:space="0" w:color="auto" w:frame="1"/>
        </w:rPr>
        <w:t>sont présents</w:t>
      </w:r>
      <w:r w:rsidR="005D5841" w:rsidRPr="00AC6B84">
        <w:rPr>
          <w:rStyle w:val="notranslate"/>
          <w:rFonts w:eastAsiaTheme="majorEastAsia"/>
          <w:color w:val="222222"/>
          <w:bdr w:val="none" w:sz="0" w:space="0" w:color="auto" w:frame="1"/>
        </w:rPr>
        <w:t xml:space="preserve"> </w:t>
      </w:r>
      <w:r w:rsidRPr="00AC6B84">
        <w:rPr>
          <w:rStyle w:val="notranslate"/>
          <w:rFonts w:eastAsiaTheme="majorEastAsia"/>
          <w:color w:val="222222"/>
          <w:bdr w:val="none" w:sz="0" w:space="0" w:color="auto" w:frame="1"/>
        </w:rPr>
        <w:t xml:space="preserve">dans les glossaires ou les tables des matières. </w:t>
      </w:r>
      <w:r w:rsidR="005D5841">
        <w:rPr>
          <w:rStyle w:val="notranslate"/>
          <w:rFonts w:eastAsiaTheme="majorEastAsia"/>
          <w:color w:val="222222"/>
          <w:bdr w:val="none" w:sz="0" w:space="0" w:color="auto" w:frame="1"/>
        </w:rPr>
        <w:t>D’autres</w:t>
      </w:r>
      <w:r w:rsidR="005D5841" w:rsidRPr="00AC6B84">
        <w:rPr>
          <w:rStyle w:val="notranslate"/>
          <w:rFonts w:eastAsiaTheme="majorEastAsia"/>
          <w:color w:val="222222"/>
          <w:bdr w:val="none" w:sz="0" w:space="0" w:color="auto" w:frame="1"/>
        </w:rPr>
        <w:t xml:space="preserve"> </w:t>
      </w:r>
      <w:r w:rsidRPr="00AC6B84">
        <w:rPr>
          <w:rStyle w:val="notranslate"/>
          <w:rFonts w:eastAsiaTheme="majorEastAsia"/>
          <w:color w:val="222222"/>
          <w:bdr w:val="none" w:sz="0" w:space="0" w:color="auto" w:frame="1"/>
        </w:rPr>
        <w:t>apparaissent sur des cartes de navigation locale ou globale au moyen d</w:t>
      </w:r>
      <w:r w:rsidR="00DA1839">
        <w:rPr>
          <w:rStyle w:val="notranslate"/>
          <w:rFonts w:eastAsiaTheme="majorEastAsia"/>
          <w:color w:val="222222"/>
          <w:bdr w:val="none" w:sz="0" w:space="0" w:color="auto" w:frame="1"/>
        </w:rPr>
        <w:t>’</w:t>
      </w:r>
      <w:r w:rsidRPr="00AC6B84">
        <w:rPr>
          <w:rStyle w:val="notranslate"/>
          <w:rFonts w:eastAsiaTheme="majorEastAsia"/>
          <w:color w:val="222222"/>
          <w:bdr w:val="none" w:sz="0" w:space="0" w:color="auto" w:frame="1"/>
        </w:rPr>
        <w:t>une représentation visuelle de l</w:t>
      </w:r>
      <w:r w:rsidR="00DA1839">
        <w:rPr>
          <w:rStyle w:val="notranslate"/>
          <w:rFonts w:eastAsiaTheme="majorEastAsia"/>
          <w:color w:val="222222"/>
          <w:bdr w:val="none" w:sz="0" w:space="0" w:color="auto" w:frame="1"/>
        </w:rPr>
        <w:t>’</w:t>
      </w:r>
      <w:r w:rsidRPr="00AC6B84">
        <w:rPr>
          <w:rStyle w:val="notranslate"/>
          <w:rFonts w:eastAsiaTheme="majorEastAsia"/>
          <w:color w:val="222222"/>
          <w:bdr w:val="none" w:sz="0" w:space="0" w:color="auto" w:frame="1"/>
        </w:rPr>
        <w:t>espace de navigation.</w:t>
      </w:r>
    </w:p>
    <w:p w14:paraId="1462B9D6" w14:textId="3F72F3B7" w:rsidR="00D66467" w:rsidRPr="00AC6B84" w:rsidRDefault="00D66467" w:rsidP="008655B2">
      <w:pPr>
        <w:pStyle w:val="Paragraphedeliste"/>
        <w:widowControl w:val="0"/>
        <w:numPr>
          <w:ilvl w:val="0"/>
          <w:numId w:val="48"/>
        </w:numPr>
        <w:adjustRightInd w:val="0"/>
        <w:ind w:right="51"/>
        <w:rPr>
          <w:rStyle w:val="notranslate"/>
          <w:rFonts w:eastAsiaTheme="majorEastAsia"/>
          <w:color w:val="222222"/>
          <w:bdr w:val="none" w:sz="0" w:space="0" w:color="auto" w:frame="1"/>
        </w:rPr>
      </w:pPr>
      <w:r w:rsidRPr="00AC6B84">
        <w:rPr>
          <w:rStyle w:val="notranslate"/>
          <w:rFonts w:eastAsiaTheme="majorEastAsia"/>
          <w:i/>
          <w:color w:val="222222"/>
          <w:bdr w:val="none" w:sz="0" w:space="0" w:color="auto" w:frame="1"/>
        </w:rPr>
        <w:t>Le soutien à la navigation</w:t>
      </w:r>
      <w:r w:rsidR="00A71EC7" w:rsidRPr="00AC6B84">
        <w:rPr>
          <w:rStyle w:val="notranslate"/>
          <w:rFonts w:eastAsiaTheme="majorEastAsia"/>
          <w:color w:val="222222"/>
          <w:bdr w:val="none" w:sz="0" w:space="0" w:color="auto" w:frame="1"/>
        </w:rPr>
        <w:t>. L</w:t>
      </w:r>
      <w:r w:rsidR="00B64A69" w:rsidRPr="00AC6B84">
        <w:rPr>
          <w:rStyle w:val="notranslate"/>
          <w:rFonts w:eastAsiaTheme="majorEastAsia"/>
          <w:color w:val="222222"/>
          <w:bdr w:val="none" w:sz="0" w:space="0" w:color="auto" w:frame="1"/>
        </w:rPr>
        <w:t>a navigation de l</w:t>
      </w:r>
      <w:r w:rsidR="005D5841">
        <w:rPr>
          <w:rStyle w:val="notranslate"/>
          <w:rFonts w:eastAsiaTheme="majorEastAsia"/>
          <w:color w:val="222222"/>
          <w:bdr w:val="none" w:sz="0" w:space="0" w:color="auto" w:frame="1"/>
        </w:rPr>
        <w:t xml:space="preserve">a personne </w:t>
      </w:r>
      <w:r w:rsidRPr="00AC6B84">
        <w:rPr>
          <w:rStyle w:val="notranslate"/>
          <w:rFonts w:eastAsiaTheme="majorEastAsia"/>
          <w:color w:val="222222"/>
          <w:bdr w:val="none" w:sz="0" w:space="0" w:color="auto" w:frame="1"/>
        </w:rPr>
        <w:t>apprenant</w:t>
      </w:r>
      <w:r w:rsidR="005D5841">
        <w:rPr>
          <w:rStyle w:val="notranslate"/>
          <w:rFonts w:eastAsiaTheme="majorEastAsia"/>
          <w:color w:val="222222"/>
          <w:bdr w:val="none" w:sz="0" w:space="0" w:color="auto" w:frame="1"/>
        </w:rPr>
        <w:t>e</w:t>
      </w:r>
      <w:r w:rsidRPr="00AC6B84">
        <w:rPr>
          <w:rStyle w:val="notranslate"/>
          <w:rFonts w:eastAsiaTheme="majorEastAsia"/>
          <w:color w:val="222222"/>
          <w:bdr w:val="none" w:sz="0" w:space="0" w:color="auto" w:frame="1"/>
        </w:rPr>
        <w:t xml:space="preserve"> </w:t>
      </w:r>
      <w:r w:rsidR="00B64A69" w:rsidRPr="00AC6B84">
        <w:rPr>
          <w:rStyle w:val="notranslate"/>
          <w:rFonts w:eastAsiaTheme="majorEastAsia"/>
          <w:color w:val="222222"/>
          <w:bdr w:val="none" w:sz="0" w:space="0" w:color="auto" w:frame="1"/>
        </w:rPr>
        <w:t>dans l</w:t>
      </w:r>
      <w:r w:rsidR="00DA1839">
        <w:rPr>
          <w:rStyle w:val="notranslate"/>
          <w:rFonts w:eastAsiaTheme="majorEastAsia"/>
          <w:color w:val="222222"/>
          <w:bdr w:val="none" w:sz="0" w:space="0" w:color="auto" w:frame="1"/>
        </w:rPr>
        <w:t>’</w:t>
      </w:r>
      <w:r w:rsidR="00B64A69" w:rsidRPr="00AC6B84">
        <w:rPr>
          <w:rStyle w:val="notranslate"/>
          <w:rFonts w:eastAsiaTheme="majorEastAsia"/>
          <w:color w:val="222222"/>
          <w:bdr w:val="none" w:sz="0" w:space="0" w:color="auto" w:frame="1"/>
        </w:rPr>
        <w:t xml:space="preserve">hyperespace </w:t>
      </w:r>
      <w:r w:rsidR="00A71EC7" w:rsidRPr="00AC6B84">
        <w:rPr>
          <w:rStyle w:val="notranslate"/>
          <w:rFonts w:eastAsiaTheme="majorEastAsia"/>
          <w:color w:val="222222"/>
          <w:bdr w:val="none" w:sz="0" w:space="0" w:color="auto" w:frame="1"/>
        </w:rPr>
        <w:t>est guidé</w:t>
      </w:r>
      <w:r w:rsidR="00B64A69" w:rsidRPr="00AC6B84">
        <w:rPr>
          <w:rStyle w:val="notranslate"/>
          <w:rFonts w:eastAsiaTheme="majorEastAsia"/>
          <w:color w:val="222222"/>
          <w:bdr w:val="none" w:sz="0" w:space="0" w:color="auto" w:frame="1"/>
        </w:rPr>
        <w:t>e</w:t>
      </w:r>
      <w:r w:rsidR="00A71EC7" w:rsidRPr="00AC6B84">
        <w:rPr>
          <w:rStyle w:val="notranslate"/>
          <w:rFonts w:eastAsiaTheme="majorEastAsia"/>
          <w:color w:val="222222"/>
          <w:bdr w:val="none" w:sz="0" w:space="0" w:color="auto" w:frame="1"/>
        </w:rPr>
        <w:t xml:space="preserve"> </w:t>
      </w:r>
      <w:r w:rsidR="00B64A69" w:rsidRPr="00AC6B84">
        <w:rPr>
          <w:rStyle w:val="notranslate"/>
          <w:rFonts w:eastAsiaTheme="majorEastAsia"/>
          <w:color w:val="222222"/>
          <w:bdr w:val="none" w:sz="0" w:space="0" w:color="auto" w:frame="1"/>
        </w:rPr>
        <w:t xml:space="preserve">par la suggestion de </w:t>
      </w:r>
      <w:r w:rsidRPr="00AC6B84">
        <w:rPr>
          <w:rStyle w:val="notranslate"/>
          <w:rFonts w:eastAsiaTheme="majorEastAsia"/>
          <w:color w:val="222222"/>
          <w:bdr w:val="none" w:sz="0" w:space="0" w:color="auto" w:frame="1"/>
        </w:rPr>
        <w:t xml:space="preserve">liens à visiter en fonction de </w:t>
      </w:r>
      <w:r w:rsidR="00A71EC7" w:rsidRPr="00AC6B84">
        <w:rPr>
          <w:rStyle w:val="notranslate"/>
          <w:rFonts w:eastAsiaTheme="majorEastAsia"/>
          <w:color w:val="222222"/>
          <w:bdr w:val="none" w:sz="0" w:space="0" w:color="auto" w:frame="1"/>
        </w:rPr>
        <w:t xml:space="preserve">ses </w:t>
      </w:r>
      <w:r w:rsidRPr="00AC6B84">
        <w:rPr>
          <w:rStyle w:val="notranslate"/>
          <w:rFonts w:eastAsiaTheme="majorEastAsia"/>
          <w:color w:val="222222"/>
          <w:bdr w:val="none" w:sz="0" w:space="0" w:color="auto" w:frame="1"/>
        </w:rPr>
        <w:t xml:space="preserve">buts, de </w:t>
      </w:r>
      <w:r w:rsidR="00A71EC7" w:rsidRPr="00AC6B84">
        <w:rPr>
          <w:rStyle w:val="notranslate"/>
          <w:rFonts w:eastAsiaTheme="majorEastAsia"/>
          <w:color w:val="222222"/>
          <w:bdr w:val="none" w:sz="0" w:space="0" w:color="auto" w:frame="1"/>
        </w:rPr>
        <w:t xml:space="preserve">son </w:t>
      </w:r>
      <w:r w:rsidRPr="00AC6B84">
        <w:rPr>
          <w:rStyle w:val="notranslate"/>
          <w:rFonts w:eastAsiaTheme="majorEastAsia"/>
          <w:color w:val="222222"/>
          <w:bdr w:val="none" w:sz="0" w:space="0" w:color="auto" w:frame="1"/>
        </w:rPr>
        <w:t>niveau de connaissance</w:t>
      </w:r>
      <w:r w:rsidR="00A71EC7" w:rsidRPr="00AC6B84">
        <w:rPr>
          <w:rStyle w:val="notranslate"/>
          <w:rFonts w:eastAsiaTheme="majorEastAsia"/>
          <w:color w:val="222222"/>
          <w:bdr w:val="none" w:sz="0" w:space="0" w:color="auto" w:frame="1"/>
        </w:rPr>
        <w:t>s</w:t>
      </w:r>
      <w:r w:rsidRPr="00AC6B84">
        <w:rPr>
          <w:rStyle w:val="notranslate"/>
          <w:rFonts w:eastAsiaTheme="majorEastAsia"/>
          <w:color w:val="222222"/>
          <w:bdr w:val="none" w:sz="0" w:space="0" w:color="auto" w:frame="1"/>
        </w:rPr>
        <w:t xml:space="preserve"> et de </w:t>
      </w:r>
      <w:r w:rsidR="00A71EC7" w:rsidRPr="00AC6B84">
        <w:rPr>
          <w:rStyle w:val="notranslate"/>
          <w:rFonts w:eastAsiaTheme="majorEastAsia"/>
          <w:color w:val="222222"/>
          <w:bdr w:val="none" w:sz="0" w:space="0" w:color="auto" w:frame="1"/>
        </w:rPr>
        <w:t xml:space="preserve">ses </w:t>
      </w:r>
      <w:r w:rsidRPr="00AC6B84">
        <w:rPr>
          <w:rStyle w:val="notranslate"/>
          <w:rFonts w:eastAsiaTheme="majorEastAsia"/>
          <w:color w:val="222222"/>
          <w:bdr w:val="none" w:sz="0" w:space="0" w:color="auto" w:frame="1"/>
        </w:rPr>
        <w:t xml:space="preserve">préférences. Le soutien à la navigation peut être mis en œuvre au moyen de plusieurs </w:t>
      </w:r>
      <w:r w:rsidR="00EB2806" w:rsidRPr="00AC6B84">
        <w:rPr>
          <w:rStyle w:val="notranslate"/>
          <w:rFonts w:eastAsiaTheme="majorEastAsia"/>
          <w:color w:val="222222"/>
          <w:bdr w:val="none" w:sz="0" w:space="0" w:color="auto" w:frame="1"/>
        </w:rPr>
        <w:t>stratégies</w:t>
      </w:r>
      <w:r w:rsidR="00DA64BD" w:rsidRPr="00AC6B84">
        <w:rPr>
          <w:rStyle w:val="notranslate"/>
          <w:rFonts w:eastAsiaTheme="majorEastAsia"/>
          <w:color w:val="222222"/>
          <w:bdr w:val="none" w:sz="0" w:space="0" w:color="auto" w:frame="1"/>
        </w:rPr>
        <w:t> </w:t>
      </w:r>
      <w:r w:rsidRPr="00AC6B84">
        <w:rPr>
          <w:rStyle w:val="notranslate"/>
          <w:rFonts w:eastAsiaTheme="majorEastAsia"/>
          <w:color w:val="222222"/>
          <w:bdr w:val="none" w:sz="0" w:space="0" w:color="auto" w:frame="1"/>
        </w:rPr>
        <w:t>: l</w:t>
      </w:r>
      <w:r w:rsidR="00DA1839">
        <w:rPr>
          <w:rStyle w:val="notranslate"/>
          <w:rFonts w:eastAsiaTheme="majorEastAsia"/>
          <w:color w:val="222222"/>
          <w:bdr w:val="none" w:sz="0" w:space="0" w:color="auto" w:frame="1"/>
        </w:rPr>
        <w:t>’</w:t>
      </w:r>
      <w:r w:rsidRPr="00AC6B84">
        <w:rPr>
          <w:rStyle w:val="notranslate"/>
          <w:rFonts w:eastAsiaTheme="majorEastAsia"/>
          <w:color w:val="222222"/>
          <w:bdr w:val="none" w:sz="0" w:space="0" w:color="auto" w:frame="1"/>
        </w:rPr>
        <w:t xml:space="preserve">accompagnement, le tri des liens vers les pages, la </w:t>
      </w:r>
      <w:r w:rsidRPr="00AC6B84">
        <w:rPr>
          <w:rStyle w:val="notranslate"/>
          <w:rFonts w:eastAsiaTheme="majorEastAsia"/>
          <w:color w:val="222222"/>
          <w:bdr w:val="none" w:sz="0" w:space="0" w:color="auto" w:frame="1"/>
        </w:rPr>
        <w:lastRenderedPageBreak/>
        <w:t>dissimulation des liens à éviter, l</w:t>
      </w:r>
      <w:r w:rsidR="00DA1839">
        <w:rPr>
          <w:rStyle w:val="notranslate"/>
          <w:rFonts w:eastAsiaTheme="majorEastAsia"/>
          <w:color w:val="222222"/>
          <w:bdr w:val="none" w:sz="0" w:space="0" w:color="auto" w:frame="1"/>
        </w:rPr>
        <w:t>’</w:t>
      </w:r>
      <w:r w:rsidRPr="00AC6B84">
        <w:rPr>
          <w:rStyle w:val="notranslate"/>
          <w:rFonts w:eastAsiaTheme="majorEastAsia"/>
          <w:color w:val="222222"/>
          <w:bdr w:val="none" w:sz="0" w:space="0" w:color="auto" w:frame="1"/>
        </w:rPr>
        <w:t>annotation des liens et l</w:t>
      </w:r>
      <w:r w:rsidR="00DA1839">
        <w:rPr>
          <w:rStyle w:val="notranslate"/>
          <w:rFonts w:eastAsiaTheme="majorEastAsia"/>
          <w:color w:val="222222"/>
          <w:bdr w:val="none" w:sz="0" w:space="0" w:color="auto" w:frame="1"/>
        </w:rPr>
        <w:t>’</w:t>
      </w:r>
      <w:r w:rsidRPr="00AC6B84">
        <w:rPr>
          <w:rStyle w:val="notranslate"/>
          <w:rFonts w:eastAsiaTheme="majorEastAsia"/>
          <w:color w:val="222222"/>
          <w:bdr w:val="none" w:sz="0" w:space="0" w:color="auto" w:frame="1"/>
        </w:rPr>
        <w:t>adaptation de la carte de navigation.</w:t>
      </w:r>
    </w:p>
    <w:p w14:paraId="5ACE3985" w14:textId="45C0A3CD" w:rsidR="00FD7FEB" w:rsidRPr="00AC6B84" w:rsidRDefault="00B75546" w:rsidP="00F71F1D">
      <w:pPr>
        <w:widowControl w:val="0"/>
        <w:adjustRightInd w:val="0"/>
        <w:spacing w:after="120"/>
        <w:ind w:right="51"/>
        <w:jc w:val="both"/>
        <w:rPr>
          <w:rStyle w:val="notranslate"/>
          <w:rFonts w:eastAsiaTheme="majorEastAsia"/>
          <w:color w:val="222222"/>
          <w:bdr w:val="none" w:sz="0" w:space="0" w:color="auto" w:frame="1"/>
          <w:lang w:eastAsia="en-US"/>
        </w:rPr>
      </w:pPr>
      <w:r w:rsidRPr="00AC6B84">
        <w:rPr>
          <w:rStyle w:val="notranslate"/>
          <w:rFonts w:eastAsiaTheme="majorEastAsia"/>
          <w:color w:val="222222"/>
          <w:bdr w:val="none" w:sz="0" w:space="0" w:color="auto" w:frame="1"/>
        </w:rPr>
        <w:t>À l</w:t>
      </w:r>
      <w:r w:rsidR="00DA1839">
        <w:rPr>
          <w:rStyle w:val="notranslate"/>
          <w:rFonts w:eastAsiaTheme="majorEastAsia"/>
          <w:color w:val="222222"/>
          <w:bdr w:val="none" w:sz="0" w:space="0" w:color="auto" w:frame="1"/>
        </w:rPr>
        <w:t>’</w:t>
      </w:r>
      <w:r w:rsidRPr="00AC6B84">
        <w:rPr>
          <w:rStyle w:val="notranslate"/>
          <w:rFonts w:eastAsiaTheme="majorEastAsia"/>
          <w:color w:val="222222"/>
          <w:bdr w:val="none" w:sz="0" w:space="0" w:color="auto" w:frame="1"/>
        </w:rPr>
        <w:t>instar d</w:t>
      </w:r>
      <w:r w:rsidR="00DA1839">
        <w:rPr>
          <w:rStyle w:val="notranslate"/>
          <w:rFonts w:eastAsiaTheme="majorEastAsia"/>
          <w:color w:val="222222"/>
          <w:bdr w:val="none" w:sz="0" w:space="0" w:color="auto" w:frame="1"/>
        </w:rPr>
        <w:t>’</w:t>
      </w:r>
      <w:r w:rsidRPr="00AC6B84">
        <w:rPr>
          <w:rStyle w:val="notranslate"/>
          <w:rFonts w:eastAsiaTheme="majorEastAsia"/>
          <w:color w:val="222222"/>
          <w:bdr w:val="none" w:sz="0" w:space="0" w:color="auto" w:frame="1"/>
        </w:rPr>
        <w:t xml:space="preserve">un STI, </w:t>
      </w:r>
      <w:r w:rsidR="00810A4E" w:rsidRPr="00AC6B84">
        <w:rPr>
          <w:rStyle w:val="notranslate"/>
          <w:rFonts w:eastAsiaTheme="majorEastAsia"/>
          <w:color w:val="222222"/>
          <w:bdr w:val="none" w:sz="0" w:space="0" w:color="auto" w:frame="1"/>
        </w:rPr>
        <w:t xml:space="preserve">un </w:t>
      </w:r>
      <w:r w:rsidR="00FD7FEB" w:rsidRPr="00AC6B84">
        <w:rPr>
          <w:rStyle w:val="notranslate"/>
          <w:rFonts w:eastAsiaTheme="majorEastAsia"/>
          <w:color w:val="222222"/>
          <w:bdr w:val="none" w:sz="0" w:space="0" w:color="auto" w:frame="1"/>
        </w:rPr>
        <w:t>système hypermédia</w:t>
      </w:r>
      <w:r w:rsidR="00D66467" w:rsidRPr="00AC6B84">
        <w:rPr>
          <w:rStyle w:val="notranslate"/>
          <w:rFonts w:eastAsiaTheme="majorEastAsia"/>
          <w:color w:val="222222"/>
          <w:bdr w:val="none" w:sz="0" w:space="0" w:color="auto" w:frame="1"/>
        </w:rPr>
        <w:t xml:space="preserve"> adaptatif </w:t>
      </w:r>
      <w:r w:rsidR="005D5841">
        <w:rPr>
          <w:rStyle w:val="notranslate"/>
          <w:rFonts w:eastAsiaTheme="majorEastAsia"/>
          <w:color w:val="222222"/>
          <w:bdr w:val="none" w:sz="0" w:space="0" w:color="auto" w:frame="1"/>
        </w:rPr>
        <w:t>comprend</w:t>
      </w:r>
      <w:r w:rsidR="005D5841" w:rsidRPr="00AC6B84">
        <w:rPr>
          <w:rStyle w:val="notranslate"/>
          <w:rFonts w:eastAsiaTheme="majorEastAsia"/>
          <w:color w:val="222222"/>
          <w:bdr w:val="none" w:sz="0" w:space="0" w:color="auto" w:frame="1"/>
        </w:rPr>
        <w:t xml:space="preserve"> </w:t>
      </w:r>
      <w:r w:rsidR="00581ED4" w:rsidRPr="00AC6B84">
        <w:rPr>
          <w:rStyle w:val="notranslate"/>
          <w:rFonts w:eastAsiaTheme="majorEastAsia"/>
          <w:color w:val="222222"/>
          <w:bdr w:val="none" w:sz="0" w:space="0" w:color="auto" w:frame="1"/>
        </w:rPr>
        <w:t xml:space="preserve">un modèle du domaine représenté par les espaces ou </w:t>
      </w:r>
      <w:r w:rsidR="005D5841">
        <w:rPr>
          <w:rStyle w:val="notranslate"/>
          <w:rFonts w:eastAsiaTheme="majorEastAsia"/>
          <w:color w:val="222222"/>
          <w:bdr w:val="none" w:sz="0" w:space="0" w:color="auto" w:frame="1"/>
        </w:rPr>
        <w:t xml:space="preserve">les </w:t>
      </w:r>
      <w:r w:rsidR="00581ED4" w:rsidRPr="00AC6B84">
        <w:rPr>
          <w:rStyle w:val="notranslate"/>
          <w:rFonts w:eastAsiaTheme="majorEastAsia"/>
          <w:color w:val="222222"/>
          <w:bdr w:val="none" w:sz="0" w:space="0" w:color="auto" w:frame="1"/>
        </w:rPr>
        <w:t>pages d</w:t>
      </w:r>
      <w:r w:rsidR="00DA1839">
        <w:rPr>
          <w:rStyle w:val="notranslate"/>
          <w:rFonts w:eastAsiaTheme="majorEastAsia"/>
          <w:color w:val="222222"/>
          <w:bdr w:val="none" w:sz="0" w:space="0" w:color="auto" w:frame="1"/>
        </w:rPr>
        <w:t>’</w:t>
      </w:r>
      <w:r w:rsidR="00581ED4" w:rsidRPr="00AC6B84">
        <w:rPr>
          <w:rStyle w:val="notranslate"/>
          <w:rFonts w:eastAsiaTheme="majorEastAsia"/>
          <w:color w:val="222222"/>
          <w:bdr w:val="none" w:sz="0" w:space="0" w:color="auto" w:frame="1"/>
        </w:rPr>
        <w:t>information structurées sous la forme d</w:t>
      </w:r>
      <w:r w:rsidR="00DA1839">
        <w:rPr>
          <w:rStyle w:val="notranslate"/>
          <w:rFonts w:eastAsiaTheme="majorEastAsia"/>
          <w:color w:val="222222"/>
          <w:bdr w:val="none" w:sz="0" w:space="0" w:color="auto" w:frame="1"/>
        </w:rPr>
        <w:t>’</w:t>
      </w:r>
      <w:r w:rsidR="00581ED4" w:rsidRPr="00AC6B84">
        <w:rPr>
          <w:rStyle w:val="notranslate"/>
          <w:rFonts w:eastAsiaTheme="majorEastAsia"/>
          <w:color w:val="222222"/>
          <w:bdr w:val="none" w:sz="0" w:space="0" w:color="auto" w:frame="1"/>
        </w:rPr>
        <w:t>un hypermédia</w:t>
      </w:r>
      <w:r w:rsidR="00810A4E" w:rsidRPr="00AC6B84">
        <w:rPr>
          <w:rStyle w:val="notranslate"/>
          <w:rFonts w:eastAsiaTheme="majorEastAsia"/>
          <w:color w:val="222222"/>
          <w:bdr w:val="none" w:sz="0" w:space="0" w:color="auto" w:frame="1"/>
        </w:rPr>
        <w:t>. Il</w:t>
      </w:r>
      <w:r w:rsidR="00FD7FEB" w:rsidRPr="00AC6B84">
        <w:rPr>
          <w:rStyle w:val="notranslate"/>
          <w:rFonts w:eastAsiaTheme="majorEastAsia"/>
          <w:color w:val="222222"/>
          <w:bdr w:val="none" w:sz="0" w:space="0" w:color="auto" w:frame="1"/>
        </w:rPr>
        <w:t xml:space="preserve"> </w:t>
      </w:r>
      <w:r w:rsidR="00810A4E" w:rsidRPr="00AC6B84">
        <w:rPr>
          <w:rStyle w:val="notranslate"/>
          <w:rFonts w:eastAsiaTheme="majorEastAsia"/>
          <w:color w:val="222222"/>
          <w:bdr w:val="none" w:sz="0" w:space="0" w:color="auto" w:frame="1"/>
        </w:rPr>
        <w:t>intègre</w:t>
      </w:r>
      <w:r w:rsidR="00FD7FEB" w:rsidRPr="00AC6B84">
        <w:rPr>
          <w:rStyle w:val="notranslate"/>
          <w:rFonts w:eastAsiaTheme="majorEastAsia"/>
          <w:color w:val="222222"/>
          <w:bdr w:val="none" w:sz="0" w:space="0" w:color="auto" w:frame="1"/>
        </w:rPr>
        <w:t xml:space="preserve"> </w:t>
      </w:r>
      <w:r w:rsidR="00810A4E" w:rsidRPr="00AC6B84">
        <w:rPr>
          <w:rStyle w:val="notranslate"/>
          <w:rFonts w:eastAsiaTheme="majorEastAsia"/>
          <w:color w:val="222222"/>
          <w:bdr w:val="none" w:sz="0" w:space="0" w:color="auto" w:frame="1"/>
        </w:rPr>
        <w:t>un modèle</w:t>
      </w:r>
      <w:r w:rsidR="00FD7FEB" w:rsidRPr="00AC6B84">
        <w:rPr>
          <w:rStyle w:val="notranslate"/>
          <w:rFonts w:eastAsiaTheme="majorEastAsia"/>
          <w:color w:val="222222"/>
          <w:bdr w:val="none" w:sz="0" w:space="0" w:color="auto" w:frame="1"/>
        </w:rPr>
        <w:t xml:space="preserve"> des </w:t>
      </w:r>
      <w:r w:rsidR="00DE0FD8" w:rsidRPr="00AC6B84">
        <w:rPr>
          <w:rStyle w:val="notranslate"/>
          <w:rFonts w:eastAsiaTheme="majorEastAsia"/>
          <w:color w:val="222222"/>
          <w:bdr w:val="none" w:sz="0" w:space="0" w:color="auto" w:frame="1"/>
        </w:rPr>
        <w:t>caractéristiques</w:t>
      </w:r>
      <w:r w:rsidR="00FD7FEB" w:rsidRPr="00AC6B84">
        <w:rPr>
          <w:rStyle w:val="notranslate"/>
          <w:rFonts w:eastAsiaTheme="majorEastAsia"/>
          <w:color w:val="222222"/>
          <w:bdr w:val="none" w:sz="0" w:space="0" w:color="auto" w:frame="1"/>
        </w:rPr>
        <w:t xml:space="preserve"> de chacun</w:t>
      </w:r>
      <w:r w:rsidR="00FF659E">
        <w:rPr>
          <w:rStyle w:val="notranslate"/>
          <w:rFonts w:eastAsiaTheme="majorEastAsia"/>
          <w:color w:val="222222"/>
          <w:bdr w:val="none" w:sz="0" w:space="0" w:color="auto" w:frame="1"/>
        </w:rPr>
        <w:t>e</w:t>
      </w:r>
      <w:r w:rsidR="00FD7FEB" w:rsidRPr="00AC6B84">
        <w:rPr>
          <w:rStyle w:val="notranslate"/>
          <w:rFonts w:eastAsiaTheme="majorEastAsia"/>
          <w:color w:val="222222"/>
          <w:bdr w:val="none" w:sz="0" w:space="0" w:color="auto" w:frame="1"/>
        </w:rPr>
        <w:t xml:space="preserve"> d</w:t>
      </w:r>
      <w:r w:rsidR="00810A4E" w:rsidRPr="00AC6B84">
        <w:rPr>
          <w:rStyle w:val="notranslate"/>
          <w:rFonts w:eastAsiaTheme="majorEastAsia"/>
          <w:color w:val="222222"/>
          <w:bdr w:val="none" w:sz="0" w:space="0" w:color="auto" w:frame="1"/>
        </w:rPr>
        <w:t>e</w:t>
      </w:r>
      <w:r w:rsidR="00FD7FEB" w:rsidRPr="00AC6B84">
        <w:rPr>
          <w:rStyle w:val="notranslate"/>
          <w:rFonts w:eastAsiaTheme="majorEastAsia"/>
          <w:color w:val="222222"/>
          <w:bdr w:val="none" w:sz="0" w:space="0" w:color="auto" w:frame="1"/>
        </w:rPr>
        <w:t xml:space="preserve">s </w:t>
      </w:r>
      <w:r w:rsidR="00FF659E">
        <w:rPr>
          <w:rStyle w:val="notranslate"/>
          <w:rFonts w:eastAsiaTheme="majorEastAsia"/>
          <w:color w:val="222222"/>
          <w:bdr w:val="none" w:sz="0" w:space="0" w:color="auto" w:frame="1"/>
        </w:rPr>
        <w:t>personnes qui l’utilisent</w:t>
      </w:r>
      <w:r w:rsidR="00FF659E" w:rsidRPr="00AC6B84">
        <w:rPr>
          <w:rStyle w:val="notranslate"/>
          <w:rFonts w:eastAsiaTheme="majorEastAsia"/>
          <w:color w:val="222222"/>
          <w:bdr w:val="none" w:sz="0" w:space="0" w:color="auto" w:frame="1"/>
        </w:rPr>
        <w:t xml:space="preserve"> </w:t>
      </w:r>
      <w:r w:rsidR="00FD7FEB" w:rsidRPr="00AC6B84">
        <w:rPr>
          <w:rStyle w:val="notranslate"/>
          <w:rFonts w:eastAsiaTheme="majorEastAsia"/>
          <w:color w:val="222222"/>
          <w:bdr w:val="none" w:sz="0" w:space="0" w:color="auto" w:frame="1"/>
        </w:rPr>
        <w:t xml:space="preserve">dans un modèle </w:t>
      </w:r>
      <w:r w:rsidRPr="00AC6B84">
        <w:rPr>
          <w:rStyle w:val="notranslate"/>
          <w:rFonts w:eastAsiaTheme="majorEastAsia"/>
          <w:color w:val="222222"/>
          <w:bdr w:val="none" w:sz="0" w:space="0" w:color="auto" w:frame="1"/>
        </w:rPr>
        <w:t xml:space="preserve">de </w:t>
      </w:r>
      <w:r w:rsidR="00E9599C" w:rsidRPr="00AC6B84">
        <w:rPr>
          <w:rStyle w:val="notranslate"/>
          <w:rFonts w:eastAsiaTheme="majorEastAsia"/>
          <w:color w:val="222222"/>
          <w:bdr w:val="none" w:sz="0" w:space="0" w:color="auto" w:frame="1"/>
        </w:rPr>
        <w:t>l</w:t>
      </w:r>
      <w:r w:rsidR="00DA1839">
        <w:rPr>
          <w:rStyle w:val="notranslate"/>
          <w:rFonts w:eastAsiaTheme="majorEastAsia"/>
          <w:color w:val="222222"/>
          <w:bdr w:val="none" w:sz="0" w:space="0" w:color="auto" w:frame="1"/>
        </w:rPr>
        <w:t>’</w:t>
      </w:r>
      <w:r w:rsidRPr="00AC6B84">
        <w:rPr>
          <w:rStyle w:val="notranslate"/>
          <w:rFonts w:eastAsiaTheme="majorEastAsia"/>
          <w:color w:val="222222"/>
          <w:bdr w:val="none" w:sz="0" w:space="0" w:color="auto" w:frame="1"/>
        </w:rPr>
        <w:t>apprenant</w:t>
      </w:r>
      <w:r w:rsidR="00273C28">
        <w:rPr>
          <w:rStyle w:val="notranslate"/>
          <w:rFonts w:eastAsiaTheme="majorEastAsia"/>
          <w:color w:val="222222"/>
          <w:bdr w:val="none" w:sz="0" w:space="0" w:color="auto" w:frame="1"/>
        </w:rPr>
        <w:t xml:space="preserve"> ou de l’apprenante</w:t>
      </w:r>
      <w:r w:rsidR="00E9599C" w:rsidRPr="00AC6B84">
        <w:rPr>
          <w:rStyle w:val="notranslate"/>
          <w:rFonts w:eastAsiaTheme="majorEastAsia"/>
          <w:color w:val="222222"/>
          <w:bdr w:val="none" w:sz="0" w:space="0" w:color="auto" w:frame="1"/>
        </w:rPr>
        <w:t>. Il</w:t>
      </w:r>
      <w:r w:rsidR="00FD7FEB" w:rsidRPr="00AC6B84">
        <w:rPr>
          <w:rStyle w:val="notranslate"/>
          <w:rFonts w:eastAsiaTheme="majorEastAsia"/>
          <w:color w:val="222222"/>
          <w:bdr w:val="none" w:sz="0" w:space="0" w:color="auto" w:frame="1"/>
        </w:rPr>
        <w:t xml:space="preserve"> </w:t>
      </w:r>
      <w:r w:rsidR="00FF659E">
        <w:rPr>
          <w:rStyle w:val="notranslate"/>
          <w:rFonts w:eastAsiaTheme="majorEastAsia"/>
          <w:color w:val="222222"/>
          <w:bdr w:val="none" w:sz="0" w:space="0" w:color="auto" w:frame="1"/>
        </w:rPr>
        <w:t>se sert de</w:t>
      </w:r>
      <w:r w:rsidR="00FF659E" w:rsidRPr="00AC6B84">
        <w:rPr>
          <w:rStyle w:val="notranslate"/>
          <w:rFonts w:eastAsiaTheme="majorEastAsia"/>
          <w:color w:val="222222"/>
          <w:bdr w:val="none" w:sz="0" w:space="0" w:color="auto" w:frame="1"/>
        </w:rPr>
        <w:t xml:space="preserve"> </w:t>
      </w:r>
      <w:r w:rsidR="00FD7FEB" w:rsidRPr="00AC6B84">
        <w:rPr>
          <w:rStyle w:val="notranslate"/>
          <w:rFonts w:eastAsiaTheme="majorEastAsia"/>
          <w:color w:val="222222"/>
          <w:bdr w:val="none" w:sz="0" w:space="0" w:color="auto" w:frame="1"/>
        </w:rPr>
        <w:t>ce modèle pour adapter certains de ses aspects, par exemple adapter le contenu des pages ou l</w:t>
      </w:r>
      <w:r w:rsidR="00DA1839">
        <w:rPr>
          <w:rStyle w:val="notranslate"/>
          <w:rFonts w:eastAsiaTheme="majorEastAsia"/>
          <w:color w:val="222222"/>
          <w:bdr w:val="none" w:sz="0" w:space="0" w:color="auto" w:frame="1"/>
        </w:rPr>
        <w:t>’</w:t>
      </w:r>
      <w:r w:rsidR="00FD7FEB" w:rsidRPr="00AC6B84">
        <w:rPr>
          <w:rStyle w:val="notranslate"/>
          <w:rFonts w:eastAsiaTheme="majorEastAsia"/>
          <w:color w:val="222222"/>
          <w:bdr w:val="none" w:sz="0" w:space="0" w:color="auto" w:frame="1"/>
        </w:rPr>
        <w:t>ordre de</w:t>
      </w:r>
      <w:r w:rsidR="00E9599C" w:rsidRPr="00AC6B84">
        <w:rPr>
          <w:rStyle w:val="notranslate"/>
          <w:rFonts w:eastAsiaTheme="majorEastAsia"/>
          <w:color w:val="222222"/>
          <w:bdr w:val="none" w:sz="0" w:space="0" w:color="auto" w:frame="1"/>
        </w:rPr>
        <w:t xml:space="preserve"> leur</w:t>
      </w:r>
      <w:r w:rsidR="00FD7FEB" w:rsidRPr="00AC6B84">
        <w:rPr>
          <w:rStyle w:val="notranslate"/>
          <w:rFonts w:eastAsiaTheme="majorEastAsia"/>
          <w:color w:val="222222"/>
          <w:bdr w:val="none" w:sz="0" w:space="0" w:color="auto" w:frame="1"/>
        </w:rPr>
        <w:t xml:space="preserve"> </w:t>
      </w:r>
      <w:r w:rsidR="00E9599C" w:rsidRPr="00AC6B84">
        <w:rPr>
          <w:rStyle w:val="notranslate"/>
          <w:rFonts w:eastAsiaTheme="majorEastAsia"/>
          <w:color w:val="222222"/>
          <w:bdr w:val="none" w:sz="0" w:space="0" w:color="auto" w:frame="1"/>
        </w:rPr>
        <w:t>présentation</w:t>
      </w:r>
      <w:r w:rsidRPr="00AC6B84">
        <w:rPr>
          <w:rStyle w:val="notranslate"/>
          <w:rFonts w:eastAsiaTheme="majorEastAsia"/>
          <w:color w:val="222222"/>
          <w:bdr w:val="none" w:sz="0" w:space="0" w:color="auto" w:frame="1"/>
        </w:rPr>
        <w:t xml:space="preserve"> selon l</w:t>
      </w:r>
      <w:r w:rsidR="00DA1839">
        <w:rPr>
          <w:rStyle w:val="notranslate"/>
          <w:rFonts w:eastAsiaTheme="majorEastAsia"/>
          <w:color w:val="222222"/>
          <w:bdr w:val="none" w:sz="0" w:space="0" w:color="auto" w:frame="1"/>
        </w:rPr>
        <w:t>’</w:t>
      </w:r>
      <w:r w:rsidRPr="00AC6B84">
        <w:rPr>
          <w:rStyle w:val="notranslate"/>
          <w:rFonts w:eastAsiaTheme="majorEastAsia"/>
          <w:color w:val="222222"/>
          <w:bdr w:val="none" w:sz="0" w:space="0" w:color="auto" w:frame="1"/>
        </w:rPr>
        <w:t>état du modèle</w:t>
      </w:r>
      <w:r w:rsidR="00273C28">
        <w:rPr>
          <w:rStyle w:val="notranslate"/>
          <w:rFonts w:eastAsiaTheme="majorEastAsia"/>
          <w:color w:val="222222"/>
          <w:bdr w:val="none" w:sz="0" w:space="0" w:color="auto" w:frame="1"/>
        </w:rPr>
        <w:t>,</w:t>
      </w:r>
      <w:r w:rsidR="00581ED4" w:rsidRPr="00AC6B84">
        <w:rPr>
          <w:rStyle w:val="notranslate"/>
          <w:rFonts w:eastAsiaTheme="majorEastAsia"/>
          <w:color w:val="222222"/>
          <w:bdr w:val="none" w:sz="0" w:space="0" w:color="auto" w:frame="1"/>
        </w:rPr>
        <w:t xml:space="preserve"> ce qui correspond à un module de tutorat</w:t>
      </w:r>
      <w:r w:rsidR="00E9599C" w:rsidRPr="00AC6B84">
        <w:rPr>
          <w:rStyle w:val="notranslate"/>
          <w:rFonts w:eastAsiaTheme="majorEastAsia"/>
          <w:color w:val="222222"/>
          <w:bdr w:val="none" w:sz="0" w:space="0" w:color="auto" w:frame="1"/>
        </w:rPr>
        <w:t>. Enfin, il dispose d</w:t>
      </w:r>
      <w:r w:rsidR="00DA1839">
        <w:rPr>
          <w:rStyle w:val="notranslate"/>
          <w:rFonts w:eastAsiaTheme="majorEastAsia"/>
          <w:color w:val="222222"/>
          <w:bdr w:val="none" w:sz="0" w:space="0" w:color="auto" w:frame="1"/>
        </w:rPr>
        <w:t>’</w:t>
      </w:r>
      <w:r w:rsidR="00581ED4" w:rsidRPr="00AC6B84">
        <w:rPr>
          <w:rStyle w:val="notranslate"/>
          <w:rFonts w:eastAsiaTheme="majorEastAsia"/>
          <w:color w:val="222222"/>
          <w:bdr w:val="none" w:sz="0" w:space="0" w:color="auto" w:frame="1"/>
        </w:rPr>
        <w:t xml:space="preserve">un module de communication, représenté par la navigation dans un site </w:t>
      </w:r>
      <w:r w:rsidR="004B6F14">
        <w:rPr>
          <w:rStyle w:val="notranslate"/>
          <w:rFonts w:eastAsiaTheme="majorEastAsia"/>
          <w:color w:val="222222"/>
          <w:bdr w:val="none" w:sz="0" w:space="0" w:color="auto" w:frame="1"/>
        </w:rPr>
        <w:t>W</w:t>
      </w:r>
      <w:r w:rsidR="00581ED4" w:rsidRPr="00AC6B84">
        <w:rPr>
          <w:rStyle w:val="notranslate"/>
          <w:rFonts w:eastAsiaTheme="majorEastAsia"/>
          <w:color w:val="222222"/>
          <w:bdr w:val="none" w:sz="0" w:space="0" w:color="auto" w:frame="1"/>
        </w:rPr>
        <w:t>eb et des interactions dans les système</w:t>
      </w:r>
      <w:r w:rsidR="00743876" w:rsidRPr="00AC6B84">
        <w:rPr>
          <w:rStyle w:val="notranslate"/>
          <w:rFonts w:eastAsiaTheme="majorEastAsia"/>
          <w:color w:val="222222"/>
          <w:bdr w:val="none" w:sz="0" w:space="0" w:color="auto" w:frame="1"/>
        </w:rPr>
        <w:t>s</w:t>
      </w:r>
      <w:r w:rsidR="00581ED4" w:rsidRPr="00AC6B84">
        <w:rPr>
          <w:rStyle w:val="notranslate"/>
          <w:rFonts w:eastAsiaTheme="majorEastAsia"/>
          <w:color w:val="222222"/>
          <w:bdr w:val="none" w:sz="0" w:space="0" w:color="auto" w:frame="1"/>
        </w:rPr>
        <w:t xml:space="preserve"> </w:t>
      </w:r>
      <w:r w:rsidR="00E9599C" w:rsidRPr="00AC6B84">
        <w:rPr>
          <w:rStyle w:val="notranslate"/>
          <w:rFonts w:eastAsiaTheme="majorEastAsia"/>
          <w:color w:val="222222"/>
          <w:bdr w:val="none" w:sz="0" w:space="0" w:color="auto" w:frame="1"/>
        </w:rPr>
        <w:t>hypermédia</w:t>
      </w:r>
      <w:r w:rsidR="00EB2806" w:rsidRPr="00AC6B84">
        <w:rPr>
          <w:rStyle w:val="notranslate"/>
          <w:rFonts w:eastAsiaTheme="majorEastAsia"/>
          <w:color w:val="222222"/>
          <w:bdr w:val="none" w:sz="0" w:space="0" w:color="auto" w:frame="1"/>
        </w:rPr>
        <w:t>s</w:t>
      </w:r>
      <w:r w:rsidR="00581ED4" w:rsidRPr="00AC6B84">
        <w:rPr>
          <w:rStyle w:val="notranslate"/>
          <w:rFonts w:eastAsiaTheme="majorEastAsia"/>
          <w:color w:val="222222"/>
          <w:bdr w:val="none" w:sz="0" w:space="0" w:color="auto" w:frame="1"/>
        </w:rPr>
        <w:t>.</w:t>
      </w:r>
    </w:p>
    <w:p w14:paraId="2F69092D" w14:textId="0D0F08A9" w:rsidR="007841DF" w:rsidRPr="00AC6B84" w:rsidRDefault="007841DF" w:rsidP="00F71F1D">
      <w:pPr>
        <w:pStyle w:val="Titre1"/>
      </w:pPr>
      <w:r w:rsidRPr="00AC6B84">
        <w:t>L</w:t>
      </w:r>
      <w:r w:rsidR="00DA1839">
        <w:t>’</w:t>
      </w:r>
      <w:r w:rsidRPr="00AC6B84">
        <w:t>ingénierie</w:t>
      </w:r>
      <w:r w:rsidR="00A7775B" w:rsidRPr="00AC6B84">
        <w:t xml:space="preserve"> pédagogique</w:t>
      </w:r>
      <w:r w:rsidRPr="00AC6B84">
        <w:t xml:space="preserve"> des </w:t>
      </w:r>
      <w:r w:rsidR="00C1084F" w:rsidRPr="00AC6B84">
        <w:t>EIA</w:t>
      </w:r>
    </w:p>
    <w:p w14:paraId="51B14603" w14:textId="04CB8F7B" w:rsidR="006F40C7" w:rsidRPr="00AC6B84" w:rsidRDefault="00D2603A" w:rsidP="00F71F1D">
      <w:pPr>
        <w:widowControl w:val="0"/>
        <w:autoSpaceDE w:val="0"/>
        <w:autoSpaceDN w:val="0"/>
        <w:adjustRightInd w:val="0"/>
        <w:spacing w:after="120"/>
        <w:jc w:val="both"/>
        <w:rPr>
          <w:szCs w:val="26"/>
        </w:rPr>
      </w:pPr>
      <w:r>
        <w:rPr>
          <w:szCs w:val="26"/>
        </w:rPr>
        <w:t>Après avoir</w:t>
      </w:r>
      <w:r w:rsidR="003812B1" w:rsidRPr="00AC6B84">
        <w:rPr>
          <w:szCs w:val="26"/>
        </w:rPr>
        <w:t xml:space="preserve"> mis en évidence </w:t>
      </w:r>
      <w:r w:rsidR="006F40C7" w:rsidRPr="00AC6B84">
        <w:rPr>
          <w:szCs w:val="26"/>
        </w:rPr>
        <w:t>quelques-unes des</w:t>
      </w:r>
      <w:r w:rsidR="003812B1" w:rsidRPr="00AC6B84">
        <w:rPr>
          <w:szCs w:val="26"/>
        </w:rPr>
        <w:t xml:space="preserve"> façon</w:t>
      </w:r>
      <w:r w:rsidR="006F40C7" w:rsidRPr="00AC6B84">
        <w:rPr>
          <w:szCs w:val="26"/>
        </w:rPr>
        <w:t>s</w:t>
      </w:r>
      <w:r w:rsidR="003812B1" w:rsidRPr="00AC6B84">
        <w:rPr>
          <w:szCs w:val="26"/>
        </w:rPr>
        <w:t xml:space="preserve"> dont les</w:t>
      </w:r>
      <w:r w:rsidR="006462B5" w:rsidRPr="00AC6B84">
        <w:rPr>
          <w:szCs w:val="26"/>
        </w:rPr>
        <w:t xml:space="preserve"> </w:t>
      </w:r>
      <w:r w:rsidR="00C1084F" w:rsidRPr="00AC6B84">
        <w:rPr>
          <w:szCs w:val="26"/>
        </w:rPr>
        <w:t>EIA</w:t>
      </w:r>
      <w:r w:rsidR="006462B5" w:rsidRPr="00AC6B84">
        <w:rPr>
          <w:szCs w:val="26"/>
        </w:rPr>
        <w:t xml:space="preserve"> </w:t>
      </w:r>
      <w:r w:rsidR="003812B1" w:rsidRPr="00AC6B84">
        <w:rPr>
          <w:szCs w:val="26"/>
        </w:rPr>
        <w:t>manifestent de</w:t>
      </w:r>
      <w:r w:rsidR="006462B5" w:rsidRPr="00AC6B84">
        <w:rPr>
          <w:szCs w:val="26"/>
        </w:rPr>
        <w:t xml:space="preserve"> </w:t>
      </w:r>
      <w:r w:rsidR="001207CC" w:rsidRPr="00AC6B84">
        <w:rPr>
          <w:szCs w:val="26"/>
        </w:rPr>
        <w:t>l</w:t>
      </w:r>
      <w:r w:rsidR="00DA1839">
        <w:rPr>
          <w:szCs w:val="26"/>
        </w:rPr>
        <w:t>’</w:t>
      </w:r>
      <w:r w:rsidR="001207CC" w:rsidRPr="00AC6B84">
        <w:rPr>
          <w:szCs w:val="26"/>
        </w:rPr>
        <w:t>intelligence dans leurs interactions avec les apprenants</w:t>
      </w:r>
      <w:r>
        <w:rPr>
          <w:szCs w:val="26"/>
        </w:rPr>
        <w:t xml:space="preserve"> et les apprenantes, on s’intéresse</w:t>
      </w:r>
      <w:r w:rsidR="001207CC" w:rsidRPr="00AC6B84">
        <w:rPr>
          <w:szCs w:val="26"/>
        </w:rPr>
        <w:t xml:space="preserve"> </w:t>
      </w:r>
      <w:r w:rsidR="006462B5" w:rsidRPr="00AC6B84">
        <w:rPr>
          <w:szCs w:val="26"/>
        </w:rPr>
        <w:t xml:space="preserve">maintenant </w:t>
      </w:r>
      <w:r w:rsidR="001207CC" w:rsidRPr="00AC6B84">
        <w:rPr>
          <w:szCs w:val="26"/>
        </w:rPr>
        <w:t xml:space="preserve">aux </w:t>
      </w:r>
      <w:r w:rsidR="007E6791">
        <w:rPr>
          <w:szCs w:val="26"/>
        </w:rPr>
        <w:t xml:space="preserve">méthodes et aux </w:t>
      </w:r>
      <w:r w:rsidR="001207CC" w:rsidRPr="00AC6B84">
        <w:rPr>
          <w:szCs w:val="26"/>
        </w:rPr>
        <w:t>outils</w:t>
      </w:r>
      <w:r w:rsidR="005510DA" w:rsidRPr="00AC6B84">
        <w:rPr>
          <w:szCs w:val="26"/>
        </w:rPr>
        <w:t xml:space="preserve"> </w:t>
      </w:r>
      <w:r w:rsidR="003812B1" w:rsidRPr="00AC6B84">
        <w:rPr>
          <w:szCs w:val="26"/>
        </w:rPr>
        <w:t>utilisés pour leur</w:t>
      </w:r>
      <w:r w:rsidR="001207CC" w:rsidRPr="00AC6B84">
        <w:rPr>
          <w:szCs w:val="26"/>
        </w:rPr>
        <w:t xml:space="preserve"> </w:t>
      </w:r>
      <w:r w:rsidR="005510DA" w:rsidRPr="00AC6B84">
        <w:rPr>
          <w:szCs w:val="26"/>
        </w:rPr>
        <w:t xml:space="preserve">conception </w:t>
      </w:r>
      <w:r w:rsidR="001207CC" w:rsidRPr="00AC6B84">
        <w:rPr>
          <w:szCs w:val="26"/>
        </w:rPr>
        <w:t xml:space="preserve">et </w:t>
      </w:r>
      <w:r w:rsidR="005510DA" w:rsidRPr="00AC6B84">
        <w:rPr>
          <w:szCs w:val="26"/>
        </w:rPr>
        <w:t>l</w:t>
      </w:r>
      <w:r w:rsidR="003812B1" w:rsidRPr="00AC6B84">
        <w:rPr>
          <w:szCs w:val="26"/>
        </w:rPr>
        <w:t>eur</w:t>
      </w:r>
      <w:r w:rsidR="005510DA" w:rsidRPr="00AC6B84">
        <w:rPr>
          <w:szCs w:val="26"/>
        </w:rPr>
        <w:t xml:space="preserve"> </w:t>
      </w:r>
      <w:r w:rsidR="001207CC" w:rsidRPr="00AC6B84">
        <w:rPr>
          <w:szCs w:val="26"/>
        </w:rPr>
        <w:t>réalis</w:t>
      </w:r>
      <w:r w:rsidR="005510DA" w:rsidRPr="00AC6B84">
        <w:rPr>
          <w:szCs w:val="26"/>
        </w:rPr>
        <w:t>ation</w:t>
      </w:r>
      <w:r w:rsidR="003812B1" w:rsidRPr="00AC6B84">
        <w:rPr>
          <w:szCs w:val="26"/>
        </w:rPr>
        <w:t>, autrement dit à leur ingénierie pédagogique.</w:t>
      </w:r>
      <w:r w:rsidR="008D2730" w:rsidRPr="00AC6B84">
        <w:rPr>
          <w:szCs w:val="26"/>
        </w:rPr>
        <w:t xml:space="preserve"> </w:t>
      </w:r>
    </w:p>
    <w:p w14:paraId="014821C6" w14:textId="104C07D3" w:rsidR="008D2730" w:rsidRPr="00AC6B84" w:rsidRDefault="008D2730" w:rsidP="00F71F1D">
      <w:pPr>
        <w:widowControl w:val="0"/>
        <w:autoSpaceDE w:val="0"/>
        <w:autoSpaceDN w:val="0"/>
        <w:adjustRightInd w:val="0"/>
        <w:spacing w:after="120"/>
        <w:jc w:val="both"/>
        <w:rPr>
          <w:szCs w:val="26"/>
        </w:rPr>
      </w:pPr>
      <w:r w:rsidRPr="00AC6B84">
        <w:rPr>
          <w:szCs w:val="26"/>
        </w:rPr>
        <w:t>Les méthode</w:t>
      </w:r>
      <w:r w:rsidR="009B2041" w:rsidRPr="00AC6B84">
        <w:rPr>
          <w:szCs w:val="26"/>
        </w:rPr>
        <w:t>s</w:t>
      </w:r>
      <w:r w:rsidRPr="00AC6B84">
        <w:rPr>
          <w:szCs w:val="26"/>
        </w:rPr>
        <w:t xml:space="preserve"> d</w:t>
      </w:r>
      <w:r w:rsidR="00DA1839">
        <w:rPr>
          <w:szCs w:val="26"/>
        </w:rPr>
        <w:t>’</w:t>
      </w:r>
      <w:r w:rsidRPr="00AC6B84">
        <w:rPr>
          <w:szCs w:val="26"/>
        </w:rPr>
        <w:t>ingénierie pédagogique</w:t>
      </w:r>
      <w:r w:rsidR="007760DA" w:rsidRPr="00AC6B84">
        <w:rPr>
          <w:szCs w:val="26"/>
        </w:rPr>
        <w:t xml:space="preserve"> des </w:t>
      </w:r>
      <w:r w:rsidR="00C1084F" w:rsidRPr="00AC6B84">
        <w:rPr>
          <w:szCs w:val="26"/>
        </w:rPr>
        <w:t>EIA</w:t>
      </w:r>
      <w:r w:rsidRPr="00AC6B84">
        <w:rPr>
          <w:szCs w:val="26"/>
        </w:rPr>
        <w:t xml:space="preserve"> sont intégrées, en tout ou en partie, dans des ateliers informatiques destinés aux </w:t>
      </w:r>
      <w:r w:rsidR="00D2603A">
        <w:rPr>
          <w:szCs w:val="26"/>
        </w:rPr>
        <w:t>équipes de conception et</w:t>
      </w:r>
      <w:r w:rsidR="00D2603A" w:rsidRPr="00AC6B84">
        <w:rPr>
          <w:szCs w:val="26"/>
        </w:rPr>
        <w:t xml:space="preserve"> </w:t>
      </w:r>
      <w:r w:rsidRPr="00AC6B84">
        <w:rPr>
          <w:szCs w:val="26"/>
        </w:rPr>
        <w:t xml:space="preserve">appelés </w:t>
      </w:r>
      <w:r w:rsidRPr="00AC6B84">
        <w:rPr>
          <w:i/>
          <w:szCs w:val="26"/>
        </w:rPr>
        <w:t>systèmes auteurs</w:t>
      </w:r>
      <w:r w:rsidR="007760DA" w:rsidRPr="00AC6B84">
        <w:rPr>
          <w:szCs w:val="26"/>
        </w:rPr>
        <w:t>. Ces outils</w:t>
      </w:r>
      <w:r w:rsidR="006F40C7" w:rsidRPr="00AC6B84">
        <w:rPr>
          <w:szCs w:val="26"/>
        </w:rPr>
        <w:t xml:space="preserve"> permett</w:t>
      </w:r>
      <w:r w:rsidR="007760DA" w:rsidRPr="00AC6B84">
        <w:rPr>
          <w:szCs w:val="26"/>
        </w:rPr>
        <w:t>e</w:t>
      </w:r>
      <w:r w:rsidR="006F40C7" w:rsidRPr="00AC6B84">
        <w:rPr>
          <w:szCs w:val="26"/>
        </w:rPr>
        <w:t>nt à un concepteur ou à une équipe de conception de développer certaines composantes ou l</w:t>
      </w:r>
      <w:r w:rsidR="00DA1839">
        <w:rPr>
          <w:szCs w:val="26"/>
        </w:rPr>
        <w:t>’</w:t>
      </w:r>
      <w:r w:rsidR="006F40C7" w:rsidRPr="00AC6B84">
        <w:rPr>
          <w:szCs w:val="26"/>
        </w:rPr>
        <w:t>ensemble d</w:t>
      </w:r>
      <w:r w:rsidR="00DA1839">
        <w:rPr>
          <w:szCs w:val="26"/>
        </w:rPr>
        <w:t>’</w:t>
      </w:r>
      <w:r w:rsidR="006F40C7" w:rsidRPr="00AC6B84">
        <w:rPr>
          <w:szCs w:val="26"/>
        </w:rPr>
        <w:t xml:space="preserve">un </w:t>
      </w:r>
      <w:r w:rsidR="00C1084F" w:rsidRPr="00AC6B84">
        <w:rPr>
          <w:szCs w:val="26"/>
        </w:rPr>
        <w:t>EIA</w:t>
      </w:r>
      <w:r w:rsidR="009B2041" w:rsidRPr="00AC6B84">
        <w:rPr>
          <w:szCs w:val="26"/>
        </w:rPr>
        <w:t xml:space="preserve">. </w:t>
      </w:r>
    </w:p>
    <w:p w14:paraId="4A5DBEB8" w14:textId="29ECE94F" w:rsidR="001207CC" w:rsidRPr="00AC6B84" w:rsidRDefault="00BC3BD9" w:rsidP="00F71F1D">
      <w:pPr>
        <w:widowControl w:val="0"/>
        <w:autoSpaceDE w:val="0"/>
        <w:autoSpaceDN w:val="0"/>
        <w:adjustRightInd w:val="0"/>
        <w:spacing w:after="120"/>
        <w:jc w:val="both"/>
        <w:rPr>
          <w:szCs w:val="26"/>
        </w:rPr>
      </w:pPr>
      <w:r w:rsidRPr="00AC6B84">
        <w:rPr>
          <w:szCs w:val="26"/>
        </w:rPr>
        <w:t>Les</w:t>
      </w:r>
      <w:r w:rsidR="001207CC" w:rsidRPr="00AC6B84">
        <w:rPr>
          <w:szCs w:val="26"/>
        </w:rPr>
        <w:t xml:space="preserve"> système</w:t>
      </w:r>
      <w:r w:rsidRPr="00AC6B84">
        <w:rPr>
          <w:szCs w:val="26"/>
        </w:rPr>
        <w:t>s</w:t>
      </w:r>
      <w:r w:rsidR="00D86C4A" w:rsidRPr="00AC6B84">
        <w:rPr>
          <w:szCs w:val="26"/>
        </w:rPr>
        <w:t xml:space="preserve"> </w:t>
      </w:r>
      <w:r w:rsidR="001207CC" w:rsidRPr="00AC6B84">
        <w:rPr>
          <w:szCs w:val="26"/>
        </w:rPr>
        <w:t>auteur</w:t>
      </w:r>
      <w:r w:rsidR="00CE0DA3" w:rsidRPr="00AC6B84">
        <w:rPr>
          <w:szCs w:val="26"/>
        </w:rPr>
        <w:t>s</w:t>
      </w:r>
      <w:r w:rsidR="001207CC" w:rsidRPr="00AC6B84">
        <w:rPr>
          <w:szCs w:val="26"/>
        </w:rPr>
        <w:t xml:space="preserve"> </w:t>
      </w:r>
      <w:r w:rsidRPr="00AC6B84">
        <w:rPr>
          <w:szCs w:val="26"/>
        </w:rPr>
        <w:t xml:space="preserve">ont </w:t>
      </w:r>
      <w:r w:rsidR="001207CC" w:rsidRPr="00AC6B84">
        <w:rPr>
          <w:szCs w:val="26"/>
        </w:rPr>
        <w:t>émergé dans les années</w:t>
      </w:r>
      <w:r w:rsidR="007106EA">
        <w:rPr>
          <w:szCs w:val="26"/>
        </w:rPr>
        <w:t xml:space="preserve"> </w:t>
      </w:r>
      <w:r w:rsidR="001207CC" w:rsidRPr="00AC6B84">
        <w:rPr>
          <w:szCs w:val="26"/>
        </w:rPr>
        <w:t xml:space="preserve">1980 </w:t>
      </w:r>
      <w:r w:rsidRPr="00AC6B84">
        <w:rPr>
          <w:szCs w:val="26"/>
        </w:rPr>
        <w:t>en réponse à un problème, celui de</w:t>
      </w:r>
      <w:r w:rsidR="001207CC" w:rsidRPr="00AC6B84">
        <w:rPr>
          <w:szCs w:val="26"/>
        </w:rPr>
        <w:t xml:space="preserve"> devoir recommencer à zéro</w:t>
      </w:r>
      <w:r w:rsidR="00CE0DA3" w:rsidRPr="00AC6B84">
        <w:rPr>
          <w:szCs w:val="26"/>
        </w:rPr>
        <w:t xml:space="preserve"> </w:t>
      </w:r>
      <w:r w:rsidR="001207CC" w:rsidRPr="00AC6B84">
        <w:rPr>
          <w:szCs w:val="26"/>
        </w:rPr>
        <w:t xml:space="preserve">le développement des </w:t>
      </w:r>
      <w:r w:rsidR="00C1084F" w:rsidRPr="00AC6B84">
        <w:rPr>
          <w:szCs w:val="26"/>
        </w:rPr>
        <w:t>EIA</w:t>
      </w:r>
      <w:r w:rsidR="001207CC" w:rsidRPr="00AC6B84">
        <w:rPr>
          <w:szCs w:val="26"/>
        </w:rPr>
        <w:t xml:space="preserve"> à chaque </w:t>
      </w:r>
      <w:r w:rsidR="006462B5" w:rsidRPr="00AC6B84">
        <w:rPr>
          <w:szCs w:val="26"/>
        </w:rPr>
        <w:t>nouvelle application</w:t>
      </w:r>
      <w:r w:rsidR="001207CC" w:rsidRPr="00AC6B84">
        <w:rPr>
          <w:szCs w:val="26"/>
        </w:rPr>
        <w:t>. Le développe</w:t>
      </w:r>
      <w:r w:rsidR="006462B5" w:rsidRPr="00AC6B84">
        <w:rPr>
          <w:szCs w:val="26"/>
        </w:rPr>
        <w:t>me</w:t>
      </w:r>
      <w:r w:rsidR="001207CC" w:rsidRPr="00AC6B84">
        <w:rPr>
          <w:szCs w:val="26"/>
        </w:rPr>
        <w:t>nt d</w:t>
      </w:r>
      <w:r w:rsidR="00DA1839">
        <w:rPr>
          <w:szCs w:val="26"/>
        </w:rPr>
        <w:t>’</w:t>
      </w:r>
      <w:r w:rsidR="001207CC" w:rsidRPr="00AC6B84">
        <w:rPr>
          <w:szCs w:val="26"/>
        </w:rPr>
        <w:t xml:space="preserve">un </w:t>
      </w:r>
      <w:r w:rsidR="00C1084F" w:rsidRPr="00AC6B84">
        <w:rPr>
          <w:szCs w:val="26"/>
        </w:rPr>
        <w:t>EIA</w:t>
      </w:r>
      <w:r w:rsidR="001207CC" w:rsidRPr="00AC6B84">
        <w:rPr>
          <w:szCs w:val="26"/>
        </w:rPr>
        <w:t xml:space="preserve"> est une tâche </w:t>
      </w:r>
      <w:r w:rsidRPr="00AC6B84">
        <w:rPr>
          <w:szCs w:val="26"/>
        </w:rPr>
        <w:t>co</w:t>
      </w:r>
      <w:r w:rsidR="00CE2F05" w:rsidRPr="00AC6B84">
        <w:rPr>
          <w:szCs w:val="26"/>
        </w:rPr>
        <w:t>û</w:t>
      </w:r>
      <w:r w:rsidRPr="00AC6B84">
        <w:rPr>
          <w:szCs w:val="26"/>
        </w:rPr>
        <w:t xml:space="preserve">teuse </w:t>
      </w:r>
      <w:r w:rsidR="001207CC" w:rsidRPr="00AC6B84">
        <w:rPr>
          <w:szCs w:val="26"/>
        </w:rPr>
        <w:t xml:space="preserve">qui </w:t>
      </w:r>
      <w:r w:rsidR="00CE0DA3" w:rsidRPr="00AC6B84">
        <w:rPr>
          <w:szCs w:val="26"/>
        </w:rPr>
        <w:t xml:space="preserve">mobilise </w:t>
      </w:r>
      <w:r w:rsidRPr="00AC6B84">
        <w:rPr>
          <w:szCs w:val="26"/>
        </w:rPr>
        <w:t>des compétences spécialisées</w:t>
      </w:r>
      <w:r w:rsidR="001207CC" w:rsidRPr="00AC6B84">
        <w:rPr>
          <w:szCs w:val="26"/>
        </w:rPr>
        <w:t xml:space="preserve"> et </w:t>
      </w:r>
      <w:r w:rsidR="00CE0DA3" w:rsidRPr="00AC6B84">
        <w:rPr>
          <w:szCs w:val="26"/>
        </w:rPr>
        <w:t xml:space="preserve">exige </w:t>
      </w:r>
      <w:r w:rsidR="001207CC" w:rsidRPr="00AC6B84">
        <w:rPr>
          <w:szCs w:val="26"/>
        </w:rPr>
        <w:t>d</w:t>
      </w:r>
      <w:r w:rsidR="003477DC" w:rsidRPr="00AC6B84">
        <w:rPr>
          <w:szCs w:val="26"/>
        </w:rPr>
        <w:t xml:space="preserve">es </w:t>
      </w:r>
      <w:r w:rsidR="001207CC" w:rsidRPr="00AC6B84">
        <w:rPr>
          <w:szCs w:val="26"/>
        </w:rPr>
        <w:t>effort</w:t>
      </w:r>
      <w:r w:rsidRPr="00AC6B84">
        <w:rPr>
          <w:szCs w:val="26"/>
        </w:rPr>
        <w:t>s</w:t>
      </w:r>
      <w:r w:rsidR="003477DC" w:rsidRPr="00AC6B84">
        <w:rPr>
          <w:szCs w:val="26"/>
        </w:rPr>
        <w:t xml:space="preserve"> importants pour </w:t>
      </w:r>
      <w:r w:rsidR="00392E90" w:rsidRPr="00AC6B84">
        <w:rPr>
          <w:szCs w:val="26"/>
        </w:rPr>
        <w:t xml:space="preserve">arrimer </w:t>
      </w:r>
      <w:r w:rsidR="003477DC" w:rsidRPr="00AC6B84">
        <w:rPr>
          <w:szCs w:val="26"/>
        </w:rPr>
        <w:t>les technologies d</w:t>
      </w:r>
      <w:r w:rsidR="00DA1839">
        <w:rPr>
          <w:szCs w:val="26"/>
        </w:rPr>
        <w:t>’</w:t>
      </w:r>
      <w:r w:rsidR="003477DC" w:rsidRPr="00AC6B84">
        <w:rPr>
          <w:szCs w:val="26"/>
        </w:rPr>
        <w:t>IA à des stratégies pédagogiques porteuses d</w:t>
      </w:r>
      <w:r w:rsidR="00DA1839">
        <w:rPr>
          <w:szCs w:val="26"/>
        </w:rPr>
        <w:t>’</w:t>
      </w:r>
      <w:r w:rsidR="003477DC" w:rsidRPr="00AC6B84">
        <w:rPr>
          <w:szCs w:val="26"/>
        </w:rPr>
        <w:t xml:space="preserve">apprentissage. </w:t>
      </w:r>
      <w:r w:rsidR="006462B5" w:rsidRPr="00AC6B84">
        <w:rPr>
          <w:szCs w:val="26"/>
        </w:rPr>
        <w:t>Les systèmes auteurs de</w:t>
      </w:r>
      <w:r w:rsidR="006F40C7" w:rsidRPr="00AC6B84">
        <w:rPr>
          <w:szCs w:val="26"/>
        </w:rPr>
        <w:t xml:space="preserve"> </w:t>
      </w:r>
      <w:r w:rsidR="009331F0" w:rsidRPr="00AC6B84">
        <w:rPr>
          <w:szCs w:val="26"/>
        </w:rPr>
        <w:t>STI</w:t>
      </w:r>
      <w:r w:rsidR="006462B5" w:rsidRPr="00AC6B84">
        <w:rPr>
          <w:szCs w:val="26"/>
        </w:rPr>
        <w:t xml:space="preserve"> ou d</w:t>
      </w:r>
      <w:r w:rsidR="00DA1839">
        <w:rPr>
          <w:szCs w:val="26"/>
        </w:rPr>
        <w:t>’</w:t>
      </w:r>
      <w:r w:rsidR="00C1084F" w:rsidRPr="00AC6B84">
        <w:rPr>
          <w:szCs w:val="26"/>
        </w:rPr>
        <w:t>EIA</w:t>
      </w:r>
      <w:r w:rsidR="006462B5" w:rsidRPr="00AC6B84">
        <w:rPr>
          <w:szCs w:val="26"/>
        </w:rPr>
        <w:t xml:space="preserve"> fournissent</w:t>
      </w:r>
      <w:r w:rsidR="001207CC" w:rsidRPr="00AC6B84">
        <w:rPr>
          <w:szCs w:val="26"/>
        </w:rPr>
        <w:t xml:space="preserve"> </w:t>
      </w:r>
      <w:r w:rsidR="006462B5" w:rsidRPr="00AC6B84">
        <w:rPr>
          <w:szCs w:val="26"/>
        </w:rPr>
        <w:t xml:space="preserve">une </w:t>
      </w:r>
      <w:r w:rsidR="001207CC" w:rsidRPr="00AC6B84">
        <w:rPr>
          <w:szCs w:val="26"/>
        </w:rPr>
        <w:t>architecture</w:t>
      </w:r>
      <w:r w:rsidR="009331F0" w:rsidRPr="00AC6B84">
        <w:rPr>
          <w:szCs w:val="26"/>
        </w:rPr>
        <w:t xml:space="preserve"> et</w:t>
      </w:r>
      <w:r w:rsidR="001207CC" w:rsidRPr="00AC6B84">
        <w:rPr>
          <w:szCs w:val="26"/>
        </w:rPr>
        <w:t xml:space="preserve"> de</w:t>
      </w:r>
      <w:r w:rsidR="006462B5" w:rsidRPr="00AC6B84">
        <w:rPr>
          <w:szCs w:val="26"/>
        </w:rPr>
        <w:t>s</w:t>
      </w:r>
      <w:r w:rsidR="001207CC" w:rsidRPr="00AC6B84">
        <w:rPr>
          <w:szCs w:val="26"/>
        </w:rPr>
        <w:t xml:space="preserve"> librairies d</w:t>
      </w:r>
      <w:r w:rsidR="00DA1839">
        <w:rPr>
          <w:szCs w:val="26"/>
        </w:rPr>
        <w:t>’</w:t>
      </w:r>
      <w:r w:rsidR="001207CC" w:rsidRPr="00AC6B84">
        <w:rPr>
          <w:szCs w:val="26"/>
        </w:rPr>
        <w:t>outils de développement</w:t>
      </w:r>
      <w:r w:rsidR="003477DC" w:rsidRPr="00AC6B84">
        <w:rPr>
          <w:szCs w:val="26"/>
        </w:rPr>
        <w:t xml:space="preserve"> réutilisables et adaptables à </w:t>
      </w:r>
      <w:r w:rsidR="00C553D6" w:rsidRPr="00AC6B84">
        <w:rPr>
          <w:szCs w:val="26"/>
        </w:rPr>
        <w:t xml:space="preserve">une </w:t>
      </w:r>
      <w:r w:rsidR="003477DC" w:rsidRPr="00AC6B84">
        <w:rPr>
          <w:szCs w:val="26"/>
        </w:rPr>
        <w:t xml:space="preserve">variété de besoins. </w:t>
      </w:r>
    </w:p>
    <w:p w14:paraId="03BAE5AD" w14:textId="1F4F5FEC" w:rsidR="007760DA" w:rsidRPr="00AC6B84" w:rsidRDefault="00F23F4C" w:rsidP="00F71F1D">
      <w:pPr>
        <w:widowControl w:val="0"/>
        <w:autoSpaceDE w:val="0"/>
        <w:autoSpaceDN w:val="0"/>
        <w:adjustRightInd w:val="0"/>
        <w:spacing w:after="120"/>
        <w:jc w:val="both"/>
        <w:rPr>
          <w:szCs w:val="26"/>
        </w:rPr>
      </w:pPr>
      <w:r w:rsidRPr="00AC6B84">
        <w:rPr>
          <w:szCs w:val="26"/>
        </w:rPr>
        <w:t>L</w:t>
      </w:r>
      <w:r w:rsidR="000A39BC" w:rsidRPr="00AC6B84">
        <w:rPr>
          <w:szCs w:val="26"/>
        </w:rPr>
        <w:t xml:space="preserve">es </w:t>
      </w:r>
      <w:r w:rsidR="009D5D5A" w:rsidRPr="00AC6B84">
        <w:rPr>
          <w:szCs w:val="26"/>
        </w:rPr>
        <w:t>ouvrage</w:t>
      </w:r>
      <w:r w:rsidR="000A39BC" w:rsidRPr="00AC6B84">
        <w:rPr>
          <w:szCs w:val="26"/>
        </w:rPr>
        <w:t>s de Murray (1999</w:t>
      </w:r>
      <w:r w:rsidR="00AC6B84" w:rsidRPr="00AC6B84">
        <w:rPr>
          <w:szCs w:val="26"/>
        </w:rPr>
        <w:t>;</w:t>
      </w:r>
      <w:r w:rsidR="006F40C7" w:rsidRPr="00AC6B84">
        <w:rPr>
          <w:szCs w:val="26"/>
        </w:rPr>
        <w:t xml:space="preserve"> Murray </w:t>
      </w:r>
      <w:r w:rsidR="006F40C7" w:rsidRPr="00AC6B84">
        <w:rPr>
          <w:i/>
          <w:iCs/>
          <w:szCs w:val="26"/>
        </w:rPr>
        <w:t>et al</w:t>
      </w:r>
      <w:r w:rsidR="006F40C7" w:rsidRPr="00AC6B84">
        <w:rPr>
          <w:szCs w:val="26"/>
        </w:rPr>
        <w:t>.</w:t>
      </w:r>
      <w:r w:rsidR="00B9356A" w:rsidRPr="00AC6B84">
        <w:rPr>
          <w:szCs w:val="26"/>
        </w:rPr>
        <w:t>,</w:t>
      </w:r>
      <w:r w:rsidR="007106EA">
        <w:rPr>
          <w:szCs w:val="26"/>
        </w:rPr>
        <w:t xml:space="preserve"> </w:t>
      </w:r>
      <w:r w:rsidR="006F40C7" w:rsidRPr="00AC6B84">
        <w:rPr>
          <w:szCs w:val="26"/>
        </w:rPr>
        <w:t xml:space="preserve">2003) </w:t>
      </w:r>
      <w:r w:rsidR="00CE2F05" w:rsidRPr="00AC6B84">
        <w:rPr>
          <w:szCs w:val="26"/>
        </w:rPr>
        <w:t xml:space="preserve">fournissent </w:t>
      </w:r>
      <w:r w:rsidR="009D5D5A" w:rsidRPr="00AC6B84">
        <w:rPr>
          <w:szCs w:val="26"/>
        </w:rPr>
        <w:t>une présentation détaillée de plusieurs systèmes</w:t>
      </w:r>
      <w:r w:rsidR="00C553D6" w:rsidRPr="00AC6B84">
        <w:rPr>
          <w:szCs w:val="26"/>
        </w:rPr>
        <w:t xml:space="preserve"> </w:t>
      </w:r>
      <w:r w:rsidR="009D5D5A" w:rsidRPr="00AC6B84">
        <w:rPr>
          <w:szCs w:val="26"/>
        </w:rPr>
        <w:t>auteurs</w:t>
      </w:r>
      <w:r w:rsidR="006462B5" w:rsidRPr="00AC6B84">
        <w:rPr>
          <w:szCs w:val="26"/>
        </w:rPr>
        <w:t xml:space="preserve">. </w:t>
      </w:r>
      <w:r w:rsidR="00C553D6" w:rsidRPr="00AC6B84">
        <w:rPr>
          <w:szCs w:val="26"/>
        </w:rPr>
        <w:t>L</w:t>
      </w:r>
      <w:r w:rsidR="00DA1839">
        <w:rPr>
          <w:szCs w:val="26"/>
        </w:rPr>
        <w:t>’</w:t>
      </w:r>
      <w:r w:rsidR="00C553D6" w:rsidRPr="00AC6B84">
        <w:rPr>
          <w:szCs w:val="26"/>
        </w:rPr>
        <w:t xml:space="preserve">auteur </w:t>
      </w:r>
      <w:r w:rsidR="007760DA" w:rsidRPr="00AC6B84">
        <w:rPr>
          <w:szCs w:val="26"/>
        </w:rPr>
        <w:t>a développé</w:t>
      </w:r>
      <w:r w:rsidR="006462B5" w:rsidRPr="00AC6B84">
        <w:rPr>
          <w:szCs w:val="26"/>
        </w:rPr>
        <w:t xml:space="preserve"> </w:t>
      </w:r>
      <w:r w:rsidR="00C553D6" w:rsidRPr="00AC6B84">
        <w:rPr>
          <w:szCs w:val="26"/>
        </w:rPr>
        <w:t xml:space="preserve">le </w:t>
      </w:r>
      <w:r w:rsidR="003477DC" w:rsidRPr="00AC6B84">
        <w:rPr>
          <w:szCs w:val="26"/>
        </w:rPr>
        <w:t>système</w:t>
      </w:r>
      <w:r w:rsidR="00C553D6" w:rsidRPr="00AC6B84">
        <w:rPr>
          <w:szCs w:val="26"/>
        </w:rPr>
        <w:t xml:space="preserve"> </w:t>
      </w:r>
      <w:r w:rsidR="003477DC" w:rsidRPr="00AC6B84">
        <w:rPr>
          <w:szCs w:val="26"/>
        </w:rPr>
        <w:t>auteur</w:t>
      </w:r>
      <w:r w:rsidR="00DA64BD" w:rsidRPr="00AC6B84">
        <w:rPr>
          <w:szCs w:val="26"/>
        </w:rPr>
        <w:t xml:space="preserve"> </w:t>
      </w:r>
      <w:proofErr w:type="spellStart"/>
      <w:r w:rsidR="00AC035D">
        <w:rPr>
          <w:szCs w:val="26"/>
        </w:rPr>
        <w:t>Eon</w:t>
      </w:r>
      <w:proofErr w:type="spellEnd"/>
      <w:r w:rsidR="003477DC" w:rsidRPr="00AC6B84">
        <w:rPr>
          <w:szCs w:val="26"/>
        </w:rPr>
        <w:t xml:space="preserve"> </w:t>
      </w:r>
      <w:r w:rsidR="009D5D5A" w:rsidRPr="00AC6B84">
        <w:rPr>
          <w:szCs w:val="26"/>
        </w:rPr>
        <w:t>dont les composantes offrent des outils</w:t>
      </w:r>
      <w:r w:rsidR="00C553D6" w:rsidRPr="00AC6B84">
        <w:rPr>
          <w:szCs w:val="26"/>
        </w:rPr>
        <w:t xml:space="preserve"> </w:t>
      </w:r>
      <w:r w:rsidR="009D5D5A" w:rsidRPr="00AC6B84">
        <w:rPr>
          <w:szCs w:val="26"/>
        </w:rPr>
        <w:t xml:space="preserve">auteurs pour construire chacun des </w:t>
      </w:r>
      <w:r w:rsidR="00C553D6" w:rsidRPr="00AC6B84">
        <w:rPr>
          <w:szCs w:val="26"/>
        </w:rPr>
        <w:t xml:space="preserve">quatre </w:t>
      </w:r>
      <w:r w:rsidR="009D5D5A" w:rsidRPr="00AC6B84">
        <w:rPr>
          <w:szCs w:val="26"/>
        </w:rPr>
        <w:t xml:space="preserve">modèles </w:t>
      </w:r>
      <w:r w:rsidR="000A39BC" w:rsidRPr="00AC6B84">
        <w:rPr>
          <w:szCs w:val="26"/>
        </w:rPr>
        <w:t>de base d</w:t>
      </w:r>
      <w:r w:rsidR="00DA1839">
        <w:rPr>
          <w:szCs w:val="26"/>
        </w:rPr>
        <w:t>’</w:t>
      </w:r>
      <w:r w:rsidR="009D5D5A" w:rsidRPr="00AC6B84">
        <w:rPr>
          <w:szCs w:val="26"/>
        </w:rPr>
        <w:t xml:space="preserve">un </w:t>
      </w:r>
      <w:r w:rsidR="00C1084F" w:rsidRPr="00AC6B84">
        <w:rPr>
          <w:szCs w:val="26"/>
        </w:rPr>
        <w:t>EIA</w:t>
      </w:r>
      <w:r w:rsidR="009D5D5A" w:rsidRPr="00AC6B84">
        <w:rPr>
          <w:szCs w:val="26"/>
        </w:rPr>
        <w:t xml:space="preserve"> (</w:t>
      </w:r>
      <w:r w:rsidR="000A39BC" w:rsidRPr="00AC6B84">
        <w:rPr>
          <w:szCs w:val="26"/>
        </w:rPr>
        <w:t xml:space="preserve">modèle des </w:t>
      </w:r>
      <w:r w:rsidR="009D5D5A" w:rsidRPr="00AC6B84">
        <w:rPr>
          <w:szCs w:val="26"/>
        </w:rPr>
        <w:t xml:space="preserve">connaissances, </w:t>
      </w:r>
      <w:r w:rsidR="000A39BC" w:rsidRPr="00AC6B84">
        <w:rPr>
          <w:szCs w:val="26"/>
        </w:rPr>
        <w:t xml:space="preserve">modèle </w:t>
      </w:r>
      <w:r w:rsidR="00AC035D">
        <w:rPr>
          <w:szCs w:val="26"/>
        </w:rPr>
        <w:t>de l’</w:t>
      </w:r>
      <w:r w:rsidR="009D5D5A" w:rsidRPr="00AC6B84">
        <w:rPr>
          <w:szCs w:val="26"/>
        </w:rPr>
        <w:t>apprenant</w:t>
      </w:r>
      <w:r w:rsidR="00AC035D">
        <w:rPr>
          <w:szCs w:val="26"/>
        </w:rPr>
        <w:t xml:space="preserve"> ou de l’apprenante</w:t>
      </w:r>
      <w:r w:rsidR="009D5D5A" w:rsidRPr="00AC6B84">
        <w:rPr>
          <w:szCs w:val="26"/>
        </w:rPr>
        <w:t xml:space="preserve">, </w:t>
      </w:r>
      <w:r w:rsidR="000A39BC" w:rsidRPr="00AC6B84">
        <w:rPr>
          <w:szCs w:val="26"/>
        </w:rPr>
        <w:t xml:space="preserve">modèle </w:t>
      </w:r>
      <w:r w:rsidR="009D5D5A" w:rsidRPr="00AC6B84">
        <w:rPr>
          <w:szCs w:val="26"/>
        </w:rPr>
        <w:t>pédagogi</w:t>
      </w:r>
      <w:r w:rsidR="000A39BC" w:rsidRPr="00AC6B84">
        <w:rPr>
          <w:szCs w:val="26"/>
        </w:rPr>
        <w:t>qu</w:t>
      </w:r>
      <w:r w:rsidR="009D5D5A" w:rsidRPr="00AC6B84">
        <w:rPr>
          <w:szCs w:val="26"/>
        </w:rPr>
        <w:t>e</w:t>
      </w:r>
      <w:r w:rsidR="008F0D19">
        <w:rPr>
          <w:szCs w:val="26"/>
        </w:rPr>
        <w:t xml:space="preserve"> ou de tutorat</w:t>
      </w:r>
      <w:r w:rsidR="009D5D5A" w:rsidRPr="00AC6B84">
        <w:rPr>
          <w:szCs w:val="26"/>
        </w:rPr>
        <w:t xml:space="preserve">, </w:t>
      </w:r>
      <w:r w:rsidR="000A39BC" w:rsidRPr="00AC6B84">
        <w:rPr>
          <w:szCs w:val="26"/>
        </w:rPr>
        <w:t xml:space="preserve">modèle de </w:t>
      </w:r>
      <w:r w:rsidR="009D5D5A" w:rsidRPr="00AC6B84">
        <w:rPr>
          <w:szCs w:val="26"/>
        </w:rPr>
        <w:t>communication</w:t>
      </w:r>
      <w:r w:rsidR="007760DA" w:rsidRPr="00AC6B84">
        <w:rPr>
          <w:szCs w:val="26"/>
        </w:rPr>
        <w:t xml:space="preserve"> ou d</w:t>
      </w:r>
      <w:r w:rsidR="00DA1839">
        <w:rPr>
          <w:szCs w:val="26"/>
        </w:rPr>
        <w:t>’</w:t>
      </w:r>
      <w:r w:rsidR="007760DA" w:rsidRPr="00AC6B84">
        <w:rPr>
          <w:szCs w:val="26"/>
        </w:rPr>
        <w:t>interface</w:t>
      </w:r>
      <w:r w:rsidR="009D5D5A" w:rsidRPr="00AC6B84">
        <w:rPr>
          <w:szCs w:val="26"/>
        </w:rPr>
        <w:t xml:space="preserve">). Chacun de ces </w:t>
      </w:r>
      <w:r w:rsidR="00C553D6" w:rsidRPr="00AC6B84">
        <w:rPr>
          <w:szCs w:val="26"/>
        </w:rPr>
        <w:t>modèle</w:t>
      </w:r>
      <w:r w:rsidR="009331F0" w:rsidRPr="00AC6B84">
        <w:rPr>
          <w:szCs w:val="26"/>
        </w:rPr>
        <w:t>s</w:t>
      </w:r>
      <w:r w:rsidR="00C553D6" w:rsidRPr="00AC6B84">
        <w:rPr>
          <w:szCs w:val="26"/>
        </w:rPr>
        <w:t xml:space="preserve"> </w:t>
      </w:r>
      <w:r w:rsidR="006462B5" w:rsidRPr="00AC6B84">
        <w:rPr>
          <w:szCs w:val="26"/>
        </w:rPr>
        <w:t>est</w:t>
      </w:r>
      <w:r w:rsidR="009D5D5A" w:rsidRPr="00AC6B84">
        <w:rPr>
          <w:szCs w:val="26"/>
        </w:rPr>
        <w:t xml:space="preserve"> fondé sur une ontologie rendant le système </w:t>
      </w:r>
      <w:r w:rsidR="003477DC" w:rsidRPr="00AC6B84">
        <w:rPr>
          <w:szCs w:val="26"/>
        </w:rPr>
        <w:t xml:space="preserve">indépendant des théories </w:t>
      </w:r>
      <w:r w:rsidR="000A39BC" w:rsidRPr="00AC6B84">
        <w:rPr>
          <w:szCs w:val="26"/>
        </w:rPr>
        <w:t>d</w:t>
      </w:r>
      <w:r w:rsidR="00DA1839">
        <w:rPr>
          <w:szCs w:val="26"/>
        </w:rPr>
        <w:t>’</w:t>
      </w:r>
      <w:r w:rsidR="000A39BC" w:rsidRPr="00AC6B84">
        <w:rPr>
          <w:szCs w:val="26"/>
        </w:rPr>
        <w:t>enseignement</w:t>
      </w:r>
      <w:r w:rsidR="003477DC" w:rsidRPr="00AC6B84">
        <w:rPr>
          <w:szCs w:val="26"/>
        </w:rPr>
        <w:t xml:space="preserve"> </w:t>
      </w:r>
      <w:r w:rsidR="00C553D6" w:rsidRPr="00AC6B84">
        <w:rPr>
          <w:szCs w:val="26"/>
        </w:rPr>
        <w:t xml:space="preserve">et </w:t>
      </w:r>
      <w:r w:rsidR="000A39BC" w:rsidRPr="00AC6B84">
        <w:rPr>
          <w:szCs w:val="26"/>
        </w:rPr>
        <w:t>suffisamment générique pour s</w:t>
      </w:r>
      <w:r w:rsidR="00DA1839">
        <w:rPr>
          <w:szCs w:val="26"/>
        </w:rPr>
        <w:t>’</w:t>
      </w:r>
      <w:r w:rsidR="000A39BC" w:rsidRPr="00AC6B84">
        <w:rPr>
          <w:szCs w:val="26"/>
        </w:rPr>
        <w:t>adapter à une théorie donnée.</w:t>
      </w:r>
      <w:r w:rsidR="003477DC" w:rsidRPr="00AC6B84">
        <w:rPr>
          <w:szCs w:val="26"/>
        </w:rPr>
        <w:t xml:space="preserve"> </w:t>
      </w:r>
      <w:r w:rsidR="00595554" w:rsidRPr="00AC6B84">
        <w:rPr>
          <w:szCs w:val="26"/>
        </w:rPr>
        <w:t>Dans le même ordre d</w:t>
      </w:r>
      <w:r w:rsidR="00DA1839">
        <w:rPr>
          <w:szCs w:val="26"/>
        </w:rPr>
        <w:t>’</w:t>
      </w:r>
      <w:r w:rsidR="00595554" w:rsidRPr="00AC6B84">
        <w:rPr>
          <w:szCs w:val="26"/>
        </w:rPr>
        <w:t>idée</w:t>
      </w:r>
      <w:r w:rsidR="008F0D19">
        <w:rPr>
          <w:szCs w:val="26"/>
        </w:rPr>
        <w:t>s</w:t>
      </w:r>
      <w:r w:rsidR="00595554" w:rsidRPr="00AC6B84">
        <w:rPr>
          <w:szCs w:val="26"/>
        </w:rPr>
        <w:t xml:space="preserve">, </w:t>
      </w:r>
      <w:proofErr w:type="spellStart"/>
      <w:r w:rsidR="003477DC" w:rsidRPr="00AC6B84">
        <w:rPr>
          <w:szCs w:val="26"/>
        </w:rPr>
        <w:t>Mizoguchi</w:t>
      </w:r>
      <w:proofErr w:type="spellEnd"/>
      <w:r w:rsidR="003477DC" w:rsidRPr="00AC6B84">
        <w:rPr>
          <w:szCs w:val="26"/>
        </w:rPr>
        <w:t xml:space="preserve"> et </w:t>
      </w:r>
      <w:proofErr w:type="spellStart"/>
      <w:r w:rsidR="003477DC" w:rsidRPr="00AC6B84">
        <w:rPr>
          <w:szCs w:val="26"/>
        </w:rPr>
        <w:t>Bourdeau</w:t>
      </w:r>
      <w:proofErr w:type="spellEnd"/>
      <w:r w:rsidR="00595554" w:rsidRPr="00AC6B84">
        <w:rPr>
          <w:szCs w:val="26"/>
        </w:rPr>
        <w:t xml:space="preserve"> (2000)</w:t>
      </w:r>
      <w:r w:rsidR="00637585" w:rsidRPr="00AC6B84">
        <w:rPr>
          <w:szCs w:val="26"/>
        </w:rPr>
        <w:t xml:space="preserve">, puis Psyché, Mendes et Bourdeau </w:t>
      </w:r>
      <w:r w:rsidR="00637585" w:rsidRPr="00AC6B84">
        <w:rPr>
          <w:szCs w:val="26"/>
        </w:rPr>
        <w:fldChar w:fldCharType="begin"/>
      </w:r>
      <w:r w:rsidR="00B9356A" w:rsidRPr="00AC6B84">
        <w:rPr>
          <w:szCs w:val="26"/>
        </w:rPr>
        <w:instrText xml:space="preserve"> ADDIN EN.CITE &lt;EndNote&gt;&lt;Cite ExcludeAuth="1"&gt;&lt;Author&gt;Psyché V.&lt;/Author&gt;&lt;Year&gt;2003&lt;/Year&gt;&lt;RecNum&gt;214&lt;/RecNum&gt;&lt;DisplayText&gt;(Psyché V., Mendes O. et Bourdeau J., 2003)&lt;/DisplayText&gt;&lt;record&gt;&lt;rec-number&gt;214&lt;/rec-number&gt;&lt;foreign-keys&gt;&lt;key app="EN" db-id="2sawxvp040t2dkea0vppt9f7z0d9f5axzexr" timestamp="0"&gt;214&lt;/key&gt;&lt;/foreign-keys&gt;&lt;ref-type name="Book Section"&gt;5&lt;/ref-type&gt;&lt;contributors&gt;&lt;authors&gt;&lt;author&gt;Psyché V.,&lt;/author&gt;&lt;author&gt;Mendes O.,&lt;/author&gt;&lt;author&gt;Bourdeau J.,&lt;/author&gt;&lt;/authors&gt;&lt;secondary-authors&gt;&lt;author&gt;Hotte R.,&lt;/author&gt;&lt;author&gt;Leroux P.,&lt;/author&gt;&lt;/secondary-authors&gt;&lt;/contributors&gt;&lt;titles&gt;&lt;title&gt;Apport de l&amp;apos;ingénierie ontologique aux environnements de formation à distance&lt;/title&gt;&lt;secondary-title&gt;STICEF - Technologies et Formation à distance&lt;/secondary-title&gt;&lt;/titles&gt;&lt;pages&gt;89-126&lt;/pages&gt;&lt;volume&gt;10&lt;/volume&gt;&lt;number&gt;Numéro spécial :&lt;/number&gt;&lt;edition&gt;ATIEF&lt;/edition&gt;&lt;dates&gt;&lt;year&gt;2003&lt;/year&gt;&lt;pub-dates&gt;&lt;date&gt;December 2003&lt;/date&gt;&lt;/pub-dates&gt;&lt;/dates&gt;&lt;publisher&gt;INRP&lt;/publisher&gt;&lt;urls&gt;&lt;/urls&gt;&lt;/record&gt;&lt;/Cite&gt;&lt;/EndNote&gt;</w:instrText>
      </w:r>
      <w:r w:rsidR="00637585" w:rsidRPr="00AC6B84">
        <w:rPr>
          <w:szCs w:val="26"/>
        </w:rPr>
        <w:fldChar w:fldCharType="separate"/>
      </w:r>
      <w:r w:rsidR="00637585" w:rsidRPr="00AC6B84">
        <w:rPr>
          <w:noProof/>
          <w:szCs w:val="26"/>
        </w:rPr>
        <w:t>(2003)</w:t>
      </w:r>
      <w:r w:rsidR="00637585" w:rsidRPr="00AC6B84">
        <w:rPr>
          <w:szCs w:val="26"/>
        </w:rPr>
        <w:fldChar w:fldCharType="end"/>
      </w:r>
      <w:r w:rsidR="00D442E8">
        <w:rPr>
          <w:szCs w:val="26"/>
        </w:rPr>
        <w:t>,</w:t>
      </w:r>
      <w:r w:rsidR="003477DC" w:rsidRPr="00AC6B84">
        <w:rPr>
          <w:szCs w:val="26"/>
        </w:rPr>
        <w:t xml:space="preserve"> ont décrit comment l</w:t>
      </w:r>
      <w:r w:rsidR="00DA1839">
        <w:rPr>
          <w:szCs w:val="26"/>
        </w:rPr>
        <w:t>’</w:t>
      </w:r>
      <w:r w:rsidR="003477DC" w:rsidRPr="00AC6B84">
        <w:rPr>
          <w:szCs w:val="26"/>
        </w:rPr>
        <w:t xml:space="preserve">ingénierie ontologique </w:t>
      </w:r>
      <w:r w:rsidR="00C553D6" w:rsidRPr="00AC6B84">
        <w:rPr>
          <w:szCs w:val="26"/>
        </w:rPr>
        <w:t>permet</w:t>
      </w:r>
      <w:r w:rsidR="008F0D19">
        <w:rPr>
          <w:szCs w:val="26"/>
        </w:rPr>
        <w:t xml:space="preserve"> </w:t>
      </w:r>
      <w:r w:rsidR="003477DC" w:rsidRPr="00AC6B84">
        <w:rPr>
          <w:szCs w:val="26"/>
        </w:rPr>
        <w:t>aux systèmes</w:t>
      </w:r>
      <w:r w:rsidR="00C553D6" w:rsidRPr="00AC6B84">
        <w:rPr>
          <w:szCs w:val="26"/>
        </w:rPr>
        <w:t xml:space="preserve"> </w:t>
      </w:r>
      <w:r w:rsidR="003477DC" w:rsidRPr="00AC6B84">
        <w:rPr>
          <w:szCs w:val="26"/>
        </w:rPr>
        <w:t xml:space="preserve">auteurs de partager et de réutiliser les connaissances explicitées et représentées </w:t>
      </w:r>
      <w:r w:rsidR="00B02ABC" w:rsidRPr="00AC6B84">
        <w:rPr>
          <w:szCs w:val="26"/>
        </w:rPr>
        <w:t>sous la forme</w:t>
      </w:r>
      <w:r w:rsidR="000A39BC" w:rsidRPr="00AC6B84">
        <w:rPr>
          <w:szCs w:val="26"/>
        </w:rPr>
        <w:t xml:space="preserve"> </w:t>
      </w:r>
      <w:r w:rsidR="003477DC" w:rsidRPr="00AC6B84">
        <w:rPr>
          <w:szCs w:val="26"/>
        </w:rPr>
        <w:t>d</w:t>
      </w:r>
      <w:r w:rsidR="00DA1839">
        <w:rPr>
          <w:szCs w:val="26"/>
        </w:rPr>
        <w:t>’</w:t>
      </w:r>
      <w:r w:rsidR="006462B5" w:rsidRPr="00AC6B84">
        <w:rPr>
          <w:szCs w:val="26"/>
        </w:rPr>
        <w:t>ontologies</w:t>
      </w:r>
      <w:r w:rsidR="00595554" w:rsidRPr="00AC6B84">
        <w:rPr>
          <w:szCs w:val="26"/>
        </w:rPr>
        <w:t>.</w:t>
      </w:r>
      <w:r w:rsidR="003477DC" w:rsidRPr="00AC6B84">
        <w:rPr>
          <w:szCs w:val="26"/>
        </w:rPr>
        <w:t xml:space="preserve"> </w:t>
      </w:r>
      <w:r w:rsidR="00595554" w:rsidRPr="00AC6B84">
        <w:rPr>
          <w:szCs w:val="26"/>
        </w:rPr>
        <w:t>C</w:t>
      </w:r>
      <w:r w:rsidR="003477DC" w:rsidRPr="00AC6B84">
        <w:rPr>
          <w:szCs w:val="26"/>
        </w:rPr>
        <w:t>ette approche</w:t>
      </w:r>
      <w:r w:rsidR="00595554" w:rsidRPr="00AC6B84">
        <w:rPr>
          <w:szCs w:val="26"/>
        </w:rPr>
        <w:t>,</w:t>
      </w:r>
      <w:r w:rsidR="003477DC" w:rsidRPr="00AC6B84">
        <w:rPr>
          <w:szCs w:val="26"/>
        </w:rPr>
        <w:t xml:space="preserve"> respect</w:t>
      </w:r>
      <w:r w:rsidR="00595554" w:rsidRPr="00AC6B84">
        <w:rPr>
          <w:szCs w:val="26"/>
        </w:rPr>
        <w:t>ant</w:t>
      </w:r>
      <w:r w:rsidR="003477DC" w:rsidRPr="00AC6B84">
        <w:rPr>
          <w:szCs w:val="26"/>
        </w:rPr>
        <w:t xml:space="preserve"> la diversité des </w:t>
      </w:r>
      <w:r w:rsidR="00C1084F" w:rsidRPr="00AC6B84">
        <w:rPr>
          <w:szCs w:val="26"/>
        </w:rPr>
        <w:t>EIA</w:t>
      </w:r>
      <w:r w:rsidR="003477DC" w:rsidRPr="00AC6B84">
        <w:rPr>
          <w:szCs w:val="26"/>
        </w:rPr>
        <w:t xml:space="preserve"> et leurs </w:t>
      </w:r>
      <w:r w:rsidR="00595554" w:rsidRPr="00AC6B84">
        <w:rPr>
          <w:szCs w:val="26"/>
        </w:rPr>
        <w:t xml:space="preserve">divers </w:t>
      </w:r>
      <w:r w:rsidR="003477DC" w:rsidRPr="00AC6B84">
        <w:rPr>
          <w:szCs w:val="26"/>
        </w:rPr>
        <w:t>paradigmes, offre la possibilité de partager une collection de stratégies explicitement liées à leurs sources théoriques ou empiriques.</w:t>
      </w:r>
      <w:r w:rsidR="005750D8" w:rsidRPr="00AC6B84">
        <w:rPr>
          <w:szCs w:val="26"/>
        </w:rPr>
        <w:t xml:space="preserve"> </w:t>
      </w:r>
    </w:p>
    <w:p w14:paraId="3FC7A3C3" w14:textId="398F6BBB" w:rsidR="000A39BC" w:rsidRPr="00AC6B84" w:rsidRDefault="007106EA" w:rsidP="00F71F1D">
      <w:pPr>
        <w:widowControl w:val="0"/>
        <w:autoSpaceDE w:val="0"/>
        <w:autoSpaceDN w:val="0"/>
        <w:adjustRightInd w:val="0"/>
        <w:spacing w:after="120"/>
        <w:jc w:val="both"/>
        <w:rPr>
          <w:szCs w:val="26"/>
        </w:rPr>
      </w:pPr>
      <w:r>
        <w:rPr>
          <w:szCs w:val="26"/>
        </w:rPr>
        <w:t>Comme l’indique le</w:t>
      </w:r>
      <w:r w:rsidR="007760DA" w:rsidRPr="00AC6B84">
        <w:rPr>
          <w:szCs w:val="26"/>
        </w:rPr>
        <w:t xml:space="preserve"> tableau</w:t>
      </w:r>
      <w:r>
        <w:rPr>
          <w:szCs w:val="26"/>
        </w:rPr>
        <w:t> 9.</w:t>
      </w:r>
      <w:r w:rsidR="007760DA" w:rsidRPr="00AC6B84">
        <w:rPr>
          <w:szCs w:val="26"/>
        </w:rPr>
        <w:t xml:space="preserve">1, </w:t>
      </w:r>
      <w:r w:rsidR="008F0D19">
        <w:rPr>
          <w:szCs w:val="26"/>
        </w:rPr>
        <w:t>on distingue</w:t>
      </w:r>
      <w:r w:rsidR="007760DA" w:rsidRPr="00AC6B84">
        <w:rPr>
          <w:szCs w:val="26"/>
        </w:rPr>
        <w:t xml:space="preserve"> trois grandes catégories</w:t>
      </w:r>
      <w:r>
        <w:rPr>
          <w:szCs w:val="26"/>
        </w:rPr>
        <w:t xml:space="preserve"> </w:t>
      </w:r>
      <w:r w:rsidR="007760DA" w:rsidRPr="00AC6B84">
        <w:rPr>
          <w:szCs w:val="26"/>
        </w:rPr>
        <w:t>de systèmes auteurs selon qu</w:t>
      </w:r>
      <w:r w:rsidR="00DA1839">
        <w:rPr>
          <w:szCs w:val="26"/>
        </w:rPr>
        <w:t>’</w:t>
      </w:r>
      <w:r w:rsidR="007760DA" w:rsidRPr="00AC6B84">
        <w:rPr>
          <w:szCs w:val="26"/>
        </w:rPr>
        <w:t xml:space="preserve">ils </w:t>
      </w:r>
      <w:r w:rsidR="007E3341">
        <w:rPr>
          <w:szCs w:val="26"/>
        </w:rPr>
        <w:t>sont</w:t>
      </w:r>
      <w:r w:rsidR="007760DA" w:rsidRPr="00AC6B84">
        <w:rPr>
          <w:szCs w:val="26"/>
        </w:rPr>
        <w:t xml:space="preserve"> axés sur la pédagogie et l</w:t>
      </w:r>
      <w:r w:rsidR="00DA1839">
        <w:rPr>
          <w:szCs w:val="26"/>
        </w:rPr>
        <w:t>’</w:t>
      </w:r>
      <w:r w:rsidR="007760DA" w:rsidRPr="00AC6B84">
        <w:rPr>
          <w:szCs w:val="26"/>
        </w:rPr>
        <w:t xml:space="preserve">enseignement, sur le </w:t>
      </w:r>
      <w:r w:rsidR="007E3341">
        <w:rPr>
          <w:szCs w:val="26"/>
        </w:rPr>
        <w:t>soutien</w:t>
      </w:r>
      <w:r w:rsidR="007760DA" w:rsidRPr="00AC6B84">
        <w:rPr>
          <w:szCs w:val="26"/>
        </w:rPr>
        <w:t xml:space="preserve"> à la performance </w:t>
      </w:r>
      <w:r w:rsidR="008F0D19">
        <w:rPr>
          <w:szCs w:val="26"/>
        </w:rPr>
        <w:t>de l’</w:t>
      </w:r>
      <w:r w:rsidR="007760DA" w:rsidRPr="00AC6B84">
        <w:rPr>
          <w:szCs w:val="26"/>
        </w:rPr>
        <w:t>apprenant</w:t>
      </w:r>
      <w:r w:rsidR="008F0D19">
        <w:rPr>
          <w:szCs w:val="26"/>
        </w:rPr>
        <w:t xml:space="preserve"> ou de l’apprenante</w:t>
      </w:r>
      <w:r w:rsidR="007760DA" w:rsidRPr="00AC6B84">
        <w:rPr>
          <w:szCs w:val="26"/>
        </w:rPr>
        <w:t xml:space="preserve"> dans un ENA ou sur le soutien au processus de design pédagogique</w:t>
      </w:r>
      <w:r>
        <w:rPr>
          <w:szCs w:val="26"/>
        </w:rPr>
        <w:t>.</w:t>
      </w:r>
      <w:r w:rsidR="003477DC" w:rsidRPr="00AC6B84">
        <w:rPr>
          <w:szCs w:val="26"/>
        </w:rPr>
        <w:t xml:space="preserve"> </w:t>
      </w:r>
    </w:p>
    <w:p w14:paraId="75F5CB7F" w14:textId="0F021F2E" w:rsidR="00BC037A" w:rsidRPr="00AC6B84" w:rsidRDefault="00BC037A" w:rsidP="008655B2">
      <w:pPr>
        <w:keepNext/>
        <w:spacing w:after="120"/>
      </w:pPr>
      <w:r w:rsidRPr="00AC6B84">
        <w:rPr>
          <w:b/>
          <w:bCs/>
        </w:rPr>
        <w:lastRenderedPageBreak/>
        <w:t>Tableau</w:t>
      </w:r>
      <w:r w:rsidR="0009572B" w:rsidRPr="00AC6B84">
        <w:rPr>
          <w:b/>
          <w:bCs/>
        </w:rPr>
        <w:t> </w:t>
      </w:r>
      <w:r w:rsidR="007106EA">
        <w:rPr>
          <w:b/>
          <w:bCs/>
        </w:rPr>
        <w:t>9.</w:t>
      </w:r>
      <w:r w:rsidR="00B32C29" w:rsidRPr="00AC6B84">
        <w:rPr>
          <w:b/>
          <w:bCs/>
        </w:rPr>
        <w:t>1</w:t>
      </w:r>
      <w:r w:rsidRPr="00AC6B84">
        <w:t xml:space="preserve"> </w:t>
      </w:r>
      <w:r w:rsidR="0020319F" w:rsidRPr="00AC6B84">
        <w:t>C</w:t>
      </w:r>
      <w:r w:rsidR="00B32C29" w:rsidRPr="00AC6B84">
        <w:t xml:space="preserve">lassification </w:t>
      </w:r>
      <w:r w:rsidR="0020319F" w:rsidRPr="00AC6B84">
        <w:t>des systèmes</w:t>
      </w:r>
      <w:r w:rsidR="000A39BC" w:rsidRPr="00AC6B84">
        <w:t xml:space="preserve"> </w:t>
      </w:r>
      <w:r w:rsidR="0020319F" w:rsidRPr="00AC6B84">
        <w:t xml:space="preserve">auteurs </w:t>
      </w:r>
    </w:p>
    <w:tbl>
      <w:tblPr>
        <w:tblW w:w="8685" w:type="dxa"/>
        <w:tblInd w:w="-38" w:type="dxa"/>
        <w:tblLayout w:type="fixed"/>
        <w:tblCellMar>
          <w:top w:w="57" w:type="dxa"/>
          <w:left w:w="113" w:type="dxa"/>
          <w:bottom w:w="57" w:type="dxa"/>
          <w:right w:w="113" w:type="dxa"/>
        </w:tblCellMar>
        <w:tblLook w:val="0000" w:firstRow="0" w:lastRow="0" w:firstColumn="0" w:lastColumn="0" w:noHBand="0" w:noVBand="0"/>
      </w:tblPr>
      <w:tblGrid>
        <w:gridCol w:w="1456"/>
        <w:gridCol w:w="2410"/>
        <w:gridCol w:w="1417"/>
        <w:gridCol w:w="3402"/>
      </w:tblGrid>
      <w:tr w:rsidR="001C0105" w:rsidRPr="00AC6B84" w14:paraId="50F236D9" w14:textId="77777777" w:rsidTr="00A84B6E">
        <w:tc>
          <w:tcPr>
            <w:tcW w:w="1456" w:type="dxa"/>
            <w:tcBorders>
              <w:top w:val="single" w:sz="12" w:space="0" w:color="auto"/>
              <w:left w:val="nil"/>
              <w:bottom w:val="single" w:sz="6" w:space="0" w:color="auto"/>
              <w:right w:val="single" w:sz="6" w:space="0" w:color="auto"/>
            </w:tcBorders>
            <w:shd w:val="clear" w:color="auto" w:fill="DBE5F1" w:themeFill="accent1" w:themeFillTint="33"/>
          </w:tcPr>
          <w:p w14:paraId="45FEDA10" w14:textId="731AD78A" w:rsidR="00054859" w:rsidRPr="00AC6B84" w:rsidRDefault="004D35A4" w:rsidP="004D35A4">
            <w:pPr>
              <w:pStyle w:val="ContenuTableau"/>
              <w:keepNext/>
              <w:keepLines/>
              <w:adjustRightInd w:val="0"/>
              <w:spacing w:after="60"/>
              <w:rPr>
                <w:rFonts w:ascii="Times New Roman" w:hAnsi="Times New Roman" w:cs="Times New Roman"/>
                <w:b/>
                <w:sz w:val="20"/>
                <w:szCs w:val="20"/>
              </w:rPr>
            </w:pPr>
            <w:r w:rsidRPr="00AC6B84">
              <w:rPr>
                <w:rFonts w:ascii="Times New Roman" w:hAnsi="Times New Roman" w:cs="Times New Roman"/>
                <w:b/>
                <w:sz w:val="20"/>
                <w:szCs w:val="20"/>
              </w:rPr>
              <w:t>Catégories</w:t>
            </w:r>
            <w:r w:rsidR="00054859" w:rsidRPr="00AC6B84">
              <w:rPr>
                <w:rFonts w:ascii="Times New Roman" w:hAnsi="Times New Roman" w:cs="Times New Roman"/>
                <w:b/>
                <w:sz w:val="20"/>
                <w:szCs w:val="20"/>
              </w:rPr>
              <w:t xml:space="preserve"> de systèmes</w:t>
            </w:r>
            <w:r w:rsidR="00D86C4A" w:rsidRPr="00AC6B84">
              <w:rPr>
                <w:rFonts w:ascii="Times New Roman" w:hAnsi="Times New Roman" w:cs="Times New Roman"/>
                <w:b/>
                <w:sz w:val="20"/>
                <w:szCs w:val="20"/>
              </w:rPr>
              <w:t xml:space="preserve"> </w:t>
            </w:r>
            <w:r w:rsidR="00054859" w:rsidRPr="00AC6B84">
              <w:rPr>
                <w:rFonts w:ascii="Times New Roman" w:hAnsi="Times New Roman" w:cs="Times New Roman"/>
                <w:b/>
                <w:sz w:val="20"/>
                <w:szCs w:val="20"/>
              </w:rPr>
              <w:t xml:space="preserve">auteurs </w:t>
            </w:r>
          </w:p>
        </w:tc>
        <w:tc>
          <w:tcPr>
            <w:tcW w:w="2410" w:type="dxa"/>
            <w:tcBorders>
              <w:top w:val="single" w:sz="12" w:space="0" w:color="auto"/>
              <w:left w:val="single" w:sz="6" w:space="0" w:color="auto"/>
              <w:bottom w:val="single" w:sz="6" w:space="0" w:color="auto"/>
              <w:right w:val="single" w:sz="6" w:space="0" w:color="auto"/>
            </w:tcBorders>
            <w:shd w:val="clear" w:color="auto" w:fill="DBE5F1" w:themeFill="accent1" w:themeFillTint="33"/>
          </w:tcPr>
          <w:p w14:paraId="5D0082E2" w14:textId="3A45D79A" w:rsidR="00054859" w:rsidRPr="00AC6B84" w:rsidRDefault="00054859" w:rsidP="004D35A4">
            <w:pPr>
              <w:pStyle w:val="ContenuTableau"/>
              <w:keepNext/>
              <w:keepLines/>
              <w:adjustRightInd w:val="0"/>
              <w:spacing w:after="60"/>
            </w:pPr>
            <w:r w:rsidRPr="00AC6B84">
              <w:rPr>
                <w:rFonts w:ascii="Times New Roman" w:hAnsi="Times New Roman" w:cs="Times New Roman"/>
                <w:b/>
                <w:sz w:val="20"/>
                <w:szCs w:val="20"/>
              </w:rPr>
              <w:t xml:space="preserve">Sous-catégories de </w:t>
            </w:r>
            <w:r w:rsidR="00667D88" w:rsidRPr="00AC6B84">
              <w:rPr>
                <w:rFonts w:ascii="Times New Roman" w:hAnsi="Times New Roman" w:cs="Times New Roman"/>
                <w:b/>
                <w:sz w:val="20"/>
                <w:szCs w:val="20"/>
              </w:rPr>
              <w:t>systèmes auteurs</w:t>
            </w:r>
            <w:r w:rsidRPr="00AC6B84">
              <w:rPr>
                <w:rFonts w:ascii="Times New Roman" w:hAnsi="Times New Roman" w:cs="Times New Roman"/>
                <w:b/>
                <w:sz w:val="20"/>
                <w:szCs w:val="20"/>
              </w:rPr>
              <w:t xml:space="preserve"> </w:t>
            </w:r>
          </w:p>
        </w:tc>
        <w:tc>
          <w:tcPr>
            <w:tcW w:w="1417" w:type="dxa"/>
            <w:tcBorders>
              <w:top w:val="single" w:sz="12" w:space="0" w:color="auto"/>
              <w:left w:val="single" w:sz="6" w:space="0" w:color="auto"/>
              <w:bottom w:val="single" w:sz="6" w:space="0" w:color="auto"/>
              <w:right w:val="single" w:sz="6" w:space="0" w:color="auto"/>
            </w:tcBorders>
            <w:shd w:val="clear" w:color="auto" w:fill="DBE5F1" w:themeFill="accent1" w:themeFillTint="33"/>
          </w:tcPr>
          <w:p w14:paraId="232F9FDD" w14:textId="25EE8068" w:rsidR="00054859" w:rsidRPr="00AC6B84" w:rsidRDefault="00054859" w:rsidP="004D35A4">
            <w:pPr>
              <w:pStyle w:val="ContenuTableau"/>
              <w:keepNext/>
              <w:keepLines/>
              <w:adjustRightInd w:val="0"/>
              <w:spacing w:after="60"/>
              <w:rPr>
                <w:rFonts w:ascii="Times New Roman" w:hAnsi="Times New Roman" w:cs="Times New Roman"/>
                <w:b/>
                <w:sz w:val="20"/>
                <w:szCs w:val="20"/>
              </w:rPr>
            </w:pPr>
            <w:r w:rsidRPr="00AC6B84">
              <w:rPr>
                <w:rFonts w:ascii="Times New Roman" w:hAnsi="Times New Roman" w:cs="Times New Roman"/>
                <w:b/>
                <w:sz w:val="20"/>
                <w:szCs w:val="20"/>
              </w:rPr>
              <w:t>Composante</w:t>
            </w:r>
            <w:r w:rsidR="008F0D19">
              <w:rPr>
                <w:rFonts w:ascii="Times New Roman" w:hAnsi="Times New Roman" w:cs="Times New Roman"/>
                <w:b/>
                <w:sz w:val="20"/>
                <w:szCs w:val="20"/>
              </w:rPr>
              <w:t>s</w:t>
            </w:r>
            <w:r w:rsidRPr="00AC6B84">
              <w:rPr>
                <w:rFonts w:ascii="Times New Roman" w:hAnsi="Times New Roman" w:cs="Times New Roman"/>
                <w:b/>
                <w:sz w:val="20"/>
                <w:szCs w:val="20"/>
              </w:rPr>
              <w:t xml:space="preserve"> de l</w:t>
            </w:r>
            <w:r w:rsidR="00DA1839">
              <w:rPr>
                <w:rFonts w:ascii="Times New Roman" w:hAnsi="Times New Roman" w:cs="Times New Roman"/>
                <w:b/>
                <w:sz w:val="20"/>
                <w:szCs w:val="20"/>
              </w:rPr>
              <w:t>’</w:t>
            </w:r>
            <w:r w:rsidR="00C1084F" w:rsidRPr="00AC6B84">
              <w:rPr>
                <w:rFonts w:ascii="Times New Roman" w:hAnsi="Times New Roman" w:cs="Times New Roman"/>
                <w:b/>
                <w:sz w:val="20"/>
                <w:szCs w:val="20"/>
              </w:rPr>
              <w:t>EIA</w:t>
            </w:r>
            <w:r w:rsidRPr="00AC6B84">
              <w:rPr>
                <w:rFonts w:ascii="Times New Roman" w:hAnsi="Times New Roman" w:cs="Times New Roman"/>
                <w:b/>
                <w:sz w:val="20"/>
                <w:szCs w:val="20"/>
              </w:rPr>
              <w:t xml:space="preserve"> développée</w:t>
            </w:r>
            <w:r w:rsidR="008F0D19">
              <w:rPr>
                <w:rFonts w:ascii="Times New Roman" w:hAnsi="Times New Roman" w:cs="Times New Roman"/>
                <w:b/>
                <w:sz w:val="20"/>
                <w:szCs w:val="20"/>
              </w:rPr>
              <w:t>s</w:t>
            </w:r>
          </w:p>
        </w:tc>
        <w:tc>
          <w:tcPr>
            <w:tcW w:w="3402" w:type="dxa"/>
            <w:tcBorders>
              <w:top w:val="single" w:sz="12" w:space="0" w:color="auto"/>
              <w:left w:val="single" w:sz="6" w:space="0" w:color="auto"/>
              <w:bottom w:val="single" w:sz="6" w:space="0" w:color="auto"/>
              <w:right w:val="nil"/>
            </w:tcBorders>
            <w:shd w:val="clear" w:color="auto" w:fill="DBE5F1" w:themeFill="accent1" w:themeFillTint="33"/>
          </w:tcPr>
          <w:p w14:paraId="77AA0797" w14:textId="031C9124" w:rsidR="00054859" w:rsidRPr="00AC6B84" w:rsidRDefault="00054859" w:rsidP="004D35A4">
            <w:pPr>
              <w:pStyle w:val="ContenuTableau"/>
              <w:keepNext/>
              <w:keepLines/>
              <w:adjustRightInd w:val="0"/>
              <w:spacing w:after="60"/>
              <w:rPr>
                <w:rFonts w:ascii="Times New Roman" w:hAnsi="Times New Roman" w:cs="Times New Roman"/>
                <w:sz w:val="20"/>
                <w:szCs w:val="20"/>
              </w:rPr>
            </w:pPr>
            <w:r w:rsidRPr="00AC6B84">
              <w:rPr>
                <w:rFonts w:ascii="Times New Roman" w:hAnsi="Times New Roman" w:cs="Times New Roman"/>
                <w:b/>
                <w:sz w:val="20"/>
                <w:szCs w:val="20"/>
              </w:rPr>
              <w:t xml:space="preserve">Exemples de </w:t>
            </w:r>
            <w:r w:rsidR="00667D88" w:rsidRPr="00AC6B84">
              <w:rPr>
                <w:rFonts w:ascii="Times New Roman" w:hAnsi="Times New Roman" w:cs="Times New Roman"/>
                <w:b/>
                <w:sz w:val="20"/>
                <w:szCs w:val="20"/>
              </w:rPr>
              <w:t>systèmes auteurs</w:t>
            </w:r>
            <w:r w:rsidRPr="00AC6B84">
              <w:rPr>
                <w:rFonts w:ascii="Times New Roman" w:hAnsi="Times New Roman" w:cs="Times New Roman"/>
                <w:b/>
                <w:sz w:val="20"/>
                <w:szCs w:val="20"/>
              </w:rPr>
              <w:t xml:space="preserve"> ou d</w:t>
            </w:r>
            <w:r w:rsidR="00DA1839">
              <w:rPr>
                <w:rFonts w:ascii="Times New Roman" w:hAnsi="Times New Roman" w:cs="Times New Roman"/>
                <w:b/>
                <w:sz w:val="20"/>
                <w:szCs w:val="20"/>
              </w:rPr>
              <w:t>’</w:t>
            </w:r>
            <w:r w:rsidRPr="00AC6B84">
              <w:rPr>
                <w:rFonts w:ascii="Times New Roman" w:hAnsi="Times New Roman" w:cs="Times New Roman"/>
                <w:b/>
                <w:sz w:val="20"/>
                <w:szCs w:val="20"/>
              </w:rPr>
              <w:t>outils auteurs</w:t>
            </w:r>
          </w:p>
        </w:tc>
      </w:tr>
      <w:tr w:rsidR="00054859" w:rsidRPr="00BA6F5E" w14:paraId="0D79DE9A" w14:textId="77777777" w:rsidTr="001C0105">
        <w:tc>
          <w:tcPr>
            <w:tcW w:w="1456" w:type="dxa"/>
            <w:vMerge w:val="restart"/>
            <w:tcBorders>
              <w:top w:val="single" w:sz="6" w:space="0" w:color="auto"/>
              <w:left w:val="nil"/>
              <w:right w:val="single" w:sz="6" w:space="0" w:color="auto"/>
            </w:tcBorders>
            <w:shd w:val="clear" w:color="auto" w:fill="FFFFFF"/>
          </w:tcPr>
          <w:p w14:paraId="647C1996" w14:textId="558963BC" w:rsidR="00A84B6E" w:rsidRPr="00AC6B84" w:rsidRDefault="00054859" w:rsidP="004D35A4">
            <w:pPr>
              <w:pStyle w:val="ContenuTableau"/>
              <w:keepNext/>
              <w:keepLines/>
              <w:adjustRightInd w:val="0"/>
              <w:spacing w:after="60"/>
              <w:rPr>
                <w:rFonts w:ascii="Times New Roman" w:hAnsi="Times New Roman" w:cs="Times New Roman"/>
                <w:sz w:val="20"/>
                <w:szCs w:val="20"/>
              </w:rPr>
            </w:pPr>
            <w:r w:rsidRPr="00AC6B84">
              <w:rPr>
                <w:rFonts w:ascii="Times New Roman" w:hAnsi="Times New Roman" w:cs="Times New Roman"/>
                <w:sz w:val="20"/>
                <w:szCs w:val="20"/>
              </w:rPr>
              <w:t>Systèmes axés sur la pédagogie</w:t>
            </w:r>
            <w:r w:rsidR="00A84B6E" w:rsidRPr="00AC6B84">
              <w:rPr>
                <w:rFonts w:ascii="Times New Roman" w:hAnsi="Times New Roman" w:cs="Times New Roman"/>
                <w:sz w:val="20"/>
                <w:szCs w:val="20"/>
              </w:rPr>
              <w:t xml:space="preserve"> et l</w:t>
            </w:r>
            <w:r w:rsidR="00DA1839">
              <w:rPr>
                <w:rFonts w:ascii="Times New Roman" w:hAnsi="Times New Roman" w:cs="Times New Roman"/>
                <w:sz w:val="20"/>
                <w:szCs w:val="20"/>
              </w:rPr>
              <w:t>’</w:t>
            </w:r>
            <w:r w:rsidR="00A84B6E" w:rsidRPr="00AC6B84">
              <w:rPr>
                <w:rFonts w:ascii="Times New Roman" w:hAnsi="Times New Roman" w:cs="Times New Roman"/>
                <w:sz w:val="20"/>
                <w:szCs w:val="20"/>
              </w:rPr>
              <w:t>enseignement</w:t>
            </w:r>
          </w:p>
        </w:tc>
        <w:tc>
          <w:tcPr>
            <w:tcW w:w="2410" w:type="dxa"/>
            <w:tcBorders>
              <w:top w:val="single" w:sz="6" w:space="0" w:color="auto"/>
              <w:left w:val="single" w:sz="6" w:space="0" w:color="auto"/>
              <w:bottom w:val="single" w:sz="6" w:space="0" w:color="auto"/>
              <w:right w:val="single" w:sz="6" w:space="0" w:color="auto"/>
            </w:tcBorders>
            <w:shd w:val="clear" w:color="auto" w:fill="FFFFFF"/>
          </w:tcPr>
          <w:p w14:paraId="07EE898E" w14:textId="0A377D20" w:rsidR="00054859" w:rsidRPr="00AC6B84" w:rsidRDefault="00054859" w:rsidP="004D35A4">
            <w:pPr>
              <w:pStyle w:val="ContenuTableau"/>
              <w:keepNext/>
              <w:keepLines/>
              <w:adjustRightInd w:val="0"/>
              <w:spacing w:after="60"/>
              <w:rPr>
                <w:rFonts w:ascii="Times New Roman" w:hAnsi="Times New Roman" w:cs="Times New Roman"/>
                <w:sz w:val="20"/>
                <w:szCs w:val="20"/>
              </w:rPr>
            </w:pPr>
            <w:r w:rsidRPr="00AC6B84">
              <w:rPr>
                <w:rFonts w:ascii="Times New Roman" w:hAnsi="Times New Roman" w:cs="Times New Roman"/>
                <w:sz w:val="20"/>
                <w:szCs w:val="20"/>
              </w:rPr>
              <w:t>Systèmes à types multiples de connaissances</w:t>
            </w:r>
          </w:p>
        </w:tc>
        <w:tc>
          <w:tcPr>
            <w:tcW w:w="1417" w:type="dxa"/>
            <w:tcBorders>
              <w:top w:val="single" w:sz="6" w:space="0" w:color="auto"/>
              <w:left w:val="single" w:sz="6" w:space="0" w:color="auto"/>
              <w:bottom w:val="single" w:sz="6" w:space="0" w:color="auto"/>
              <w:right w:val="single" w:sz="6" w:space="0" w:color="auto"/>
            </w:tcBorders>
            <w:shd w:val="clear" w:color="auto" w:fill="FFFFFF"/>
          </w:tcPr>
          <w:p w14:paraId="32D80049" w14:textId="1644B219" w:rsidR="001C0105" w:rsidRPr="00AC6B84" w:rsidRDefault="001C0105" w:rsidP="004D35A4">
            <w:pPr>
              <w:pStyle w:val="ContenuTableau"/>
              <w:keepNext/>
              <w:keepLines/>
              <w:adjustRightInd w:val="0"/>
              <w:spacing w:after="60"/>
              <w:rPr>
                <w:rFonts w:ascii="Times New Roman" w:hAnsi="Times New Roman" w:cs="Times New Roman"/>
                <w:sz w:val="20"/>
                <w:szCs w:val="20"/>
              </w:rPr>
            </w:pPr>
            <w:r w:rsidRPr="00AC6B84">
              <w:rPr>
                <w:rFonts w:ascii="Times New Roman" w:hAnsi="Times New Roman" w:cs="Times New Roman"/>
                <w:sz w:val="20"/>
                <w:szCs w:val="20"/>
              </w:rPr>
              <w:t>Modèle du domaine</w:t>
            </w:r>
          </w:p>
        </w:tc>
        <w:tc>
          <w:tcPr>
            <w:tcW w:w="3402" w:type="dxa"/>
            <w:tcBorders>
              <w:top w:val="single" w:sz="6" w:space="0" w:color="auto"/>
              <w:left w:val="single" w:sz="6" w:space="0" w:color="auto"/>
              <w:bottom w:val="single" w:sz="6" w:space="0" w:color="auto"/>
              <w:right w:val="nil"/>
            </w:tcBorders>
            <w:shd w:val="clear" w:color="auto" w:fill="FFFFFF"/>
          </w:tcPr>
          <w:p w14:paraId="651FBBF0" w14:textId="20D5B584" w:rsidR="00054859" w:rsidRPr="00BA6F5E" w:rsidRDefault="001C0105" w:rsidP="004D35A4">
            <w:pPr>
              <w:pStyle w:val="ContenuTableau"/>
              <w:keepNext/>
              <w:keepLines/>
              <w:adjustRightInd w:val="0"/>
              <w:spacing w:after="60"/>
              <w:rPr>
                <w:rFonts w:ascii="Times New Roman" w:hAnsi="Times New Roman" w:cs="Times New Roman"/>
                <w:sz w:val="20"/>
                <w:szCs w:val="20"/>
                <w:lang w:val="en-US"/>
              </w:rPr>
            </w:pPr>
            <w:r w:rsidRPr="00BA6F5E">
              <w:rPr>
                <w:rFonts w:ascii="Times New Roman" w:hAnsi="Times New Roman" w:cs="Times New Roman"/>
                <w:sz w:val="20"/>
                <w:szCs w:val="20"/>
                <w:lang w:val="en-US"/>
              </w:rPr>
              <w:t xml:space="preserve">GMOT, </w:t>
            </w:r>
            <w:r w:rsidR="00054859" w:rsidRPr="00BA6F5E">
              <w:rPr>
                <w:rFonts w:ascii="Times New Roman" w:hAnsi="Times New Roman" w:cs="Times New Roman"/>
                <w:sz w:val="20"/>
                <w:szCs w:val="20"/>
                <w:lang w:val="en-US"/>
              </w:rPr>
              <w:t xml:space="preserve">CREAM-Tools, DNA, ID-Expert, IRIS </w:t>
            </w:r>
          </w:p>
        </w:tc>
      </w:tr>
      <w:tr w:rsidR="00054859" w:rsidRPr="00BA6F5E" w14:paraId="647237E3" w14:textId="77777777" w:rsidTr="001C0105">
        <w:tc>
          <w:tcPr>
            <w:tcW w:w="1456" w:type="dxa"/>
            <w:vMerge/>
            <w:tcBorders>
              <w:left w:val="nil"/>
              <w:right w:val="single" w:sz="6" w:space="0" w:color="auto"/>
            </w:tcBorders>
            <w:shd w:val="clear" w:color="auto" w:fill="FFFFFF"/>
          </w:tcPr>
          <w:p w14:paraId="03CF10B9" w14:textId="77777777" w:rsidR="00054859" w:rsidRPr="00BA6F5E" w:rsidRDefault="00054859" w:rsidP="004D35A4">
            <w:pPr>
              <w:pStyle w:val="ContenuTableau"/>
              <w:keepNext/>
              <w:keepLines/>
              <w:adjustRightInd w:val="0"/>
              <w:spacing w:after="60"/>
              <w:rPr>
                <w:rFonts w:ascii="Times New Roman" w:hAnsi="Times New Roman" w:cs="Times New Roman"/>
                <w:sz w:val="20"/>
                <w:szCs w:val="20"/>
                <w:lang w:val="en-US"/>
              </w:rPr>
            </w:pPr>
          </w:p>
        </w:tc>
        <w:tc>
          <w:tcPr>
            <w:tcW w:w="2410" w:type="dxa"/>
            <w:tcBorders>
              <w:top w:val="single" w:sz="6" w:space="0" w:color="auto"/>
              <w:left w:val="single" w:sz="6" w:space="0" w:color="auto"/>
              <w:bottom w:val="single" w:sz="6" w:space="0" w:color="auto"/>
              <w:right w:val="single" w:sz="6" w:space="0" w:color="auto"/>
            </w:tcBorders>
            <w:shd w:val="clear" w:color="auto" w:fill="FFFFFF"/>
          </w:tcPr>
          <w:p w14:paraId="39C13F02" w14:textId="4E24B209" w:rsidR="00054859" w:rsidRPr="00AC6B84" w:rsidRDefault="00054859" w:rsidP="004D35A4">
            <w:pPr>
              <w:pStyle w:val="ContenuTableau"/>
              <w:keepNext/>
              <w:keepLines/>
              <w:adjustRightInd w:val="0"/>
              <w:spacing w:after="60"/>
              <w:rPr>
                <w:rFonts w:ascii="Times New Roman" w:hAnsi="Times New Roman" w:cs="Times New Roman"/>
                <w:sz w:val="20"/>
                <w:szCs w:val="20"/>
              </w:rPr>
            </w:pPr>
            <w:r w:rsidRPr="00AC6B84">
              <w:rPr>
                <w:rFonts w:ascii="Times New Roman" w:hAnsi="Times New Roman" w:cs="Times New Roman"/>
                <w:sz w:val="20"/>
                <w:szCs w:val="20"/>
              </w:rPr>
              <w:t xml:space="preserve">Systèmes de séquencement et </w:t>
            </w:r>
            <w:r w:rsidR="008F0D19">
              <w:rPr>
                <w:rFonts w:ascii="Times New Roman" w:hAnsi="Times New Roman" w:cs="Times New Roman"/>
                <w:sz w:val="20"/>
                <w:szCs w:val="20"/>
              </w:rPr>
              <w:t xml:space="preserve">de </w:t>
            </w:r>
            <w:r w:rsidRPr="00AC6B84">
              <w:rPr>
                <w:rFonts w:ascii="Times New Roman" w:hAnsi="Times New Roman" w:cs="Times New Roman"/>
                <w:sz w:val="20"/>
                <w:szCs w:val="20"/>
              </w:rPr>
              <w:t xml:space="preserve">planification du </w:t>
            </w:r>
            <w:r w:rsidR="00B56C90">
              <w:rPr>
                <w:rFonts w:ascii="Times New Roman" w:hAnsi="Times New Roman" w:cs="Times New Roman"/>
                <w:sz w:val="20"/>
                <w:szCs w:val="20"/>
              </w:rPr>
              <w:t>cursus</w:t>
            </w:r>
          </w:p>
        </w:tc>
        <w:tc>
          <w:tcPr>
            <w:tcW w:w="1417" w:type="dxa"/>
            <w:tcBorders>
              <w:top w:val="single" w:sz="6" w:space="0" w:color="auto"/>
              <w:left w:val="single" w:sz="6" w:space="0" w:color="auto"/>
              <w:bottom w:val="single" w:sz="6" w:space="0" w:color="auto"/>
              <w:right w:val="single" w:sz="6" w:space="0" w:color="auto"/>
            </w:tcBorders>
            <w:shd w:val="clear" w:color="auto" w:fill="FFFFFF"/>
          </w:tcPr>
          <w:p w14:paraId="5F4FF1B6" w14:textId="6E0C7B1E" w:rsidR="00054859" w:rsidRPr="00AC6B84" w:rsidRDefault="001C0105" w:rsidP="004D35A4">
            <w:pPr>
              <w:pStyle w:val="ContenuTableau"/>
              <w:keepNext/>
              <w:keepLines/>
              <w:adjustRightInd w:val="0"/>
              <w:spacing w:after="60"/>
              <w:rPr>
                <w:rFonts w:ascii="Times New Roman" w:hAnsi="Times New Roman" w:cs="Times New Roman"/>
                <w:sz w:val="20"/>
                <w:szCs w:val="20"/>
              </w:rPr>
            </w:pPr>
            <w:r w:rsidRPr="00AC6B84">
              <w:rPr>
                <w:rFonts w:ascii="Times New Roman" w:hAnsi="Times New Roman" w:cs="Times New Roman"/>
                <w:sz w:val="20"/>
                <w:szCs w:val="20"/>
              </w:rPr>
              <w:t xml:space="preserve">Modèle du domaine, </w:t>
            </w:r>
            <w:r w:rsidR="0081359E">
              <w:rPr>
                <w:rFonts w:ascii="Times New Roman" w:hAnsi="Times New Roman" w:cs="Times New Roman"/>
                <w:sz w:val="20"/>
                <w:szCs w:val="20"/>
              </w:rPr>
              <w:t xml:space="preserve">modèle </w:t>
            </w:r>
            <w:r w:rsidRPr="00AC6B84">
              <w:rPr>
                <w:rFonts w:ascii="Times New Roman" w:hAnsi="Times New Roman" w:cs="Times New Roman"/>
                <w:sz w:val="20"/>
                <w:szCs w:val="20"/>
              </w:rPr>
              <w:t>pédagogi</w:t>
            </w:r>
            <w:r w:rsidR="0081359E">
              <w:rPr>
                <w:rFonts w:ascii="Times New Roman" w:hAnsi="Times New Roman" w:cs="Times New Roman"/>
                <w:sz w:val="20"/>
                <w:szCs w:val="20"/>
              </w:rPr>
              <w:t>qu</w:t>
            </w:r>
            <w:r w:rsidRPr="00AC6B84">
              <w:rPr>
                <w:rFonts w:ascii="Times New Roman" w:hAnsi="Times New Roman" w:cs="Times New Roman"/>
                <w:sz w:val="20"/>
                <w:szCs w:val="20"/>
              </w:rPr>
              <w:t>e</w:t>
            </w:r>
          </w:p>
        </w:tc>
        <w:tc>
          <w:tcPr>
            <w:tcW w:w="3402" w:type="dxa"/>
            <w:tcBorders>
              <w:top w:val="single" w:sz="6" w:space="0" w:color="auto"/>
              <w:left w:val="single" w:sz="6" w:space="0" w:color="auto"/>
              <w:bottom w:val="single" w:sz="6" w:space="0" w:color="auto"/>
              <w:right w:val="nil"/>
            </w:tcBorders>
            <w:shd w:val="clear" w:color="auto" w:fill="FFFFFF"/>
          </w:tcPr>
          <w:p w14:paraId="459AF33D" w14:textId="3734C7AA" w:rsidR="00054859" w:rsidRPr="00BA6F5E" w:rsidRDefault="00054859" w:rsidP="004D35A4">
            <w:pPr>
              <w:pStyle w:val="ContenuTableau"/>
              <w:keepNext/>
              <w:keepLines/>
              <w:adjustRightInd w:val="0"/>
              <w:spacing w:after="60"/>
              <w:rPr>
                <w:rFonts w:ascii="Times New Roman" w:hAnsi="Times New Roman" w:cs="Times New Roman"/>
                <w:sz w:val="20"/>
                <w:szCs w:val="20"/>
                <w:lang w:val="en-US"/>
              </w:rPr>
            </w:pPr>
            <w:r w:rsidRPr="00BA6F5E">
              <w:rPr>
                <w:rFonts w:ascii="Times New Roman" w:hAnsi="Times New Roman" w:cs="Times New Roman"/>
                <w:sz w:val="20"/>
                <w:szCs w:val="20"/>
                <w:lang w:val="en-US"/>
              </w:rPr>
              <w:t>IDE, ISD Expert, CREAM-Tools GMOT</w:t>
            </w:r>
          </w:p>
        </w:tc>
      </w:tr>
      <w:tr w:rsidR="00054859" w:rsidRPr="00BA6F5E" w14:paraId="781A92AE" w14:textId="77777777" w:rsidTr="001C0105">
        <w:tc>
          <w:tcPr>
            <w:tcW w:w="1456" w:type="dxa"/>
            <w:vMerge/>
            <w:tcBorders>
              <w:left w:val="nil"/>
              <w:right w:val="single" w:sz="6" w:space="0" w:color="auto"/>
            </w:tcBorders>
            <w:shd w:val="clear" w:color="auto" w:fill="FFFFFF"/>
          </w:tcPr>
          <w:p w14:paraId="0F4951A9" w14:textId="77777777" w:rsidR="00054859" w:rsidRPr="00BA6F5E" w:rsidRDefault="00054859" w:rsidP="004D35A4">
            <w:pPr>
              <w:pStyle w:val="ContenuTableau"/>
              <w:keepNext/>
              <w:keepLines/>
              <w:adjustRightInd w:val="0"/>
              <w:spacing w:after="60"/>
              <w:rPr>
                <w:rFonts w:ascii="Times New Roman" w:hAnsi="Times New Roman" w:cs="Times New Roman"/>
                <w:sz w:val="20"/>
                <w:szCs w:val="20"/>
                <w:lang w:val="en-US"/>
              </w:rPr>
            </w:pPr>
          </w:p>
        </w:tc>
        <w:tc>
          <w:tcPr>
            <w:tcW w:w="2410" w:type="dxa"/>
            <w:tcBorders>
              <w:top w:val="single" w:sz="6" w:space="0" w:color="auto"/>
              <w:left w:val="single" w:sz="6" w:space="0" w:color="auto"/>
              <w:bottom w:val="single" w:sz="6" w:space="0" w:color="auto"/>
              <w:right w:val="single" w:sz="6" w:space="0" w:color="auto"/>
            </w:tcBorders>
            <w:shd w:val="clear" w:color="auto" w:fill="FFFFFF"/>
          </w:tcPr>
          <w:p w14:paraId="0ACE761F" w14:textId="30F26739" w:rsidR="00054859" w:rsidRPr="00AC6B84" w:rsidRDefault="00054859" w:rsidP="004D35A4">
            <w:pPr>
              <w:pStyle w:val="ContenuTableau"/>
              <w:keepNext/>
              <w:keepLines/>
              <w:adjustRightInd w:val="0"/>
              <w:spacing w:after="60"/>
              <w:rPr>
                <w:rFonts w:ascii="Times New Roman" w:hAnsi="Times New Roman" w:cs="Times New Roman"/>
                <w:sz w:val="20"/>
                <w:szCs w:val="20"/>
              </w:rPr>
            </w:pPr>
            <w:r w:rsidRPr="00AC6B84">
              <w:rPr>
                <w:rFonts w:ascii="Times New Roman" w:hAnsi="Times New Roman" w:cs="Times New Roman"/>
                <w:sz w:val="20"/>
                <w:szCs w:val="20"/>
              </w:rPr>
              <w:t xml:space="preserve">Systèmes orientés </w:t>
            </w:r>
            <w:r w:rsidR="00B270F1">
              <w:rPr>
                <w:rFonts w:ascii="Times New Roman" w:hAnsi="Times New Roman" w:cs="Times New Roman"/>
                <w:sz w:val="20"/>
                <w:szCs w:val="20"/>
              </w:rPr>
              <w:t xml:space="preserve">vers les </w:t>
            </w:r>
            <w:r w:rsidRPr="00AC6B84">
              <w:rPr>
                <w:rFonts w:ascii="Times New Roman" w:hAnsi="Times New Roman" w:cs="Times New Roman"/>
                <w:sz w:val="20"/>
                <w:szCs w:val="20"/>
              </w:rPr>
              <w:t xml:space="preserve">stratégies pédagogiques </w:t>
            </w:r>
          </w:p>
        </w:tc>
        <w:tc>
          <w:tcPr>
            <w:tcW w:w="1417" w:type="dxa"/>
            <w:tcBorders>
              <w:top w:val="single" w:sz="6" w:space="0" w:color="auto"/>
              <w:left w:val="single" w:sz="6" w:space="0" w:color="auto"/>
              <w:bottom w:val="single" w:sz="6" w:space="0" w:color="auto"/>
              <w:right w:val="single" w:sz="6" w:space="0" w:color="auto"/>
            </w:tcBorders>
            <w:shd w:val="clear" w:color="auto" w:fill="FFFFFF"/>
          </w:tcPr>
          <w:p w14:paraId="1A23A13E" w14:textId="55CB29B9" w:rsidR="001C0105" w:rsidRPr="00AC6B84" w:rsidRDefault="001C0105" w:rsidP="004D35A4">
            <w:pPr>
              <w:pStyle w:val="ContenuTableau"/>
              <w:keepNext/>
              <w:keepLines/>
              <w:adjustRightInd w:val="0"/>
              <w:spacing w:after="60"/>
              <w:rPr>
                <w:rFonts w:ascii="Times New Roman" w:hAnsi="Times New Roman" w:cs="Times New Roman"/>
                <w:sz w:val="20"/>
                <w:szCs w:val="20"/>
              </w:rPr>
            </w:pPr>
            <w:r w:rsidRPr="00AC6B84">
              <w:rPr>
                <w:rFonts w:ascii="Times New Roman" w:hAnsi="Times New Roman" w:cs="Times New Roman"/>
                <w:sz w:val="20"/>
                <w:szCs w:val="20"/>
              </w:rPr>
              <w:t xml:space="preserve">Modèle du domaine, </w:t>
            </w:r>
            <w:r w:rsidR="0081359E">
              <w:rPr>
                <w:rFonts w:ascii="Times New Roman" w:hAnsi="Times New Roman" w:cs="Times New Roman"/>
                <w:sz w:val="20"/>
                <w:szCs w:val="20"/>
              </w:rPr>
              <w:t xml:space="preserve">modèle </w:t>
            </w:r>
            <w:r w:rsidRPr="00AC6B84">
              <w:rPr>
                <w:rFonts w:ascii="Times New Roman" w:hAnsi="Times New Roman" w:cs="Times New Roman"/>
                <w:sz w:val="20"/>
                <w:szCs w:val="20"/>
              </w:rPr>
              <w:t>pédagogi</w:t>
            </w:r>
            <w:r w:rsidR="0081359E">
              <w:rPr>
                <w:rFonts w:ascii="Times New Roman" w:hAnsi="Times New Roman" w:cs="Times New Roman"/>
                <w:sz w:val="20"/>
                <w:szCs w:val="20"/>
              </w:rPr>
              <w:t>qu</w:t>
            </w:r>
            <w:r w:rsidRPr="00AC6B84">
              <w:rPr>
                <w:rFonts w:ascii="Times New Roman" w:hAnsi="Times New Roman" w:cs="Times New Roman"/>
                <w:sz w:val="20"/>
                <w:szCs w:val="20"/>
              </w:rPr>
              <w:t xml:space="preserve">e, </w:t>
            </w:r>
            <w:r w:rsidR="0081359E">
              <w:rPr>
                <w:rFonts w:ascii="Times New Roman" w:hAnsi="Times New Roman" w:cs="Times New Roman"/>
                <w:sz w:val="20"/>
                <w:szCs w:val="20"/>
              </w:rPr>
              <w:t>modèle de l’</w:t>
            </w:r>
            <w:r w:rsidRPr="00AC6B84">
              <w:rPr>
                <w:rFonts w:ascii="Times New Roman" w:hAnsi="Times New Roman" w:cs="Times New Roman"/>
                <w:sz w:val="20"/>
                <w:szCs w:val="20"/>
              </w:rPr>
              <w:t>apprenant</w:t>
            </w:r>
          </w:p>
        </w:tc>
        <w:tc>
          <w:tcPr>
            <w:tcW w:w="3402" w:type="dxa"/>
            <w:tcBorders>
              <w:top w:val="single" w:sz="6" w:space="0" w:color="auto"/>
              <w:left w:val="single" w:sz="6" w:space="0" w:color="auto"/>
              <w:bottom w:val="single" w:sz="6" w:space="0" w:color="auto"/>
              <w:right w:val="nil"/>
            </w:tcBorders>
            <w:shd w:val="clear" w:color="auto" w:fill="FFFFFF"/>
          </w:tcPr>
          <w:p w14:paraId="2D963FCE" w14:textId="70CED996" w:rsidR="00054859" w:rsidRPr="00BA6F5E" w:rsidRDefault="00B270F1" w:rsidP="004D35A4">
            <w:pPr>
              <w:pStyle w:val="ContenuTableau"/>
              <w:keepNext/>
              <w:keepLines/>
              <w:adjustRightInd w:val="0"/>
              <w:spacing w:after="60"/>
              <w:rPr>
                <w:rFonts w:ascii="Times New Roman" w:hAnsi="Times New Roman" w:cs="Times New Roman"/>
                <w:sz w:val="20"/>
                <w:szCs w:val="20"/>
                <w:lang w:val="en-US"/>
              </w:rPr>
            </w:pPr>
            <w:r w:rsidRPr="00BA6F5E">
              <w:rPr>
                <w:rFonts w:ascii="Times New Roman" w:hAnsi="Times New Roman" w:cs="Times New Roman"/>
                <w:sz w:val="20"/>
                <w:szCs w:val="20"/>
                <w:lang w:val="en-US"/>
              </w:rPr>
              <w:t>Eon</w:t>
            </w:r>
            <w:r w:rsidR="00054859" w:rsidRPr="00BA6F5E">
              <w:rPr>
                <w:rFonts w:ascii="Times New Roman" w:hAnsi="Times New Roman" w:cs="Times New Roman"/>
                <w:sz w:val="20"/>
                <w:szCs w:val="20"/>
                <w:lang w:val="en-US"/>
              </w:rPr>
              <w:t>, GTE, REDEEM (et COCA), Smart Trainer, DOCENT, IDE, ISD Expert, Expert</w:t>
            </w:r>
            <w:r w:rsidR="0009572B" w:rsidRPr="00BA6F5E">
              <w:rPr>
                <w:rFonts w:ascii="Times New Roman" w:hAnsi="Times New Roman" w:cs="Times New Roman"/>
                <w:sz w:val="20"/>
                <w:szCs w:val="20"/>
                <w:lang w:val="en-US"/>
              </w:rPr>
              <w:t> </w:t>
            </w:r>
            <w:r w:rsidR="00054859" w:rsidRPr="00BA6F5E">
              <w:rPr>
                <w:rFonts w:ascii="Times New Roman" w:hAnsi="Times New Roman" w:cs="Times New Roman"/>
                <w:sz w:val="20"/>
                <w:szCs w:val="20"/>
                <w:lang w:val="en-US"/>
              </w:rPr>
              <w:t>CML, CREAM-Tools, DNA, ID-Expert, IRIS, MISA/ADISA</w:t>
            </w:r>
          </w:p>
        </w:tc>
      </w:tr>
      <w:tr w:rsidR="00054859" w:rsidRPr="00AC6B84" w14:paraId="599F12CE" w14:textId="77777777" w:rsidTr="001C0105">
        <w:tc>
          <w:tcPr>
            <w:tcW w:w="1456" w:type="dxa"/>
            <w:vMerge/>
            <w:tcBorders>
              <w:left w:val="nil"/>
              <w:bottom w:val="single" w:sz="6" w:space="0" w:color="auto"/>
              <w:right w:val="single" w:sz="6" w:space="0" w:color="auto"/>
            </w:tcBorders>
          </w:tcPr>
          <w:p w14:paraId="2DEA1961" w14:textId="77777777" w:rsidR="00054859" w:rsidRPr="00BA6F5E" w:rsidRDefault="00054859" w:rsidP="004D35A4">
            <w:pPr>
              <w:pStyle w:val="ContenuTableau"/>
              <w:keepNext/>
              <w:keepLines/>
              <w:adjustRightInd w:val="0"/>
              <w:spacing w:after="60"/>
              <w:rPr>
                <w:rFonts w:ascii="Times New Roman" w:hAnsi="Times New Roman" w:cs="Times New Roman"/>
                <w:sz w:val="20"/>
                <w:szCs w:val="20"/>
                <w:lang w:val="en-US"/>
              </w:rPr>
            </w:pPr>
          </w:p>
        </w:tc>
        <w:tc>
          <w:tcPr>
            <w:tcW w:w="2410" w:type="dxa"/>
            <w:tcBorders>
              <w:top w:val="single" w:sz="6" w:space="0" w:color="auto"/>
              <w:left w:val="single" w:sz="6" w:space="0" w:color="auto"/>
              <w:bottom w:val="single" w:sz="6" w:space="0" w:color="auto"/>
              <w:right w:val="single" w:sz="6" w:space="0" w:color="auto"/>
            </w:tcBorders>
          </w:tcPr>
          <w:p w14:paraId="2D61A1CB" w14:textId="5E6ECCEC" w:rsidR="00054859" w:rsidRPr="00AC6B84" w:rsidRDefault="00054859" w:rsidP="004D35A4">
            <w:pPr>
              <w:pStyle w:val="ContenuTableau"/>
              <w:keepNext/>
              <w:keepLines/>
              <w:adjustRightInd w:val="0"/>
              <w:spacing w:after="60"/>
              <w:rPr>
                <w:rFonts w:ascii="Times New Roman" w:hAnsi="Times New Roman" w:cs="Times New Roman"/>
                <w:sz w:val="20"/>
                <w:szCs w:val="20"/>
              </w:rPr>
            </w:pPr>
            <w:r w:rsidRPr="00AC6B84">
              <w:rPr>
                <w:rFonts w:ascii="Times New Roman" w:hAnsi="Times New Roman" w:cs="Times New Roman"/>
                <w:sz w:val="20"/>
                <w:szCs w:val="20"/>
              </w:rPr>
              <w:t>Systèmes d</w:t>
            </w:r>
            <w:r w:rsidR="00DA1839">
              <w:rPr>
                <w:rFonts w:ascii="Times New Roman" w:hAnsi="Times New Roman" w:cs="Times New Roman"/>
                <w:sz w:val="20"/>
                <w:szCs w:val="20"/>
              </w:rPr>
              <w:t>’</w:t>
            </w:r>
            <w:r w:rsidRPr="00AC6B84">
              <w:rPr>
                <w:rFonts w:ascii="Times New Roman" w:hAnsi="Times New Roman" w:cs="Times New Roman"/>
                <w:sz w:val="20"/>
                <w:szCs w:val="20"/>
              </w:rPr>
              <w:t>hypermédia</w:t>
            </w:r>
            <w:r w:rsidR="00B270F1">
              <w:rPr>
                <w:rFonts w:ascii="Times New Roman" w:hAnsi="Times New Roman" w:cs="Times New Roman"/>
                <w:sz w:val="20"/>
                <w:szCs w:val="20"/>
              </w:rPr>
              <w:t>s</w:t>
            </w:r>
            <w:r w:rsidRPr="00AC6B84">
              <w:rPr>
                <w:rFonts w:ascii="Times New Roman" w:hAnsi="Times New Roman" w:cs="Times New Roman"/>
                <w:sz w:val="20"/>
                <w:szCs w:val="20"/>
              </w:rPr>
              <w:t xml:space="preserve"> adaptatifs</w:t>
            </w:r>
          </w:p>
          <w:p w14:paraId="08DC6A38" w14:textId="3E58DA09" w:rsidR="00054859" w:rsidRPr="00AC6B84" w:rsidRDefault="00054859" w:rsidP="004D35A4">
            <w:pPr>
              <w:pStyle w:val="ContenuTableau"/>
              <w:keepNext/>
              <w:keepLines/>
              <w:adjustRightInd w:val="0"/>
              <w:spacing w:after="60"/>
              <w:rPr>
                <w:rFonts w:ascii="Times New Roman" w:hAnsi="Times New Roman" w:cs="Times New Roman"/>
                <w:sz w:val="20"/>
                <w:szCs w:val="20"/>
              </w:rPr>
            </w:pPr>
          </w:p>
        </w:tc>
        <w:tc>
          <w:tcPr>
            <w:tcW w:w="1417" w:type="dxa"/>
            <w:tcBorders>
              <w:top w:val="single" w:sz="6" w:space="0" w:color="auto"/>
              <w:left w:val="single" w:sz="6" w:space="0" w:color="auto"/>
              <w:bottom w:val="single" w:sz="6" w:space="0" w:color="auto"/>
              <w:right w:val="single" w:sz="6" w:space="0" w:color="auto"/>
            </w:tcBorders>
          </w:tcPr>
          <w:p w14:paraId="2BC4DBF2" w14:textId="6460A751" w:rsidR="00054859" w:rsidRPr="00AC6B84" w:rsidRDefault="001C0105" w:rsidP="004D35A4">
            <w:pPr>
              <w:pStyle w:val="ContenuTableau"/>
              <w:keepNext/>
              <w:keepLines/>
              <w:adjustRightInd w:val="0"/>
              <w:spacing w:after="60"/>
              <w:rPr>
                <w:rFonts w:ascii="Times New Roman" w:hAnsi="Times New Roman" w:cs="Times New Roman"/>
                <w:sz w:val="20"/>
                <w:szCs w:val="20"/>
              </w:rPr>
            </w:pPr>
            <w:r w:rsidRPr="00AC6B84">
              <w:rPr>
                <w:rFonts w:ascii="Times New Roman" w:hAnsi="Times New Roman" w:cs="Times New Roman"/>
                <w:sz w:val="20"/>
                <w:szCs w:val="20"/>
              </w:rPr>
              <w:t xml:space="preserve">Modèle du domaine, </w:t>
            </w:r>
            <w:r w:rsidR="0081359E">
              <w:rPr>
                <w:rFonts w:ascii="Times New Roman" w:hAnsi="Times New Roman" w:cs="Times New Roman"/>
                <w:sz w:val="20"/>
                <w:szCs w:val="20"/>
              </w:rPr>
              <w:t xml:space="preserve">modèle </w:t>
            </w:r>
            <w:r w:rsidRPr="00AC6B84">
              <w:rPr>
                <w:rFonts w:ascii="Times New Roman" w:hAnsi="Times New Roman" w:cs="Times New Roman"/>
                <w:sz w:val="20"/>
                <w:szCs w:val="20"/>
              </w:rPr>
              <w:t>pédagogi</w:t>
            </w:r>
            <w:r w:rsidR="0081359E">
              <w:rPr>
                <w:rFonts w:ascii="Times New Roman" w:hAnsi="Times New Roman" w:cs="Times New Roman"/>
                <w:sz w:val="20"/>
                <w:szCs w:val="20"/>
              </w:rPr>
              <w:t>qu</w:t>
            </w:r>
            <w:r w:rsidRPr="00AC6B84">
              <w:rPr>
                <w:rFonts w:ascii="Times New Roman" w:hAnsi="Times New Roman" w:cs="Times New Roman"/>
                <w:sz w:val="20"/>
                <w:szCs w:val="20"/>
              </w:rPr>
              <w:t xml:space="preserve">e, </w:t>
            </w:r>
            <w:r w:rsidR="0081359E">
              <w:rPr>
                <w:rFonts w:ascii="Times New Roman" w:hAnsi="Times New Roman" w:cs="Times New Roman"/>
                <w:sz w:val="20"/>
                <w:szCs w:val="20"/>
              </w:rPr>
              <w:t>modèle de l’</w:t>
            </w:r>
            <w:r w:rsidRPr="00AC6B84">
              <w:rPr>
                <w:rFonts w:ascii="Times New Roman" w:hAnsi="Times New Roman" w:cs="Times New Roman"/>
                <w:sz w:val="20"/>
                <w:szCs w:val="20"/>
              </w:rPr>
              <w:t xml:space="preserve">apprenant, </w:t>
            </w:r>
            <w:r w:rsidR="0081359E">
              <w:rPr>
                <w:rFonts w:ascii="Times New Roman" w:hAnsi="Times New Roman" w:cs="Times New Roman"/>
                <w:sz w:val="20"/>
                <w:szCs w:val="20"/>
              </w:rPr>
              <w:t>modèle de l’</w:t>
            </w:r>
            <w:r w:rsidRPr="00AC6B84">
              <w:rPr>
                <w:rFonts w:ascii="Times New Roman" w:hAnsi="Times New Roman" w:cs="Times New Roman"/>
                <w:sz w:val="20"/>
                <w:szCs w:val="20"/>
              </w:rPr>
              <w:t>inter</w:t>
            </w:r>
            <w:r w:rsidR="0081359E">
              <w:rPr>
                <w:rFonts w:ascii="Times New Roman" w:hAnsi="Times New Roman" w:cs="Times New Roman"/>
                <w:sz w:val="20"/>
                <w:szCs w:val="20"/>
              </w:rPr>
              <w:t>face</w:t>
            </w:r>
          </w:p>
        </w:tc>
        <w:tc>
          <w:tcPr>
            <w:tcW w:w="3402" w:type="dxa"/>
            <w:tcBorders>
              <w:top w:val="single" w:sz="6" w:space="0" w:color="auto"/>
              <w:left w:val="single" w:sz="6" w:space="0" w:color="auto"/>
              <w:bottom w:val="single" w:sz="6" w:space="0" w:color="auto"/>
              <w:right w:val="nil"/>
            </w:tcBorders>
          </w:tcPr>
          <w:p w14:paraId="0AE3A0DE" w14:textId="63ED9047" w:rsidR="00054859" w:rsidRPr="00AC6B84" w:rsidRDefault="00054859" w:rsidP="004D35A4">
            <w:pPr>
              <w:pStyle w:val="ContenuTableau"/>
              <w:keepNext/>
              <w:keepLines/>
              <w:adjustRightInd w:val="0"/>
              <w:spacing w:after="60"/>
              <w:rPr>
                <w:rFonts w:ascii="Times New Roman" w:hAnsi="Times New Roman" w:cs="Times New Roman"/>
                <w:sz w:val="20"/>
                <w:szCs w:val="20"/>
              </w:rPr>
            </w:pPr>
            <w:r w:rsidRPr="00AC6B84">
              <w:rPr>
                <w:rFonts w:ascii="Times New Roman" w:hAnsi="Times New Roman" w:cs="Times New Roman"/>
                <w:sz w:val="20"/>
                <w:szCs w:val="20"/>
              </w:rPr>
              <w:t xml:space="preserve">CALAT, GETMAS, </w:t>
            </w:r>
            <w:proofErr w:type="spellStart"/>
            <w:r w:rsidRPr="00AC6B84">
              <w:rPr>
                <w:rFonts w:ascii="Times New Roman" w:hAnsi="Times New Roman" w:cs="Times New Roman"/>
                <w:sz w:val="20"/>
                <w:szCs w:val="20"/>
              </w:rPr>
              <w:t>Interbook</w:t>
            </w:r>
            <w:proofErr w:type="spellEnd"/>
            <w:r w:rsidRPr="00AC6B84">
              <w:rPr>
                <w:rFonts w:ascii="Times New Roman" w:hAnsi="Times New Roman" w:cs="Times New Roman"/>
                <w:sz w:val="20"/>
                <w:szCs w:val="20"/>
              </w:rPr>
              <w:t xml:space="preserve">, </w:t>
            </w:r>
            <w:proofErr w:type="spellStart"/>
            <w:r w:rsidRPr="00AC6B84">
              <w:rPr>
                <w:rFonts w:ascii="Times New Roman" w:hAnsi="Times New Roman" w:cs="Times New Roman"/>
                <w:sz w:val="20"/>
                <w:szCs w:val="20"/>
              </w:rPr>
              <w:t>MetaLinks</w:t>
            </w:r>
            <w:proofErr w:type="spellEnd"/>
          </w:p>
        </w:tc>
      </w:tr>
      <w:tr w:rsidR="00054859" w:rsidRPr="00BA6F5E" w14:paraId="0B5025A1" w14:textId="77777777" w:rsidTr="001C0105">
        <w:tc>
          <w:tcPr>
            <w:tcW w:w="1456" w:type="dxa"/>
            <w:vMerge w:val="restart"/>
            <w:tcBorders>
              <w:top w:val="single" w:sz="6" w:space="0" w:color="auto"/>
              <w:left w:val="nil"/>
              <w:right w:val="single" w:sz="6" w:space="0" w:color="auto"/>
            </w:tcBorders>
          </w:tcPr>
          <w:p w14:paraId="46A13E7B" w14:textId="66E51F54" w:rsidR="00A84B6E" w:rsidRPr="00AC6B84" w:rsidRDefault="00054859" w:rsidP="004D35A4">
            <w:pPr>
              <w:pStyle w:val="ContenuTableau"/>
              <w:keepNext/>
              <w:keepLines/>
              <w:adjustRightInd w:val="0"/>
              <w:spacing w:after="60"/>
              <w:rPr>
                <w:rFonts w:ascii="Times New Roman" w:hAnsi="Times New Roman" w:cs="Times New Roman"/>
                <w:sz w:val="20"/>
                <w:szCs w:val="20"/>
              </w:rPr>
            </w:pPr>
            <w:r w:rsidRPr="00AC6B84">
              <w:rPr>
                <w:rFonts w:ascii="Times New Roman" w:hAnsi="Times New Roman" w:cs="Times New Roman"/>
                <w:sz w:val="20"/>
                <w:szCs w:val="20"/>
              </w:rPr>
              <w:t>Systèmes axés sur l</w:t>
            </w:r>
            <w:r w:rsidR="001962E6" w:rsidRPr="00AC6B84">
              <w:rPr>
                <w:rFonts w:ascii="Times New Roman" w:hAnsi="Times New Roman" w:cs="Times New Roman"/>
                <w:sz w:val="20"/>
                <w:szCs w:val="20"/>
              </w:rPr>
              <w:t xml:space="preserve">e soutien à la performance </w:t>
            </w:r>
            <w:r w:rsidR="00A84B6E" w:rsidRPr="00AC6B84">
              <w:rPr>
                <w:rFonts w:ascii="Times New Roman" w:hAnsi="Times New Roman" w:cs="Times New Roman"/>
                <w:sz w:val="20"/>
                <w:szCs w:val="20"/>
              </w:rPr>
              <w:t>de l</w:t>
            </w:r>
            <w:r w:rsidR="00DA1839">
              <w:rPr>
                <w:rFonts w:ascii="Times New Roman" w:hAnsi="Times New Roman" w:cs="Times New Roman"/>
                <w:sz w:val="20"/>
                <w:szCs w:val="20"/>
              </w:rPr>
              <w:t>’</w:t>
            </w:r>
            <w:r w:rsidR="00A84B6E" w:rsidRPr="00AC6B84">
              <w:rPr>
                <w:rFonts w:ascii="Times New Roman" w:hAnsi="Times New Roman" w:cs="Times New Roman"/>
                <w:sz w:val="20"/>
                <w:szCs w:val="20"/>
              </w:rPr>
              <w:t>apprenant</w:t>
            </w:r>
            <w:r w:rsidR="001962E6" w:rsidRPr="00AC6B84">
              <w:rPr>
                <w:rFonts w:ascii="Times New Roman" w:hAnsi="Times New Roman" w:cs="Times New Roman"/>
                <w:sz w:val="20"/>
                <w:szCs w:val="20"/>
              </w:rPr>
              <w:t xml:space="preserve"> </w:t>
            </w:r>
            <w:r w:rsidR="008F0D19">
              <w:rPr>
                <w:rFonts w:ascii="Times New Roman" w:hAnsi="Times New Roman" w:cs="Times New Roman"/>
                <w:sz w:val="20"/>
                <w:szCs w:val="20"/>
              </w:rPr>
              <w:t xml:space="preserve">ou </w:t>
            </w:r>
            <w:r w:rsidR="007F48E8">
              <w:rPr>
                <w:rFonts w:ascii="Times New Roman" w:hAnsi="Times New Roman" w:cs="Times New Roman"/>
                <w:sz w:val="20"/>
                <w:szCs w:val="20"/>
              </w:rPr>
              <w:t>de</w:t>
            </w:r>
            <w:r w:rsidR="008F0D19">
              <w:rPr>
                <w:rFonts w:ascii="Times New Roman" w:hAnsi="Times New Roman" w:cs="Times New Roman"/>
                <w:sz w:val="20"/>
                <w:szCs w:val="20"/>
              </w:rPr>
              <w:t xml:space="preserve"> l’apprenante </w:t>
            </w:r>
            <w:r w:rsidR="001962E6" w:rsidRPr="00AC6B84">
              <w:rPr>
                <w:rFonts w:ascii="Times New Roman" w:hAnsi="Times New Roman" w:cs="Times New Roman"/>
                <w:sz w:val="20"/>
                <w:szCs w:val="20"/>
              </w:rPr>
              <w:t>(dans un ENA)</w:t>
            </w:r>
          </w:p>
        </w:tc>
        <w:tc>
          <w:tcPr>
            <w:tcW w:w="2410" w:type="dxa"/>
            <w:tcBorders>
              <w:top w:val="single" w:sz="6" w:space="0" w:color="auto"/>
              <w:left w:val="single" w:sz="6" w:space="0" w:color="auto"/>
              <w:bottom w:val="single" w:sz="4" w:space="0" w:color="auto"/>
              <w:right w:val="single" w:sz="6" w:space="0" w:color="auto"/>
            </w:tcBorders>
          </w:tcPr>
          <w:p w14:paraId="32E6BFC3" w14:textId="711287D2" w:rsidR="00054859" w:rsidRPr="00AC6B84" w:rsidRDefault="00054859" w:rsidP="004D35A4">
            <w:pPr>
              <w:pStyle w:val="ContenuTableau"/>
              <w:keepNext/>
              <w:keepLines/>
              <w:adjustRightInd w:val="0"/>
              <w:spacing w:after="60"/>
              <w:rPr>
                <w:rFonts w:ascii="Times New Roman" w:hAnsi="Times New Roman" w:cs="Times New Roman"/>
                <w:sz w:val="20"/>
                <w:szCs w:val="20"/>
              </w:rPr>
            </w:pPr>
            <w:r w:rsidRPr="00AC6B84">
              <w:rPr>
                <w:rFonts w:ascii="Times New Roman" w:hAnsi="Times New Roman" w:cs="Times New Roman"/>
                <w:sz w:val="20"/>
                <w:szCs w:val="20"/>
              </w:rPr>
              <w:t>Systèmes de simulation</w:t>
            </w:r>
            <w:r w:rsidR="007E6791">
              <w:rPr>
                <w:rFonts w:ascii="Times New Roman" w:hAnsi="Times New Roman" w:cs="Times New Roman"/>
                <w:sz w:val="20"/>
                <w:szCs w:val="20"/>
              </w:rPr>
              <w:t>s</w:t>
            </w:r>
            <w:r w:rsidRPr="00AC6B84">
              <w:rPr>
                <w:rFonts w:ascii="Times New Roman" w:hAnsi="Times New Roman" w:cs="Times New Roman"/>
                <w:sz w:val="20"/>
                <w:szCs w:val="20"/>
              </w:rPr>
              <w:t xml:space="preserve"> </w:t>
            </w:r>
            <w:r w:rsidR="00F94F77">
              <w:rPr>
                <w:rFonts w:ascii="Times New Roman" w:hAnsi="Times New Roman" w:cs="Times New Roman"/>
                <w:sz w:val="20"/>
                <w:szCs w:val="20"/>
              </w:rPr>
              <w:t>ou</w:t>
            </w:r>
            <w:r w:rsidR="00600D21">
              <w:rPr>
                <w:rFonts w:ascii="Times New Roman" w:hAnsi="Times New Roman" w:cs="Times New Roman"/>
                <w:sz w:val="20"/>
                <w:szCs w:val="20"/>
              </w:rPr>
              <w:t xml:space="preserve"> </w:t>
            </w:r>
            <w:r w:rsidRPr="00AC6B84">
              <w:rPr>
                <w:rFonts w:ascii="Times New Roman" w:hAnsi="Times New Roman" w:cs="Times New Roman"/>
                <w:sz w:val="20"/>
                <w:szCs w:val="20"/>
              </w:rPr>
              <w:t>micromondes</w:t>
            </w:r>
          </w:p>
        </w:tc>
        <w:tc>
          <w:tcPr>
            <w:tcW w:w="1417" w:type="dxa"/>
            <w:tcBorders>
              <w:top w:val="single" w:sz="6" w:space="0" w:color="auto"/>
              <w:left w:val="single" w:sz="6" w:space="0" w:color="auto"/>
              <w:bottom w:val="single" w:sz="4" w:space="0" w:color="auto"/>
              <w:right w:val="single" w:sz="6" w:space="0" w:color="auto"/>
            </w:tcBorders>
          </w:tcPr>
          <w:p w14:paraId="5B919C2F" w14:textId="11E512B4" w:rsidR="00054859" w:rsidRPr="00AC6B84" w:rsidRDefault="001C0105" w:rsidP="004D35A4">
            <w:pPr>
              <w:pStyle w:val="ContenuTableau"/>
              <w:keepNext/>
              <w:keepLines/>
              <w:adjustRightInd w:val="0"/>
              <w:spacing w:after="60"/>
              <w:rPr>
                <w:rFonts w:ascii="Times New Roman" w:hAnsi="Times New Roman" w:cs="Times New Roman"/>
                <w:sz w:val="20"/>
                <w:szCs w:val="20"/>
              </w:rPr>
            </w:pPr>
            <w:r w:rsidRPr="00AC6B84">
              <w:rPr>
                <w:rFonts w:ascii="Times New Roman" w:hAnsi="Times New Roman" w:cs="Times New Roman"/>
                <w:sz w:val="20"/>
                <w:szCs w:val="20"/>
              </w:rPr>
              <w:t xml:space="preserve">Modèle du domaine, </w:t>
            </w:r>
            <w:r w:rsidR="0081359E">
              <w:rPr>
                <w:rFonts w:ascii="Times New Roman" w:hAnsi="Times New Roman" w:cs="Times New Roman"/>
                <w:sz w:val="20"/>
                <w:szCs w:val="20"/>
              </w:rPr>
              <w:t>modèle de l’</w:t>
            </w:r>
            <w:r w:rsidRPr="00AC6B84">
              <w:rPr>
                <w:rFonts w:ascii="Times New Roman" w:hAnsi="Times New Roman" w:cs="Times New Roman"/>
                <w:sz w:val="20"/>
                <w:szCs w:val="20"/>
              </w:rPr>
              <w:t xml:space="preserve">apprenant </w:t>
            </w:r>
          </w:p>
        </w:tc>
        <w:tc>
          <w:tcPr>
            <w:tcW w:w="3402" w:type="dxa"/>
            <w:tcBorders>
              <w:top w:val="single" w:sz="6" w:space="0" w:color="auto"/>
              <w:left w:val="single" w:sz="6" w:space="0" w:color="auto"/>
              <w:bottom w:val="single" w:sz="4" w:space="0" w:color="auto"/>
              <w:right w:val="nil"/>
            </w:tcBorders>
          </w:tcPr>
          <w:p w14:paraId="595775D4" w14:textId="625C2694" w:rsidR="00054859" w:rsidRPr="00BA6F5E" w:rsidRDefault="00054859" w:rsidP="004D35A4">
            <w:pPr>
              <w:pStyle w:val="ContenuTableau"/>
              <w:keepNext/>
              <w:keepLines/>
              <w:adjustRightInd w:val="0"/>
              <w:spacing w:after="60"/>
              <w:rPr>
                <w:rFonts w:ascii="Times New Roman" w:hAnsi="Times New Roman" w:cs="Times New Roman"/>
                <w:sz w:val="20"/>
                <w:szCs w:val="20"/>
                <w:lang w:val="en-US"/>
              </w:rPr>
            </w:pPr>
            <w:r w:rsidRPr="00BA6F5E">
              <w:rPr>
                <w:rFonts w:ascii="Times New Roman" w:hAnsi="Times New Roman" w:cs="Times New Roman"/>
                <w:sz w:val="20"/>
                <w:szCs w:val="20"/>
                <w:lang w:val="en-US"/>
              </w:rPr>
              <w:t xml:space="preserve">DIAG, RIDES, </w:t>
            </w:r>
            <w:r w:rsidR="00535831" w:rsidRPr="00BA6F5E">
              <w:rPr>
                <w:rFonts w:ascii="Times New Roman" w:hAnsi="Times New Roman" w:cs="Times New Roman"/>
                <w:sz w:val="20"/>
                <w:szCs w:val="20"/>
                <w:lang w:val="en-US"/>
              </w:rPr>
              <w:t xml:space="preserve">Inquiry Tutor, </w:t>
            </w:r>
            <w:r w:rsidRPr="00BA6F5E">
              <w:rPr>
                <w:rFonts w:ascii="Times New Roman" w:hAnsi="Times New Roman" w:cs="Times New Roman"/>
                <w:sz w:val="20"/>
                <w:szCs w:val="20"/>
                <w:lang w:val="en-US"/>
              </w:rPr>
              <w:t>SIMQUEST, XAIDA, ICAT, MITT-Writer</w:t>
            </w:r>
          </w:p>
        </w:tc>
      </w:tr>
      <w:tr w:rsidR="00054859" w:rsidRPr="00BA6F5E" w14:paraId="4B3CD703" w14:textId="77777777" w:rsidTr="001C0105">
        <w:tc>
          <w:tcPr>
            <w:tcW w:w="1456" w:type="dxa"/>
            <w:vMerge/>
            <w:tcBorders>
              <w:left w:val="nil"/>
              <w:right w:val="single" w:sz="6" w:space="0" w:color="auto"/>
            </w:tcBorders>
            <w:shd w:val="clear" w:color="auto" w:fill="FFFFFF"/>
          </w:tcPr>
          <w:p w14:paraId="725FC6D6" w14:textId="77777777" w:rsidR="00054859" w:rsidRPr="00BA6F5E" w:rsidRDefault="00054859" w:rsidP="004D35A4">
            <w:pPr>
              <w:pStyle w:val="ContenuTableau"/>
              <w:keepNext/>
              <w:keepLines/>
              <w:adjustRightInd w:val="0"/>
              <w:spacing w:after="60"/>
              <w:rPr>
                <w:rFonts w:ascii="Times New Roman" w:hAnsi="Times New Roman" w:cs="Times New Roman"/>
                <w:sz w:val="20"/>
                <w:szCs w:val="20"/>
                <w:lang w:val="en-US"/>
              </w:rPr>
            </w:pPr>
          </w:p>
        </w:tc>
        <w:tc>
          <w:tcPr>
            <w:tcW w:w="2410" w:type="dxa"/>
            <w:tcBorders>
              <w:top w:val="single" w:sz="6" w:space="0" w:color="auto"/>
              <w:left w:val="single" w:sz="6" w:space="0" w:color="auto"/>
              <w:bottom w:val="single" w:sz="6" w:space="0" w:color="auto"/>
              <w:right w:val="single" w:sz="6" w:space="0" w:color="auto"/>
            </w:tcBorders>
            <w:shd w:val="clear" w:color="auto" w:fill="FFFFFF"/>
          </w:tcPr>
          <w:p w14:paraId="5F5BE93D" w14:textId="4A7E32EC" w:rsidR="00054859" w:rsidRPr="00AC6B84" w:rsidRDefault="00A84B6E" w:rsidP="004D35A4">
            <w:pPr>
              <w:pStyle w:val="ContenuTableau"/>
              <w:keepNext/>
              <w:keepLines/>
              <w:adjustRightInd w:val="0"/>
              <w:spacing w:after="60"/>
              <w:rPr>
                <w:rFonts w:ascii="Times New Roman" w:hAnsi="Times New Roman" w:cs="Times New Roman"/>
                <w:sz w:val="20"/>
                <w:szCs w:val="20"/>
              </w:rPr>
            </w:pPr>
            <w:r w:rsidRPr="00AC6B84">
              <w:rPr>
                <w:rFonts w:ascii="Times New Roman" w:hAnsi="Times New Roman" w:cs="Times New Roman"/>
                <w:sz w:val="20"/>
                <w:szCs w:val="20"/>
              </w:rPr>
              <w:t xml:space="preserve">Systèmes </w:t>
            </w:r>
            <w:r w:rsidR="00054859" w:rsidRPr="00AC6B84">
              <w:rPr>
                <w:rFonts w:ascii="Times New Roman" w:hAnsi="Times New Roman" w:cs="Times New Roman"/>
                <w:sz w:val="20"/>
                <w:szCs w:val="20"/>
              </w:rPr>
              <w:t>expert</w:t>
            </w:r>
            <w:r w:rsidR="007E3341">
              <w:rPr>
                <w:rFonts w:ascii="Times New Roman" w:hAnsi="Times New Roman" w:cs="Times New Roman"/>
                <w:sz w:val="20"/>
                <w:szCs w:val="20"/>
              </w:rPr>
              <w:t>s</w:t>
            </w:r>
            <w:r w:rsidR="00600D21">
              <w:rPr>
                <w:rFonts w:ascii="Times New Roman" w:hAnsi="Times New Roman" w:cs="Times New Roman"/>
                <w:sz w:val="20"/>
                <w:szCs w:val="20"/>
              </w:rPr>
              <w:t xml:space="preserve"> ou de</w:t>
            </w:r>
            <w:r w:rsidR="00054859" w:rsidRPr="00AC6B84">
              <w:rPr>
                <w:rFonts w:ascii="Times New Roman" w:hAnsi="Times New Roman" w:cs="Times New Roman"/>
                <w:sz w:val="20"/>
                <w:szCs w:val="20"/>
              </w:rPr>
              <w:t xml:space="preserve"> tuteurs cognitifs </w:t>
            </w:r>
          </w:p>
        </w:tc>
        <w:tc>
          <w:tcPr>
            <w:tcW w:w="1417" w:type="dxa"/>
            <w:tcBorders>
              <w:top w:val="single" w:sz="6" w:space="0" w:color="auto"/>
              <w:left w:val="single" w:sz="6" w:space="0" w:color="auto"/>
              <w:bottom w:val="single" w:sz="6" w:space="0" w:color="auto"/>
              <w:right w:val="single" w:sz="6" w:space="0" w:color="auto"/>
            </w:tcBorders>
            <w:shd w:val="clear" w:color="auto" w:fill="FFFFFF"/>
          </w:tcPr>
          <w:p w14:paraId="31FD0D6F" w14:textId="51B42108" w:rsidR="00054859" w:rsidRPr="00AC6B84" w:rsidRDefault="001C0105" w:rsidP="004D35A4">
            <w:pPr>
              <w:pStyle w:val="ContenuTableau"/>
              <w:keepNext/>
              <w:keepLines/>
              <w:adjustRightInd w:val="0"/>
              <w:spacing w:after="60"/>
              <w:rPr>
                <w:rFonts w:ascii="Times New Roman" w:hAnsi="Times New Roman" w:cs="Times New Roman"/>
                <w:sz w:val="20"/>
                <w:szCs w:val="20"/>
              </w:rPr>
            </w:pPr>
            <w:r w:rsidRPr="00AC6B84">
              <w:rPr>
                <w:rFonts w:ascii="Times New Roman" w:hAnsi="Times New Roman" w:cs="Times New Roman"/>
                <w:sz w:val="20"/>
                <w:szCs w:val="20"/>
              </w:rPr>
              <w:t xml:space="preserve">Modèle du domaine, </w:t>
            </w:r>
            <w:r w:rsidR="0081359E">
              <w:rPr>
                <w:rFonts w:ascii="Times New Roman" w:hAnsi="Times New Roman" w:cs="Times New Roman"/>
                <w:sz w:val="20"/>
                <w:szCs w:val="20"/>
              </w:rPr>
              <w:t>modèle de l’</w:t>
            </w:r>
            <w:r w:rsidRPr="00AC6B84">
              <w:rPr>
                <w:rFonts w:ascii="Times New Roman" w:hAnsi="Times New Roman" w:cs="Times New Roman"/>
                <w:sz w:val="20"/>
                <w:szCs w:val="20"/>
              </w:rPr>
              <w:t>apprenant</w:t>
            </w:r>
          </w:p>
        </w:tc>
        <w:tc>
          <w:tcPr>
            <w:tcW w:w="3402" w:type="dxa"/>
            <w:tcBorders>
              <w:top w:val="single" w:sz="6" w:space="0" w:color="auto"/>
              <w:left w:val="single" w:sz="6" w:space="0" w:color="auto"/>
              <w:bottom w:val="single" w:sz="6" w:space="0" w:color="auto"/>
              <w:right w:val="nil"/>
            </w:tcBorders>
            <w:shd w:val="clear" w:color="auto" w:fill="FFFFFF"/>
          </w:tcPr>
          <w:p w14:paraId="640FBFC5" w14:textId="44A2BB40" w:rsidR="00054859" w:rsidRPr="00BA6F5E" w:rsidRDefault="00054859" w:rsidP="004D35A4">
            <w:pPr>
              <w:pStyle w:val="ContenuTableau"/>
              <w:keepNext/>
              <w:keepLines/>
              <w:adjustRightInd w:val="0"/>
              <w:spacing w:after="60"/>
              <w:rPr>
                <w:rFonts w:ascii="Times New Roman" w:hAnsi="Times New Roman" w:cs="Times New Roman"/>
                <w:sz w:val="20"/>
                <w:szCs w:val="20"/>
                <w:lang w:val="en-US"/>
              </w:rPr>
            </w:pPr>
            <w:r w:rsidRPr="00BA6F5E">
              <w:rPr>
                <w:rFonts w:ascii="Times New Roman" w:hAnsi="Times New Roman" w:cs="Times New Roman"/>
                <w:sz w:val="20"/>
                <w:szCs w:val="20"/>
                <w:lang w:val="en-US"/>
              </w:rPr>
              <w:t xml:space="preserve">Demontr8, D3, Trainer, ASPIRE, Training Express, </w:t>
            </w:r>
            <w:proofErr w:type="spellStart"/>
            <w:r w:rsidRPr="00BA6F5E">
              <w:rPr>
                <w:rFonts w:ascii="Times New Roman" w:hAnsi="Times New Roman" w:cs="Times New Roman"/>
                <w:sz w:val="20"/>
                <w:szCs w:val="20"/>
                <w:lang w:val="en-US"/>
              </w:rPr>
              <w:t>SmartTrainer</w:t>
            </w:r>
            <w:proofErr w:type="spellEnd"/>
            <w:r w:rsidRPr="00BA6F5E">
              <w:rPr>
                <w:rFonts w:ascii="Times New Roman" w:hAnsi="Times New Roman" w:cs="Times New Roman"/>
                <w:sz w:val="20"/>
                <w:szCs w:val="20"/>
                <w:lang w:val="en-US"/>
              </w:rPr>
              <w:t>, CTA</w:t>
            </w:r>
            <w:r w:rsidR="004C426D" w:rsidRPr="00BA6F5E">
              <w:rPr>
                <w:rFonts w:ascii="Times New Roman" w:hAnsi="Times New Roman" w:cs="Times New Roman"/>
                <w:sz w:val="20"/>
                <w:szCs w:val="20"/>
                <w:lang w:val="en-US"/>
              </w:rPr>
              <w:t>,</w:t>
            </w:r>
            <w:r w:rsidRPr="00BA6F5E">
              <w:rPr>
                <w:rFonts w:ascii="Times New Roman" w:hAnsi="Times New Roman" w:cs="Times New Roman"/>
                <w:sz w:val="20"/>
                <w:szCs w:val="20"/>
                <w:lang w:val="en-US"/>
              </w:rPr>
              <w:t xml:space="preserve"> </w:t>
            </w:r>
            <w:proofErr w:type="spellStart"/>
            <w:r w:rsidRPr="00BA6F5E">
              <w:rPr>
                <w:rFonts w:ascii="Times New Roman" w:hAnsi="Times New Roman" w:cs="Times New Roman"/>
                <w:sz w:val="20"/>
                <w:szCs w:val="20"/>
                <w:lang w:val="en-US"/>
              </w:rPr>
              <w:t>ASSISTment</w:t>
            </w:r>
            <w:proofErr w:type="spellEnd"/>
            <w:r w:rsidRPr="00BA6F5E">
              <w:rPr>
                <w:rFonts w:ascii="Times New Roman" w:hAnsi="Times New Roman" w:cs="Times New Roman"/>
                <w:sz w:val="20"/>
                <w:szCs w:val="20"/>
                <w:lang w:val="en-US"/>
              </w:rPr>
              <w:t xml:space="preserve"> Builder, CREAM-Tools</w:t>
            </w:r>
          </w:p>
        </w:tc>
      </w:tr>
      <w:tr w:rsidR="00054859" w:rsidRPr="00BA6F5E" w14:paraId="0F5715A7" w14:textId="77777777" w:rsidTr="001C0105">
        <w:tc>
          <w:tcPr>
            <w:tcW w:w="1456" w:type="dxa"/>
            <w:tcBorders>
              <w:top w:val="single" w:sz="4" w:space="0" w:color="auto"/>
              <w:left w:val="nil"/>
              <w:bottom w:val="single" w:sz="12" w:space="0" w:color="auto"/>
              <w:right w:val="single" w:sz="6" w:space="0" w:color="auto"/>
            </w:tcBorders>
            <w:shd w:val="clear" w:color="auto" w:fill="FFFFFF"/>
          </w:tcPr>
          <w:p w14:paraId="2FF35552" w14:textId="08C5C3A0" w:rsidR="00054859" w:rsidRPr="00AC6B84" w:rsidRDefault="00054859" w:rsidP="004D35A4">
            <w:pPr>
              <w:pStyle w:val="ContenuTableau"/>
              <w:keepNext/>
              <w:keepLines/>
              <w:adjustRightInd w:val="0"/>
              <w:spacing w:after="60"/>
              <w:rPr>
                <w:rFonts w:ascii="Times New Roman" w:hAnsi="Times New Roman" w:cs="Times New Roman"/>
                <w:sz w:val="20"/>
                <w:szCs w:val="20"/>
              </w:rPr>
            </w:pPr>
            <w:r w:rsidRPr="00AC6B84">
              <w:rPr>
                <w:rFonts w:ascii="Times New Roman" w:hAnsi="Times New Roman" w:cs="Times New Roman"/>
                <w:sz w:val="20"/>
                <w:szCs w:val="20"/>
              </w:rPr>
              <w:t xml:space="preserve">Systèmes axés sur le soutien au </w:t>
            </w:r>
            <w:r w:rsidR="008F0D19">
              <w:rPr>
                <w:rFonts w:ascii="Times New Roman" w:hAnsi="Times New Roman" w:cs="Times New Roman"/>
                <w:sz w:val="20"/>
                <w:szCs w:val="20"/>
              </w:rPr>
              <w:t xml:space="preserve">processus de </w:t>
            </w:r>
            <w:r w:rsidRPr="00AC6B84">
              <w:rPr>
                <w:rFonts w:ascii="Times New Roman" w:hAnsi="Times New Roman" w:cs="Times New Roman"/>
                <w:sz w:val="20"/>
                <w:szCs w:val="20"/>
              </w:rPr>
              <w:t>design pédagogique</w:t>
            </w:r>
          </w:p>
        </w:tc>
        <w:tc>
          <w:tcPr>
            <w:tcW w:w="2410" w:type="dxa"/>
            <w:tcBorders>
              <w:top w:val="single" w:sz="6" w:space="0" w:color="auto"/>
              <w:left w:val="single" w:sz="6" w:space="0" w:color="auto"/>
              <w:bottom w:val="single" w:sz="12" w:space="0" w:color="auto"/>
              <w:right w:val="single" w:sz="6" w:space="0" w:color="auto"/>
            </w:tcBorders>
            <w:shd w:val="clear" w:color="auto" w:fill="FFFFFF"/>
          </w:tcPr>
          <w:p w14:paraId="251CF33F" w14:textId="17D200A0" w:rsidR="00054859" w:rsidRPr="00AC6B84" w:rsidRDefault="00054859" w:rsidP="004D35A4">
            <w:pPr>
              <w:pStyle w:val="ContenuTableau"/>
              <w:keepNext/>
              <w:keepLines/>
              <w:adjustRightInd w:val="0"/>
              <w:spacing w:after="60"/>
              <w:rPr>
                <w:rFonts w:ascii="Times New Roman" w:hAnsi="Times New Roman" w:cs="Times New Roman"/>
                <w:sz w:val="20"/>
                <w:szCs w:val="20"/>
              </w:rPr>
            </w:pPr>
            <w:r w:rsidRPr="00AC6B84">
              <w:rPr>
                <w:rFonts w:ascii="Times New Roman" w:hAnsi="Times New Roman" w:cs="Times New Roman"/>
                <w:sz w:val="20"/>
                <w:szCs w:val="20"/>
              </w:rPr>
              <w:t xml:space="preserve">Systèmes orientés </w:t>
            </w:r>
            <w:r w:rsidR="00B270F1">
              <w:rPr>
                <w:rFonts w:ascii="Times New Roman" w:hAnsi="Times New Roman" w:cs="Times New Roman"/>
                <w:sz w:val="20"/>
                <w:szCs w:val="20"/>
              </w:rPr>
              <w:t xml:space="preserve">vers le </w:t>
            </w:r>
            <w:r w:rsidRPr="00AC6B84">
              <w:rPr>
                <w:rFonts w:ascii="Times New Roman" w:hAnsi="Times New Roman" w:cs="Times New Roman"/>
                <w:sz w:val="20"/>
                <w:szCs w:val="20"/>
              </w:rPr>
              <w:t>service</w:t>
            </w:r>
            <w:r w:rsidR="001C0105" w:rsidRPr="00AC6B84">
              <w:rPr>
                <w:rFonts w:ascii="Times New Roman" w:hAnsi="Times New Roman" w:cs="Times New Roman"/>
                <w:sz w:val="20"/>
                <w:szCs w:val="20"/>
              </w:rPr>
              <w:t xml:space="preserve"> </w:t>
            </w:r>
            <w:r w:rsidR="00CB258C" w:rsidRPr="00AC6B84">
              <w:rPr>
                <w:rFonts w:ascii="Times New Roman" w:hAnsi="Times New Roman" w:cs="Times New Roman"/>
                <w:sz w:val="20"/>
                <w:szCs w:val="20"/>
              </w:rPr>
              <w:t>(</w:t>
            </w:r>
            <w:r w:rsidR="001C0105" w:rsidRPr="00AC6B84">
              <w:rPr>
                <w:rFonts w:ascii="Times New Roman" w:hAnsi="Times New Roman" w:cs="Times New Roman"/>
                <w:sz w:val="20"/>
                <w:szCs w:val="20"/>
              </w:rPr>
              <w:t>notamment</w:t>
            </w:r>
            <w:r w:rsidRPr="00AC6B84">
              <w:rPr>
                <w:rFonts w:ascii="Times New Roman" w:hAnsi="Times New Roman" w:cs="Times New Roman"/>
                <w:sz w:val="20"/>
                <w:szCs w:val="20"/>
              </w:rPr>
              <w:t xml:space="preserve"> dans l</w:t>
            </w:r>
            <w:r w:rsidR="00DA1839">
              <w:rPr>
                <w:rFonts w:ascii="Times New Roman" w:hAnsi="Times New Roman" w:cs="Times New Roman"/>
                <w:sz w:val="20"/>
                <w:szCs w:val="20"/>
              </w:rPr>
              <w:t>’</w:t>
            </w:r>
            <w:r w:rsidRPr="00AC6B84">
              <w:rPr>
                <w:rFonts w:ascii="Times New Roman" w:hAnsi="Times New Roman" w:cs="Times New Roman"/>
                <w:sz w:val="20"/>
                <w:szCs w:val="20"/>
              </w:rPr>
              <w:t>utilisation des normes d</w:t>
            </w:r>
            <w:r w:rsidR="00DA1839">
              <w:rPr>
                <w:rFonts w:ascii="Times New Roman" w:hAnsi="Times New Roman" w:cs="Times New Roman"/>
                <w:sz w:val="20"/>
                <w:szCs w:val="20"/>
              </w:rPr>
              <w:t>’</w:t>
            </w:r>
            <w:r w:rsidRPr="00AC6B84">
              <w:rPr>
                <w:rFonts w:ascii="Times New Roman" w:hAnsi="Times New Roman" w:cs="Times New Roman"/>
                <w:sz w:val="20"/>
                <w:szCs w:val="20"/>
              </w:rPr>
              <w:t>e-learning et de design pédagogique)</w:t>
            </w:r>
          </w:p>
        </w:tc>
        <w:tc>
          <w:tcPr>
            <w:tcW w:w="1417" w:type="dxa"/>
            <w:tcBorders>
              <w:top w:val="single" w:sz="6" w:space="0" w:color="auto"/>
              <w:left w:val="single" w:sz="6" w:space="0" w:color="auto"/>
              <w:bottom w:val="single" w:sz="12" w:space="0" w:color="auto"/>
              <w:right w:val="single" w:sz="6" w:space="0" w:color="auto"/>
            </w:tcBorders>
            <w:shd w:val="clear" w:color="auto" w:fill="FFFFFF"/>
          </w:tcPr>
          <w:p w14:paraId="1AC9DA50" w14:textId="05916D54" w:rsidR="00054859" w:rsidRPr="00AC6B84" w:rsidRDefault="001C0105" w:rsidP="004D35A4">
            <w:pPr>
              <w:pStyle w:val="ContenuTableau"/>
              <w:keepNext/>
              <w:keepLines/>
              <w:adjustRightInd w:val="0"/>
              <w:spacing w:after="60"/>
              <w:rPr>
                <w:rFonts w:ascii="Times New Roman" w:hAnsi="Times New Roman" w:cs="Times New Roman"/>
                <w:sz w:val="20"/>
                <w:szCs w:val="20"/>
              </w:rPr>
            </w:pPr>
            <w:r w:rsidRPr="00AC6B84">
              <w:rPr>
                <w:rFonts w:ascii="Times New Roman" w:hAnsi="Times New Roman" w:cs="Times New Roman"/>
                <w:sz w:val="20"/>
                <w:szCs w:val="20"/>
              </w:rPr>
              <w:t>Diverses composantes d</w:t>
            </w:r>
            <w:r w:rsidR="00DA1839">
              <w:rPr>
                <w:rFonts w:ascii="Times New Roman" w:hAnsi="Times New Roman" w:cs="Times New Roman"/>
                <w:sz w:val="20"/>
                <w:szCs w:val="20"/>
              </w:rPr>
              <w:t>’</w:t>
            </w:r>
            <w:r w:rsidRPr="00AC6B84">
              <w:rPr>
                <w:rFonts w:ascii="Times New Roman" w:hAnsi="Times New Roman" w:cs="Times New Roman"/>
                <w:sz w:val="20"/>
                <w:szCs w:val="20"/>
              </w:rPr>
              <w:t xml:space="preserve">un </w:t>
            </w:r>
            <w:r w:rsidR="00C1084F" w:rsidRPr="00AC6B84">
              <w:rPr>
                <w:rFonts w:ascii="Times New Roman" w:hAnsi="Times New Roman" w:cs="Times New Roman"/>
                <w:sz w:val="20"/>
                <w:szCs w:val="20"/>
              </w:rPr>
              <w:t>EIA</w:t>
            </w:r>
          </w:p>
        </w:tc>
        <w:tc>
          <w:tcPr>
            <w:tcW w:w="3402" w:type="dxa"/>
            <w:tcBorders>
              <w:top w:val="single" w:sz="6" w:space="0" w:color="auto"/>
              <w:left w:val="single" w:sz="6" w:space="0" w:color="auto"/>
              <w:bottom w:val="single" w:sz="12" w:space="0" w:color="auto"/>
              <w:right w:val="nil"/>
            </w:tcBorders>
            <w:shd w:val="clear" w:color="auto" w:fill="FFFFFF"/>
          </w:tcPr>
          <w:p w14:paraId="62AC8429" w14:textId="0B375CD9" w:rsidR="00054859" w:rsidRPr="00BA6F5E" w:rsidRDefault="00054859" w:rsidP="004D35A4">
            <w:pPr>
              <w:pStyle w:val="ContenuTableau"/>
              <w:keepNext/>
              <w:keepLines/>
              <w:adjustRightInd w:val="0"/>
              <w:spacing w:after="60"/>
              <w:rPr>
                <w:rFonts w:ascii="Times New Roman" w:hAnsi="Times New Roman" w:cs="Times New Roman"/>
                <w:sz w:val="20"/>
                <w:szCs w:val="20"/>
                <w:lang w:val="en-US"/>
              </w:rPr>
            </w:pPr>
            <w:proofErr w:type="spellStart"/>
            <w:r w:rsidRPr="00BA6F5E">
              <w:rPr>
                <w:rFonts w:ascii="Times New Roman" w:hAnsi="Times New Roman" w:cs="Times New Roman"/>
                <w:sz w:val="20"/>
                <w:szCs w:val="20"/>
                <w:lang w:val="en-US"/>
              </w:rPr>
              <w:t>Alfanet</w:t>
            </w:r>
            <w:proofErr w:type="spellEnd"/>
            <w:r w:rsidRPr="00BA6F5E">
              <w:rPr>
                <w:rFonts w:ascii="Times New Roman" w:hAnsi="Times New Roman" w:cs="Times New Roman"/>
                <w:sz w:val="20"/>
                <w:szCs w:val="20"/>
                <w:lang w:val="en-US"/>
              </w:rPr>
              <w:t xml:space="preserve">-UNED, </w:t>
            </w:r>
            <w:proofErr w:type="spellStart"/>
            <w:r w:rsidRPr="00BA6F5E">
              <w:rPr>
                <w:rFonts w:ascii="Times New Roman" w:hAnsi="Times New Roman" w:cs="Times New Roman"/>
                <w:sz w:val="20"/>
                <w:szCs w:val="20"/>
                <w:lang w:val="en-US"/>
              </w:rPr>
              <w:t>LionShare</w:t>
            </w:r>
            <w:proofErr w:type="spellEnd"/>
            <w:r w:rsidRPr="00BA6F5E">
              <w:rPr>
                <w:rFonts w:ascii="Times New Roman" w:hAnsi="Times New Roman" w:cs="Times New Roman"/>
                <w:sz w:val="20"/>
                <w:szCs w:val="20"/>
                <w:lang w:val="en-US"/>
              </w:rPr>
              <w:t xml:space="preserve">, </w:t>
            </w:r>
            <w:r w:rsidR="007233A8" w:rsidRPr="00BA6F5E">
              <w:rPr>
                <w:rFonts w:ascii="Times New Roman" w:hAnsi="Times New Roman" w:cs="Times New Roman"/>
                <w:sz w:val="20"/>
                <w:szCs w:val="20"/>
                <w:lang w:val="en-US"/>
              </w:rPr>
              <w:t xml:space="preserve">AGD, </w:t>
            </w:r>
            <w:r w:rsidRPr="00BA6F5E">
              <w:rPr>
                <w:rFonts w:ascii="Times New Roman" w:hAnsi="Times New Roman" w:cs="Times New Roman"/>
                <w:sz w:val="20"/>
                <w:szCs w:val="20"/>
                <w:lang w:val="en-US"/>
              </w:rPr>
              <w:t>MOT-IMS-LD, ADISA, Reload LD, LAMS, TELOS, Smarties, CIAO, IDE, ISD Expert, Expert</w:t>
            </w:r>
            <w:r w:rsidR="0009572B" w:rsidRPr="00BA6F5E">
              <w:rPr>
                <w:rFonts w:ascii="Times New Roman" w:hAnsi="Times New Roman" w:cs="Times New Roman"/>
                <w:sz w:val="20"/>
                <w:szCs w:val="20"/>
                <w:lang w:val="en-US"/>
              </w:rPr>
              <w:t> </w:t>
            </w:r>
            <w:r w:rsidRPr="00BA6F5E">
              <w:rPr>
                <w:rFonts w:ascii="Times New Roman" w:hAnsi="Times New Roman" w:cs="Times New Roman"/>
                <w:sz w:val="20"/>
                <w:szCs w:val="20"/>
                <w:lang w:val="en-US"/>
              </w:rPr>
              <w:t>CML, ID-Expert, GIFT</w:t>
            </w:r>
          </w:p>
        </w:tc>
      </w:tr>
    </w:tbl>
    <w:p w14:paraId="5AA09B4D" w14:textId="77777777" w:rsidR="004D35A4" w:rsidRPr="00BA6F5E" w:rsidRDefault="004D35A4" w:rsidP="007760DA">
      <w:pPr>
        <w:widowControl w:val="0"/>
        <w:autoSpaceDE w:val="0"/>
        <w:autoSpaceDN w:val="0"/>
        <w:adjustRightInd w:val="0"/>
        <w:spacing w:after="120"/>
        <w:jc w:val="both"/>
        <w:rPr>
          <w:szCs w:val="26"/>
          <w:lang w:val="en-US"/>
        </w:rPr>
      </w:pPr>
    </w:p>
    <w:p w14:paraId="381BB41B" w14:textId="54CD3F87" w:rsidR="007760DA" w:rsidRPr="00AC6B84" w:rsidRDefault="007760DA" w:rsidP="007760DA">
      <w:pPr>
        <w:widowControl w:val="0"/>
        <w:autoSpaceDE w:val="0"/>
        <w:autoSpaceDN w:val="0"/>
        <w:adjustRightInd w:val="0"/>
        <w:spacing w:after="120"/>
        <w:jc w:val="both"/>
        <w:rPr>
          <w:szCs w:val="26"/>
        </w:rPr>
      </w:pPr>
      <w:r w:rsidRPr="00AC6B84">
        <w:rPr>
          <w:szCs w:val="26"/>
        </w:rPr>
        <w:t xml:space="preserve">Ce tableau, inspiré de </w:t>
      </w:r>
      <w:r w:rsidRPr="00AC6B84">
        <w:rPr>
          <w:szCs w:val="26"/>
        </w:rPr>
        <w:fldChar w:fldCharType="begin"/>
      </w:r>
      <w:r w:rsidRPr="00AC6B84">
        <w:rPr>
          <w:szCs w:val="26"/>
        </w:rPr>
        <w:instrText xml:space="preserve"> ADDIN EN.CITE &lt;EndNote&gt;&lt;Cite&gt;&lt;Author&gt;Nkambou R.&lt;/Author&gt;&lt;Year&gt;2010&lt;/Year&gt;&lt;RecNum&gt;312&lt;/RecNum&gt;&lt;DisplayText&gt;(Nkambou R., Bourdeau J. et Psyché V., 2010; Psyché, 2007)&lt;/DisplayText&gt;&lt;record&gt;&lt;rec-number&gt;312&lt;/rec-number&gt;&lt;foreign-keys&gt;&lt;key app="EN" db-id="2sawxvp040t2dkea0vppt9f7z0d9f5axzexr" timestamp="0"&gt;312&lt;/key&gt;&lt;/foreign-keys&gt;&lt;ref-type name="Book Section"&gt;5&lt;/ref-type&gt;&lt;contributors&gt;&lt;authors&gt;&lt;author&gt;Nkambou R., &lt;/author&gt;&lt;author&gt;Bourdeau J.,&lt;/author&gt;&lt;author&gt;Psyché V., &lt;/author&gt;&lt;/authors&gt;&lt;secondary-authors&gt;&lt;author&gt;Nkambou R.,&lt;/author&gt;&lt;author&gt;Bourdeau J.,&lt;/author&gt;&lt;author&gt;Mizoguchi R.,&lt;/author&gt;&lt;/secondary-authors&gt;&lt;/contributors&gt;&lt;titles&gt;&lt;title&gt;Building Intelligent Tutoring Systems: An Overview&lt;/title&gt;&lt;secondary-title&gt;Advances in Intelligent Tutoring Systems&lt;/secondary-title&gt;&lt;tertiary-title&gt;Studies in Computational Intelligence&lt;/tertiary-title&gt;&lt;/titles&gt;&lt;pages&gt;16&lt;/pages&gt;&lt;volume&gt;308&lt;/volume&gt;&lt;dates&gt;&lt;year&gt;2010&lt;/year&gt;&lt;/dates&gt;&lt;publisher&gt;Springer&lt;/publisher&gt;&lt;urls&gt;&lt;/urls&gt;&lt;/record&gt;&lt;/Cite&gt;&lt;Cite&gt;&lt;Author&gt;Psyché&lt;/Author&gt;&lt;Year&gt;2007&lt;/Year&gt;&lt;RecNum&gt;419&lt;/RecNum&gt;&lt;record&gt;&lt;rec-number&gt;419&lt;/rec-number&gt;&lt;foreign-keys&gt;&lt;key app="EN" db-id="2sawxvp040t2dkea0vppt9f7z0d9f5axzexr" timestamp="1606095315"&gt;419&lt;/key&gt;&lt;/foreign-keys&gt;&lt;ref-type name="Thesis"&gt;32&lt;/ref-type&gt;&lt;contributors&gt;&lt;authors&gt;&lt;author&gt;Psyché, Valéry,&lt;/author&gt;&lt;/authors&gt;&lt;tertiary-authors&gt;&lt;author&gt; Nkambou, Roger et Bourdeau, Jacqueline.&lt;/author&gt;&lt;/tertiary-authors&gt;&lt;/contributors&gt;&lt;titles&gt;&lt;title&gt;Rôle des ontologies en ingénierie des EIAH : cas d&amp;apos;un système d&amp;apos;assistance au design pédagogique&lt;/title&gt;&lt;secondary-title&gt;Informatique&lt;/secondary-title&gt;&lt;/titles&gt;&lt;pages&gt;567&lt;/pages&gt;&lt;volume&gt;Ph. D.&lt;/volume&gt;&lt;dates&gt;&lt;year&gt;2007&lt;/year&gt;&lt;pub-dates&gt;&lt;date&gt;Avril 2007&lt;/date&gt;&lt;/pub-dates&gt;&lt;/dates&gt;&lt;pub-location&gt;Montréal, Canada&lt;/pub-location&gt;&lt;publisher&gt;Université du Québec à Montréal&lt;/publisher&gt;&lt;work-type&gt;doctorat en informatique cognitive&lt;/work-type&gt;&lt;urls&gt;&lt;/urls&gt;&lt;/record&gt;&lt;/Cite&gt;&lt;/EndNote&gt;</w:instrText>
      </w:r>
      <w:r w:rsidRPr="00AC6B84">
        <w:rPr>
          <w:szCs w:val="26"/>
        </w:rPr>
        <w:fldChar w:fldCharType="separate"/>
      </w:r>
      <w:r w:rsidRPr="00AC6B84">
        <w:rPr>
          <w:noProof/>
          <w:szCs w:val="26"/>
        </w:rPr>
        <w:t>Nkambou</w:t>
      </w:r>
      <w:r w:rsidR="00D442E8">
        <w:rPr>
          <w:noProof/>
          <w:szCs w:val="26"/>
        </w:rPr>
        <w:t xml:space="preserve"> </w:t>
      </w:r>
      <w:r w:rsidR="00D442E8" w:rsidRPr="00D442E8">
        <w:rPr>
          <w:i/>
          <w:iCs/>
          <w:noProof/>
          <w:szCs w:val="26"/>
        </w:rPr>
        <w:t>et al.</w:t>
      </w:r>
      <w:r w:rsidRPr="00AC6B84">
        <w:rPr>
          <w:noProof/>
          <w:szCs w:val="26"/>
        </w:rPr>
        <w:t xml:space="preserve"> (2010) et de Psyché</w:t>
      </w:r>
      <w:r w:rsidR="005750D8" w:rsidRPr="00AC6B84">
        <w:rPr>
          <w:noProof/>
          <w:szCs w:val="26"/>
        </w:rPr>
        <w:t xml:space="preserve"> </w:t>
      </w:r>
      <w:r w:rsidRPr="00AC6B84">
        <w:rPr>
          <w:noProof/>
          <w:szCs w:val="26"/>
        </w:rPr>
        <w:t>(2007)</w:t>
      </w:r>
      <w:r w:rsidRPr="00AC6B84">
        <w:rPr>
          <w:szCs w:val="26"/>
        </w:rPr>
        <w:fldChar w:fldCharType="end"/>
      </w:r>
      <w:r w:rsidRPr="00AC6B84">
        <w:rPr>
          <w:szCs w:val="26"/>
        </w:rPr>
        <w:t>, présente les différentes catégories et sous-catégories de systèmes auteurs</w:t>
      </w:r>
      <w:r w:rsidRPr="00AC6B84">
        <w:rPr>
          <w:rStyle w:val="Appelnotedebasdep"/>
          <w:szCs w:val="26"/>
        </w:rPr>
        <w:footnoteReference w:id="3"/>
      </w:r>
      <w:r w:rsidRPr="00AC6B84">
        <w:rPr>
          <w:szCs w:val="26"/>
        </w:rPr>
        <w:t xml:space="preserve"> en précisant les modèles qui y sont prédominants. Il fournit également des exemples de systèmes et d</w:t>
      </w:r>
      <w:r w:rsidR="00DA1839">
        <w:rPr>
          <w:szCs w:val="26"/>
        </w:rPr>
        <w:t>’</w:t>
      </w:r>
      <w:r w:rsidRPr="00AC6B84">
        <w:rPr>
          <w:szCs w:val="26"/>
        </w:rPr>
        <w:t xml:space="preserve">outils auteurs. Certains </w:t>
      </w:r>
      <w:r w:rsidRPr="00AC6B84">
        <w:rPr>
          <w:szCs w:val="26"/>
        </w:rPr>
        <w:lastRenderedPageBreak/>
        <w:t>systèmes ou outils visent à produire l</w:t>
      </w:r>
      <w:r w:rsidR="00DA1839">
        <w:rPr>
          <w:szCs w:val="26"/>
        </w:rPr>
        <w:t>’</w:t>
      </w:r>
      <w:r w:rsidRPr="00AC6B84">
        <w:rPr>
          <w:szCs w:val="26"/>
        </w:rPr>
        <w:t>ensemble des composantes d</w:t>
      </w:r>
      <w:r w:rsidR="00DA1839">
        <w:rPr>
          <w:szCs w:val="26"/>
        </w:rPr>
        <w:t>’</w:t>
      </w:r>
      <w:r w:rsidRPr="00AC6B84">
        <w:rPr>
          <w:szCs w:val="26"/>
        </w:rPr>
        <w:t xml:space="preserve">un </w:t>
      </w:r>
      <w:r w:rsidR="00C1084F" w:rsidRPr="00AC6B84">
        <w:rPr>
          <w:szCs w:val="26"/>
        </w:rPr>
        <w:t>EIA</w:t>
      </w:r>
      <w:r w:rsidRPr="00AC6B84">
        <w:rPr>
          <w:szCs w:val="26"/>
        </w:rPr>
        <w:t>, alors que d</w:t>
      </w:r>
      <w:r w:rsidR="00DA1839">
        <w:rPr>
          <w:szCs w:val="26"/>
        </w:rPr>
        <w:t>’</w:t>
      </w:r>
      <w:r w:rsidRPr="00AC6B84">
        <w:rPr>
          <w:szCs w:val="26"/>
        </w:rPr>
        <w:t>autres, par exemple GMOT, ne visent que la réalisation de certaines composantes comme un modèle des connaissances ou un scénario</w:t>
      </w:r>
      <w:r w:rsidR="004D35A4" w:rsidRPr="00AC6B84">
        <w:rPr>
          <w:szCs w:val="26"/>
        </w:rPr>
        <w:t xml:space="preserve"> </w:t>
      </w:r>
      <w:r w:rsidRPr="00AC6B84">
        <w:rPr>
          <w:szCs w:val="26"/>
        </w:rPr>
        <w:t xml:space="preserve">pédagogique. Soulignons aussi que certains systèmes auteurs produisent des </w:t>
      </w:r>
      <w:r w:rsidR="00C1084F" w:rsidRPr="00AC6B84">
        <w:rPr>
          <w:szCs w:val="26"/>
        </w:rPr>
        <w:t>EIA</w:t>
      </w:r>
      <w:r w:rsidRPr="00AC6B84">
        <w:rPr>
          <w:szCs w:val="26"/>
        </w:rPr>
        <w:t xml:space="preserve"> complets, prêts à être diffusés sur les réseaux, alors que d</w:t>
      </w:r>
      <w:r w:rsidR="00DA1839">
        <w:rPr>
          <w:szCs w:val="26"/>
        </w:rPr>
        <w:t>’</w:t>
      </w:r>
      <w:r w:rsidRPr="00AC6B84">
        <w:rPr>
          <w:szCs w:val="26"/>
        </w:rPr>
        <w:t xml:space="preserve">autres se limitent aux plans et </w:t>
      </w:r>
      <w:r w:rsidR="00D442E8">
        <w:rPr>
          <w:szCs w:val="26"/>
        </w:rPr>
        <w:t xml:space="preserve">aux </w:t>
      </w:r>
      <w:r w:rsidRPr="00AC6B84">
        <w:rPr>
          <w:szCs w:val="26"/>
        </w:rPr>
        <w:t xml:space="preserve">devis </w:t>
      </w:r>
      <w:r w:rsidR="00D442E8">
        <w:rPr>
          <w:szCs w:val="26"/>
        </w:rPr>
        <w:t>ainsi qu’</w:t>
      </w:r>
      <w:r w:rsidRPr="00AC6B84">
        <w:rPr>
          <w:szCs w:val="26"/>
        </w:rPr>
        <w:t>à certaines composantes, nécessitant par la suite un assemblage dans une autre plateforme avant leur diffusion.</w:t>
      </w:r>
    </w:p>
    <w:p w14:paraId="6A5B625C" w14:textId="3D2F62D4" w:rsidR="00A7775B" w:rsidRPr="00AC6B84" w:rsidRDefault="00595554" w:rsidP="00F71F1D">
      <w:pPr>
        <w:pStyle w:val="Titre2"/>
      </w:pPr>
      <w:r w:rsidRPr="00AC6B84">
        <w:t>Les systèmes</w:t>
      </w:r>
      <w:r w:rsidR="00D86C4A" w:rsidRPr="00AC6B84">
        <w:t xml:space="preserve"> </w:t>
      </w:r>
      <w:r w:rsidRPr="00AC6B84">
        <w:t xml:space="preserve">auteurs </w:t>
      </w:r>
      <w:r w:rsidR="00DC5672" w:rsidRPr="00AC6B84">
        <w:t>axés</w:t>
      </w:r>
      <w:r w:rsidR="005414E6" w:rsidRPr="00AC6B84">
        <w:t xml:space="preserve"> sur</w:t>
      </w:r>
      <w:r w:rsidRPr="00AC6B84">
        <w:t xml:space="preserve"> </w:t>
      </w:r>
      <w:r w:rsidR="009A3E91" w:rsidRPr="00AC6B84">
        <w:t>la pédagogie</w:t>
      </w:r>
      <w:r w:rsidRPr="00AC6B84">
        <w:t xml:space="preserve"> </w:t>
      </w:r>
      <w:r w:rsidR="00D442E8">
        <w:t>et l’enseignement</w:t>
      </w:r>
    </w:p>
    <w:p w14:paraId="0A8B8659" w14:textId="6F2DBDB0" w:rsidR="00595554" w:rsidRPr="00AC6B84" w:rsidRDefault="00EC1E6B" w:rsidP="00F71F1D">
      <w:pPr>
        <w:widowControl w:val="0"/>
        <w:autoSpaceDE w:val="0"/>
        <w:autoSpaceDN w:val="0"/>
        <w:adjustRightInd w:val="0"/>
        <w:spacing w:after="120"/>
        <w:jc w:val="both"/>
      </w:pPr>
      <w:r w:rsidRPr="00AC6B84">
        <w:rPr>
          <w:rFonts w:eastAsia="STKaiti"/>
        </w:rPr>
        <w:t>L</w:t>
      </w:r>
      <w:r w:rsidR="00A7775B" w:rsidRPr="00AC6B84">
        <w:rPr>
          <w:rFonts w:eastAsia="STKaiti"/>
        </w:rPr>
        <w:t>es systèmes</w:t>
      </w:r>
      <w:r w:rsidRPr="00AC6B84">
        <w:rPr>
          <w:rFonts w:eastAsia="STKaiti"/>
        </w:rPr>
        <w:t xml:space="preserve"> </w:t>
      </w:r>
      <w:r w:rsidR="00A7775B" w:rsidRPr="00AC6B84">
        <w:rPr>
          <w:rFonts w:eastAsia="STKaiti"/>
        </w:rPr>
        <w:t xml:space="preserve">auteurs </w:t>
      </w:r>
      <w:r w:rsidRPr="00AC6B84">
        <w:rPr>
          <w:rFonts w:eastAsia="STKaiti"/>
        </w:rPr>
        <w:t>axés sur la pédagogie</w:t>
      </w:r>
      <w:r w:rsidR="00D442E8">
        <w:rPr>
          <w:rFonts w:eastAsia="STKaiti"/>
        </w:rPr>
        <w:t xml:space="preserve"> et l’enseignement</w:t>
      </w:r>
      <w:r w:rsidRPr="00AC6B84">
        <w:rPr>
          <w:rFonts w:eastAsia="STKaiti"/>
        </w:rPr>
        <w:t xml:space="preserve"> </w:t>
      </w:r>
      <w:r w:rsidR="00595554" w:rsidRPr="00AC6B84">
        <w:rPr>
          <w:rFonts w:eastAsia="STKaiti"/>
        </w:rPr>
        <w:t>g</w:t>
      </w:r>
      <w:r w:rsidR="00595554" w:rsidRPr="00AC6B84">
        <w:rPr>
          <w:rFonts w:eastAsia="STKaiti"/>
          <w:spacing w:val="1"/>
        </w:rPr>
        <w:t>u</w:t>
      </w:r>
      <w:r w:rsidR="00595554" w:rsidRPr="00AC6B84">
        <w:rPr>
          <w:rFonts w:eastAsia="STKaiti"/>
        </w:rPr>
        <w:t>i</w:t>
      </w:r>
      <w:r w:rsidR="00595554" w:rsidRPr="00AC6B84">
        <w:rPr>
          <w:rFonts w:eastAsia="STKaiti"/>
          <w:spacing w:val="1"/>
        </w:rPr>
        <w:t>d</w:t>
      </w:r>
      <w:r w:rsidR="00595554" w:rsidRPr="00AC6B84">
        <w:rPr>
          <w:rFonts w:eastAsia="STKaiti"/>
          <w:spacing w:val="-2"/>
        </w:rPr>
        <w:t>e</w:t>
      </w:r>
      <w:r w:rsidR="00595554" w:rsidRPr="00AC6B84">
        <w:rPr>
          <w:rFonts w:eastAsia="STKaiti"/>
          <w:spacing w:val="1"/>
        </w:rPr>
        <w:t>n</w:t>
      </w:r>
      <w:r w:rsidR="00595554" w:rsidRPr="00AC6B84">
        <w:rPr>
          <w:rFonts w:eastAsia="STKaiti"/>
        </w:rPr>
        <w:t xml:space="preserve">t la </w:t>
      </w:r>
      <w:r w:rsidR="00595554" w:rsidRPr="00AC6B84">
        <w:rPr>
          <w:rFonts w:eastAsia="STKaiti"/>
          <w:spacing w:val="-1"/>
        </w:rPr>
        <w:t>c</w:t>
      </w:r>
      <w:r w:rsidR="00595554" w:rsidRPr="00AC6B84">
        <w:rPr>
          <w:rFonts w:eastAsia="STKaiti"/>
          <w:spacing w:val="1"/>
        </w:rPr>
        <w:t>on</w:t>
      </w:r>
      <w:r w:rsidR="00595554" w:rsidRPr="00AC6B84">
        <w:rPr>
          <w:rFonts w:eastAsia="STKaiti"/>
          <w:spacing w:val="-1"/>
        </w:rPr>
        <w:t>c</w:t>
      </w:r>
      <w:r w:rsidR="00595554" w:rsidRPr="00AC6B84">
        <w:rPr>
          <w:rFonts w:eastAsia="STKaiti"/>
          <w:spacing w:val="1"/>
        </w:rPr>
        <w:t>ept</w:t>
      </w:r>
      <w:r w:rsidR="00595554" w:rsidRPr="00AC6B84">
        <w:rPr>
          <w:rFonts w:eastAsia="STKaiti"/>
          <w:spacing w:val="-2"/>
        </w:rPr>
        <w:t>i</w:t>
      </w:r>
      <w:r w:rsidR="00595554" w:rsidRPr="00AC6B84">
        <w:rPr>
          <w:rFonts w:eastAsia="STKaiti"/>
          <w:spacing w:val="1"/>
        </w:rPr>
        <w:t>o</w:t>
      </w:r>
      <w:r w:rsidR="00595554" w:rsidRPr="00AC6B84">
        <w:rPr>
          <w:rFonts w:eastAsia="STKaiti"/>
        </w:rPr>
        <w:t>n de l</w:t>
      </w:r>
      <w:r w:rsidR="00DA1839">
        <w:rPr>
          <w:rFonts w:eastAsia="STKaiti"/>
        </w:rPr>
        <w:t>’</w:t>
      </w:r>
      <w:r w:rsidR="00C1084F" w:rsidRPr="00AC6B84">
        <w:rPr>
          <w:rFonts w:eastAsia="STKaiti"/>
        </w:rPr>
        <w:t>EIA</w:t>
      </w:r>
      <w:r w:rsidR="00595554" w:rsidRPr="00AC6B84">
        <w:rPr>
          <w:rFonts w:eastAsia="STKaiti"/>
        </w:rPr>
        <w:t xml:space="preserve"> v</w:t>
      </w:r>
      <w:r w:rsidR="00595554" w:rsidRPr="00AC6B84">
        <w:rPr>
          <w:rFonts w:eastAsia="STKaiti"/>
          <w:spacing w:val="1"/>
        </w:rPr>
        <w:t>e</w:t>
      </w:r>
      <w:r w:rsidR="00595554" w:rsidRPr="00AC6B84">
        <w:rPr>
          <w:rFonts w:eastAsia="STKaiti"/>
        </w:rPr>
        <w:t>rs l</w:t>
      </w:r>
      <w:r w:rsidR="00DA1839">
        <w:rPr>
          <w:rFonts w:eastAsia="STKaiti"/>
        </w:rPr>
        <w:t>’</w:t>
      </w:r>
      <w:r w:rsidR="00595554" w:rsidRPr="00AC6B84">
        <w:rPr>
          <w:rFonts w:eastAsia="STKaiti"/>
          <w:spacing w:val="1"/>
        </w:rPr>
        <w:t>e</w:t>
      </w:r>
      <w:r w:rsidR="00595554" w:rsidRPr="00AC6B84">
        <w:rPr>
          <w:rFonts w:eastAsia="STKaiti"/>
          <w:spacing w:val="-1"/>
        </w:rPr>
        <w:t>x</w:t>
      </w:r>
      <w:r w:rsidR="00595554" w:rsidRPr="00AC6B84">
        <w:rPr>
          <w:rFonts w:eastAsia="STKaiti"/>
          <w:spacing w:val="1"/>
        </w:rPr>
        <w:t>p</w:t>
      </w:r>
      <w:r w:rsidR="00595554" w:rsidRPr="00AC6B84">
        <w:rPr>
          <w:rFonts w:eastAsia="STKaiti"/>
        </w:rPr>
        <w:t>li</w:t>
      </w:r>
      <w:r w:rsidR="00595554" w:rsidRPr="00AC6B84">
        <w:rPr>
          <w:rFonts w:eastAsia="STKaiti"/>
          <w:spacing w:val="-1"/>
        </w:rPr>
        <w:t>c</w:t>
      </w:r>
      <w:r w:rsidR="00595554" w:rsidRPr="00AC6B84">
        <w:rPr>
          <w:rFonts w:eastAsia="STKaiti"/>
        </w:rPr>
        <w:t>i</w:t>
      </w:r>
      <w:r w:rsidR="00595554" w:rsidRPr="00AC6B84">
        <w:rPr>
          <w:rFonts w:eastAsia="STKaiti"/>
          <w:spacing w:val="1"/>
        </w:rPr>
        <w:t>t</w:t>
      </w:r>
      <w:r w:rsidR="00595554" w:rsidRPr="00AC6B84">
        <w:rPr>
          <w:rFonts w:eastAsia="STKaiti"/>
        </w:rPr>
        <w:t>a</w:t>
      </w:r>
      <w:r w:rsidR="00595554" w:rsidRPr="00AC6B84">
        <w:rPr>
          <w:rFonts w:eastAsia="STKaiti"/>
          <w:spacing w:val="1"/>
        </w:rPr>
        <w:t>t</w:t>
      </w:r>
      <w:r w:rsidR="00595554" w:rsidRPr="00AC6B84">
        <w:rPr>
          <w:rFonts w:eastAsia="STKaiti"/>
          <w:spacing w:val="-2"/>
        </w:rPr>
        <w:t>i</w:t>
      </w:r>
      <w:r w:rsidR="00595554" w:rsidRPr="00AC6B84">
        <w:rPr>
          <w:rFonts w:eastAsia="STKaiti"/>
          <w:spacing w:val="1"/>
        </w:rPr>
        <w:t>o</w:t>
      </w:r>
      <w:r w:rsidR="00595554" w:rsidRPr="00AC6B84">
        <w:rPr>
          <w:rFonts w:eastAsia="STKaiti"/>
        </w:rPr>
        <w:t>n</w:t>
      </w:r>
      <w:r w:rsidR="00595554" w:rsidRPr="00AC6B84">
        <w:rPr>
          <w:rFonts w:eastAsia="STKaiti"/>
          <w:spacing w:val="1"/>
        </w:rPr>
        <w:t xml:space="preserve"> de</w:t>
      </w:r>
      <w:r w:rsidR="00595554" w:rsidRPr="00AC6B84">
        <w:rPr>
          <w:rFonts w:eastAsia="STKaiti"/>
        </w:rPr>
        <w:t>s</w:t>
      </w:r>
      <w:r w:rsidR="00595554" w:rsidRPr="00AC6B84">
        <w:rPr>
          <w:rFonts w:eastAsia="STKaiti"/>
          <w:spacing w:val="2"/>
        </w:rPr>
        <w:t xml:space="preserve"> </w:t>
      </w:r>
      <w:r w:rsidR="009C735B" w:rsidRPr="00AC6B84">
        <w:rPr>
          <w:rFonts w:eastAsia="STKaiti"/>
          <w:spacing w:val="-2"/>
        </w:rPr>
        <w:t>approches</w:t>
      </w:r>
      <w:r w:rsidR="00595554" w:rsidRPr="00AC6B84">
        <w:rPr>
          <w:rFonts w:eastAsia="STKaiti"/>
          <w:spacing w:val="2"/>
        </w:rPr>
        <w:t xml:space="preserve"> </w:t>
      </w:r>
      <w:r w:rsidR="00595554" w:rsidRPr="00AC6B84">
        <w:rPr>
          <w:rFonts w:eastAsia="STKaiti"/>
          <w:spacing w:val="-1"/>
        </w:rPr>
        <w:t>p</w:t>
      </w:r>
      <w:r w:rsidR="00595554" w:rsidRPr="00AC6B84">
        <w:rPr>
          <w:rFonts w:eastAsia="STKaiti"/>
          <w:spacing w:val="1"/>
        </w:rPr>
        <w:t>éd</w:t>
      </w:r>
      <w:r w:rsidR="00595554" w:rsidRPr="00AC6B84">
        <w:rPr>
          <w:rFonts w:eastAsia="STKaiti"/>
        </w:rPr>
        <w:t>ag</w:t>
      </w:r>
      <w:r w:rsidR="00595554" w:rsidRPr="00AC6B84">
        <w:rPr>
          <w:rFonts w:eastAsia="STKaiti"/>
          <w:spacing w:val="1"/>
        </w:rPr>
        <w:t>o</w:t>
      </w:r>
      <w:r w:rsidR="00595554" w:rsidRPr="00AC6B84">
        <w:rPr>
          <w:rFonts w:eastAsia="STKaiti"/>
        </w:rPr>
        <w:t>g</w:t>
      </w:r>
      <w:r w:rsidR="00595554" w:rsidRPr="00AC6B84">
        <w:rPr>
          <w:rFonts w:eastAsia="STKaiti"/>
          <w:spacing w:val="-2"/>
        </w:rPr>
        <w:t>i</w:t>
      </w:r>
      <w:r w:rsidR="00595554" w:rsidRPr="00AC6B84">
        <w:rPr>
          <w:rFonts w:eastAsia="STKaiti"/>
          <w:spacing w:val="1"/>
        </w:rPr>
        <w:t>que</w:t>
      </w:r>
      <w:r w:rsidR="00595554" w:rsidRPr="00AC6B84">
        <w:rPr>
          <w:rFonts w:eastAsia="STKaiti"/>
        </w:rPr>
        <w:t>s mis</w:t>
      </w:r>
      <w:r w:rsidR="00201A77" w:rsidRPr="00AC6B84">
        <w:rPr>
          <w:rFonts w:eastAsia="STKaiti"/>
        </w:rPr>
        <w:t>es</w:t>
      </w:r>
      <w:r w:rsidR="00595554" w:rsidRPr="00AC6B84">
        <w:rPr>
          <w:rFonts w:eastAsia="STKaiti"/>
          <w:spacing w:val="2"/>
        </w:rPr>
        <w:t xml:space="preserve"> </w:t>
      </w:r>
      <w:r w:rsidR="00595554" w:rsidRPr="00AC6B84">
        <w:rPr>
          <w:rFonts w:eastAsia="STKaiti"/>
          <w:spacing w:val="-2"/>
        </w:rPr>
        <w:t>e</w:t>
      </w:r>
      <w:r w:rsidR="00595554" w:rsidRPr="00AC6B84">
        <w:rPr>
          <w:rFonts w:eastAsia="STKaiti"/>
        </w:rPr>
        <w:t>n</w:t>
      </w:r>
      <w:r w:rsidR="00595554" w:rsidRPr="00AC6B84">
        <w:rPr>
          <w:rFonts w:eastAsia="STKaiti"/>
          <w:spacing w:val="4"/>
        </w:rPr>
        <w:t xml:space="preserve"> </w:t>
      </w:r>
      <w:r w:rsidR="00595554" w:rsidRPr="00AC6B84">
        <w:rPr>
          <w:rFonts w:eastAsia="STKaiti"/>
          <w:spacing w:val="-2"/>
        </w:rPr>
        <w:t>œ</w:t>
      </w:r>
      <w:r w:rsidR="00595554" w:rsidRPr="00AC6B84">
        <w:rPr>
          <w:rFonts w:eastAsia="STKaiti"/>
          <w:spacing w:val="1"/>
        </w:rPr>
        <w:t>u</w:t>
      </w:r>
      <w:r w:rsidR="00595554" w:rsidRPr="00AC6B84">
        <w:rPr>
          <w:rFonts w:eastAsia="STKaiti"/>
        </w:rPr>
        <w:t>vre</w:t>
      </w:r>
      <w:r w:rsidR="00595554" w:rsidRPr="00AC6B84">
        <w:rPr>
          <w:rFonts w:eastAsia="STKaiti"/>
          <w:spacing w:val="1"/>
        </w:rPr>
        <w:t xml:space="preserve"> po</w:t>
      </w:r>
      <w:r w:rsidR="00595554" w:rsidRPr="00AC6B84">
        <w:rPr>
          <w:rFonts w:eastAsia="STKaiti"/>
          <w:spacing w:val="-1"/>
        </w:rPr>
        <w:t>u</w:t>
      </w:r>
      <w:r w:rsidR="00595554" w:rsidRPr="00AC6B84">
        <w:rPr>
          <w:rFonts w:eastAsia="STKaiti"/>
        </w:rPr>
        <w:t>r</w:t>
      </w:r>
      <w:r w:rsidR="00595554" w:rsidRPr="00AC6B84">
        <w:rPr>
          <w:rFonts w:eastAsia="STKaiti"/>
          <w:spacing w:val="3"/>
        </w:rPr>
        <w:t xml:space="preserve"> </w:t>
      </w:r>
      <w:r w:rsidR="00595554" w:rsidRPr="00AC6B84">
        <w:rPr>
          <w:rFonts w:eastAsia="STKaiti"/>
        </w:rPr>
        <w:t>s</w:t>
      </w:r>
      <w:r w:rsidR="00595554" w:rsidRPr="00AC6B84">
        <w:rPr>
          <w:rFonts w:eastAsia="STKaiti"/>
          <w:spacing w:val="-2"/>
        </w:rPr>
        <w:t>o</w:t>
      </w:r>
      <w:r w:rsidR="00595554" w:rsidRPr="00AC6B84">
        <w:rPr>
          <w:rFonts w:eastAsia="STKaiti"/>
          <w:spacing w:val="1"/>
        </w:rPr>
        <w:t>ut</w:t>
      </w:r>
      <w:r w:rsidR="00595554" w:rsidRPr="00AC6B84">
        <w:rPr>
          <w:rFonts w:eastAsia="STKaiti"/>
          <w:spacing w:val="-2"/>
        </w:rPr>
        <w:t>e</w:t>
      </w:r>
      <w:r w:rsidR="00595554" w:rsidRPr="00AC6B84">
        <w:rPr>
          <w:rFonts w:eastAsia="STKaiti"/>
          <w:spacing w:val="1"/>
        </w:rPr>
        <w:t>n</w:t>
      </w:r>
      <w:r w:rsidR="00595554" w:rsidRPr="00AC6B84">
        <w:rPr>
          <w:rFonts w:eastAsia="STKaiti"/>
        </w:rPr>
        <w:t>ir l</w:t>
      </w:r>
      <w:r w:rsidR="00DA1839">
        <w:rPr>
          <w:rFonts w:eastAsia="STKaiti"/>
        </w:rPr>
        <w:t>’</w:t>
      </w:r>
      <w:r w:rsidR="00595554" w:rsidRPr="00AC6B84">
        <w:rPr>
          <w:rFonts w:eastAsia="STKaiti"/>
        </w:rPr>
        <w:t>a</w:t>
      </w:r>
      <w:r w:rsidR="00595554" w:rsidRPr="00AC6B84">
        <w:rPr>
          <w:rFonts w:eastAsia="STKaiti"/>
          <w:spacing w:val="1"/>
        </w:rPr>
        <w:t>pp</w:t>
      </w:r>
      <w:r w:rsidR="00595554" w:rsidRPr="00AC6B84">
        <w:rPr>
          <w:rFonts w:eastAsia="STKaiti"/>
        </w:rPr>
        <w:t>r</w:t>
      </w:r>
      <w:r w:rsidR="00595554" w:rsidRPr="00AC6B84">
        <w:rPr>
          <w:rFonts w:eastAsia="STKaiti"/>
          <w:spacing w:val="-2"/>
        </w:rPr>
        <w:t>e</w:t>
      </w:r>
      <w:r w:rsidR="00595554" w:rsidRPr="00AC6B84">
        <w:rPr>
          <w:rFonts w:eastAsia="STKaiti"/>
          <w:spacing w:val="1"/>
        </w:rPr>
        <w:t>nt</w:t>
      </w:r>
      <w:r w:rsidR="00595554" w:rsidRPr="00AC6B84">
        <w:rPr>
          <w:rFonts w:eastAsia="STKaiti"/>
        </w:rPr>
        <w:t>issa</w:t>
      </w:r>
      <w:r w:rsidR="00595554" w:rsidRPr="00AC6B84">
        <w:rPr>
          <w:rFonts w:eastAsia="STKaiti"/>
          <w:spacing w:val="-3"/>
        </w:rPr>
        <w:t>g</w:t>
      </w:r>
      <w:r w:rsidR="00595554" w:rsidRPr="00AC6B84">
        <w:rPr>
          <w:rFonts w:eastAsia="STKaiti"/>
          <w:spacing w:val="1"/>
        </w:rPr>
        <w:t>e</w:t>
      </w:r>
      <w:r w:rsidR="00595554" w:rsidRPr="00AC6B84">
        <w:rPr>
          <w:rFonts w:eastAsia="STKaiti"/>
        </w:rPr>
        <w:t xml:space="preserve">. </w:t>
      </w:r>
      <w:r w:rsidR="00595554" w:rsidRPr="00AC6B84">
        <w:rPr>
          <w:rFonts w:eastAsia="STKaiti"/>
          <w:spacing w:val="-1"/>
        </w:rPr>
        <w:t>C</w:t>
      </w:r>
      <w:r w:rsidR="00595554" w:rsidRPr="00AC6B84">
        <w:rPr>
          <w:rFonts w:eastAsia="STKaiti"/>
          <w:spacing w:val="1"/>
        </w:rPr>
        <w:t>e</w:t>
      </w:r>
      <w:r w:rsidR="00595554" w:rsidRPr="00AC6B84">
        <w:rPr>
          <w:rFonts w:eastAsia="STKaiti"/>
        </w:rPr>
        <w:t>r</w:t>
      </w:r>
      <w:r w:rsidR="00595554" w:rsidRPr="00AC6B84">
        <w:rPr>
          <w:rFonts w:eastAsia="STKaiti"/>
          <w:spacing w:val="1"/>
        </w:rPr>
        <w:t>t</w:t>
      </w:r>
      <w:r w:rsidR="00595554" w:rsidRPr="00AC6B84">
        <w:rPr>
          <w:rFonts w:eastAsia="STKaiti"/>
        </w:rPr>
        <w:t>ai</w:t>
      </w:r>
      <w:r w:rsidR="00595554" w:rsidRPr="00AC6B84">
        <w:rPr>
          <w:rFonts w:eastAsia="STKaiti"/>
          <w:spacing w:val="1"/>
        </w:rPr>
        <w:t>n</w:t>
      </w:r>
      <w:r w:rsidR="00595554" w:rsidRPr="00AC6B84">
        <w:rPr>
          <w:rFonts w:eastAsia="STKaiti"/>
        </w:rPr>
        <w:t>s</w:t>
      </w:r>
      <w:r w:rsidR="00595554" w:rsidRPr="00AC6B84">
        <w:rPr>
          <w:rFonts w:eastAsia="STKaiti"/>
          <w:spacing w:val="22"/>
        </w:rPr>
        <w:t xml:space="preserve"> </w:t>
      </w:r>
      <w:r w:rsidR="00595554" w:rsidRPr="00AC6B84">
        <w:rPr>
          <w:rFonts w:eastAsia="STKaiti"/>
          <w:spacing w:val="-1"/>
        </w:rPr>
        <w:t>c</w:t>
      </w:r>
      <w:r w:rsidR="00595554" w:rsidRPr="00AC6B84">
        <w:rPr>
          <w:rFonts w:eastAsia="STKaiti"/>
          <w:spacing w:val="1"/>
        </w:rPr>
        <w:t>he</w:t>
      </w:r>
      <w:r w:rsidR="00595554" w:rsidRPr="00AC6B84">
        <w:rPr>
          <w:rFonts w:eastAsia="STKaiti"/>
        </w:rPr>
        <w:t>r</w:t>
      </w:r>
      <w:r w:rsidR="00595554" w:rsidRPr="00AC6B84">
        <w:rPr>
          <w:rFonts w:eastAsia="STKaiti"/>
          <w:spacing w:val="-1"/>
        </w:rPr>
        <w:t>c</w:t>
      </w:r>
      <w:r w:rsidR="00595554" w:rsidRPr="00AC6B84">
        <w:rPr>
          <w:rFonts w:eastAsia="STKaiti"/>
          <w:spacing w:val="1"/>
        </w:rPr>
        <w:t>h</w:t>
      </w:r>
      <w:r w:rsidR="00595554" w:rsidRPr="00AC6B84">
        <w:rPr>
          <w:rFonts w:eastAsia="STKaiti"/>
          <w:spacing w:val="-2"/>
        </w:rPr>
        <w:t>e</w:t>
      </w:r>
      <w:r w:rsidR="00595554" w:rsidRPr="00AC6B84">
        <w:rPr>
          <w:rFonts w:eastAsia="STKaiti"/>
          <w:spacing w:val="1"/>
        </w:rPr>
        <w:t>u</w:t>
      </w:r>
      <w:r w:rsidR="00595554" w:rsidRPr="00AC6B84">
        <w:rPr>
          <w:rFonts w:eastAsia="STKaiti"/>
        </w:rPr>
        <w:t>rs</w:t>
      </w:r>
      <w:r w:rsidR="004D35A4" w:rsidRPr="00AC6B84">
        <w:rPr>
          <w:rFonts w:eastAsia="STKaiti"/>
        </w:rPr>
        <w:t xml:space="preserve">, </w:t>
      </w:r>
      <w:r w:rsidR="00F60E8E">
        <w:rPr>
          <w:rFonts w:eastAsia="STKaiti"/>
        </w:rPr>
        <w:t>comme</w:t>
      </w:r>
      <w:r w:rsidR="00595554" w:rsidRPr="00AC6B84">
        <w:rPr>
          <w:rFonts w:eastAsia="STKaiti"/>
          <w:spacing w:val="22"/>
        </w:rPr>
        <w:t xml:space="preserve"> </w:t>
      </w:r>
      <w:r w:rsidR="004D35A4" w:rsidRPr="00AC6B84">
        <w:rPr>
          <w:rFonts w:eastAsia="STKaiti"/>
          <w:spacing w:val="1"/>
        </w:rPr>
        <w:t>V</w:t>
      </w:r>
      <w:r w:rsidR="004D35A4" w:rsidRPr="00AC6B84">
        <w:rPr>
          <w:rFonts w:eastAsia="STKaiti"/>
        </w:rPr>
        <w:t>an </w:t>
      </w:r>
      <w:proofErr w:type="spellStart"/>
      <w:r w:rsidR="004D35A4" w:rsidRPr="00AC6B84">
        <w:rPr>
          <w:rFonts w:eastAsia="STKaiti"/>
          <w:spacing w:val="1"/>
        </w:rPr>
        <w:t>M</w:t>
      </w:r>
      <w:r w:rsidR="004D35A4" w:rsidRPr="00AC6B84">
        <w:rPr>
          <w:rFonts w:eastAsia="STKaiti"/>
          <w:spacing w:val="-2"/>
        </w:rPr>
        <w:t>a</w:t>
      </w:r>
      <w:r w:rsidR="004D35A4" w:rsidRPr="00AC6B84">
        <w:rPr>
          <w:rFonts w:eastAsia="STKaiti"/>
        </w:rPr>
        <w:t>r</w:t>
      </w:r>
      <w:r w:rsidR="004D35A4" w:rsidRPr="00AC6B84">
        <w:rPr>
          <w:rFonts w:eastAsia="STKaiti"/>
          <w:spacing w:val="-1"/>
        </w:rPr>
        <w:t>ck</w:t>
      </w:r>
      <w:r w:rsidR="004D35A4" w:rsidRPr="00AC6B84">
        <w:rPr>
          <w:rFonts w:eastAsia="STKaiti"/>
          <w:spacing w:val="1"/>
        </w:rPr>
        <w:t>e</w:t>
      </w:r>
      <w:proofErr w:type="spellEnd"/>
      <w:r w:rsidR="004D35A4" w:rsidRPr="00AC6B84">
        <w:rPr>
          <w:rFonts w:eastAsia="STKaiti"/>
          <w:spacing w:val="4"/>
        </w:rPr>
        <w:t xml:space="preserve"> </w:t>
      </w:r>
      <w:r w:rsidR="007E3341">
        <w:rPr>
          <w:rFonts w:eastAsia="STKaiti"/>
          <w:spacing w:val="4"/>
        </w:rPr>
        <w:t>(</w:t>
      </w:r>
      <w:r w:rsidR="004D35A4" w:rsidRPr="00AC6B84">
        <w:rPr>
          <w:rFonts w:eastAsia="STKaiti"/>
          <w:spacing w:val="1"/>
        </w:rPr>
        <w:t xml:space="preserve">1998), </w:t>
      </w:r>
      <w:r w:rsidR="00595554" w:rsidRPr="00AC6B84">
        <w:rPr>
          <w:rFonts w:eastAsia="STKaiti"/>
          <w:spacing w:val="1"/>
        </w:rPr>
        <w:t>o</w:t>
      </w:r>
      <w:r w:rsidR="00595554" w:rsidRPr="00AC6B84">
        <w:rPr>
          <w:rFonts w:eastAsia="STKaiti"/>
          <w:spacing w:val="-1"/>
        </w:rPr>
        <w:t>n</w:t>
      </w:r>
      <w:r w:rsidR="00595554" w:rsidRPr="00AC6B84">
        <w:rPr>
          <w:rFonts w:eastAsia="STKaiti"/>
        </w:rPr>
        <w:t>t</w:t>
      </w:r>
      <w:r w:rsidR="00595554" w:rsidRPr="00AC6B84">
        <w:rPr>
          <w:rFonts w:eastAsia="STKaiti"/>
          <w:spacing w:val="24"/>
        </w:rPr>
        <w:t xml:space="preserve"> </w:t>
      </w:r>
      <w:r w:rsidR="00595554" w:rsidRPr="00AC6B84">
        <w:rPr>
          <w:rFonts w:eastAsia="STKaiti"/>
        </w:rPr>
        <w:t>a</w:t>
      </w:r>
      <w:r w:rsidR="00595554" w:rsidRPr="00AC6B84">
        <w:rPr>
          <w:rFonts w:eastAsia="STKaiti"/>
          <w:spacing w:val="1"/>
        </w:rPr>
        <w:t>bo</w:t>
      </w:r>
      <w:r w:rsidR="00595554" w:rsidRPr="00AC6B84">
        <w:rPr>
          <w:rFonts w:eastAsia="STKaiti"/>
        </w:rPr>
        <w:t>r</w:t>
      </w:r>
      <w:r w:rsidR="00595554" w:rsidRPr="00AC6B84">
        <w:rPr>
          <w:rFonts w:eastAsia="STKaiti"/>
          <w:spacing w:val="-1"/>
        </w:rPr>
        <w:t>d</w:t>
      </w:r>
      <w:r w:rsidR="00595554" w:rsidRPr="00AC6B84">
        <w:rPr>
          <w:rFonts w:eastAsia="STKaiti"/>
        </w:rPr>
        <w:t>é</w:t>
      </w:r>
      <w:r w:rsidR="00595554" w:rsidRPr="00AC6B84">
        <w:rPr>
          <w:rFonts w:eastAsia="STKaiti"/>
          <w:spacing w:val="26"/>
        </w:rPr>
        <w:t xml:space="preserve"> </w:t>
      </w:r>
      <w:r w:rsidR="00595554" w:rsidRPr="00AC6B84">
        <w:rPr>
          <w:rFonts w:eastAsia="STKaiti"/>
        </w:rPr>
        <w:t>la</w:t>
      </w:r>
      <w:r w:rsidR="00595554" w:rsidRPr="00AC6B84">
        <w:rPr>
          <w:rFonts w:eastAsia="STKaiti"/>
          <w:spacing w:val="23"/>
        </w:rPr>
        <w:t xml:space="preserve"> </w:t>
      </w:r>
      <w:r w:rsidR="00595554" w:rsidRPr="00AC6B84">
        <w:rPr>
          <w:rFonts w:eastAsia="STKaiti"/>
          <w:spacing w:val="-1"/>
        </w:rPr>
        <w:t>f</w:t>
      </w:r>
      <w:r w:rsidR="00595554" w:rsidRPr="00AC6B84">
        <w:rPr>
          <w:rFonts w:eastAsia="STKaiti"/>
          <w:spacing w:val="1"/>
        </w:rPr>
        <w:t>o</w:t>
      </w:r>
      <w:r w:rsidR="00595554" w:rsidRPr="00AC6B84">
        <w:rPr>
          <w:rFonts w:eastAsia="STKaiti"/>
        </w:rPr>
        <w:t>rmalisa</w:t>
      </w:r>
      <w:r w:rsidR="00595554" w:rsidRPr="00AC6B84">
        <w:rPr>
          <w:rFonts w:eastAsia="STKaiti"/>
          <w:spacing w:val="1"/>
        </w:rPr>
        <w:t>t</w:t>
      </w:r>
      <w:r w:rsidR="00595554" w:rsidRPr="00AC6B84">
        <w:rPr>
          <w:rFonts w:eastAsia="STKaiti"/>
          <w:spacing w:val="-2"/>
        </w:rPr>
        <w:t>i</w:t>
      </w:r>
      <w:r w:rsidR="00595554" w:rsidRPr="00AC6B84">
        <w:rPr>
          <w:rFonts w:eastAsia="STKaiti"/>
          <w:spacing w:val="1"/>
        </w:rPr>
        <w:t>o</w:t>
      </w:r>
      <w:r w:rsidR="00595554" w:rsidRPr="00AC6B84">
        <w:rPr>
          <w:rFonts w:eastAsia="STKaiti"/>
        </w:rPr>
        <w:t>n</w:t>
      </w:r>
      <w:r w:rsidR="00595554" w:rsidRPr="00AC6B84">
        <w:rPr>
          <w:rFonts w:eastAsia="STKaiti"/>
          <w:spacing w:val="21"/>
        </w:rPr>
        <w:t xml:space="preserve"> </w:t>
      </w:r>
      <w:r w:rsidR="00595554" w:rsidRPr="00AC6B84">
        <w:rPr>
          <w:rFonts w:eastAsia="STKaiti"/>
          <w:spacing w:val="1"/>
        </w:rPr>
        <w:t>d</w:t>
      </w:r>
      <w:r w:rsidR="00595554" w:rsidRPr="00AC6B84">
        <w:rPr>
          <w:rFonts w:eastAsia="STKaiti"/>
        </w:rPr>
        <w:t>e</w:t>
      </w:r>
      <w:r w:rsidR="00595554" w:rsidRPr="00AC6B84">
        <w:rPr>
          <w:rFonts w:eastAsia="STKaiti"/>
          <w:spacing w:val="26"/>
        </w:rPr>
        <w:t xml:space="preserve"> </w:t>
      </w:r>
      <w:r w:rsidR="00595554" w:rsidRPr="00AC6B84">
        <w:rPr>
          <w:rFonts w:eastAsia="STKaiti"/>
        </w:rPr>
        <w:t>l</w:t>
      </w:r>
      <w:r w:rsidR="00DA1839">
        <w:rPr>
          <w:rFonts w:eastAsia="STKaiti"/>
          <w:spacing w:val="-2"/>
        </w:rPr>
        <w:t>’</w:t>
      </w:r>
      <w:r w:rsidR="00595554" w:rsidRPr="00AC6B84">
        <w:rPr>
          <w:rFonts w:eastAsia="STKaiti"/>
          <w:spacing w:val="1"/>
        </w:rPr>
        <w:t>e</w:t>
      </w:r>
      <w:r w:rsidR="00595554" w:rsidRPr="00AC6B84">
        <w:rPr>
          <w:rFonts w:eastAsia="STKaiti"/>
          <w:spacing w:val="-1"/>
        </w:rPr>
        <w:t>x</w:t>
      </w:r>
      <w:r w:rsidR="00595554" w:rsidRPr="00AC6B84">
        <w:rPr>
          <w:rFonts w:eastAsia="STKaiti"/>
          <w:spacing w:val="1"/>
        </w:rPr>
        <w:t>pe</w:t>
      </w:r>
      <w:r w:rsidR="00595554" w:rsidRPr="00AC6B84">
        <w:rPr>
          <w:rFonts w:eastAsia="STKaiti"/>
          <w:spacing w:val="-2"/>
        </w:rPr>
        <w:t>r</w:t>
      </w:r>
      <w:r w:rsidR="00595554" w:rsidRPr="00AC6B84">
        <w:rPr>
          <w:rFonts w:eastAsia="STKaiti"/>
          <w:spacing w:val="1"/>
        </w:rPr>
        <w:t>t</w:t>
      </w:r>
      <w:r w:rsidR="00595554" w:rsidRPr="00AC6B84">
        <w:rPr>
          <w:rFonts w:eastAsia="STKaiti"/>
        </w:rPr>
        <w:t>ise</w:t>
      </w:r>
      <w:r w:rsidR="00595554" w:rsidRPr="00AC6B84">
        <w:rPr>
          <w:rFonts w:eastAsia="STKaiti"/>
          <w:spacing w:val="23"/>
        </w:rPr>
        <w:t xml:space="preserve"> </w:t>
      </w:r>
      <w:r w:rsidR="00595554" w:rsidRPr="00AC6B84">
        <w:rPr>
          <w:rFonts w:eastAsia="STKaiti"/>
          <w:spacing w:val="1"/>
        </w:rPr>
        <w:t>péd</w:t>
      </w:r>
      <w:r w:rsidR="00595554" w:rsidRPr="00AC6B84">
        <w:rPr>
          <w:rFonts w:eastAsia="STKaiti"/>
        </w:rPr>
        <w:t>a</w:t>
      </w:r>
      <w:r w:rsidR="00595554" w:rsidRPr="00AC6B84">
        <w:rPr>
          <w:rFonts w:eastAsia="STKaiti"/>
          <w:spacing w:val="-3"/>
        </w:rPr>
        <w:t>g</w:t>
      </w:r>
      <w:r w:rsidR="00595554" w:rsidRPr="00AC6B84">
        <w:rPr>
          <w:rFonts w:eastAsia="STKaiti"/>
          <w:spacing w:val="1"/>
        </w:rPr>
        <w:t>o</w:t>
      </w:r>
      <w:r w:rsidR="00595554" w:rsidRPr="00AC6B84">
        <w:rPr>
          <w:rFonts w:eastAsia="STKaiti"/>
        </w:rPr>
        <w:t>gi</w:t>
      </w:r>
      <w:r w:rsidR="00595554" w:rsidRPr="00AC6B84">
        <w:rPr>
          <w:rFonts w:eastAsia="STKaiti"/>
          <w:spacing w:val="-1"/>
        </w:rPr>
        <w:t>q</w:t>
      </w:r>
      <w:r w:rsidR="00595554" w:rsidRPr="00AC6B84">
        <w:rPr>
          <w:rFonts w:eastAsia="STKaiti"/>
          <w:spacing w:val="1"/>
        </w:rPr>
        <w:t>u</w:t>
      </w:r>
      <w:r w:rsidR="00595554" w:rsidRPr="00AC6B84">
        <w:rPr>
          <w:rFonts w:eastAsia="STKaiti"/>
        </w:rPr>
        <w:t>e</w:t>
      </w:r>
      <w:r w:rsidR="00595554" w:rsidRPr="00AC6B84">
        <w:rPr>
          <w:rFonts w:eastAsia="STKaiti"/>
          <w:spacing w:val="23"/>
        </w:rPr>
        <w:t xml:space="preserve"> </w:t>
      </w:r>
      <w:r w:rsidR="00595554" w:rsidRPr="00AC6B84">
        <w:rPr>
          <w:rFonts w:eastAsia="STKaiti"/>
          <w:spacing w:val="1"/>
        </w:rPr>
        <w:t>d</w:t>
      </w:r>
      <w:r w:rsidR="00DA1839">
        <w:rPr>
          <w:rFonts w:eastAsia="STKaiti"/>
        </w:rPr>
        <w:t>’</w:t>
      </w:r>
      <w:r w:rsidR="00595554" w:rsidRPr="00AC6B84">
        <w:rPr>
          <w:rFonts w:eastAsia="STKaiti"/>
          <w:spacing w:val="-1"/>
        </w:rPr>
        <w:t>u</w:t>
      </w:r>
      <w:r w:rsidR="00595554" w:rsidRPr="00AC6B84">
        <w:rPr>
          <w:rFonts w:eastAsia="STKaiti"/>
        </w:rPr>
        <w:t>n</w:t>
      </w:r>
      <w:r w:rsidR="00595554" w:rsidRPr="00AC6B84">
        <w:rPr>
          <w:rFonts w:eastAsia="STKaiti"/>
          <w:spacing w:val="24"/>
        </w:rPr>
        <w:t xml:space="preserve"> </w:t>
      </w:r>
      <w:r w:rsidR="00595554" w:rsidRPr="00AC6B84">
        <w:rPr>
          <w:rFonts w:eastAsia="STKaiti"/>
          <w:spacing w:val="1"/>
        </w:rPr>
        <w:t>po</w:t>
      </w:r>
      <w:r w:rsidR="00595554" w:rsidRPr="00AC6B84">
        <w:rPr>
          <w:rFonts w:eastAsia="STKaiti"/>
        </w:rPr>
        <w:t>i</w:t>
      </w:r>
      <w:r w:rsidR="00595554" w:rsidRPr="00AC6B84">
        <w:rPr>
          <w:rFonts w:eastAsia="STKaiti"/>
          <w:spacing w:val="-1"/>
        </w:rPr>
        <w:t>n</w:t>
      </w:r>
      <w:r w:rsidR="00595554" w:rsidRPr="00AC6B84">
        <w:rPr>
          <w:rFonts w:eastAsia="STKaiti"/>
        </w:rPr>
        <w:t xml:space="preserve">t </w:t>
      </w:r>
      <w:r w:rsidR="00595554" w:rsidRPr="00AC6B84">
        <w:rPr>
          <w:rFonts w:eastAsia="STKaiti"/>
          <w:spacing w:val="1"/>
        </w:rPr>
        <w:t>d</w:t>
      </w:r>
      <w:r w:rsidR="00595554" w:rsidRPr="00AC6B84">
        <w:rPr>
          <w:rFonts w:eastAsia="STKaiti"/>
        </w:rPr>
        <w:t>e</w:t>
      </w:r>
      <w:r w:rsidR="00595554" w:rsidRPr="00AC6B84">
        <w:rPr>
          <w:rFonts w:eastAsia="STKaiti"/>
          <w:spacing w:val="4"/>
        </w:rPr>
        <w:t xml:space="preserve"> </w:t>
      </w:r>
      <w:r w:rsidR="00595554" w:rsidRPr="00AC6B84">
        <w:rPr>
          <w:rFonts w:eastAsia="STKaiti"/>
        </w:rPr>
        <w:t>v</w:t>
      </w:r>
      <w:r w:rsidR="00595554" w:rsidRPr="00AC6B84">
        <w:rPr>
          <w:rFonts w:eastAsia="STKaiti"/>
          <w:spacing w:val="1"/>
        </w:rPr>
        <w:t>u</w:t>
      </w:r>
      <w:r w:rsidR="00595554" w:rsidRPr="00AC6B84">
        <w:rPr>
          <w:rFonts w:eastAsia="STKaiti"/>
        </w:rPr>
        <w:t>e</w:t>
      </w:r>
      <w:r w:rsidR="00595554" w:rsidRPr="00AC6B84">
        <w:rPr>
          <w:rFonts w:eastAsia="STKaiti"/>
          <w:spacing w:val="4"/>
        </w:rPr>
        <w:t xml:space="preserve"> </w:t>
      </w:r>
      <w:r w:rsidR="00595554" w:rsidRPr="00AC6B84">
        <w:rPr>
          <w:rFonts w:eastAsia="STKaiti"/>
          <w:spacing w:val="-2"/>
        </w:rPr>
        <w:t>é</w:t>
      </w:r>
      <w:r w:rsidR="00595554" w:rsidRPr="00AC6B84">
        <w:rPr>
          <w:rFonts w:eastAsia="STKaiti"/>
          <w:spacing w:val="1"/>
        </w:rPr>
        <w:t>p</w:t>
      </w:r>
      <w:r w:rsidR="00595554" w:rsidRPr="00AC6B84">
        <w:rPr>
          <w:rFonts w:eastAsia="STKaiti"/>
        </w:rPr>
        <w:t>is</w:t>
      </w:r>
      <w:r w:rsidR="00595554" w:rsidRPr="00AC6B84">
        <w:rPr>
          <w:rFonts w:eastAsia="STKaiti"/>
          <w:spacing w:val="1"/>
        </w:rPr>
        <w:t>té</w:t>
      </w:r>
      <w:r w:rsidR="00595554" w:rsidRPr="00AC6B84">
        <w:rPr>
          <w:rFonts w:eastAsia="STKaiti"/>
          <w:spacing w:val="-2"/>
        </w:rPr>
        <w:t>m</w:t>
      </w:r>
      <w:r w:rsidR="00595554" w:rsidRPr="00AC6B84">
        <w:rPr>
          <w:rFonts w:eastAsia="STKaiti"/>
          <w:spacing w:val="1"/>
        </w:rPr>
        <w:t>o</w:t>
      </w:r>
      <w:r w:rsidR="00595554" w:rsidRPr="00AC6B84">
        <w:rPr>
          <w:rFonts w:eastAsia="STKaiti"/>
        </w:rPr>
        <w:t>l</w:t>
      </w:r>
      <w:r w:rsidR="00595554" w:rsidRPr="00AC6B84">
        <w:rPr>
          <w:rFonts w:eastAsia="STKaiti"/>
          <w:spacing w:val="1"/>
        </w:rPr>
        <w:t>o</w:t>
      </w:r>
      <w:r w:rsidR="00595554" w:rsidRPr="00AC6B84">
        <w:rPr>
          <w:rFonts w:eastAsia="STKaiti"/>
        </w:rPr>
        <w:t>g</w:t>
      </w:r>
      <w:r w:rsidR="00595554" w:rsidRPr="00AC6B84">
        <w:rPr>
          <w:rFonts w:eastAsia="STKaiti"/>
          <w:spacing w:val="-2"/>
        </w:rPr>
        <w:t>i</w:t>
      </w:r>
      <w:r w:rsidR="00595554" w:rsidRPr="00AC6B84">
        <w:rPr>
          <w:rFonts w:eastAsia="STKaiti"/>
          <w:spacing w:val="1"/>
        </w:rPr>
        <w:t>qu</w:t>
      </w:r>
      <w:r w:rsidR="00595554" w:rsidRPr="00AC6B84">
        <w:rPr>
          <w:rFonts w:eastAsia="STKaiti"/>
        </w:rPr>
        <w:t>e</w:t>
      </w:r>
      <w:r w:rsidR="00F60E8E">
        <w:rPr>
          <w:rFonts w:eastAsia="STKaiti"/>
        </w:rPr>
        <w:t>.</w:t>
      </w:r>
      <w:r w:rsidR="00595554" w:rsidRPr="00AC6B84">
        <w:rPr>
          <w:rFonts w:eastAsia="STKaiti"/>
          <w:spacing w:val="2"/>
        </w:rPr>
        <w:t xml:space="preserve"> </w:t>
      </w:r>
      <w:r w:rsidR="00595554" w:rsidRPr="00AC6B84">
        <w:rPr>
          <w:rFonts w:eastAsia="STKaiti"/>
          <w:spacing w:val="1"/>
        </w:rPr>
        <w:t>D</w:t>
      </w:r>
      <w:r w:rsidR="00DA1839">
        <w:rPr>
          <w:rFonts w:eastAsia="STKaiti"/>
        </w:rPr>
        <w:t>’</w:t>
      </w:r>
      <w:r w:rsidR="00595554" w:rsidRPr="00AC6B84">
        <w:rPr>
          <w:rFonts w:eastAsia="STKaiti"/>
          <w:spacing w:val="-2"/>
        </w:rPr>
        <w:t>a</w:t>
      </w:r>
      <w:r w:rsidR="00595554" w:rsidRPr="00AC6B84">
        <w:rPr>
          <w:rFonts w:eastAsia="STKaiti"/>
          <w:spacing w:val="1"/>
        </w:rPr>
        <w:t>ut</w:t>
      </w:r>
      <w:r w:rsidR="00595554" w:rsidRPr="00AC6B84">
        <w:rPr>
          <w:rFonts w:eastAsia="STKaiti"/>
        </w:rPr>
        <w:t>r</w:t>
      </w:r>
      <w:r w:rsidR="00595554" w:rsidRPr="00AC6B84">
        <w:rPr>
          <w:rFonts w:eastAsia="STKaiti"/>
          <w:spacing w:val="1"/>
        </w:rPr>
        <w:t>e</w:t>
      </w:r>
      <w:r w:rsidR="00595554" w:rsidRPr="00AC6B84">
        <w:rPr>
          <w:rFonts w:eastAsia="STKaiti"/>
        </w:rPr>
        <w:t>s</w:t>
      </w:r>
      <w:r w:rsidR="004D35A4" w:rsidRPr="00AC6B84">
        <w:rPr>
          <w:rFonts w:eastAsia="STKaiti"/>
        </w:rPr>
        <w:t xml:space="preserve">, comme </w:t>
      </w:r>
      <w:r w:rsidR="004D35A4" w:rsidRPr="00AC6B84">
        <w:rPr>
          <w:rFonts w:eastAsia="STKaiti"/>
          <w:spacing w:val="1"/>
        </w:rPr>
        <w:t xml:space="preserve">Paquette </w:t>
      </w:r>
      <w:r w:rsidR="007E3341">
        <w:rPr>
          <w:rFonts w:eastAsia="STKaiti"/>
          <w:spacing w:val="1"/>
        </w:rPr>
        <w:t>(</w:t>
      </w:r>
      <w:r w:rsidR="004D35A4" w:rsidRPr="00AC6B84">
        <w:rPr>
          <w:rFonts w:eastAsia="STKaiti"/>
          <w:spacing w:val="1"/>
        </w:rPr>
        <w:t>2002</w:t>
      </w:r>
      <w:r w:rsidR="004D35A4" w:rsidRPr="00AC6B84">
        <w:rPr>
          <w:rFonts w:eastAsia="STKaiti"/>
          <w:spacing w:val="-1"/>
        </w:rPr>
        <w:t>)</w:t>
      </w:r>
      <w:r w:rsidR="004D35A4" w:rsidRPr="00AC6B84">
        <w:rPr>
          <w:rFonts w:eastAsia="STKaiti"/>
        </w:rPr>
        <w:t xml:space="preserve">, </w:t>
      </w:r>
      <w:r w:rsidR="00595554" w:rsidRPr="00AC6B84">
        <w:rPr>
          <w:rFonts w:eastAsia="STKaiti"/>
          <w:spacing w:val="1"/>
        </w:rPr>
        <w:t>o</w:t>
      </w:r>
      <w:r w:rsidR="00595554" w:rsidRPr="00AC6B84">
        <w:rPr>
          <w:rFonts w:eastAsia="STKaiti"/>
          <w:spacing w:val="-1"/>
        </w:rPr>
        <w:t>n</w:t>
      </w:r>
      <w:r w:rsidR="00595554" w:rsidRPr="00AC6B84">
        <w:rPr>
          <w:rFonts w:eastAsia="STKaiti"/>
        </w:rPr>
        <w:t>t</w:t>
      </w:r>
      <w:r w:rsidR="00595554" w:rsidRPr="00AC6B84">
        <w:rPr>
          <w:rFonts w:eastAsia="STKaiti"/>
          <w:spacing w:val="5"/>
        </w:rPr>
        <w:t xml:space="preserve"> </w:t>
      </w:r>
      <w:r w:rsidR="004D35A4" w:rsidRPr="00AC6B84">
        <w:rPr>
          <w:rFonts w:eastAsia="STKaiti"/>
          <w:spacing w:val="1"/>
        </w:rPr>
        <w:t>défini</w:t>
      </w:r>
      <w:r w:rsidR="00595554" w:rsidRPr="00AC6B84">
        <w:rPr>
          <w:rFonts w:eastAsia="STKaiti"/>
          <w:spacing w:val="4"/>
        </w:rPr>
        <w:t xml:space="preserve"> </w:t>
      </w:r>
      <w:r w:rsidR="00595554" w:rsidRPr="00AC6B84">
        <w:rPr>
          <w:rFonts w:eastAsia="STKaiti"/>
        </w:rPr>
        <w:t>la</w:t>
      </w:r>
      <w:r w:rsidR="00595554" w:rsidRPr="00AC6B84">
        <w:rPr>
          <w:rFonts w:eastAsia="STKaiti"/>
          <w:spacing w:val="4"/>
        </w:rPr>
        <w:t xml:space="preserve"> </w:t>
      </w:r>
      <w:r w:rsidR="00595554" w:rsidRPr="00AC6B84">
        <w:rPr>
          <w:rFonts w:eastAsia="STKaiti"/>
          <w:spacing w:val="1"/>
        </w:rPr>
        <w:t>péd</w:t>
      </w:r>
      <w:r w:rsidR="00595554" w:rsidRPr="00AC6B84">
        <w:rPr>
          <w:rFonts w:eastAsia="STKaiti"/>
        </w:rPr>
        <w:t>a</w:t>
      </w:r>
      <w:r w:rsidR="00595554" w:rsidRPr="00AC6B84">
        <w:rPr>
          <w:rFonts w:eastAsia="STKaiti"/>
          <w:spacing w:val="-3"/>
        </w:rPr>
        <w:t>g</w:t>
      </w:r>
      <w:r w:rsidR="00595554" w:rsidRPr="00AC6B84">
        <w:rPr>
          <w:rFonts w:eastAsia="STKaiti"/>
          <w:spacing w:val="1"/>
        </w:rPr>
        <w:t>o</w:t>
      </w:r>
      <w:r w:rsidR="00595554" w:rsidRPr="00AC6B84">
        <w:rPr>
          <w:rFonts w:eastAsia="STKaiti"/>
        </w:rPr>
        <w:t xml:space="preserve">gie </w:t>
      </w:r>
      <w:r w:rsidR="00595554" w:rsidRPr="00AC6B84">
        <w:rPr>
          <w:rFonts w:eastAsia="STKaiti"/>
          <w:spacing w:val="1"/>
        </w:rPr>
        <w:t>e</w:t>
      </w:r>
      <w:r w:rsidR="00595554" w:rsidRPr="00AC6B84">
        <w:rPr>
          <w:rFonts w:eastAsia="STKaiti"/>
        </w:rPr>
        <w:t>n</w:t>
      </w:r>
      <w:r w:rsidR="00595554" w:rsidRPr="00AC6B84">
        <w:rPr>
          <w:rFonts w:eastAsia="STKaiti"/>
          <w:spacing w:val="3"/>
        </w:rPr>
        <w:t xml:space="preserve"> </w:t>
      </w:r>
      <w:r w:rsidR="00595554" w:rsidRPr="00AC6B84">
        <w:rPr>
          <w:rFonts w:eastAsia="STKaiti"/>
          <w:spacing w:val="-1"/>
        </w:rPr>
        <w:t>f</w:t>
      </w:r>
      <w:r w:rsidR="00595554" w:rsidRPr="00AC6B84">
        <w:rPr>
          <w:rFonts w:eastAsia="STKaiti"/>
          <w:spacing w:val="1"/>
        </w:rPr>
        <w:t>on</w:t>
      </w:r>
      <w:r w:rsidR="00595554" w:rsidRPr="00AC6B84">
        <w:rPr>
          <w:rFonts w:eastAsia="STKaiti"/>
          <w:spacing w:val="-1"/>
        </w:rPr>
        <w:t>c</w:t>
      </w:r>
      <w:r w:rsidR="00595554" w:rsidRPr="00AC6B84">
        <w:rPr>
          <w:rFonts w:eastAsia="STKaiti"/>
          <w:spacing w:val="1"/>
        </w:rPr>
        <w:t>t</w:t>
      </w:r>
      <w:r w:rsidR="00595554" w:rsidRPr="00AC6B84">
        <w:rPr>
          <w:rFonts w:eastAsia="STKaiti"/>
          <w:spacing w:val="-2"/>
        </w:rPr>
        <w:t>i</w:t>
      </w:r>
      <w:r w:rsidR="00595554" w:rsidRPr="00AC6B84">
        <w:rPr>
          <w:rFonts w:eastAsia="STKaiti"/>
          <w:spacing w:val="1"/>
        </w:rPr>
        <w:t>o</w:t>
      </w:r>
      <w:r w:rsidR="00595554" w:rsidRPr="00AC6B84">
        <w:rPr>
          <w:rFonts w:eastAsia="STKaiti"/>
        </w:rPr>
        <w:t>n</w:t>
      </w:r>
      <w:r w:rsidR="00595554" w:rsidRPr="00AC6B84">
        <w:rPr>
          <w:rFonts w:eastAsia="STKaiti"/>
          <w:spacing w:val="1"/>
        </w:rPr>
        <w:t xml:space="preserve"> d</w:t>
      </w:r>
      <w:r w:rsidR="00DA1839">
        <w:rPr>
          <w:rFonts w:eastAsia="STKaiti"/>
        </w:rPr>
        <w:t>’</w:t>
      </w:r>
      <w:r w:rsidR="00595554" w:rsidRPr="00AC6B84">
        <w:rPr>
          <w:rFonts w:eastAsia="STKaiti"/>
          <w:spacing w:val="-1"/>
        </w:rPr>
        <w:t>u</w:t>
      </w:r>
      <w:r w:rsidR="00595554" w:rsidRPr="00AC6B84">
        <w:rPr>
          <w:rFonts w:eastAsia="STKaiti"/>
          <w:spacing w:val="1"/>
        </w:rPr>
        <w:t>n</w:t>
      </w:r>
      <w:r w:rsidR="00595554" w:rsidRPr="00AC6B84">
        <w:rPr>
          <w:rFonts w:eastAsia="STKaiti"/>
        </w:rPr>
        <w:t>e</w:t>
      </w:r>
      <w:r w:rsidR="00595554" w:rsidRPr="00AC6B84">
        <w:rPr>
          <w:rFonts w:eastAsia="STKaiti"/>
          <w:spacing w:val="1"/>
        </w:rPr>
        <w:t xml:space="preserve"> o</w:t>
      </w:r>
      <w:r w:rsidR="00595554" w:rsidRPr="00AC6B84">
        <w:rPr>
          <w:rFonts w:eastAsia="STKaiti"/>
          <w:spacing w:val="-1"/>
        </w:rPr>
        <w:t>nt</w:t>
      </w:r>
      <w:r w:rsidR="00595554" w:rsidRPr="00AC6B84">
        <w:rPr>
          <w:rFonts w:eastAsia="STKaiti"/>
          <w:spacing w:val="1"/>
        </w:rPr>
        <w:t>o</w:t>
      </w:r>
      <w:r w:rsidR="00595554" w:rsidRPr="00AC6B84">
        <w:rPr>
          <w:rFonts w:eastAsia="STKaiti"/>
        </w:rPr>
        <w:t>l</w:t>
      </w:r>
      <w:r w:rsidR="00595554" w:rsidRPr="00AC6B84">
        <w:rPr>
          <w:rFonts w:eastAsia="STKaiti"/>
          <w:spacing w:val="1"/>
        </w:rPr>
        <w:t>o</w:t>
      </w:r>
      <w:r w:rsidR="00595554" w:rsidRPr="00AC6B84">
        <w:rPr>
          <w:rFonts w:eastAsia="STKaiti"/>
        </w:rPr>
        <w:t>gie</w:t>
      </w:r>
      <w:r w:rsidR="00595554" w:rsidRPr="00AC6B84">
        <w:rPr>
          <w:rFonts w:eastAsia="STKaiti"/>
          <w:spacing w:val="1"/>
        </w:rPr>
        <w:t xml:space="preserve"> d</w:t>
      </w:r>
      <w:r w:rsidR="00DA1839">
        <w:rPr>
          <w:rFonts w:eastAsia="STKaiti"/>
        </w:rPr>
        <w:t>’</w:t>
      </w:r>
      <w:r w:rsidR="00595554" w:rsidRPr="00AC6B84">
        <w:rPr>
          <w:rFonts w:eastAsia="STKaiti"/>
          <w:spacing w:val="1"/>
        </w:rPr>
        <w:t>ob</w:t>
      </w:r>
      <w:r w:rsidR="00595554" w:rsidRPr="00AC6B84">
        <w:rPr>
          <w:rFonts w:eastAsia="STKaiti"/>
          <w:spacing w:val="-2"/>
        </w:rPr>
        <w:t>j</w:t>
      </w:r>
      <w:r w:rsidR="00595554" w:rsidRPr="00AC6B84">
        <w:rPr>
          <w:rFonts w:eastAsia="STKaiti"/>
          <w:spacing w:val="1"/>
        </w:rPr>
        <w:t>e</w:t>
      </w:r>
      <w:r w:rsidR="00595554" w:rsidRPr="00AC6B84">
        <w:rPr>
          <w:rFonts w:eastAsia="STKaiti"/>
          <w:spacing w:val="-1"/>
        </w:rPr>
        <w:t>c</w:t>
      </w:r>
      <w:r w:rsidR="00595554" w:rsidRPr="00AC6B84">
        <w:rPr>
          <w:rFonts w:eastAsia="STKaiti"/>
          <w:spacing w:val="1"/>
        </w:rPr>
        <w:t>t</w:t>
      </w:r>
      <w:r w:rsidR="00595554" w:rsidRPr="00AC6B84">
        <w:rPr>
          <w:rFonts w:eastAsia="STKaiti"/>
        </w:rPr>
        <w:t>i</w:t>
      </w:r>
      <w:r w:rsidR="00595554" w:rsidRPr="00AC6B84">
        <w:rPr>
          <w:rFonts w:eastAsia="STKaiti"/>
          <w:spacing w:val="1"/>
        </w:rPr>
        <w:t>f</w:t>
      </w:r>
      <w:r w:rsidR="00595554" w:rsidRPr="00AC6B84">
        <w:rPr>
          <w:rFonts w:eastAsia="STKaiti"/>
        </w:rPr>
        <w:t xml:space="preserve">s </w:t>
      </w:r>
      <w:r w:rsidR="00595554" w:rsidRPr="00AC6B84">
        <w:rPr>
          <w:rFonts w:eastAsia="STKaiti"/>
          <w:spacing w:val="1"/>
        </w:rPr>
        <w:t>é</w:t>
      </w:r>
      <w:r w:rsidR="00595554" w:rsidRPr="00AC6B84">
        <w:rPr>
          <w:rFonts w:eastAsia="STKaiti"/>
          <w:spacing w:val="-1"/>
        </w:rPr>
        <w:t>d</w:t>
      </w:r>
      <w:r w:rsidR="00595554" w:rsidRPr="00AC6B84">
        <w:rPr>
          <w:rFonts w:eastAsia="STKaiti"/>
          <w:spacing w:val="1"/>
        </w:rPr>
        <w:t>u</w:t>
      </w:r>
      <w:r w:rsidR="00595554" w:rsidRPr="00AC6B84">
        <w:rPr>
          <w:rFonts w:eastAsia="STKaiti"/>
          <w:spacing w:val="-1"/>
        </w:rPr>
        <w:t>c</w:t>
      </w:r>
      <w:r w:rsidR="00595554" w:rsidRPr="00AC6B84">
        <w:rPr>
          <w:rFonts w:eastAsia="STKaiti"/>
        </w:rPr>
        <w:t>a</w:t>
      </w:r>
      <w:r w:rsidR="00595554" w:rsidRPr="00AC6B84">
        <w:rPr>
          <w:rFonts w:eastAsia="STKaiti"/>
          <w:spacing w:val="1"/>
        </w:rPr>
        <w:t>t</w:t>
      </w:r>
      <w:r w:rsidR="00595554" w:rsidRPr="00AC6B84">
        <w:rPr>
          <w:rFonts w:eastAsia="STKaiti"/>
        </w:rPr>
        <w:t>i</w:t>
      </w:r>
      <w:r w:rsidR="00595554" w:rsidRPr="00AC6B84">
        <w:rPr>
          <w:rFonts w:eastAsia="STKaiti"/>
          <w:spacing w:val="1"/>
        </w:rPr>
        <w:t>f</w:t>
      </w:r>
      <w:r w:rsidR="00595554" w:rsidRPr="00AC6B84">
        <w:rPr>
          <w:rFonts w:eastAsia="STKaiti"/>
        </w:rPr>
        <w:t>s</w:t>
      </w:r>
      <w:r w:rsidR="00F23F4C" w:rsidRPr="00AC6B84">
        <w:rPr>
          <w:rFonts w:eastAsia="STKaiti"/>
        </w:rPr>
        <w:t xml:space="preserve"> </w:t>
      </w:r>
      <w:r w:rsidR="00A84B6E" w:rsidRPr="00AC6B84">
        <w:rPr>
          <w:rFonts w:eastAsia="STKaiti"/>
        </w:rPr>
        <w:t>ou</w:t>
      </w:r>
      <w:r w:rsidR="00201A77" w:rsidRPr="00AC6B84">
        <w:rPr>
          <w:rFonts w:eastAsia="STKaiti"/>
        </w:rPr>
        <w:t xml:space="preserve"> </w:t>
      </w:r>
      <w:r w:rsidR="00F23F4C" w:rsidRPr="00AC6B84">
        <w:rPr>
          <w:rFonts w:eastAsia="STKaiti"/>
        </w:rPr>
        <w:t>de compétences visées</w:t>
      </w:r>
      <w:r w:rsidR="009C735B" w:rsidRPr="00AC6B84">
        <w:rPr>
          <w:rFonts w:eastAsia="STKaiti"/>
        </w:rPr>
        <w:t xml:space="preserve"> </w:t>
      </w:r>
      <w:r w:rsidR="003E11C3" w:rsidRPr="00AC6B84">
        <w:rPr>
          <w:rFonts w:eastAsia="STKaiti"/>
        </w:rPr>
        <w:t>comme dans</w:t>
      </w:r>
      <w:r w:rsidR="00F17914" w:rsidRPr="00AC6B84">
        <w:rPr>
          <w:rFonts w:eastAsia="STKaiti"/>
        </w:rPr>
        <w:t xml:space="preserve"> le système auteur</w:t>
      </w:r>
      <w:r w:rsidR="003E11C3" w:rsidRPr="00AC6B84">
        <w:rPr>
          <w:rFonts w:eastAsia="STKaiti"/>
        </w:rPr>
        <w:t xml:space="preserve"> ADISA</w:t>
      </w:r>
      <w:r w:rsidR="00201A77" w:rsidRPr="00AC6B84">
        <w:rPr>
          <w:rFonts w:eastAsia="STKaiti"/>
        </w:rPr>
        <w:t xml:space="preserve">, fondé sur la </w:t>
      </w:r>
      <w:r w:rsidR="00F17914" w:rsidRPr="00AC6B84">
        <w:rPr>
          <w:rFonts w:eastAsia="STKaiti"/>
        </w:rPr>
        <w:t xml:space="preserve">méthode </w:t>
      </w:r>
      <w:r w:rsidR="00F60E8E">
        <w:rPr>
          <w:rFonts w:eastAsia="STKaiti"/>
        </w:rPr>
        <w:t>d’ingénierie des systèmes d’apprentissage (</w:t>
      </w:r>
      <w:r w:rsidR="00201A77" w:rsidRPr="00AC6B84">
        <w:rPr>
          <w:rFonts w:eastAsia="STKaiti"/>
        </w:rPr>
        <w:t>MISA</w:t>
      </w:r>
      <w:r w:rsidR="00F60E8E">
        <w:rPr>
          <w:rFonts w:eastAsia="STKaiti"/>
        </w:rPr>
        <w:t>)</w:t>
      </w:r>
      <w:r w:rsidR="00201A77" w:rsidRPr="00AC6B84">
        <w:rPr>
          <w:rStyle w:val="Appelnotedebasdep"/>
          <w:rFonts w:eastAsia="STKaiti"/>
        </w:rPr>
        <w:footnoteReference w:id="4"/>
      </w:r>
      <w:r w:rsidR="00F60E8E">
        <w:rPr>
          <w:rFonts w:eastAsia="STKaiti"/>
        </w:rPr>
        <w:t>.</w:t>
      </w:r>
      <w:r w:rsidR="003E11C3" w:rsidRPr="00AC6B84">
        <w:rPr>
          <w:rFonts w:eastAsia="STKaiti"/>
        </w:rPr>
        <w:t xml:space="preserve"> Le</w:t>
      </w:r>
      <w:r w:rsidR="00595554" w:rsidRPr="00AC6B84">
        <w:rPr>
          <w:rFonts w:eastAsia="STKaiti"/>
          <w:spacing w:val="1"/>
        </w:rPr>
        <w:t xml:space="preserve"> </w:t>
      </w:r>
      <w:r w:rsidR="00595554" w:rsidRPr="00AC6B84">
        <w:rPr>
          <w:rFonts w:eastAsia="STKaiti"/>
        </w:rPr>
        <w:t>s</w:t>
      </w:r>
      <w:r w:rsidR="00595554" w:rsidRPr="00AC6B84">
        <w:rPr>
          <w:rFonts w:eastAsia="STKaiti"/>
          <w:spacing w:val="-1"/>
        </w:rPr>
        <w:t>y</w:t>
      </w:r>
      <w:r w:rsidR="00595554" w:rsidRPr="00AC6B84">
        <w:rPr>
          <w:rFonts w:eastAsia="STKaiti"/>
        </w:rPr>
        <w:t>s</w:t>
      </w:r>
      <w:r w:rsidR="00595554" w:rsidRPr="00AC6B84">
        <w:rPr>
          <w:rFonts w:eastAsia="STKaiti"/>
          <w:spacing w:val="1"/>
        </w:rPr>
        <w:t>tè</w:t>
      </w:r>
      <w:r w:rsidR="00595554" w:rsidRPr="00AC6B84">
        <w:rPr>
          <w:rFonts w:eastAsia="STKaiti"/>
        </w:rPr>
        <w:t>m</w:t>
      </w:r>
      <w:r w:rsidR="00595554" w:rsidRPr="00AC6B84">
        <w:rPr>
          <w:rFonts w:eastAsia="STKaiti"/>
          <w:spacing w:val="1"/>
        </w:rPr>
        <w:t>e</w:t>
      </w:r>
      <w:r w:rsidR="00DA7468" w:rsidRPr="00AC6B84">
        <w:rPr>
          <w:rFonts w:eastAsia="STKaiti"/>
          <w:spacing w:val="1"/>
        </w:rPr>
        <w:t xml:space="preserve"> </w:t>
      </w:r>
      <w:r w:rsidR="00595554" w:rsidRPr="00AC6B84">
        <w:rPr>
          <w:rFonts w:eastAsia="STKaiti"/>
          <w:spacing w:val="-2"/>
        </w:rPr>
        <w:t>a</w:t>
      </w:r>
      <w:r w:rsidR="00595554" w:rsidRPr="00AC6B84">
        <w:rPr>
          <w:rFonts w:eastAsia="STKaiti"/>
          <w:spacing w:val="1"/>
        </w:rPr>
        <w:t>ut</w:t>
      </w:r>
      <w:r w:rsidR="00595554" w:rsidRPr="00AC6B84">
        <w:rPr>
          <w:rFonts w:eastAsia="STKaiti"/>
          <w:spacing w:val="-2"/>
        </w:rPr>
        <w:t>e</w:t>
      </w:r>
      <w:r w:rsidR="00595554" w:rsidRPr="00AC6B84">
        <w:rPr>
          <w:rFonts w:eastAsia="STKaiti"/>
          <w:spacing w:val="1"/>
        </w:rPr>
        <w:t>u</w:t>
      </w:r>
      <w:r w:rsidR="00595554" w:rsidRPr="00AC6B84">
        <w:rPr>
          <w:rFonts w:eastAsia="STKaiti"/>
        </w:rPr>
        <w:t xml:space="preserve">r </w:t>
      </w:r>
      <w:r w:rsidR="00595554" w:rsidRPr="00AC6B84">
        <w:rPr>
          <w:rFonts w:eastAsia="STKaiti"/>
          <w:spacing w:val="-1"/>
        </w:rPr>
        <w:t>CR</w:t>
      </w:r>
      <w:r w:rsidR="00595554" w:rsidRPr="00AC6B84">
        <w:rPr>
          <w:rFonts w:eastAsia="STKaiti"/>
        </w:rPr>
        <w:t>EA</w:t>
      </w:r>
      <w:r w:rsidR="00595554" w:rsidRPr="00AC6B84">
        <w:rPr>
          <w:rFonts w:eastAsia="STKaiti"/>
          <w:spacing w:val="1"/>
        </w:rPr>
        <w:t>M-Too</w:t>
      </w:r>
      <w:r w:rsidR="00595554" w:rsidRPr="00AC6B84">
        <w:rPr>
          <w:rFonts w:eastAsia="STKaiti"/>
        </w:rPr>
        <w:t>ls</w:t>
      </w:r>
      <w:r w:rsidR="00595554" w:rsidRPr="00AC6B84">
        <w:rPr>
          <w:rFonts w:eastAsia="STKaiti"/>
          <w:spacing w:val="1"/>
        </w:rPr>
        <w:t xml:space="preserve"> </w:t>
      </w:r>
      <w:r w:rsidR="00595554" w:rsidRPr="00AC6B84">
        <w:rPr>
          <w:rFonts w:eastAsia="STKaiti"/>
          <w:spacing w:val="-1"/>
        </w:rPr>
        <w:t>(</w:t>
      </w:r>
      <w:proofErr w:type="spellStart"/>
      <w:r w:rsidR="00595554" w:rsidRPr="00AC6B84">
        <w:rPr>
          <w:rFonts w:eastAsia="STKaiti"/>
          <w:spacing w:val="1"/>
        </w:rPr>
        <w:t>N</w:t>
      </w:r>
      <w:r w:rsidR="00595554" w:rsidRPr="00AC6B84">
        <w:rPr>
          <w:rFonts w:eastAsia="STKaiti"/>
          <w:spacing w:val="-1"/>
        </w:rPr>
        <w:t>k</w:t>
      </w:r>
      <w:r w:rsidR="00595554" w:rsidRPr="00AC6B84">
        <w:rPr>
          <w:rFonts w:eastAsia="STKaiti"/>
        </w:rPr>
        <w:t>am</w:t>
      </w:r>
      <w:r w:rsidR="00595554" w:rsidRPr="00AC6B84">
        <w:rPr>
          <w:rFonts w:eastAsia="STKaiti"/>
          <w:spacing w:val="1"/>
        </w:rPr>
        <w:t>b</w:t>
      </w:r>
      <w:r w:rsidR="00595554" w:rsidRPr="00AC6B84">
        <w:rPr>
          <w:rFonts w:eastAsia="STKaiti"/>
          <w:spacing w:val="-2"/>
        </w:rPr>
        <w:t>o</w:t>
      </w:r>
      <w:r w:rsidR="00595554" w:rsidRPr="00AC6B84">
        <w:rPr>
          <w:rFonts w:eastAsia="STKaiti"/>
        </w:rPr>
        <w:t>u</w:t>
      </w:r>
      <w:proofErr w:type="spellEnd"/>
      <w:r w:rsidR="00595554" w:rsidRPr="00AC6B84">
        <w:rPr>
          <w:rFonts w:eastAsia="STKaiti"/>
        </w:rPr>
        <w:t xml:space="preserve"> </w:t>
      </w:r>
      <w:r w:rsidR="00595554" w:rsidRPr="00AC6B84">
        <w:rPr>
          <w:rFonts w:eastAsia="STKaiti"/>
          <w:i/>
        </w:rPr>
        <w:t>et</w:t>
      </w:r>
      <w:r w:rsidR="00595554" w:rsidRPr="00AC6B84">
        <w:rPr>
          <w:rFonts w:eastAsia="STKaiti"/>
          <w:i/>
          <w:spacing w:val="3"/>
        </w:rPr>
        <w:t xml:space="preserve"> </w:t>
      </w:r>
      <w:r w:rsidR="00595554" w:rsidRPr="00AC6B84">
        <w:rPr>
          <w:rFonts w:eastAsia="STKaiti"/>
          <w:i/>
          <w:spacing w:val="-1"/>
        </w:rPr>
        <w:t>a</w:t>
      </w:r>
      <w:r w:rsidR="00595554" w:rsidRPr="00AC6B84">
        <w:rPr>
          <w:rFonts w:eastAsia="STKaiti"/>
          <w:i/>
        </w:rPr>
        <w:t>l</w:t>
      </w:r>
      <w:r w:rsidR="00595554" w:rsidRPr="00AC6B84">
        <w:rPr>
          <w:rFonts w:eastAsia="STKaiti"/>
          <w:i/>
          <w:spacing w:val="-1"/>
        </w:rPr>
        <w:t>.</w:t>
      </w:r>
      <w:r w:rsidR="00595554" w:rsidRPr="00AC6B84">
        <w:rPr>
          <w:rFonts w:eastAsia="STKaiti"/>
        </w:rPr>
        <w:t>,</w:t>
      </w:r>
      <w:r w:rsidR="00595554" w:rsidRPr="00AC6B84">
        <w:rPr>
          <w:rFonts w:eastAsia="STKaiti"/>
          <w:spacing w:val="2"/>
        </w:rPr>
        <w:t xml:space="preserve"> </w:t>
      </w:r>
      <w:r w:rsidR="00595554" w:rsidRPr="00AC6B84">
        <w:rPr>
          <w:rFonts w:eastAsia="STKaiti"/>
          <w:spacing w:val="1"/>
        </w:rPr>
        <w:t>2003</w:t>
      </w:r>
      <w:r w:rsidR="00595554" w:rsidRPr="00AC6B84">
        <w:rPr>
          <w:rFonts w:eastAsia="STKaiti"/>
        </w:rPr>
        <w:t>)</w:t>
      </w:r>
      <w:r w:rsidR="00595554" w:rsidRPr="00AC6B84">
        <w:rPr>
          <w:rFonts w:eastAsia="STKaiti"/>
          <w:spacing w:val="1"/>
        </w:rPr>
        <w:t xml:space="preserve"> </w:t>
      </w:r>
      <w:r w:rsidR="00ED016E" w:rsidRPr="00AC6B84">
        <w:rPr>
          <w:rFonts w:eastAsia="STKaiti"/>
          <w:spacing w:val="1"/>
        </w:rPr>
        <w:t xml:space="preserve">est </w:t>
      </w:r>
      <w:r w:rsidR="002D4B03">
        <w:rPr>
          <w:rFonts w:eastAsia="STKaiti"/>
          <w:spacing w:val="1"/>
        </w:rPr>
        <w:t xml:space="preserve">quant à lui </w:t>
      </w:r>
      <w:r w:rsidR="00595554" w:rsidRPr="00AC6B84">
        <w:rPr>
          <w:rFonts w:eastAsia="STKaiti"/>
          <w:spacing w:val="-1"/>
        </w:rPr>
        <w:t>c</w:t>
      </w:r>
      <w:r w:rsidR="00595554" w:rsidRPr="00AC6B84">
        <w:rPr>
          <w:rFonts w:eastAsia="STKaiti"/>
          <w:spacing w:val="1"/>
        </w:rPr>
        <w:t>on</w:t>
      </w:r>
      <w:r w:rsidR="00595554" w:rsidRPr="00AC6B84">
        <w:rPr>
          <w:rFonts w:eastAsia="STKaiti"/>
        </w:rPr>
        <w:t>s</w:t>
      </w:r>
      <w:r w:rsidR="00595554" w:rsidRPr="00AC6B84">
        <w:rPr>
          <w:rFonts w:eastAsia="STKaiti"/>
          <w:spacing w:val="1"/>
        </w:rPr>
        <w:t>t</w:t>
      </w:r>
      <w:r w:rsidR="00595554" w:rsidRPr="00AC6B84">
        <w:rPr>
          <w:rFonts w:eastAsia="STKaiti"/>
        </w:rPr>
        <w:t>r</w:t>
      </w:r>
      <w:r w:rsidR="00595554" w:rsidRPr="00AC6B84">
        <w:rPr>
          <w:rFonts w:eastAsia="STKaiti"/>
          <w:spacing w:val="1"/>
        </w:rPr>
        <w:t>u</w:t>
      </w:r>
      <w:r w:rsidR="00595554" w:rsidRPr="00AC6B84">
        <w:rPr>
          <w:rFonts w:eastAsia="STKaiti"/>
          <w:spacing w:val="-2"/>
        </w:rPr>
        <w:t>i</w:t>
      </w:r>
      <w:r w:rsidR="00595554" w:rsidRPr="00AC6B84">
        <w:rPr>
          <w:rFonts w:eastAsia="STKaiti"/>
        </w:rPr>
        <w:t>t</w:t>
      </w:r>
      <w:r w:rsidR="00595554" w:rsidRPr="00AC6B84">
        <w:rPr>
          <w:rFonts w:eastAsia="STKaiti"/>
          <w:spacing w:val="3"/>
        </w:rPr>
        <w:t xml:space="preserve"> </w:t>
      </w:r>
      <w:r w:rsidR="00595554" w:rsidRPr="00AC6B84">
        <w:rPr>
          <w:rFonts w:eastAsia="STKaiti"/>
        </w:rPr>
        <w:t>à</w:t>
      </w:r>
      <w:r w:rsidR="00595554" w:rsidRPr="00AC6B84">
        <w:rPr>
          <w:rFonts w:eastAsia="STKaiti"/>
          <w:spacing w:val="2"/>
        </w:rPr>
        <w:t xml:space="preserve"> </w:t>
      </w:r>
      <w:r w:rsidR="00595554" w:rsidRPr="00AC6B84">
        <w:rPr>
          <w:rFonts w:eastAsia="STKaiti"/>
          <w:spacing w:val="1"/>
        </w:rPr>
        <w:t>p</w:t>
      </w:r>
      <w:r w:rsidR="00595554" w:rsidRPr="00AC6B84">
        <w:rPr>
          <w:rFonts w:eastAsia="STKaiti"/>
        </w:rPr>
        <w:t>ar</w:t>
      </w:r>
      <w:r w:rsidR="00595554" w:rsidRPr="00AC6B84">
        <w:rPr>
          <w:rFonts w:eastAsia="STKaiti"/>
          <w:spacing w:val="1"/>
        </w:rPr>
        <w:t>t</w:t>
      </w:r>
      <w:r w:rsidR="00595554" w:rsidRPr="00AC6B84">
        <w:rPr>
          <w:rFonts w:eastAsia="STKaiti"/>
        </w:rPr>
        <w:t>ir</w:t>
      </w:r>
      <w:r w:rsidR="00595554" w:rsidRPr="00AC6B84">
        <w:rPr>
          <w:rFonts w:eastAsia="STKaiti"/>
          <w:spacing w:val="2"/>
        </w:rPr>
        <w:t xml:space="preserve"> </w:t>
      </w:r>
      <w:r w:rsidR="00595554" w:rsidRPr="00AC6B84">
        <w:rPr>
          <w:rFonts w:eastAsia="STKaiti"/>
          <w:spacing w:val="1"/>
        </w:rPr>
        <w:t>d</w:t>
      </w:r>
      <w:r w:rsidR="00595554" w:rsidRPr="00AC6B84">
        <w:rPr>
          <w:rFonts w:eastAsia="STKaiti"/>
        </w:rPr>
        <w:t>e</w:t>
      </w:r>
      <w:r w:rsidR="00595554" w:rsidRPr="00AC6B84">
        <w:rPr>
          <w:rFonts w:eastAsia="STKaiti"/>
          <w:spacing w:val="2"/>
        </w:rPr>
        <w:t xml:space="preserve"> </w:t>
      </w:r>
      <w:r w:rsidR="00595554" w:rsidRPr="00AC6B84">
        <w:rPr>
          <w:rFonts w:eastAsia="STKaiti"/>
        </w:rPr>
        <w:t>la</w:t>
      </w:r>
      <w:r w:rsidR="00595554" w:rsidRPr="00AC6B84">
        <w:rPr>
          <w:rFonts w:eastAsia="STKaiti"/>
          <w:spacing w:val="2"/>
        </w:rPr>
        <w:t xml:space="preserve"> </w:t>
      </w:r>
      <w:r w:rsidR="00595554" w:rsidRPr="00AC6B84">
        <w:rPr>
          <w:rFonts w:eastAsia="STKaiti"/>
          <w:spacing w:val="-1"/>
        </w:rPr>
        <w:t>t</w:t>
      </w:r>
      <w:r w:rsidR="00595554" w:rsidRPr="00AC6B84">
        <w:rPr>
          <w:rFonts w:eastAsia="STKaiti"/>
          <w:spacing w:val="1"/>
        </w:rPr>
        <w:t>héo</w:t>
      </w:r>
      <w:r w:rsidR="00595554" w:rsidRPr="00AC6B84">
        <w:rPr>
          <w:rFonts w:eastAsia="STKaiti"/>
        </w:rPr>
        <w:t>r</w:t>
      </w:r>
      <w:r w:rsidR="00595554" w:rsidRPr="00AC6B84">
        <w:rPr>
          <w:rFonts w:eastAsia="STKaiti"/>
          <w:spacing w:val="-2"/>
        </w:rPr>
        <w:t>i</w:t>
      </w:r>
      <w:r w:rsidR="00595554" w:rsidRPr="00AC6B84">
        <w:rPr>
          <w:rFonts w:eastAsia="STKaiti"/>
        </w:rPr>
        <w:t>e</w:t>
      </w:r>
      <w:r w:rsidR="00595554" w:rsidRPr="00AC6B84">
        <w:rPr>
          <w:rFonts w:eastAsia="STKaiti"/>
          <w:spacing w:val="2"/>
        </w:rPr>
        <w:t xml:space="preserve"> </w:t>
      </w:r>
      <w:r w:rsidR="00595554" w:rsidRPr="00AC6B84">
        <w:rPr>
          <w:rFonts w:eastAsia="STKaiti"/>
          <w:spacing w:val="-1"/>
        </w:rPr>
        <w:t>d</w:t>
      </w:r>
      <w:r w:rsidR="00595554" w:rsidRPr="00AC6B84">
        <w:rPr>
          <w:rFonts w:eastAsia="STKaiti"/>
        </w:rPr>
        <w:t>e</w:t>
      </w:r>
      <w:r w:rsidR="007C7671" w:rsidRPr="00AC6B84">
        <w:rPr>
          <w:rFonts w:eastAsia="STKaiti"/>
        </w:rPr>
        <w:t>s conditions d</w:t>
      </w:r>
      <w:r w:rsidR="00DA1839">
        <w:rPr>
          <w:rFonts w:eastAsia="STKaiti"/>
        </w:rPr>
        <w:t>’</w:t>
      </w:r>
      <w:r w:rsidR="007C7671" w:rsidRPr="00AC6B84">
        <w:rPr>
          <w:rFonts w:eastAsia="STKaiti"/>
        </w:rPr>
        <w:t>apprentissage</w:t>
      </w:r>
      <w:r w:rsidR="00E158A3" w:rsidRPr="00AC6B84">
        <w:rPr>
          <w:rFonts w:eastAsia="STKaiti"/>
        </w:rPr>
        <w:t xml:space="preserve"> </w:t>
      </w:r>
      <w:r w:rsidR="007C7671" w:rsidRPr="00AC6B84">
        <w:rPr>
          <w:rFonts w:eastAsia="STKaiti"/>
        </w:rPr>
        <w:t xml:space="preserve">de </w:t>
      </w:r>
      <w:r w:rsidR="00595554" w:rsidRPr="00AC6B84">
        <w:rPr>
          <w:rFonts w:eastAsia="STKaiti"/>
        </w:rPr>
        <w:t>Gag</w:t>
      </w:r>
      <w:r w:rsidR="00595554" w:rsidRPr="00AC6B84">
        <w:rPr>
          <w:rFonts w:eastAsia="STKaiti"/>
          <w:spacing w:val="1"/>
        </w:rPr>
        <w:t>n</w:t>
      </w:r>
      <w:r w:rsidR="00595554" w:rsidRPr="00AC6B84">
        <w:rPr>
          <w:rFonts w:eastAsia="STKaiti"/>
        </w:rPr>
        <w:t>é</w:t>
      </w:r>
      <w:r w:rsidR="00595554" w:rsidRPr="00AC6B84">
        <w:rPr>
          <w:rFonts w:eastAsia="STKaiti"/>
          <w:spacing w:val="2"/>
        </w:rPr>
        <w:t xml:space="preserve"> </w:t>
      </w:r>
      <w:r w:rsidR="00595554" w:rsidRPr="00AC6B84">
        <w:rPr>
          <w:rFonts w:eastAsia="STKaiti"/>
          <w:spacing w:val="-1"/>
        </w:rPr>
        <w:t>(</w:t>
      </w:r>
      <w:r w:rsidR="00595554" w:rsidRPr="00AC6B84">
        <w:rPr>
          <w:rFonts w:eastAsia="STKaiti"/>
          <w:spacing w:val="1"/>
        </w:rPr>
        <w:t>1985</w:t>
      </w:r>
      <w:r w:rsidR="00A84B6E" w:rsidRPr="00AC6B84">
        <w:rPr>
          <w:rFonts w:eastAsia="STKaiti"/>
          <w:spacing w:val="1"/>
        </w:rPr>
        <w:t>)</w:t>
      </w:r>
      <w:r w:rsidR="00A84B6E" w:rsidRPr="00AC6B84">
        <w:rPr>
          <w:rFonts w:eastAsia="STKaiti"/>
        </w:rPr>
        <w:t xml:space="preserve">. </w:t>
      </w:r>
      <w:r w:rsidR="009C735B" w:rsidRPr="00AC6B84">
        <w:rPr>
          <w:rFonts w:eastAsia="STKaiti"/>
          <w:spacing w:val="1"/>
        </w:rPr>
        <w:t>Enfin, d</w:t>
      </w:r>
      <w:r w:rsidR="00DA1839">
        <w:rPr>
          <w:rFonts w:eastAsia="STKaiti"/>
          <w:spacing w:val="1"/>
        </w:rPr>
        <w:t>’</w:t>
      </w:r>
      <w:r w:rsidR="009C735B" w:rsidRPr="00AC6B84">
        <w:rPr>
          <w:rFonts w:eastAsia="STKaiti"/>
          <w:spacing w:val="1"/>
        </w:rPr>
        <w:t xml:space="preserve">autres chercheurs </w:t>
      </w:r>
      <w:r w:rsidR="00F60E8E">
        <w:rPr>
          <w:rFonts w:eastAsia="STKaiti"/>
          <w:spacing w:val="1"/>
        </w:rPr>
        <w:t xml:space="preserve">et chercheuses </w:t>
      </w:r>
      <w:r w:rsidR="009C735B" w:rsidRPr="00AC6B84">
        <w:rPr>
          <w:rFonts w:eastAsia="STKaiti"/>
          <w:spacing w:val="1"/>
        </w:rPr>
        <w:t>ont souligné l</w:t>
      </w:r>
      <w:r w:rsidR="00DA1839">
        <w:rPr>
          <w:rFonts w:eastAsia="STKaiti"/>
          <w:spacing w:val="1"/>
        </w:rPr>
        <w:t>’</w:t>
      </w:r>
      <w:r w:rsidR="009C735B" w:rsidRPr="00AC6B84">
        <w:rPr>
          <w:rFonts w:eastAsia="STKaiti"/>
          <w:spacing w:val="1"/>
        </w:rPr>
        <w:t>importance d</w:t>
      </w:r>
      <w:r w:rsidR="00DA1839">
        <w:rPr>
          <w:rFonts w:eastAsia="STKaiti"/>
          <w:spacing w:val="1"/>
        </w:rPr>
        <w:t>’</w:t>
      </w:r>
      <w:r w:rsidR="00660867" w:rsidRPr="00AC6B84">
        <w:rPr>
          <w:rFonts w:eastAsia="STKaiti"/>
          <w:spacing w:val="1"/>
        </w:rPr>
        <w:t>inclure</w:t>
      </w:r>
      <w:r w:rsidR="009C735B" w:rsidRPr="00AC6B84">
        <w:rPr>
          <w:rFonts w:eastAsia="STKaiti"/>
          <w:spacing w:val="1"/>
        </w:rPr>
        <w:t xml:space="preserve"> </w:t>
      </w:r>
      <w:r w:rsidR="00660867" w:rsidRPr="00AC6B84">
        <w:rPr>
          <w:rFonts w:eastAsia="STKaiti"/>
          <w:spacing w:val="1"/>
        </w:rPr>
        <w:t>une représentation de plusieurs</w:t>
      </w:r>
      <w:r w:rsidR="00595554" w:rsidRPr="00AC6B84">
        <w:rPr>
          <w:rFonts w:eastAsia="STKaiti"/>
          <w:spacing w:val="1"/>
        </w:rPr>
        <w:t xml:space="preserve"> t</w:t>
      </w:r>
      <w:r w:rsidR="00595554" w:rsidRPr="00AC6B84">
        <w:rPr>
          <w:rFonts w:eastAsia="STKaiti"/>
          <w:spacing w:val="-1"/>
        </w:rPr>
        <w:t>h</w:t>
      </w:r>
      <w:r w:rsidR="00595554" w:rsidRPr="00AC6B84">
        <w:rPr>
          <w:rFonts w:eastAsia="STKaiti"/>
          <w:spacing w:val="-2"/>
        </w:rPr>
        <w:t>é</w:t>
      </w:r>
      <w:r w:rsidR="00595554" w:rsidRPr="00AC6B84">
        <w:rPr>
          <w:rFonts w:eastAsia="STKaiti"/>
          <w:spacing w:val="1"/>
        </w:rPr>
        <w:t>o</w:t>
      </w:r>
      <w:r w:rsidR="00595554" w:rsidRPr="00AC6B84">
        <w:rPr>
          <w:rFonts w:eastAsia="STKaiti"/>
        </w:rPr>
        <w:t>ri</w:t>
      </w:r>
      <w:r w:rsidR="00595554" w:rsidRPr="00AC6B84">
        <w:rPr>
          <w:rFonts w:eastAsia="STKaiti"/>
          <w:spacing w:val="1"/>
        </w:rPr>
        <w:t>e</w:t>
      </w:r>
      <w:r w:rsidR="00595554" w:rsidRPr="00AC6B84">
        <w:rPr>
          <w:rFonts w:eastAsia="STKaiti"/>
        </w:rPr>
        <w:t>s</w:t>
      </w:r>
      <w:r w:rsidR="00595554" w:rsidRPr="00AC6B84">
        <w:rPr>
          <w:rFonts w:eastAsia="STKaiti"/>
          <w:spacing w:val="2"/>
        </w:rPr>
        <w:t xml:space="preserve"> </w:t>
      </w:r>
      <w:r w:rsidR="00595554" w:rsidRPr="00AC6B84">
        <w:rPr>
          <w:rFonts w:eastAsia="STKaiti"/>
          <w:spacing w:val="1"/>
        </w:rPr>
        <w:t>d</w:t>
      </w:r>
      <w:r w:rsidR="00DA1839">
        <w:rPr>
          <w:rFonts w:eastAsia="STKaiti"/>
        </w:rPr>
        <w:t>’</w:t>
      </w:r>
      <w:r w:rsidR="00595554" w:rsidRPr="00AC6B84">
        <w:rPr>
          <w:rFonts w:eastAsia="STKaiti"/>
          <w:spacing w:val="-2"/>
        </w:rPr>
        <w:t>a</w:t>
      </w:r>
      <w:r w:rsidR="00595554" w:rsidRPr="00AC6B84">
        <w:rPr>
          <w:rFonts w:eastAsia="STKaiti"/>
          <w:spacing w:val="1"/>
        </w:rPr>
        <w:t>p</w:t>
      </w:r>
      <w:r w:rsidR="00595554" w:rsidRPr="00AC6B84">
        <w:rPr>
          <w:rFonts w:eastAsia="STKaiti"/>
          <w:spacing w:val="-1"/>
        </w:rPr>
        <w:t>p</w:t>
      </w:r>
      <w:r w:rsidR="00595554" w:rsidRPr="00AC6B84">
        <w:rPr>
          <w:rFonts w:eastAsia="STKaiti"/>
        </w:rPr>
        <w:t>r</w:t>
      </w:r>
      <w:r w:rsidR="00595554" w:rsidRPr="00AC6B84">
        <w:rPr>
          <w:rFonts w:eastAsia="STKaiti"/>
          <w:spacing w:val="1"/>
        </w:rPr>
        <w:t>e</w:t>
      </w:r>
      <w:r w:rsidR="00595554" w:rsidRPr="00AC6B84">
        <w:rPr>
          <w:rFonts w:eastAsia="STKaiti"/>
          <w:spacing w:val="-1"/>
        </w:rPr>
        <w:t>n</w:t>
      </w:r>
      <w:r w:rsidR="00595554" w:rsidRPr="00AC6B84">
        <w:rPr>
          <w:rFonts w:eastAsia="STKaiti"/>
          <w:spacing w:val="1"/>
        </w:rPr>
        <w:t>t</w:t>
      </w:r>
      <w:r w:rsidR="00595554" w:rsidRPr="00AC6B84">
        <w:rPr>
          <w:rFonts w:eastAsia="STKaiti"/>
        </w:rPr>
        <w:t>issag</w:t>
      </w:r>
      <w:r w:rsidR="00595554" w:rsidRPr="00AC6B84">
        <w:rPr>
          <w:rFonts w:eastAsia="STKaiti"/>
          <w:spacing w:val="1"/>
        </w:rPr>
        <w:t>e</w:t>
      </w:r>
      <w:r w:rsidR="009A3E91" w:rsidRPr="00AC6B84">
        <w:rPr>
          <w:rFonts w:eastAsia="STKaiti"/>
          <w:spacing w:val="1"/>
        </w:rPr>
        <w:t xml:space="preserve"> </w:t>
      </w:r>
      <w:r w:rsidR="00595554" w:rsidRPr="00AC6B84">
        <w:rPr>
          <w:rFonts w:eastAsia="STKaiti"/>
          <w:spacing w:val="-1"/>
        </w:rPr>
        <w:t>(B</w:t>
      </w:r>
      <w:r w:rsidR="00595554" w:rsidRPr="00AC6B84">
        <w:rPr>
          <w:rFonts w:eastAsia="STKaiti"/>
          <w:spacing w:val="1"/>
        </w:rPr>
        <w:t>ou</w:t>
      </w:r>
      <w:r w:rsidR="00595554" w:rsidRPr="00AC6B84">
        <w:rPr>
          <w:rFonts w:eastAsia="STKaiti"/>
          <w:spacing w:val="-2"/>
        </w:rPr>
        <w:t>r</w:t>
      </w:r>
      <w:r w:rsidR="00595554" w:rsidRPr="00AC6B84">
        <w:rPr>
          <w:rFonts w:eastAsia="STKaiti"/>
          <w:spacing w:val="1"/>
        </w:rPr>
        <w:t>de</w:t>
      </w:r>
      <w:r w:rsidR="00595554" w:rsidRPr="00AC6B84">
        <w:rPr>
          <w:rFonts w:eastAsia="STKaiti"/>
        </w:rPr>
        <w:t>a</w:t>
      </w:r>
      <w:r w:rsidR="00595554" w:rsidRPr="00AC6B84">
        <w:rPr>
          <w:rFonts w:eastAsia="STKaiti"/>
          <w:spacing w:val="1"/>
        </w:rPr>
        <w:t>u</w:t>
      </w:r>
      <w:r w:rsidR="007C0462" w:rsidRPr="00AC6B84">
        <w:rPr>
          <w:rFonts w:eastAsia="STKaiti"/>
        </w:rPr>
        <w:t xml:space="preserve"> </w:t>
      </w:r>
      <w:r w:rsidR="007C0462" w:rsidRPr="00AC6B84">
        <w:rPr>
          <w:rFonts w:eastAsia="STKaiti"/>
          <w:i/>
          <w:iCs/>
        </w:rPr>
        <w:t>et al</w:t>
      </w:r>
      <w:r w:rsidR="007C0462" w:rsidRPr="00AC6B84">
        <w:rPr>
          <w:rFonts w:eastAsia="STKaiti"/>
        </w:rPr>
        <w:t>.</w:t>
      </w:r>
      <w:r w:rsidR="00595554" w:rsidRPr="00AC6B84">
        <w:rPr>
          <w:rFonts w:eastAsia="STKaiti"/>
        </w:rPr>
        <w:t>,</w:t>
      </w:r>
      <w:r w:rsidR="00595554" w:rsidRPr="00AC6B84">
        <w:rPr>
          <w:rFonts w:eastAsia="STKaiti"/>
          <w:spacing w:val="-1"/>
        </w:rPr>
        <w:t xml:space="preserve"> </w:t>
      </w:r>
      <w:r w:rsidR="00595554" w:rsidRPr="00AC6B84">
        <w:rPr>
          <w:rFonts w:eastAsia="STKaiti"/>
          <w:spacing w:val="1"/>
        </w:rPr>
        <w:t>2</w:t>
      </w:r>
      <w:r w:rsidR="00595554" w:rsidRPr="00AC6B84">
        <w:rPr>
          <w:rFonts w:eastAsia="STKaiti"/>
          <w:spacing w:val="-2"/>
        </w:rPr>
        <w:t>0</w:t>
      </w:r>
      <w:r w:rsidR="00595554" w:rsidRPr="00AC6B84">
        <w:rPr>
          <w:rFonts w:eastAsia="STKaiti"/>
          <w:spacing w:val="1"/>
        </w:rPr>
        <w:t>04</w:t>
      </w:r>
      <w:r w:rsidR="00595554" w:rsidRPr="00AC6B84">
        <w:rPr>
          <w:rFonts w:eastAsia="STKaiti"/>
        </w:rPr>
        <w:t>;</w:t>
      </w:r>
      <w:r w:rsidR="00595554" w:rsidRPr="00AC6B84">
        <w:rPr>
          <w:rFonts w:eastAsia="STKaiti"/>
          <w:spacing w:val="-1"/>
        </w:rPr>
        <w:t xml:space="preserve"> </w:t>
      </w:r>
      <w:proofErr w:type="spellStart"/>
      <w:r w:rsidR="00595554" w:rsidRPr="00AC6B84">
        <w:rPr>
          <w:rFonts w:eastAsia="STKaiti"/>
          <w:spacing w:val="1"/>
        </w:rPr>
        <w:t>M</w:t>
      </w:r>
      <w:r w:rsidR="00595554" w:rsidRPr="00AC6B84">
        <w:rPr>
          <w:rFonts w:eastAsia="STKaiti"/>
          <w:spacing w:val="-2"/>
        </w:rPr>
        <w:t>i</w:t>
      </w:r>
      <w:r w:rsidR="00595554" w:rsidRPr="00AC6B84">
        <w:rPr>
          <w:rFonts w:eastAsia="STKaiti"/>
          <w:spacing w:val="1"/>
        </w:rPr>
        <w:t>zo</w:t>
      </w:r>
      <w:r w:rsidR="00595554" w:rsidRPr="00AC6B84">
        <w:rPr>
          <w:rFonts w:eastAsia="STKaiti"/>
        </w:rPr>
        <w:t>g</w:t>
      </w:r>
      <w:r w:rsidR="00595554" w:rsidRPr="00AC6B84">
        <w:rPr>
          <w:rFonts w:eastAsia="STKaiti"/>
          <w:spacing w:val="1"/>
        </w:rPr>
        <w:t>u</w:t>
      </w:r>
      <w:r w:rsidR="00595554" w:rsidRPr="00AC6B84">
        <w:rPr>
          <w:rFonts w:eastAsia="STKaiti"/>
          <w:spacing w:val="-1"/>
        </w:rPr>
        <w:t>c</w:t>
      </w:r>
      <w:r w:rsidR="00595554" w:rsidRPr="00AC6B84">
        <w:rPr>
          <w:rFonts w:eastAsia="STKaiti"/>
          <w:spacing w:val="1"/>
        </w:rPr>
        <w:t>h</w:t>
      </w:r>
      <w:r w:rsidR="00595554" w:rsidRPr="00AC6B84">
        <w:rPr>
          <w:rFonts w:eastAsia="STKaiti"/>
          <w:spacing w:val="-2"/>
        </w:rPr>
        <w:t>i</w:t>
      </w:r>
      <w:proofErr w:type="spellEnd"/>
      <w:r w:rsidR="00595554" w:rsidRPr="00AC6B84">
        <w:rPr>
          <w:rFonts w:eastAsia="STKaiti"/>
        </w:rPr>
        <w:t>,</w:t>
      </w:r>
      <w:r w:rsidR="00595554" w:rsidRPr="00AC6B84">
        <w:rPr>
          <w:rFonts w:eastAsia="STKaiti"/>
          <w:spacing w:val="1"/>
        </w:rPr>
        <w:t xml:space="preserve"> 20</w:t>
      </w:r>
      <w:r w:rsidR="00595554" w:rsidRPr="00AC6B84">
        <w:rPr>
          <w:rFonts w:eastAsia="STKaiti"/>
          <w:spacing w:val="-2"/>
        </w:rPr>
        <w:t>0</w:t>
      </w:r>
      <w:r w:rsidR="00595554" w:rsidRPr="00AC6B84">
        <w:rPr>
          <w:rFonts w:eastAsia="STKaiti"/>
        </w:rPr>
        <w:t>4</w:t>
      </w:r>
      <w:r w:rsidR="00595554" w:rsidRPr="00AC6B84">
        <w:rPr>
          <w:rFonts w:eastAsia="STKaiti"/>
          <w:spacing w:val="-1"/>
        </w:rPr>
        <w:t>)</w:t>
      </w:r>
      <w:r w:rsidR="00660867" w:rsidRPr="00AC6B84">
        <w:rPr>
          <w:rFonts w:eastAsia="STKaiti"/>
          <w:spacing w:val="-1"/>
        </w:rPr>
        <w:t xml:space="preserve"> dans les systèmes</w:t>
      </w:r>
      <w:r w:rsidR="00D86C4A" w:rsidRPr="00AC6B84">
        <w:rPr>
          <w:rFonts w:eastAsia="STKaiti"/>
          <w:spacing w:val="-1"/>
        </w:rPr>
        <w:t xml:space="preserve"> </w:t>
      </w:r>
      <w:r w:rsidR="00660867" w:rsidRPr="00AC6B84">
        <w:rPr>
          <w:rFonts w:eastAsia="STKaiti"/>
          <w:spacing w:val="-1"/>
        </w:rPr>
        <w:t>auteurs</w:t>
      </w:r>
      <w:r w:rsidR="00660867" w:rsidRPr="00AC6B84">
        <w:rPr>
          <w:rFonts w:eastAsia="STKaiti"/>
        </w:rPr>
        <w:t xml:space="preserve"> afin de mieux conseiller les concepteurs </w:t>
      </w:r>
      <w:r w:rsidR="00F60E8E">
        <w:rPr>
          <w:rFonts w:eastAsia="STKaiti"/>
        </w:rPr>
        <w:t xml:space="preserve">et les conceptrices </w:t>
      </w:r>
      <w:r w:rsidR="00660867" w:rsidRPr="00AC6B84">
        <w:rPr>
          <w:rFonts w:eastAsia="STKaiti"/>
        </w:rPr>
        <w:t>péda</w:t>
      </w:r>
      <w:r w:rsidR="00771C55" w:rsidRPr="00AC6B84">
        <w:rPr>
          <w:rFonts w:eastAsia="STKaiti"/>
        </w:rPr>
        <w:t>go</w:t>
      </w:r>
      <w:r w:rsidR="00660867" w:rsidRPr="00AC6B84">
        <w:rPr>
          <w:rFonts w:eastAsia="STKaiti"/>
        </w:rPr>
        <w:t>giques.</w:t>
      </w:r>
      <w:r w:rsidR="005750D8" w:rsidRPr="00AC6B84">
        <w:rPr>
          <w:rFonts w:eastAsia="STKaiti"/>
        </w:rPr>
        <w:t xml:space="preserve"> </w:t>
      </w:r>
    </w:p>
    <w:p w14:paraId="556C0296" w14:textId="6945CD20" w:rsidR="007B32C9" w:rsidRPr="00AC6B84" w:rsidRDefault="00E91C3B" w:rsidP="002D4B03">
      <w:pPr>
        <w:pStyle w:val="Puceniv1"/>
        <w:numPr>
          <w:ilvl w:val="0"/>
          <w:numId w:val="0"/>
        </w:numPr>
      </w:pPr>
      <w:r w:rsidRPr="00AC6B84">
        <w:rPr>
          <w:iCs/>
        </w:rPr>
        <w:t>Les</w:t>
      </w:r>
      <w:r w:rsidRPr="00AC6B84">
        <w:rPr>
          <w:i/>
        </w:rPr>
        <w:t xml:space="preserve"> systèmes à types multiples de connaissances</w:t>
      </w:r>
      <w:r w:rsidRPr="00AC6B84">
        <w:t xml:space="preserve"> s</w:t>
      </w:r>
      <w:r w:rsidR="00DA1839">
        <w:t>’</w:t>
      </w:r>
      <w:r w:rsidRPr="00AC6B84">
        <w:t>appuient sur l</w:t>
      </w:r>
      <w:r w:rsidR="00DA1839">
        <w:t>’</w:t>
      </w:r>
      <w:r w:rsidRPr="00AC6B84">
        <w:t xml:space="preserve">hypothèse de </w:t>
      </w:r>
      <w:r w:rsidR="00A84B6E" w:rsidRPr="00AC6B84">
        <w:t>Merrill (1994)</w:t>
      </w:r>
      <w:r w:rsidRPr="00AC6B84">
        <w:t xml:space="preserve"> selon laquelle il existe différents types de connaissances, </w:t>
      </w:r>
      <w:r w:rsidR="00D86C4A" w:rsidRPr="00AC6B84">
        <w:t xml:space="preserve">à </w:t>
      </w:r>
      <w:r w:rsidRPr="00AC6B84">
        <w:t xml:space="preserve">chacun </w:t>
      </w:r>
      <w:r w:rsidR="00EF53E6" w:rsidRPr="00AC6B84">
        <w:t xml:space="preserve">correspondant </w:t>
      </w:r>
      <w:r w:rsidRPr="00AC6B84">
        <w:t>une méthode d</w:t>
      </w:r>
      <w:r w:rsidR="00DA1839">
        <w:t>’</w:t>
      </w:r>
      <w:r w:rsidRPr="00AC6B84">
        <w:t xml:space="preserve">enseignement et un formalisme de représentation </w:t>
      </w:r>
      <w:r w:rsidR="007F48E8">
        <w:t xml:space="preserve">qui lui sont </w:t>
      </w:r>
      <w:r w:rsidRPr="00AC6B84">
        <w:t xml:space="preserve">propres. Ces </w:t>
      </w:r>
      <w:r w:rsidR="00EF53E6" w:rsidRPr="00AC6B84">
        <w:t xml:space="preserve">systèmes </w:t>
      </w:r>
      <w:r w:rsidRPr="00AC6B84">
        <w:t>offrent un cadre pour la décomposition du contenu sous forme de faits, de concepts et de procédures. La plupart de ces systèmes s</w:t>
      </w:r>
      <w:r w:rsidR="00DA1839">
        <w:t>’</w:t>
      </w:r>
      <w:r w:rsidRPr="00AC6B84">
        <w:t xml:space="preserve">appuient sur des principes </w:t>
      </w:r>
      <w:r w:rsidR="00FE737B" w:rsidRPr="00AC6B84">
        <w:t>issus des théories d</w:t>
      </w:r>
      <w:r w:rsidR="00DA1839">
        <w:t>’</w:t>
      </w:r>
      <w:r w:rsidR="00FE737B" w:rsidRPr="00AC6B84">
        <w:t xml:space="preserve">enseignement, </w:t>
      </w:r>
      <w:r w:rsidR="004D35A4" w:rsidRPr="00AC6B84">
        <w:t>par exemple</w:t>
      </w:r>
      <w:r w:rsidR="00FE737B" w:rsidRPr="00AC6B84">
        <w:t xml:space="preserve"> celle de Gagné</w:t>
      </w:r>
      <w:r w:rsidR="00F17914" w:rsidRPr="00AC6B84">
        <w:t xml:space="preserve"> (</w:t>
      </w:r>
      <w:r w:rsidR="004D35A4" w:rsidRPr="00AC6B84">
        <w:t>1985</w:t>
      </w:r>
      <w:r w:rsidR="00F17914" w:rsidRPr="00AC6B84">
        <w:t>)</w:t>
      </w:r>
      <w:r w:rsidRPr="00AC6B84">
        <w:t xml:space="preserve">. </w:t>
      </w:r>
      <w:r w:rsidR="00FE737B" w:rsidRPr="00AC6B84">
        <w:t>C</w:t>
      </w:r>
      <w:r w:rsidRPr="00AC6B84">
        <w:t xml:space="preserve">es systèmes </w:t>
      </w:r>
      <w:r w:rsidR="00FE737B" w:rsidRPr="00AC6B84">
        <w:t>intè</w:t>
      </w:r>
      <w:r w:rsidR="00FF0291" w:rsidRPr="00AC6B84">
        <w:t>g</w:t>
      </w:r>
      <w:r w:rsidR="00FE737B" w:rsidRPr="00AC6B84">
        <w:t>rent</w:t>
      </w:r>
      <w:r w:rsidR="00CB7C47" w:rsidRPr="00AC6B84">
        <w:t>, d</w:t>
      </w:r>
      <w:r w:rsidR="00DA1839">
        <w:t>’</w:t>
      </w:r>
      <w:r w:rsidR="00CB7C47" w:rsidRPr="00AC6B84">
        <w:t>une part,</w:t>
      </w:r>
      <w:r w:rsidRPr="00AC6B84">
        <w:t xml:space="preserve"> une représentation des types de connaissances du domaine</w:t>
      </w:r>
      <w:r w:rsidR="00FE737B" w:rsidRPr="00AC6B84">
        <w:t xml:space="preserve"> </w:t>
      </w:r>
      <w:r w:rsidRPr="00AC6B84">
        <w:t>et</w:t>
      </w:r>
      <w:r w:rsidR="00CB7C47" w:rsidRPr="00AC6B84">
        <w:t>, d</w:t>
      </w:r>
      <w:r w:rsidR="00DA1839">
        <w:t>’</w:t>
      </w:r>
      <w:r w:rsidR="00CB7C47" w:rsidRPr="00AC6B84">
        <w:t>autre part,</w:t>
      </w:r>
      <w:r w:rsidRPr="00AC6B84">
        <w:t xml:space="preserve"> </w:t>
      </w:r>
      <w:r w:rsidR="00CB7C47" w:rsidRPr="00AC6B84">
        <w:t xml:space="preserve">une représentation </w:t>
      </w:r>
      <w:r w:rsidRPr="00AC6B84">
        <w:t>de stratégies pédagogiques prédéfinies.</w:t>
      </w:r>
    </w:p>
    <w:p w14:paraId="044EA3A1" w14:textId="634D31CA" w:rsidR="007B32C9" w:rsidRPr="00AC6B84" w:rsidRDefault="00E91C3B" w:rsidP="002D4B03">
      <w:pPr>
        <w:pStyle w:val="Puceniv1"/>
        <w:numPr>
          <w:ilvl w:val="0"/>
          <w:numId w:val="0"/>
        </w:numPr>
      </w:pPr>
      <w:r w:rsidRPr="00AC6B84">
        <w:rPr>
          <w:iCs/>
        </w:rPr>
        <w:t>Les</w:t>
      </w:r>
      <w:r w:rsidRPr="00AC6B84">
        <w:rPr>
          <w:i/>
        </w:rPr>
        <w:t xml:space="preserve"> systèmes de séquencement et de planification du cur</w:t>
      </w:r>
      <w:r w:rsidR="00B56C90">
        <w:rPr>
          <w:i/>
        </w:rPr>
        <w:t>sus</w:t>
      </w:r>
      <w:r w:rsidR="00BE52EB">
        <w:rPr>
          <w:i/>
        </w:rPr>
        <w:t xml:space="preserve"> </w:t>
      </w:r>
      <w:r w:rsidR="00FE737B" w:rsidRPr="00AC6B84">
        <w:t>ont été</w:t>
      </w:r>
      <w:r w:rsidRPr="00AC6B84">
        <w:t xml:space="preserve"> les premiers systèmes auteurs</w:t>
      </w:r>
      <w:r w:rsidR="006F1606" w:rsidRPr="00AC6B84">
        <w:t>,</w:t>
      </w:r>
      <w:r w:rsidRPr="00AC6B84">
        <w:t xml:space="preserve"> donc les plus simples. Dans ces systèmes, le contenu à apprendre est dissocié de son organisation, et des stratégies </w:t>
      </w:r>
      <w:r w:rsidR="006F1606" w:rsidRPr="00AC6B84">
        <w:t>sont proposées</w:t>
      </w:r>
      <w:r w:rsidR="00FE737B" w:rsidRPr="00AC6B84">
        <w:t xml:space="preserve"> </w:t>
      </w:r>
      <w:r w:rsidRPr="00AC6B84">
        <w:t>pour séquencer le contenu au niveau macroscopique, c</w:t>
      </w:r>
      <w:r w:rsidR="00DA1839">
        <w:t>’</w:t>
      </w:r>
      <w:r w:rsidRPr="00AC6B84">
        <w:t xml:space="preserve">est-à-dire </w:t>
      </w:r>
      <w:r w:rsidR="007F48E8">
        <w:t>en ce qui concerne les</w:t>
      </w:r>
      <w:r w:rsidRPr="00AC6B84">
        <w:t xml:space="preserve"> </w:t>
      </w:r>
      <w:r w:rsidR="00D076AA" w:rsidRPr="00AC6B84">
        <w:t>thèmes</w:t>
      </w:r>
      <w:r w:rsidRPr="00AC6B84">
        <w:t xml:space="preserve"> d</w:t>
      </w:r>
      <w:r w:rsidR="00DA1839">
        <w:t>’</w:t>
      </w:r>
      <w:r w:rsidRPr="00AC6B84">
        <w:t xml:space="preserve">enseignement. </w:t>
      </w:r>
      <w:r w:rsidR="00FE737B" w:rsidRPr="00AC6B84">
        <w:t>L</w:t>
      </w:r>
      <w:r w:rsidRPr="00AC6B84">
        <w:t>a représentation de l</w:t>
      </w:r>
      <w:r w:rsidR="00DA1839">
        <w:t>’</w:t>
      </w:r>
      <w:r w:rsidRPr="00AC6B84">
        <w:t>expertise tutorielle se fait grâce à un ensemble de règles, de contraintes ou de stratégies permettant le séquencement des contenus à apprendre. De plus, le contenu est encapsulé dans ces systèmes et</w:t>
      </w:r>
      <w:r w:rsidR="007F48E8">
        <w:t>,</w:t>
      </w:r>
      <w:r w:rsidRPr="00AC6B84">
        <w:t xml:space="preserve"> donc</w:t>
      </w:r>
      <w:r w:rsidR="007F48E8">
        <w:t>,</w:t>
      </w:r>
      <w:r w:rsidRPr="00AC6B84">
        <w:t xml:space="preserve"> imposé. I</w:t>
      </w:r>
      <w:r w:rsidR="002E0D8B" w:rsidRPr="00AC6B84">
        <w:t>S</w:t>
      </w:r>
      <w:r w:rsidRPr="00AC6B84">
        <w:t>D</w:t>
      </w:r>
      <w:r w:rsidR="002E0D8B" w:rsidRPr="00AC6B84">
        <w:t xml:space="preserve"> </w:t>
      </w:r>
      <w:r w:rsidRPr="00AC6B84">
        <w:t xml:space="preserve">Expert (Merrill, </w:t>
      </w:r>
      <w:r w:rsidR="007D1195">
        <w:t>1994</w:t>
      </w:r>
      <w:r w:rsidRPr="00AC6B84">
        <w:t>) et IDE (Russell</w:t>
      </w:r>
      <w:r w:rsidR="00780EC6">
        <w:t xml:space="preserve"> et Kelly</w:t>
      </w:r>
      <w:r w:rsidRPr="00AC6B84">
        <w:t>, 19</w:t>
      </w:r>
      <w:r w:rsidR="007D1195">
        <w:t>91</w:t>
      </w:r>
      <w:r w:rsidRPr="00AC6B84">
        <w:t>)</w:t>
      </w:r>
      <w:r w:rsidR="007F48E8">
        <w:t xml:space="preserve"> sont deux précurseurs de ces systèmes</w:t>
      </w:r>
      <w:r w:rsidRPr="00AC6B84">
        <w:t xml:space="preserve">. On retrouve aussi </w:t>
      </w:r>
      <w:r w:rsidR="00FE737B" w:rsidRPr="00AC6B84">
        <w:t>un tel</w:t>
      </w:r>
      <w:r w:rsidRPr="00AC6B84">
        <w:t xml:space="preserve"> processus de planification du </w:t>
      </w:r>
      <w:r w:rsidR="007F48E8">
        <w:t>cursus</w:t>
      </w:r>
      <w:r w:rsidR="007F48E8" w:rsidRPr="00AC6B84">
        <w:t xml:space="preserve"> </w:t>
      </w:r>
      <w:r w:rsidRPr="00AC6B84">
        <w:t>dans le système CREAM-Tools</w:t>
      </w:r>
      <w:r w:rsidR="002E0D8B" w:rsidRPr="00AC6B84">
        <w:t>.</w:t>
      </w:r>
    </w:p>
    <w:p w14:paraId="46253E5E" w14:textId="7C00F08E" w:rsidR="007B32C9" w:rsidRPr="00AC6B84" w:rsidRDefault="00E91C3B" w:rsidP="002D4B03">
      <w:pPr>
        <w:pStyle w:val="Puceniv1"/>
        <w:numPr>
          <w:ilvl w:val="0"/>
          <w:numId w:val="0"/>
        </w:numPr>
      </w:pPr>
      <w:r w:rsidRPr="00AC6B84">
        <w:rPr>
          <w:iCs/>
        </w:rPr>
        <w:t>Les</w:t>
      </w:r>
      <w:r w:rsidRPr="00AC6B84">
        <w:rPr>
          <w:i/>
        </w:rPr>
        <w:t xml:space="preserve"> systèmes orientés </w:t>
      </w:r>
      <w:r w:rsidR="007F48E8">
        <w:rPr>
          <w:i/>
        </w:rPr>
        <w:t xml:space="preserve">vers les </w:t>
      </w:r>
      <w:r w:rsidRPr="00AC6B84">
        <w:rPr>
          <w:i/>
        </w:rPr>
        <w:t xml:space="preserve">stratégies </w:t>
      </w:r>
      <w:r w:rsidR="000707FC" w:rsidRPr="00AC6B84">
        <w:rPr>
          <w:i/>
        </w:rPr>
        <w:t>pédagogiques</w:t>
      </w:r>
      <w:r w:rsidRPr="00AC6B84">
        <w:t xml:space="preserve"> possèdent</w:t>
      </w:r>
      <w:r w:rsidR="00857DF0" w:rsidRPr="00AC6B84">
        <w:t>,</w:t>
      </w:r>
      <w:r w:rsidRPr="00AC6B84">
        <w:t xml:space="preserve"> en plus de leurs propres caractéristiques, toutes celles d</w:t>
      </w:r>
      <w:r w:rsidR="00DA1839">
        <w:t>’</w:t>
      </w:r>
      <w:r w:rsidRPr="00AC6B84">
        <w:t>un système de séquencement et de planification du cur</w:t>
      </w:r>
      <w:r w:rsidR="00B56C90">
        <w:t>sus</w:t>
      </w:r>
      <w:r w:rsidRPr="00AC6B84">
        <w:t>. Tout d</w:t>
      </w:r>
      <w:r w:rsidR="00DA1839">
        <w:t>’</w:t>
      </w:r>
      <w:r w:rsidRPr="00AC6B84">
        <w:t xml:space="preserve">abord, le séquencement se fait à un niveau microscopique à </w:t>
      </w:r>
      <w:r w:rsidR="00B56C90">
        <w:t xml:space="preserve">l’aide </w:t>
      </w:r>
      <w:r w:rsidRPr="00AC6B84">
        <w:t>de stratégies pédagogiques explicites. Ceci est rendu possible grâce à un ensemble sophistiqué de vocabulaires pédagogiques offrant des conseils, des explications, des révisions d</w:t>
      </w:r>
      <w:r w:rsidR="00DA1839">
        <w:t>’</w:t>
      </w:r>
      <w:r w:rsidRPr="00AC6B84">
        <w:t>exemples</w:t>
      </w:r>
      <w:r w:rsidR="00857DF0" w:rsidRPr="00AC6B84">
        <w:t xml:space="preserve"> et</w:t>
      </w:r>
      <w:r w:rsidRPr="00AC6B84">
        <w:t xml:space="preserve"> des rétroactions. De plus, certains systèmes possèdent des stratégies tutorielles multiples et des </w:t>
      </w:r>
      <w:proofErr w:type="spellStart"/>
      <w:r w:rsidRPr="00AC6B84">
        <w:t>métastratégies</w:t>
      </w:r>
      <w:proofErr w:type="spellEnd"/>
      <w:r w:rsidR="00857DF0" w:rsidRPr="00AC6B84">
        <w:t xml:space="preserve"> pédagogiques</w:t>
      </w:r>
      <w:r w:rsidRPr="00AC6B84">
        <w:t xml:space="preserve">. </w:t>
      </w:r>
      <w:r w:rsidR="00660867" w:rsidRPr="00AC6B84">
        <w:t>Ces</w:t>
      </w:r>
      <w:r w:rsidRPr="00AC6B84">
        <w:t xml:space="preserve"> </w:t>
      </w:r>
      <w:r w:rsidR="004D35A4" w:rsidRPr="00AC6B84">
        <w:t>stratégies</w:t>
      </w:r>
      <w:r w:rsidR="00942698" w:rsidRPr="00AC6B84">
        <w:t xml:space="preserve">, </w:t>
      </w:r>
      <w:r w:rsidR="00426EEE">
        <w:t>telles</w:t>
      </w:r>
      <w:r w:rsidR="00942698" w:rsidRPr="00AC6B84">
        <w:t xml:space="preserve"> que REDEEM</w:t>
      </w:r>
      <w:r w:rsidR="005531B5" w:rsidRPr="00AC6B84">
        <w:t xml:space="preserve">, </w:t>
      </w:r>
      <w:r w:rsidR="00942698" w:rsidRPr="00AC6B84">
        <w:t xml:space="preserve">GTE </w:t>
      </w:r>
      <w:r w:rsidR="00942698" w:rsidRPr="00AC6B84">
        <w:lastRenderedPageBreak/>
        <w:t>(Van</w:t>
      </w:r>
      <w:r w:rsidR="0009572B" w:rsidRPr="00AC6B84">
        <w:t> </w:t>
      </w:r>
      <w:proofErr w:type="spellStart"/>
      <w:r w:rsidR="00942698" w:rsidRPr="00AC6B84">
        <w:t>Marcke</w:t>
      </w:r>
      <w:proofErr w:type="spellEnd"/>
      <w:r w:rsidR="00942698" w:rsidRPr="00AC6B84">
        <w:t xml:space="preserve">, 1998), Smart Trainer, </w:t>
      </w:r>
      <w:proofErr w:type="spellStart"/>
      <w:r w:rsidR="002D4B03">
        <w:t>Eon</w:t>
      </w:r>
      <w:proofErr w:type="spellEnd"/>
      <w:r w:rsidR="002D4B03" w:rsidRPr="00AC6B84">
        <w:t xml:space="preserve"> </w:t>
      </w:r>
      <w:r w:rsidR="00942698" w:rsidRPr="00AC6B84">
        <w:t>et ADISA (Paquette</w:t>
      </w:r>
      <w:r w:rsidR="00DE166B" w:rsidRPr="00AC6B84">
        <w:t>,</w:t>
      </w:r>
      <w:r w:rsidR="00942698" w:rsidRPr="00AC6B84">
        <w:t xml:space="preserve"> 2002)</w:t>
      </w:r>
      <w:r w:rsidR="007E5762" w:rsidRPr="00AC6B84">
        <w:t>,</w:t>
      </w:r>
      <w:r w:rsidR="00942698" w:rsidRPr="00AC6B84">
        <w:t xml:space="preserve"> </w:t>
      </w:r>
      <w:r w:rsidR="004D35A4" w:rsidRPr="00AC6B84">
        <w:t>pourraient être offertes dans des classifications en support aux méthodes d</w:t>
      </w:r>
      <w:r w:rsidR="00DA1839">
        <w:t>’</w:t>
      </w:r>
      <w:r w:rsidR="004D35A4" w:rsidRPr="00AC6B84">
        <w:t>ingénierie des ENA.</w:t>
      </w:r>
    </w:p>
    <w:p w14:paraId="6718EBB5" w14:textId="0BCB23D9" w:rsidR="00287197" w:rsidRPr="00AC6B84" w:rsidRDefault="00975B49" w:rsidP="002D4B03">
      <w:pPr>
        <w:pStyle w:val="Puceniv1"/>
        <w:numPr>
          <w:ilvl w:val="0"/>
          <w:numId w:val="0"/>
        </w:numPr>
        <w:rPr>
          <w:rFonts w:eastAsia="STKaiti"/>
          <w:i/>
        </w:rPr>
      </w:pPr>
      <w:r w:rsidRPr="00AC6B84">
        <w:rPr>
          <w:iCs/>
        </w:rPr>
        <w:t>Les</w:t>
      </w:r>
      <w:r w:rsidRPr="00AC6B84">
        <w:rPr>
          <w:i/>
        </w:rPr>
        <w:t xml:space="preserve"> systèmes</w:t>
      </w:r>
      <w:r w:rsidR="00D86C4A" w:rsidRPr="00AC6B84">
        <w:rPr>
          <w:i/>
        </w:rPr>
        <w:t xml:space="preserve"> </w:t>
      </w:r>
      <w:r w:rsidR="003A1B8C" w:rsidRPr="00AC6B84">
        <w:rPr>
          <w:i/>
        </w:rPr>
        <w:t>d</w:t>
      </w:r>
      <w:r w:rsidR="00DA1839">
        <w:rPr>
          <w:i/>
        </w:rPr>
        <w:t>’</w:t>
      </w:r>
      <w:r w:rsidRPr="00AC6B84">
        <w:rPr>
          <w:i/>
        </w:rPr>
        <w:t>hypermédia</w:t>
      </w:r>
      <w:r w:rsidR="002D4B03">
        <w:rPr>
          <w:i/>
        </w:rPr>
        <w:t>s</w:t>
      </w:r>
      <w:r w:rsidRPr="00AC6B84">
        <w:rPr>
          <w:i/>
        </w:rPr>
        <w:t xml:space="preserve"> adaptatifs</w:t>
      </w:r>
      <w:r w:rsidR="00942698" w:rsidRPr="00AC6B84">
        <w:rPr>
          <w:i/>
        </w:rPr>
        <w:t xml:space="preserve"> </w:t>
      </w:r>
      <w:r w:rsidR="00942698" w:rsidRPr="00AC6B84">
        <w:t>(</w:t>
      </w:r>
      <w:proofErr w:type="spellStart"/>
      <w:r w:rsidR="00942698" w:rsidRPr="00AC6B84">
        <w:t>Brusilovsky</w:t>
      </w:r>
      <w:proofErr w:type="spellEnd"/>
      <w:r w:rsidR="00942698" w:rsidRPr="00AC6B84">
        <w:t>, 199</w:t>
      </w:r>
      <w:r w:rsidR="00834F41" w:rsidRPr="00AC6B84">
        <w:t>6</w:t>
      </w:r>
      <w:r w:rsidR="00942698" w:rsidRPr="00AC6B84">
        <w:t xml:space="preserve">) </w:t>
      </w:r>
      <w:r w:rsidRPr="00AC6B84">
        <w:t xml:space="preserve">recoupent partiellement les fonctionnalités </w:t>
      </w:r>
      <w:r w:rsidR="00942698" w:rsidRPr="00AC6B84">
        <w:t>des</w:t>
      </w:r>
      <w:r w:rsidRPr="00AC6B84">
        <w:t xml:space="preserve"> systèmes</w:t>
      </w:r>
      <w:r w:rsidR="00BC3EDF">
        <w:t xml:space="preserve"> </w:t>
      </w:r>
      <w:r w:rsidRPr="00AC6B84">
        <w:t>de séquencement et de planification du cur</w:t>
      </w:r>
      <w:r w:rsidR="00B56C90">
        <w:t>sus</w:t>
      </w:r>
      <w:r w:rsidRPr="00AC6B84">
        <w:t xml:space="preserve"> et les systèmes orientés </w:t>
      </w:r>
      <w:r w:rsidR="00BC3EDF">
        <w:t xml:space="preserve">vers les </w:t>
      </w:r>
      <w:r w:rsidRPr="00AC6B84">
        <w:t>stratégies pédagogiques</w:t>
      </w:r>
      <w:r w:rsidR="003A1B8C" w:rsidRPr="00AC6B84">
        <w:t xml:space="preserve">, </w:t>
      </w:r>
      <w:r w:rsidRPr="00AC6B84">
        <w:t>selon que l</w:t>
      </w:r>
      <w:r w:rsidR="00DA1839">
        <w:t>’</w:t>
      </w:r>
      <w:r w:rsidRPr="00AC6B84">
        <w:t xml:space="preserve">attention </w:t>
      </w:r>
      <w:r w:rsidR="00426EEE">
        <w:t>est</w:t>
      </w:r>
      <w:r w:rsidRPr="00AC6B84">
        <w:t xml:space="preserve"> </w:t>
      </w:r>
      <w:r w:rsidR="00942698" w:rsidRPr="00AC6B84">
        <w:t xml:space="preserve">mise </w:t>
      </w:r>
      <w:r w:rsidRPr="00AC6B84">
        <w:t xml:space="preserve">sur la prise de décision au niveau macro ou </w:t>
      </w:r>
      <w:r w:rsidR="00426EEE">
        <w:t xml:space="preserve">au niveau </w:t>
      </w:r>
      <w:r w:rsidRPr="00AC6B84">
        <w:t xml:space="preserve">micro. </w:t>
      </w:r>
      <w:r w:rsidR="00392E90" w:rsidRPr="00AC6B84">
        <w:t xml:space="preserve">Dans les </w:t>
      </w:r>
      <w:r w:rsidR="00942698" w:rsidRPr="00AC6B84">
        <w:t xml:space="preserve">systèmes </w:t>
      </w:r>
      <w:r w:rsidR="003A1B8C" w:rsidRPr="00AC6B84">
        <w:t>d</w:t>
      </w:r>
      <w:r w:rsidR="00DA1839">
        <w:t>’</w:t>
      </w:r>
      <w:r w:rsidR="003A1B8C" w:rsidRPr="00AC6B84">
        <w:t>hypermédia</w:t>
      </w:r>
      <w:r w:rsidR="00BC3EDF">
        <w:t>s</w:t>
      </w:r>
      <w:r w:rsidR="003A1B8C" w:rsidRPr="00AC6B84">
        <w:t xml:space="preserve"> adaptatifs</w:t>
      </w:r>
      <w:r w:rsidR="00392E90" w:rsidRPr="00AC6B84">
        <w:t>, l</w:t>
      </w:r>
      <w:r w:rsidRPr="00AC6B84">
        <w:t>e niveau</w:t>
      </w:r>
      <w:r w:rsidR="00392E90" w:rsidRPr="00AC6B84">
        <w:t xml:space="preserve"> d</w:t>
      </w:r>
      <w:r w:rsidR="00DA1839">
        <w:t>’</w:t>
      </w:r>
      <w:r w:rsidR="00392E90" w:rsidRPr="00AC6B84">
        <w:t>adaptation de l</w:t>
      </w:r>
      <w:r w:rsidR="00DA1839">
        <w:t>’</w:t>
      </w:r>
      <w:r w:rsidR="00392E90" w:rsidRPr="00AC6B84">
        <w:t xml:space="preserve">interface </w:t>
      </w:r>
      <w:r w:rsidR="003A1B8C" w:rsidRPr="00AC6B84">
        <w:t xml:space="preserve">des </w:t>
      </w:r>
      <w:r w:rsidR="00C1084F" w:rsidRPr="00AC6B84">
        <w:t>EIA</w:t>
      </w:r>
      <w:r w:rsidR="003A1B8C" w:rsidRPr="00AC6B84">
        <w:t xml:space="preserve"> </w:t>
      </w:r>
      <w:r w:rsidR="00392E90" w:rsidRPr="00AC6B84">
        <w:t xml:space="preserve">est élevé, mais </w:t>
      </w:r>
      <w:r w:rsidR="000B0899" w:rsidRPr="00AC6B84">
        <w:t>le modèle de l</w:t>
      </w:r>
      <w:r w:rsidR="00DA1839">
        <w:t>’</w:t>
      </w:r>
      <w:r w:rsidR="000B0899" w:rsidRPr="00AC6B84">
        <w:t>apprenant</w:t>
      </w:r>
      <w:r w:rsidR="00BC3EDF">
        <w:t xml:space="preserve"> ou de l’apprenante</w:t>
      </w:r>
      <w:r w:rsidR="000B0899" w:rsidRPr="00AC6B84">
        <w:t xml:space="preserve"> est</w:t>
      </w:r>
      <w:r w:rsidR="00942698" w:rsidRPr="00AC6B84">
        <w:t xml:space="preserve"> souvent</w:t>
      </w:r>
      <w:r w:rsidR="000B0899" w:rsidRPr="00AC6B84">
        <w:t xml:space="preserve"> limité</w:t>
      </w:r>
      <w:r w:rsidRPr="00AC6B84">
        <w:t xml:space="preserve">. À la différence des systèmes des autres catégories, ces systèmes doivent gérer </w:t>
      </w:r>
      <w:r w:rsidR="00392E90" w:rsidRPr="00AC6B84">
        <w:t>d</w:t>
      </w:r>
      <w:r w:rsidRPr="00AC6B84">
        <w:t xml:space="preserve">es hyperliens entre les unités du contenu </w:t>
      </w:r>
      <w:r w:rsidR="00392E90" w:rsidRPr="00AC6B84">
        <w:t xml:space="preserve">pour </w:t>
      </w:r>
      <w:r w:rsidRPr="00AC6B84">
        <w:t>séquence</w:t>
      </w:r>
      <w:r w:rsidR="00392E90" w:rsidRPr="00AC6B84">
        <w:t>r</w:t>
      </w:r>
      <w:r w:rsidRPr="00AC6B84">
        <w:t xml:space="preserve"> </w:t>
      </w:r>
      <w:r w:rsidR="00392E90" w:rsidRPr="00AC6B84">
        <w:t>le</w:t>
      </w:r>
      <w:r w:rsidRPr="00AC6B84">
        <w:t xml:space="preserve"> contenu lui-même</w:t>
      </w:r>
      <w:r w:rsidR="00392E90" w:rsidRPr="00AC6B84">
        <w:t xml:space="preserve"> et adapter sa présentation</w:t>
      </w:r>
      <w:r w:rsidRPr="00AC6B84">
        <w:t>. Les liens offerts à l</w:t>
      </w:r>
      <w:r w:rsidR="00BC3EDF">
        <w:t xml:space="preserve">a personne </w:t>
      </w:r>
      <w:r w:rsidRPr="00AC6B84">
        <w:t>apprenant</w:t>
      </w:r>
      <w:r w:rsidR="00BC3EDF">
        <w:t>e</w:t>
      </w:r>
      <w:r w:rsidRPr="00AC6B84">
        <w:t xml:space="preserve"> peuvent être filtrés, triés et annotés </w:t>
      </w:r>
      <w:r w:rsidR="00942698" w:rsidRPr="00AC6B84">
        <w:t>en fonction d</w:t>
      </w:r>
      <w:r w:rsidR="00DA1839">
        <w:t>’</w:t>
      </w:r>
      <w:r w:rsidRPr="00AC6B84">
        <w:t xml:space="preserve">un modèle </w:t>
      </w:r>
      <w:r w:rsidR="00BC3EDF">
        <w:t>de l’</w:t>
      </w:r>
      <w:r w:rsidRPr="00AC6B84">
        <w:t>apprenant</w:t>
      </w:r>
      <w:r w:rsidR="00BC3EDF">
        <w:t xml:space="preserve"> ou de l’apprenante</w:t>
      </w:r>
      <w:r w:rsidRPr="00AC6B84">
        <w:t>.</w:t>
      </w:r>
    </w:p>
    <w:p w14:paraId="4D54FCB3" w14:textId="0B2AF5C1" w:rsidR="00A7775B" w:rsidRPr="00AC6B84" w:rsidRDefault="00595554" w:rsidP="00F71F1D">
      <w:pPr>
        <w:pStyle w:val="Titre2"/>
      </w:pPr>
      <w:r w:rsidRPr="00AC6B84">
        <w:t>Les systèmes</w:t>
      </w:r>
      <w:r w:rsidR="00D86C4A" w:rsidRPr="00AC6B84">
        <w:t xml:space="preserve"> </w:t>
      </w:r>
      <w:r w:rsidRPr="00AC6B84">
        <w:t xml:space="preserve">auteurs </w:t>
      </w:r>
      <w:r w:rsidR="007F48E8">
        <w:t>axés sur</w:t>
      </w:r>
      <w:r w:rsidRPr="00AC6B84">
        <w:t xml:space="preserve"> </w:t>
      </w:r>
      <w:r w:rsidR="00942698" w:rsidRPr="00AC6B84">
        <w:t xml:space="preserve">le soutien </w:t>
      </w:r>
      <w:r w:rsidR="004D35A4" w:rsidRPr="00AC6B84">
        <w:t>à</w:t>
      </w:r>
      <w:r w:rsidR="00942698" w:rsidRPr="00AC6B84">
        <w:t xml:space="preserve"> la performance de l</w:t>
      </w:r>
      <w:r w:rsidR="00DA1839">
        <w:t>’</w:t>
      </w:r>
      <w:r w:rsidR="00942698" w:rsidRPr="00AC6B84">
        <w:t>apprenant</w:t>
      </w:r>
      <w:r w:rsidR="007F48E8">
        <w:t xml:space="preserve"> ou de l’apprenante</w:t>
      </w:r>
    </w:p>
    <w:p w14:paraId="10942A2B" w14:textId="3812D114" w:rsidR="00E34A7E" w:rsidRPr="00AC6B84" w:rsidRDefault="007B4DAB" w:rsidP="00F71F1D">
      <w:pPr>
        <w:pStyle w:val="NormalWeb"/>
        <w:shd w:val="clear" w:color="auto" w:fill="FFFFFF"/>
        <w:adjustRightInd w:val="0"/>
        <w:spacing w:before="0" w:beforeAutospacing="0" w:after="120" w:afterAutospacing="0"/>
        <w:jc w:val="both"/>
        <w:textAlignment w:val="baseline"/>
        <w:rPr>
          <w:rFonts w:eastAsia="STKaiti"/>
          <w:iCs/>
        </w:rPr>
      </w:pPr>
      <w:r w:rsidRPr="00AC6B84">
        <w:rPr>
          <w:rFonts w:eastAsia="STKaiti"/>
          <w:iCs/>
        </w:rPr>
        <w:t>Ces systèmes</w:t>
      </w:r>
      <w:r w:rsidR="00D86C4A" w:rsidRPr="00AC6B84">
        <w:rPr>
          <w:rFonts w:eastAsia="STKaiti"/>
          <w:iCs/>
        </w:rPr>
        <w:t xml:space="preserve"> </w:t>
      </w:r>
      <w:r w:rsidRPr="00AC6B84">
        <w:rPr>
          <w:rFonts w:eastAsia="STKaiti"/>
          <w:iCs/>
        </w:rPr>
        <w:t xml:space="preserve">auteurs </w:t>
      </w:r>
      <w:r w:rsidR="00595554" w:rsidRPr="00AC6B84">
        <w:rPr>
          <w:rFonts w:eastAsia="STKaiti"/>
          <w:iCs/>
        </w:rPr>
        <w:t xml:space="preserve">se concentrent sur la modélisation et la mise en œuvre des interactions des </w:t>
      </w:r>
      <w:r w:rsidR="00444A37">
        <w:rPr>
          <w:rFonts w:eastAsia="STKaiti"/>
          <w:iCs/>
        </w:rPr>
        <w:t xml:space="preserve">personnes </w:t>
      </w:r>
      <w:r w:rsidR="00595554" w:rsidRPr="00AC6B84">
        <w:rPr>
          <w:rFonts w:eastAsia="STKaiti"/>
          <w:iCs/>
        </w:rPr>
        <w:t>apprenant</w:t>
      </w:r>
      <w:r w:rsidR="00444A37">
        <w:rPr>
          <w:rFonts w:eastAsia="STKaiti"/>
          <w:iCs/>
        </w:rPr>
        <w:t>e</w:t>
      </w:r>
      <w:r w:rsidR="00595554" w:rsidRPr="00AC6B84">
        <w:rPr>
          <w:rFonts w:eastAsia="STKaiti"/>
          <w:iCs/>
        </w:rPr>
        <w:t>s avec les E</w:t>
      </w:r>
      <w:r w:rsidR="001962E6" w:rsidRPr="00AC6B84">
        <w:rPr>
          <w:rFonts w:eastAsia="STKaiti"/>
          <w:iCs/>
        </w:rPr>
        <w:t>NA</w:t>
      </w:r>
      <w:r w:rsidR="00595554" w:rsidRPr="00AC6B84">
        <w:rPr>
          <w:rFonts w:eastAsia="STKaiti"/>
          <w:iCs/>
        </w:rPr>
        <w:t xml:space="preserve">. </w:t>
      </w:r>
      <w:r w:rsidR="007A5390" w:rsidRPr="00AC6B84">
        <w:rPr>
          <w:rFonts w:eastAsia="STKaiti"/>
          <w:iCs/>
        </w:rPr>
        <w:t xml:space="preserve">On en trouve deux sous-catégories : </w:t>
      </w:r>
      <w:r w:rsidR="00444A37">
        <w:rPr>
          <w:rFonts w:eastAsia="STKaiti"/>
          <w:iCs/>
          <w:lang w:eastAsia="fr-CA"/>
        </w:rPr>
        <w:t>1</w:t>
      </w:r>
      <w:r w:rsidR="00677C90" w:rsidRPr="00AC6B84">
        <w:rPr>
          <w:rFonts w:eastAsia="STKaiti"/>
          <w:iCs/>
          <w:lang w:eastAsia="fr-CA"/>
        </w:rPr>
        <w:t xml:space="preserve">) </w:t>
      </w:r>
      <w:r w:rsidR="00677C90" w:rsidRPr="00AC6B84">
        <w:rPr>
          <w:rFonts w:eastAsia="STKaiti"/>
          <w:spacing w:val="2"/>
        </w:rPr>
        <w:t xml:space="preserve">ceux </w:t>
      </w:r>
      <w:r w:rsidR="00677C90" w:rsidRPr="00AC6B84">
        <w:rPr>
          <w:rFonts w:eastAsia="STKaiti"/>
          <w:spacing w:val="-1"/>
        </w:rPr>
        <w:t>q</w:t>
      </w:r>
      <w:r w:rsidR="00677C90" w:rsidRPr="00AC6B84">
        <w:rPr>
          <w:rFonts w:eastAsia="STKaiti"/>
          <w:spacing w:val="1"/>
        </w:rPr>
        <w:t>u</w:t>
      </w:r>
      <w:r w:rsidR="00677C90" w:rsidRPr="00AC6B84">
        <w:rPr>
          <w:rFonts w:eastAsia="STKaiti"/>
        </w:rPr>
        <w:t>i</w:t>
      </w:r>
      <w:r w:rsidR="00677C90" w:rsidRPr="00AC6B84">
        <w:rPr>
          <w:rFonts w:eastAsia="STKaiti"/>
          <w:spacing w:val="2"/>
        </w:rPr>
        <w:t xml:space="preserve"> </w:t>
      </w:r>
      <w:r w:rsidR="00677C90" w:rsidRPr="00AC6B84">
        <w:rPr>
          <w:rFonts w:eastAsia="STKaiti"/>
        </w:rPr>
        <w:t xml:space="preserve">se </w:t>
      </w:r>
      <w:r w:rsidR="00677C90" w:rsidRPr="00AC6B84">
        <w:rPr>
          <w:rFonts w:eastAsia="STKaiti"/>
          <w:spacing w:val="1"/>
        </w:rPr>
        <w:t>pen</w:t>
      </w:r>
      <w:r w:rsidR="00677C90" w:rsidRPr="00AC6B84">
        <w:rPr>
          <w:rFonts w:eastAsia="STKaiti"/>
          <w:spacing w:val="-1"/>
        </w:rPr>
        <w:t>ch</w:t>
      </w:r>
      <w:r w:rsidR="00677C90" w:rsidRPr="00AC6B84">
        <w:rPr>
          <w:rFonts w:eastAsia="STKaiti"/>
          <w:spacing w:val="1"/>
        </w:rPr>
        <w:t>e</w:t>
      </w:r>
      <w:r w:rsidR="00677C90" w:rsidRPr="00AC6B84">
        <w:rPr>
          <w:rFonts w:eastAsia="STKaiti"/>
          <w:spacing w:val="-1"/>
        </w:rPr>
        <w:t>n</w:t>
      </w:r>
      <w:r w:rsidR="00677C90" w:rsidRPr="00AC6B84">
        <w:rPr>
          <w:rFonts w:eastAsia="STKaiti"/>
        </w:rPr>
        <w:t>t</w:t>
      </w:r>
      <w:r w:rsidR="00677C90" w:rsidRPr="00AC6B84">
        <w:rPr>
          <w:rFonts w:eastAsia="STKaiti"/>
          <w:spacing w:val="3"/>
        </w:rPr>
        <w:t xml:space="preserve"> </w:t>
      </w:r>
      <w:r w:rsidR="00677C90" w:rsidRPr="00AC6B84">
        <w:rPr>
          <w:rFonts w:eastAsia="STKaiti"/>
        </w:rPr>
        <w:t>s</w:t>
      </w:r>
      <w:r w:rsidR="00677C90" w:rsidRPr="00AC6B84">
        <w:rPr>
          <w:rFonts w:eastAsia="STKaiti"/>
          <w:spacing w:val="1"/>
        </w:rPr>
        <w:t>u</w:t>
      </w:r>
      <w:r w:rsidR="00677C90" w:rsidRPr="00AC6B84">
        <w:rPr>
          <w:rFonts w:eastAsia="STKaiti"/>
        </w:rPr>
        <w:t>r</w:t>
      </w:r>
      <w:r w:rsidR="00677C90" w:rsidRPr="00AC6B84">
        <w:rPr>
          <w:rFonts w:eastAsia="STKaiti"/>
          <w:spacing w:val="2"/>
        </w:rPr>
        <w:t xml:space="preserve"> </w:t>
      </w:r>
      <w:r w:rsidR="00677C90" w:rsidRPr="00AC6B84">
        <w:rPr>
          <w:rFonts w:eastAsia="STKaiti"/>
        </w:rPr>
        <w:t>l</w:t>
      </w:r>
      <w:r w:rsidR="00677C90" w:rsidRPr="00AC6B84">
        <w:rPr>
          <w:rFonts w:eastAsia="STKaiti"/>
          <w:spacing w:val="1"/>
        </w:rPr>
        <w:t>e</w:t>
      </w:r>
      <w:r w:rsidR="00677C90" w:rsidRPr="00AC6B84">
        <w:rPr>
          <w:rFonts w:eastAsia="STKaiti"/>
        </w:rPr>
        <w:t>s</w:t>
      </w:r>
      <w:r w:rsidR="00677C90" w:rsidRPr="00AC6B84">
        <w:rPr>
          <w:rFonts w:eastAsia="STKaiti"/>
          <w:spacing w:val="2"/>
        </w:rPr>
        <w:t xml:space="preserve"> </w:t>
      </w:r>
      <w:r w:rsidR="00677C90" w:rsidRPr="00AC6B84">
        <w:rPr>
          <w:rFonts w:eastAsia="STKaiti"/>
          <w:spacing w:val="-2"/>
        </w:rPr>
        <w:t>i</w:t>
      </w:r>
      <w:r w:rsidR="00677C90" w:rsidRPr="00AC6B84">
        <w:rPr>
          <w:rFonts w:eastAsia="STKaiti"/>
          <w:spacing w:val="1"/>
        </w:rPr>
        <w:t>nt</w:t>
      </w:r>
      <w:r w:rsidR="00677C90" w:rsidRPr="00AC6B84">
        <w:rPr>
          <w:rFonts w:eastAsia="STKaiti"/>
          <w:spacing w:val="-2"/>
        </w:rPr>
        <w:t>e</w:t>
      </w:r>
      <w:r w:rsidR="00677C90" w:rsidRPr="00AC6B84">
        <w:rPr>
          <w:rFonts w:eastAsia="STKaiti"/>
        </w:rPr>
        <w:t>r</w:t>
      </w:r>
      <w:r w:rsidR="00677C90" w:rsidRPr="00AC6B84">
        <w:rPr>
          <w:rFonts w:eastAsia="STKaiti"/>
          <w:spacing w:val="-2"/>
        </w:rPr>
        <w:t>a</w:t>
      </w:r>
      <w:r w:rsidR="00677C90" w:rsidRPr="00AC6B84">
        <w:rPr>
          <w:rFonts w:eastAsia="STKaiti"/>
          <w:spacing w:val="-1"/>
        </w:rPr>
        <w:t>c</w:t>
      </w:r>
      <w:r w:rsidR="00677C90" w:rsidRPr="00AC6B84">
        <w:rPr>
          <w:rFonts w:eastAsia="STKaiti"/>
          <w:spacing w:val="1"/>
        </w:rPr>
        <w:t>t</w:t>
      </w:r>
      <w:r w:rsidR="00677C90" w:rsidRPr="00AC6B84">
        <w:rPr>
          <w:rFonts w:eastAsia="STKaiti"/>
        </w:rPr>
        <w:t>i</w:t>
      </w:r>
      <w:r w:rsidR="00677C90" w:rsidRPr="00AC6B84">
        <w:rPr>
          <w:rFonts w:eastAsia="STKaiti"/>
          <w:spacing w:val="1"/>
        </w:rPr>
        <w:t>on</w:t>
      </w:r>
      <w:r w:rsidR="00677C90" w:rsidRPr="00AC6B84">
        <w:rPr>
          <w:rFonts w:eastAsia="STKaiti"/>
        </w:rPr>
        <w:t>s</w:t>
      </w:r>
      <w:r w:rsidR="00677C90" w:rsidRPr="00AC6B84">
        <w:rPr>
          <w:rFonts w:eastAsia="STKaiti"/>
          <w:spacing w:val="2"/>
        </w:rPr>
        <w:t xml:space="preserve"> </w:t>
      </w:r>
      <w:r w:rsidR="00677C90" w:rsidRPr="00AC6B84">
        <w:rPr>
          <w:rFonts w:eastAsia="STKaiti"/>
          <w:spacing w:val="-1"/>
        </w:rPr>
        <w:t>q</w:t>
      </w:r>
      <w:r w:rsidR="00677C90" w:rsidRPr="00AC6B84">
        <w:rPr>
          <w:rFonts w:eastAsia="STKaiti"/>
          <w:spacing w:val="1"/>
        </w:rPr>
        <w:t>u</w:t>
      </w:r>
      <w:r w:rsidR="00DA1839">
        <w:rPr>
          <w:rFonts w:eastAsia="STKaiti"/>
        </w:rPr>
        <w:t>’</w:t>
      </w:r>
      <w:r w:rsidR="00677C90" w:rsidRPr="00AC6B84">
        <w:rPr>
          <w:rFonts w:eastAsia="STKaiti"/>
          <w:spacing w:val="-2"/>
        </w:rPr>
        <w:t>o</w:t>
      </w:r>
      <w:r w:rsidR="00677C90" w:rsidRPr="00AC6B84">
        <w:rPr>
          <w:rFonts w:eastAsia="STKaiti"/>
        </w:rPr>
        <w:t>n</w:t>
      </w:r>
      <w:r w:rsidR="00677C90" w:rsidRPr="00AC6B84">
        <w:rPr>
          <w:rFonts w:eastAsia="STKaiti"/>
          <w:spacing w:val="3"/>
        </w:rPr>
        <w:t xml:space="preserve"> </w:t>
      </w:r>
      <w:r w:rsidR="00677C90" w:rsidRPr="00AC6B84">
        <w:rPr>
          <w:rFonts w:eastAsia="STKaiti"/>
          <w:spacing w:val="1"/>
        </w:rPr>
        <w:t>t</w:t>
      </w:r>
      <w:r w:rsidR="00677C90" w:rsidRPr="00AC6B84">
        <w:rPr>
          <w:rFonts w:eastAsia="STKaiti"/>
        </w:rPr>
        <w:t>r</w:t>
      </w:r>
      <w:r w:rsidR="00677C90" w:rsidRPr="00AC6B84">
        <w:rPr>
          <w:rFonts w:eastAsia="STKaiti"/>
          <w:spacing w:val="-2"/>
        </w:rPr>
        <w:t>o</w:t>
      </w:r>
      <w:r w:rsidR="00677C90" w:rsidRPr="00AC6B84">
        <w:rPr>
          <w:rFonts w:eastAsia="STKaiti"/>
          <w:spacing w:val="1"/>
        </w:rPr>
        <w:t>u</w:t>
      </w:r>
      <w:r w:rsidR="00677C90" w:rsidRPr="00AC6B84">
        <w:rPr>
          <w:rFonts w:eastAsia="STKaiti"/>
        </w:rPr>
        <w:t>ve</w:t>
      </w:r>
      <w:r w:rsidR="00677C90" w:rsidRPr="00AC6B84">
        <w:rPr>
          <w:rFonts w:eastAsia="STKaiti"/>
          <w:spacing w:val="3"/>
        </w:rPr>
        <w:t xml:space="preserve"> </w:t>
      </w:r>
      <w:r w:rsidR="00677C90" w:rsidRPr="00AC6B84">
        <w:rPr>
          <w:rFonts w:eastAsia="STKaiti"/>
          <w:spacing w:val="1"/>
        </w:rPr>
        <w:t>d</w:t>
      </w:r>
      <w:r w:rsidR="00677C90" w:rsidRPr="00AC6B84">
        <w:rPr>
          <w:rFonts w:eastAsia="STKaiti"/>
          <w:spacing w:val="-2"/>
        </w:rPr>
        <w:t>a</w:t>
      </w:r>
      <w:r w:rsidR="00677C90" w:rsidRPr="00AC6B84">
        <w:rPr>
          <w:rFonts w:eastAsia="STKaiti"/>
          <w:spacing w:val="-1"/>
        </w:rPr>
        <w:t>n</w:t>
      </w:r>
      <w:r w:rsidR="00677C90" w:rsidRPr="00AC6B84">
        <w:rPr>
          <w:rFonts w:eastAsia="STKaiti"/>
        </w:rPr>
        <w:t>s</w:t>
      </w:r>
      <w:r w:rsidR="00677C90" w:rsidRPr="00AC6B84">
        <w:rPr>
          <w:rFonts w:eastAsia="STKaiti"/>
          <w:spacing w:val="2"/>
        </w:rPr>
        <w:t xml:space="preserve"> </w:t>
      </w:r>
      <w:r w:rsidR="00677C90" w:rsidRPr="00AC6B84">
        <w:rPr>
          <w:rFonts w:eastAsia="STKaiti"/>
        </w:rPr>
        <w:t>l</w:t>
      </w:r>
      <w:r w:rsidR="00677C90" w:rsidRPr="00AC6B84">
        <w:rPr>
          <w:rFonts w:eastAsia="STKaiti"/>
          <w:spacing w:val="1"/>
        </w:rPr>
        <w:t>e</w:t>
      </w:r>
      <w:r w:rsidR="00677C90" w:rsidRPr="00AC6B84">
        <w:rPr>
          <w:rFonts w:eastAsia="STKaiti"/>
        </w:rPr>
        <w:t>s</w:t>
      </w:r>
      <w:r w:rsidR="00677C90" w:rsidRPr="00AC6B84">
        <w:rPr>
          <w:rFonts w:eastAsia="STKaiti"/>
          <w:spacing w:val="2"/>
        </w:rPr>
        <w:t xml:space="preserve"> </w:t>
      </w:r>
      <w:r w:rsidR="00C1084F" w:rsidRPr="00AC6B84">
        <w:rPr>
          <w:rFonts w:eastAsia="STKaiti"/>
        </w:rPr>
        <w:t>EIA</w:t>
      </w:r>
      <w:r w:rsidR="00677C90" w:rsidRPr="00AC6B84">
        <w:rPr>
          <w:rFonts w:eastAsia="STKaiti"/>
          <w:spacing w:val="1"/>
        </w:rPr>
        <w:t xml:space="preserve"> pour </w:t>
      </w:r>
      <w:r w:rsidR="00677C90" w:rsidRPr="00AC6B84">
        <w:rPr>
          <w:rFonts w:eastAsia="STKaiti"/>
        </w:rPr>
        <w:t>l</w:t>
      </w:r>
      <w:r w:rsidR="00DA1839">
        <w:rPr>
          <w:rFonts w:eastAsia="STKaiti"/>
        </w:rPr>
        <w:t>’</w:t>
      </w:r>
      <w:r w:rsidR="00677C90" w:rsidRPr="00AC6B84">
        <w:rPr>
          <w:rFonts w:eastAsia="STKaiti"/>
        </w:rPr>
        <w:t>a</w:t>
      </w:r>
      <w:r w:rsidR="00677C90" w:rsidRPr="00AC6B84">
        <w:rPr>
          <w:rFonts w:eastAsia="STKaiti"/>
          <w:spacing w:val="1"/>
        </w:rPr>
        <w:t>pp</w:t>
      </w:r>
      <w:r w:rsidR="00677C90" w:rsidRPr="00AC6B84">
        <w:rPr>
          <w:rFonts w:eastAsia="STKaiti"/>
        </w:rPr>
        <w:t>r</w:t>
      </w:r>
      <w:r w:rsidR="00677C90" w:rsidRPr="00AC6B84">
        <w:rPr>
          <w:rFonts w:eastAsia="STKaiti"/>
          <w:spacing w:val="-2"/>
        </w:rPr>
        <w:t>e</w:t>
      </w:r>
      <w:r w:rsidR="00677C90" w:rsidRPr="00AC6B84">
        <w:rPr>
          <w:rFonts w:eastAsia="STKaiti"/>
          <w:spacing w:val="1"/>
        </w:rPr>
        <w:t>nt</w:t>
      </w:r>
      <w:r w:rsidR="00677C90" w:rsidRPr="00AC6B84">
        <w:rPr>
          <w:rFonts w:eastAsia="STKaiti"/>
        </w:rPr>
        <w:t>issa</w:t>
      </w:r>
      <w:r w:rsidR="00677C90" w:rsidRPr="00AC6B84">
        <w:rPr>
          <w:rFonts w:eastAsia="STKaiti"/>
          <w:spacing w:val="-3"/>
        </w:rPr>
        <w:t>g</w:t>
      </w:r>
      <w:r w:rsidR="00677C90" w:rsidRPr="00AC6B84">
        <w:rPr>
          <w:rFonts w:eastAsia="STKaiti"/>
        </w:rPr>
        <w:t xml:space="preserve">e </w:t>
      </w:r>
      <w:r w:rsidR="00677C90" w:rsidRPr="00AC6B84">
        <w:rPr>
          <w:rFonts w:eastAsia="STKaiti"/>
          <w:spacing w:val="1"/>
        </w:rPr>
        <w:t>p</w:t>
      </w:r>
      <w:r w:rsidR="00677C90" w:rsidRPr="00AC6B84">
        <w:rPr>
          <w:rFonts w:eastAsia="STKaiti"/>
        </w:rPr>
        <w:t xml:space="preserve">ar la </w:t>
      </w:r>
      <w:r w:rsidR="00677C90" w:rsidRPr="00AC6B84">
        <w:rPr>
          <w:rFonts w:eastAsia="STKaiti"/>
          <w:spacing w:val="-1"/>
        </w:rPr>
        <w:t>d</w:t>
      </w:r>
      <w:r w:rsidR="00677C90" w:rsidRPr="00AC6B84">
        <w:rPr>
          <w:rFonts w:eastAsia="STKaiti"/>
          <w:spacing w:val="1"/>
        </w:rPr>
        <w:t>é</w:t>
      </w:r>
      <w:r w:rsidR="00677C90" w:rsidRPr="00AC6B84">
        <w:rPr>
          <w:rFonts w:eastAsia="STKaiti"/>
          <w:spacing w:val="-1"/>
        </w:rPr>
        <w:t>c</w:t>
      </w:r>
      <w:r w:rsidR="00677C90" w:rsidRPr="00AC6B84">
        <w:rPr>
          <w:rFonts w:eastAsia="STKaiti"/>
          <w:spacing w:val="1"/>
        </w:rPr>
        <w:t>ou</w:t>
      </w:r>
      <w:r w:rsidR="00677C90" w:rsidRPr="00AC6B84">
        <w:rPr>
          <w:rFonts w:eastAsia="STKaiti"/>
        </w:rPr>
        <w:t>v</w:t>
      </w:r>
      <w:r w:rsidR="00677C90" w:rsidRPr="00AC6B84">
        <w:rPr>
          <w:rFonts w:eastAsia="STKaiti"/>
          <w:spacing w:val="1"/>
        </w:rPr>
        <w:t>e</w:t>
      </w:r>
      <w:r w:rsidR="00677C90" w:rsidRPr="00AC6B84">
        <w:rPr>
          <w:rFonts w:eastAsia="STKaiti"/>
        </w:rPr>
        <w:t>r</w:t>
      </w:r>
      <w:r w:rsidR="00677C90" w:rsidRPr="00AC6B84">
        <w:rPr>
          <w:rFonts w:eastAsia="STKaiti"/>
          <w:spacing w:val="-1"/>
        </w:rPr>
        <w:t>t</w:t>
      </w:r>
      <w:r w:rsidR="00677C90" w:rsidRPr="00AC6B84">
        <w:rPr>
          <w:rFonts w:eastAsia="STKaiti"/>
          <w:spacing w:val="1"/>
        </w:rPr>
        <w:t xml:space="preserve">e et </w:t>
      </w:r>
      <w:r w:rsidR="00677C90" w:rsidRPr="00AC6B84">
        <w:rPr>
          <w:rFonts w:eastAsia="STKaiti"/>
          <w:iCs/>
        </w:rPr>
        <w:t>2</w:t>
      </w:r>
      <w:r w:rsidR="00413B80" w:rsidRPr="00AC6B84">
        <w:rPr>
          <w:rFonts w:eastAsia="STKaiti"/>
          <w:iCs/>
        </w:rPr>
        <w:t xml:space="preserve">) </w:t>
      </w:r>
      <w:r w:rsidR="007A5390" w:rsidRPr="00AC6B84">
        <w:rPr>
          <w:rFonts w:eastAsia="STKaiti"/>
          <w:iCs/>
        </w:rPr>
        <w:t>ceux</w:t>
      </w:r>
      <w:r w:rsidR="00413B80" w:rsidRPr="00AC6B84">
        <w:rPr>
          <w:rFonts w:eastAsia="STKaiti"/>
          <w:iCs/>
        </w:rPr>
        <w:t xml:space="preserve"> qui se penchent sur les actions qu</w:t>
      </w:r>
      <w:r w:rsidR="00DA1839">
        <w:rPr>
          <w:rFonts w:eastAsia="STKaiti"/>
          <w:iCs/>
        </w:rPr>
        <w:t>’</w:t>
      </w:r>
      <w:r w:rsidR="00413B80" w:rsidRPr="00AC6B84">
        <w:rPr>
          <w:rFonts w:eastAsia="STKaiti"/>
          <w:iCs/>
        </w:rPr>
        <w:t xml:space="preserve">on trouve classiquement dans un </w:t>
      </w:r>
      <w:r w:rsidR="00C1084F" w:rsidRPr="00AC6B84">
        <w:rPr>
          <w:rFonts w:eastAsia="STKaiti"/>
          <w:iCs/>
        </w:rPr>
        <w:t>EIA</w:t>
      </w:r>
      <w:r w:rsidR="00413B80" w:rsidRPr="00AC6B84">
        <w:rPr>
          <w:rFonts w:eastAsia="STKaiti"/>
          <w:iCs/>
        </w:rPr>
        <w:t xml:space="preserve"> de type STI</w:t>
      </w:r>
      <w:r w:rsidR="001D6A3F" w:rsidRPr="00AC6B84">
        <w:rPr>
          <w:rFonts w:eastAsia="STKaiti"/>
          <w:iCs/>
        </w:rPr>
        <w:t xml:space="preserve"> pour la résolution de </w:t>
      </w:r>
      <w:r w:rsidR="001D6A3F" w:rsidRPr="00AC6B84">
        <w:rPr>
          <w:rFonts w:eastAsia="STKaiti"/>
          <w:iCs/>
          <w:lang w:eastAsia="fr-CA"/>
        </w:rPr>
        <w:t>problèmes</w:t>
      </w:r>
      <w:r w:rsidR="00595554" w:rsidRPr="00AC6B84">
        <w:rPr>
          <w:rFonts w:eastAsia="STKaiti"/>
        </w:rPr>
        <w:t xml:space="preserve">. </w:t>
      </w:r>
    </w:p>
    <w:p w14:paraId="603BFAAC" w14:textId="30385417" w:rsidR="00677C90" w:rsidRPr="00AC6B84" w:rsidRDefault="00600D21" w:rsidP="00B56C90">
      <w:pPr>
        <w:pStyle w:val="Paragraphedeliste"/>
        <w:adjustRightInd w:val="0"/>
        <w:ind w:right="-7"/>
        <w:rPr>
          <w:rFonts w:eastAsia="STKaiti"/>
        </w:rPr>
      </w:pPr>
      <w:r w:rsidRPr="00600D21">
        <w:rPr>
          <w:rFonts w:eastAsia="STKaiti"/>
          <w:iCs/>
        </w:rPr>
        <w:t>Dans les</w:t>
      </w:r>
      <w:r w:rsidRPr="00AC6B84">
        <w:rPr>
          <w:rFonts w:eastAsia="STKaiti"/>
          <w:i/>
        </w:rPr>
        <w:t xml:space="preserve"> </w:t>
      </w:r>
      <w:r w:rsidR="00677C90" w:rsidRPr="00AC6B84">
        <w:rPr>
          <w:rFonts w:eastAsia="STKaiti"/>
          <w:i/>
        </w:rPr>
        <w:t>systèmes</w:t>
      </w:r>
      <w:r w:rsidR="00D86C4A" w:rsidRPr="00AC6B84">
        <w:rPr>
          <w:rFonts w:eastAsia="STKaiti"/>
          <w:i/>
        </w:rPr>
        <w:t xml:space="preserve"> </w:t>
      </w:r>
      <w:r>
        <w:rPr>
          <w:rFonts w:eastAsia="STKaiti"/>
          <w:i/>
        </w:rPr>
        <w:t>de simulation</w:t>
      </w:r>
      <w:r w:rsidR="007E6791">
        <w:rPr>
          <w:rFonts w:eastAsia="STKaiti"/>
          <w:i/>
        </w:rPr>
        <w:t>s</w:t>
      </w:r>
      <w:r w:rsidR="00F94F77">
        <w:rPr>
          <w:rFonts w:eastAsia="STKaiti"/>
          <w:i/>
        </w:rPr>
        <w:t xml:space="preserve"> </w:t>
      </w:r>
      <w:r w:rsidR="00F94F77" w:rsidRPr="00F94F77">
        <w:rPr>
          <w:rFonts w:eastAsia="STKaiti"/>
          <w:iCs/>
        </w:rPr>
        <w:t>ou les</w:t>
      </w:r>
      <w:r>
        <w:rPr>
          <w:rFonts w:eastAsia="STKaiti"/>
          <w:i/>
        </w:rPr>
        <w:t xml:space="preserve"> micromondes</w:t>
      </w:r>
      <w:r>
        <w:rPr>
          <w:rFonts w:eastAsia="STKaiti"/>
        </w:rPr>
        <w:t>,</w:t>
      </w:r>
      <w:r w:rsidR="00083035" w:rsidRPr="00AC6B84">
        <w:rPr>
          <w:rFonts w:eastAsia="STKaiti"/>
        </w:rPr>
        <w:t xml:space="preserve"> </w:t>
      </w:r>
      <w:r w:rsidR="00677C90" w:rsidRPr="00AC6B84">
        <w:rPr>
          <w:rFonts w:eastAsia="STKaiti"/>
        </w:rPr>
        <w:t xml:space="preserve">la </w:t>
      </w:r>
      <w:r w:rsidR="00677C90" w:rsidRPr="00AC6B84">
        <w:rPr>
          <w:rFonts w:eastAsia="STKaiti"/>
          <w:spacing w:val="1"/>
        </w:rPr>
        <w:t>t</w:t>
      </w:r>
      <w:r w:rsidR="00677C90" w:rsidRPr="00AC6B84">
        <w:rPr>
          <w:rFonts w:eastAsia="STKaiti"/>
        </w:rPr>
        <w:t>â</w:t>
      </w:r>
      <w:r w:rsidR="00677C90" w:rsidRPr="00AC6B84">
        <w:rPr>
          <w:rFonts w:eastAsia="STKaiti"/>
          <w:spacing w:val="-1"/>
        </w:rPr>
        <w:t>c</w:t>
      </w:r>
      <w:r w:rsidR="00677C90" w:rsidRPr="00AC6B84">
        <w:rPr>
          <w:rFonts w:eastAsia="STKaiti"/>
          <w:spacing w:val="1"/>
        </w:rPr>
        <w:t>h</w:t>
      </w:r>
      <w:r w:rsidR="00677C90" w:rsidRPr="00AC6B84">
        <w:rPr>
          <w:rFonts w:eastAsia="STKaiti"/>
        </w:rPr>
        <w:t xml:space="preserve">e </w:t>
      </w:r>
      <w:r w:rsidR="00677C90" w:rsidRPr="00AC6B84">
        <w:rPr>
          <w:rFonts w:eastAsia="STKaiti"/>
          <w:spacing w:val="1"/>
        </w:rPr>
        <w:t>d</w:t>
      </w:r>
      <w:r w:rsidR="00677C90" w:rsidRPr="00AC6B84">
        <w:rPr>
          <w:rFonts w:eastAsia="STKaiti"/>
        </w:rPr>
        <w:t xml:space="preserve">e </w:t>
      </w:r>
      <w:r w:rsidR="00677C90" w:rsidRPr="00AC6B84">
        <w:rPr>
          <w:rFonts w:eastAsia="STKaiti"/>
          <w:spacing w:val="-1"/>
        </w:rPr>
        <w:t>c</w:t>
      </w:r>
      <w:r w:rsidR="00677C90" w:rsidRPr="00AC6B84">
        <w:rPr>
          <w:rFonts w:eastAsia="STKaiti"/>
          <w:spacing w:val="1"/>
        </w:rPr>
        <w:t>on</w:t>
      </w:r>
      <w:r w:rsidR="00677C90" w:rsidRPr="00AC6B84">
        <w:rPr>
          <w:rFonts w:eastAsia="STKaiti"/>
          <w:spacing w:val="-1"/>
        </w:rPr>
        <w:t>c</w:t>
      </w:r>
      <w:r w:rsidR="00677C90" w:rsidRPr="00AC6B84">
        <w:rPr>
          <w:rFonts w:eastAsia="STKaiti"/>
          <w:spacing w:val="-2"/>
        </w:rPr>
        <w:t>e</w:t>
      </w:r>
      <w:r w:rsidR="00677C90" w:rsidRPr="00AC6B84">
        <w:rPr>
          <w:rFonts w:eastAsia="STKaiti"/>
          <w:spacing w:val="1"/>
        </w:rPr>
        <w:t>pt</w:t>
      </w:r>
      <w:r w:rsidR="00677C90" w:rsidRPr="00AC6B84">
        <w:rPr>
          <w:rFonts w:eastAsia="STKaiti"/>
        </w:rPr>
        <w:t>i</w:t>
      </w:r>
      <w:r w:rsidR="00677C90" w:rsidRPr="00AC6B84">
        <w:rPr>
          <w:rFonts w:eastAsia="STKaiti"/>
          <w:spacing w:val="-2"/>
        </w:rPr>
        <w:t>o</w:t>
      </w:r>
      <w:r w:rsidR="00677C90" w:rsidRPr="00AC6B84">
        <w:rPr>
          <w:rFonts w:eastAsia="STKaiti"/>
        </w:rPr>
        <w:t xml:space="preserve">n </w:t>
      </w:r>
      <w:r w:rsidR="00677C90" w:rsidRPr="00AC6B84">
        <w:rPr>
          <w:rFonts w:eastAsia="STKaiti"/>
          <w:spacing w:val="-1"/>
        </w:rPr>
        <w:t>c</w:t>
      </w:r>
      <w:r w:rsidR="00677C90" w:rsidRPr="00AC6B84">
        <w:rPr>
          <w:rFonts w:eastAsia="STKaiti"/>
          <w:spacing w:val="1"/>
        </w:rPr>
        <w:t>on</w:t>
      </w:r>
      <w:r w:rsidR="00677C90" w:rsidRPr="00AC6B84">
        <w:rPr>
          <w:rFonts w:eastAsia="STKaiti"/>
          <w:spacing w:val="-1"/>
        </w:rPr>
        <w:t>c</w:t>
      </w:r>
      <w:r w:rsidR="00677C90" w:rsidRPr="00AC6B84">
        <w:rPr>
          <w:rFonts w:eastAsia="STKaiti"/>
        </w:rPr>
        <w:t>er</w:t>
      </w:r>
      <w:r w:rsidR="00677C90" w:rsidRPr="00AC6B84">
        <w:rPr>
          <w:rFonts w:eastAsia="STKaiti"/>
          <w:spacing w:val="-1"/>
        </w:rPr>
        <w:t>n</w:t>
      </w:r>
      <w:r w:rsidR="00677C90" w:rsidRPr="00AC6B84">
        <w:rPr>
          <w:rFonts w:eastAsia="STKaiti"/>
        </w:rPr>
        <w:t>e s</w:t>
      </w:r>
      <w:r w:rsidR="00677C90" w:rsidRPr="00AC6B84">
        <w:rPr>
          <w:rFonts w:eastAsia="STKaiti"/>
          <w:spacing w:val="1"/>
        </w:rPr>
        <w:t>u</w:t>
      </w:r>
      <w:r w:rsidR="00677C90" w:rsidRPr="00AC6B84">
        <w:rPr>
          <w:rFonts w:eastAsia="STKaiti"/>
        </w:rPr>
        <w:t>r</w:t>
      </w:r>
      <w:r w:rsidR="00677C90" w:rsidRPr="00AC6B84">
        <w:rPr>
          <w:rFonts w:eastAsia="STKaiti"/>
          <w:spacing w:val="1"/>
        </w:rPr>
        <w:t>t</w:t>
      </w:r>
      <w:r w:rsidR="00677C90" w:rsidRPr="00AC6B84">
        <w:rPr>
          <w:rFonts w:eastAsia="STKaiti"/>
          <w:spacing w:val="-2"/>
        </w:rPr>
        <w:t>o</w:t>
      </w:r>
      <w:r w:rsidR="00677C90" w:rsidRPr="00AC6B84">
        <w:rPr>
          <w:rFonts w:eastAsia="STKaiti"/>
          <w:spacing w:val="1"/>
        </w:rPr>
        <w:t>u</w:t>
      </w:r>
      <w:r w:rsidR="00677C90" w:rsidRPr="00AC6B84">
        <w:rPr>
          <w:rFonts w:eastAsia="STKaiti"/>
        </w:rPr>
        <w:t>t l</w:t>
      </w:r>
      <w:r w:rsidR="00DA1839">
        <w:rPr>
          <w:rFonts w:eastAsia="STKaiti"/>
        </w:rPr>
        <w:t>’</w:t>
      </w:r>
      <w:r w:rsidR="00677C90" w:rsidRPr="00AC6B84">
        <w:rPr>
          <w:rFonts w:eastAsia="STKaiti"/>
          <w:spacing w:val="1"/>
        </w:rPr>
        <w:t>é</w:t>
      </w:r>
      <w:r w:rsidR="00677C90" w:rsidRPr="00AC6B84">
        <w:rPr>
          <w:rFonts w:eastAsia="STKaiti"/>
        </w:rPr>
        <w:t>l</w:t>
      </w:r>
      <w:r w:rsidR="00677C90" w:rsidRPr="00AC6B84">
        <w:rPr>
          <w:rFonts w:eastAsia="STKaiti"/>
          <w:spacing w:val="-2"/>
        </w:rPr>
        <w:t>a</w:t>
      </w:r>
      <w:r w:rsidR="00677C90" w:rsidRPr="00AC6B84">
        <w:rPr>
          <w:rFonts w:eastAsia="STKaiti"/>
          <w:spacing w:val="1"/>
        </w:rPr>
        <w:t>bo</w:t>
      </w:r>
      <w:r w:rsidR="00677C90" w:rsidRPr="00AC6B84">
        <w:rPr>
          <w:rFonts w:eastAsia="STKaiti"/>
        </w:rPr>
        <w:t>r</w:t>
      </w:r>
      <w:r w:rsidR="00677C90" w:rsidRPr="00AC6B84">
        <w:rPr>
          <w:rFonts w:eastAsia="STKaiti"/>
          <w:spacing w:val="-2"/>
        </w:rPr>
        <w:t>a</w:t>
      </w:r>
      <w:r w:rsidR="00677C90" w:rsidRPr="00AC6B84">
        <w:rPr>
          <w:rFonts w:eastAsia="STKaiti"/>
          <w:spacing w:val="1"/>
        </w:rPr>
        <w:t>t</w:t>
      </w:r>
      <w:r w:rsidR="00677C90" w:rsidRPr="00AC6B84">
        <w:rPr>
          <w:rFonts w:eastAsia="STKaiti"/>
        </w:rPr>
        <w:t>i</w:t>
      </w:r>
      <w:r w:rsidR="00677C90" w:rsidRPr="00AC6B84">
        <w:rPr>
          <w:rFonts w:eastAsia="STKaiti"/>
          <w:spacing w:val="1"/>
        </w:rPr>
        <w:t>o</w:t>
      </w:r>
      <w:r w:rsidR="00677C90" w:rsidRPr="00AC6B84">
        <w:rPr>
          <w:rFonts w:eastAsia="STKaiti"/>
        </w:rPr>
        <w:t xml:space="preserve">n </w:t>
      </w:r>
      <w:r w:rsidR="00677C90" w:rsidRPr="00AC6B84">
        <w:rPr>
          <w:rFonts w:eastAsia="STKaiti"/>
          <w:spacing w:val="1"/>
        </w:rPr>
        <w:t>de</w:t>
      </w:r>
      <w:r w:rsidR="00677C90" w:rsidRPr="00AC6B84">
        <w:rPr>
          <w:rFonts w:eastAsia="STKaiti"/>
          <w:spacing w:val="-2"/>
        </w:rPr>
        <w:t xml:space="preserve"> </w:t>
      </w:r>
      <w:r w:rsidR="00677C90" w:rsidRPr="00AC6B84">
        <w:rPr>
          <w:rFonts w:eastAsia="STKaiti"/>
        </w:rPr>
        <w:t>sim</w:t>
      </w:r>
      <w:r w:rsidR="00677C90" w:rsidRPr="00AC6B84">
        <w:rPr>
          <w:rFonts w:eastAsia="STKaiti"/>
          <w:spacing w:val="1"/>
        </w:rPr>
        <w:t>u</w:t>
      </w:r>
      <w:r w:rsidR="00677C90" w:rsidRPr="00AC6B84">
        <w:rPr>
          <w:rFonts w:eastAsia="STKaiti"/>
        </w:rPr>
        <w:t>l</w:t>
      </w:r>
      <w:r w:rsidR="00677C90" w:rsidRPr="00AC6B84">
        <w:rPr>
          <w:rFonts w:eastAsia="STKaiti"/>
          <w:spacing w:val="-2"/>
        </w:rPr>
        <w:t>a</w:t>
      </w:r>
      <w:r w:rsidR="00677C90" w:rsidRPr="00AC6B84">
        <w:rPr>
          <w:rFonts w:eastAsia="STKaiti"/>
          <w:spacing w:val="1"/>
        </w:rPr>
        <w:t>t</w:t>
      </w:r>
      <w:r w:rsidR="00677C90" w:rsidRPr="00AC6B84">
        <w:rPr>
          <w:rFonts w:eastAsia="STKaiti"/>
        </w:rPr>
        <w:t>i</w:t>
      </w:r>
      <w:r w:rsidR="00677C90" w:rsidRPr="00AC6B84">
        <w:rPr>
          <w:rFonts w:eastAsia="STKaiti"/>
          <w:spacing w:val="1"/>
        </w:rPr>
        <w:t>on</w:t>
      </w:r>
      <w:r w:rsidR="00677C90" w:rsidRPr="00AC6B84">
        <w:rPr>
          <w:rFonts w:eastAsia="STKaiti"/>
        </w:rPr>
        <w:t>s</w:t>
      </w:r>
      <w:r w:rsidR="00677C90" w:rsidRPr="00AC6B84">
        <w:rPr>
          <w:rFonts w:eastAsia="STKaiti"/>
          <w:spacing w:val="-2"/>
        </w:rPr>
        <w:t xml:space="preserve"> ou de micromondes </w:t>
      </w:r>
      <w:r w:rsidR="00677C90" w:rsidRPr="00AC6B84">
        <w:rPr>
          <w:rFonts w:eastAsia="STKaiti"/>
          <w:spacing w:val="1"/>
        </w:rPr>
        <w:t>q</w:t>
      </w:r>
      <w:r w:rsidR="00677C90" w:rsidRPr="00AC6B84">
        <w:rPr>
          <w:rFonts w:eastAsia="STKaiti"/>
          <w:spacing w:val="-1"/>
        </w:rPr>
        <w:t>u</w:t>
      </w:r>
      <w:r w:rsidR="00677C90" w:rsidRPr="00AC6B84">
        <w:rPr>
          <w:rFonts w:eastAsia="STKaiti"/>
        </w:rPr>
        <w:t>i</w:t>
      </w:r>
      <w:r w:rsidR="00677C90" w:rsidRPr="00AC6B84">
        <w:rPr>
          <w:rFonts w:eastAsia="STKaiti"/>
          <w:spacing w:val="1"/>
        </w:rPr>
        <w:t xml:space="preserve"> </w:t>
      </w:r>
      <w:r w:rsidR="00677C90" w:rsidRPr="00AC6B84">
        <w:rPr>
          <w:rFonts w:eastAsia="STKaiti"/>
        </w:rPr>
        <w:t>s</w:t>
      </w:r>
      <w:r w:rsidR="00677C90" w:rsidRPr="00AC6B84">
        <w:rPr>
          <w:rFonts w:eastAsia="STKaiti"/>
          <w:spacing w:val="1"/>
        </w:rPr>
        <w:t>e</w:t>
      </w:r>
      <w:r w:rsidR="00677C90" w:rsidRPr="00AC6B84">
        <w:rPr>
          <w:rFonts w:eastAsia="STKaiti"/>
        </w:rPr>
        <w:t>rvir</w:t>
      </w:r>
      <w:r w:rsidR="00677C90" w:rsidRPr="00AC6B84">
        <w:rPr>
          <w:rFonts w:eastAsia="STKaiti"/>
          <w:spacing w:val="-2"/>
        </w:rPr>
        <w:t>o</w:t>
      </w:r>
      <w:r w:rsidR="00677C90" w:rsidRPr="00AC6B84">
        <w:rPr>
          <w:rFonts w:eastAsia="STKaiti"/>
          <w:spacing w:val="-1"/>
        </w:rPr>
        <w:t>n</w:t>
      </w:r>
      <w:r w:rsidR="00677C90" w:rsidRPr="00AC6B84">
        <w:rPr>
          <w:rFonts w:eastAsia="STKaiti"/>
        </w:rPr>
        <w:t>t</w:t>
      </w:r>
      <w:r w:rsidR="00677C90" w:rsidRPr="00AC6B84">
        <w:rPr>
          <w:rFonts w:eastAsia="STKaiti"/>
          <w:spacing w:val="2"/>
        </w:rPr>
        <w:t xml:space="preserve"> </w:t>
      </w:r>
      <w:r w:rsidR="00677C90" w:rsidRPr="00AC6B84">
        <w:rPr>
          <w:rFonts w:eastAsia="STKaiti"/>
        </w:rPr>
        <w:t>à</w:t>
      </w:r>
      <w:r w:rsidR="00677C90" w:rsidRPr="00AC6B84">
        <w:rPr>
          <w:rFonts w:eastAsia="STKaiti"/>
          <w:spacing w:val="1"/>
        </w:rPr>
        <w:t xml:space="preserve"> </w:t>
      </w:r>
      <w:r w:rsidR="00677C90" w:rsidRPr="00AC6B84">
        <w:rPr>
          <w:rFonts w:eastAsia="STKaiti"/>
        </w:rPr>
        <w:t>l</w:t>
      </w:r>
      <w:r w:rsidR="00DA1839">
        <w:rPr>
          <w:rFonts w:eastAsia="STKaiti"/>
          <w:spacing w:val="-2"/>
        </w:rPr>
        <w:t>’</w:t>
      </w:r>
      <w:r w:rsidR="00677C90" w:rsidRPr="00AC6B84">
        <w:rPr>
          <w:rFonts w:eastAsia="STKaiti"/>
        </w:rPr>
        <w:t>e</w:t>
      </w:r>
      <w:r w:rsidR="00677C90" w:rsidRPr="00AC6B84">
        <w:rPr>
          <w:rFonts w:eastAsia="STKaiti"/>
          <w:spacing w:val="-1"/>
        </w:rPr>
        <w:t>x</w:t>
      </w:r>
      <w:r w:rsidR="00677C90" w:rsidRPr="00AC6B84">
        <w:rPr>
          <w:rFonts w:eastAsia="STKaiti"/>
          <w:spacing w:val="1"/>
        </w:rPr>
        <w:t>p</w:t>
      </w:r>
      <w:r w:rsidR="00677C90" w:rsidRPr="00AC6B84">
        <w:rPr>
          <w:rFonts w:eastAsia="STKaiti"/>
        </w:rPr>
        <w:t>l</w:t>
      </w:r>
      <w:r w:rsidR="00677C90" w:rsidRPr="00AC6B84">
        <w:rPr>
          <w:rFonts w:eastAsia="STKaiti"/>
          <w:spacing w:val="1"/>
        </w:rPr>
        <w:t>o</w:t>
      </w:r>
      <w:r w:rsidR="00677C90" w:rsidRPr="00AC6B84">
        <w:rPr>
          <w:rFonts w:eastAsia="STKaiti"/>
        </w:rPr>
        <w:t>r</w:t>
      </w:r>
      <w:r w:rsidR="00677C90" w:rsidRPr="00AC6B84">
        <w:rPr>
          <w:rFonts w:eastAsia="STKaiti"/>
          <w:spacing w:val="-2"/>
        </w:rPr>
        <w:t>a</w:t>
      </w:r>
      <w:r w:rsidR="00677C90" w:rsidRPr="00AC6B84">
        <w:rPr>
          <w:rFonts w:eastAsia="STKaiti"/>
          <w:spacing w:val="1"/>
        </w:rPr>
        <w:t>t</w:t>
      </w:r>
      <w:r w:rsidR="00677C90" w:rsidRPr="00AC6B84">
        <w:rPr>
          <w:rFonts w:eastAsia="STKaiti"/>
        </w:rPr>
        <w:t>i</w:t>
      </w:r>
      <w:r w:rsidR="00677C90" w:rsidRPr="00AC6B84">
        <w:rPr>
          <w:rFonts w:eastAsia="STKaiti"/>
          <w:spacing w:val="-2"/>
        </w:rPr>
        <w:t>o</w:t>
      </w:r>
      <w:r w:rsidR="00677C90" w:rsidRPr="00AC6B84">
        <w:rPr>
          <w:rFonts w:eastAsia="STKaiti"/>
        </w:rPr>
        <w:t>n</w:t>
      </w:r>
      <w:r w:rsidR="00677C90" w:rsidRPr="00AC6B84">
        <w:rPr>
          <w:rFonts w:eastAsia="STKaiti"/>
          <w:spacing w:val="2"/>
        </w:rPr>
        <w:t xml:space="preserve"> </w:t>
      </w:r>
      <w:r w:rsidR="00677C90" w:rsidRPr="00AC6B84">
        <w:rPr>
          <w:rFonts w:eastAsia="STKaiti"/>
          <w:spacing w:val="-2"/>
        </w:rPr>
        <w:t>e</w:t>
      </w:r>
      <w:r w:rsidR="00677C90" w:rsidRPr="00AC6B84">
        <w:rPr>
          <w:rFonts w:eastAsia="STKaiti"/>
        </w:rPr>
        <w:t>t</w:t>
      </w:r>
      <w:r w:rsidR="00677C90" w:rsidRPr="00AC6B84">
        <w:rPr>
          <w:rFonts w:eastAsia="STKaiti"/>
          <w:spacing w:val="2"/>
        </w:rPr>
        <w:t xml:space="preserve"> à </w:t>
      </w:r>
      <w:r w:rsidR="00677C90" w:rsidRPr="00AC6B84">
        <w:rPr>
          <w:rFonts w:eastAsia="STKaiti"/>
        </w:rPr>
        <w:t>l</w:t>
      </w:r>
      <w:r w:rsidR="00DA1839">
        <w:rPr>
          <w:rFonts w:eastAsia="STKaiti"/>
        </w:rPr>
        <w:t>’</w:t>
      </w:r>
      <w:r w:rsidR="00677C90" w:rsidRPr="00AC6B84">
        <w:rPr>
          <w:rFonts w:eastAsia="STKaiti"/>
        </w:rPr>
        <w:t>expérimentation par l</w:t>
      </w:r>
      <w:r>
        <w:rPr>
          <w:rFonts w:eastAsia="STKaiti"/>
        </w:rPr>
        <w:t xml:space="preserve">a personne </w:t>
      </w:r>
      <w:r w:rsidR="00677C90" w:rsidRPr="00AC6B84">
        <w:rPr>
          <w:rFonts w:eastAsia="STKaiti"/>
        </w:rPr>
        <w:t>apprenant</w:t>
      </w:r>
      <w:r>
        <w:rPr>
          <w:rFonts w:eastAsia="STKaiti"/>
        </w:rPr>
        <w:t>e</w:t>
      </w:r>
      <w:r w:rsidR="00677C90" w:rsidRPr="00AC6B84">
        <w:rPr>
          <w:rFonts w:eastAsia="STKaiti"/>
        </w:rPr>
        <w:t>.</w:t>
      </w:r>
      <w:r w:rsidR="00677C90" w:rsidRPr="00AC6B84">
        <w:rPr>
          <w:rFonts w:eastAsia="STKaiti"/>
          <w:i/>
        </w:rPr>
        <w:t xml:space="preserve"> </w:t>
      </w:r>
      <w:r w:rsidR="00677C90" w:rsidRPr="00AC6B84">
        <w:rPr>
          <w:rFonts w:eastAsia="STKaiti"/>
          <w:iCs/>
        </w:rPr>
        <w:t>Cette sous-catégorie de</w:t>
      </w:r>
      <w:r w:rsidR="00677C90" w:rsidRPr="00AC6B84">
        <w:rPr>
          <w:rFonts w:eastAsia="STKaiti"/>
          <w:i/>
        </w:rPr>
        <w:t xml:space="preserve"> </w:t>
      </w:r>
      <w:r w:rsidR="00677C90" w:rsidRPr="00AC6B84">
        <w:rPr>
          <w:rFonts w:eastAsia="STKaiti"/>
          <w:iCs/>
        </w:rPr>
        <w:t>systèmes</w:t>
      </w:r>
      <w:r w:rsidR="00D86C4A" w:rsidRPr="00AC6B84">
        <w:rPr>
          <w:rFonts w:eastAsia="STKaiti"/>
          <w:iCs/>
        </w:rPr>
        <w:t xml:space="preserve"> </w:t>
      </w:r>
      <w:r w:rsidR="00677C90" w:rsidRPr="00AC6B84">
        <w:rPr>
          <w:rFonts w:eastAsia="STKaiti"/>
          <w:iCs/>
        </w:rPr>
        <w:t xml:space="preserve">auteurs vise à concevoir des </w:t>
      </w:r>
      <w:r w:rsidR="00C1084F" w:rsidRPr="00AC6B84">
        <w:rPr>
          <w:rFonts w:eastAsia="STKaiti"/>
          <w:iCs/>
        </w:rPr>
        <w:t>EIA</w:t>
      </w:r>
      <w:r w:rsidR="00677C90" w:rsidRPr="00AC6B84">
        <w:rPr>
          <w:rFonts w:eastAsia="STKaiti"/>
          <w:iCs/>
        </w:rPr>
        <w:t xml:space="preserve"> dans lesquels les apprenants </w:t>
      </w:r>
      <w:r>
        <w:rPr>
          <w:rFonts w:eastAsia="STKaiti"/>
          <w:iCs/>
        </w:rPr>
        <w:t xml:space="preserve">et les apprenantes </w:t>
      </w:r>
      <w:r w:rsidR="00677C90" w:rsidRPr="00AC6B84">
        <w:rPr>
          <w:rFonts w:eastAsia="STKaiti"/>
          <w:iCs/>
        </w:rPr>
        <w:t>pourront créer, manipuler et échanger des artefacts. Il</w:t>
      </w:r>
      <w:r w:rsidR="00677C90" w:rsidRPr="00AC6B84">
        <w:rPr>
          <w:rFonts w:eastAsia="STKaiti"/>
          <w:spacing w:val="-1"/>
        </w:rPr>
        <w:t xml:space="preserve"> </w:t>
      </w:r>
      <w:r w:rsidR="00677C90" w:rsidRPr="00AC6B84">
        <w:rPr>
          <w:rFonts w:eastAsia="STKaiti"/>
        </w:rPr>
        <w:t>s</w:t>
      </w:r>
      <w:r w:rsidR="00DA1839">
        <w:rPr>
          <w:rFonts w:eastAsia="STKaiti"/>
        </w:rPr>
        <w:t>’</w:t>
      </w:r>
      <w:r w:rsidR="00677C90" w:rsidRPr="00AC6B84">
        <w:rPr>
          <w:rFonts w:eastAsia="STKaiti"/>
        </w:rPr>
        <w:t xml:space="preserve">agit ici </w:t>
      </w:r>
      <w:r w:rsidR="00677C90" w:rsidRPr="00AC6B84">
        <w:rPr>
          <w:rFonts w:eastAsia="STKaiti"/>
          <w:spacing w:val="1"/>
        </w:rPr>
        <w:t>d</w:t>
      </w:r>
      <w:r w:rsidR="00677C90" w:rsidRPr="00AC6B84">
        <w:rPr>
          <w:rFonts w:eastAsia="STKaiti"/>
        </w:rPr>
        <w:t>e</w:t>
      </w:r>
      <w:r w:rsidR="00677C90" w:rsidRPr="00AC6B84">
        <w:rPr>
          <w:rFonts w:eastAsia="STKaiti"/>
          <w:spacing w:val="-1"/>
        </w:rPr>
        <w:t xml:space="preserve"> </w:t>
      </w:r>
      <w:r w:rsidR="00677C90" w:rsidRPr="00AC6B84">
        <w:rPr>
          <w:rFonts w:eastAsia="STKaiti"/>
          <w:spacing w:val="1"/>
        </w:rPr>
        <w:t>d</w:t>
      </w:r>
      <w:r w:rsidR="00677C90" w:rsidRPr="00AC6B84">
        <w:rPr>
          <w:rFonts w:eastAsia="STKaiti"/>
          <w:spacing w:val="-2"/>
        </w:rPr>
        <w:t>é</w:t>
      </w:r>
      <w:r w:rsidR="00677C90" w:rsidRPr="00AC6B84">
        <w:rPr>
          <w:rFonts w:eastAsia="STKaiti"/>
          <w:spacing w:val="1"/>
        </w:rPr>
        <w:t>f</w:t>
      </w:r>
      <w:r w:rsidR="00677C90" w:rsidRPr="00AC6B84">
        <w:rPr>
          <w:rFonts w:eastAsia="STKaiti"/>
          <w:spacing w:val="-2"/>
        </w:rPr>
        <w:t>i</w:t>
      </w:r>
      <w:r w:rsidR="00677C90" w:rsidRPr="00AC6B84">
        <w:rPr>
          <w:rFonts w:eastAsia="STKaiti"/>
          <w:spacing w:val="1"/>
        </w:rPr>
        <w:t>n</w:t>
      </w:r>
      <w:r w:rsidR="00677C90" w:rsidRPr="00AC6B84">
        <w:rPr>
          <w:rFonts w:eastAsia="STKaiti"/>
        </w:rPr>
        <w:t>ir</w:t>
      </w:r>
      <w:r w:rsidR="00677C90" w:rsidRPr="00AC6B84">
        <w:rPr>
          <w:rFonts w:eastAsia="STKaiti"/>
          <w:spacing w:val="1"/>
        </w:rPr>
        <w:t xml:space="preserve"> </w:t>
      </w:r>
      <w:r w:rsidR="00677C90" w:rsidRPr="00AC6B84">
        <w:rPr>
          <w:rFonts w:eastAsia="STKaiti"/>
          <w:spacing w:val="-2"/>
        </w:rPr>
        <w:t>a</w:t>
      </w:r>
      <w:r w:rsidR="00677C90" w:rsidRPr="00AC6B84">
        <w:rPr>
          <w:rFonts w:eastAsia="STKaiti"/>
        </w:rPr>
        <w:t>u</w:t>
      </w:r>
      <w:r w:rsidR="00677C90" w:rsidRPr="00AC6B84">
        <w:rPr>
          <w:rFonts w:eastAsia="STKaiti"/>
          <w:spacing w:val="2"/>
        </w:rPr>
        <w:t xml:space="preserve"> </w:t>
      </w:r>
      <w:r w:rsidR="00677C90" w:rsidRPr="00AC6B84">
        <w:rPr>
          <w:rFonts w:eastAsia="STKaiti"/>
          <w:spacing w:val="1"/>
        </w:rPr>
        <w:t>n</w:t>
      </w:r>
      <w:r w:rsidR="00677C90" w:rsidRPr="00AC6B84">
        <w:rPr>
          <w:rFonts w:eastAsia="STKaiti"/>
        </w:rPr>
        <w:t>i</w:t>
      </w:r>
      <w:r w:rsidR="00677C90" w:rsidRPr="00AC6B84">
        <w:rPr>
          <w:rFonts w:eastAsia="STKaiti"/>
          <w:spacing w:val="-3"/>
        </w:rPr>
        <w:t>v</w:t>
      </w:r>
      <w:r w:rsidR="00677C90" w:rsidRPr="00AC6B84">
        <w:rPr>
          <w:rFonts w:eastAsia="STKaiti"/>
          <w:spacing w:val="1"/>
        </w:rPr>
        <w:t>e</w:t>
      </w:r>
      <w:r w:rsidR="00677C90" w:rsidRPr="00AC6B84">
        <w:rPr>
          <w:rFonts w:eastAsia="STKaiti"/>
        </w:rPr>
        <w:t>au</w:t>
      </w:r>
      <w:r w:rsidR="00677C90" w:rsidRPr="00AC6B84">
        <w:rPr>
          <w:rFonts w:eastAsia="STKaiti"/>
          <w:spacing w:val="2"/>
        </w:rPr>
        <w:t xml:space="preserve"> </w:t>
      </w:r>
      <w:r w:rsidR="00677C90" w:rsidRPr="00AC6B84">
        <w:rPr>
          <w:rFonts w:eastAsia="STKaiti"/>
        </w:rPr>
        <w:t>mi</w:t>
      </w:r>
      <w:r w:rsidR="00677C90" w:rsidRPr="00AC6B84">
        <w:rPr>
          <w:rFonts w:eastAsia="STKaiti"/>
          <w:spacing w:val="-1"/>
        </w:rPr>
        <w:t>c</w:t>
      </w:r>
      <w:r w:rsidR="00677C90" w:rsidRPr="00AC6B84">
        <w:rPr>
          <w:rFonts w:eastAsia="STKaiti"/>
        </w:rPr>
        <w:t>ro</w:t>
      </w:r>
      <w:r w:rsidR="00677C90" w:rsidRPr="00AC6B84">
        <w:rPr>
          <w:rFonts w:eastAsia="STKaiti"/>
          <w:spacing w:val="-2"/>
        </w:rPr>
        <w:t xml:space="preserve"> l</w:t>
      </w:r>
      <w:r w:rsidR="00677C90" w:rsidRPr="00AC6B84">
        <w:rPr>
          <w:rFonts w:eastAsia="STKaiti"/>
          <w:spacing w:val="1"/>
        </w:rPr>
        <w:t>e</w:t>
      </w:r>
      <w:r w:rsidR="00677C90" w:rsidRPr="00AC6B84">
        <w:rPr>
          <w:rFonts w:eastAsia="STKaiti"/>
        </w:rPr>
        <w:t>s varia</w:t>
      </w:r>
      <w:r w:rsidR="00677C90" w:rsidRPr="00AC6B84">
        <w:rPr>
          <w:rFonts w:eastAsia="STKaiti"/>
          <w:spacing w:val="1"/>
        </w:rPr>
        <w:t>b</w:t>
      </w:r>
      <w:r w:rsidR="00677C90" w:rsidRPr="00AC6B84">
        <w:rPr>
          <w:rFonts w:eastAsia="STKaiti"/>
        </w:rPr>
        <w:t>l</w:t>
      </w:r>
      <w:r w:rsidR="00677C90" w:rsidRPr="00AC6B84">
        <w:rPr>
          <w:rFonts w:eastAsia="STKaiti"/>
          <w:spacing w:val="1"/>
        </w:rPr>
        <w:t>e</w:t>
      </w:r>
      <w:r w:rsidR="00677C90" w:rsidRPr="00AC6B84">
        <w:rPr>
          <w:rFonts w:eastAsia="STKaiti"/>
        </w:rPr>
        <w:t>s</w:t>
      </w:r>
      <w:r w:rsidR="00677C90" w:rsidRPr="00AC6B84">
        <w:rPr>
          <w:rFonts w:eastAsia="STKaiti"/>
          <w:spacing w:val="-2"/>
        </w:rPr>
        <w:t xml:space="preserve"> </w:t>
      </w:r>
      <w:r w:rsidR="00677C90" w:rsidRPr="00AC6B84">
        <w:rPr>
          <w:rFonts w:eastAsia="STKaiti"/>
          <w:spacing w:val="1"/>
        </w:rPr>
        <w:t>d</w:t>
      </w:r>
      <w:r w:rsidR="00677C90" w:rsidRPr="00AC6B84">
        <w:rPr>
          <w:rFonts w:eastAsia="STKaiti"/>
        </w:rPr>
        <w:t>u m</w:t>
      </w:r>
      <w:r w:rsidR="00677C90" w:rsidRPr="00AC6B84">
        <w:rPr>
          <w:rFonts w:eastAsia="STKaiti"/>
          <w:spacing w:val="1"/>
        </w:rPr>
        <w:t>o</w:t>
      </w:r>
      <w:r w:rsidR="00677C90" w:rsidRPr="00AC6B84">
        <w:rPr>
          <w:rFonts w:eastAsia="STKaiti"/>
          <w:spacing w:val="-1"/>
        </w:rPr>
        <w:t>d</w:t>
      </w:r>
      <w:r w:rsidR="00677C90" w:rsidRPr="00AC6B84">
        <w:rPr>
          <w:rFonts w:eastAsia="STKaiti"/>
          <w:spacing w:val="1"/>
        </w:rPr>
        <w:t>è</w:t>
      </w:r>
      <w:r w:rsidR="00677C90" w:rsidRPr="00AC6B84">
        <w:rPr>
          <w:rFonts w:eastAsia="STKaiti"/>
        </w:rPr>
        <w:t>le</w:t>
      </w:r>
      <w:r w:rsidR="00677C90" w:rsidRPr="00AC6B84">
        <w:rPr>
          <w:rFonts w:eastAsia="STKaiti"/>
          <w:spacing w:val="-1"/>
        </w:rPr>
        <w:t xml:space="preserve"> </w:t>
      </w:r>
      <w:r w:rsidR="00677C90" w:rsidRPr="00AC6B84">
        <w:rPr>
          <w:rFonts w:eastAsia="STKaiti"/>
          <w:spacing w:val="1"/>
        </w:rPr>
        <w:t>d</w:t>
      </w:r>
      <w:r w:rsidR="00677C90" w:rsidRPr="00AC6B84">
        <w:rPr>
          <w:rFonts w:eastAsia="STKaiti"/>
        </w:rPr>
        <w:t>e</w:t>
      </w:r>
      <w:r w:rsidR="00677C90" w:rsidRPr="00AC6B84">
        <w:rPr>
          <w:rFonts w:eastAsia="STKaiti"/>
          <w:spacing w:val="2"/>
        </w:rPr>
        <w:t xml:space="preserve"> </w:t>
      </w:r>
      <w:r w:rsidR="00677C90" w:rsidRPr="00AC6B84">
        <w:rPr>
          <w:rFonts w:eastAsia="STKaiti"/>
          <w:spacing w:val="-3"/>
        </w:rPr>
        <w:t>s</w:t>
      </w:r>
      <w:r w:rsidR="00677C90" w:rsidRPr="00AC6B84">
        <w:rPr>
          <w:rFonts w:eastAsia="STKaiti"/>
        </w:rPr>
        <w:t>im</w:t>
      </w:r>
      <w:r w:rsidR="00677C90" w:rsidRPr="00AC6B84">
        <w:rPr>
          <w:rFonts w:eastAsia="STKaiti"/>
          <w:spacing w:val="1"/>
        </w:rPr>
        <w:t>u</w:t>
      </w:r>
      <w:r w:rsidR="00677C90" w:rsidRPr="00AC6B84">
        <w:rPr>
          <w:rFonts w:eastAsia="STKaiti"/>
        </w:rPr>
        <w:t>la</w:t>
      </w:r>
      <w:r w:rsidR="00677C90" w:rsidRPr="00AC6B84">
        <w:rPr>
          <w:rFonts w:eastAsia="STKaiti"/>
          <w:spacing w:val="1"/>
        </w:rPr>
        <w:t>t</w:t>
      </w:r>
      <w:r w:rsidR="00677C90" w:rsidRPr="00AC6B84">
        <w:rPr>
          <w:rFonts w:eastAsia="STKaiti"/>
          <w:spacing w:val="-2"/>
        </w:rPr>
        <w:t>i</w:t>
      </w:r>
      <w:r w:rsidR="00677C90" w:rsidRPr="00AC6B84">
        <w:rPr>
          <w:rFonts w:eastAsia="STKaiti"/>
          <w:spacing w:val="1"/>
        </w:rPr>
        <w:t>o</w:t>
      </w:r>
      <w:r w:rsidR="00677C90" w:rsidRPr="00AC6B84">
        <w:rPr>
          <w:rFonts w:eastAsia="STKaiti"/>
        </w:rPr>
        <w:t>n ou d</w:t>
      </w:r>
      <w:r w:rsidR="007E6791">
        <w:rPr>
          <w:rFonts w:eastAsia="STKaiti"/>
        </w:rPr>
        <w:t>e</w:t>
      </w:r>
      <w:r w:rsidR="00677C90" w:rsidRPr="00AC6B84">
        <w:rPr>
          <w:rFonts w:eastAsia="STKaiti"/>
        </w:rPr>
        <w:t xml:space="preserve"> micromonde a</w:t>
      </w:r>
      <w:r w:rsidR="00677C90" w:rsidRPr="00AC6B84">
        <w:rPr>
          <w:rFonts w:eastAsia="STKaiti"/>
          <w:spacing w:val="1"/>
        </w:rPr>
        <w:t>u</w:t>
      </w:r>
      <w:r w:rsidR="00677C90" w:rsidRPr="00AC6B84">
        <w:rPr>
          <w:rFonts w:eastAsia="STKaiti"/>
          <w:spacing w:val="-1"/>
        </w:rPr>
        <w:t>xq</w:t>
      </w:r>
      <w:r w:rsidR="00677C90" w:rsidRPr="00AC6B84">
        <w:rPr>
          <w:rFonts w:eastAsia="STKaiti"/>
          <w:spacing w:val="1"/>
        </w:rPr>
        <w:t>ue</w:t>
      </w:r>
      <w:r w:rsidR="00677C90" w:rsidRPr="00AC6B84">
        <w:rPr>
          <w:rFonts w:eastAsia="STKaiti"/>
        </w:rPr>
        <w:t>ll</w:t>
      </w:r>
      <w:r w:rsidR="00677C90" w:rsidRPr="00AC6B84">
        <w:rPr>
          <w:rFonts w:eastAsia="STKaiti"/>
          <w:spacing w:val="1"/>
        </w:rPr>
        <w:t>e</w:t>
      </w:r>
      <w:r w:rsidR="00677C90" w:rsidRPr="00AC6B84">
        <w:rPr>
          <w:rFonts w:eastAsia="STKaiti"/>
        </w:rPr>
        <w:t>s</w:t>
      </w:r>
      <w:r w:rsidR="00677C90" w:rsidRPr="00AC6B84">
        <w:rPr>
          <w:rFonts w:eastAsia="STKaiti"/>
          <w:spacing w:val="1"/>
        </w:rPr>
        <w:t xml:space="preserve"> </w:t>
      </w:r>
      <w:r w:rsidR="00677C90" w:rsidRPr="00AC6B84">
        <w:rPr>
          <w:rFonts w:eastAsia="STKaiti"/>
          <w:spacing w:val="-2"/>
        </w:rPr>
        <w:t>l</w:t>
      </w:r>
      <w:r w:rsidR="00DA1839">
        <w:rPr>
          <w:rFonts w:eastAsia="STKaiti"/>
        </w:rPr>
        <w:t>’</w:t>
      </w:r>
      <w:r w:rsidR="00677C90" w:rsidRPr="00AC6B84">
        <w:rPr>
          <w:rFonts w:eastAsia="STKaiti"/>
        </w:rPr>
        <w:t>a</w:t>
      </w:r>
      <w:r w:rsidR="00677C90" w:rsidRPr="00AC6B84">
        <w:rPr>
          <w:rFonts w:eastAsia="STKaiti"/>
          <w:spacing w:val="-1"/>
        </w:rPr>
        <w:t>p</w:t>
      </w:r>
      <w:r w:rsidR="00677C90" w:rsidRPr="00AC6B84">
        <w:rPr>
          <w:rFonts w:eastAsia="STKaiti"/>
          <w:spacing w:val="1"/>
        </w:rPr>
        <w:t>p</w:t>
      </w:r>
      <w:r w:rsidR="00677C90" w:rsidRPr="00AC6B84">
        <w:rPr>
          <w:rFonts w:eastAsia="STKaiti"/>
        </w:rPr>
        <w:t>r</w:t>
      </w:r>
      <w:r w:rsidR="00677C90" w:rsidRPr="00AC6B84">
        <w:rPr>
          <w:rFonts w:eastAsia="STKaiti"/>
          <w:spacing w:val="1"/>
        </w:rPr>
        <w:t>en</w:t>
      </w:r>
      <w:r w:rsidR="00677C90" w:rsidRPr="00AC6B84">
        <w:rPr>
          <w:rFonts w:eastAsia="STKaiti"/>
          <w:spacing w:val="-2"/>
        </w:rPr>
        <w:t>a</w:t>
      </w:r>
      <w:r w:rsidR="00677C90" w:rsidRPr="00AC6B84">
        <w:rPr>
          <w:rFonts w:eastAsia="STKaiti"/>
          <w:spacing w:val="1"/>
        </w:rPr>
        <w:t>n</w:t>
      </w:r>
      <w:r w:rsidR="00677C90" w:rsidRPr="00AC6B84">
        <w:rPr>
          <w:rFonts w:eastAsia="STKaiti"/>
        </w:rPr>
        <w:t xml:space="preserve">t </w:t>
      </w:r>
      <w:r>
        <w:rPr>
          <w:rFonts w:eastAsia="STKaiti"/>
        </w:rPr>
        <w:t xml:space="preserve">ou l’apprenante </w:t>
      </w:r>
      <w:r w:rsidR="00677C90" w:rsidRPr="00AC6B84">
        <w:rPr>
          <w:rFonts w:eastAsia="STKaiti"/>
          <w:spacing w:val="1"/>
        </w:rPr>
        <w:t>p</w:t>
      </w:r>
      <w:r w:rsidR="00677C90" w:rsidRPr="00AC6B84">
        <w:rPr>
          <w:rFonts w:eastAsia="STKaiti"/>
          <w:spacing w:val="-2"/>
        </w:rPr>
        <w:t>e</w:t>
      </w:r>
      <w:r w:rsidR="00677C90" w:rsidRPr="00AC6B84">
        <w:rPr>
          <w:rFonts w:eastAsia="STKaiti"/>
          <w:spacing w:val="1"/>
        </w:rPr>
        <w:t>u</w:t>
      </w:r>
      <w:r w:rsidR="00677C90" w:rsidRPr="00AC6B84">
        <w:rPr>
          <w:rFonts w:eastAsia="STKaiti"/>
        </w:rPr>
        <w:t>t av</w:t>
      </w:r>
      <w:r w:rsidR="00677C90" w:rsidRPr="00AC6B84">
        <w:rPr>
          <w:rFonts w:eastAsia="STKaiti"/>
          <w:spacing w:val="1"/>
        </w:rPr>
        <w:t>o</w:t>
      </w:r>
      <w:r w:rsidR="00677C90" w:rsidRPr="00AC6B84">
        <w:rPr>
          <w:rFonts w:eastAsia="STKaiti"/>
        </w:rPr>
        <w:t>ir</w:t>
      </w:r>
      <w:r w:rsidR="00677C90" w:rsidRPr="00AC6B84">
        <w:rPr>
          <w:rFonts w:eastAsia="STKaiti"/>
          <w:spacing w:val="-1"/>
        </w:rPr>
        <w:t xml:space="preserve"> </w:t>
      </w:r>
      <w:r w:rsidR="00677C90" w:rsidRPr="00AC6B84">
        <w:rPr>
          <w:rFonts w:eastAsia="STKaiti"/>
        </w:rPr>
        <w:t>a</w:t>
      </w:r>
      <w:r w:rsidR="00677C90" w:rsidRPr="00AC6B84">
        <w:rPr>
          <w:rFonts w:eastAsia="STKaiti"/>
          <w:spacing w:val="-1"/>
        </w:rPr>
        <w:t>cc</w:t>
      </w:r>
      <w:r w:rsidR="00677C90" w:rsidRPr="00AC6B84">
        <w:rPr>
          <w:rFonts w:eastAsia="STKaiti"/>
          <w:spacing w:val="1"/>
        </w:rPr>
        <w:t>è</w:t>
      </w:r>
      <w:r w:rsidR="00677C90" w:rsidRPr="00AC6B84">
        <w:rPr>
          <w:rFonts w:eastAsia="STKaiti"/>
        </w:rPr>
        <w:t>s</w:t>
      </w:r>
      <w:r w:rsidR="00677C90" w:rsidRPr="00AC6B84">
        <w:rPr>
          <w:rFonts w:eastAsia="STKaiti"/>
          <w:spacing w:val="1"/>
        </w:rPr>
        <w:t xml:space="preserve"> </w:t>
      </w:r>
      <w:r w:rsidR="00677C90" w:rsidRPr="00AC6B84">
        <w:rPr>
          <w:rFonts w:eastAsia="STKaiti"/>
        </w:rPr>
        <w:t>l</w:t>
      </w:r>
      <w:r w:rsidR="00677C90" w:rsidRPr="00AC6B84">
        <w:rPr>
          <w:rFonts w:eastAsia="STKaiti"/>
          <w:spacing w:val="1"/>
        </w:rPr>
        <w:t>o</w:t>
      </w:r>
      <w:r w:rsidR="00677C90" w:rsidRPr="00AC6B84">
        <w:rPr>
          <w:rFonts w:eastAsia="STKaiti"/>
        </w:rPr>
        <w:t xml:space="preserve">rs </w:t>
      </w:r>
      <w:r w:rsidR="00677C90" w:rsidRPr="00AC6B84">
        <w:rPr>
          <w:rFonts w:eastAsia="STKaiti"/>
          <w:spacing w:val="1"/>
        </w:rPr>
        <w:t>d</w:t>
      </w:r>
      <w:r w:rsidR="00DA1839">
        <w:rPr>
          <w:rFonts w:eastAsia="STKaiti"/>
        </w:rPr>
        <w:t>’</w:t>
      </w:r>
      <w:r w:rsidR="00677C90" w:rsidRPr="00AC6B84">
        <w:rPr>
          <w:rFonts w:eastAsia="STKaiti"/>
          <w:spacing w:val="1"/>
        </w:rPr>
        <w:t>u</w:t>
      </w:r>
      <w:r w:rsidR="00677C90" w:rsidRPr="00AC6B84">
        <w:rPr>
          <w:rFonts w:eastAsia="STKaiti"/>
          <w:spacing w:val="-1"/>
        </w:rPr>
        <w:t>n</w:t>
      </w:r>
      <w:r w:rsidR="00677C90" w:rsidRPr="00AC6B84">
        <w:rPr>
          <w:rFonts w:eastAsia="STKaiti"/>
        </w:rPr>
        <w:t>e</w:t>
      </w:r>
      <w:r w:rsidR="00677C90" w:rsidRPr="00AC6B84">
        <w:rPr>
          <w:rFonts w:eastAsia="STKaiti"/>
          <w:spacing w:val="2"/>
        </w:rPr>
        <w:t xml:space="preserve"> </w:t>
      </w:r>
      <w:r w:rsidR="00677C90" w:rsidRPr="00AC6B84">
        <w:rPr>
          <w:rFonts w:eastAsia="STKaiti"/>
        </w:rPr>
        <w:t>a</w:t>
      </w:r>
      <w:r w:rsidR="00677C90" w:rsidRPr="00AC6B84">
        <w:rPr>
          <w:rFonts w:eastAsia="STKaiti"/>
          <w:spacing w:val="-1"/>
        </w:rPr>
        <w:t>c</w:t>
      </w:r>
      <w:r w:rsidR="00677C90" w:rsidRPr="00AC6B84">
        <w:rPr>
          <w:rFonts w:eastAsia="STKaiti"/>
          <w:spacing w:val="1"/>
        </w:rPr>
        <w:t>t</w:t>
      </w:r>
      <w:r w:rsidR="00677C90" w:rsidRPr="00AC6B84">
        <w:rPr>
          <w:rFonts w:eastAsia="STKaiti"/>
        </w:rPr>
        <w:t>iv</w:t>
      </w:r>
      <w:r w:rsidR="00677C90" w:rsidRPr="00AC6B84">
        <w:rPr>
          <w:rFonts w:eastAsia="STKaiti"/>
          <w:spacing w:val="-2"/>
        </w:rPr>
        <w:t>i</w:t>
      </w:r>
      <w:r w:rsidR="00677C90" w:rsidRPr="00AC6B84">
        <w:rPr>
          <w:rFonts w:eastAsia="STKaiti"/>
          <w:spacing w:val="1"/>
        </w:rPr>
        <w:t>t</w:t>
      </w:r>
      <w:r w:rsidR="00677C90" w:rsidRPr="00AC6B84">
        <w:rPr>
          <w:rFonts w:eastAsia="STKaiti"/>
        </w:rPr>
        <w:t>é</w:t>
      </w:r>
      <w:r w:rsidR="00677C90" w:rsidRPr="00AC6B84">
        <w:rPr>
          <w:rFonts w:eastAsia="STKaiti"/>
          <w:spacing w:val="-1"/>
        </w:rPr>
        <w:t xml:space="preserve"> </w:t>
      </w:r>
      <w:r w:rsidR="00677C90" w:rsidRPr="00AC6B84">
        <w:rPr>
          <w:rFonts w:eastAsia="STKaiti"/>
          <w:spacing w:val="1"/>
        </w:rPr>
        <w:t>d</w:t>
      </w:r>
      <w:r w:rsidR="00DA1839">
        <w:rPr>
          <w:rFonts w:eastAsia="STKaiti"/>
        </w:rPr>
        <w:t>’</w:t>
      </w:r>
      <w:r w:rsidR="00677C90" w:rsidRPr="00AC6B84">
        <w:rPr>
          <w:rFonts w:eastAsia="STKaiti"/>
        </w:rPr>
        <w:t>a</w:t>
      </w:r>
      <w:r w:rsidR="00677C90" w:rsidRPr="00AC6B84">
        <w:rPr>
          <w:rFonts w:eastAsia="STKaiti"/>
          <w:spacing w:val="-1"/>
        </w:rPr>
        <w:t>p</w:t>
      </w:r>
      <w:r w:rsidR="00677C90" w:rsidRPr="00AC6B84">
        <w:rPr>
          <w:rFonts w:eastAsia="STKaiti"/>
          <w:spacing w:val="1"/>
        </w:rPr>
        <w:t>p</w:t>
      </w:r>
      <w:r w:rsidR="00677C90" w:rsidRPr="00AC6B84">
        <w:rPr>
          <w:rFonts w:eastAsia="STKaiti"/>
        </w:rPr>
        <w:t>r</w:t>
      </w:r>
      <w:r w:rsidR="00677C90" w:rsidRPr="00AC6B84">
        <w:rPr>
          <w:rFonts w:eastAsia="STKaiti"/>
          <w:spacing w:val="-2"/>
        </w:rPr>
        <w:t>e</w:t>
      </w:r>
      <w:r w:rsidR="00677C90" w:rsidRPr="00AC6B84">
        <w:rPr>
          <w:rFonts w:eastAsia="STKaiti"/>
          <w:spacing w:val="1"/>
        </w:rPr>
        <w:t>nt</w:t>
      </w:r>
      <w:r w:rsidR="00677C90" w:rsidRPr="00AC6B84">
        <w:rPr>
          <w:rFonts w:eastAsia="STKaiti"/>
          <w:spacing w:val="-2"/>
        </w:rPr>
        <w:t>i</w:t>
      </w:r>
      <w:r w:rsidR="00677C90" w:rsidRPr="00AC6B84">
        <w:rPr>
          <w:rFonts w:eastAsia="STKaiti"/>
        </w:rPr>
        <w:t>ssag</w:t>
      </w:r>
      <w:r w:rsidR="00677C90" w:rsidRPr="00AC6B84">
        <w:rPr>
          <w:rFonts w:eastAsia="STKaiti"/>
          <w:spacing w:val="1"/>
        </w:rPr>
        <w:t>e</w:t>
      </w:r>
      <w:r w:rsidR="00677C90" w:rsidRPr="00AC6B84">
        <w:rPr>
          <w:rFonts w:eastAsia="STKaiti"/>
        </w:rPr>
        <w:t xml:space="preserve">. Puis, </w:t>
      </w:r>
      <w:r>
        <w:rPr>
          <w:rFonts w:eastAsia="STKaiti"/>
        </w:rPr>
        <w:t>l’équipe de conception</w:t>
      </w:r>
      <w:r w:rsidR="00677C90" w:rsidRPr="00AC6B84">
        <w:rPr>
          <w:rFonts w:eastAsia="STKaiti"/>
        </w:rPr>
        <w:t xml:space="preserve"> intègre à l</w:t>
      </w:r>
      <w:r w:rsidR="00DA1839">
        <w:rPr>
          <w:rFonts w:eastAsia="STKaiti"/>
        </w:rPr>
        <w:t>’</w:t>
      </w:r>
      <w:r w:rsidR="00C1084F" w:rsidRPr="00AC6B84">
        <w:rPr>
          <w:rFonts w:eastAsia="STKaiti"/>
        </w:rPr>
        <w:t>EIA</w:t>
      </w:r>
      <w:r w:rsidR="00677C90" w:rsidRPr="00AC6B84">
        <w:rPr>
          <w:rFonts w:eastAsia="STKaiti"/>
        </w:rPr>
        <w:t xml:space="preserve"> </w:t>
      </w:r>
      <w:r w:rsidR="00677C90" w:rsidRPr="00AC6B84">
        <w:rPr>
          <w:rFonts w:eastAsia="STKaiti"/>
          <w:spacing w:val="1"/>
        </w:rPr>
        <w:t>d</w:t>
      </w:r>
      <w:r w:rsidR="00677C90" w:rsidRPr="00AC6B84">
        <w:rPr>
          <w:rFonts w:eastAsia="STKaiti"/>
        </w:rPr>
        <w:t>es</w:t>
      </w:r>
      <w:r w:rsidR="00677C90" w:rsidRPr="00AC6B84">
        <w:rPr>
          <w:rFonts w:eastAsia="STKaiti"/>
          <w:spacing w:val="-1"/>
        </w:rPr>
        <w:t xml:space="preserve"> </w:t>
      </w:r>
      <w:r w:rsidR="00677C90" w:rsidRPr="00AC6B84">
        <w:rPr>
          <w:rFonts w:eastAsia="STKaiti"/>
        </w:rPr>
        <w:t>interventions</w:t>
      </w:r>
      <w:r w:rsidR="00677C90" w:rsidRPr="00AC6B84">
        <w:rPr>
          <w:rFonts w:eastAsia="STKaiti"/>
          <w:spacing w:val="-2"/>
        </w:rPr>
        <w:t xml:space="preserve"> </w:t>
      </w:r>
      <w:r w:rsidR="00677C90" w:rsidRPr="00AC6B84">
        <w:rPr>
          <w:rFonts w:eastAsia="STKaiti"/>
          <w:spacing w:val="-1"/>
        </w:rPr>
        <w:t>p</w:t>
      </w:r>
      <w:r w:rsidR="00677C90" w:rsidRPr="00AC6B84">
        <w:rPr>
          <w:rFonts w:eastAsia="STKaiti"/>
          <w:spacing w:val="1"/>
        </w:rPr>
        <w:t>éd</w:t>
      </w:r>
      <w:r w:rsidR="00677C90" w:rsidRPr="00AC6B84">
        <w:rPr>
          <w:rFonts w:eastAsia="STKaiti"/>
        </w:rPr>
        <w:t>ag</w:t>
      </w:r>
      <w:r w:rsidR="00677C90" w:rsidRPr="00AC6B84">
        <w:rPr>
          <w:rFonts w:eastAsia="STKaiti"/>
          <w:spacing w:val="1"/>
        </w:rPr>
        <w:t>o</w:t>
      </w:r>
      <w:r w:rsidR="00677C90" w:rsidRPr="00AC6B84">
        <w:rPr>
          <w:rFonts w:eastAsia="STKaiti"/>
        </w:rPr>
        <w:t>gi</w:t>
      </w:r>
      <w:r w:rsidR="00677C90" w:rsidRPr="00AC6B84">
        <w:rPr>
          <w:rFonts w:eastAsia="STKaiti"/>
          <w:spacing w:val="-1"/>
        </w:rPr>
        <w:t>q</w:t>
      </w:r>
      <w:r w:rsidR="00677C90" w:rsidRPr="00AC6B84">
        <w:rPr>
          <w:rFonts w:eastAsia="STKaiti"/>
          <w:spacing w:val="1"/>
        </w:rPr>
        <w:t>ue</w:t>
      </w:r>
      <w:r w:rsidR="00677C90" w:rsidRPr="00AC6B84">
        <w:rPr>
          <w:rFonts w:eastAsia="STKaiti"/>
        </w:rPr>
        <w:t>s</w:t>
      </w:r>
      <w:r w:rsidR="00677C90" w:rsidRPr="00AC6B84">
        <w:rPr>
          <w:rFonts w:eastAsia="STKaiti"/>
          <w:spacing w:val="1"/>
        </w:rPr>
        <w:t xml:space="preserve"> de soutien </w:t>
      </w:r>
      <w:r w:rsidR="00677C90" w:rsidRPr="00AC6B84">
        <w:rPr>
          <w:rFonts w:eastAsia="STKaiti"/>
        </w:rPr>
        <w:t>qu</w:t>
      </w:r>
      <w:r w:rsidR="00DA1839">
        <w:rPr>
          <w:rFonts w:eastAsia="STKaiti"/>
        </w:rPr>
        <w:t>’</w:t>
      </w:r>
      <w:r w:rsidR="00677C90" w:rsidRPr="00AC6B84">
        <w:rPr>
          <w:rFonts w:eastAsia="STKaiti"/>
        </w:rPr>
        <w:t>il s</w:t>
      </w:r>
      <w:r w:rsidR="00DA1839">
        <w:rPr>
          <w:rFonts w:eastAsia="STKaiti"/>
        </w:rPr>
        <w:t>’</w:t>
      </w:r>
      <w:r w:rsidR="00677C90" w:rsidRPr="00AC6B84">
        <w:rPr>
          <w:rFonts w:eastAsia="STKaiti"/>
        </w:rPr>
        <w:t>agit d</w:t>
      </w:r>
      <w:r w:rsidR="00DA1839">
        <w:rPr>
          <w:rFonts w:eastAsia="STKaiti"/>
        </w:rPr>
        <w:t>’</w:t>
      </w:r>
      <w:r w:rsidR="00677C90" w:rsidRPr="00AC6B84">
        <w:rPr>
          <w:rFonts w:eastAsia="STKaiti"/>
        </w:rPr>
        <w:t>associer a</w:t>
      </w:r>
      <w:r w:rsidR="00677C90" w:rsidRPr="00AC6B84">
        <w:rPr>
          <w:rFonts w:eastAsia="STKaiti"/>
          <w:spacing w:val="1"/>
        </w:rPr>
        <w:t>u</w:t>
      </w:r>
      <w:r w:rsidR="00677C90" w:rsidRPr="00AC6B84">
        <w:rPr>
          <w:rFonts w:eastAsia="STKaiti"/>
        </w:rPr>
        <w:t>x a</w:t>
      </w:r>
      <w:r w:rsidR="00677C90" w:rsidRPr="00AC6B84">
        <w:rPr>
          <w:rFonts w:eastAsia="STKaiti"/>
          <w:spacing w:val="-1"/>
        </w:rPr>
        <w:t>c</w:t>
      </w:r>
      <w:r w:rsidR="00677C90" w:rsidRPr="00AC6B84">
        <w:rPr>
          <w:rFonts w:eastAsia="STKaiti"/>
          <w:spacing w:val="1"/>
        </w:rPr>
        <w:t>t</w:t>
      </w:r>
      <w:r w:rsidR="00677C90" w:rsidRPr="00AC6B84">
        <w:rPr>
          <w:rFonts w:eastAsia="STKaiti"/>
        </w:rPr>
        <w:t>i</w:t>
      </w:r>
      <w:r w:rsidR="00677C90" w:rsidRPr="00AC6B84">
        <w:rPr>
          <w:rFonts w:eastAsia="STKaiti"/>
          <w:spacing w:val="-2"/>
        </w:rPr>
        <w:t>o</w:t>
      </w:r>
      <w:r w:rsidR="00677C90" w:rsidRPr="00AC6B84">
        <w:rPr>
          <w:rFonts w:eastAsia="STKaiti"/>
          <w:spacing w:val="1"/>
        </w:rPr>
        <w:t>n</w:t>
      </w:r>
      <w:r w:rsidR="00677C90" w:rsidRPr="00AC6B84">
        <w:rPr>
          <w:rFonts w:eastAsia="STKaiti"/>
        </w:rPr>
        <w:t>s</w:t>
      </w:r>
      <w:r w:rsidR="00677C90" w:rsidRPr="00AC6B84">
        <w:rPr>
          <w:rFonts w:eastAsia="STKaiti"/>
          <w:spacing w:val="1"/>
        </w:rPr>
        <w:t xml:space="preserve"> </w:t>
      </w:r>
      <w:r w:rsidR="00677C90" w:rsidRPr="00AC6B84">
        <w:rPr>
          <w:rFonts w:eastAsia="STKaiti"/>
          <w:spacing w:val="-1"/>
        </w:rPr>
        <w:t>d</w:t>
      </w:r>
      <w:r w:rsidR="00677C90" w:rsidRPr="00AC6B84">
        <w:rPr>
          <w:rFonts w:eastAsia="STKaiti"/>
        </w:rPr>
        <w:t>e</w:t>
      </w:r>
      <w:r w:rsidR="00677C90" w:rsidRPr="00AC6B84">
        <w:rPr>
          <w:rFonts w:eastAsia="STKaiti"/>
          <w:spacing w:val="2"/>
        </w:rPr>
        <w:t xml:space="preserve"> </w:t>
      </w:r>
      <w:r w:rsidR="00677C90" w:rsidRPr="00AC6B84">
        <w:rPr>
          <w:rFonts w:eastAsia="STKaiti"/>
        </w:rPr>
        <w:t>l</w:t>
      </w:r>
      <w:r>
        <w:rPr>
          <w:rFonts w:eastAsia="STKaiti"/>
        </w:rPr>
        <w:t xml:space="preserve">a personne </w:t>
      </w:r>
      <w:r w:rsidR="00677C90" w:rsidRPr="00AC6B84">
        <w:rPr>
          <w:rFonts w:eastAsia="STKaiti"/>
          <w:spacing w:val="-2"/>
        </w:rPr>
        <w:t>a</w:t>
      </w:r>
      <w:r w:rsidR="00677C90" w:rsidRPr="00AC6B84">
        <w:rPr>
          <w:rFonts w:eastAsia="STKaiti"/>
          <w:spacing w:val="1"/>
        </w:rPr>
        <w:t>pp</w:t>
      </w:r>
      <w:r w:rsidR="00677C90" w:rsidRPr="00AC6B84">
        <w:rPr>
          <w:rFonts w:eastAsia="STKaiti"/>
          <w:spacing w:val="-2"/>
        </w:rPr>
        <w:t>r</w:t>
      </w:r>
      <w:r w:rsidR="00677C90" w:rsidRPr="00AC6B84">
        <w:rPr>
          <w:rFonts w:eastAsia="STKaiti"/>
          <w:spacing w:val="1"/>
        </w:rPr>
        <w:t>en</w:t>
      </w:r>
      <w:r w:rsidR="00677C90" w:rsidRPr="00AC6B84">
        <w:rPr>
          <w:rFonts w:eastAsia="STKaiti"/>
          <w:spacing w:val="-2"/>
        </w:rPr>
        <w:t>a</w:t>
      </w:r>
      <w:r w:rsidR="00677C90" w:rsidRPr="00AC6B84">
        <w:rPr>
          <w:rFonts w:eastAsia="STKaiti"/>
          <w:spacing w:val="1"/>
        </w:rPr>
        <w:t>n</w:t>
      </w:r>
      <w:r w:rsidR="00677C90" w:rsidRPr="00AC6B84">
        <w:rPr>
          <w:rFonts w:eastAsia="STKaiti"/>
        </w:rPr>
        <w:t>t</w:t>
      </w:r>
      <w:r>
        <w:rPr>
          <w:rFonts w:eastAsia="STKaiti"/>
        </w:rPr>
        <w:t>e</w:t>
      </w:r>
      <w:r w:rsidR="00677C90" w:rsidRPr="00AC6B84">
        <w:rPr>
          <w:rFonts w:eastAsia="STKaiti"/>
          <w:spacing w:val="2"/>
        </w:rPr>
        <w:t xml:space="preserve"> </w:t>
      </w:r>
      <w:r w:rsidR="00677C90" w:rsidRPr="00AC6B84">
        <w:rPr>
          <w:rFonts w:eastAsia="STKaiti"/>
          <w:spacing w:val="-2"/>
        </w:rPr>
        <w:t>l</w:t>
      </w:r>
      <w:r w:rsidR="00677C90" w:rsidRPr="00AC6B84">
        <w:rPr>
          <w:rFonts w:eastAsia="STKaiti"/>
          <w:spacing w:val="1"/>
        </w:rPr>
        <w:t>o</w:t>
      </w:r>
      <w:r w:rsidR="00677C90" w:rsidRPr="00AC6B84">
        <w:rPr>
          <w:rFonts w:eastAsia="STKaiti"/>
        </w:rPr>
        <w:t>rs</w:t>
      </w:r>
      <w:r w:rsidR="00677C90" w:rsidRPr="00AC6B84">
        <w:rPr>
          <w:rFonts w:eastAsia="STKaiti"/>
          <w:spacing w:val="-2"/>
        </w:rPr>
        <w:t xml:space="preserve"> </w:t>
      </w:r>
      <w:r w:rsidR="00677C90" w:rsidRPr="00AC6B84">
        <w:rPr>
          <w:rFonts w:eastAsia="STKaiti"/>
          <w:spacing w:val="1"/>
        </w:rPr>
        <w:t>d</w:t>
      </w:r>
      <w:r w:rsidR="00677C90" w:rsidRPr="00AC6B84">
        <w:rPr>
          <w:rFonts w:eastAsia="STKaiti"/>
        </w:rPr>
        <w:t>e</w:t>
      </w:r>
      <w:r w:rsidR="00677C90" w:rsidRPr="00AC6B84">
        <w:rPr>
          <w:rFonts w:eastAsia="STKaiti"/>
          <w:spacing w:val="2"/>
        </w:rPr>
        <w:t xml:space="preserve"> </w:t>
      </w:r>
      <w:r w:rsidR="00677C90" w:rsidRPr="00AC6B84">
        <w:rPr>
          <w:rFonts w:eastAsia="STKaiti"/>
        </w:rPr>
        <w:t>la</w:t>
      </w:r>
      <w:r w:rsidR="00677C90" w:rsidRPr="00AC6B84">
        <w:rPr>
          <w:rFonts w:eastAsia="STKaiti"/>
          <w:spacing w:val="-1"/>
        </w:rPr>
        <w:t xml:space="preserve"> </w:t>
      </w:r>
      <w:r w:rsidR="00677C90" w:rsidRPr="00AC6B84">
        <w:rPr>
          <w:rFonts w:eastAsia="STKaiti"/>
        </w:rPr>
        <w:t>ma</w:t>
      </w:r>
      <w:r w:rsidR="00677C90" w:rsidRPr="00AC6B84">
        <w:rPr>
          <w:rFonts w:eastAsia="STKaiti"/>
          <w:spacing w:val="1"/>
        </w:rPr>
        <w:t>n</w:t>
      </w:r>
      <w:r w:rsidR="00677C90" w:rsidRPr="00AC6B84">
        <w:rPr>
          <w:rFonts w:eastAsia="STKaiti"/>
          <w:spacing w:val="-2"/>
        </w:rPr>
        <w:t>i</w:t>
      </w:r>
      <w:r w:rsidR="00677C90" w:rsidRPr="00AC6B84">
        <w:rPr>
          <w:rFonts w:eastAsia="STKaiti"/>
          <w:spacing w:val="1"/>
        </w:rPr>
        <w:t>pu</w:t>
      </w:r>
      <w:r w:rsidR="00677C90" w:rsidRPr="00AC6B84">
        <w:rPr>
          <w:rFonts w:eastAsia="STKaiti"/>
        </w:rPr>
        <w:t>l</w:t>
      </w:r>
      <w:r w:rsidR="00677C90" w:rsidRPr="00AC6B84">
        <w:rPr>
          <w:rFonts w:eastAsia="STKaiti"/>
          <w:spacing w:val="-2"/>
        </w:rPr>
        <w:t>a</w:t>
      </w:r>
      <w:r w:rsidR="00677C90" w:rsidRPr="00AC6B84">
        <w:rPr>
          <w:rFonts w:eastAsia="STKaiti"/>
          <w:spacing w:val="1"/>
        </w:rPr>
        <w:t>t</w:t>
      </w:r>
      <w:r w:rsidR="00677C90" w:rsidRPr="00AC6B84">
        <w:rPr>
          <w:rFonts w:eastAsia="STKaiti"/>
        </w:rPr>
        <w:t>i</w:t>
      </w:r>
      <w:r w:rsidR="00677C90" w:rsidRPr="00AC6B84">
        <w:rPr>
          <w:rFonts w:eastAsia="STKaiti"/>
          <w:spacing w:val="-2"/>
        </w:rPr>
        <w:t>o</w:t>
      </w:r>
      <w:r w:rsidR="00677C90" w:rsidRPr="00AC6B84">
        <w:rPr>
          <w:rFonts w:eastAsia="STKaiti"/>
        </w:rPr>
        <w:t>n</w:t>
      </w:r>
      <w:r w:rsidR="00677C90" w:rsidRPr="00AC6B84">
        <w:rPr>
          <w:rFonts w:eastAsia="STKaiti"/>
          <w:spacing w:val="2"/>
        </w:rPr>
        <w:t xml:space="preserve"> </w:t>
      </w:r>
      <w:r w:rsidR="00677C90" w:rsidRPr="00AC6B84">
        <w:rPr>
          <w:rFonts w:eastAsia="STKaiti"/>
          <w:spacing w:val="1"/>
        </w:rPr>
        <w:t>des variables de la</w:t>
      </w:r>
      <w:r w:rsidR="00677C90" w:rsidRPr="00AC6B84">
        <w:rPr>
          <w:rFonts w:eastAsia="STKaiti"/>
          <w:spacing w:val="2"/>
        </w:rPr>
        <w:t xml:space="preserve"> </w:t>
      </w:r>
      <w:r w:rsidR="00677C90" w:rsidRPr="00AC6B84">
        <w:rPr>
          <w:rFonts w:eastAsia="STKaiti"/>
        </w:rPr>
        <w:t>sim</w:t>
      </w:r>
      <w:r w:rsidR="00677C90" w:rsidRPr="00AC6B84">
        <w:rPr>
          <w:rFonts w:eastAsia="STKaiti"/>
          <w:spacing w:val="1"/>
        </w:rPr>
        <w:t>u</w:t>
      </w:r>
      <w:r w:rsidR="00677C90" w:rsidRPr="00AC6B84">
        <w:rPr>
          <w:rFonts w:eastAsia="STKaiti"/>
          <w:spacing w:val="-2"/>
        </w:rPr>
        <w:t>l</w:t>
      </w:r>
      <w:r w:rsidR="00677C90" w:rsidRPr="00AC6B84">
        <w:rPr>
          <w:rFonts w:eastAsia="STKaiti"/>
        </w:rPr>
        <w:t>a</w:t>
      </w:r>
      <w:r w:rsidR="00677C90" w:rsidRPr="00AC6B84">
        <w:rPr>
          <w:rFonts w:eastAsia="STKaiti"/>
          <w:spacing w:val="1"/>
        </w:rPr>
        <w:t>t</w:t>
      </w:r>
      <w:r w:rsidR="00677C90" w:rsidRPr="00AC6B84">
        <w:rPr>
          <w:rFonts w:eastAsia="STKaiti"/>
        </w:rPr>
        <w:t>i</w:t>
      </w:r>
      <w:r w:rsidR="00677C90" w:rsidRPr="00AC6B84">
        <w:rPr>
          <w:rFonts w:eastAsia="STKaiti"/>
          <w:spacing w:val="-2"/>
        </w:rPr>
        <w:t>o</w:t>
      </w:r>
      <w:r w:rsidR="00677C90" w:rsidRPr="00AC6B84">
        <w:rPr>
          <w:rFonts w:eastAsia="STKaiti"/>
          <w:spacing w:val="1"/>
        </w:rPr>
        <w:t>n</w:t>
      </w:r>
      <w:r w:rsidR="00677C90" w:rsidRPr="00AC6B84">
        <w:rPr>
          <w:rFonts w:eastAsia="STKaiti"/>
        </w:rPr>
        <w:t xml:space="preserve">. </w:t>
      </w:r>
    </w:p>
    <w:p w14:paraId="3E2553FB" w14:textId="721594B1" w:rsidR="00677C90" w:rsidRPr="00AC6B84" w:rsidRDefault="00677C90" w:rsidP="00600D21">
      <w:pPr>
        <w:pStyle w:val="Paragraphedeliste"/>
        <w:adjustRightInd w:val="0"/>
        <w:ind w:right="-7"/>
        <w:rPr>
          <w:rFonts w:eastAsia="STKaiti"/>
        </w:rPr>
      </w:pPr>
      <w:r w:rsidRPr="00AC6B84">
        <w:rPr>
          <w:rFonts w:eastAsia="STKaiti"/>
        </w:rPr>
        <w:t>Le soutien à l</w:t>
      </w:r>
      <w:r w:rsidR="00DA1839">
        <w:rPr>
          <w:rFonts w:eastAsia="STKaiti"/>
        </w:rPr>
        <w:t>’</w:t>
      </w:r>
      <w:r w:rsidRPr="00AC6B84">
        <w:rPr>
          <w:rFonts w:eastAsia="STKaiti"/>
        </w:rPr>
        <w:t>apprentissage peut être fourni à l</w:t>
      </w:r>
      <w:r w:rsidR="00DA1839">
        <w:rPr>
          <w:rFonts w:eastAsia="STKaiti"/>
        </w:rPr>
        <w:t>’</w:t>
      </w:r>
      <w:r w:rsidRPr="00AC6B84">
        <w:rPr>
          <w:rFonts w:eastAsia="STKaiti"/>
        </w:rPr>
        <w:t>initiative de l</w:t>
      </w:r>
      <w:r w:rsidR="00600D21">
        <w:rPr>
          <w:rFonts w:eastAsia="STKaiti"/>
        </w:rPr>
        <w:t xml:space="preserve">a personne </w:t>
      </w:r>
      <w:r w:rsidRPr="00AC6B84">
        <w:rPr>
          <w:rFonts w:eastAsia="STKaiti"/>
        </w:rPr>
        <w:t>apprenant</w:t>
      </w:r>
      <w:r w:rsidR="00600D21">
        <w:rPr>
          <w:rFonts w:eastAsia="STKaiti"/>
        </w:rPr>
        <w:t>e</w:t>
      </w:r>
      <w:r w:rsidRPr="00AC6B84">
        <w:rPr>
          <w:rFonts w:eastAsia="STKaiti"/>
        </w:rPr>
        <w:t xml:space="preserve">, du système ou de façon hybride </w:t>
      </w:r>
      <w:r w:rsidR="00D86C4A" w:rsidRPr="00AC6B84">
        <w:rPr>
          <w:rFonts w:eastAsia="STKaiti"/>
        </w:rPr>
        <w:t>en fonction</w:t>
      </w:r>
      <w:r w:rsidRPr="00AC6B84">
        <w:rPr>
          <w:rFonts w:eastAsia="STKaiti"/>
        </w:rPr>
        <w:t xml:space="preserve"> de la stratégie pédagogique intégrée à l</w:t>
      </w:r>
      <w:r w:rsidR="00DA1839">
        <w:rPr>
          <w:rFonts w:eastAsia="STKaiti"/>
        </w:rPr>
        <w:t>’</w:t>
      </w:r>
      <w:r w:rsidR="00C1084F" w:rsidRPr="00AC6B84">
        <w:rPr>
          <w:rFonts w:eastAsia="STKaiti"/>
        </w:rPr>
        <w:t>EIA</w:t>
      </w:r>
      <w:r w:rsidRPr="00AC6B84">
        <w:rPr>
          <w:rFonts w:eastAsia="STKaiti"/>
        </w:rPr>
        <w:t xml:space="preserve">. </w:t>
      </w:r>
      <w:r w:rsidRPr="00AC6B84">
        <w:rPr>
          <w:rFonts w:eastAsia="STKaiti"/>
          <w:spacing w:val="-1"/>
        </w:rPr>
        <w:t>D</w:t>
      </w:r>
      <w:r w:rsidRPr="00AC6B84">
        <w:rPr>
          <w:rFonts w:eastAsia="STKaiti"/>
        </w:rPr>
        <w:t>a</w:t>
      </w:r>
      <w:r w:rsidRPr="00AC6B84">
        <w:rPr>
          <w:rFonts w:eastAsia="STKaiti"/>
          <w:spacing w:val="1"/>
        </w:rPr>
        <w:t>n</w:t>
      </w:r>
      <w:r w:rsidRPr="00AC6B84">
        <w:rPr>
          <w:rFonts w:eastAsia="STKaiti"/>
        </w:rPr>
        <w:t>s</w:t>
      </w:r>
      <w:r w:rsidRPr="00AC6B84">
        <w:rPr>
          <w:rFonts w:eastAsia="STKaiti"/>
          <w:spacing w:val="-2"/>
        </w:rPr>
        <w:t xml:space="preserve"> </w:t>
      </w:r>
      <w:r w:rsidRPr="00AC6B84">
        <w:rPr>
          <w:rFonts w:eastAsia="STKaiti"/>
        </w:rPr>
        <w:t>le s</w:t>
      </w:r>
      <w:r w:rsidRPr="00AC6B84">
        <w:rPr>
          <w:rFonts w:eastAsia="STKaiti"/>
          <w:spacing w:val="-1"/>
        </w:rPr>
        <w:t>y</w:t>
      </w:r>
      <w:r w:rsidRPr="00AC6B84">
        <w:rPr>
          <w:rFonts w:eastAsia="STKaiti"/>
        </w:rPr>
        <w:t>s</w:t>
      </w:r>
      <w:r w:rsidRPr="00AC6B84">
        <w:rPr>
          <w:rFonts w:eastAsia="STKaiti"/>
          <w:spacing w:val="1"/>
        </w:rPr>
        <w:t>tè</w:t>
      </w:r>
      <w:r w:rsidRPr="00AC6B84">
        <w:rPr>
          <w:rFonts w:eastAsia="STKaiti"/>
        </w:rPr>
        <w:t xml:space="preserve">me </w:t>
      </w:r>
      <w:hyperlink r:id="rId21">
        <w:r w:rsidRPr="00AC6B84">
          <w:rPr>
            <w:rFonts w:eastAsia="STKaiti"/>
            <w:color w:val="000000" w:themeColor="text1"/>
            <w:spacing w:val="-1"/>
          </w:rPr>
          <w:t>R</w:t>
        </w:r>
        <w:r w:rsidRPr="00AC6B84">
          <w:rPr>
            <w:rFonts w:eastAsia="STKaiti"/>
            <w:color w:val="000000" w:themeColor="text1"/>
          </w:rPr>
          <w:t>as</w:t>
        </w:r>
        <w:r w:rsidRPr="00AC6B84">
          <w:rPr>
            <w:rFonts w:eastAsia="STKaiti"/>
            <w:color w:val="000000" w:themeColor="text1"/>
            <w:spacing w:val="1"/>
          </w:rPr>
          <w:t>h</w:t>
        </w:r>
        <w:r w:rsidRPr="00AC6B84">
          <w:rPr>
            <w:rFonts w:eastAsia="STKaiti"/>
            <w:color w:val="000000" w:themeColor="text1"/>
          </w:rPr>
          <w:t>i</w:t>
        </w:r>
      </w:hyperlink>
      <w:r w:rsidRPr="00AC6B84">
        <w:rPr>
          <w:rFonts w:eastAsia="STKaiti"/>
          <w:color w:val="000000"/>
        </w:rPr>
        <w:t xml:space="preserve"> (Wolf, 2009),</w:t>
      </w:r>
      <w:r w:rsidRPr="00AC6B84">
        <w:rPr>
          <w:rFonts w:eastAsia="STKaiti"/>
          <w:color w:val="000000"/>
          <w:spacing w:val="-1"/>
        </w:rPr>
        <w:t xml:space="preserve"> </w:t>
      </w:r>
      <w:r w:rsidRPr="00AC6B84">
        <w:rPr>
          <w:rFonts w:eastAsia="STKaiti"/>
          <w:color w:val="000000"/>
        </w:rPr>
        <w:t>l</w:t>
      </w:r>
      <w:r w:rsidR="00600D21">
        <w:rPr>
          <w:rFonts w:eastAsia="STKaiti"/>
          <w:color w:val="000000"/>
        </w:rPr>
        <w:t xml:space="preserve">a personne </w:t>
      </w:r>
      <w:r w:rsidRPr="00AC6B84">
        <w:rPr>
          <w:rFonts w:eastAsia="STKaiti"/>
          <w:color w:val="000000"/>
          <w:spacing w:val="-2"/>
        </w:rPr>
        <w:t>a</w:t>
      </w:r>
      <w:r w:rsidRPr="00AC6B84">
        <w:rPr>
          <w:rFonts w:eastAsia="STKaiti"/>
          <w:color w:val="000000"/>
          <w:spacing w:val="1"/>
        </w:rPr>
        <w:t>pp</w:t>
      </w:r>
      <w:r w:rsidRPr="00AC6B84">
        <w:rPr>
          <w:rFonts w:eastAsia="STKaiti"/>
          <w:color w:val="000000"/>
        </w:rPr>
        <w:t>r</w:t>
      </w:r>
      <w:r w:rsidRPr="00AC6B84">
        <w:rPr>
          <w:rFonts w:eastAsia="STKaiti"/>
          <w:color w:val="000000"/>
          <w:spacing w:val="-2"/>
        </w:rPr>
        <w:t>e</w:t>
      </w:r>
      <w:r w:rsidRPr="00AC6B84">
        <w:rPr>
          <w:rFonts w:eastAsia="STKaiti"/>
          <w:color w:val="000000"/>
          <w:spacing w:val="1"/>
        </w:rPr>
        <w:t>n</w:t>
      </w:r>
      <w:r w:rsidRPr="00AC6B84">
        <w:rPr>
          <w:rFonts w:eastAsia="STKaiti"/>
          <w:color w:val="000000"/>
        </w:rPr>
        <w:t>a</w:t>
      </w:r>
      <w:r w:rsidRPr="00AC6B84">
        <w:rPr>
          <w:rFonts w:eastAsia="STKaiti"/>
          <w:color w:val="000000"/>
          <w:spacing w:val="-1"/>
        </w:rPr>
        <w:t>n</w:t>
      </w:r>
      <w:r w:rsidRPr="00AC6B84">
        <w:rPr>
          <w:rFonts w:eastAsia="STKaiti"/>
          <w:color w:val="000000"/>
        </w:rPr>
        <w:t>t</w:t>
      </w:r>
      <w:r w:rsidR="00600D21">
        <w:rPr>
          <w:rFonts w:eastAsia="STKaiti"/>
          <w:color w:val="000000"/>
        </w:rPr>
        <w:t>e</w:t>
      </w:r>
      <w:r w:rsidRPr="00AC6B84">
        <w:rPr>
          <w:rFonts w:eastAsia="STKaiti"/>
          <w:color w:val="000000"/>
          <w:spacing w:val="2"/>
        </w:rPr>
        <w:t xml:space="preserve"> </w:t>
      </w:r>
      <w:r w:rsidRPr="00AC6B84">
        <w:rPr>
          <w:rFonts w:eastAsia="STKaiti"/>
          <w:color w:val="000000"/>
          <w:spacing w:val="-1"/>
        </w:rPr>
        <w:t>d</w:t>
      </w:r>
      <w:r w:rsidRPr="00AC6B84">
        <w:rPr>
          <w:rFonts w:eastAsia="STKaiti"/>
          <w:color w:val="000000"/>
          <w:spacing w:val="1"/>
        </w:rPr>
        <w:t>o</w:t>
      </w:r>
      <w:r w:rsidRPr="00AC6B84">
        <w:rPr>
          <w:rFonts w:eastAsia="STKaiti"/>
          <w:color w:val="000000"/>
        </w:rPr>
        <w:t>it s</w:t>
      </w:r>
      <w:r w:rsidRPr="00AC6B84">
        <w:rPr>
          <w:rFonts w:eastAsia="STKaiti"/>
          <w:color w:val="000000"/>
          <w:spacing w:val="1"/>
        </w:rPr>
        <w:t>o</w:t>
      </w:r>
      <w:r w:rsidRPr="00AC6B84">
        <w:rPr>
          <w:rFonts w:eastAsia="STKaiti"/>
          <w:color w:val="000000"/>
        </w:rPr>
        <w:t>lli</w:t>
      </w:r>
      <w:r w:rsidRPr="00AC6B84">
        <w:rPr>
          <w:rFonts w:eastAsia="STKaiti"/>
          <w:color w:val="000000"/>
          <w:spacing w:val="-1"/>
        </w:rPr>
        <w:t>c</w:t>
      </w:r>
      <w:r w:rsidRPr="00AC6B84">
        <w:rPr>
          <w:rFonts w:eastAsia="STKaiti"/>
          <w:color w:val="000000"/>
        </w:rPr>
        <w:t>i</w:t>
      </w:r>
      <w:r w:rsidRPr="00AC6B84">
        <w:rPr>
          <w:rFonts w:eastAsia="STKaiti"/>
          <w:color w:val="000000"/>
          <w:spacing w:val="1"/>
        </w:rPr>
        <w:t>te</w:t>
      </w:r>
      <w:r w:rsidRPr="00AC6B84">
        <w:rPr>
          <w:rFonts w:eastAsia="STKaiti"/>
          <w:color w:val="000000"/>
        </w:rPr>
        <w:t>r</w:t>
      </w:r>
      <w:r w:rsidRPr="00AC6B84">
        <w:rPr>
          <w:rFonts w:eastAsia="STKaiti"/>
          <w:color w:val="000000"/>
          <w:spacing w:val="-1"/>
        </w:rPr>
        <w:t xml:space="preserve"> d</w:t>
      </w:r>
      <w:r w:rsidRPr="00AC6B84">
        <w:rPr>
          <w:rFonts w:eastAsia="STKaiti"/>
          <w:color w:val="000000"/>
        </w:rPr>
        <w:t>e</w:t>
      </w:r>
      <w:r w:rsidRPr="00AC6B84">
        <w:rPr>
          <w:rFonts w:eastAsia="STKaiti"/>
          <w:color w:val="000000"/>
          <w:spacing w:val="2"/>
        </w:rPr>
        <w:t xml:space="preserve"> </w:t>
      </w:r>
      <w:r w:rsidRPr="00AC6B84">
        <w:rPr>
          <w:rFonts w:eastAsia="STKaiti"/>
          <w:color w:val="000000"/>
        </w:rPr>
        <w:t>l</w:t>
      </w:r>
      <w:r w:rsidR="00DA1839">
        <w:rPr>
          <w:rFonts w:eastAsia="STKaiti"/>
          <w:color w:val="000000"/>
        </w:rPr>
        <w:t>’</w:t>
      </w:r>
      <w:r w:rsidRPr="00AC6B84">
        <w:rPr>
          <w:rFonts w:eastAsia="STKaiti"/>
          <w:color w:val="000000"/>
        </w:rPr>
        <w:t>a</w:t>
      </w:r>
      <w:r w:rsidRPr="00AC6B84">
        <w:rPr>
          <w:rFonts w:eastAsia="STKaiti"/>
          <w:color w:val="000000"/>
          <w:spacing w:val="-2"/>
        </w:rPr>
        <w:t>i</w:t>
      </w:r>
      <w:r w:rsidRPr="00AC6B84">
        <w:rPr>
          <w:rFonts w:eastAsia="STKaiti"/>
          <w:color w:val="000000"/>
          <w:spacing w:val="1"/>
        </w:rPr>
        <w:t>d</w:t>
      </w:r>
      <w:r w:rsidRPr="00AC6B84">
        <w:rPr>
          <w:rFonts w:eastAsia="STKaiti"/>
          <w:color w:val="000000"/>
        </w:rPr>
        <w:t>e a</w:t>
      </w:r>
      <w:r w:rsidRPr="00AC6B84">
        <w:rPr>
          <w:rFonts w:eastAsia="STKaiti"/>
          <w:color w:val="000000"/>
          <w:spacing w:val="1"/>
        </w:rPr>
        <w:t>p</w:t>
      </w:r>
      <w:r w:rsidRPr="00AC6B84">
        <w:rPr>
          <w:rFonts w:eastAsia="STKaiti"/>
          <w:color w:val="000000"/>
        </w:rPr>
        <w:t>r</w:t>
      </w:r>
      <w:r w:rsidRPr="00AC6B84">
        <w:rPr>
          <w:rFonts w:eastAsia="STKaiti"/>
          <w:color w:val="000000"/>
          <w:spacing w:val="1"/>
        </w:rPr>
        <w:t>è</w:t>
      </w:r>
      <w:r w:rsidRPr="00AC6B84">
        <w:rPr>
          <w:rFonts w:eastAsia="STKaiti"/>
          <w:color w:val="000000"/>
        </w:rPr>
        <w:t>s</w:t>
      </w:r>
      <w:r w:rsidRPr="00AC6B84">
        <w:rPr>
          <w:rFonts w:eastAsia="STKaiti"/>
          <w:color w:val="000000"/>
          <w:spacing w:val="1"/>
        </w:rPr>
        <w:t xml:space="preserve"> </w:t>
      </w:r>
      <w:r w:rsidRPr="00AC6B84">
        <w:rPr>
          <w:rFonts w:eastAsia="STKaiti"/>
          <w:color w:val="000000"/>
        </w:rPr>
        <w:t>av</w:t>
      </w:r>
      <w:r w:rsidRPr="00AC6B84">
        <w:rPr>
          <w:rFonts w:eastAsia="STKaiti"/>
          <w:color w:val="000000"/>
          <w:spacing w:val="1"/>
        </w:rPr>
        <w:t>o</w:t>
      </w:r>
      <w:r w:rsidRPr="00AC6B84">
        <w:rPr>
          <w:rFonts w:eastAsia="STKaiti"/>
          <w:color w:val="000000"/>
          <w:spacing w:val="-2"/>
        </w:rPr>
        <w:t>i</w:t>
      </w:r>
      <w:r w:rsidRPr="00AC6B84">
        <w:rPr>
          <w:rFonts w:eastAsia="STKaiti"/>
          <w:color w:val="000000"/>
        </w:rPr>
        <w:t>r</w:t>
      </w:r>
      <w:r w:rsidRPr="00AC6B84">
        <w:rPr>
          <w:rFonts w:eastAsia="STKaiti"/>
          <w:color w:val="000000"/>
          <w:spacing w:val="1"/>
        </w:rPr>
        <w:t xml:space="preserve"> </w:t>
      </w:r>
      <w:r w:rsidRPr="00AC6B84">
        <w:rPr>
          <w:rFonts w:eastAsia="STKaiti"/>
          <w:color w:val="000000"/>
        </w:rPr>
        <w:t>émis</w:t>
      </w:r>
      <w:r w:rsidRPr="00AC6B84">
        <w:rPr>
          <w:rFonts w:eastAsia="STKaiti"/>
          <w:color w:val="000000"/>
          <w:spacing w:val="-2"/>
        </w:rPr>
        <w:t xml:space="preserve"> </w:t>
      </w:r>
      <w:r w:rsidRPr="00AC6B84">
        <w:rPr>
          <w:rFonts w:eastAsia="STKaiti"/>
          <w:color w:val="000000"/>
          <w:spacing w:val="-1"/>
        </w:rPr>
        <w:t>u</w:t>
      </w:r>
      <w:r w:rsidRPr="00AC6B84">
        <w:rPr>
          <w:rFonts w:eastAsia="STKaiti"/>
          <w:color w:val="000000"/>
          <w:spacing w:val="1"/>
        </w:rPr>
        <w:t>n</w:t>
      </w:r>
      <w:r w:rsidRPr="00AC6B84">
        <w:rPr>
          <w:rFonts w:eastAsia="STKaiti"/>
          <w:color w:val="000000"/>
        </w:rPr>
        <w:t>e</w:t>
      </w:r>
      <w:r w:rsidRPr="00AC6B84">
        <w:rPr>
          <w:rFonts w:eastAsia="STKaiti"/>
          <w:color w:val="000000"/>
          <w:spacing w:val="-1"/>
        </w:rPr>
        <w:t xml:space="preserve"> </w:t>
      </w:r>
      <w:r w:rsidRPr="00AC6B84">
        <w:rPr>
          <w:rFonts w:eastAsia="STKaiti"/>
          <w:color w:val="000000"/>
          <w:spacing w:val="1"/>
        </w:rPr>
        <w:t>h</w:t>
      </w:r>
      <w:r w:rsidRPr="00AC6B84">
        <w:rPr>
          <w:rFonts w:eastAsia="STKaiti"/>
          <w:color w:val="000000"/>
          <w:spacing w:val="-1"/>
        </w:rPr>
        <w:t>yp</w:t>
      </w:r>
      <w:r w:rsidRPr="00AC6B84">
        <w:rPr>
          <w:rFonts w:eastAsia="STKaiti"/>
          <w:color w:val="000000"/>
          <w:spacing w:val="1"/>
        </w:rPr>
        <w:t>othè</w:t>
      </w:r>
      <w:r w:rsidRPr="00AC6B84">
        <w:rPr>
          <w:rFonts w:eastAsia="STKaiti"/>
          <w:color w:val="000000"/>
          <w:spacing w:val="-3"/>
        </w:rPr>
        <w:t>s</w:t>
      </w:r>
      <w:r w:rsidRPr="00AC6B84">
        <w:rPr>
          <w:rFonts w:eastAsia="STKaiti"/>
          <w:color w:val="000000"/>
        </w:rPr>
        <w:t>e</w:t>
      </w:r>
      <w:r w:rsidRPr="00AC6B84">
        <w:rPr>
          <w:rFonts w:eastAsia="STKaiti"/>
          <w:color w:val="000000"/>
          <w:spacing w:val="2"/>
        </w:rPr>
        <w:t xml:space="preserve"> </w:t>
      </w:r>
      <w:r w:rsidRPr="00AC6B84">
        <w:rPr>
          <w:rFonts w:eastAsia="STKaiti"/>
          <w:color w:val="000000"/>
          <w:spacing w:val="-1"/>
        </w:rPr>
        <w:t>p</w:t>
      </w:r>
      <w:r w:rsidRPr="00AC6B84">
        <w:rPr>
          <w:rFonts w:eastAsia="STKaiti"/>
          <w:color w:val="000000"/>
        </w:rPr>
        <w:t>ar</w:t>
      </w:r>
      <w:r w:rsidRPr="00AC6B84">
        <w:rPr>
          <w:rFonts w:eastAsia="STKaiti"/>
          <w:color w:val="000000"/>
          <w:spacing w:val="1"/>
        </w:rPr>
        <w:t xml:space="preserve"> </w:t>
      </w:r>
      <w:r w:rsidRPr="00AC6B84">
        <w:rPr>
          <w:rFonts w:eastAsia="STKaiti"/>
          <w:color w:val="000000"/>
        </w:rPr>
        <w:t>r</w:t>
      </w:r>
      <w:r w:rsidRPr="00AC6B84">
        <w:rPr>
          <w:rFonts w:eastAsia="STKaiti"/>
          <w:color w:val="000000"/>
          <w:spacing w:val="-2"/>
        </w:rPr>
        <w:t>a</w:t>
      </w:r>
      <w:r w:rsidRPr="00AC6B84">
        <w:rPr>
          <w:rFonts w:eastAsia="STKaiti"/>
          <w:color w:val="000000"/>
          <w:spacing w:val="1"/>
        </w:rPr>
        <w:t>pp</w:t>
      </w:r>
      <w:r w:rsidRPr="00AC6B84">
        <w:rPr>
          <w:rFonts w:eastAsia="STKaiti"/>
          <w:color w:val="000000"/>
          <w:spacing w:val="-2"/>
        </w:rPr>
        <w:t>o</w:t>
      </w:r>
      <w:r w:rsidRPr="00AC6B84">
        <w:rPr>
          <w:rFonts w:eastAsia="STKaiti"/>
          <w:color w:val="000000"/>
        </w:rPr>
        <w:t>rt à</w:t>
      </w:r>
      <w:r w:rsidRPr="00AC6B84">
        <w:rPr>
          <w:rFonts w:eastAsia="STKaiti"/>
          <w:color w:val="000000"/>
          <w:spacing w:val="1"/>
        </w:rPr>
        <w:t xml:space="preserve"> </w:t>
      </w:r>
      <w:r w:rsidRPr="00AC6B84">
        <w:rPr>
          <w:rFonts w:eastAsia="STKaiti"/>
          <w:color w:val="000000"/>
          <w:spacing w:val="-1"/>
        </w:rPr>
        <w:t>u</w:t>
      </w:r>
      <w:r w:rsidRPr="00AC6B84">
        <w:rPr>
          <w:rFonts w:eastAsia="STKaiti"/>
          <w:color w:val="000000"/>
          <w:spacing w:val="1"/>
        </w:rPr>
        <w:t>n</w:t>
      </w:r>
      <w:r w:rsidRPr="00AC6B84">
        <w:rPr>
          <w:rFonts w:eastAsia="STKaiti"/>
          <w:color w:val="000000"/>
        </w:rPr>
        <w:t>e</w:t>
      </w:r>
      <w:r w:rsidRPr="00AC6B84">
        <w:rPr>
          <w:rFonts w:eastAsia="STKaiti"/>
          <w:color w:val="000000"/>
          <w:spacing w:val="-1"/>
        </w:rPr>
        <w:t xml:space="preserve"> </w:t>
      </w:r>
      <w:r w:rsidRPr="00AC6B84">
        <w:rPr>
          <w:rFonts w:eastAsia="STKaiti"/>
          <w:color w:val="000000"/>
        </w:rPr>
        <w:t>si</w:t>
      </w:r>
      <w:r w:rsidRPr="00AC6B84">
        <w:rPr>
          <w:rFonts w:eastAsia="STKaiti"/>
          <w:color w:val="000000"/>
          <w:spacing w:val="1"/>
        </w:rPr>
        <w:t>tu</w:t>
      </w:r>
      <w:r w:rsidRPr="00AC6B84">
        <w:rPr>
          <w:rFonts w:eastAsia="STKaiti"/>
          <w:color w:val="000000"/>
          <w:spacing w:val="-2"/>
        </w:rPr>
        <w:t>a</w:t>
      </w:r>
      <w:r w:rsidRPr="00AC6B84">
        <w:rPr>
          <w:rFonts w:eastAsia="STKaiti"/>
          <w:color w:val="000000"/>
          <w:spacing w:val="1"/>
        </w:rPr>
        <w:t>t</w:t>
      </w:r>
      <w:r w:rsidRPr="00AC6B84">
        <w:rPr>
          <w:rFonts w:eastAsia="STKaiti"/>
          <w:color w:val="000000"/>
        </w:rPr>
        <w:t>i</w:t>
      </w:r>
      <w:r w:rsidRPr="00AC6B84">
        <w:rPr>
          <w:rFonts w:eastAsia="STKaiti"/>
          <w:color w:val="000000"/>
          <w:spacing w:val="-2"/>
        </w:rPr>
        <w:t>o</w:t>
      </w:r>
      <w:r w:rsidRPr="00AC6B84">
        <w:rPr>
          <w:rFonts w:eastAsia="STKaiti"/>
          <w:color w:val="000000"/>
        </w:rPr>
        <w:t>n</w:t>
      </w:r>
      <w:r w:rsidRPr="00AC6B84">
        <w:rPr>
          <w:rFonts w:eastAsia="STKaiti"/>
          <w:color w:val="000000"/>
          <w:spacing w:val="2"/>
        </w:rPr>
        <w:t xml:space="preserve"> </w:t>
      </w:r>
      <w:r w:rsidRPr="00AC6B84">
        <w:rPr>
          <w:rFonts w:eastAsia="STKaiti"/>
          <w:color w:val="000000"/>
          <w:spacing w:val="-1"/>
        </w:rPr>
        <w:t>q</w:t>
      </w:r>
      <w:r w:rsidRPr="00AC6B84">
        <w:rPr>
          <w:rFonts w:eastAsia="STKaiti"/>
          <w:color w:val="000000"/>
          <w:spacing w:val="1"/>
        </w:rPr>
        <w:t>u</w:t>
      </w:r>
      <w:r w:rsidR="00DA1839">
        <w:rPr>
          <w:rFonts w:eastAsia="STKaiti"/>
          <w:color w:val="000000"/>
        </w:rPr>
        <w:t>’</w:t>
      </w:r>
      <w:r w:rsidR="00600D21">
        <w:rPr>
          <w:rFonts w:eastAsia="STKaiti"/>
          <w:color w:val="000000"/>
        </w:rPr>
        <w:t>elle</w:t>
      </w:r>
      <w:r w:rsidRPr="00AC6B84">
        <w:rPr>
          <w:rFonts w:eastAsia="STKaiti"/>
          <w:color w:val="000000"/>
          <w:spacing w:val="-1"/>
        </w:rPr>
        <w:t xml:space="preserve"> </w:t>
      </w:r>
      <w:r w:rsidRPr="00AC6B84">
        <w:rPr>
          <w:rFonts w:eastAsia="STKaiti"/>
          <w:color w:val="000000"/>
        </w:rPr>
        <w:t>a</w:t>
      </w:r>
      <w:r w:rsidRPr="00AC6B84">
        <w:rPr>
          <w:rFonts w:eastAsia="STKaiti"/>
          <w:color w:val="000000"/>
          <w:spacing w:val="1"/>
        </w:rPr>
        <w:t xml:space="preserve"> </w:t>
      </w:r>
      <w:r w:rsidRPr="00AC6B84">
        <w:rPr>
          <w:rFonts w:eastAsia="STKaiti"/>
          <w:color w:val="000000"/>
          <w:spacing w:val="-2"/>
        </w:rPr>
        <w:t>o</w:t>
      </w:r>
      <w:r w:rsidRPr="00AC6B84">
        <w:rPr>
          <w:rFonts w:eastAsia="STKaiti"/>
          <w:color w:val="000000"/>
          <w:spacing w:val="1"/>
        </w:rPr>
        <w:t>b</w:t>
      </w:r>
      <w:r w:rsidRPr="00AC6B84">
        <w:rPr>
          <w:rFonts w:eastAsia="STKaiti"/>
          <w:color w:val="000000"/>
        </w:rPr>
        <w:t>s</w:t>
      </w:r>
      <w:r w:rsidRPr="00AC6B84">
        <w:rPr>
          <w:rFonts w:eastAsia="STKaiti"/>
          <w:color w:val="000000"/>
          <w:spacing w:val="1"/>
        </w:rPr>
        <w:t>e</w:t>
      </w:r>
      <w:r w:rsidRPr="00AC6B84">
        <w:rPr>
          <w:rFonts w:eastAsia="STKaiti"/>
          <w:color w:val="000000"/>
        </w:rPr>
        <w:t>rv</w:t>
      </w:r>
      <w:r w:rsidRPr="00AC6B84">
        <w:rPr>
          <w:rFonts w:eastAsia="STKaiti"/>
          <w:color w:val="000000"/>
          <w:spacing w:val="-2"/>
        </w:rPr>
        <w:t>é</w:t>
      </w:r>
      <w:r w:rsidRPr="00AC6B84">
        <w:rPr>
          <w:rFonts w:eastAsia="STKaiti"/>
          <w:color w:val="000000"/>
          <w:spacing w:val="1"/>
        </w:rPr>
        <w:t>e</w:t>
      </w:r>
      <w:r w:rsidRPr="00AC6B84">
        <w:rPr>
          <w:rFonts w:eastAsia="STKaiti"/>
          <w:color w:val="000000"/>
        </w:rPr>
        <w:t xml:space="preserve">. </w:t>
      </w:r>
      <w:r w:rsidRPr="00AC6B84">
        <w:rPr>
          <w:rFonts w:eastAsia="STKaiti"/>
          <w:color w:val="000000"/>
          <w:spacing w:val="1"/>
        </w:rPr>
        <w:t>D</w:t>
      </w:r>
      <w:r w:rsidRPr="00AC6B84">
        <w:rPr>
          <w:rFonts w:eastAsia="STKaiti"/>
          <w:color w:val="000000"/>
        </w:rPr>
        <w:t>a</w:t>
      </w:r>
      <w:r w:rsidRPr="00AC6B84">
        <w:rPr>
          <w:rFonts w:eastAsia="STKaiti"/>
          <w:color w:val="000000"/>
          <w:spacing w:val="1"/>
        </w:rPr>
        <w:t>n</w:t>
      </w:r>
      <w:r w:rsidRPr="00AC6B84">
        <w:rPr>
          <w:rFonts w:eastAsia="STKaiti"/>
          <w:color w:val="000000"/>
        </w:rPr>
        <w:t xml:space="preserve">s </w:t>
      </w:r>
      <w:proofErr w:type="spellStart"/>
      <w:r w:rsidRPr="00AC6B84">
        <w:rPr>
          <w:rFonts w:eastAsia="STKaiti"/>
          <w:color w:val="000000"/>
        </w:rPr>
        <w:t>Sim</w:t>
      </w:r>
      <w:r w:rsidRPr="00AC6B84">
        <w:rPr>
          <w:rFonts w:eastAsia="STKaiti"/>
          <w:color w:val="000000"/>
          <w:spacing w:val="-1"/>
        </w:rPr>
        <w:t>Q</w:t>
      </w:r>
      <w:r w:rsidRPr="00AC6B84">
        <w:rPr>
          <w:rFonts w:eastAsia="STKaiti"/>
          <w:color w:val="000000"/>
          <w:spacing w:val="1"/>
        </w:rPr>
        <w:t>ue</w:t>
      </w:r>
      <w:r w:rsidRPr="00AC6B84">
        <w:rPr>
          <w:rFonts w:eastAsia="STKaiti"/>
          <w:color w:val="000000"/>
          <w:spacing w:val="-3"/>
        </w:rPr>
        <w:t>s</w:t>
      </w:r>
      <w:r w:rsidRPr="00AC6B84">
        <w:rPr>
          <w:rFonts w:eastAsia="STKaiti"/>
          <w:color w:val="000000"/>
          <w:spacing w:val="1"/>
        </w:rPr>
        <w:t>t</w:t>
      </w:r>
      <w:proofErr w:type="spellEnd"/>
      <w:r w:rsidR="008C22AB" w:rsidRPr="00AC6B84">
        <w:rPr>
          <w:rFonts w:eastAsia="STKaiti"/>
          <w:color w:val="000000"/>
          <w:spacing w:val="1"/>
        </w:rPr>
        <w:t xml:space="preserve"> </w:t>
      </w:r>
      <w:r w:rsidR="00905CAD" w:rsidRPr="00AC6B84">
        <w:rPr>
          <w:rFonts w:eastAsia="STKaiti"/>
          <w:color w:val="000000"/>
          <w:spacing w:val="1"/>
        </w:rPr>
        <w:t>(</w:t>
      </w:r>
      <w:r w:rsidR="008C22AB" w:rsidRPr="00AC6B84">
        <w:rPr>
          <w:rFonts w:eastAsia="STKaiti"/>
          <w:color w:val="000000"/>
          <w:spacing w:val="1"/>
        </w:rPr>
        <w:t>Van</w:t>
      </w:r>
      <w:r w:rsidR="0009572B" w:rsidRPr="00AC6B84">
        <w:rPr>
          <w:rFonts w:eastAsia="STKaiti"/>
          <w:color w:val="000000"/>
          <w:spacing w:val="1"/>
        </w:rPr>
        <w:t> </w:t>
      </w:r>
      <w:proofErr w:type="spellStart"/>
      <w:r w:rsidR="008C22AB" w:rsidRPr="00AC6B84">
        <w:rPr>
          <w:rFonts w:eastAsia="STKaiti"/>
          <w:color w:val="000000"/>
          <w:spacing w:val="1"/>
        </w:rPr>
        <w:t>Joolingen</w:t>
      </w:r>
      <w:proofErr w:type="spellEnd"/>
      <w:r w:rsidR="000308C6" w:rsidRPr="00AC6B84">
        <w:rPr>
          <w:rFonts w:eastAsia="STKaiti"/>
          <w:color w:val="000000"/>
          <w:spacing w:val="1"/>
        </w:rPr>
        <w:t xml:space="preserve"> </w:t>
      </w:r>
      <w:r w:rsidR="00DE166B" w:rsidRPr="00AC6B84">
        <w:rPr>
          <w:rFonts w:eastAsia="STKaiti"/>
          <w:color w:val="000000"/>
          <w:spacing w:val="1"/>
        </w:rPr>
        <w:t xml:space="preserve">et </w:t>
      </w:r>
      <w:r w:rsidR="00CA3FE8">
        <w:rPr>
          <w:rFonts w:eastAsia="STKaiti"/>
          <w:color w:val="000000"/>
          <w:spacing w:val="1"/>
        </w:rPr>
        <w:t>d</w:t>
      </w:r>
      <w:r w:rsidR="008C22AB" w:rsidRPr="00AC6B84">
        <w:rPr>
          <w:rFonts w:eastAsia="STKaiti"/>
          <w:color w:val="000000"/>
          <w:spacing w:val="1"/>
        </w:rPr>
        <w:t>e Jong, 2003</w:t>
      </w:r>
      <w:r w:rsidR="00905CAD" w:rsidRPr="00AC6B84">
        <w:rPr>
          <w:rFonts w:eastAsia="STKaiti"/>
          <w:color w:val="000000"/>
          <w:spacing w:val="1"/>
        </w:rPr>
        <w:t>)</w:t>
      </w:r>
      <w:r w:rsidRPr="00AC6B84">
        <w:rPr>
          <w:rFonts w:eastAsia="STKaiti"/>
          <w:color w:val="000000"/>
        </w:rPr>
        <w:t>,</w:t>
      </w:r>
      <w:r w:rsidRPr="00AC6B84">
        <w:rPr>
          <w:rFonts w:eastAsia="STKaiti"/>
          <w:color w:val="000000"/>
          <w:spacing w:val="-1"/>
        </w:rPr>
        <w:t xml:space="preserve"> </w:t>
      </w:r>
      <w:r w:rsidRPr="00AC6B84">
        <w:rPr>
          <w:rFonts w:eastAsia="STKaiti"/>
          <w:color w:val="000000"/>
        </w:rPr>
        <w:t>l</w:t>
      </w:r>
      <w:r w:rsidRPr="00AC6B84">
        <w:rPr>
          <w:rFonts w:eastAsia="STKaiti"/>
          <w:color w:val="000000"/>
          <w:spacing w:val="1"/>
        </w:rPr>
        <w:t>e</w:t>
      </w:r>
      <w:r w:rsidRPr="00AC6B84">
        <w:rPr>
          <w:rFonts w:eastAsia="STKaiti"/>
          <w:color w:val="000000"/>
        </w:rPr>
        <w:t>s</w:t>
      </w:r>
      <w:r w:rsidRPr="00AC6B84">
        <w:rPr>
          <w:rFonts w:eastAsia="STKaiti"/>
          <w:color w:val="000000"/>
          <w:spacing w:val="1"/>
        </w:rPr>
        <w:t xml:space="preserve"> </w:t>
      </w:r>
      <w:r w:rsidRPr="00AC6B84">
        <w:rPr>
          <w:rFonts w:eastAsia="STKaiti"/>
          <w:color w:val="000000"/>
          <w:spacing w:val="-2"/>
        </w:rPr>
        <w:t>a</w:t>
      </w:r>
      <w:r w:rsidRPr="00AC6B84">
        <w:rPr>
          <w:rFonts w:eastAsia="STKaiti"/>
          <w:color w:val="000000"/>
          <w:spacing w:val="1"/>
        </w:rPr>
        <w:t>pp</w:t>
      </w:r>
      <w:r w:rsidRPr="00AC6B84">
        <w:rPr>
          <w:rFonts w:eastAsia="STKaiti"/>
          <w:color w:val="000000"/>
          <w:spacing w:val="-2"/>
        </w:rPr>
        <w:t>r</w:t>
      </w:r>
      <w:r w:rsidRPr="00AC6B84">
        <w:rPr>
          <w:rFonts w:eastAsia="STKaiti"/>
          <w:color w:val="000000"/>
          <w:spacing w:val="1"/>
        </w:rPr>
        <w:t>en</w:t>
      </w:r>
      <w:r w:rsidRPr="00AC6B84">
        <w:rPr>
          <w:rFonts w:eastAsia="STKaiti"/>
          <w:color w:val="000000"/>
          <w:spacing w:val="-2"/>
        </w:rPr>
        <w:t>a</w:t>
      </w:r>
      <w:r w:rsidRPr="00AC6B84">
        <w:rPr>
          <w:rFonts w:eastAsia="STKaiti"/>
          <w:color w:val="000000"/>
          <w:spacing w:val="1"/>
        </w:rPr>
        <w:t>nt</w:t>
      </w:r>
      <w:r w:rsidRPr="00AC6B84">
        <w:rPr>
          <w:rFonts w:eastAsia="STKaiti"/>
          <w:color w:val="000000"/>
        </w:rPr>
        <w:t>s</w:t>
      </w:r>
      <w:r w:rsidR="00600D21">
        <w:rPr>
          <w:rFonts w:eastAsia="STKaiti"/>
          <w:color w:val="000000"/>
        </w:rPr>
        <w:t xml:space="preserve"> et les apprenantes</w:t>
      </w:r>
      <w:r w:rsidRPr="00AC6B84">
        <w:rPr>
          <w:rFonts w:eastAsia="STKaiti"/>
          <w:color w:val="000000"/>
          <w:spacing w:val="-4"/>
        </w:rPr>
        <w:t xml:space="preserve"> </w:t>
      </w:r>
      <w:r w:rsidRPr="00AC6B84">
        <w:rPr>
          <w:rFonts w:eastAsia="STKaiti"/>
          <w:color w:val="000000"/>
        </w:rPr>
        <w:t>r</w:t>
      </w:r>
      <w:r w:rsidRPr="00AC6B84">
        <w:rPr>
          <w:rFonts w:eastAsia="STKaiti"/>
          <w:color w:val="000000"/>
          <w:spacing w:val="1"/>
        </w:rPr>
        <w:t>e</w:t>
      </w:r>
      <w:r w:rsidRPr="00AC6B84">
        <w:rPr>
          <w:rFonts w:eastAsia="STKaiti"/>
          <w:color w:val="000000"/>
          <w:spacing w:val="-1"/>
        </w:rPr>
        <w:t>ç</w:t>
      </w:r>
      <w:r w:rsidRPr="00AC6B84">
        <w:rPr>
          <w:rFonts w:eastAsia="STKaiti"/>
          <w:color w:val="000000"/>
          <w:spacing w:val="1"/>
        </w:rPr>
        <w:t>o</w:t>
      </w:r>
      <w:r w:rsidRPr="00AC6B84">
        <w:rPr>
          <w:rFonts w:eastAsia="STKaiti"/>
          <w:color w:val="000000"/>
        </w:rPr>
        <w:t>iv</w:t>
      </w:r>
      <w:r w:rsidRPr="00AC6B84">
        <w:rPr>
          <w:rFonts w:eastAsia="STKaiti"/>
          <w:color w:val="000000"/>
          <w:spacing w:val="1"/>
        </w:rPr>
        <w:t>en</w:t>
      </w:r>
      <w:r w:rsidRPr="00AC6B84">
        <w:rPr>
          <w:rFonts w:eastAsia="STKaiti"/>
          <w:color w:val="000000"/>
        </w:rPr>
        <w:t xml:space="preserve">t </w:t>
      </w:r>
      <w:r w:rsidR="00905CAD" w:rsidRPr="00AC6B84">
        <w:rPr>
          <w:rFonts w:eastAsia="STKaiti"/>
          <w:color w:val="000000"/>
        </w:rPr>
        <w:t xml:space="preserve">automatiquement </w:t>
      </w:r>
      <w:r w:rsidRPr="00AC6B84">
        <w:rPr>
          <w:rFonts w:eastAsia="STKaiti"/>
          <w:color w:val="000000"/>
          <w:spacing w:val="-1"/>
        </w:rPr>
        <w:t>u</w:t>
      </w:r>
      <w:r w:rsidRPr="00AC6B84">
        <w:rPr>
          <w:rFonts w:eastAsia="STKaiti"/>
          <w:color w:val="000000"/>
          <w:spacing w:val="1"/>
        </w:rPr>
        <w:t>n</w:t>
      </w:r>
      <w:r w:rsidRPr="00AC6B84">
        <w:rPr>
          <w:rFonts w:eastAsia="STKaiti"/>
          <w:color w:val="000000"/>
        </w:rPr>
        <w:t>e</w:t>
      </w:r>
      <w:r w:rsidRPr="00AC6B84">
        <w:rPr>
          <w:rFonts w:eastAsia="STKaiti"/>
          <w:color w:val="000000"/>
          <w:spacing w:val="2"/>
        </w:rPr>
        <w:t xml:space="preserve"> </w:t>
      </w:r>
      <w:r w:rsidRPr="00AC6B84">
        <w:rPr>
          <w:rFonts w:eastAsia="STKaiti"/>
          <w:color w:val="000000"/>
          <w:spacing w:val="-2"/>
        </w:rPr>
        <w:t>r</w:t>
      </w:r>
      <w:r w:rsidRPr="00AC6B84">
        <w:rPr>
          <w:rFonts w:eastAsia="STKaiti"/>
          <w:color w:val="000000"/>
          <w:spacing w:val="1"/>
        </w:rPr>
        <w:t>ét</w:t>
      </w:r>
      <w:r w:rsidRPr="00AC6B84">
        <w:rPr>
          <w:rFonts w:eastAsia="STKaiti"/>
          <w:color w:val="000000"/>
          <w:spacing w:val="-2"/>
        </w:rPr>
        <w:t>r</w:t>
      </w:r>
      <w:r w:rsidRPr="00AC6B84">
        <w:rPr>
          <w:rFonts w:eastAsia="STKaiti"/>
          <w:color w:val="000000"/>
          <w:spacing w:val="1"/>
        </w:rPr>
        <w:t>o</w:t>
      </w:r>
      <w:r w:rsidRPr="00AC6B84">
        <w:rPr>
          <w:rFonts w:eastAsia="STKaiti"/>
          <w:color w:val="000000"/>
        </w:rPr>
        <w:t>a</w:t>
      </w:r>
      <w:r w:rsidRPr="00AC6B84">
        <w:rPr>
          <w:rFonts w:eastAsia="STKaiti"/>
          <w:color w:val="000000"/>
          <w:spacing w:val="-1"/>
        </w:rPr>
        <w:t>c</w:t>
      </w:r>
      <w:r w:rsidRPr="00AC6B84">
        <w:rPr>
          <w:rFonts w:eastAsia="STKaiti"/>
          <w:color w:val="000000"/>
          <w:spacing w:val="1"/>
        </w:rPr>
        <w:t>t</w:t>
      </w:r>
      <w:r w:rsidRPr="00AC6B84">
        <w:rPr>
          <w:rFonts w:eastAsia="STKaiti"/>
          <w:color w:val="000000"/>
        </w:rPr>
        <w:t>i</w:t>
      </w:r>
      <w:r w:rsidRPr="00AC6B84">
        <w:rPr>
          <w:rFonts w:eastAsia="STKaiti"/>
          <w:color w:val="000000"/>
          <w:spacing w:val="-2"/>
        </w:rPr>
        <w:t>o</w:t>
      </w:r>
      <w:r w:rsidRPr="00AC6B84">
        <w:rPr>
          <w:rFonts w:eastAsia="STKaiti"/>
          <w:color w:val="000000"/>
        </w:rPr>
        <w:t>n</w:t>
      </w:r>
      <w:r w:rsidRPr="00AC6B84">
        <w:rPr>
          <w:rFonts w:eastAsia="STKaiti"/>
          <w:color w:val="000000"/>
          <w:spacing w:val="2"/>
        </w:rPr>
        <w:t xml:space="preserve"> </w:t>
      </w:r>
      <w:r w:rsidRPr="00AC6B84">
        <w:rPr>
          <w:rFonts w:eastAsia="STKaiti"/>
          <w:color w:val="000000"/>
          <w:spacing w:val="-1"/>
        </w:rPr>
        <w:t xml:space="preserve">du </w:t>
      </w:r>
      <w:r w:rsidRPr="00AC6B84">
        <w:rPr>
          <w:rFonts w:eastAsia="STKaiti"/>
          <w:color w:val="000000"/>
        </w:rPr>
        <w:t>s</w:t>
      </w:r>
      <w:r w:rsidRPr="00AC6B84">
        <w:rPr>
          <w:rFonts w:eastAsia="STKaiti"/>
          <w:color w:val="000000"/>
          <w:spacing w:val="-1"/>
        </w:rPr>
        <w:t>y</w:t>
      </w:r>
      <w:r w:rsidRPr="00AC6B84">
        <w:rPr>
          <w:rFonts w:eastAsia="STKaiti"/>
          <w:color w:val="000000"/>
        </w:rPr>
        <w:t>s</w:t>
      </w:r>
      <w:r w:rsidRPr="00AC6B84">
        <w:rPr>
          <w:rFonts w:eastAsia="STKaiti"/>
          <w:color w:val="000000"/>
          <w:spacing w:val="1"/>
        </w:rPr>
        <w:t>tè</w:t>
      </w:r>
      <w:r w:rsidRPr="00AC6B84">
        <w:rPr>
          <w:rFonts w:eastAsia="STKaiti"/>
          <w:color w:val="000000"/>
        </w:rPr>
        <w:t>me</w:t>
      </w:r>
      <w:r w:rsidRPr="00AC6B84">
        <w:rPr>
          <w:rFonts w:eastAsia="STKaiti"/>
          <w:color w:val="000000"/>
          <w:spacing w:val="2"/>
        </w:rPr>
        <w:t xml:space="preserve"> </w:t>
      </w:r>
      <w:r w:rsidRPr="00AC6B84">
        <w:rPr>
          <w:rFonts w:eastAsia="STKaiti"/>
          <w:color w:val="000000"/>
          <w:spacing w:val="-2"/>
        </w:rPr>
        <w:t>a</w:t>
      </w:r>
      <w:r w:rsidRPr="00AC6B84">
        <w:rPr>
          <w:rFonts w:eastAsia="STKaiti"/>
          <w:color w:val="000000"/>
          <w:spacing w:val="1"/>
        </w:rPr>
        <w:t>p</w:t>
      </w:r>
      <w:r w:rsidRPr="00AC6B84">
        <w:rPr>
          <w:rFonts w:eastAsia="STKaiti"/>
          <w:color w:val="000000"/>
        </w:rPr>
        <w:t>r</w:t>
      </w:r>
      <w:r w:rsidRPr="00AC6B84">
        <w:rPr>
          <w:rFonts w:eastAsia="STKaiti"/>
          <w:color w:val="000000"/>
          <w:spacing w:val="1"/>
        </w:rPr>
        <w:t>è</w:t>
      </w:r>
      <w:r w:rsidRPr="00AC6B84">
        <w:rPr>
          <w:rFonts w:eastAsia="STKaiti"/>
          <w:color w:val="000000"/>
        </w:rPr>
        <w:t>s</w:t>
      </w:r>
      <w:r w:rsidRPr="00AC6B84">
        <w:rPr>
          <w:rFonts w:eastAsia="STKaiti"/>
          <w:color w:val="000000"/>
          <w:spacing w:val="1"/>
        </w:rPr>
        <w:t xml:space="preserve"> </w:t>
      </w:r>
      <w:r w:rsidRPr="00AC6B84">
        <w:rPr>
          <w:rFonts w:eastAsia="STKaiti"/>
          <w:color w:val="000000"/>
        </w:rPr>
        <w:t>av</w:t>
      </w:r>
      <w:r w:rsidRPr="00AC6B84">
        <w:rPr>
          <w:rFonts w:eastAsia="STKaiti"/>
          <w:color w:val="000000"/>
          <w:spacing w:val="1"/>
        </w:rPr>
        <w:t>o</w:t>
      </w:r>
      <w:r w:rsidRPr="00AC6B84">
        <w:rPr>
          <w:rFonts w:eastAsia="STKaiti"/>
          <w:color w:val="000000"/>
          <w:spacing w:val="-2"/>
        </w:rPr>
        <w:t>i</w:t>
      </w:r>
      <w:r w:rsidRPr="00AC6B84">
        <w:rPr>
          <w:rFonts w:eastAsia="STKaiti"/>
          <w:color w:val="000000"/>
        </w:rPr>
        <w:t>r</w:t>
      </w:r>
      <w:r w:rsidRPr="00AC6B84">
        <w:rPr>
          <w:rFonts w:eastAsia="STKaiti"/>
          <w:color w:val="000000"/>
          <w:spacing w:val="1"/>
        </w:rPr>
        <w:t xml:space="preserve"> </w:t>
      </w:r>
      <w:r w:rsidRPr="00AC6B84">
        <w:rPr>
          <w:rFonts w:eastAsia="STKaiti"/>
          <w:color w:val="000000"/>
        </w:rPr>
        <w:t>m</w:t>
      </w:r>
      <w:r w:rsidRPr="00AC6B84">
        <w:rPr>
          <w:rFonts w:eastAsia="STKaiti"/>
          <w:color w:val="000000"/>
          <w:spacing w:val="-2"/>
        </w:rPr>
        <w:t>o</w:t>
      </w:r>
      <w:r w:rsidRPr="00AC6B84">
        <w:rPr>
          <w:rFonts w:eastAsia="STKaiti"/>
          <w:color w:val="000000"/>
          <w:spacing w:val="-1"/>
        </w:rPr>
        <w:t>d</w:t>
      </w:r>
      <w:r w:rsidRPr="00AC6B84">
        <w:rPr>
          <w:rFonts w:eastAsia="STKaiti"/>
          <w:color w:val="000000"/>
        </w:rPr>
        <w:t>i</w:t>
      </w:r>
      <w:r w:rsidRPr="00AC6B84">
        <w:rPr>
          <w:rFonts w:eastAsia="STKaiti"/>
          <w:color w:val="000000"/>
          <w:spacing w:val="1"/>
        </w:rPr>
        <w:t>f</w:t>
      </w:r>
      <w:r w:rsidRPr="00AC6B84">
        <w:rPr>
          <w:rFonts w:eastAsia="STKaiti"/>
          <w:color w:val="000000"/>
        </w:rPr>
        <w:t>ié</w:t>
      </w:r>
      <w:r w:rsidRPr="00AC6B84">
        <w:rPr>
          <w:rFonts w:eastAsia="STKaiti"/>
          <w:color w:val="000000"/>
          <w:spacing w:val="-1"/>
        </w:rPr>
        <w:t xml:space="preserve"> </w:t>
      </w:r>
      <w:r w:rsidRPr="00AC6B84">
        <w:rPr>
          <w:rFonts w:eastAsia="STKaiti"/>
          <w:color w:val="000000"/>
          <w:spacing w:val="1"/>
        </w:rPr>
        <w:t>un</w:t>
      </w:r>
      <w:r w:rsidRPr="00AC6B84">
        <w:rPr>
          <w:rFonts w:eastAsia="STKaiti"/>
          <w:color w:val="000000"/>
        </w:rPr>
        <w:t>e</w:t>
      </w:r>
      <w:r w:rsidRPr="00AC6B84">
        <w:rPr>
          <w:rFonts w:eastAsia="STKaiti"/>
          <w:color w:val="000000"/>
          <w:spacing w:val="-1"/>
        </w:rPr>
        <w:t xml:space="preserve"> </w:t>
      </w:r>
      <w:r w:rsidRPr="00AC6B84">
        <w:rPr>
          <w:rFonts w:eastAsia="STKaiti"/>
          <w:color w:val="000000"/>
        </w:rPr>
        <w:t>varia</w:t>
      </w:r>
      <w:r w:rsidRPr="00AC6B84">
        <w:rPr>
          <w:rFonts w:eastAsia="STKaiti"/>
          <w:color w:val="000000"/>
          <w:spacing w:val="1"/>
        </w:rPr>
        <w:t>b</w:t>
      </w:r>
      <w:r w:rsidRPr="00AC6B84">
        <w:rPr>
          <w:rFonts w:eastAsia="STKaiti"/>
          <w:color w:val="000000"/>
          <w:spacing w:val="-2"/>
        </w:rPr>
        <w:t>l</w:t>
      </w:r>
      <w:r w:rsidRPr="00AC6B84">
        <w:rPr>
          <w:rFonts w:eastAsia="STKaiti"/>
          <w:color w:val="000000"/>
        </w:rPr>
        <w:t>e</w:t>
      </w:r>
      <w:r w:rsidRPr="00AC6B84">
        <w:rPr>
          <w:rFonts w:eastAsia="STKaiti"/>
          <w:color w:val="000000"/>
          <w:spacing w:val="-1"/>
        </w:rPr>
        <w:t xml:space="preserve"> </w:t>
      </w:r>
      <w:r w:rsidRPr="00AC6B84">
        <w:rPr>
          <w:rFonts w:eastAsia="STKaiti"/>
          <w:color w:val="000000"/>
          <w:spacing w:val="1"/>
        </w:rPr>
        <w:t>d</w:t>
      </w:r>
      <w:r w:rsidRPr="00AC6B84">
        <w:rPr>
          <w:rFonts w:eastAsia="STKaiti"/>
          <w:color w:val="000000"/>
        </w:rPr>
        <w:t>u m</w:t>
      </w:r>
      <w:r w:rsidRPr="00AC6B84">
        <w:rPr>
          <w:rFonts w:eastAsia="STKaiti"/>
          <w:color w:val="000000"/>
          <w:spacing w:val="1"/>
        </w:rPr>
        <w:t>o</w:t>
      </w:r>
      <w:r w:rsidRPr="00AC6B84">
        <w:rPr>
          <w:rFonts w:eastAsia="STKaiti"/>
          <w:color w:val="000000"/>
          <w:spacing w:val="-1"/>
        </w:rPr>
        <w:t>d</w:t>
      </w:r>
      <w:r w:rsidRPr="00AC6B84">
        <w:rPr>
          <w:rFonts w:eastAsia="STKaiti"/>
          <w:color w:val="000000"/>
          <w:spacing w:val="1"/>
        </w:rPr>
        <w:t>è</w:t>
      </w:r>
      <w:r w:rsidRPr="00AC6B84">
        <w:rPr>
          <w:rFonts w:eastAsia="STKaiti"/>
          <w:color w:val="000000"/>
        </w:rPr>
        <w:t>le</w:t>
      </w:r>
      <w:r w:rsidRPr="00AC6B84">
        <w:rPr>
          <w:rFonts w:eastAsia="STKaiti"/>
          <w:color w:val="000000"/>
          <w:spacing w:val="2"/>
        </w:rPr>
        <w:t xml:space="preserve"> </w:t>
      </w:r>
      <w:r w:rsidRPr="00AC6B84">
        <w:rPr>
          <w:rFonts w:eastAsia="STKaiti"/>
          <w:color w:val="000000"/>
          <w:spacing w:val="-1"/>
        </w:rPr>
        <w:t>d</w:t>
      </w:r>
      <w:r w:rsidRPr="00AC6B84">
        <w:rPr>
          <w:rFonts w:eastAsia="STKaiti"/>
          <w:color w:val="000000"/>
        </w:rPr>
        <w:t>e</w:t>
      </w:r>
      <w:r w:rsidRPr="00AC6B84">
        <w:rPr>
          <w:rFonts w:eastAsia="STKaiti"/>
          <w:color w:val="000000"/>
          <w:spacing w:val="2"/>
        </w:rPr>
        <w:t xml:space="preserve"> </w:t>
      </w:r>
      <w:r w:rsidRPr="00AC6B84">
        <w:rPr>
          <w:rFonts w:eastAsia="STKaiti"/>
          <w:color w:val="000000"/>
        </w:rPr>
        <w:t>si</w:t>
      </w:r>
      <w:r w:rsidRPr="00AC6B84">
        <w:rPr>
          <w:rFonts w:eastAsia="STKaiti"/>
          <w:color w:val="000000"/>
          <w:spacing w:val="-2"/>
        </w:rPr>
        <w:t>m</w:t>
      </w:r>
      <w:r w:rsidRPr="00AC6B84">
        <w:rPr>
          <w:rFonts w:eastAsia="STKaiti"/>
          <w:color w:val="000000"/>
          <w:spacing w:val="1"/>
        </w:rPr>
        <w:t>u</w:t>
      </w:r>
      <w:r w:rsidRPr="00AC6B84">
        <w:rPr>
          <w:rFonts w:eastAsia="STKaiti"/>
          <w:color w:val="000000"/>
        </w:rPr>
        <w:t>la</w:t>
      </w:r>
      <w:r w:rsidRPr="00AC6B84">
        <w:rPr>
          <w:rFonts w:eastAsia="STKaiti"/>
          <w:color w:val="000000"/>
          <w:spacing w:val="1"/>
        </w:rPr>
        <w:t>t</w:t>
      </w:r>
      <w:r w:rsidRPr="00AC6B84">
        <w:rPr>
          <w:rFonts w:eastAsia="STKaiti"/>
          <w:color w:val="000000"/>
        </w:rPr>
        <w:t>i</w:t>
      </w:r>
      <w:r w:rsidRPr="00AC6B84">
        <w:rPr>
          <w:rFonts w:eastAsia="STKaiti"/>
          <w:color w:val="000000"/>
          <w:spacing w:val="-2"/>
        </w:rPr>
        <w:t>o</w:t>
      </w:r>
      <w:r w:rsidRPr="00AC6B84">
        <w:rPr>
          <w:rFonts w:eastAsia="STKaiti"/>
          <w:color w:val="000000"/>
        </w:rPr>
        <w:t xml:space="preserve">n </w:t>
      </w:r>
      <w:r w:rsidRPr="00AC6B84">
        <w:rPr>
          <w:rFonts w:eastAsia="STKaiti"/>
          <w:color w:val="000000"/>
          <w:spacing w:val="1"/>
        </w:rPr>
        <w:t>d</w:t>
      </w:r>
      <w:r w:rsidR="00DA1839">
        <w:rPr>
          <w:rFonts w:eastAsia="STKaiti"/>
          <w:color w:val="000000"/>
        </w:rPr>
        <w:t>’</w:t>
      </w:r>
      <w:r w:rsidRPr="00AC6B84">
        <w:rPr>
          <w:rFonts w:eastAsia="STKaiti"/>
          <w:color w:val="000000"/>
          <w:spacing w:val="-1"/>
        </w:rPr>
        <w:t>u</w:t>
      </w:r>
      <w:r w:rsidRPr="00AC6B84">
        <w:rPr>
          <w:rFonts w:eastAsia="STKaiti"/>
          <w:color w:val="000000"/>
        </w:rPr>
        <w:t xml:space="preserve">n </w:t>
      </w:r>
      <w:r w:rsidRPr="00AC6B84">
        <w:rPr>
          <w:rFonts w:eastAsia="STKaiti"/>
          <w:color w:val="000000"/>
          <w:spacing w:val="1"/>
        </w:rPr>
        <w:t>ph</w:t>
      </w:r>
      <w:r w:rsidRPr="00AC6B84">
        <w:rPr>
          <w:rFonts w:eastAsia="STKaiti"/>
          <w:color w:val="000000"/>
          <w:spacing w:val="-2"/>
        </w:rPr>
        <w:t>é</w:t>
      </w:r>
      <w:r w:rsidRPr="00AC6B84">
        <w:rPr>
          <w:rFonts w:eastAsia="STKaiti"/>
          <w:color w:val="000000"/>
          <w:spacing w:val="1"/>
        </w:rPr>
        <w:t>no</w:t>
      </w:r>
      <w:r w:rsidRPr="00AC6B84">
        <w:rPr>
          <w:rFonts w:eastAsia="STKaiti"/>
          <w:color w:val="000000"/>
        </w:rPr>
        <w:t>m</w:t>
      </w:r>
      <w:r w:rsidRPr="00AC6B84">
        <w:rPr>
          <w:rFonts w:eastAsia="STKaiti"/>
          <w:color w:val="000000"/>
          <w:spacing w:val="-2"/>
        </w:rPr>
        <w:t>è</w:t>
      </w:r>
      <w:r w:rsidRPr="00AC6B84">
        <w:rPr>
          <w:rFonts w:eastAsia="STKaiti"/>
          <w:color w:val="000000"/>
          <w:spacing w:val="1"/>
        </w:rPr>
        <w:t>n</w:t>
      </w:r>
      <w:r w:rsidRPr="00AC6B84">
        <w:rPr>
          <w:rFonts w:eastAsia="STKaiti"/>
          <w:color w:val="000000"/>
        </w:rPr>
        <w:t>e</w:t>
      </w:r>
      <w:r w:rsidRPr="00AC6B84">
        <w:rPr>
          <w:rFonts w:eastAsia="STKaiti"/>
          <w:color w:val="000000"/>
          <w:spacing w:val="-1"/>
        </w:rPr>
        <w:t xml:space="preserve"> </w:t>
      </w:r>
      <w:r w:rsidRPr="00AC6B84">
        <w:rPr>
          <w:rFonts w:eastAsia="STKaiti"/>
          <w:color w:val="000000"/>
          <w:spacing w:val="1"/>
        </w:rPr>
        <w:t>ph</w:t>
      </w:r>
      <w:r w:rsidRPr="00AC6B84">
        <w:rPr>
          <w:rFonts w:eastAsia="STKaiti"/>
          <w:color w:val="000000"/>
          <w:spacing w:val="-1"/>
        </w:rPr>
        <w:t>y</w:t>
      </w:r>
      <w:r w:rsidRPr="00AC6B84">
        <w:rPr>
          <w:rFonts w:eastAsia="STKaiti"/>
          <w:color w:val="000000"/>
        </w:rPr>
        <w:t>si</w:t>
      </w:r>
      <w:r w:rsidRPr="00AC6B84">
        <w:rPr>
          <w:rFonts w:eastAsia="STKaiti"/>
          <w:color w:val="000000"/>
          <w:spacing w:val="-1"/>
        </w:rPr>
        <w:t>q</w:t>
      </w:r>
      <w:r w:rsidRPr="00AC6B84">
        <w:rPr>
          <w:rFonts w:eastAsia="STKaiti"/>
          <w:color w:val="000000"/>
          <w:spacing w:val="1"/>
        </w:rPr>
        <w:t>u</w:t>
      </w:r>
      <w:r w:rsidRPr="00AC6B84">
        <w:rPr>
          <w:rFonts w:eastAsia="STKaiti"/>
          <w:color w:val="000000"/>
        </w:rPr>
        <w:t>e.</w:t>
      </w:r>
    </w:p>
    <w:p w14:paraId="560EE59F" w14:textId="216EB9F5" w:rsidR="007D235B" w:rsidRPr="00AC6B84" w:rsidRDefault="007D235B" w:rsidP="00600D21">
      <w:pPr>
        <w:pStyle w:val="Paragraphedeliste"/>
        <w:adjustRightInd w:val="0"/>
        <w:ind w:right="-7"/>
        <w:rPr>
          <w:rFonts w:eastAsia="STKaiti"/>
        </w:rPr>
      </w:pPr>
      <w:r w:rsidRPr="00AC6B84">
        <w:rPr>
          <w:i/>
        </w:rPr>
        <w:t xml:space="preserve">Les systèmes </w:t>
      </w:r>
      <w:r w:rsidR="00600D21">
        <w:rPr>
          <w:i/>
        </w:rPr>
        <w:t xml:space="preserve">experts ou </w:t>
      </w:r>
      <w:r w:rsidRPr="00AC6B84">
        <w:rPr>
          <w:i/>
        </w:rPr>
        <w:t>de tuteurs cognitifs</w:t>
      </w:r>
      <w:r w:rsidR="00600D21">
        <w:t xml:space="preserve">, comme </w:t>
      </w:r>
      <w:r w:rsidR="008B36DD" w:rsidRPr="00AC6B84">
        <w:t>Demonstr8 (Blessing, 2003) et</w:t>
      </w:r>
      <w:r w:rsidR="00905CAD" w:rsidRPr="00AC6B84">
        <w:t xml:space="preserve"> CT</w:t>
      </w:r>
      <w:r w:rsidR="005531B5" w:rsidRPr="00AC6B84">
        <w:t>AT</w:t>
      </w:r>
      <w:r w:rsidR="007E50C8" w:rsidRPr="00AC6B84">
        <w:rPr>
          <w:rStyle w:val="Appelnotedebasdep"/>
          <w:spacing w:val="4"/>
        </w:rPr>
        <w:footnoteReference w:id="5"/>
      </w:r>
      <w:r w:rsidR="00E144E7" w:rsidRPr="00AC6B84">
        <w:t xml:space="preserve"> </w:t>
      </w:r>
      <w:r w:rsidR="009771F2" w:rsidRPr="00AC6B84">
        <w:rPr>
          <w:spacing w:val="4"/>
        </w:rPr>
        <w:t>(</w:t>
      </w:r>
      <w:proofErr w:type="spellStart"/>
      <w:r w:rsidR="009771F2" w:rsidRPr="00AC6B84">
        <w:rPr>
          <w:rFonts w:eastAsia="Calibri"/>
        </w:rPr>
        <w:t>Aleven</w:t>
      </w:r>
      <w:proofErr w:type="spellEnd"/>
      <w:r w:rsidR="00377BA1">
        <w:rPr>
          <w:rFonts w:eastAsia="Calibri"/>
        </w:rPr>
        <w:t xml:space="preserve"> </w:t>
      </w:r>
      <w:r w:rsidR="00377BA1" w:rsidRPr="00377BA1">
        <w:rPr>
          <w:rFonts w:eastAsia="Calibri"/>
          <w:i/>
          <w:iCs/>
        </w:rPr>
        <w:t>et al.</w:t>
      </w:r>
      <w:r w:rsidR="009771F2" w:rsidRPr="00AC6B84">
        <w:rPr>
          <w:rFonts w:eastAsia="Calibri"/>
        </w:rPr>
        <w:t>, 200</w:t>
      </w:r>
      <w:r w:rsidR="00377BA1">
        <w:rPr>
          <w:rFonts w:eastAsia="Calibri"/>
        </w:rPr>
        <w:t>9</w:t>
      </w:r>
      <w:r w:rsidR="00600D21">
        <w:rPr>
          <w:spacing w:val="4"/>
        </w:rPr>
        <w:t>)</w:t>
      </w:r>
      <w:r w:rsidR="00905CAD" w:rsidRPr="00AC6B84">
        <w:rPr>
          <w:spacing w:val="4"/>
        </w:rPr>
        <w:t>,</w:t>
      </w:r>
      <w:r w:rsidR="00BE52EB">
        <w:t xml:space="preserve"> </w:t>
      </w:r>
      <w:r w:rsidRPr="00AC6B84">
        <w:t>produisent des environnements d</w:t>
      </w:r>
      <w:r w:rsidR="00DA1839">
        <w:t>’</w:t>
      </w:r>
      <w:r w:rsidRPr="00AC6B84">
        <w:t>apprentissage orientés vers la résolution de problèmes ou l</w:t>
      </w:r>
      <w:r w:rsidR="00DA1839">
        <w:t>’</w:t>
      </w:r>
      <w:r w:rsidRPr="00AC6B84">
        <w:t>apprentissage de</w:t>
      </w:r>
      <w:r w:rsidR="00905CAD" w:rsidRPr="00AC6B84">
        <w:t>s</w:t>
      </w:r>
      <w:r w:rsidRPr="00AC6B84">
        <w:t xml:space="preserve"> tâches d</w:t>
      </w:r>
      <w:r w:rsidR="00DA1839">
        <w:t>’</w:t>
      </w:r>
      <w:r w:rsidR="00905CAD" w:rsidRPr="00AC6B84">
        <w:t>un système</w:t>
      </w:r>
      <w:r w:rsidRPr="00AC6B84">
        <w:t xml:space="preserve"> expert. Les apprenants</w:t>
      </w:r>
      <w:r w:rsidR="007E50C8">
        <w:t xml:space="preserve"> et les apprenantes qui</w:t>
      </w:r>
      <w:r w:rsidRPr="00AC6B84">
        <w:t xml:space="preserve"> utilis</w:t>
      </w:r>
      <w:r w:rsidR="007E50C8">
        <w:t>e</w:t>
      </w:r>
      <w:r w:rsidRPr="00AC6B84">
        <w:t xml:space="preserve">nt ces systèmes résolvent des problèmes et reçoivent </w:t>
      </w:r>
      <w:r w:rsidR="00426EEE">
        <w:t>une rétroaction</w:t>
      </w:r>
      <w:r w:rsidRPr="00AC6B84">
        <w:t xml:space="preserve"> quand leurs attitudes divergent de celles attendues par le modèle expert (Murray</w:t>
      </w:r>
      <w:r w:rsidR="00377BA1">
        <w:t xml:space="preserve"> </w:t>
      </w:r>
      <w:r w:rsidR="00377BA1" w:rsidRPr="00377BA1">
        <w:rPr>
          <w:i/>
          <w:iCs/>
        </w:rPr>
        <w:t>et al.</w:t>
      </w:r>
      <w:r w:rsidRPr="00AC6B84">
        <w:t>, 2003). Contrairement à la plupart des autres systèmes auteurs, ceux-ci intègrent une très bonne représentation du domaine de connaissances sous forme d</w:t>
      </w:r>
      <w:r w:rsidR="00DA1839">
        <w:t>’</w:t>
      </w:r>
      <w:r w:rsidRPr="00AC6B84">
        <w:t xml:space="preserve">une base de règles, </w:t>
      </w:r>
      <w:r w:rsidRPr="00AC6B84">
        <w:lastRenderedPageBreak/>
        <w:t>mais possèdent une faible représentation des stratégies pédagogiques à la base des rétroactions à fourni</w:t>
      </w:r>
      <w:r w:rsidR="00905CAD" w:rsidRPr="00AC6B84">
        <w:t>r</w:t>
      </w:r>
      <w:r w:rsidRPr="00AC6B84">
        <w:t xml:space="preserve"> à l</w:t>
      </w:r>
      <w:r w:rsidR="007E50C8">
        <w:t xml:space="preserve">a personne </w:t>
      </w:r>
      <w:r w:rsidRPr="00AC6B84">
        <w:t>apprenant</w:t>
      </w:r>
      <w:r w:rsidR="007E50C8">
        <w:t>e</w:t>
      </w:r>
      <w:r w:rsidRPr="00AC6B84">
        <w:t>.</w:t>
      </w:r>
    </w:p>
    <w:p w14:paraId="41D093C4" w14:textId="04E2D7FC" w:rsidR="00B40142" w:rsidRPr="00AC6B84" w:rsidRDefault="007233A8" w:rsidP="00600D21">
      <w:pPr>
        <w:pStyle w:val="Puceniv1"/>
        <w:numPr>
          <w:ilvl w:val="0"/>
          <w:numId w:val="0"/>
        </w:numPr>
      </w:pPr>
      <w:r w:rsidRPr="00AC6B84">
        <w:t>La</w:t>
      </w:r>
      <w:r w:rsidRPr="00AC6B84">
        <w:rPr>
          <w:spacing w:val="4"/>
        </w:rPr>
        <w:t xml:space="preserve"> </w:t>
      </w:r>
      <w:r w:rsidRPr="00AC6B84">
        <w:rPr>
          <w:spacing w:val="-3"/>
        </w:rPr>
        <w:t>s</w:t>
      </w:r>
      <w:r w:rsidRPr="00AC6B84">
        <w:rPr>
          <w:spacing w:val="-1"/>
        </w:rPr>
        <w:t>u</w:t>
      </w:r>
      <w:r w:rsidRPr="00AC6B84">
        <w:t>i</w:t>
      </w:r>
      <w:r w:rsidRPr="00AC6B84">
        <w:rPr>
          <w:spacing w:val="1"/>
        </w:rPr>
        <w:t>t</w:t>
      </w:r>
      <w:r w:rsidRPr="00AC6B84">
        <w:t>e</w:t>
      </w:r>
      <w:r w:rsidRPr="00AC6B84">
        <w:rPr>
          <w:spacing w:val="4"/>
        </w:rPr>
        <w:t xml:space="preserve"> </w:t>
      </w:r>
      <w:r w:rsidRPr="00AC6B84">
        <w:rPr>
          <w:spacing w:val="-1"/>
        </w:rPr>
        <w:t>C</w:t>
      </w:r>
      <w:r w:rsidRPr="00AC6B84">
        <w:rPr>
          <w:spacing w:val="1"/>
        </w:rPr>
        <w:t>T</w:t>
      </w:r>
      <w:r w:rsidRPr="00AC6B84">
        <w:rPr>
          <w:spacing w:val="-2"/>
        </w:rPr>
        <w:t>A</w:t>
      </w:r>
      <w:r w:rsidRPr="00AC6B84">
        <w:t>T</w:t>
      </w:r>
      <w:r w:rsidR="009771F2" w:rsidRPr="00AC6B84">
        <w:t>,</w:t>
      </w:r>
      <w:r w:rsidRPr="00AC6B84">
        <w:rPr>
          <w:spacing w:val="4"/>
        </w:rPr>
        <w:t xml:space="preserve"> </w:t>
      </w:r>
      <w:r w:rsidRPr="00AC6B84">
        <w:rPr>
          <w:spacing w:val="1"/>
        </w:rPr>
        <w:t>d</w:t>
      </w:r>
      <w:r w:rsidR="00DA1839">
        <w:t>’</w:t>
      </w:r>
      <w:r w:rsidRPr="00AC6B84">
        <w:t>a</w:t>
      </w:r>
      <w:r w:rsidRPr="00AC6B84">
        <w:rPr>
          <w:spacing w:val="-1"/>
        </w:rPr>
        <w:t>cc</w:t>
      </w:r>
      <w:r w:rsidRPr="00AC6B84">
        <w:rPr>
          <w:spacing w:val="1"/>
        </w:rPr>
        <w:t>è</w:t>
      </w:r>
      <w:r w:rsidRPr="00AC6B84">
        <w:t>s</w:t>
      </w:r>
      <w:r w:rsidRPr="00AC6B84">
        <w:rPr>
          <w:spacing w:val="3"/>
        </w:rPr>
        <w:t xml:space="preserve"> </w:t>
      </w:r>
      <w:r w:rsidRPr="00AC6B84">
        <w:rPr>
          <w:spacing w:val="-1"/>
        </w:rPr>
        <w:t>p</w:t>
      </w:r>
      <w:r w:rsidRPr="00AC6B84">
        <w:rPr>
          <w:spacing w:val="1"/>
        </w:rPr>
        <w:t>u</w:t>
      </w:r>
      <w:r w:rsidRPr="00AC6B84">
        <w:rPr>
          <w:spacing w:val="-1"/>
        </w:rPr>
        <w:t>b</w:t>
      </w:r>
      <w:r w:rsidRPr="00AC6B84">
        <w:t>lic,</w:t>
      </w:r>
      <w:r w:rsidRPr="00AC6B84">
        <w:rPr>
          <w:spacing w:val="3"/>
        </w:rPr>
        <w:t xml:space="preserve"> </w:t>
      </w:r>
      <w:r w:rsidRPr="00AC6B84">
        <w:rPr>
          <w:spacing w:val="1"/>
        </w:rPr>
        <w:t>o</w:t>
      </w:r>
      <w:r w:rsidRPr="00AC6B84">
        <w:rPr>
          <w:spacing w:val="-1"/>
        </w:rPr>
        <w:t>f</w:t>
      </w:r>
      <w:r w:rsidRPr="00AC6B84">
        <w:rPr>
          <w:spacing w:val="1"/>
        </w:rPr>
        <w:t>f</w:t>
      </w:r>
      <w:r w:rsidRPr="00AC6B84">
        <w:t>re</w:t>
      </w:r>
      <w:r w:rsidRPr="00AC6B84">
        <w:rPr>
          <w:spacing w:val="2"/>
        </w:rPr>
        <w:t xml:space="preserve"> </w:t>
      </w:r>
      <w:r w:rsidRPr="00AC6B84">
        <w:rPr>
          <w:spacing w:val="-1"/>
        </w:rPr>
        <w:t>u</w:t>
      </w:r>
      <w:r w:rsidRPr="00AC6B84">
        <w:t xml:space="preserve">n </w:t>
      </w:r>
      <w:r w:rsidRPr="00AC6B84">
        <w:rPr>
          <w:spacing w:val="1"/>
        </w:rPr>
        <w:t>en</w:t>
      </w:r>
      <w:r w:rsidRPr="00AC6B84">
        <w:t>s</w:t>
      </w:r>
      <w:r w:rsidRPr="00AC6B84">
        <w:rPr>
          <w:spacing w:val="1"/>
        </w:rPr>
        <w:t>e</w:t>
      </w:r>
      <w:r w:rsidRPr="00AC6B84">
        <w:t>m</w:t>
      </w:r>
      <w:r w:rsidRPr="00AC6B84">
        <w:rPr>
          <w:spacing w:val="1"/>
        </w:rPr>
        <w:t>b</w:t>
      </w:r>
      <w:r w:rsidRPr="00AC6B84">
        <w:rPr>
          <w:spacing w:val="-2"/>
        </w:rPr>
        <w:t>l</w:t>
      </w:r>
      <w:r w:rsidRPr="00AC6B84">
        <w:t>e</w:t>
      </w:r>
      <w:r w:rsidRPr="00AC6B84">
        <w:rPr>
          <w:spacing w:val="3"/>
        </w:rPr>
        <w:t xml:space="preserve"> </w:t>
      </w:r>
      <w:r w:rsidRPr="00AC6B84">
        <w:rPr>
          <w:spacing w:val="1"/>
        </w:rPr>
        <w:t>d</w:t>
      </w:r>
      <w:r w:rsidR="00DA1839">
        <w:t>’</w:t>
      </w:r>
      <w:r w:rsidRPr="00AC6B84">
        <w:rPr>
          <w:spacing w:val="-2"/>
        </w:rPr>
        <w:t>o</w:t>
      </w:r>
      <w:r w:rsidRPr="00AC6B84">
        <w:rPr>
          <w:spacing w:val="1"/>
        </w:rPr>
        <w:t>ut</w:t>
      </w:r>
      <w:r w:rsidRPr="00AC6B84">
        <w:t xml:space="preserve">ils, </w:t>
      </w:r>
      <w:r w:rsidRPr="00AC6B84">
        <w:rPr>
          <w:spacing w:val="1"/>
        </w:rPr>
        <w:t>d</w:t>
      </w:r>
      <w:r w:rsidRPr="00AC6B84">
        <w:t>e</w:t>
      </w:r>
      <w:r w:rsidRPr="00AC6B84">
        <w:rPr>
          <w:spacing w:val="3"/>
        </w:rPr>
        <w:t xml:space="preserve"> </w:t>
      </w:r>
      <w:r w:rsidRPr="00AC6B84">
        <w:t>li</w:t>
      </w:r>
      <w:r w:rsidRPr="00AC6B84">
        <w:rPr>
          <w:spacing w:val="-1"/>
        </w:rPr>
        <w:t>b</w:t>
      </w:r>
      <w:r w:rsidRPr="00AC6B84">
        <w:t>rairi</w:t>
      </w:r>
      <w:r w:rsidRPr="00AC6B84">
        <w:rPr>
          <w:spacing w:val="1"/>
        </w:rPr>
        <w:t>e</w:t>
      </w:r>
      <w:r w:rsidRPr="00AC6B84">
        <w:t>s</w:t>
      </w:r>
      <w:r w:rsidRPr="00AC6B84">
        <w:rPr>
          <w:spacing w:val="2"/>
        </w:rPr>
        <w:t xml:space="preserve"> </w:t>
      </w:r>
      <w:r w:rsidRPr="00AC6B84">
        <w:rPr>
          <w:spacing w:val="1"/>
        </w:rPr>
        <w:t>e</w:t>
      </w:r>
      <w:r w:rsidRPr="00AC6B84">
        <w:t>t</w:t>
      </w:r>
      <w:r w:rsidRPr="00AC6B84">
        <w:rPr>
          <w:spacing w:val="2"/>
        </w:rPr>
        <w:t xml:space="preserve"> </w:t>
      </w:r>
      <w:r w:rsidRPr="00AC6B84">
        <w:rPr>
          <w:spacing w:val="1"/>
        </w:rPr>
        <w:t>d</w:t>
      </w:r>
      <w:r w:rsidRPr="00AC6B84">
        <w:t>e</w:t>
      </w:r>
      <w:r w:rsidRPr="00AC6B84">
        <w:rPr>
          <w:spacing w:val="3"/>
        </w:rPr>
        <w:t xml:space="preserve"> </w:t>
      </w:r>
      <w:r w:rsidRPr="00AC6B84">
        <w:rPr>
          <w:spacing w:val="1"/>
        </w:rPr>
        <w:t>b</w:t>
      </w:r>
      <w:r w:rsidRPr="00AC6B84">
        <w:t>as</w:t>
      </w:r>
      <w:r w:rsidRPr="00AC6B84">
        <w:rPr>
          <w:spacing w:val="1"/>
        </w:rPr>
        <w:t>e</w:t>
      </w:r>
      <w:r w:rsidRPr="00AC6B84">
        <w:t xml:space="preserve">s </w:t>
      </w:r>
      <w:r w:rsidRPr="00AC6B84">
        <w:rPr>
          <w:spacing w:val="1"/>
        </w:rPr>
        <w:t>d</w:t>
      </w:r>
      <w:r w:rsidRPr="00AC6B84">
        <w:t>e</w:t>
      </w:r>
      <w:r w:rsidRPr="00AC6B84">
        <w:rPr>
          <w:spacing w:val="3"/>
        </w:rPr>
        <w:t xml:space="preserve"> </w:t>
      </w:r>
      <w:r w:rsidRPr="00AC6B84">
        <w:rPr>
          <w:spacing w:val="-1"/>
        </w:rPr>
        <w:t>d</w:t>
      </w:r>
      <w:r w:rsidRPr="00AC6B84">
        <w:rPr>
          <w:spacing w:val="1"/>
        </w:rPr>
        <w:t>onn</w:t>
      </w:r>
      <w:r w:rsidRPr="00AC6B84">
        <w:rPr>
          <w:spacing w:val="-2"/>
        </w:rPr>
        <w:t>é</w:t>
      </w:r>
      <w:r w:rsidRPr="00AC6B84">
        <w:rPr>
          <w:spacing w:val="1"/>
        </w:rPr>
        <w:t>e</w:t>
      </w:r>
      <w:r w:rsidRPr="00AC6B84">
        <w:t>s</w:t>
      </w:r>
      <w:r w:rsidRPr="00AC6B84">
        <w:rPr>
          <w:spacing w:val="2"/>
        </w:rPr>
        <w:t xml:space="preserve"> </w:t>
      </w:r>
      <w:r w:rsidRPr="00AC6B84">
        <w:rPr>
          <w:spacing w:val="1"/>
        </w:rPr>
        <w:t>p</w:t>
      </w:r>
      <w:r w:rsidRPr="00AC6B84">
        <w:rPr>
          <w:spacing w:val="-2"/>
        </w:rPr>
        <w:t>o</w:t>
      </w:r>
      <w:r w:rsidRPr="00AC6B84">
        <w:rPr>
          <w:spacing w:val="1"/>
        </w:rPr>
        <w:t>u</w:t>
      </w:r>
      <w:r w:rsidRPr="00AC6B84">
        <w:t>r</w:t>
      </w:r>
      <w:r w:rsidRPr="00AC6B84">
        <w:rPr>
          <w:spacing w:val="3"/>
        </w:rPr>
        <w:t xml:space="preserve"> </w:t>
      </w:r>
      <w:r w:rsidRPr="00AC6B84">
        <w:rPr>
          <w:spacing w:val="-1"/>
        </w:rPr>
        <w:t>c</w:t>
      </w:r>
      <w:r w:rsidRPr="00AC6B84">
        <w:rPr>
          <w:spacing w:val="1"/>
        </w:rPr>
        <w:t>on</w:t>
      </w:r>
      <w:r w:rsidRPr="00AC6B84">
        <w:t>s</w:t>
      </w:r>
      <w:r w:rsidRPr="00AC6B84">
        <w:rPr>
          <w:spacing w:val="-1"/>
        </w:rPr>
        <w:t>t</w:t>
      </w:r>
      <w:r w:rsidRPr="00AC6B84">
        <w:t>r</w:t>
      </w:r>
      <w:r w:rsidRPr="00AC6B84">
        <w:rPr>
          <w:spacing w:val="1"/>
        </w:rPr>
        <w:t>u</w:t>
      </w:r>
      <w:r w:rsidRPr="00AC6B84">
        <w:t>i</w:t>
      </w:r>
      <w:r w:rsidRPr="00AC6B84">
        <w:rPr>
          <w:spacing w:val="-2"/>
        </w:rPr>
        <w:t>r</w:t>
      </w:r>
      <w:r w:rsidRPr="00AC6B84">
        <w:t>e</w:t>
      </w:r>
      <w:r w:rsidRPr="00AC6B84">
        <w:rPr>
          <w:spacing w:val="3"/>
        </w:rPr>
        <w:t xml:space="preserve"> </w:t>
      </w:r>
      <w:r w:rsidRPr="00AC6B84">
        <w:rPr>
          <w:spacing w:val="1"/>
        </w:rPr>
        <w:t>d</w:t>
      </w:r>
      <w:r w:rsidRPr="00AC6B84">
        <w:t>es</w:t>
      </w:r>
      <w:r w:rsidRPr="00AC6B84">
        <w:rPr>
          <w:spacing w:val="2"/>
        </w:rPr>
        <w:t xml:space="preserve"> </w:t>
      </w:r>
      <w:r w:rsidR="00C1084F" w:rsidRPr="00AC6B84">
        <w:t>EIA</w:t>
      </w:r>
      <w:r w:rsidRPr="00AC6B84">
        <w:rPr>
          <w:spacing w:val="2"/>
        </w:rPr>
        <w:t xml:space="preserve"> de ce type. </w:t>
      </w:r>
      <w:r w:rsidRPr="00AC6B84">
        <w:t>Le</w:t>
      </w:r>
      <w:r w:rsidRPr="00AC6B84">
        <w:rPr>
          <w:spacing w:val="28"/>
        </w:rPr>
        <w:t xml:space="preserve"> </w:t>
      </w:r>
      <w:r w:rsidRPr="00AC6B84">
        <w:rPr>
          <w:spacing w:val="-1"/>
        </w:rPr>
        <w:t>c</w:t>
      </w:r>
      <w:r w:rsidRPr="00AC6B84">
        <w:rPr>
          <w:spacing w:val="1"/>
        </w:rPr>
        <w:t>on</w:t>
      </w:r>
      <w:r w:rsidRPr="00AC6B84">
        <w:rPr>
          <w:spacing w:val="-1"/>
        </w:rPr>
        <w:t>c</w:t>
      </w:r>
      <w:r w:rsidRPr="00AC6B84">
        <w:rPr>
          <w:spacing w:val="1"/>
        </w:rPr>
        <w:t>e</w:t>
      </w:r>
      <w:r w:rsidRPr="00AC6B84">
        <w:rPr>
          <w:spacing w:val="-1"/>
        </w:rPr>
        <w:t>pt</w:t>
      </w:r>
      <w:r w:rsidRPr="00AC6B84">
        <w:rPr>
          <w:spacing w:val="1"/>
        </w:rPr>
        <w:t>eu</w:t>
      </w:r>
      <w:r w:rsidRPr="00AC6B84">
        <w:t>r</w:t>
      </w:r>
      <w:r w:rsidRPr="00AC6B84">
        <w:rPr>
          <w:spacing w:val="27"/>
        </w:rPr>
        <w:t xml:space="preserve"> </w:t>
      </w:r>
      <w:r w:rsidR="007E50C8">
        <w:rPr>
          <w:spacing w:val="27"/>
        </w:rPr>
        <w:t xml:space="preserve">ou la conceptrice </w:t>
      </w:r>
      <w:r w:rsidRPr="00AC6B84">
        <w:rPr>
          <w:spacing w:val="-1"/>
        </w:rPr>
        <w:t>c</w:t>
      </w:r>
      <w:r w:rsidRPr="00AC6B84">
        <w:t>r</w:t>
      </w:r>
      <w:r w:rsidRPr="00AC6B84">
        <w:rPr>
          <w:spacing w:val="1"/>
        </w:rPr>
        <w:t>é</w:t>
      </w:r>
      <w:r w:rsidRPr="00AC6B84">
        <w:t>e</w:t>
      </w:r>
      <w:r w:rsidRPr="00AC6B84">
        <w:rPr>
          <w:spacing w:val="26"/>
        </w:rPr>
        <w:t xml:space="preserve"> </w:t>
      </w:r>
      <w:r w:rsidRPr="00AC6B84">
        <w:rPr>
          <w:spacing w:val="1"/>
        </w:rPr>
        <w:t>un</w:t>
      </w:r>
      <w:r w:rsidRPr="00AC6B84">
        <w:t>e</w:t>
      </w:r>
      <w:r w:rsidRPr="00AC6B84">
        <w:rPr>
          <w:spacing w:val="28"/>
        </w:rPr>
        <w:t xml:space="preserve"> </w:t>
      </w:r>
      <w:r w:rsidRPr="00AC6B84">
        <w:rPr>
          <w:spacing w:val="-2"/>
        </w:rPr>
        <w:t>i</w:t>
      </w:r>
      <w:r w:rsidRPr="00AC6B84">
        <w:rPr>
          <w:spacing w:val="1"/>
        </w:rPr>
        <w:t>nt</w:t>
      </w:r>
      <w:r w:rsidRPr="00AC6B84">
        <w:rPr>
          <w:spacing w:val="-2"/>
        </w:rPr>
        <w:t>e</w:t>
      </w:r>
      <w:r w:rsidRPr="00AC6B84">
        <w:t>r</w:t>
      </w:r>
      <w:r w:rsidRPr="00AC6B84">
        <w:rPr>
          <w:spacing w:val="1"/>
        </w:rPr>
        <w:t>f</w:t>
      </w:r>
      <w:r w:rsidRPr="00AC6B84">
        <w:t>a</w:t>
      </w:r>
      <w:r w:rsidRPr="00AC6B84">
        <w:rPr>
          <w:spacing w:val="-1"/>
        </w:rPr>
        <w:t>c</w:t>
      </w:r>
      <w:r w:rsidRPr="00AC6B84">
        <w:t>e</w:t>
      </w:r>
      <w:r w:rsidRPr="00AC6B84">
        <w:rPr>
          <w:spacing w:val="26"/>
        </w:rPr>
        <w:t xml:space="preserve"> </w:t>
      </w:r>
      <w:r w:rsidRPr="00AC6B84">
        <w:rPr>
          <w:spacing w:val="-1"/>
        </w:rPr>
        <w:t>p</w:t>
      </w:r>
      <w:r w:rsidRPr="00AC6B84">
        <w:rPr>
          <w:spacing w:val="1"/>
        </w:rPr>
        <w:t>ou</w:t>
      </w:r>
      <w:r w:rsidRPr="00AC6B84">
        <w:t>r</w:t>
      </w:r>
      <w:r w:rsidRPr="00AC6B84">
        <w:rPr>
          <w:spacing w:val="27"/>
        </w:rPr>
        <w:t xml:space="preserve"> </w:t>
      </w:r>
      <w:r w:rsidRPr="00AC6B84">
        <w:t>le</w:t>
      </w:r>
      <w:r w:rsidRPr="00AC6B84">
        <w:rPr>
          <w:spacing w:val="26"/>
        </w:rPr>
        <w:t xml:space="preserve"> </w:t>
      </w:r>
      <w:r w:rsidRPr="00AC6B84">
        <w:rPr>
          <w:spacing w:val="1"/>
        </w:rPr>
        <w:t>t</w:t>
      </w:r>
      <w:r w:rsidRPr="00AC6B84">
        <w:rPr>
          <w:spacing w:val="-1"/>
        </w:rPr>
        <w:t>y</w:t>
      </w:r>
      <w:r w:rsidRPr="00AC6B84">
        <w:rPr>
          <w:spacing w:val="1"/>
        </w:rPr>
        <w:t>p</w:t>
      </w:r>
      <w:r w:rsidRPr="00AC6B84">
        <w:t>e de</w:t>
      </w:r>
      <w:r w:rsidRPr="00AC6B84">
        <w:rPr>
          <w:spacing w:val="28"/>
        </w:rPr>
        <w:t xml:space="preserve"> </w:t>
      </w:r>
      <w:r w:rsidRPr="00AC6B84">
        <w:rPr>
          <w:spacing w:val="1"/>
        </w:rPr>
        <w:t>p</w:t>
      </w:r>
      <w:r w:rsidRPr="00AC6B84">
        <w:t>r</w:t>
      </w:r>
      <w:r w:rsidRPr="00AC6B84">
        <w:rPr>
          <w:spacing w:val="1"/>
        </w:rPr>
        <w:t>ob</w:t>
      </w:r>
      <w:r w:rsidRPr="00AC6B84">
        <w:rPr>
          <w:spacing w:val="-2"/>
        </w:rPr>
        <w:t>l</w:t>
      </w:r>
      <w:r w:rsidRPr="00AC6B84">
        <w:rPr>
          <w:spacing w:val="1"/>
        </w:rPr>
        <w:t>è</w:t>
      </w:r>
      <w:r w:rsidRPr="00AC6B84">
        <w:t>me</w:t>
      </w:r>
      <w:r w:rsidRPr="00AC6B84">
        <w:rPr>
          <w:spacing w:val="4"/>
        </w:rPr>
        <w:t xml:space="preserve"> </w:t>
      </w:r>
      <w:r w:rsidRPr="00AC6B84">
        <w:t>à</w:t>
      </w:r>
      <w:r w:rsidRPr="00AC6B84">
        <w:rPr>
          <w:spacing w:val="1"/>
        </w:rPr>
        <w:t xml:space="preserve"> </w:t>
      </w:r>
      <w:r w:rsidRPr="00AC6B84">
        <w:t>r</w:t>
      </w:r>
      <w:r w:rsidRPr="00AC6B84">
        <w:rPr>
          <w:spacing w:val="1"/>
        </w:rPr>
        <w:t>é</w:t>
      </w:r>
      <w:r w:rsidRPr="00AC6B84">
        <w:t>s</w:t>
      </w:r>
      <w:r w:rsidRPr="00AC6B84">
        <w:rPr>
          <w:spacing w:val="-2"/>
        </w:rPr>
        <w:t>o</w:t>
      </w:r>
      <w:r w:rsidRPr="00AC6B84">
        <w:rPr>
          <w:spacing w:val="1"/>
        </w:rPr>
        <w:t>ud</w:t>
      </w:r>
      <w:r w:rsidRPr="00AC6B84">
        <w:rPr>
          <w:spacing w:val="-2"/>
        </w:rPr>
        <w:t>r</w:t>
      </w:r>
      <w:r w:rsidRPr="00AC6B84">
        <w:rPr>
          <w:spacing w:val="1"/>
        </w:rPr>
        <w:t>e par l</w:t>
      </w:r>
      <w:r w:rsidR="007E50C8">
        <w:rPr>
          <w:spacing w:val="1"/>
        </w:rPr>
        <w:t xml:space="preserve">a personne </w:t>
      </w:r>
      <w:r w:rsidRPr="00AC6B84">
        <w:rPr>
          <w:spacing w:val="1"/>
        </w:rPr>
        <w:t>apprenant</w:t>
      </w:r>
      <w:r w:rsidR="007E50C8">
        <w:rPr>
          <w:spacing w:val="1"/>
        </w:rPr>
        <w:t>e</w:t>
      </w:r>
      <w:r w:rsidRPr="00AC6B84">
        <w:t>. Il</w:t>
      </w:r>
      <w:r w:rsidRPr="00AC6B84">
        <w:rPr>
          <w:spacing w:val="3"/>
        </w:rPr>
        <w:t xml:space="preserve"> </w:t>
      </w:r>
      <w:r w:rsidRPr="00AC6B84">
        <w:t>y</w:t>
      </w:r>
      <w:r w:rsidRPr="00AC6B84">
        <w:rPr>
          <w:spacing w:val="3"/>
        </w:rPr>
        <w:t xml:space="preserve"> </w:t>
      </w:r>
      <w:r w:rsidRPr="00AC6B84">
        <w:rPr>
          <w:spacing w:val="-2"/>
        </w:rPr>
        <w:t>i</w:t>
      </w:r>
      <w:r w:rsidRPr="00AC6B84">
        <w:rPr>
          <w:spacing w:val="1"/>
        </w:rPr>
        <w:t>n</w:t>
      </w:r>
      <w:r w:rsidRPr="00AC6B84">
        <w:t>s</w:t>
      </w:r>
      <w:r w:rsidRPr="00AC6B84">
        <w:rPr>
          <w:spacing w:val="-1"/>
        </w:rPr>
        <w:t>c</w:t>
      </w:r>
      <w:r w:rsidRPr="00AC6B84">
        <w:t>rit</w:t>
      </w:r>
      <w:r w:rsidRPr="00AC6B84">
        <w:rPr>
          <w:spacing w:val="4"/>
        </w:rPr>
        <w:t xml:space="preserve"> des </w:t>
      </w:r>
      <w:r w:rsidRPr="00AC6B84">
        <w:t>règles expertes de résolution</w:t>
      </w:r>
      <w:r w:rsidR="00D86C4A" w:rsidRPr="00AC6B84">
        <w:t>,</w:t>
      </w:r>
      <w:r w:rsidRPr="00AC6B84">
        <w:rPr>
          <w:spacing w:val="1"/>
        </w:rPr>
        <w:t xml:space="preserve"> </w:t>
      </w:r>
      <w:r w:rsidRPr="00AC6B84">
        <w:rPr>
          <w:spacing w:val="-1"/>
        </w:rPr>
        <w:t>p</w:t>
      </w:r>
      <w:r w:rsidRPr="00AC6B84">
        <w:rPr>
          <w:spacing w:val="1"/>
        </w:rPr>
        <w:t>u</w:t>
      </w:r>
      <w:r w:rsidRPr="00AC6B84">
        <w:t>is</w:t>
      </w:r>
      <w:r w:rsidRPr="00AC6B84">
        <w:rPr>
          <w:spacing w:val="3"/>
        </w:rPr>
        <w:t xml:space="preserve"> </w:t>
      </w:r>
      <w:r w:rsidR="00D86C4A" w:rsidRPr="00AC6B84">
        <w:rPr>
          <w:spacing w:val="3"/>
        </w:rPr>
        <w:t xml:space="preserve">y </w:t>
      </w:r>
      <w:r w:rsidRPr="00AC6B84">
        <w:rPr>
          <w:spacing w:val="-2"/>
        </w:rPr>
        <w:t>é</w:t>
      </w:r>
      <w:r w:rsidRPr="00AC6B84">
        <w:rPr>
          <w:spacing w:val="1"/>
        </w:rPr>
        <w:t>d</w:t>
      </w:r>
      <w:r w:rsidRPr="00AC6B84">
        <w:t>i</w:t>
      </w:r>
      <w:r w:rsidRPr="00AC6B84">
        <w:rPr>
          <w:spacing w:val="-1"/>
        </w:rPr>
        <w:t>t</w:t>
      </w:r>
      <w:r w:rsidRPr="00AC6B84">
        <w:rPr>
          <w:spacing w:val="1"/>
        </w:rPr>
        <w:t>e</w:t>
      </w:r>
      <w:r w:rsidRPr="00AC6B84">
        <w:t>,</w:t>
      </w:r>
      <w:r w:rsidRPr="00AC6B84">
        <w:rPr>
          <w:spacing w:val="3"/>
        </w:rPr>
        <w:t xml:space="preserve"> </w:t>
      </w:r>
      <w:r w:rsidRPr="00AC6B84">
        <w:rPr>
          <w:spacing w:val="-2"/>
        </w:rPr>
        <w:t>a</w:t>
      </w:r>
      <w:r w:rsidRPr="00AC6B84">
        <w:rPr>
          <w:spacing w:val="1"/>
        </w:rPr>
        <w:t>nn</w:t>
      </w:r>
      <w:r w:rsidRPr="00AC6B84">
        <w:rPr>
          <w:spacing w:val="-2"/>
        </w:rPr>
        <w:t>o</w:t>
      </w:r>
      <w:r w:rsidRPr="00AC6B84">
        <w:rPr>
          <w:spacing w:val="-1"/>
        </w:rPr>
        <w:t>t</w:t>
      </w:r>
      <w:r w:rsidRPr="00AC6B84">
        <w:t>e</w:t>
      </w:r>
      <w:r w:rsidRPr="00AC6B84">
        <w:rPr>
          <w:spacing w:val="4"/>
        </w:rPr>
        <w:t xml:space="preserve"> </w:t>
      </w:r>
      <w:r w:rsidRPr="00AC6B84">
        <w:rPr>
          <w:spacing w:val="1"/>
        </w:rPr>
        <w:t>e</w:t>
      </w:r>
      <w:r w:rsidRPr="00AC6B84">
        <w:t>t</w:t>
      </w:r>
      <w:r w:rsidRPr="00AC6B84">
        <w:rPr>
          <w:spacing w:val="2"/>
        </w:rPr>
        <w:t xml:space="preserve"> </w:t>
      </w:r>
      <w:r w:rsidRPr="00AC6B84">
        <w:rPr>
          <w:spacing w:val="1"/>
        </w:rPr>
        <w:t>p</w:t>
      </w:r>
      <w:r w:rsidRPr="00AC6B84">
        <w:rPr>
          <w:spacing w:val="-2"/>
        </w:rPr>
        <w:t>r</w:t>
      </w:r>
      <w:r w:rsidRPr="00AC6B84">
        <w:rPr>
          <w:spacing w:val="1"/>
        </w:rPr>
        <w:t>o</w:t>
      </w:r>
      <w:r w:rsidRPr="00AC6B84">
        <w:rPr>
          <w:spacing w:val="-1"/>
        </w:rPr>
        <w:t>d</w:t>
      </w:r>
      <w:r w:rsidRPr="00AC6B84">
        <w:rPr>
          <w:spacing w:val="1"/>
        </w:rPr>
        <w:t>u</w:t>
      </w:r>
      <w:r w:rsidRPr="00AC6B84">
        <w:t>it</w:t>
      </w:r>
      <w:r w:rsidRPr="00AC6B84">
        <w:rPr>
          <w:spacing w:val="2"/>
        </w:rPr>
        <w:t xml:space="preserve"> </w:t>
      </w:r>
      <w:r w:rsidRPr="00AC6B84">
        <w:t>la g</w:t>
      </w:r>
      <w:r w:rsidRPr="00AC6B84">
        <w:rPr>
          <w:spacing w:val="1"/>
        </w:rPr>
        <w:t>éné</w:t>
      </w:r>
      <w:r w:rsidRPr="00AC6B84">
        <w:t>ralis</w:t>
      </w:r>
      <w:r w:rsidRPr="00AC6B84">
        <w:rPr>
          <w:spacing w:val="-2"/>
        </w:rPr>
        <w:t>a</w:t>
      </w:r>
      <w:r w:rsidRPr="00AC6B84">
        <w:rPr>
          <w:spacing w:val="1"/>
        </w:rPr>
        <w:t>t</w:t>
      </w:r>
      <w:r w:rsidRPr="00AC6B84">
        <w:t>i</w:t>
      </w:r>
      <w:r w:rsidRPr="00AC6B84">
        <w:rPr>
          <w:spacing w:val="1"/>
        </w:rPr>
        <w:t>o</w:t>
      </w:r>
      <w:r w:rsidRPr="00AC6B84">
        <w:t>n</w:t>
      </w:r>
      <w:r w:rsidRPr="00AC6B84">
        <w:rPr>
          <w:spacing w:val="2"/>
        </w:rPr>
        <w:t xml:space="preserve"> </w:t>
      </w:r>
      <w:r w:rsidRPr="00AC6B84">
        <w:t>à</w:t>
      </w:r>
      <w:r w:rsidRPr="00AC6B84">
        <w:rPr>
          <w:spacing w:val="1"/>
        </w:rPr>
        <w:t xml:space="preserve"> </w:t>
      </w:r>
      <w:r w:rsidRPr="00AC6B84">
        <w:t>l</w:t>
      </w:r>
      <w:r w:rsidR="00DA1839">
        <w:t>’</w:t>
      </w:r>
      <w:r w:rsidRPr="00AC6B84">
        <w:t>ai</w:t>
      </w:r>
      <w:r w:rsidRPr="00AC6B84">
        <w:rPr>
          <w:spacing w:val="1"/>
        </w:rPr>
        <w:t>d</w:t>
      </w:r>
      <w:r w:rsidRPr="00AC6B84">
        <w:t>e</w:t>
      </w:r>
      <w:r w:rsidRPr="00AC6B84">
        <w:rPr>
          <w:spacing w:val="2"/>
        </w:rPr>
        <w:t xml:space="preserve"> </w:t>
      </w:r>
      <w:r w:rsidRPr="00AC6B84">
        <w:rPr>
          <w:spacing w:val="1"/>
        </w:rPr>
        <w:t>d</w:t>
      </w:r>
      <w:r w:rsidR="00DA1839">
        <w:rPr>
          <w:spacing w:val="-2"/>
        </w:rPr>
        <w:t>’</w:t>
      </w:r>
      <w:r w:rsidRPr="00AC6B84">
        <w:rPr>
          <w:spacing w:val="1"/>
        </w:rPr>
        <w:t>u</w:t>
      </w:r>
      <w:r w:rsidRPr="00AC6B84">
        <w:t>n</w:t>
      </w:r>
      <w:r w:rsidRPr="00AC6B84">
        <w:rPr>
          <w:spacing w:val="2"/>
        </w:rPr>
        <w:t xml:space="preserve"> </w:t>
      </w:r>
      <w:r w:rsidRPr="00AC6B84">
        <w:rPr>
          <w:spacing w:val="1"/>
        </w:rPr>
        <w:t>o</w:t>
      </w:r>
      <w:r w:rsidRPr="00AC6B84">
        <w:rPr>
          <w:spacing w:val="-1"/>
        </w:rPr>
        <w:t>u</w:t>
      </w:r>
      <w:r w:rsidRPr="00AC6B84">
        <w:rPr>
          <w:spacing w:val="1"/>
        </w:rPr>
        <w:t>t</w:t>
      </w:r>
      <w:r w:rsidRPr="00AC6B84">
        <w:t>il</w:t>
      </w:r>
      <w:r w:rsidRPr="00AC6B84">
        <w:rPr>
          <w:spacing w:val="3"/>
        </w:rPr>
        <w:t xml:space="preserve"> </w:t>
      </w:r>
      <w:r w:rsidRPr="00AC6B84">
        <w:t>gr</w:t>
      </w:r>
      <w:r w:rsidRPr="00AC6B84">
        <w:rPr>
          <w:spacing w:val="-2"/>
        </w:rPr>
        <w:t>a</w:t>
      </w:r>
      <w:r w:rsidRPr="00AC6B84">
        <w:rPr>
          <w:spacing w:val="1"/>
        </w:rPr>
        <w:t>ph</w:t>
      </w:r>
      <w:r w:rsidRPr="00AC6B84">
        <w:rPr>
          <w:spacing w:val="-2"/>
        </w:rPr>
        <w:t>i</w:t>
      </w:r>
      <w:r w:rsidRPr="00AC6B84">
        <w:rPr>
          <w:spacing w:val="1"/>
        </w:rPr>
        <w:t>que</w:t>
      </w:r>
      <w:r w:rsidRPr="00AC6B84">
        <w:t xml:space="preserve">. </w:t>
      </w:r>
      <w:r w:rsidRPr="00AC6B84">
        <w:rPr>
          <w:color w:val="000000"/>
        </w:rPr>
        <w:t>Le système tut</w:t>
      </w:r>
      <w:r w:rsidR="00D86C4A" w:rsidRPr="00AC6B84">
        <w:rPr>
          <w:color w:val="000000"/>
        </w:rPr>
        <w:t>oriel</w:t>
      </w:r>
      <w:r w:rsidR="00905CAD" w:rsidRPr="00AC6B84">
        <w:rPr>
          <w:color w:val="000000"/>
        </w:rPr>
        <w:t xml:space="preserve"> appliqu</w:t>
      </w:r>
      <w:r w:rsidRPr="00AC6B84">
        <w:rPr>
          <w:color w:val="000000"/>
        </w:rPr>
        <w:t>e</w:t>
      </w:r>
      <w:r w:rsidR="007D235B" w:rsidRPr="00AC6B84">
        <w:rPr>
          <w:color w:val="000000"/>
        </w:rPr>
        <w:t xml:space="preserve"> les techniques du traçage de modèle</w:t>
      </w:r>
      <w:r w:rsidR="00D86C4A" w:rsidRPr="00AC6B84">
        <w:rPr>
          <w:color w:val="000000"/>
        </w:rPr>
        <w:t>.</w:t>
      </w:r>
      <w:r w:rsidR="007D235B" w:rsidRPr="00AC6B84">
        <w:rPr>
          <w:color w:val="000000"/>
          <w:spacing w:val="1"/>
        </w:rPr>
        <w:t xml:space="preserve"> Le modèle </w:t>
      </w:r>
      <w:r w:rsidRPr="00AC6B84">
        <w:rPr>
          <w:color w:val="000000"/>
        </w:rPr>
        <w:t>de l</w:t>
      </w:r>
      <w:r w:rsidR="00DA1839">
        <w:rPr>
          <w:color w:val="000000"/>
        </w:rPr>
        <w:t>’</w:t>
      </w:r>
      <w:r w:rsidRPr="00AC6B84">
        <w:rPr>
          <w:color w:val="000000"/>
        </w:rPr>
        <w:t>apprenant</w:t>
      </w:r>
      <w:r w:rsidR="007E50C8">
        <w:rPr>
          <w:color w:val="000000"/>
        </w:rPr>
        <w:t xml:space="preserve"> ou de l’apprenante</w:t>
      </w:r>
      <w:r w:rsidRPr="00AC6B84">
        <w:rPr>
          <w:color w:val="000000"/>
          <w:spacing w:val="1"/>
        </w:rPr>
        <w:t xml:space="preserve"> </w:t>
      </w:r>
      <w:r w:rsidR="00905CAD" w:rsidRPr="00AC6B84">
        <w:rPr>
          <w:color w:val="000000"/>
          <w:spacing w:val="1"/>
        </w:rPr>
        <w:t>est</w:t>
      </w:r>
      <w:r w:rsidR="007D235B" w:rsidRPr="00AC6B84">
        <w:rPr>
          <w:color w:val="000000"/>
          <w:spacing w:val="1"/>
        </w:rPr>
        <w:t xml:space="preserve"> construit en captant des exemples d</w:t>
      </w:r>
      <w:r w:rsidRPr="00AC6B84">
        <w:rPr>
          <w:color w:val="000000"/>
          <w:spacing w:val="1"/>
        </w:rPr>
        <w:t>e son</w:t>
      </w:r>
      <w:r w:rsidR="007D235B" w:rsidRPr="00AC6B84">
        <w:rPr>
          <w:color w:val="000000"/>
          <w:spacing w:val="1"/>
        </w:rPr>
        <w:t xml:space="preserve"> comportement</w:t>
      </w:r>
      <w:r w:rsidRPr="00AC6B84">
        <w:rPr>
          <w:color w:val="000000"/>
          <w:spacing w:val="1"/>
        </w:rPr>
        <w:t xml:space="preserve"> en cours de résolution de problème</w:t>
      </w:r>
      <w:r w:rsidR="00AC6B84">
        <w:rPr>
          <w:color w:val="000000"/>
          <w:spacing w:val="1"/>
        </w:rPr>
        <w:t>s</w:t>
      </w:r>
      <w:r w:rsidR="000308C6" w:rsidRPr="00AC6B84">
        <w:rPr>
          <w:color w:val="000000"/>
          <w:spacing w:val="16"/>
        </w:rPr>
        <w:t xml:space="preserve">. </w:t>
      </w:r>
      <w:r w:rsidR="00033F18" w:rsidRPr="00AC6B84">
        <w:t>L</w:t>
      </w:r>
      <w:r w:rsidRPr="00AC6B84">
        <w:t xml:space="preserve">es exemples </w:t>
      </w:r>
      <w:r w:rsidR="007D235B" w:rsidRPr="00AC6B84">
        <w:rPr>
          <w:color w:val="000000"/>
          <w:spacing w:val="1"/>
        </w:rPr>
        <w:t>de</w:t>
      </w:r>
      <w:r w:rsidR="00905CAD" w:rsidRPr="00AC6B84">
        <w:rPr>
          <w:color w:val="000000"/>
          <w:spacing w:val="1"/>
        </w:rPr>
        <w:t>s</w:t>
      </w:r>
      <w:r w:rsidR="007D235B" w:rsidRPr="00AC6B84">
        <w:rPr>
          <w:color w:val="000000"/>
          <w:spacing w:val="1"/>
        </w:rPr>
        <w:t xml:space="preserve"> règles qu</w:t>
      </w:r>
      <w:r w:rsidR="00DA1839">
        <w:rPr>
          <w:color w:val="000000"/>
          <w:spacing w:val="1"/>
        </w:rPr>
        <w:t>’</w:t>
      </w:r>
      <w:r w:rsidR="007D235B" w:rsidRPr="00AC6B84">
        <w:rPr>
          <w:color w:val="000000"/>
          <w:spacing w:val="1"/>
        </w:rPr>
        <w:t>il applique</w:t>
      </w:r>
      <w:r w:rsidR="00905CAD" w:rsidRPr="00AC6B84">
        <w:rPr>
          <w:color w:val="000000"/>
          <w:spacing w:val="1"/>
        </w:rPr>
        <w:t xml:space="preserve"> pour résoudre le problème</w:t>
      </w:r>
      <w:r w:rsidRPr="00AC6B84">
        <w:rPr>
          <w:spacing w:val="1"/>
        </w:rPr>
        <w:t xml:space="preserve"> sont regroupés </w:t>
      </w:r>
      <w:r w:rsidR="007D235B" w:rsidRPr="00AC6B84">
        <w:rPr>
          <w:spacing w:val="1"/>
        </w:rPr>
        <w:t>dans</w:t>
      </w:r>
      <w:r w:rsidR="00595554" w:rsidRPr="00AC6B84">
        <w:rPr>
          <w:spacing w:val="21"/>
        </w:rPr>
        <w:t xml:space="preserve"> </w:t>
      </w:r>
      <w:r w:rsidR="00595554" w:rsidRPr="00AC6B84">
        <w:rPr>
          <w:spacing w:val="1"/>
        </w:rPr>
        <w:t>de</w:t>
      </w:r>
      <w:r w:rsidR="00595554" w:rsidRPr="00AC6B84">
        <w:t>s</w:t>
      </w:r>
      <w:r w:rsidR="00595554" w:rsidRPr="00AC6B84">
        <w:rPr>
          <w:spacing w:val="22"/>
        </w:rPr>
        <w:t xml:space="preserve"> </w:t>
      </w:r>
      <w:r w:rsidR="00595554" w:rsidRPr="00AC6B84">
        <w:t>g</w:t>
      </w:r>
      <w:r w:rsidR="00595554" w:rsidRPr="00AC6B84">
        <w:rPr>
          <w:spacing w:val="-2"/>
        </w:rPr>
        <w:t>r</w:t>
      </w:r>
      <w:r w:rsidR="00595554" w:rsidRPr="00AC6B84">
        <w:t>a</w:t>
      </w:r>
      <w:r w:rsidR="00595554" w:rsidRPr="00AC6B84">
        <w:rPr>
          <w:spacing w:val="-1"/>
        </w:rPr>
        <w:t>p</w:t>
      </w:r>
      <w:r w:rsidR="00595554" w:rsidRPr="00AC6B84">
        <w:rPr>
          <w:spacing w:val="1"/>
        </w:rPr>
        <w:t>h</w:t>
      </w:r>
      <w:r w:rsidR="00595554" w:rsidRPr="00AC6B84">
        <w:rPr>
          <w:spacing w:val="-2"/>
        </w:rPr>
        <w:t>e</w:t>
      </w:r>
      <w:r w:rsidR="00595554" w:rsidRPr="00AC6B84">
        <w:t>s</w:t>
      </w:r>
      <w:r w:rsidR="00595554" w:rsidRPr="00AC6B84">
        <w:rPr>
          <w:spacing w:val="22"/>
        </w:rPr>
        <w:t xml:space="preserve"> </w:t>
      </w:r>
      <w:r w:rsidR="00595554" w:rsidRPr="00AC6B84">
        <w:rPr>
          <w:spacing w:val="1"/>
        </w:rPr>
        <w:t>d</w:t>
      </w:r>
      <w:r w:rsidR="00595554" w:rsidRPr="00AC6B84">
        <w:t>e</w:t>
      </w:r>
      <w:r w:rsidR="00595554" w:rsidRPr="00AC6B84">
        <w:rPr>
          <w:spacing w:val="23"/>
        </w:rPr>
        <w:t xml:space="preserve"> </w:t>
      </w:r>
      <w:r w:rsidR="00595554" w:rsidRPr="00AC6B84">
        <w:rPr>
          <w:spacing w:val="-1"/>
        </w:rPr>
        <w:t>c</w:t>
      </w:r>
      <w:r w:rsidR="00595554" w:rsidRPr="00AC6B84">
        <w:rPr>
          <w:spacing w:val="1"/>
        </w:rPr>
        <w:t>o</w:t>
      </w:r>
      <w:r w:rsidR="00595554" w:rsidRPr="00AC6B84">
        <w:rPr>
          <w:spacing w:val="-2"/>
        </w:rPr>
        <w:t>m</w:t>
      </w:r>
      <w:r w:rsidR="00595554" w:rsidRPr="00AC6B84">
        <w:rPr>
          <w:spacing w:val="1"/>
        </w:rPr>
        <w:t>po</w:t>
      </w:r>
      <w:r w:rsidR="00595554" w:rsidRPr="00AC6B84">
        <w:rPr>
          <w:spacing w:val="-2"/>
        </w:rPr>
        <w:t>r</w:t>
      </w:r>
      <w:r w:rsidR="00595554" w:rsidRPr="00AC6B84">
        <w:rPr>
          <w:spacing w:val="1"/>
        </w:rPr>
        <w:t>te</w:t>
      </w:r>
      <w:r w:rsidR="00595554" w:rsidRPr="00AC6B84">
        <w:t>m</w:t>
      </w:r>
      <w:r w:rsidR="00595554" w:rsidRPr="00AC6B84">
        <w:rPr>
          <w:spacing w:val="-2"/>
        </w:rPr>
        <w:t>e</w:t>
      </w:r>
      <w:r w:rsidR="00595554" w:rsidRPr="00AC6B84">
        <w:rPr>
          <w:spacing w:val="1"/>
        </w:rPr>
        <w:t>n</w:t>
      </w:r>
      <w:r w:rsidR="00595554" w:rsidRPr="00AC6B84">
        <w:t>t</w:t>
      </w:r>
      <w:r w:rsidR="00595554" w:rsidRPr="00AC6B84">
        <w:rPr>
          <w:spacing w:val="21"/>
        </w:rPr>
        <w:t xml:space="preserve"> </w:t>
      </w:r>
      <w:r w:rsidR="00595554" w:rsidRPr="00AC6B84">
        <w:rPr>
          <w:spacing w:val="-1"/>
        </w:rPr>
        <w:t>(</w:t>
      </w:r>
      <w:proofErr w:type="spellStart"/>
      <w:r w:rsidR="00595554" w:rsidRPr="00AC6B84">
        <w:rPr>
          <w:i/>
          <w:iCs/>
          <w:spacing w:val="-1"/>
        </w:rPr>
        <w:t>b</w:t>
      </w:r>
      <w:r w:rsidR="00595554" w:rsidRPr="00AC6B84">
        <w:rPr>
          <w:i/>
          <w:iCs/>
          <w:spacing w:val="1"/>
        </w:rPr>
        <w:t>e</w:t>
      </w:r>
      <w:r w:rsidR="00595554" w:rsidRPr="00AC6B84">
        <w:rPr>
          <w:i/>
          <w:iCs/>
          <w:spacing w:val="-1"/>
        </w:rPr>
        <w:t>ha</w:t>
      </w:r>
      <w:r w:rsidR="00595554" w:rsidRPr="00AC6B84">
        <w:rPr>
          <w:i/>
          <w:iCs/>
          <w:spacing w:val="1"/>
        </w:rPr>
        <w:t>v</w:t>
      </w:r>
      <w:r w:rsidR="00595554" w:rsidRPr="00AC6B84">
        <w:rPr>
          <w:i/>
          <w:iCs/>
        </w:rPr>
        <w:t>i</w:t>
      </w:r>
      <w:r w:rsidR="00595554" w:rsidRPr="00AC6B84">
        <w:rPr>
          <w:i/>
          <w:iCs/>
          <w:spacing w:val="-1"/>
        </w:rPr>
        <w:t>ora</w:t>
      </w:r>
      <w:r w:rsidR="00595554" w:rsidRPr="00AC6B84">
        <w:rPr>
          <w:i/>
          <w:iCs/>
        </w:rPr>
        <w:t>l</w:t>
      </w:r>
      <w:proofErr w:type="spellEnd"/>
      <w:r w:rsidR="00595554" w:rsidRPr="00AC6B84">
        <w:rPr>
          <w:i/>
          <w:iCs/>
          <w:spacing w:val="23"/>
        </w:rPr>
        <w:t xml:space="preserve"> </w:t>
      </w:r>
      <w:r w:rsidR="00595554" w:rsidRPr="00AC6B84">
        <w:rPr>
          <w:i/>
          <w:iCs/>
          <w:spacing w:val="1"/>
        </w:rPr>
        <w:t>g</w:t>
      </w:r>
      <w:r w:rsidR="00595554" w:rsidRPr="00AC6B84">
        <w:rPr>
          <w:i/>
          <w:iCs/>
          <w:spacing w:val="-1"/>
        </w:rPr>
        <w:t>ra</w:t>
      </w:r>
      <w:r w:rsidR="00595554" w:rsidRPr="00AC6B84">
        <w:rPr>
          <w:i/>
          <w:iCs/>
          <w:spacing w:val="1"/>
        </w:rPr>
        <w:t>p</w:t>
      </w:r>
      <w:r w:rsidR="00595554" w:rsidRPr="00AC6B84">
        <w:rPr>
          <w:i/>
          <w:iCs/>
          <w:spacing w:val="-1"/>
        </w:rPr>
        <w:t>h</w:t>
      </w:r>
      <w:r w:rsidR="00595554" w:rsidRPr="00AC6B84">
        <w:t>)</w:t>
      </w:r>
      <w:r w:rsidR="00B40142" w:rsidRPr="00AC6B84">
        <w:t xml:space="preserve"> </w:t>
      </w:r>
      <w:r w:rsidR="00595554" w:rsidRPr="00AC6B84">
        <w:t>au</w:t>
      </w:r>
      <w:r w:rsidR="00595554" w:rsidRPr="00AC6B84">
        <w:rPr>
          <w:spacing w:val="28"/>
        </w:rPr>
        <w:t xml:space="preserve"> </w:t>
      </w:r>
      <w:r w:rsidR="00595554" w:rsidRPr="00AC6B84">
        <w:t>s</w:t>
      </w:r>
      <w:r w:rsidR="00595554" w:rsidRPr="00AC6B84">
        <w:rPr>
          <w:spacing w:val="1"/>
        </w:rPr>
        <w:t>en</w:t>
      </w:r>
      <w:r w:rsidR="00595554" w:rsidRPr="00AC6B84">
        <w:t>s</w:t>
      </w:r>
      <w:r w:rsidR="00595554" w:rsidRPr="00AC6B84">
        <w:rPr>
          <w:spacing w:val="27"/>
        </w:rPr>
        <w:t xml:space="preserve"> </w:t>
      </w:r>
      <w:r w:rsidR="00595554" w:rsidRPr="00AC6B84">
        <w:rPr>
          <w:spacing w:val="-1"/>
        </w:rPr>
        <w:t>d</w:t>
      </w:r>
      <w:r w:rsidR="00595554" w:rsidRPr="00AC6B84">
        <w:t>e</w:t>
      </w:r>
      <w:r w:rsidR="00595554" w:rsidRPr="00AC6B84">
        <w:rPr>
          <w:spacing w:val="28"/>
        </w:rPr>
        <w:t xml:space="preserve"> </w:t>
      </w:r>
      <w:r w:rsidR="00595554" w:rsidRPr="00AC6B84">
        <w:rPr>
          <w:spacing w:val="1"/>
        </w:rPr>
        <w:t>Ne</w:t>
      </w:r>
      <w:r w:rsidR="00595554" w:rsidRPr="00AC6B84">
        <w:rPr>
          <w:spacing w:val="-1"/>
        </w:rPr>
        <w:t>w</w:t>
      </w:r>
      <w:r w:rsidR="00595554" w:rsidRPr="00AC6B84">
        <w:rPr>
          <w:spacing w:val="1"/>
        </w:rPr>
        <w:t>e</w:t>
      </w:r>
      <w:r w:rsidR="00595554" w:rsidRPr="00AC6B84">
        <w:t>ll</w:t>
      </w:r>
      <w:r w:rsidR="00595554" w:rsidRPr="00AC6B84">
        <w:rPr>
          <w:spacing w:val="27"/>
        </w:rPr>
        <w:t xml:space="preserve"> </w:t>
      </w:r>
      <w:r w:rsidR="00595554" w:rsidRPr="00AC6B84">
        <w:rPr>
          <w:spacing w:val="-2"/>
        </w:rPr>
        <w:t>e</w:t>
      </w:r>
      <w:r w:rsidR="00595554" w:rsidRPr="00AC6B84">
        <w:t>t</w:t>
      </w:r>
      <w:r w:rsidR="00595554" w:rsidRPr="00AC6B84">
        <w:rPr>
          <w:spacing w:val="28"/>
        </w:rPr>
        <w:t xml:space="preserve"> </w:t>
      </w:r>
      <w:r w:rsidR="00595554" w:rsidRPr="00AC6B84">
        <w:t>S</w:t>
      </w:r>
      <w:r w:rsidR="00595554" w:rsidRPr="00AC6B84">
        <w:rPr>
          <w:spacing w:val="-2"/>
        </w:rPr>
        <w:t>i</w:t>
      </w:r>
      <w:r w:rsidR="00595554" w:rsidRPr="00AC6B84">
        <w:t>m</w:t>
      </w:r>
      <w:r w:rsidR="00595554" w:rsidRPr="00AC6B84">
        <w:rPr>
          <w:spacing w:val="1"/>
        </w:rPr>
        <w:t>o</w:t>
      </w:r>
      <w:r w:rsidR="00595554" w:rsidRPr="00AC6B84">
        <w:t>n</w:t>
      </w:r>
      <w:r w:rsidR="00595554" w:rsidRPr="00AC6B84">
        <w:rPr>
          <w:spacing w:val="28"/>
        </w:rPr>
        <w:t xml:space="preserve"> </w:t>
      </w:r>
      <w:r w:rsidR="00595554" w:rsidRPr="00AC6B84">
        <w:rPr>
          <w:spacing w:val="-1"/>
        </w:rPr>
        <w:t>(</w:t>
      </w:r>
      <w:r w:rsidR="00595554" w:rsidRPr="00AC6B84">
        <w:rPr>
          <w:spacing w:val="1"/>
        </w:rPr>
        <w:t>19</w:t>
      </w:r>
      <w:r w:rsidR="00595554" w:rsidRPr="00AC6B84">
        <w:rPr>
          <w:spacing w:val="-2"/>
        </w:rPr>
        <w:t>7</w:t>
      </w:r>
      <w:r w:rsidR="00595554" w:rsidRPr="00AC6B84">
        <w:rPr>
          <w:spacing w:val="1"/>
        </w:rPr>
        <w:t>2</w:t>
      </w:r>
      <w:r w:rsidR="00595554" w:rsidRPr="00AC6B84">
        <w:rPr>
          <w:spacing w:val="-1"/>
        </w:rPr>
        <w:t>)</w:t>
      </w:r>
      <w:r w:rsidR="00595554" w:rsidRPr="00AC6B84">
        <w:t>.</w:t>
      </w:r>
      <w:r w:rsidRPr="00AC6B84">
        <w:t xml:space="preserve"> En les comparant au</w:t>
      </w:r>
      <w:r w:rsidR="00D86C4A" w:rsidRPr="00AC6B84">
        <w:t>x</w:t>
      </w:r>
      <w:r w:rsidRPr="00AC6B84">
        <w:t xml:space="preserve"> règles expertes, l</w:t>
      </w:r>
      <w:r w:rsidR="00DA1839">
        <w:t>’</w:t>
      </w:r>
      <w:r w:rsidR="00C1084F" w:rsidRPr="00AC6B84">
        <w:t>EIA</w:t>
      </w:r>
      <w:r w:rsidRPr="00AC6B84">
        <w:t xml:space="preserve"> peut fournir une assistance personnalisée à l</w:t>
      </w:r>
      <w:r w:rsidR="007E50C8">
        <w:t xml:space="preserve">a personne </w:t>
      </w:r>
      <w:r w:rsidRPr="00AC6B84">
        <w:t>apprenant</w:t>
      </w:r>
      <w:r w:rsidR="007E50C8">
        <w:t>e</w:t>
      </w:r>
      <w:r w:rsidRPr="00AC6B84">
        <w:t>.</w:t>
      </w:r>
      <w:r w:rsidR="00595554" w:rsidRPr="00AC6B84">
        <w:rPr>
          <w:spacing w:val="27"/>
        </w:rPr>
        <w:t xml:space="preserve"> </w:t>
      </w:r>
    </w:p>
    <w:p w14:paraId="2AEA5B6F" w14:textId="123EFCB0" w:rsidR="00A7775B" w:rsidRPr="00AC6B84" w:rsidRDefault="00A7775B" w:rsidP="00F71F1D">
      <w:pPr>
        <w:pStyle w:val="Titre2"/>
      </w:pPr>
      <w:r w:rsidRPr="00AC6B84">
        <w:t xml:space="preserve">Les </w:t>
      </w:r>
      <w:r w:rsidR="00667D88" w:rsidRPr="00AC6B84">
        <w:t>systèmes auteurs</w:t>
      </w:r>
      <w:r w:rsidRPr="00AC6B84">
        <w:t xml:space="preserve"> axés sur le </w:t>
      </w:r>
      <w:r w:rsidR="00E158A3" w:rsidRPr="00AC6B84">
        <w:t xml:space="preserve">soutien au </w:t>
      </w:r>
      <w:r w:rsidR="00B56C90">
        <w:t xml:space="preserve">processus de </w:t>
      </w:r>
      <w:r w:rsidRPr="00AC6B84">
        <w:t>design pédagogique</w:t>
      </w:r>
    </w:p>
    <w:p w14:paraId="7C8BE6B3" w14:textId="4DCB6074" w:rsidR="00E42B12" w:rsidRPr="00AC6B84" w:rsidRDefault="00A7775B" w:rsidP="00BE52EB">
      <w:pPr>
        <w:pStyle w:val="NormalWeb"/>
        <w:shd w:val="clear" w:color="auto" w:fill="FFFFFF"/>
        <w:adjustRightInd w:val="0"/>
        <w:spacing w:before="120" w:beforeAutospacing="0" w:after="120" w:afterAutospacing="0"/>
        <w:jc w:val="both"/>
        <w:textAlignment w:val="baseline"/>
      </w:pPr>
      <w:bookmarkStart w:id="0" w:name="_Toc150865113"/>
      <w:bookmarkStart w:id="1" w:name="_Toc151032801"/>
      <w:bookmarkStart w:id="2" w:name="_Toc162687907"/>
      <w:r w:rsidRPr="00AC6B84">
        <w:t xml:space="preserve">Ces </w:t>
      </w:r>
      <w:r w:rsidR="00667D88" w:rsidRPr="00AC6B84">
        <w:t>systèmes auteurs</w:t>
      </w:r>
      <w:r w:rsidR="00A6048D" w:rsidRPr="00AC6B84">
        <w:t xml:space="preserve"> </w:t>
      </w:r>
      <w:r w:rsidR="00CF5205" w:rsidRPr="00AC6B84">
        <w:t xml:space="preserve">fournissent aux </w:t>
      </w:r>
      <w:r w:rsidR="00C142DE">
        <w:t>équipes de conception</w:t>
      </w:r>
      <w:r w:rsidR="00C142DE" w:rsidRPr="00AC6B84">
        <w:t xml:space="preserve"> </w:t>
      </w:r>
      <w:r w:rsidR="00A6048D" w:rsidRPr="00AC6B84">
        <w:t>des ENA</w:t>
      </w:r>
      <w:r w:rsidR="00A6048D" w:rsidRPr="00AC6B84">
        <w:rPr>
          <w:rStyle w:val="Appelnotedebasdep"/>
        </w:rPr>
        <w:footnoteReference w:id="6"/>
      </w:r>
      <w:r w:rsidR="00A6048D" w:rsidRPr="00AC6B84">
        <w:t xml:space="preserve"> </w:t>
      </w:r>
      <w:r w:rsidR="00CF5205" w:rsidRPr="00AC6B84">
        <w:t xml:space="preserve">une assistance </w:t>
      </w:r>
      <w:r w:rsidR="004C426D" w:rsidRPr="00AC6B84">
        <w:t xml:space="preserve">à différents aspects </w:t>
      </w:r>
      <w:r w:rsidR="00A6048D" w:rsidRPr="00AC6B84">
        <w:t>du</w:t>
      </w:r>
      <w:r w:rsidR="00CF5205" w:rsidRPr="00AC6B84">
        <w:t xml:space="preserve"> processus</w:t>
      </w:r>
      <w:r w:rsidR="00A6048D" w:rsidRPr="00AC6B84">
        <w:t xml:space="preserve"> d</w:t>
      </w:r>
      <w:r w:rsidR="00DA1839">
        <w:t>’</w:t>
      </w:r>
      <w:r w:rsidR="00A6048D" w:rsidRPr="00AC6B84">
        <w:t>ingénierie pédagogique</w:t>
      </w:r>
      <w:r w:rsidR="00CF5205" w:rsidRPr="00AC6B84">
        <w:t xml:space="preserve">. </w:t>
      </w:r>
      <w:r w:rsidR="00A30A5D" w:rsidRPr="00AC6B84">
        <w:t xml:space="preserve">Un concepteur </w:t>
      </w:r>
      <w:r w:rsidR="00E91EF5">
        <w:t xml:space="preserve">ou une conceptrice </w:t>
      </w:r>
      <w:r w:rsidR="00A30A5D" w:rsidRPr="00AC6B84">
        <w:t>peut utiliser un ensemble d</w:t>
      </w:r>
      <w:r w:rsidR="00DA1839">
        <w:t>’</w:t>
      </w:r>
      <w:r w:rsidR="00A30A5D" w:rsidRPr="00AC6B84">
        <w:t>outils indépendants d</w:t>
      </w:r>
      <w:r w:rsidR="00DA1839">
        <w:t>’</w:t>
      </w:r>
      <w:r w:rsidR="00A30A5D" w:rsidRPr="00AC6B84">
        <w:t>aide à la tâche</w:t>
      </w:r>
      <w:r w:rsidR="007E6791">
        <w:t xml:space="preserve"> et</w:t>
      </w:r>
      <w:r w:rsidR="00A30A5D" w:rsidRPr="00AC6B84">
        <w:t xml:space="preserve"> un pour la modélisation des connaissances </w:t>
      </w:r>
      <w:r w:rsidR="00E42B12" w:rsidRPr="00AC6B84">
        <w:t>ou</w:t>
      </w:r>
      <w:r w:rsidR="00A30A5D" w:rsidRPr="00AC6B84">
        <w:t xml:space="preserve"> d</w:t>
      </w:r>
      <w:r w:rsidR="00DA1839">
        <w:t>’</w:t>
      </w:r>
      <w:r w:rsidR="00A30A5D" w:rsidRPr="00AC6B84">
        <w:t>autres outils pour énoncer des objectifs d</w:t>
      </w:r>
      <w:r w:rsidR="00DA1839">
        <w:t>’</w:t>
      </w:r>
      <w:r w:rsidR="00A30A5D" w:rsidRPr="00AC6B84">
        <w:t>apprentissage ou choisir des tactiques et des médias d</w:t>
      </w:r>
      <w:r w:rsidR="00DA1839">
        <w:t>’</w:t>
      </w:r>
      <w:r w:rsidR="00A30A5D" w:rsidRPr="00AC6B84">
        <w:t>enseignement. Utilisés en combinaison, ces outils n</w:t>
      </w:r>
      <w:r w:rsidR="00DA1839">
        <w:t>’</w:t>
      </w:r>
      <w:r w:rsidR="00A30A5D" w:rsidRPr="00AC6B84">
        <w:t>offrent cependant pas l</w:t>
      </w:r>
      <w:r w:rsidR="00DA1839">
        <w:t>’</w:t>
      </w:r>
      <w:r w:rsidR="00A30A5D" w:rsidRPr="00AC6B84">
        <w:t xml:space="preserve">intégration nécessaire pour assurer </w:t>
      </w:r>
      <w:r w:rsidR="00623E21" w:rsidRPr="00AC6B84">
        <w:t xml:space="preserve">à la fois </w:t>
      </w:r>
      <w:r w:rsidR="00A30A5D" w:rsidRPr="00AC6B84">
        <w:t>la cohérence d</w:t>
      </w:r>
      <w:r w:rsidR="00DA1839">
        <w:t>’</w:t>
      </w:r>
      <w:r w:rsidR="00A30A5D" w:rsidRPr="00AC6B84">
        <w:t>un ENA, sa maintenance et la réutilisabilité de ses composant</w:t>
      </w:r>
      <w:r w:rsidR="00E91EF5">
        <w:t>e</w:t>
      </w:r>
      <w:r w:rsidR="00A30A5D" w:rsidRPr="00AC6B84">
        <w:t>s.</w:t>
      </w:r>
      <w:r w:rsidR="00E42B12" w:rsidRPr="00AC6B84">
        <w:t xml:space="preserve"> </w:t>
      </w:r>
    </w:p>
    <w:p w14:paraId="329A9311" w14:textId="4E9D856A" w:rsidR="00A30A5D" w:rsidRPr="00AC6B84" w:rsidRDefault="00E42B12" w:rsidP="00F71F1D">
      <w:pPr>
        <w:pStyle w:val="NormalWeb"/>
        <w:shd w:val="clear" w:color="auto" w:fill="FFFFFF"/>
        <w:adjustRightInd w:val="0"/>
        <w:spacing w:before="0" w:beforeAutospacing="0" w:after="120" w:afterAutospacing="0"/>
        <w:jc w:val="both"/>
        <w:textAlignment w:val="baseline"/>
      </w:pPr>
      <w:r w:rsidRPr="00AC6B84">
        <w:t xml:space="preserve">Certains systèmes de soutien complets peuvent aider les </w:t>
      </w:r>
      <w:r w:rsidR="00E91EF5">
        <w:t>équipes de conception</w:t>
      </w:r>
      <w:r w:rsidR="00E91EF5" w:rsidRPr="00AC6B84">
        <w:t xml:space="preserve"> </w:t>
      </w:r>
      <w:r w:rsidRPr="00AC6B84">
        <w:t>en fournissant</w:t>
      </w:r>
      <w:r w:rsidR="00A6048D" w:rsidRPr="00AC6B84">
        <w:t xml:space="preserve"> de façon intégrée</w:t>
      </w:r>
      <w:r w:rsidRPr="00AC6B84">
        <w:t xml:space="preserve"> des formulaires, des tableaux ou des éléments de base de données pour </w:t>
      </w:r>
      <w:r w:rsidR="00A6048D" w:rsidRPr="00AC6B84">
        <w:t>le</w:t>
      </w:r>
      <w:r w:rsidR="00E91EF5">
        <w:t>ur</w:t>
      </w:r>
      <w:r w:rsidR="00A6048D" w:rsidRPr="00AC6B84">
        <w:t>s principales</w:t>
      </w:r>
      <w:r w:rsidRPr="00AC6B84">
        <w:t xml:space="preserve"> tâches </w:t>
      </w:r>
      <w:r w:rsidR="00834F41" w:rsidRPr="00AC6B84">
        <w:t>(</w:t>
      </w:r>
      <w:proofErr w:type="spellStart"/>
      <w:r w:rsidRPr="00AC6B84">
        <w:t>Pirolli</w:t>
      </w:r>
      <w:proofErr w:type="spellEnd"/>
      <w:r w:rsidRPr="00AC6B84">
        <w:t>, 1990</w:t>
      </w:r>
      <w:r w:rsidR="00834F41" w:rsidRPr="00AC6B84">
        <w:t>)</w:t>
      </w:r>
      <w:r w:rsidRPr="00AC6B84">
        <w:t>. D</w:t>
      </w:r>
      <w:r w:rsidR="00DA1839">
        <w:t>’</w:t>
      </w:r>
      <w:r w:rsidRPr="00AC6B84">
        <w:t xml:space="preserve">autres </w:t>
      </w:r>
      <w:r w:rsidR="00A30A5D" w:rsidRPr="00AC6B84">
        <w:t>visent à remplacer</w:t>
      </w:r>
      <w:r w:rsidR="00AE559A" w:rsidRPr="00AC6B84">
        <w:t xml:space="preserve"> le concepteur</w:t>
      </w:r>
      <w:r w:rsidR="00E91EF5">
        <w:t xml:space="preserve"> ou la conceptrice</w:t>
      </w:r>
      <w:r w:rsidR="00A30A5D" w:rsidRPr="00AC6B84">
        <w:t>, au moins partiellement, en automatisant le processus de conception</w:t>
      </w:r>
      <w:r w:rsidRPr="00AC6B84">
        <w:t xml:space="preserve"> </w:t>
      </w:r>
      <w:r w:rsidR="00834F41" w:rsidRPr="00AC6B84">
        <w:t>(</w:t>
      </w:r>
      <w:r w:rsidR="00A30A5D" w:rsidRPr="00AC6B84">
        <w:t>Merrill, 199</w:t>
      </w:r>
      <w:r w:rsidR="00834F41" w:rsidRPr="00AC6B84">
        <w:t>4</w:t>
      </w:r>
      <w:r w:rsidR="00A30A5D" w:rsidRPr="00AC6B84">
        <w:t xml:space="preserve">; </w:t>
      </w:r>
      <w:proofErr w:type="spellStart"/>
      <w:r w:rsidR="00A30A5D" w:rsidRPr="00AC6B84">
        <w:t>Spector</w:t>
      </w:r>
      <w:proofErr w:type="spellEnd"/>
      <w:r w:rsidR="00A30A5D" w:rsidRPr="00AC6B84">
        <w:t>, 1993</w:t>
      </w:r>
      <w:r w:rsidR="00834F41" w:rsidRPr="00AC6B84">
        <w:t>)</w:t>
      </w:r>
      <w:r w:rsidRPr="00AC6B84">
        <w:t>. Ils sont</w:t>
      </w:r>
      <w:r w:rsidR="00A30A5D" w:rsidRPr="00AC6B84">
        <w:t xml:space="preserve"> utiles pour </w:t>
      </w:r>
      <w:r w:rsidRPr="00AC6B84">
        <w:t>créer des ENA</w:t>
      </w:r>
      <w:r w:rsidR="00A30A5D" w:rsidRPr="00AC6B84">
        <w:t xml:space="preserve"> dans des domaines </w:t>
      </w:r>
      <w:r w:rsidRPr="00AC6B84">
        <w:t>spécialisés.</w:t>
      </w:r>
    </w:p>
    <w:p w14:paraId="04ACE31D" w14:textId="778C245A" w:rsidR="00B57D25" w:rsidRPr="00AC6B84" w:rsidRDefault="00A6048D" w:rsidP="00F71F1D">
      <w:pPr>
        <w:pStyle w:val="NormalWeb"/>
        <w:shd w:val="clear" w:color="auto" w:fill="FFFFFF"/>
        <w:adjustRightInd w:val="0"/>
        <w:spacing w:before="0" w:beforeAutospacing="0" w:after="120" w:afterAutospacing="0"/>
        <w:jc w:val="both"/>
        <w:textAlignment w:val="baseline"/>
      </w:pPr>
      <w:r w:rsidRPr="00AC6B84">
        <w:t>L</w:t>
      </w:r>
      <w:r w:rsidR="00DA1839">
        <w:t>’</w:t>
      </w:r>
      <w:r w:rsidR="00426EEE">
        <w:t>a</w:t>
      </w:r>
      <w:r w:rsidR="008A470E" w:rsidRPr="00AC6B84">
        <w:t>telier de génie didactique</w:t>
      </w:r>
      <w:r w:rsidR="00B57D25" w:rsidRPr="00AC6B84">
        <w:t xml:space="preserve"> (AGD)</w:t>
      </w:r>
      <w:r w:rsidR="00E42B12" w:rsidRPr="00AC6B84">
        <w:t xml:space="preserve"> </w:t>
      </w:r>
      <w:r w:rsidR="00AE559A" w:rsidRPr="00AC6B84">
        <w:t>développé</w:t>
      </w:r>
      <w:r w:rsidR="005750D8" w:rsidRPr="00AC6B84">
        <w:t xml:space="preserve"> </w:t>
      </w:r>
      <w:r w:rsidR="00AE559A" w:rsidRPr="00AC6B84">
        <w:t>à l</w:t>
      </w:r>
      <w:r w:rsidR="00DA1839">
        <w:t>’</w:t>
      </w:r>
      <w:r w:rsidRPr="00AC6B84">
        <w:t xml:space="preserve">Institut LICEF </w:t>
      </w:r>
      <w:r w:rsidR="00E42B12" w:rsidRPr="00AC6B84">
        <w:t>(Paquette</w:t>
      </w:r>
      <w:r w:rsidR="00BE52EB">
        <w:t xml:space="preserve"> </w:t>
      </w:r>
      <w:r w:rsidR="00BE52EB" w:rsidRPr="00BE52EB">
        <w:rPr>
          <w:i/>
          <w:iCs/>
        </w:rPr>
        <w:t>et al.</w:t>
      </w:r>
      <w:r w:rsidR="00A325FF" w:rsidRPr="00AC6B84">
        <w:t>, 1994</w:t>
      </w:r>
      <w:r w:rsidR="00A30A5D" w:rsidRPr="00AC6B84">
        <w:t>)</w:t>
      </w:r>
      <w:r w:rsidRPr="00AC6B84">
        <w:t xml:space="preserve"> fournit un soutien intégré à l</w:t>
      </w:r>
      <w:r w:rsidR="00DA1839">
        <w:t>’</w:t>
      </w:r>
      <w:r w:rsidRPr="00AC6B84">
        <w:t xml:space="preserve">ingénierie des ENA. Il offre </w:t>
      </w:r>
      <w:r w:rsidR="00E91EF5">
        <w:t>à l’équipe de conception</w:t>
      </w:r>
      <w:r w:rsidRPr="00AC6B84">
        <w:t xml:space="preserve"> des interfaces</w:t>
      </w:r>
      <w:r w:rsidR="00A325FF" w:rsidRPr="00AC6B84">
        <w:t xml:space="preserve"> interactives</w:t>
      </w:r>
      <w:r w:rsidRPr="00AC6B84">
        <w:t xml:space="preserve"> fondées</w:t>
      </w:r>
      <w:r w:rsidR="00E42B12" w:rsidRPr="00AC6B84">
        <w:t xml:space="preserve"> </w:t>
      </w:r>
      <w:r w:rsidRPr="00AC6B84">
        <w:t>sur</w:t>
      </w:r>
      <w:r w:rsidR="00E42B12" w:rsidRPr="00AC6B84">
        <w:t xml:space="preserve"> </w:t>
      </w:r>
      <w:r w:rsidR="00A325FF" w:rsidRPr="00AC6B84">
        <w:t>la</w:t>
      </w:r>
      <w:r w:rsidR="00E42B12" w:rsidRPr="00AC6B84">
        <w:t xml:space="preserve"> connaissance </w:t>
      </w:r>
      <w:r w:rsidR="00A325FF" w:rsidRPr="00AC6B84">
        <w:t xml:space="preserve">des </w:t>
      </w:r>
      <w:r w:rsidR="00E42B12" w:rsidRPr="00AC6B84">
        <w:t>objets</w:t>
      </w:r>
      <w:r w:rsidRPr="00AC6B84">
        <w:t xml:space="preserve"> de l</w:t>
      </w:r>
      <w:r w:rsidR="00DA1839">
        <w:t>’</w:t>
      </w:r>
      <w:r w:rsidR="00A325FF" w:rsidRPr="00AC6B84">
        <w:t>ENA</w:t>
      </w:r>
      <w:r w:rsidR="00E42B12" w:rsidRPr="00AC6B84">
        <w:t xml:space="preserve"> à définir</w:t>
      </w:r>
      <w:r w:rsidR="0009572B" w:rsidRPr="00AC6B84">
        <w:t xml:space="preserve"> </w:t>
      </w:r>
      <w:r w:rsidR="00BE52EB">
        <w:t>–</w:t>
      </w:r>
      <w:r w:rsidR="00E42B12" w:rsidRPr="00AC6B84">
        <w:t xml:space="preserve"> compétences visées, activités d</w:t>
      </w:r>
      <w:r w:rsidR="00DA1839">
        <w:t>’</w:t>
      </w:r>
      <w:r w:rsidR="00E42B12" w:rsidRPr="00AC6B84">
        <w:t xml:space="preserve">apprentissage, scénarios pédagogiques </w:t>
      </w:r>
      <w:r w:rsidR="00BE52EB">
        <w:t>–</w:t>
      </w:r>
      <w:r w:rsidR="00E42B12" w:rsidRPr="00AC6B84">
        <w:t xml:space="preserve"> et</w:t>
      </w:r>
      <w:r w:rsidRPr="00AC6B84">
        <w:t xml:space="preserve"> </w:t>
      </w:r>
      <w:r w:rsidR="00A325FF" w:rsidRPr="00AC6B84">
        <w:t xml:space="preserve">sur les tâches </w:t>
      </w:r>
      <w:r w:rsidR="005575D8">
        <w:t>servant à</w:t>
      </w:r>
      <w:r w:rsidR="005575D8" w:rsidRPr="00AC6B84">
        <w:t xml:space="preserve"> </w:t>
      </w:r>
      <w:r w:rsidR="00A325FF" w:rsidRPr="00AC6B84">
        <w:t xml:space="preserve">les </w:t>
      </w:r>
      <w:r w:rsidR="00AE559A" w:rsidRPr="00AC6B84">
        <w:t>élaborer</w:t>
      </w:r>
      <w:r w:rsidR="00A325FF" w:rsidRPr="00AC6B84">
        <w:t>.</w:t>
      </w:r>
      <w:r w:rsidRPr="00AC6B84">
        <w:t xml:space="preserve"> L</w:t>
      </w:r>
      <w:r w:rsidR="00DA1839">
        <w:t>’</w:t>
      </w:r>
      <w:r w:rsidRPr="00AC6B84">
        <w:t>AGD</w:t>
      </w:r>
      <w:r w:rsidR="00E42B12" w:rsidRPr="00AC6B84">
        <w:t xml:space="preserve"> </w:t>
      </w:r>
      <w:r w:rsidR="00B57D25" w:rsidRPr="00AC6B84">
        <w:t>met un fort accent sur les connaissances stratégiques de la conception pédagogique qui aide</w:t>
      </w:r>
      <w:r w:rsidR="00A325FF" w:rsidRPr="00AC6B84">
        <w:t>nt</w:t>
      </w:r>
      <w:r w:rsidR="00B57D25" w:rsidRPr="00AC6B84">
        <w:t xml:space="preserve"> </w:t>
      </w:r>
      <w:r w:rsidR="00A325FF" w:rsidRPr="00AC6B84">
        <w:t xml:space="preserve">les concepteurs </w:t>
      </w:r>
      <w:r w:rsidR="00E91EF5">
        <w:t xml:space="preserve">et les conceptrices </w:t>
      </w:r>
      <w:r w:rsidR="00B57D25" w:rsidRPr="00AC6B84">
        <w:t xml:space="preserve">dans les </w:t>
      </w:r>
      <w:r w:rsidRPr="00AC6B84">
        <w:t>choix</w:t>
      </w:r>
      <w:r w:rsidR="00B57D25" w:rsidRPr="00AC6B84">
        <w:t xml:space="preserve"> qu</w:t>
      </w:r>
      <w:r w:rsidR="00DA1839">
        <w:t>’</w:t>
      </w:r>
      <w:r w:rsidR="00A325FF" w:rsidRPr="00AC6B84">
        <w:t xml:space="preserve">ils </w:t>
      </w:r>
      <w:r w:rsidR="00B57D25" w:rsidRPr="00AC6B84">
        <w:t xml:space="preserve">doivent </w:t>
      </w:r>
      <w:r w:rsidRPr="00AC6B84">
        <w:t>faire</w:t>
      </w:r>
      <w:r w:rsidR="00B57D25" w:rsidRPr="00AC6B84">
        <w:t xml:space="preserve"> pour</w:t>
      </w:r>
      <w:r w:rsidR="008B36DD" w:rsidRPr="00AC6B84">
        <w:t xml:space="preserve"> concevoir</w:t>
      </w:r>
      <w:r w:rsidR="00B57D25" w:rsidRPr="00AC6B84">
        <w:t xml:space="preserve"> un système d</w:t>
      </w:r>
      <w:r w:rsidR="00DA1839">
        <w:t>’</w:t>
      </w:r>
      <w:r w:rsidR="00B57D25" w:rsidRPr="00AC6B84">
        <w:t>apprentissage. Ces connaissances sont intégrées dans</w:t>
      </w:r>
      <w:r w:rsidRPr="00AC6B84">
        <w:t xml:space="preserve"> un</w:t>
      </w:r>
      <w:r w:rsidR="00B57D25" w:rsidRPr="00AC6B84">
        <w:t xml:space="preserve"> </w:t>
      </w:r>
      <w:r w:rsidR="00C1084F" w:rsidRPr="00AC6B84">
        <w:t>EIA</w:t>
      </w:r>
      <w:r w:rsidRPr="00AC6B84">
        <w:t xml:space="preserve"> qui fournit des conseils d</w:t>
      </w:r>
      <w:r w:rsidR="00DA1839">
        <w:t>’</w:t>
      </w:r>
      <w:r w:rsidRPr="00AC6B84">
        <w:t xml:space="preserve">ingénierie pédagogique aux </w:t>
      </w:r>
      <w:r w:rsidR="00E91EF5">
        <w:t>équipes de conception</w:t>
      </w:r>
      <w:r w:rsidR="00E91EF5" w:rsidRPr="00AC6B84">
        <w:t xml:space="preserve"> </w:t>
      </w:r>
      <w:r w:rsidRPr="00AC6B84">
        <w:t>utilisant l</w:t>
      </w:r>
      <w:r w:rsidR="00DA1839">
        <w:t>’</w:t>
      </w:r>
      <w:r w:rsidRPr="00AC6B84">
        <w:t>AGD</w:t>
      </w:r>
      <w:r w:rsidR="00B57D25" w:rsidRPr="00AC6B84">
        <w:t xml:space="preserve"> </w:t>
      </w:r>
      <w:r w:rsidR="00A325FF" w:rsidRPr="00AC6B84">
        <w:t>(Paquette et Girard, 1996).</w:t>
      </w:r>
    </w:p>
    <w:p w14:paraId="0E1EFEF8" w14:textId="565B95B1" w:rsidR="00A6048D" w:rsidRPr="00AC6B84" w:rsidRDefault="00A6048D" w:rsidP="00F71F1D">
      <w:pPr>
        <w:pStyle w:val="NormalWeb"/>
        <w:shd w:val="clear" w:color="auto" w:fill="FFFFFF"/>
        <w:adjustRightInd w:val="0"/>
        <w:spacing w:before="0" w:beforeAutospacing="0" w:after="120" w:afterAutospacing="0"/>
        <w:jc w:val="both"/>
        <w:textAlignment w:val="baseline"/>
      </w:pPr>
      <w:r w:rsidRPr="00AC6B84">
        <w:t>Certains des systèmes auteur</w:t>
      </w:r>
      <w:r w:rsidR="00D86C4A" w:rsidRPr="00AC6B84">
        <w:t>s</w:t>
      </w:r>
      <w:r w:rsidRPr="00AC6B84">
        <w:t xml:space="preserve"> </w:t>
      </w:r>
      <w:r w:rsidR="00A325FF" w:rsidRPr="00AC6B84">
        <w:t>d</w:t>
      </w:r>
      <w:r w:rsidR="00DA1839">
        <w:t>’</w:t>
      </w:r>
      <w:r w:rsidR="00A325FF" w:rsidRPr="00AC6B84">
        <w:t xml:space="preserve">aide au design pédagogique </w:t>
      </w:r>
      <w:r w:rsidRPr="00AC6B84">
        <w:t xml:space="preserve">ont la particularité de </w:t>
      </w:r>
      <w:r w:rsidR="00B002C5" w:rsidRPr="00AC6B84">
        <w:t xml:space="preserve">permettre la conception et la </w:t>
      </w:r>
      <w:r w:rsidR="008B36DD" w:rsidRPr="00AC6B84">
        <w:t>réalisation</w:t>
      </w:r>
      <w:r w:rsidR="00B002C5" w:rsidRPr="00AC6B84">
        <w:t xml:space="preserve"> </w:t>
      </w:r>
      <w:r w:rsidRPr="00AC6B84">
        <w:t xml:space="preserve">des ENA exploitant </w:t>
      </w:r>
      <w:r w:rsidR="00A325FF" w:rsidRPr="00AC6B84">
        <w:t>des</w:t>
      </w:r>
      <w:r w:rsidRPr="00AC6B84">
        <w:t xml:space="preserve"> normes</w:t>
      </w:r>
      <w:r w:rsidR="00A325FF" w:rsidRPr="00AC6B84">
        <w:t xml:space="preserve"> et </w:t>
      </w:r>
      <w:r w:rsidR="00E91EF5">
        <w:t xml:space="preserve">des </w:t>
      </w:r>
      <w:r w:rsidR="00A325FF" w:rsidRPr="00AC6B84">
        <w:t>standards</w:t>
      </w:r>
      <w:r w:rsidRPr="00AC6B84">
        <w:t xml:space="preserve"> internationa</w:t>
      </w:r>
      <w:r w:rsidR="00A325FF" w:rsidRPr="00AC6B84">
        <w:t>ux</w:t>
      </w:r>
      <w:r w:rsidRPr="00AC6B84">
        <w:t xml:space="preserve"> de design pédagogique des ENA</w:t>
      </w:r>
      <w:r w:rsidR="005575D8">
        <w:t>, comme</w:t>
      </w:r>
      <w:r w:rsidRPr="00AC6B84">
        <w:t xml:space="preserve"> les normes SCORM (</w:t>
      </w:r>
      <w:proofErr w:type="spellStart"/>
      <w:r w:rsidRPr="00AC6B84">
        <w:rPr>
          <w:i/>
          <w:iCs/>
        </w:rPr>
        <w:t>Sharable</w:t>
      </w:r>
      <w:proofErr w:type="spellEnd"/>
      <w:r w:rsidRPr="00AC6B84">
        <w:rPr>
          <w:i/>
          <w:iCs/>
        </w:rPr>
        <w:t xml:space="preserve"> Content Object Reference Model</w:t>
      </w:r>
      <w:r w:rsidRPr="00AC6B84">
        <w:t>), ADL (</w:t>
      </w:r>
      <w:r w:rsidRPr="00AC6B84">
        <w:rPr>
          <w:i/>
          <w:iCs/>
        </w:rPr>
        <w:t xml:space="preserve">Advanced </w:t>
      </w:r>
      <w:proofErr w:type="spellStart"/>
      <w:r w:rsidRPr="00AC6B84">
        <w:rPr>
          <w:i/>
          <w:iCs/>
        </w:rPr>
        <w:t>Distributed</w:t>
      </w:r>
      <w:proofErr w:type="spellEnd"/>
      <w:r w:rsidRPr="00AC6B84">
        <w:rPr>
          <w:i/>
          <w:iCs/>
        </w:rPr>
        <w:t xml:space="preserve"> Learning</w:t>
      </w:r>
      <w:r w:rsidRPr="005575D8">
        <w:t>)</w:t>
      </w:r>
      <w:r w:rsidRPr="00AC6B84">
        <w:t xml:space="preserve"> et </w:t>
      </w:r>
      <w:proofErr w:type="spellStart"/>
      <w:r w:rsidRPr="00AC6B84">
        <w:t>xAPI</w:t>
      </w:r>
      <w:proofErr w:type="spellEnd"/>
      <w:r w:rsidRPr="00AC6B84">
        <w:t xml:space="preserve"> (expérience API ou </w:t>
      </w:r>
      <w:r w:rsidRPr="00AC6B84">
        <w:rPr>
          <w:i/>
          <w:iCs/>
        </w:rPr>
        <w:t>Tin Can API</w:t>
      </w:r>
      <w:r w:rsidRPr="00AC6B84">
        <w:t>)</w:t>
      </w:r>
      <w:r w:rsidR="002E0D8B" w:rsidRPr="00AC6B84">
        <w:t>, mais il</w:t>
      </w:r>
      <w:r w:rsidR="00067009" w:rsidRPr="00AC6B84">
        <w:t>s</w:t>
      </w:r>
      <w:r w:rsidR="002E0D8B" w:rsidRPr="00AC6B84">
        <w:t xml:space="preserve"> n</w:t>
      </w:r>
      <w:r w:rsidR="00DA1839">
        <w:t>’</w:t>
      </w:r>
      <w:r w:rsidR="002E0D8B" w:rsidRPr="00AC6B84">
        <w:t>offrent pas toujours l</w:t>
      </w:r>
      <w:r w:rsidR="00DA1839">
        <w:t>’</w:t>
      </w:r>
      <w:r w:rsidR="002E0D8B" w:rsidRPr="00AC6B84">
        <w:t>aide d</w:t>
      </w:r>
      <w:r w:rsidR="00DA1839">
        <w:t>’</w:t>
      </w:r>
      <w:r w:rsidR="002E0D8B" w:rsidRPr="00AC6B84">
        <w:t>un système conseiller.</w:t>
      </w:r>
    </w:p>
    <w:bookmarkEnd w:id="0"/>
    <w:bookmarkEnd w:id="1"/>
    <w:bookmarkEnd w:id="2"/>
    <w:p w14:paraId="085F6D25" w14:textId="06DF183B" w:rsidR="00067009" w:rsidRPr="00AC6B84" w:rsidRDefault="00973CE1" w:rsidP="00F71F1D">
      <w:pPr>
        <w:pStyle w:val="NormalWeb"/>
        <w:shd w:val="clear" w:color="auto" w:fill="FFFFFF"/>
        <w:adjustRightInd w:val="0"/>
        <w:spacing w:before="0" w:beforeAutospacing="0" w:after="120" w:afterAutospacing="0"/>
        <w:jc w:val="both"/>
        <w:textAlignment w:val="baseline"/>
      </w:pPr>
      <w:r w:rsidRPr="00AC6B84">
        <w:lastRenderedPageBreak/>
        <w:t>P</w:t>
      </w:r>
      <w:r w:rsidR="00545B49" w:rsidRPr="00AC6B84">
        <w:t>armi les système</w:t>
      </w:r>
      <w:r w:rsidR="00D86C4A" w:rsidRPr="00AC6B84">
        <w:t xml:space="preserve">s </w:t>
      </w:r>
      <w:r w:rsidR="00545B49" w:rsidRPr="00AC6B84">
        <w:t xml:space="preserve">auteurs </w:t>
      </w:r>
      <w:r w:rsidRPr="00AC6B84">
        <w:t>de cette catégorie</w:t>
      </w:r>
      <w:r w:rsidR="00D86C4A" w:rsidRPr="00AC6B84">
        <w:t>,</w:t>
      </w:r>
      <w:r w:rsidRPr="00AC6B84">
        <w:t xml:space="preserve"> on peut citer</w:t>
      </w:r>
      <w:r w:rsidR="00EF205A" w:rsidRPr="00AC6B84">
        <w:t xml:space="preserve"> </w:t>
      </w:r>
      <w:r w:rsidR="00EF205A" w:rsidRPr="00E91EF5">
        <w:t>GIFT</w:t>
      </w:r>
      <w:r w:rsidR="00EF205A" w:rsidRPr="00AC6B84">
        <w:rPr>
          <w:rStyle w:val="Appelnotedebasdep"/>
          <w:iCs/>
        </w:rPr>
        <w:footnoteReference w:id="7"/>
      </w:r>
      <w:r w:rsidR="00612A46">
        <w:t xml:space="preserve"> (</w:t>
      </w:r>
      <w:proofErr w:type="spellStart"/>
      <w:r w:rsidR="00612A46">
        <w:t>Sottilare</w:t>
      </w:r>
      <w:proofErr w:type="spellEnd"/>
      <w:r w:rsidR="00612A46">
        <w:t xml:space="preserve"> </w:t>
      </w:r>
      <w:r w:rsidR="00612A46" w:rsidRPr="00612A46">
        <w:rPr>
          <w:i/>
          <w:iCs/>
        </w:rPr>
        <w:t>et al.</w:t>
      </w:r>
      <w:r w:rsidR="00612A46">
        <w:t>, 2018)</w:t>
      </w:r>
      <w:r w:rsidR="00EF205A" w:rsidRPr="00AC6B84">
        <w:rPr>
          <w:iCs/>
        </w:rPr>
        <w:t>,</w:t>
      </w:r>
      <w:r w:rsidR="00771C55" w:rsidRPr="00AC6B84">
        <w:t xml:space="preserve"> </w:t>
      </w:r>
      <w:proofErr w:type="spellStart"/>
      <w:r w:rsidR="00067009" w:rsidRPr="00AC6B84">
        <w:t>Alfanet</w:t>
      </w:r>
      <w:proofErr w:type="spellEnd"/>
      <w:r w:rsidR="00067009" w:rsidRPr="00AC6B84">
        <w:t xml:space="preserve">-UNED </w:t>
      </w:r>
      <w:proofErr w:type="spellStart"/>
      <w:r w:rsidR="00067009" w:rsidRPr="00AC6B84">
        <w:t>Authoring</w:t>
      </w:r>
      <w:proofErr w:type="spellEnd"/>
      <w:r w:rsidR="00067009" w:rsidRPr="00AC6B84">
        <w:t xml:space="preserve"> </w:t>
      </w:r>
      <w:proofErr w:type="spellStart"/>
      <w:r w:rsidR="00067009" w:rsidRPr="00AC6B84">
        <w:t>Tool</w:t>
      </w:r>
      <w:proofErr w:type="spellEnd"/>
      <w:r w:rsidR="00067009" w:rsidRPr="00AC6B84">
        <w:t xml:space="preserve"> (</w:t>
      </w:r>
      <w:r w:rsidR="00612A46">
        <w:t xml:space="preserve">Santos </w:t>
      </w:r>
      <w:r w:rsidR="00BD5C56" w:rsidRPr="00BD5C56">
        <w:rPr>
          <w:i/>
          <w:iCs/>
        </w:rPr>
        <w:t>et al.</w:t>
      </w:r>
      <w:r w:rsidR="00067009" w:rsidRPr="00AC6B84">
        <w:t xml:space="preserve">, 2005), </w:t>
      </w:r>
      <w:r w:rsidR="00771C55" w:rsidRPr="00AC6B84">
        <w:t>MOT+IMS-LD (Paquette</w:t>
      </w:r>
      <w:r w:rsidR="00EB40A3">
        <w:t>,</w:t>
      </w:r>
      <w:r w:rsidR="00771C55" w:rsidRPr="00AC6B84">
        <w:t xml:space="preserve"> 20</w:t>
      </w:r>
      <w:r w:rsidR="00EB40A3">
        <w:t>10</w:t>
      </w:r>
      <w:r w:rsidR="00DB1D0A">
        <w:t>b</w:t>
      </w:r>
      <w:r w:rsidR="00771C55" w:rsidRPr="00AC6B84">
        <w:t>)</w:t>
      </w:r>
      <w:r w:rsidR="007031D1" w:rsidRPr="00AC6B84">
        <w:t>,</w:t>
      </w:r>
      <w:r w:rsidR="00771C55" w:rsidRPr="00AC6B84">
        <w:t xml:space="preserve"> </w:t>
      </w:r>
      <w:proofErr w:type="spellStart"/>
      <w:r w:rsidR="00067009" w:rsidRPr="00AC6B84">
        <w:t>Reload</w:t>
      </w:r>
      <w:proofErr w:type="spellEnd"/>
      <w:r w:rsidR="00067009" w:rsidRPr="00AC6B84">
        <w:rPr>
          <w:iCs/>
        </w:rPr>
        <w:t xml:space="preserve"> LD </w:t>
      </w:r>
      <w:proofErr w:type="spellStart"/>
      <w:r w:rsidR="00067009" w:rsidRPr="00AC6B84">
        <w:rPr>
          <w:iCs/>
        </w:rPr>
        <w:t>Tree</w:t>
      </w:r>
      <w:proofErr w:type="spellEnd"/>
      <w:r w:rsidR="00067009" w:rsidRPr="00AC6B84">
        <w:rPr>
          <w:iCs/>
        </w:rPr>
        <w:t xml:space="preserve"> editor</w:t>
      </w:r>
      <w:r w:rsidR="00067009" w:rsidRPr="00AC6B84">
        <w:t xml:space="preserve"> (</w:t>
      </w:r>
      <w:proofErr w:type="spellStart"/>
      <w:r w:rsidR="00EB40A3">
        <w:t>Griffits</w:t>
      </w:r>
      <w:proofErr w:type="spellEnd"/>
      <w:r w:rsidR="00EB40A3">
        <w:t xml:space="preserve"> </w:t>
      </w:r>
      <w:r w:rsidR="00BD5C56" w:rsidRPr="00BD5C56">
        <w:rPr>
          <w:i/>
          <w:iCs/>
        </w:rPr>
        <w:t>et al.</w:t>
      </w:r>
      <w:r w:rsidR="00067009" w:rsidRPr="00AC6B84">
        <w:t>, 200</w:t>
      </w:r>
      <w:r w:rsidR="00EB40A3">
        <w:t>9</w:t>
      </w:r>
      <w:r w:rsidR="00067009" w:rsidRPr="00AC6B84">
        <w:t xml:space="preserve">), </w:t>
      </w:r>
      <w:proofErr w:type="spellStart"/>
      <w:r w:rsidR="00067009" w:rsidRPr="00AC6B84">
        <w:t>Smar</w:t>
      </w:r>
      <w:proofErr w:type="spellEnd"/>
      <w:r w:rsidR="001B0A3C">
        <w:t> </w:t>
      </w:r>
      <w:proofErr w:type="spellStart"/>
      <w:r w:rsidR="001B0A3C">
        <w:t>T</w:t>
      </w:r>
      <w:r w:rsidR="00067009" w:rsidRPr="00AC6B84">
        <w:t>ies</w:t>
      </w:r>
      <w:proofErr w:type="spellEnd"/>
      <w:r w:rsidR="00067009" w:rsidRPr="00AC6B84">
        <w:t xml:space="preserve"> (</w:t>
      </w:r>
      <w:proofErr w:type="spellStart"/>
      <w:r w:rsidR="00067009" w:rsidRPr="00AC6B84">
        <w:t>Hayashi</w:t>
      </w:r>
      <w:proofErr w:type="spellEnd"/>
      <w:r w:rsidR="00067009" w:rsidRPr="00AC6B84">
        <w:t xml:space="preserve"> </w:t>
      </w:r>
      <w:r w:rsidR="00067009" w:rsidRPr="00AC6B84">
        <w:rPr>
          <w:i/>
        </w:rPr>
        <w:t>et al</w:t>
      </w:r>
      <w:r w:rsidR="00067009" w:rsidRPr="00AC6B84">
        <w:t>.</w:t>
      </w:r>
      <w:r w:rsidR="001B0A3C">
        <w:t>,</w:t>
      </w:r>
      <w:r w:rsidR="00067009" w:rsidRPr="00AC6B84">
        <w:t xml:space="preserve"> 2009)</w:t>
      </w:r>
      <w:r w:rsidR="00EC41EF" w:rsidRPr="00AC6B84">
        <w:t xml:space="preserve"> e</w:t>
      </w:r>
      <w:r w:rsidR="008C22AB" w:rsidRPr="00AC6B84">
        <w:t xml:space="preserve">t </w:t>
      </w:r>
      <w:r w:rsidR="009C4F28" w:rsidRPr="00AC6B84">
        <w:t>CIAO</w:t>
      </w:r>
      <w:r w:rsidR="008C22AB" w:rsidRPr="00AC6B84">
        <w:t xml:space="preserve"> </w:t>
      </w:r>
      <w:r w:rsidR="00DA7468" w:rsidRPr="00AC6B84">
        <w:fldChar w:fldCharType="begin">
          <w:fldData xml:space="preserve">PEVuZE5vdGU+PENpdGU+PEF1dGhvcj5Qc3ljaMOpPC9BdXRob3I+PFllYXI+MjAwNDwvWWVhcj48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</w:fldData>
        </w:fldChar>
      </w:r>
      <w:r w:rsidR="00CC12A8" w:rsidRPr="00AC6B84">
        <w:instrText xml:space="preserve"> ADDIN EN.CITE </w:instrText>
      </w:r>
      <w:r w:rsidR="00CC12A8" w:rsidRPr="00AC6B84">
        <w:fldChar w:fldCharType="begin">
          <w:fldData xml:space="preserve">PEVuZE5vdGU+PENpdGU+PEF1dGhvcj5Qc3ljaMOpPC9BdXRob3I+PFllYXI+MjAwNDwvWWVhcj48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</w:fldData>
        </w:fldChar>
      </w:r>
      <w:r w:rsidR="00CC12A8" w:rsidRPr="00AC6B84">
        <w:instrText xml:space="preserve"> ADDIN EN.CITE.DATA </w:instrText>
      </w:r>
      <w:r w:rsidR="00CC12A8" w:rsidRPr="00AC6B84">
        <w:fldChar w:fldCharType="end"/>
      </w:r>
      <w:r w:rsidR="00DA7468" w:rsidRPr="00AC6B84">
        <w:fldChar w:fldCharType="separate"/>
      </w:r>
      <w:r w:rsidR="00CC12A8" w:rsidRPr="00AC6B84">
        <w:rPr>
          <w:noProof/>
        </w:rPr>
        <w:t>(Psyché, 2004; Psyché, 2007; Psyché, Mizoguchi et Bourdeau, 2003)</w:t>
      </w:r>
      <w:r w:rsidR="00DA7468" w:rsidRPr="00AC6B84">
        <w:fldChar w:fldCharType="end"/>
      </w:r>
      <w:r w:rsidR="00DE166B" w:rsidRPr="00AC6B84">
        <w:t>, de même qu</w:t>
      </w:r>
      <w:r w:rsidR="00DA1839">
        <w:t>’</w:t>
      </w:r>
      <w:r w:rsidR="009C4F28" w:rsidRPr="00AC6B84">
        <w:t xml:space="preserve">un système conseiller basé sur </w:t>
      </w:r>
      <w:r w:rsidR="008A470E" w:rsidRPr="00AC6B84">
        <w:t xml:space="preserve">une </w:t>
      </w:r>
      <w:r w:rsidR="009C4F28" w:rsidRPr="00AC6B84">
        <w:t>ontologie hypermédia</w:t>
      </w:r>
      <w:r w:rsidR="00634781" w:rsidRPr="00AC6B84">
        <w:t>,</w:t>
      </w:r>
      <w:r w:rsidR="009C4F28" w:rsidRPr="00AC6B84">
        <w:t xml:space="preserve"> qui a été développé pour aider les auteurs</w:t>
      </w:r>
      <w:r w:rsidR="00BD5C56">
        <w:t xml:space="preserve"> et les auteures</w:t>
      </w:r>
      <w:r w:rsidR="009C4F28" w:rsidRPr="00AC6B84">
        <w:t xml:space="preserve"> de scénarios IMS-LD en leur fournissant des services axés sur les théories de design pédagogique</w:t>
      </w:r>
      <w:r w:rsidR="00067009" w:rsidRPr="00AC6B84">
        <w:t>.</w:t>
      </w:r>
    </w:p>
    <w:p w14:paraId="19A33CC8" w14:textId="1E8C29DA" w:rsidR="003453D3" w:rsidRPr="00AC6B84" w:rsidRDefault="003453D3" w:rsidP="00F71F1D">
      <w:pPr>
        <w:pStyle w:val="Titre1"/>
      </w:pPr>
      <w:r w:rsidRPr="00AC6B84">
        <w:t>Le</w:t>
      </w:r>
      <w:r w:rsidR="001B663C" w:rsidRPr="00AC6B84">
        <w:t xml:space="preserve"> système</w:t>
      </w:r>
      <w:r w:rsidR="00426EEE">
        <w:t xml:space="preserve"> </w:t>
      </w:r>
      <w:r w:rsidR="001B663C" w:rsidRPr="00AC6B84">
        <w:t>auteur TELOS : un</w:t>
      </w:r>
      <w:r w:rsidRPr="00AC6B84">
        <w:t xml:space="preserve"> syst</w:t>
      </w:r>
      <w:r w:rsidR="009D138A" w:rsidRPr="00AC6B84">
        <w:t xml:space="preserve">ème </w:t>
      </w:r>
      <w:r w:rsidR="00DD28D3" w:rsidRPr="00AC6B84">
        <w:t>conseiller</w:t>
      </w:r>
      <w:r w:rsidR="00F71F1D" w:rsidRPr="00AC6B84">
        <w:t xml:space="preserve"> </w:t>
      </w:r>
      <w:proofErr w:type="spellStart"/>
      <w:r w:rsidR="0043430C">
        <w:t>multiacteur</w:t>
      </w:r>
      <w:proofErr w:type="spellEnd"/>
    </w:p>
    <w:p w14:paraId="407CB222" w14:textId="16D9DD57" w:rsidR="00CA6017" w:rsidRPr="00AC6B84" w:rsidRDefault="00A133E0" w:rsidP="00F71F1D">
      <w:pPr>
        <w:pStyle w:val="NormalWeb"/>
        <w:shd w:val="clear" w:color="auto" w:fill="FFFFFF"/>
        <w:adjustRightInd w:val="0"/>
        <w:spacing w:before="0" w:beforeAutospacing="0" w:after="120" w:afterAutospacing="0"/>
        <w:jc w:val="both"/>
        <w:textAlignment w:val="baseline"/>
      </w:pPr>
      <w:r>
        <w:t>C</w:t>
      </w:r>
      <w:r w:rsidR="00A97465" w:rsidRPr="00AC6B84">
        <w:t>ette section présent</w:t>
      </w:r>
      <w:r>
        <w:t>e</w:t>
      </w:r>
      <w:r w:rsidR="00A564C8" w:rsidRPr="00AC6B84">
        <w:t xml:space="preserve"> le </w:t>
      </w:r>
      <w:r w:rsidR="00A97465" w:rsidRPr="00AC6B84">
        <w:t>cas concret</w:t>
      </w:r>
      <w:r w:rsidR="00773E7D" w:rsidRPr="00AC6B84">
        <w:t xml:space="preserve"> d</w:t>
      </w:r>
      <w:r w:rsidR="00DA1839">
        <w:t>’</w:t>
      </w:r>
      <w:r w:rsidR="00773E7D" w:rsidRPr="00AC6B84">
        <w:t>un système auteur axé sur le soutien au design pédagogique</w:t>
      </w:r>
      <w:r>
        <w:t> :</w:t>
      </w:r>
      <w:r w:rsidR="00A97465" w:rsidRPr="00AC6B84">
        <w:t xml:space="preserve"> </w:t>
      </w:r>
      <w:r>
        <w:t>le</w:t>
      </w:r>
      <w:r w:rsidR="00773E7D" w:rsidRPr="00AC6B84">
        <w:t xml:space="preserve"> système auteur </w:t>
      </w:r>
      <w:r w:rsidR="00D4749E" w:rsidRPr="00AC6B84">
        <w:t>TELOS</w:t>
      </w:r>
      <w:r w:rsidR="00773E7D" w:rsidRPr="00AC6B84">
        <w:t>,</w:t>
      </w:r>
      <w:r w:rsidR="00D4749E" w:rsidRPr="00AC6B84">
        <w:t xml:space="preserve"> </w:t>
      </w:r>
      <w:r w:rsidR="00DF1926" w:rsidRPr="00AC6B84">
        <w:t>développé</w:t>
      </w:r>
      <w:r w:rsidR="00E11627" w:rsidRPr="00AC6B84">
        <w:t xml:space="preserve"> par une équipe</w:t>
      </w:r>
      <w:r w:rsidR="005750D8" w:rsidRPr="00AC6B84">
        <w:t xml:space="preserve"> </w:t>
      </w:r>
      <w:r w:rsidR="00BE52EB">
        <w:t>du</w:t>
      </w:r>
      <w:r w:rsidR="00617EAD" w:rsidRPr="00AC6B84">
        <w:t xml:space="preserve"> </w:t>
      </w:r>
      <w:r w:rsidR="002D66F1" w:rsidRPr="00AC6B84">
        <w:t>LICEF</w:t>
      </w:r>
      <w:r w:rsidR="00E11627" w:rsidRPr="00AC6B84">
        <w:t xml:space="preserve"> dirigée par </w:t>
      </w:r>
      <w:r w:rsidR="001B50EC" w:rsidRPr="00AC6B84">
        <w:t xml:space="preserve">Gilbert </w:t>
      </w:r>
      <w:r w:rsidR="00E11627" w:rsidRPr="00AC6B84">
        <w:t>Paque</w:t>
      </w:r>
      <w:r w:rsidR="00CA6AFA" w:rsidRPr="00AC6B84">
        <w:t>tt</w:t>
      </w:r>
      <w:r w:rsidR="00E11627" w:rsidRPr="00AC6B84">
        <w:t>e</w:t>
      </w:r>
      <w:r w:rsidR="00D4749E" w:rsidRPr="00AC6B84">
        <w:t xml:space="preserve"> </w:t>
      </w:r>
      <w:r w:rsidR="00DF1926" w:rsidRPr="00AC6B84">
        <w:t>(2010</w:t>
      </w:r>
      <w:r w:rsidR="00DB1D0A">
        <w:t>a</w:t>
      </w:r>
      <w:r w:rsidR="00DF1926" w:rsidRPr="00AC6B84">
        <w:t xml:space="preserve">; Paquette </w:t>
      </w:r>
      <w:r w:rsidR="00DF1926" w:rsidRPr="00AC6B84">
        <w:rPr>
          <w:i/>
        </w:rPr>
        <w:t>et al</w:t>
      </w:r>
      <w:r w:rsidR="00DF1926" w:rsidRPr="00AC6B84">
        <w:t>.</w:t>
      </w:r>
      <w:r w:rsidR="00BE52EB">
        <w:t>,</w:t>
      </w:r>
      <w:r w:rsidR="00DF1926" w:rsidRPr="00AC6B84">
        <w:t xml:space="preserve"> 2006)</w:t>
      </w:r>
      <w:r w:rsidR="00773E7D" w:rsidRPr="00AC6B84">
        <w:t>,</w:t>
      </w:r>
      <w:r w:rsidR="00DF1926" w:rsidRPr="00AC6B84">
        <w:t xml:space="preserve"> qui permet de définir</w:t>
      </w:r>
      <w:r w:rsidR="00D4749E" w:rsidRPr="00AC6B84">
        <w:t xml:space="preserve"> </w:t>
      </w:r>
      <w:r w:rsidR="00DF1926" w:rsidRPr="00AC6B84">
        <w:t>des</w:t>
      </w:r>
      <w:r w:rsidR="00D4749E" w:rsidRPr="00AC6B84">
        <w:t xml:space="preserve"> scénarios</w:t>
      </w:r>
      <w:r w:rsidR="00DF1926" w:rsidRPr="00AC6B84">
        <w:t xml:space="preserve"> d</w:t>
      </w:r>
      <w:r w:rsidR="00DA1839">
        <w:t>’</w:t>
      </w:r>
      <w:r w:rsidR="00DF1926" w:rsidRPr="00AC6B84">
        <w:t>apprentissage ou de gestion des connaissances</w:t>
      </w:r>
      <w:r w:rsidR="00D4749E" w:rsidRPr="00AC6B84">
        <w:t xml:space="preserve"> </w:t>
      </w:r>
      <w:proofErr w:type="spellStart"/>
      <w:r w:rsidR="00D4749E" w:rsidRPr="00AC6B84">
        <w:t>multiacteurs</w:t>
      </w:r>
      <w:proofErr w:type="spellEnd"/>
      <w:r w:rsidR="00CA6017" w:rsidRPr="00AC6B84">
        <w:t xml:space="preserve">, auxquels on peut greffer des </w:t>
      </w:r>
      <w:r w:rsidR="00DD28D3" w:rsidRPr="00AC6B84">
        <w:t>systèmes conseillers</w:t>
      </w:r>
      <w:r w:rsidR="00B253C0" w:rsidRPr="00AC6B84">
        <w:t xml:space="preserve"> épiphytes</w:t>
      </w:r>
      <w:r w:rsidR="00B253C0" w:rsidRPr="00AC6B84">
        <w:rPr>
          <w:rStyle w:val="Appelnotedebasdep"/>
        </w:rPr>
        <w:footnoteReference w:id="8"/>
      </w:r>
      <w:r w:rsidR="00CA1434" w:rsidRPr="00AC6B84">
        <w:t>. Ces derniers</w:t>
      </w:r>
      <w:r w:rsidR="00CA6017" w:rsidRPr="00AC6B84">
        <w:t xml:space="preserve"> utilis</w:t>
      </w:r>
      <w:r w:rsidR="00CA1434" w:rsidRPr="00AC6B84">
        <w:t>e</w:t>
      </w:r>
      <w:r w:rsidR="00CA6017" w:rsidRPr="00AC6B84">
        <w:t>nt des techniques d</w:t>
      </w:r>
      <w:r w:rsidR="00DA1839">
        <w:t>’</w:t>
      </w:r>
      <w:r w:rsidR="00CA6017" w:rsidRPr="00AC6B84">
        <w:t xml:space="preserve">IA pour assister les </w:t>
      </w:r>
      <w:r w:rsidR="00833695">
        <w:t>personnes qui utilisent le</w:t>
      </w:r>
      <w:r w:rsidR="00CA6017" w:rsidRPr="00AC6B84">
        <w:t xml:space="preserve"> scénario, quel que soit leur rôle</w:t>
      </w:r>
      <w:r w:rsidR="00CA1434" w:rsidRPr="00AC6B84">
        <w:t xml:space="preserve"> dans le scénario d</w:t>
      </w:r>
      <w:r w:rsidR="00DA1839">
        <w:t>’</w:t>
      </w:r>
      <w:r w:rsidR="00CA1434" w:rsidRPr="00AC6B84">
        <w:t>un ENA</w:t>
      </w:r>
      <w:r w:rsidR="00CA6017" w:rsidRPr="00AC6B84">
        <w:t> </w:t>
      </w:r>
      <w:r w:rsidR="00CA6017" w:rsidRPr="00AC6B84">
        <w:rPr>
          <w:szCs w:val="26"/>
        </w:rPr>
        <w:t xml:space="preserve">: apprenant, </w:t>
      </w:r>
      <w:r w:rsidR="00833695">
        <w:rPr>
          <w:szCs w:val="26"/>
        </w:rPr>
        <w:t xml:space="preserve">apprenante, </w:t>
      </w:r>
      <w:r w:rsidR="00CA6017" w:rsidRPr="00AC6B84">
        <w:rPr>
          <w:szCs w:val="26"/>
        </w:rPr>
        <w:t xml:space="preserve">enseignant, </w:t>
      </w:r>
      <w:r w:rsidR="00833695">
        <w:rPr>
          <w:szCs w:val="26"/>
        </w:rPr>
        <w:t>enseignante, personne tutrice</w:t>
      </w:r>
      <w:r w:rsidR="00CA6017" w:rsidRPr="00AC6B84">
        <w:rPr>
          <w:szCs w:val="26"/>
        </w:rPr>
        <w:t xml:space="preserve">, </w:t>
      </w:r>
      <w:r w:rsidR="00833695">
        <w:rPr>
          <w:szCs w:val="26"/>
        </w:rPr>
        <w:t>spécialiste</w:t>
      </w:r>
      <w:r w:rsidR="00833695" w:rsidRPr="00AC6B84">
        <w:rPr>
          <w:szCs w:val="26"/>
        </w:rPr>
        <w:t xml:space="preserve"> </w:t>
      </w:r>
      <w:r w:rsidR="00CA6017" w:rsidRPr="00AC6B84">
        <w:rPr>
          <w:szCs w:val="26"/>
        </w:rPr>
        <w:t xml:space="preserve">de contenu, concepteur, </w:t>
      </w:r>
      <w:r w:rsidR="00833695">
        <w:rPr>
          <w:szCs w:val="26"/>
        </w:rPr>
        <w:t xml:space="preserve">conceptrice, </w:t>
      </w:r>
      <w:r w:rsidR="00CA6017" w:rsidRPr="00AC6B84">
        <w:rPr>
          <w:szCs w:val="26"/>
        </w:rPr>
        <w:t>gestionnaire.</w:t>
      </w:r>
    </w:p>
    <w:p w14:paraId="0E3659B9" w14:textId="234C9C8A" w:rsidR="00CA1434" w:rsidRPr="00AC6B84" w:rsidRDefault="0060454D" w:rsidP="00F71F1D">
      <w:pPr>
        <w:adjustRightInd w:val="0"/>
        <w:spacing w:after="120"/>
        <w:jc w:val="both"/>
      </w:pPr>
      <w:r w:rsidRPr="00AC6B84">
        <w:rPr>
          <w:szCs w:val="26"/>
        </w:rPr>
        <w:t>L</w:t>
      </w:r>
      <w:r w:rsidR="00DA1839">
        <w:rPr>
          <w:szCs w:val="26"/>
        </w:rPr>
        <w:t>’</w:t>
      </w:r>
      <w:r w:rsidR="00841B6F" w:rsidRPr="00AC6B84">
        <w:rPr>
          <w:szCs w:val="26"/>
        </w:rPr>
        <w:t xml:space="preserve">insertion </w:t>
      </w:r>
      <w:r w:rsidR="00CA6017" w:rsidRPr="00AC6B84">
        <w:rPr>
          <w:szCs w:val="26"/>
        </w:rPr>
        <w:t>d</w:t>
      </w:r>
      <w:r w:rsidR="00DA1839">
        <w:rPr>
          <w:szCs w:val="26"/>
        </w:rPr>
        <w:t>’</w:t>
      </w:r>
      <w:r w:rsidR="00CA6017" w:rsidRPr="00AC6B84">
        <w:rPr>
          <w:szCs w:val="26"/>
        </w:rPr>
        <w:t>agent</w:t>
      </w:r>
      <w:r w:rsidR="00B253C0" w:rsidRPr="00AC6B84">
        <w:rPr>
          <w:szCs w:val="26"/>
        </w:rPr>
        <w:t>s</w:t>
      </w:r>
      <w:r w:rsidR="00CA6017" w:rsidRPr="00AC6B84">
        <w:rPr>
          <w:szCs w:val="26"/>
        </w:rPr>
        <w:t xml:space="preserve"> </w:t>
      </w:r>
      <w:r w:rsidR="00D31561" w:rsidRPr="00AC6B84">
        <w:rPr>
          <w:szCs w:val="26"/>
        </w:rPr>
        <w:t xml:space="preserve">conseillers </w:t>
      </w:r>
      <w:r w:rsidR="00B86E4F" w:rsidRPr="00AC6B84">
        <w:rPr>
          <w:szCs w:val="26"/>
        </w:rPr>
        <w:t xml:space="preserve">dans les scénarios </w:t>
      </w:r>
      <w:proofErr w:type="spellStart"/>
      <w:r w:rsidR="00B86E4F" w:rsidRPr="00AC6B84">
        <w:rPr>
          <w:szCs w:val="26"/>
        </w:rPr>
        <w:t>multiacteurs</w:t>
      </w:r>
      <w:proofErr w:type="spellEnd"/>
      <w:r w:rsidR="00CA6017" w:rsidRPr="00AC6B84">
        <w:rPr>
          <w:szCs w:val="26"/>
        </w:rPr>
        <w:t xml:space="preserve"> d</w:t>
      </w:r>
      <w:r w:rsidR="00DA1839">
        <w:rPr>
          <w:szCs w:val="26"/>
        </w:rPr>
        <w:t>’</w:t>
      </w:r>
      <w:r w:rsidR="00CA6017" w:rsidRPr="00AC6B84">
        <w:rPr>
          <w:szCs w:val="26"/>
        </w:rPr>
        <w:t>un ENA</w:t>
      </w:r>
      <w:r w:rsidR="00B86E4F" w:rsidRPr="00AC6B84">
        <w:rPr>
          <w:szCs w:val="26"/>
        </w:rPr>
        <w:t xml:space="preserve"> est une contribution au </w:t>
      </w:r>
      <w:r w:rsidR="00785EA5" w:rsidRPr="00AC6B84">
        <w:rPr>
          <w:szCs w:val="26"/>
        </w:rPr>
        <w:t>W</w:t>
      </w:r>
      <w:r w:rsidR="00B86E4F" w:rsidRPr="00AC6B84">
        <w:rPr>
          <w:szCs w:val="26"/>
        </w:rPr>
        <w:t xml:space="preserve">eb sémantique </w:t>
      </w:r>
      <w:r w:rsidR="00EF205A" w:rsidRPr="00AC6B84">
        <w:rPr>
          <w:szCs w:val="26"/>
        </w:rPr>
        <w:t xml:space="preserve">qui </w:t>
      </w:r>
      <w:r w:rsidR="00CA6017" w:rsidRPr="00AC6B84">
        <w:rPr>
          <w:szCs w:val="26"/>
        </w:rPr>
        <w:t>permet de personnaliser l</w:t>
      </w:r>
      <w:r w:rsidR="00B253C0" w:rsidRPr="00AC6B84">
        <w:rPr>
          <w:szCs w:val="26"/>
        </w:rPr>
        <w:t xml:space="preserve">es </w:t>
      </w:r>
      <w:r w:rsidR="00CA6017" w:rsidRPr="00AC6B84">
        <w:rPr>
          <w:szCs w:val="26"/>
        </w:rPr>
        <w:t>environnement</w:t>
      </w:r>
      <w:r w:rsidR="00B253C0" w:rsidRPr="00AC6B84">
        <w:rPr>
          <w:szCs w:val="26"/>
        </w:rPr>
        <w:t xml:space="preserve">s du Web, y compris les ENA ou les ateliers de </w:t>
      </w:r>
      <w:r w:rsidR="00833695">
        <w:rPr>
          <w:szCs w:val="26"/>
        </w:rPr>
        <w:t>soutien</w:t>
      </w:r>
      <w:r w:rsidR="00833695" w:rsidRPr="00AC6B84">
        <w:rPr>
          <w:szCs w:val="26"/>
        </w:rPr>
        <w:t xml:space="preserve"> </w:t>
      </w:r>
      <w:r w:rsidR="00B253C0" w:rsidRPr="00AC6B84">
        <w:rPr>
          <w:szCs w:val="26"/>
        </w:rPr>
        <w:t>au design pédagogique</w:t>
      </w:r>
      <w:r w:rsidR="00CA6017" w:rsidRPr="00AC6B84">
        <w:rPr>
          <w:szCs w:val="26"/>
        </w:rPr>
        <w:t xml:space="preserve">. </w:t>
      </w:r>
      <w:r w:rsidR="00EE0B7C" w:rsidRPr="00AC6B84">
        <w:t>Sur la base d</w:t>
      </w:r>
      <w:r w:rsidR="00DA1839">
        <w:t>’</w:t>
      </w:r>
      <w:r w:rsidR="00EE0B7C" w:rsidRPr="00AC6B84">
        <w:t>un diagnostic de l</w:t>
      </w:r>
      <w:r w:rsidR="00DA1839">
        <w:t>’</w:t>
      </w:r>
      <w:r w:rsidR="00EE0B7C" w:rsidRPr="00AC6B84">
        <w:t>activité d</w:t>
      </w:r>
      <w:r w:rsidR="00DA1839">
        <w:t>’</w:t>
      </w:r>
      <w:r w:rsidR="00EE0B7C" w:rsidRPr="00AC6B84">
        <w:t>un</w:t>
      </w:r>
      <w:r w:rsidR="00833695">
        <w:t>e personne utilisant</w:t>
      </w:r>
      <w:r w:rsidR="00EE0B7C" w:rsidRPr="00AC6B84">
        <w:t xml:space="preserve"> </w:t>
      </w:r>
      <w:r w:rsidR="00CA1434" w:rsidRPr="00AC6B84">
        <w:t>le scénario</w:t>
      </w:r>
      <w:r w:rsidR="00EE0B7C" w:rsidRPr="00AC6B84">
        <w:t xml:space="preserve">, un </w:t>
      </w:r>
      <w:r w:rsidR="00DD28D3" w:rsidRPr="00AC6B84">
        <w:t>système conseiller</w:t>
      </w:r>
      <w:r w:rsidR="00CE0159" w:rsidRPr="00AC6B84">
        <w:t xml:space="preserve"> </w:t>
      </w:r>
      <w:r w:rsidR="00B253C0" w:rsidRPr="00AC6B84">
        <w:t xml:space="preserve">affiche </w:t>
      </w:r>
      <w:r w:rsidR="009F3569" w:rsidRPr="00AC6B84">
        <w:t>des</w:t>
      </w:r>
      <w:r w:rsidR="00EE0B7C" w:rsidRPr="00AC6B84">
        <w:t xml:space="preserve"> conseils </w:t>
      </w:r>
      <w:r w:rsidR="00EF205A" w:rsidRPr="00AC6B84">
        <w:t xml:space="preserve">automatiquement ou sur demande, </w:t>
      </w:r>
      <w:r w:rsidR="00EE0B7C" w:rsidRPr="00AC6B84">
        <w:t xml:space="preserve">ou </w:t>
      </w:r>
      <w:r w:rsidR="00EF205A" w:rsidRPr="00AC6B84">
        <w:t xml:space="preserve">encore </w:t>
      </w:r>
      <w:r w:rsidR="00A650B6" w:rsidRPr="00AC6B84">
        <w:t>propose des ressources</w:t>
      </w:r>
      <w:r w:rsidR="00EF205A" w:rsidRPr="00AC6B84">
        <w:t xml:space="preserve"> et des activités</w:t>
      </w:r>
      <w:r w:rsidR="00A650B6" w:rsidRPr="00AC6B84">
        <w:t xml:space="preserve"> adaptées</w:t>
      </w:r>
      <w:r w:rsidR="00EE0B7C" w:rsidRPr="00AC6B84">
        <w:t xml:space="preserve"> </w:t>
      </w:r>
      <w:r w:rsidR="009F3569" w:rsidRPr="00AC6B84">
        <w:t>aux</w:t>
      </w:r>
      <w:r w:rsidR="00EE0B7C" w:rsidRPr="00AC6B84">
        <w:t xml:space="preserve"> </w:t>
      </w:r>
      <w:r w:rsidR="00BF29F1" w:rsidRPr="00AC6B84">
        <w:t xml:space="preserve">acteurs </w:t>
      </w:r>
      <w:r w:rsidR="00EF205A" w:rsidRPr="00AC6B84">
        <w:t>du scénario</w:t>
      </w:r>
      <w:r w:rsidR="00EE0B7C" w:rsidRPr="00AC6B84">
        <w:t>.</w:t>
      </w:r>
      <w:r w:rsidR="002A6B77" w:rsidRPr="00AC6B84">
        <w:t xml:space="preserve"> </w:t>
      </w:r>
      <w:r w:rsidR="00B253C0" w:rsidRPr="00AC6B84">
        <w:t xml:space="preserve">Pour </w:t>
      </w:r>
      <w:r w:rsidR="00A650B6" w:rsidRPr="00AC6B84">
        <w:t xml:space="preserve">appliquer </w:t>
      </w:r>
      <w:r w:rsidR="00B253C0" w:rsidRPr="00AC6B84">
        <w:t xml:space="preserve">cette idée </w:t>
      </w:r>
      <w:r w:rsidR="00A650B6" w:rsidRPr="00AC6B84">
        <w:t>à l</w:t>
      </w:r>
      <w:r w:rsidR="00DA1839">
        <w:t>’</w:t>
      </w:r>
      <w:r w:rsidR="00A650B6" w:rsidRPr="00AC6B84">
        <w:t xml:space="preserve">apprentissage humain, il faut surmonter diverses limites </w:t>
      </w:r>
      <w:r w:rsidR="00D86C4A" w:rsidRPr="00AC6B84">
        <w:t xml:space="preserve">du </w:t>
      </w:r>
      <w:r w:rsidR="00B253C0" w:rsidRPr="00AC6B84">
        <w:t>Web sémantique adaptatif</w:t>
      </w:r>
      <w:r w:rsidR="00B253C0" w:rsidRPr="00AC6B84">
        <w:rPr>
          <w:rStyle w:val="Appelnotedebasdep"/>
          <w:szCs w:val="26"/>
        </w:rPr>
        <w:footnoteReference w:id="9"/>
      </w:r>
      <w:r w:rsidR="00833695">
        <w:t>,</w:t>
      </w:r>
      <w:r w:rsidR="00B253C0" w:rsidRPr="00AC6B84">
        <w:t xml:space="preserve"> selon </w:t>
      </w:r>
      <w:proofErr w:type="spellStart"/>
      <w:r w:rsidR="00A650B6" w:rsidRPr="00AC6B84">
        <w:t>Adomavicus</w:t>
      </w:r>
      <w:proofErr w:type="spellEnd"/>
      <w:r w:rsidR="00A650B6" w:rsidRPr="00AC6B84">
        <w:t xml:space="preserve"> et </w:t>
      </w:r>
      <w:proofErr w:type="spellStart"/>
      <w:r w:rsidR="00A650B6" w:rsidRPr="00AC6B84">
        <w:t>Tuzhilin</w:t>
      </w:r>
      <w:proofErr w:type="spellEnd"/>
      <w:r w:rsidR="00B253C0" w:rsidRPr="00AC6B84">
        <w:t xml:space="preserve"> (</w:t>
      </w:r>
      <w:r w:rsidR="00A650B6" w:rsidRPr="00AC6B84">
        <w:t>2005)</w:t>
      </w:r>
      <w:r w:rsidR="001B663C" w:rsidRPr="00AC6B84">
        <w:t xml:space="preserve">. </w:t>
      </w:r>
      <w:r w:rsidR="00833695">
        <w:t>On doit</w:t>
      </w:r>
      <w:r w:rsidR="001B663C" w:rsidRPr="00AC6B84">
        <w:t xml:space="preserve"> notamment </w:t>
      </w:r>
      <w:r w:rsidR="00CA1434" w:rsidRPr="00AC6B84">
        <w:t>construire</w:t>
      </w:r>
      <w:r w:rsidR="00A650B6" w:rsidRPr="00AC6B84">
        <w:t xml:space="preserve"> </w:t>
      </w:r>
      <w:r w:rsidR="00CA1434" w:rsidRPr="00AC6B84">
        <w:t>un modèle persistant de</w:t>
      </w:r>
      <w:r w:rsidR="00A650B6" w:rsidRPr="00AC6B84">
        <w:t xml:space="preserve"> l</w:t>
      </w:r>
      <w:r w:rsidR="00DA1839">
        <w:t>’</w:t>
      </w:r>
      <w:r w:rsidR="00A650B6" w:rsidRPr="00AC6B84">
        <w:t>utilisateur-apprenant.</w:t>
      </w:r>
      <w:r w:rsidR="00CA1434" w:rsidRPr="00AC6B84">
        <w:t xml:space="preserve"> </w:t>
      </w:r>
    </w:p>
    <w:p w14:paraId="603DFD34" w14:textId="4D8F9603" w:rsidR="00626875" w:rsidRPr="00AC6B84" w:rsidRDefault="00CA1434" w:rsidP="00F71F1D">
      <w:pPr>
        <w:adjustRightInd w:val="0"/>
        <w:spacing w:after="120"/>
        <w:jc w:val="both"/>
      </w:pPr>
      <w:r w:rsidRPr="00AC6B84">
        <w:t>La construction de ce modèle</w:t>
      </w:r>
      <w:r w:rsidR="00EF205A" w:rsidRPr="00AC6B84">
        <w:t xml:space="preserve"> de l</w:t>
      </w:r>
      <w:r w:rsidR="00DA1839">
        <w:t>’</w:t>
      </w:r>
      <w:r w:rsidR="00EF205A" w:rsidRPr="00AC6B84">
        <w:t>utilisateur</w:t>
      </w:r>
      <w:r w:rsidRPr="00AC6B84">
        <w:t xml:space="preserve"> </w:t>
      </w:r>
      <w:r w:rsidR="00A15CFF">
        <w:t xml:space="preserve">ou de l’utilisatrice </w:t>
      </w:r>
      <w:r w:rsidRPr="00AC6B84">
        <w:t>est l</w:t>
      </w:r>
      <w:r w:rsidR="00DA1839">
        <w:t>’</w:t>
      </w:r>
      <w:r w:rsidRPr="00AC6B84">
        <w:t>élément central de cette section</w:t>
      </w:r>
      <w:r w:rsidR="00833695">
        <w:t>,</w:t>
      </w:r>
      <w:r w:rsidR="00EC694C" w:rsidRPr="00AC6B84">
        <w:t xml:space="preserve"> et aussi d</w:t>
      </w:r>
      <w:r w:rsidR="00DA1839">
        <w:t>’</w:t>
      </w:r>
      <w:r w:rsidR="00EC694C" w:rsidRPr="00AC6B84">
        <w:t xml:space="preserve">un </w:t>
      </w:r>
      <w:r w:rsidR="00C1084F" w:rsidRPr="00AC6B84">
        <w:t>EIA</w:t>
      </w:r>
      <w:r w:rsidR="00833695">
        <w:t xml:space="preserve"> en général</w:t>
      </w:r>
      <w:r w:rsidR="00EC694C" w:rsidRPr="00AC6B84">
        <w:t>.</w:t>
      </w:r>
      <w:r w:rsidRPr="00AC6B84">
        <w:t xml:space="preserve"> </w:t>
      </w:r>
      <w:r w:rsidR="00833695">
        <w:t>La façon de</w:t>
      </w:r>
      <w:r w:rsidR="00EC694C" w:rsidRPr="00AC6B84">
        <w:t xml:space="preserve"> greffe</w:t>
      </w:r>
      <w:r w:rsidR="00833695">
        <w:t>r</w:t>
      </w:r>
      <w:r w:rsidR="00EC694C" w:rsidRPr="00AC6B84">
        <w:t xml:space="preserve"> un</w:t>
      </w:r>
      <w:r w:rsidRPr="00AC6B84">
        <w:t xml:space="preserve"> système conseiller sur un environnement hôte</w:t>
      </w:r>
      <w:r w:rsidR="00A15CFF">
        <w:t xml:space="preserve"> y</w:t>
      </w:r>
      <w:r w:rsidR="00833695">
        <w:t xml:space="preserve"> sera d’abord présentée</w:t>
      </w:r>
      <w:r w:rsidRPr="00AC6B84">
        <w:t>. Puis</w:t>
      </w:r>
      <w:r w:rsidR="00A15CFF">
        <w:t>,</w:t>
      </w:r>
      <w:r w:rsidRPr="00AC6B84">
        <w:t xml:space="preserve"> </w:t>
      </w:r>
      <w:r w:rsidR="005575D8">
        <w:t>on y</w:t>
      </w:r>
      <w:r w:rsidR="00833695" w:rsidRPr="00AC6B84">
        <w:t xml:space="preserve"> </w:t>
      </w:r>
      <w:r w:rsidRPr="00AC6B84">
        <w:t>soulign</w:t>
      </w:r>
      <w:r w:rsidR="00833695">
        <w:t>era</w:t>
      </w:r>
      <w:r w:rsidRPr="00AC6B84">
        <w:t xml:space="preserve"> l</w:t>
      </w:r>
      <w:r w:rsidR="00DA1839">
        <w:t>’</w:t>
      </w:r>
      <w:r w:rsidRPr="00AC6B84">
        <w:t xml:space="preserve">importance des connaissances et des compétences pour </w:t>
      </w:r>
      <w:r w:rsidR="00EC694C" w:rsidRPr="00AC6B84">
        <w:t>définir un</w:t>
      </w:r>
      <w:r w:rsidRPr="00AC6B84">
        <w:t xml:space="preserve"> modèle</w:t>
      </w:r>
      <w:r w:rsidR="00EC694C" w:rsidRPr="00AC6B84">
        <w:t xml:space="preserve"> de l</w:t>
      </w:r>
      <w:r w:rsidR="00DA1839">
        <w:t>’</w:t>
      </w:r>
      <w:r w:rsidR="00EC694C" w:rsidRPr="00AC6B84">
        <w:t>utilisateur</w:t>
      </w:r>
      <w:r w:rsidR="00A15CFF">
        <w:t xml:space="preserve"> ou de l’utilisatrice</w:t>
      </w:r>
      <w:r w:rsidR="00EC694C" w:rsidRPr="00AC6B84">
        <w:t xml:space="preserve"> du système hôte, quel qu</w:t>
      </w:r>
      <w:r w:rsidR="00DA1839">
        <w:t>’</w:t>
      </w:r>
      <w:r w:rsidR="00EC694C" w:rsidRPr="00AC6B84">
        <w:t>il soit</w:t>
      </w:r>
      <w:r w:rsidRPr="00AC6B84">
        <w:t xml:space="preserve">. </w:t>
      </w:r>
      <w:r w:rsidR="005575D8">
        <w:t xml:space="preserve">Cette section </w:t>
      </w:r>
      <w:r w:rsidR="00A15CFF">
        <w:t>examinera ensuite la façon dont</w:t>
      </w:r>
      <w:r w:rsidRPr="00AC6B84">
        <w:t xml:space="preserve"> sont </w:t>
      </w:r>
      <w:r w:rsidR="00EC694C" w:rsidRPr="00AC6B84">
        <w:t>organisés</w:t>
      </w:r>
      <w:r w:rsidRPr="00AC6B84">
        <w:t xml:space="preserve"> les agents informatiques qui composent le </w:t>
      </w:r>
      <w:r w:rsidR="00DD28D3" w:rsidRPr="00AC6B84">
        <w:t>système conseiller</w:t>
      </w:r>
      <w:r w:rsidR="005B3AE2">
        <w:t xml:space="preserve"> et présentera finalement </w:t>
      </w:r>
      <w:r w:rsidRPr="00AC6B84">
        <w:t xml:space="preserve">une ontologie qui </w:t>
      </w:r>
      <w:r w:rsidR="00BF5744" w:rsidRPr="00AC6B84">
        <w:t>définit</w:t>
      </w:r>
      <w:r w:rsidRPr="00AC6B84">
        <w:t xml:space="preserve"> le </w:t>
      </w:r>
      <w:r w:rsidR="00DD28D3" w:rsidRPr="00AC6B84">
        <w:t>système conseiller</w:t>
      </w:r>
      <w:r w:rsidR="00833695">
        <w:t>.</w:t>
      </w:r>
    </w:p>
    <w:p w14:paraId="464D1DBF" w14:textId="135AE3E1" w:rsidR="002A6B77" w:rsidRPr="00AC6B84" w:rsidRDefault="00A7775B" w:rsidP="00A650B6">
      <w:pPr>
        <w:pStyle w:val="Titre2"/>
      </w:pPr>
      <w:r w:rsidRPr="00AC6B84">
        <w:rPr>
          <w:bCs w:val="0"/>
        </w:rPr>
        <w:t>L</w:t>
      </w:r>
      <w:r w:rsidR="00DA1839">
        <w:rPr>
          <w:bCs w:val="0"/>
        </w:rPr>
        <w:t>’</w:t>
      </w:r>
      <w:r w:rsidRPr="00AC6B84">
        <w:rPr>
          <w:bCs w:val="0"/>
        </w:rPr>
        <w:t>a</w:t>
      </w:r>
      <w:r w:rsidR="00DF5C96" w:rsidRPr="00AC6B84">
        <w:rPr>
          <w:bCs w:val="0"/>
        </w:rPr>
        <w:t>ssistance épiphyte pour un environnement hôte</w:t>
      </w:r>
    </w:p>
    <w:p w14:paraId="540DEEB7" w14:textId="7BE6303F" w:rsidR="00EC694C" w:rsidRPr="00AC6B84" w:rsidRDefault="002A6B77" w:rsidP="00F71F1D">
      <w:pPr>
        <w:adjustRightInd w:val="0"/>
        <w:spacing w:after="120"/>
        <w:jc w:val="both"/>
      </w:pPr>
      <w:r w:rsidRPr="00AC6B84">
        <w:t xml:space="preserve">Le programme de recherche du LICEF sur les systèmes </w:t>
      </w:r>
      <w:r w:rsidR="00EF205A" w:rsidRPr="00AC6B84">
        <w:t>conseillers</w:t>
      </w:r>
      <w:r w:rsidRPr="00AC6B84">
        <w:t xml:space="preserve"> a débuté en 1994 </w:t>
      </w:r>
      <w:r w:rsidR="00EF205A" w:rsidRPr="00AC6B84">
        <w:t>par</w:t>
      </w:r>
      <w:r w:rsidRPr="00AC6B84">
        <w:t xml:space="preserve"> la construction d</w:t>
      </w:r>
      <w:r w:rsidR="00DA1839">
        <w:t>’</w:t>
      </w:r>
      <w:r w:rsidR="00626875" w:rsidRPr="00AC6B84">
        <w:t>un</w:t>
      </w:r>
      <w:r w:rsidRPr="00AC6B84">
        <w:t xml:space="preserve"> </w:t>
      </w:r>
      <w:r w:rsidR="00EC694C" w:rsidRPr="00AC6B84">
        <w:t xml:space="preserve">tel </w:t>
      </w:r>
      <w:r w:rsidRPr="00AC6B84">
        <w:t>système pour l</w:t>
      </w:r>
      <w:r w:rsidR="00DA1839">
        <w:t>’</w:t>
      </w:r>
      <w:r w:rsidRPr="00AC6B84">
        <w:t>AGD</w:t>
      </w:r>
      <w:r w:rsidR="00DD28D3" w:rsidRPr="00AC6B84">
        <w:t>, un système auteur</w:t>
      </w:r>
      <w:r w:rsidR="00EF205A" w:rsidRPr="00AC6B84">
        <w:t xml:space="preserve"> présenté plus hau</w:t>
      </w:r>
      <w:r w:rsidR="00EF205A" w:rsidRPr="00AC6B84">
        <w:rPr>
          <w:iCs/>
        </w:rPr>
        <w:t>t</w:t>
      </w:r>
      <w:r w:rsidR="00DD28D3" w:rsidRPr="00AC6B84">
        <w:rPr>
          <w:iCs/>
        </w:rPr>
        <w:t>.</w:t>
      </w:r>
      <w:r w:rsidR="00EF205A" w:rsidRPr="00AC6B84">
        <w:rPr>
          <w:i/>
          <w:iCs/>
        </w:rPr>
        <w:t xml:space="preserve"> </w:t>
      </w:r>
      <w:r w:rsidR="00EC694C" w:rsidRPr="00AC6B84">
        <w:t xml:space="preserve">Une méthode générique, </w:t>
      </w:r>
      <w:proofErr w:type="spellStart"/>
      <w:r w:rsidR="00EC694C" w:rsidRPr="00AC6B84">
        <w:t>EpiTalk</w:t>
      </w:r>
      <w:proofErr w:type="spellEnd"/>
      <w:r w:rsidR="00EC694C" w:rsidRPr="00AC6B84">
        <w:t xml:space="preserve"> (Paquette</w:t>
      </w:r>
      <w:r w:rsidR="005B3AE2">
        <w:t xml:space="preserve"> </w:t>
      </w:r>
      <w:r w:rsidR="005B3AE2" w:rsidRPr="00027B8B">
        <w:rPr>
          <w:i/>
          <w:iCs/>
        </w:rPr>
        <w:t>et al.</w:t>
      </w:r>
      <w:r w:rsidR="00EC694C" w:rsidRPr="00AC6B84">
        <w:t>, 1996), a été développée à cette fin pour réaliser</w:t>
      </w:r>
      <w:r w:rsidRPr="00AC6B84">
        <w:t xml:space="preserve"> </w:t>
      </w:r>
      <w:r w:rsidR="00EF205A" w:rsidRPr="00AC6B84">
        <w:t>un système conseiller</w:t>
      </w:r>
      <w:r w:rsidR="00EC694C" w:rsidRPr="00AC6B84">
        <w:t xml:space="preserve"> opérationnel</w:t>
      </w:r>
      <w:r w:rsidR="00EF205A" w:rsidRPr="00AC6B84">
        <w:t xml:space="preserve"> destiné aux </w:t>
      </w:r>
      <w:r w:rsidR="005575D8">
        <w:t>équipes de conception</w:t>
      </w:r>
      <w:r w:rsidR="005B3AE2">
        <w:t xml:space="preserve"> </w:t>
      </w:r>
      <w:r w:rsidR="00EF205A" w:rsidRPr="00AC6B84">
        <w:t>d</w:t>
      </w:r>
      <w:r w:rsidR="00DA1839">
        <w:t>’</w:t>
      </w:r>
      <w:r w:rsidR="00EF205A" w:rsidRPr="00AC6B84">
        <w:t>ENA utilisant l</w:t>
      </w:r>
      <w:r w:rsidR="00DA1839">
        <w:t>’</w:t>
      </w:r>
      <w:r w:rsidR="00EF205A" w:rsidRPr="00AC6B84">
        <w:t>AGD</w:t>
      </w:r>
      <w:r w:rsidR="00EC694C" w:rsidRPr="00AC6B84">
        <w:t>. Cette méthode a été</w:t>
      </w:r>
      <w:r w:rsidR="002D402F" w:rsidRPr="00AC6B84">
        <w:t xml:space="preserve"> </w:t>
      </w:r>
      <w:r w:rsidR="005B3AE2">
        <w:t>employée</w:t>
      </w:r>
      <w:r w:rsidR="005B3AE2" w:rsidRPr="00AC6B84">
        <w:t xml:space="preserve"> </w:t>
      </w:r>
      <w:r w:rsidRPr="00AC6B84">
        <w:t xml:space="preserve">par la suite </w:t>
      </w:r>
      <w:r w:rsidR="00EC694C" w:rsidRPr="00AC6B84">
        <w:t>pour d</w:t>
      </w:r>
      <w:r w:rsidR="00DA1839">
        <w:t>’</w:t>
      </w:r>
      <w:r w:rsidR="00EC694C" w:rsidRPr="00AC6B84">
        <w:t xml:space="preserve">autres systèmes hôtes </w:t>
      </w:r>
      <w:r w:rsidR="00EC694C" w:rsidRPr="00AC6B84">
        <w:lastRenderedPageBreak/>
        <w:t>comme la plateforme</w:t>
      </w:r>
      <w:r w:rsidRPr="00AC6B84">
        <w:t xml:space="preserve"> </w:t>
      </w:r>
      <w:r w:rsidR="00EC694C" w:rsidRPr="00AC6B84">
        <w:t xml:space="preserve">de formation en ligne </w:t>
      </w:r>
      <w:proofErr w:type="spellStart"/>
      <w:r w:rsidRPr="00AC6B84">
        <w:t>Explor</w:t>
      </w:r>
      <w:proofErr w:type="spellEnd"/>
      <w:r w:rsidRPr="00AC6B84">
        <w:t>@ (Girard</w:t>
      </w:r>
      <w:r w:rsidR="005B3AE2">
        <w:t xml:space="preserve"> </w:t>
      </w:r>
      <w:r w:rsidR="002021E3" w:rsidRPr="00AC6B84">
        <w:rPr>
          <w:i/>
          <w:iCs/>
        </w:rPr>
        <w:t>et al</w:t>
      </w:r>
      <w:r w:rsidR="002021E3" w:rsidRPr="00AC6B84">
        <w:t>.</w:t>
      </w:r>
      <w:r w:rsidR="00AB22C4" w:rsidRPr="00AC6B84">
        <w:t>,</w:t>
      </w:r>
      <w:r w:rsidRPr="00AC6B84">
        <w:t xml:space="preserve"> </w:t>
      </w:r>
      <w:r w:rsidR="00270ED5">
        <w:t>1999</w:t>
      </w:r>
      <w:r w:rsidRPr="00AC6B84">
        <w:t>)</w:t>
      </w:r>
      <w:r w:rsidR="00EC694C" w:rsidRPr="00AC6B84">
        <w:t>.</w:t>
      </w:r>
      <w:r w:rsidR="0009572B" w:rsidRPr="00AC6B84">
        <w:t xml:space="preserve"> </w:t>
      </w:r>
      <w:r w:rsidR="00EC694C" w:rsidRPr="00AC6B84">
        <w:t xml:space="preserve">Le </w:t>
      </w:r>
      <w:r w:rsidR="00CB6FE5" w:rsidRPr="00AC6B84">
        <w:t xml:space="preserve">système auteur </w:t>
      </w:r>
      <w:r w:rsidRPr="00AC6B84">
        <w:t>ADISA</w:t>
      </w:r>
      <w:r w:rsidR="00555E24" w:rsidRPr="00AC6B84">
        <w:t xml:space="preserve"> </w:t>
      </w:r>
      <w:r w:rsidRPr="00AC6B84">
        <w:t>(Paquette</w:t>
      </w:r>
      <w:r w:rsidR="009D4BBC">
        <w:t xml:space="preserve"> </w:t>
      </w:r>
      <w:r w:rsidR="009D4BBC" w:rsidRPr="009D4BBC">
        <w:rPr>
          <w:i/>
          <w:iCs/>
        </w:rPr>
        <w:t>et al.</w:t>
      </w:r>
      <w:r w:rsidR="00555E24" w:rsidRPr="00AC6B84">
        <w:t>,</w:t>
      </w:r>
      <w:r w:rsidRPr="00AC6B84">
        <w:t xml:space="preserve"> 2001)</w:t>
      </w:r>
      <w:r w:rsidR="00EC694C" w:rsidRPr="00AC6B84">
        <w:t>, successeur de l</w:t>
      </w:r>
      <w:r w:rsidR="00DA1839">
        <w:t>’</w:t>
      </w:r>
      <w:r w:rsidR="00EC694C" w:rsidRPr="00AC6B84">
        <w:t>AGD, a également été doté d</w:t>
      </w:r>
      <w:r w:rsidR="00DA1839">
        <w:t>’</w:t>
      </w:r>
      <w:r w:rsidR="00EC694C" w:rsidRPr="00AC6B84">
        <w:t xml:space="preserve">un système conseiller par la méthode </w:t>
      </w:r>
      <w:proofErr w:type="spellStart"/>
      <w:r w:rsidR="00EC694C" w:rsidRPr="00AC6B84">
        <w:t>Épitalk</w:t>
      </w:r>
      <w:proofErr w:type="spellEnd"/>
      <w:r w:rsidR="00EC694C" w:rsidRPr="00AC6B84">
        <w:t>, de même qu</w:t>
      </w:r>
      <w:r w:rsidR="005B3AE2">
        <w:t>e d</w:t>
      </w:r>
      <w:r w:rsidR="00DA1839">
        <w:t>’</w:t>
      </w:r>
      <w:r w:rsidR="00EC694C" w:rsidRPr="00AC6B84">
        <w:t>un ENA pour l</w:t>
      </w:r>
      <w:r w:rsidR="00DA1839">
        <w:t>’</w:t>
      </w:r>
      <w:r w:rsidR="00EC694C" w:rsidRPr="00AC6B84">
        <w:t xml:space="preserve">apprentissage des sciences. Dans le premier cas, les conseils étaient destinés à des </w:t>
      </w:r>
      <w:r w:rsidR="005B3AE2">
        <w:t>équipes de conception;</w:t>
      </w:r>
      <w:r w:rsidR="00EC694C" w:rsidRPr="00AC6B84">
        <w:t xml:space="preserve"> dans le </w:t>
      </w:r>
      <w:r w:rsidR="005B3AE2">
        <w:t>second</w:t>
      </w:r>
      <w:r w:rsidR="005B3AE2" w:rsidRPr="00AC6B84">
        <w:t xml:space="preserve"> </w:t>
      </w:r>
      <w:r w:rsidR="00EC694C" w:rsidRPr="00AC6B84">
        <w:t>cas</w:t>
      </w:r>
      <w:r w:rsidR="005B3AE2">
        <w:t>,</w:t>
      </w:r>
      <w:r w:rsidR="00EC694C" w:rsidRPr="00AC6B84">
        <w:t xml:space="preserve"> à des </w:t>
      </w:r>
      <w:r w:rsidR="005B3AE2">
        <w:t xml:space="preserve">personnes </w:t>
      </w:r>
      <w:r w:rsidR="00EC694C" w:rsidRPr="00AC6B84">
        <w:t>apprenant</w:t>
      </w:r>
      <w:r w:rsidR="005B3AE2">
        <w:t>e</w:t>
      </w:r>
      <w:r w:rsidR="00EC694C" w:rsidRPr="00AC6B84">
        <w:t xml:space="preserve">s. </w:t>
      </w:r>
    </w:p>
    <w:p w14:paraId="3EA27DC2" w14:textId="654C8AC3" w:rsidR="002A6B77" w:rsidRPr="00AC6B84" w:rsidRDefault="002A6B77" w:rsidP="00F71F1D">
      <w:pPr>
        <w:adjustRightInd w:val="0"/>
        <w:spacing w:after="120"/>
        <w:jc w:val="both"/>
      </w:pPr>
      <w:r w:rsidRPr="00AC6B84">
        <w:t>Un modèle générique de système</w:t>
      </w:r>
      <w:r w:rsidR="00EF205A" w:rsidRPr="00AC6B84">
        <w:t xml:space="preserve"> conseiller</w:t>
      </w:r>
      <w:r w:rsidRPr="00AC6B84">
        <w:t xml:space="preserve"> a également </w:t>
      </w:r>
      <w:r w:rsidR="00555E24" w:rsidRPr="00AC6B84">
        <w:t xml:space="preserve">été développé </w:t>
      </w:r>
      <w:r w:rsidRPr="00AC6B84">
        <w:t xml:space="preserve">(Paquette et </w:t>
      </w:r>
      <w:proofErr w:type="spellStart"/>
      <w:r w:rsidRPr="00AC6B84">
        <w:t>Tchounikine</w:t>
      </w:r>
      <w:proofErr w:type="spellEnd"/>
      <w:r w:rsidR="009D4BBC">
        <w:t xml:space="preserve">, </w:t>
      </w:r>
      <w:r w:rsidRPr="00AC6B84">
        <w:t xml:space="preserve">2002; </w:t>
      </w:r>
      <w:r w:rsidR="005531B5" w:rsidRPr="00AC6B84">
        <w:t>Basque</w:t>
      </w:r>
      <w:r w:rsidRPr="00AC6B84">
        <w:t xml:space="preserve"> </w:t>
      </w:r>
      <w:r w:rsidRPr="00AC6B84">
        <w:rPr>
          <w:i/>
          <w:iCs/>
        </w:rPr>
        <w:t>et al</w:t>
      </w:r>
      <w:r w:rsidRPr="00AC6B84">
        <w:t>.</w:t>
      </w:r>
      <w:r w:rsidR="00CF7606">
        <w:t>,</w:t>
      </w:r>
      <w:r w:rsidRPr="00AC6B84">
        <w:t xml:space="preserve"> 2003). Plus récemment, le développement </w:t>
      </w:r>
      <w:r w:rsidR="00626875" w:rsidRPr="00AC6B84">
        <w:t>du système</w:t>
      </w:r>
      <w:r w:rsidRPr="00AC6B84">
        <w:t xml:space="preserve"> TELOS</w:t>
      </w:r>
      <w:r w:rsidR="00626875" w:rsidRPr="00AC6B84">
        <w:t xml:space="preserve"> (Paquette </w:t>
      </w:r>
      <w:r w:rsidR="00626875" w:rsidRPr="00AC6B84">
        <w:rPr>
          <w:i/>
        </w:rPr>
        <w:t>et al</w:t>
      </w:r>
      <w:r w:rsidR="00626875" w:rsidRPr="00AC6B84">
        <w:t>.</w:t>
      </w:r>
      <w:r w:rsidR="00CF7606">
        <w:t>,</w:t>
      </w:r>
      <w:r w:rsidR="00626875" w:rsidRPr="00AC6B84">
        <w:t xml:space="preserve"> 2006)</w:t>
      </w:r>
      <w:r w:rsidRPr="00AC6B84">
        <w:t xml:space="preserve"> a permis d</w:t>
      </w:r>
      <w:r w:rsidR="00DA1839">
        <w:t>’</w:t>
      </w:r>
      <w:r w:rsidR="00164E8D" w:rsidRPr="00AC6B84">
        <w:t>intégrer ces divers travaux</w:t>
      </w:r>
      <w:r w:rsidR="00626875" w:rsidRPr="00AC6B84">
        <w:t xml:space="preserve"> en un système auteur opérationnel.</w:t>
      </w:r>
    </w:p>
    <w:p w14:paraId="024B73AB" w14:textId="47097EAC" w:rsidR="00EF205A" w:rsidRPr="00AC6B84" w:rsidRDefault="00DF5C96" w:rsidP="00F71F1D">
      <w:pPr>
        <w:adjustRightInd w:val="0"/>
        <w:spacing w:after="120"/>
        <w:jc w:val="both"/>
      </w:pPr>
      <w:proofErr w:type="spellStart"/>
      <w:r w:rsidRPr="00AC6B84">
        <w:t>EpiTalk</w:t>
      </w:r>
      <w:proofErr w:type="spellEnd"/>
      <w:r w:rsidRPr="00AC6B84">
        <w:t xml:space="preserve"> est une méthode générique </w:t>
      </w:r>
      <w:r w:rsidR="005575D8">
        <w:t xml:space="preserve">qui </w:t>
      </w:r>
      <w:r w:rsidRPr="00AC6B84">
        <w:t>facilit</w:t>
      </w:r>
      <w:r w:rsidR="005575D8">
        <w:t>e</w:t>
      </w:r>
      <w:r w:rsidRPr="00AC6B84">
        <w:t xml:space="preserve"> le développement d</w:t>
      </w:r>
      <w:r w:rsidR="00DA1839">
        <w:t>’</w:t>
      </w:r>
      <w:r w:rsidR="00F8230F" w:rsidRPr="00AC6B84">
        <w:t>un</w:t>
      </w:r>
      <w:r w:rsidRPr="00AC6B84">
        <w:t xml:space="preserve"> </w:t>
      </w:r>
      <w:r w:rsidR="0060454D" w:rsidRPr="00AC6B84">
        <w:t>système</w:t>
      </w:r>
      <w:r w:rsidR="00EF205A" w:rsidRPr="00AC6B84">
        <w:t xml:space="preserve"> conseiller (ou de recommandation) </w:t>
      </w:r>
      <w:r w:rsidRPr="00AC6B84">
        <w:t xml:space="preserve">greffé sur un système hôte. </w:t>
      </w:r>
      <w:r w:rsidR="00EF205A" w:rsidRPr="00AC6B84">
        <w:t>C</w:t>
      </w:r>
      <w:r w:rsidRPr="00AC6B84">
        <w:t xml:space="preserve">e </w:t>
      </w:r>
      <w:r w:rsidR="0060454D" w:rsidRPr="00AC6B84">
        <w:t xml:space="preserve">système </w:t>
      </w:r>
      <w:r w:rsidRPr="00AC6B84">
        <w:t>nécessite, outre un modèle du système hôte</w:t>
      </w:r>
      <w:r w:rsidR="00EF205A" w:rsidRPr="00AC6B84">
        <w:t xml:space="preserve"> (par exemple</w:t>
      </w:r>
      <w:r w:rsidR="00CF7606">
        <w:t>,</w:t>
      </w:r>
      <w:r w:rsidR="00EF205A" w:rsidRPr="00AC6B84">
        <w:t xml:space="preserve"> l</w:t>
      </w:r>
      <w:r w:rsidR="00DA1839">
        <w:t>’</w:t>
      </w:r>
      <w:r w:rsidR="00EF205A" w:rsidRPr="00AC6B84">
        <w:t>AGD)</w:t>
      </w:r>
      <w:r w:rsidRPr="00AC6B84">
        <w:t>, une représentation de</w:t>
      </w:r>
      <w:r w:rsidR="00EC694C" w:rsidRPr="00AC6B84">
        <w:t>s</w:t>
      </w:r>
      <w:r w:rsidRPr="00AC6B84">
        <w:t xml:space="preserve"> tâche</w:t>
      </w:r>
      <w:r w:rsidR="00EC694C" w:rsidRPr="00AC6B84">
        <w:t>s</w:t>
      </w:r>
      <w:r w:rsidRPr="00AC6B84">
        <w:t xml:space="preserve"> à accomplir</w:t>
      </w:r>
      <w:r w:rsidR="00A25C47" w:rsidRPr="00AC6B84">
        <w:t xml:space="preserve"> </w:t>
      </w:r>
      <w:r w:rsidR="00BF29F1" w:rsidRPr="00AC6B84">
        <w:t>sous la forme d</w:t>
      </w:r>
      <w:r w:rsidR="00DA1839">
        <w:t>’</w:t>
      </w:r>
      <w:r w:rsidRPr="00AC6B84">
        <w:t>un</w:t>
      </w:r>
      <w:r w:rsidR="00F8230F" w:rsidRPr="00AC6B84">
        <w:t xml:space="preserve"> arbre des tâches comme celui de </w:t>
      </w:r>
      <w:r w:rsidR="00074BFF" w:rsidRPr="00AC6B84">
        <w:t>l</w:t>
      </w:r>
      <w:r w:rsidR="00DA1839">
        <w:t>’</w:t>
      </w:r>
      <w:r w:rsidR="00074BFF" w:rsidRPr="00AC6B84">
        <w:t xml:space="preserve">exemple de </w:t>
      </w:r>
      <w:r w:rsidR="00F8230F" w:rsidRPr="00AC6B84">
        <w:t>la figure</w:t>
      </w:r>
      <w:r w:rsidR="0009572B" w:rsidRPr="00AC6B84">
        <w:t> </w:t>
      </w:r>
      <w:r w:rsidR="009D4BBC">
        <w:t>9.</w:t>
      </w:r>
      <w:r w:rsidR="00F8230F" w:rsidRPr="00AC6B84">
        <w:t>4</w:t>
      </w:r>
      <w:r w:rsidR="00BF29F1" w:rsidRPr="00AC6B84">
        <w:t>.</w:t>
      </w:r>
      <w:r w:rsidR="00F8230F" w:rsidRPr="00AC6B84">
        <w:t xml:space="preserve"> </w:t>
      </w:r>
      <w:r w:rsidR="000526BF" w:rsidRPr="00AC6B84">
        <w:t>À certaines activités</w:t>
      </w:r>
      <w:r w:rsidR="00D31561" w:rsidRPr="00AC6B84">
        <w:t xml:space="preserve"> jugées critiques</w:t>
      </w:r>
      <w:r w:rsidR="000526BF" w:rsidRPr="00AC6B84">
        <w:t xml:space="preserve">, on peut associer un </w:t>
      </w:r>
      <w:r w:rsidR="00DD28D3" w:rsidRPr="00AC6B84">
        <w:t xml:space="preserve">agent conseiller. </w:t>
      </w:r>
      <w:r w:rsidR="000526BF" w:rsidRPr="00AC6B84">
        <w:t>On définit</w:t>
      </w:r>
      <w:r w:rsidR="00F8230F" w:rsidRPr="00AC6B84">
        <w:t xml:space="preserve"> l</w:t>
      </w:r>
      <w:r w:rsidR="00DA1839">
        <w:t>’</w:t>
      </w:r>
      <w:r w:rsidR="00F8230F" w:rsidRPr="00AC6B84">
        <w:t xml:space="preserve">intervention de chaque </w:t>
      </w:r>
      <w:r w:rsidR="000526BF" w:rsidRPr="00AC6B84">
        <w:t xml:space="preserve">agent </w:t>
      </w:r>
      <w:r w:rsidR="00F8230F" w:rsidRPr="00AC6B84">
        <w:t xml:space="preserve">conseiller </w:t>
      </w:r>
      <w:r w:rsidR="000526BF" w:rsidRPr="00AC6B84">
        <w:t xml:space="preserve">en </w:t>
      </w:r>
      <w:r w:rsidR="00D31561" w:rsidRPr="00AC6B84">
        <w:t>obtenant des données sur la réalisation de</w:t>
      </w:r>
      <w:r w:rsidR="00F8230F" w:rsidRPr="00AC6B84">
        <w:t xml:space="preserve"> </w:t>
      </w:r>
      <w:r w:rsidR="000526BF" w:rsidRPr="00AC6B84">
        <w:t>la</w:t>
      </w:r>
      <w:r w:rsidR="00F8230F" w:rsidRPr="00AC6B84">
        <w:t xml:space="preserve"> tâche </w:t>
      </w:r>
      <w:r w:rsidR="000526BF" w:rsidRPr="00AC6B84">
        <w:t>correspondante</w:t>
      </w:r>
      <w:r w:rsidR="00271899" w:rsidRPr="00AC6B84">
        <w:t>.</w:t>
      </w:r>
      <w:r w:rsidR="00F8230F" w:rsidRPr="00AC6B84">
        <w:t xml:space="preserve"> </w:t>
      </w:r>
    </w:p>
    <w:p w14:paraId="004609F0" w14:textId="5F792E09" w:rsidR="00DF5C96" w:rsidRPr="00AC6B84" w:rsidRDefault="00F8230F" w:rsidP="00F71F1D">
      <w:pPr>
        <w:adjustRightInd w:val="0"/>
        <w:spacing w:after="120"/>
        <w:jc w:val="both"/>
      </w:pPr>
      <w:r w:rsidRPr="00AC6B84">
        <w:t xml:space="preserve">La formalisation de </w:t>
      </w:r>
      <w:r w:rsidR="00271899" w:rsidRPr="00AC6B84">
        <w:t>l</w:t>
      </w:r>
      <w:r w:rsidR="00DA1839">
        <w:t>’</w:t>
      </w:r>
      <w:r w:rsidRPr="00AC6B84">
        <w:t>expertise</w:t>
      </w:r>
      <w:r w:rsidR="00271899" w:rsidRPr="00AC6B84">
        <w:t xml:space="preserve"> de </w:t>
      </w:r>
      <w:r w:rsidR="00DD28D3" w:rsidRPr="00AC6B84">
        <w:t>conseil</w:t>
      </w:r>
      <w:r w:rsidR="00271899" w:rsidRPr="00AC6B84">
        <w:t xml:space="preserve"> de chaque agent</w:t>
      </w:r>
      <w:r w:rsidRPr="00AC6B84">
        <w:t xml:space="preserve"> </w:t>
      </w:r>
      <w:r w:rsidR="00CE2E26" w:rsidRPr="00AC6B84">
        <w:t>prend</w:t>
      </w:r>
      <w:r w:rsidRPr="00AC6B84">
        <w:t xml:space="preserve"> la forme d</w:t>
      </w:r>
      <w:r w:rsidR="00DA1839">
        <w:t>’</w:t>
      </w:r>
      <w:r w:rsidRPr="00AC6B84">
        <w:t>un ensemble de règles, chacune avec une partie détection combinant des conditions de diagnostic</w:t>
      </w:r>
      <w:r w:rsidR="00D31561" w:rsidRPr="00AC6B84">
        <w:t xml:space="preserve"> de la tâche</w:t>
      </w:r>
      <w:r w:rsidRPr="00AC6B84">
        <w:t xml:space="preserve"> et une partie action</w:t>
      </w:r>
      <w:r w:rsidR="009D4BBC">
        <w:t xml:space="preserve"> </w:t>
      </w:r>
      <w:r w:rsidR="00EA1287" w:rsidRPr="00AC6B84">
        <w:t>comme la</w:t>
      </w:r>
      <w:r w:rsidRPr="00AC6B84">
        <w:t xml:space="preserve"> présentation d</w:t>
      </w:r>
      <w:r w:rsidR="00DA1839">
        <w:t>’</w:t>
      </w:r>
      <w:r w:rsidRPr="00AC6B84">
        <w:t xml:space="preserve">un message, </w:t>
      </w:r>
      <w:r w:rsidR="00EA1287" w:rsidRPr="00AC6B84">
        <w:t>l</w:t>
      </w:r>
      <w:r w:rsidR="00DA1839">
        <w:t>’</w:t>
      </w:r>
      <w:r w:rsidRPr="00AC6B84">
        <w:t>affichage d</w:t>
      </w:r>
      <w:r w:rsidR="00DA1839">
        <w:t>’</w:t>
      </w:r>
      <w:r w:rsidRPr="00AC6B84">
        <w:t xml:space="preserve">un outil, </w:t>
      </w:r>
      <w:r w:rsidR="00EA1287" w:rsidRPr="00AC6B84">
        <w:t>la suggestion d</w:t>
      </w:r>
      <w:r w:rsidR="00DA1839">
        <w:t>’</w:t>
      </w:r>
      <w:r w:rsidR="00EA1287" w:rsidRPr="00AC6B84">
        <w:t xml:space="preserve">une ressource à consulter, </w:t>
      </w:r>
      <w:r w:rsidRPr="00AC6B84">
        <w:t xml:space="preserve">etc. </w:t>
      </w:r>
      <w:r w:rsidR="00074BFF" w:rsidRPr="00AC6B84">
        <w:t>Lorsqu</w:t>
      </w:r>
      <w:r w:rsidR="00DA1839">
        <w:t>’</w:t>
      </w:r>
      <w:r w:rsidR="00074BFF" w:rsidRPr="00AC6B84">
        <w:t>un certain diagnostic correspond aux conditions d</w:t>
      </w:r>
      <w:r w:rsidR="00DA1839">
        <w:t>’</w:t>
      </w:r>
      <w:r w:rsidR="00074BFF" w:rsidRPr="00AC6B84">
        <w:t>une règle, celle-ci déclenche la recommandation</w:t>
      </w:r>
      <w:r w:rsidR="00DD28D3" w:rsidRPr="00AC6B84">
        <w:t xml:space="preserve"> ou le conseil</w:t>
      </w:r>
      <w:r w:rsidR="00074BFF" w:rsidRPr="00AC6B84">
        <w:t xml:space="preserve"> </w:t>
      </w:r>
      <w:r w:rsidR="00CE2E26" w:rsidRPr="00AC6B84">
        <w:t>inscrit dans</w:t>
      </w:r>
      <w:r w:rsidR="00074BFF" w:rsidRPr="00AC6B84">
        <w:t xml:space="preserve"> sa partie action.</w:t>
      </w:r>
      <w:r w:rsidRPr="00AC6B84">
        <w:t xml:space="preserve"> Ces règles </w:t>
      </w:r>
      <w:r w:rsidR="00D31561" w:rsidRPr="00AC6B84">
        <w:t>modifient aussi</w:t>
      </w:r>
      <w:r w:rsidRPr="00AC6B84">
        <w:t xml:space="preserve"> le modèle d</w:t>
      </w:r>
      <w:r w:rsidR="00CE2E26" w:rsidRPr="00AC6B84">
        <w:t>e l</w:t>
      </w:r>
      <w:r w:rsidR="00DA1839">
        <w:t>’</w:t>
      </w:r>
      <w:r w:rsidRPr="00AC6B84">
        <w:t>utilisateur</w:t>
      </w:r>
      <w:r w:rsidR="00CF7606">
        <w:t xml:space="preserve"> ou de l’utilisatrice</w:t>
      </w:r>
      <w:r w:rsidR="00CE2E26" w:rsidRPr="00AC6B84">
        <w:t>, lequel sera consult</w:t>
      </w:r>
      <w:r w:rsidR="002915CC" w:rsidRPr="00AC6B84">
        <w:t>é</w:t>
      </w:r>
      <w:r w:rsidRPr="00AC6B84">
        <w:t xml:space="preserve"> plus tard </w:t>
      </w:r>
      <w:r w:rsidR="00CE2E26" w:rsidRPr="00AC6B84">
        <w:t>pour</w:t>
      </w:r>
      <w:r w:rsidRPr="00AC6B84">
        <w:t xml:space="preserve"> déclencher d</w:t>
      </w:r>
      <w:r w:rsidR="00DA1839">
        <w:t>’</w:t>
      </w:r>
      <w:r w:rsidRPr="00AC6B84">
        <w:t xml:space="preserve">autres </w:t>
      </w:r>
      <w:r w:rsidR="00271899" w:rsidRPr="00AC6B84">
        <w:t>règles et d</w:t>
      </w:r>
      <w:r w:rsidR="00DA1839">
        <w:t>’</w:t>
      </w:r>
      <w:r w:rsidR="00271899" w:rsidRPr="00AC6B84">
        <w:t>autres recommandation</w:t>
      </w:r>
      <w:r w:rsidR="00074BFF" w:rsidRPr="00AC6B84">
        <w:t>s</w:t>
      </w:r>
      <w:r w:rsidRPr="00AC6B84">
        <w:t xml:space="preserve">. </w:t>
      </w:r>
    </w:p>
    <w:p w14:paraId="1D6DC30F" w14:textId="6F0852D2" w:rsidR="00F8230F" w:rsidRPr="00AC6B84" w:rsidRDefault="0044603D" w:rsidP="00F71F1D">
      <w:pPr>
        <w:adjustRightInd w:val="0"/>
        <w:spacing w:after="120"/>
        <w:jc w:val="center"/>
      </w:pPr>
      <w:r w:rsidRPr="00AC6B84">
        <w:rPr>
          <w:noProof/>
          <w:lang w:eastAsia="fr-CA"/>
        </w:rPr>
        <w:drawing>
          <wp:inline distT="0" distB="0" distL="0" distR="0" wp14:anchorId="2D5E3BC0" wp14:editId="51311E0B">
            <wp:extent cx="4468372" cy="3592800"/>
            <wp:effectExtent l="12700" t="12700" r="15240" b="1460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82400" cy="3604079"/>
                    </a:xfrm>
                    <a:prstGeom prst="rect">
                      <a:avLst/>
                    </a:prstGeom>
                    <a:ln>
                      <a:solidFill>
                        <a:schemeClr val="accent1"/>
                      </a:solidFill>
                    </a:ln>
                  </pic:spPr>
                </pic:pic>
              </a:graphicData>
            </a:graphic>
          </wp:inline>
        </w:drawing>
      </w:r>
    </w:p>
    <w:p w14:paraId="48C55C53" w14:textId="54CEED0E" w:rsidR="00CF7606" w:rsidRDefault="00CF7606" w:rsidP="00270ED5">
      <w:pPr>
        <w:adjustRightInd w:val="0"/>
        <w:spacing w:after="120"/>
        <w:ind w:left="30" w:right="52"/>
        <w:jc w:val="both"/>
        <w:rPr>
          <w:b/>
          <w:bCs/>
        </w:rPr>
      </w:pPr>
      <w:r w:rsidRPr="00AB7A91">
        <w:rPr>
          <w:sz w:val="20"/>
          <w:szCs w:val="20"/>
        </w:rPr>
        <w:t>Légende :</w:t>
      </w:r>
      <w:r w:rsidRPr="00AB7A91">
        <w:rPr>
          <w:b/>
          <w:bCs/>
          <w:sz w:val="20"/>
          <w:szCs w:val="20"/>
        </w:rPr>
        <w:t xml:space="preserve"> </w:t>
      </w:r>
      <w:r w:rsidR="005575D8">
        <w:rPr>
          <w:sz w:val="20"/>
          <w:szCs w:val="20"/>
        </w:rPr>
        <w:t>I/P</w:t>
      </w:r>
      <w:r w:rsidR="005575D8" w:rsidRPr="00AB7A91">
        <w:rPr>
          <w:sz w:val="20"/>
          <w:szCs w:val="20"/>
        </w:rPr>
        <w:t xml:space="preserve"> (</w:t>
      </w:r>
      <w:r w:rsidR="005575D8">
        <w:rPr>
          <w:sz w:val="20"/>
          <w:szCs w:val="20"/>
        </w:rPr>
        <w:t>intrant ou produit d’une activité</w:t>
      </w:r>
      <w:r w:rsidR="005575D8" w:rsidRPr="00AB7A91">
        <w:rPr>
          <w:sz w:val="20"/>
          <w:szCs w:val="20"/>
        </w:rPr>
        <w:t>)</w:t>
      </w:r>
      <w:r w:rsidR="005575D8">
        <w:rPr>
          <w:sz w:val="20"/>
          <w:szCs w:val="20"/>
        </w:rPr>
        <w:t xml:space="preserve">; </w:t>
      </w:r>
      <w:r w:rsidR="005575D8" w:rsidRPr="00AB7A91">
        <w:rPr>
          <w:sz w:val="20"/>
          <w:szCs w:val="20"/>
        </w:rPr>
        <w:t>R</w:t>
      </w:r>
      <w:r w:rsidR="005575D8">
        <w:rPr>
          <w:sz w:val="20"/>
          <w:szCs w:val="20"/>
        </w:rPr>
        <w:t xml:space="preserve"> </w:t>
      </w:r>
      <w:r w:rsidR="005575D8" w:rsidRPr="00AB7A91">
        <w:rPr>
          <w:sz w:val="20"/>
          <w:szCs w:val="20"/>
        </w:rPr>
        <w:t>(</w:t>
      </w:r>
      <w:r w:rsidR="005575D8">
        <w:rPr>
          <w:sz w:val="20"/>
          <w:szCs w:val="20"/>
        </w:rPr>
        <w:t>un a</w:t>
      </w:r>
      <w:r w:rsidR="00270ED5">
        <w:rPr>
          <w:sz w:val="20"/>
          <w:szCs w:val="20"/>
        </w:rPr>
        <w:t>gent</w:t>
      </w:r>
      <w:r w:rsidR="005575D8">
        <w:rPr>
          <w:sz w:val="20"/>
          <w:szCs w:val="20"/>
        </w:rPr>
        <w:t xml:space="preserve"> régit une activité</w:t>
      </w:r>
      <w:r w:rsidR="005575D8" w:rsidRPr="00AB7A91">
        <w:rPr>
          <w:sz w:val="20"/>
          <w:szCs w:val="20"/>
        </w:rPr>
        <w:t>)</w:t>
      </w:r>
      <w:r w:rsidR="005575D8">
        <w:rPr>
          <w:sz w:val="20"/>
          <w:szCs w:val="20"/>
        </w:rPr>
        <w:t xml:space="preserve">; </w:t>
      </w:r>
      <w:r>
        <w:rPr>
          <w:sz w:val="20"/>
          <w:szCs w:val="20"/>
        </w:rPr>
        <w:t>C (</w:t>
      </w:r>
      <w:r w:rsidR="00027B8B">
        <w:rPr>
          <w:sz w:val="20"/>
          <w:szCs w:val="20"/>
        </w:rPr>
        <w:t>lien vers les composantes d’un objet</w:t>
      </w:r>
      <w:r>
        <w:rPr>
          <w:sz w:val="20"/>
          <w:szCs w:val="20"/>
        </w:rPr>
        <w:t>).</w:t>
      </w:r>
    </w:p>
    <w:p w14:paraId="319492AB" w14:textId="215EDD50" w:rsidR="00F8230F" w:rsidRPr="00AC6B84" w:rsidRDefault="00F8230F" w:rsidP="008655B2">
      <w:pPr>
        <w:adjustRightInd w:val="0"/>
        <w:spacing w:after="120"/>
        <w:ind w:left="30" w:right="52"/>
      </w:pPr>
      <w:r w:rsidRPr="00AC6B84">
        <w:rPr>
          <w:b/>
          <w:bCs/>
        </w:rPr>
        <w:lastRenderedPageBreak/>
        <w:t>Figure </w:t>
      </w:r>
      <w:r w:rsidR="009D4BBC">
        <w:rPr>
          <w:b/>
          <w:bCs/>
        </w:rPr>
        <w:t>9.</w:t>
      </w:r>
      <w:r w:rsidRPr="00AC6B84">
        <w:rPr>
          <w:b/>
          <w:bCs/>
        </w:rPr>
        <w:t>4</w:t>
      </w:r>
      <w:r w:rsidRPr="00AC6B84">
        <w:t xml:space="preserve"> Arbre </w:t>
      </w:r>
      <w:r w:rsidR="0044603D" w:rsidRPr="00AC6B84">
        <w:t>des tâches</w:t>
      </w:r>
      <w:r w:rsidR="000526BF" w:rsidRPr="00AC6B84">
        <w:t xml:space="preserve"> </w:t>
      </w:r>
      <w:r w:rsidR="00555E24" w:rsidRPr="00AC6B84">
        <w:t>d</w:t>
      </w:r>
      <w:r w:rsidR="00DA1839">
        <w:t>’</w:t>
      </w:r>
      <w:r w:rsidR="00CE2E26" w:rsidRPr="00AC6B84">
        <w:t>un</w:t>
      </w:r>
      <w:r w:rsidR="00555E24" w:rsidRPr="00AC6B84">
        <w:t xml:space="preserve"> système hôte </w:t>
      </w:r>
      <w:r w:rsidRPr="00AC6B84">
        <w:t xml:space="preserve">et </w:t>
      </w:r>
      <w:r w:rsidR="00D93C91" w:rsidRPr="00AC6B84">
        <w:t>système conseiller</w:t>
      </w:r>
      <w:r w:rsidRPr="00AC6B84">
        <w:t xml:space="preserve"> </w:t>
      </w:r>
    </w:p>
    <w:p w14:paraId="30436A94" w14:textId="27BD55C6" w:rsidR="00DF5C96" w:rsidRPr="00AC6B84" w:rsidRDefault="00DF5C96" w:rsidP="00F71F1D">
      <w:pPr>
        <w:adjustRightInd w:val="0"/>
        <w:spacing w:after="120"/>
        <w:jc w:val="both"/>
      </w:pPr>
      <w:r w:rsidRPr="00AC6B84">
        <w:t>La figure</w:t>
      </w:r>
      <w:r w:rsidR="00DA64BD" w:rsidRPr="00AC6B84">
        <w:t> </w:t>
      </w:r>
      <w:r w:rsidR="009D4BBC">
        <w:t>9.</w:t>
      </w:r>
      <w:r w:rsidR="009D5D11" w:rsidRPr="00AC6B84">
        <w:t>4</w:t>
      </w:r>
      <w:r w:rsidRPr="00AC6B84">
        <w:t xml:space="preserve"> présente</w:t>
      </w:r>
      <w:r w:rsidR="00A25C47" w:rsidRPr="00AC6B84">
        <w:t>,</w:t>
      </w:r>
      <w:r w:rsidRPr="00AC6B84">
        <w:t xml:space="preserve"> </w:t>
      </w:r>
      <w:r w:rsidR="00A25C47" w:rsidRPr="00AC6B84">
        <w:t>sur la gauche, une partie d</w:t>
      </w:r>
      <w:r w:rsidR="00DA1839">
        <w:t>’</w:t>
      </w:r>
      <w:r w:rsidR="000526BF" w:rsidRPr="00AC6B84">
        <w:t>un</w:t>
      </w:r>
      <w:r w:rsidR="00A25C47" w:rsidRPr="00AC6B84">
        <w:t xml:space="preserve"> arbre des </w:t>
      </w:r>
      <w:r w:rsidR="00D93C91" w:rsidRPr="00AC6B84">
        <w:t xml:space="preserve">tâches (ou </w:t>
      </w:r>
      <w:r w:rsidR="00A25C47" w:rsidRPr="00AC6B84">
        <w:t>activités</w:t>
      </w:r>
      <w:r w:rsidR="00D93C91" w:rsidRPr="00AC6B84">
        <w:t>)</w:t>
      </w:r>
      <w:r w:rsidR="00A25C47" w:rsidRPr="00AC6B84">
        <w:t xml:space="preserve"> </w:t>
      </w:r>
      <w:r w:rsidR="000526BF" w:rsidRPr="00AC6B84">
        <w:t xml:space="preserve">dans le système hôte </w:t>
      </w:r>
      <w:r w:rsidR="00296FDB">
        <w:t>(</w:t>
      </w:r>
      <w:r w:rsidRPr="00AC6B84">
        <w:t>AGD</w:t>
      </w:r>
      <w:r w:rsidR="00296FDB">
        <w:t>)</w:t>
      </w:r>
      <w:r w:rsidR="00EA1287" w:rsidRPr="00AC6B84">
        <w:t xml:space="preserve"> pour la conception de cours</w:t>
      </w:r>
      <w:r w:rsidRPr="00AC6B84">
        <w:t xml:space="preserve">. Les </w:t>
      </w:r>
      <w:r w:rsidR="00271899" w:rsidRPr="00AC6B84">
        <w:t xml:space="preserve">tâches ou </w:t>
      </w:r>
      <w:r w:rsidR="00296FDB">
        <w:t xml:space="preserve">les </w:t>
      </w:r>
      <w:r w:rsidRPr="00AC6B84">
        <w:t>activités (ovales) sont réalisées</w:t>
      </w:r>
      <w:r w:rsidR="00164E8D" w:rsidRPr="00AC6B84">
        <w:t xml:space="preserve"> par les </w:t>
      </w:r>
      <w:r w:rsidR="00296FDB">
        <w:t>personnes qui utilisent</w:t>
      </w:r>
      <w:r w:rsidR="00D31561" w:rsidRPr="00AC6B84">
        <w:t xml:space="preserve"> l</w:t>
      </w:r>
      <w:r w:rsidR="00DA1839">
        <w:t>’</w:t>
      </w:r>
      <w:r w:rsidR="00D31561" w:rsidRPr="00AC6B84">
        <w:t>AGD</w:t>
      </w:r>
      <w:r w:rsidR="00164E8D" w:rsidRPr="00AC6B84">
        <w:t xml:space="preserve"> (</w:t>
      </w:r>
      <w:r w:rsidR="00EA1287" w:rsidRPr="00AC6B84">
        <w:t>ici</w:t>
      </w:r>
      <w:r w:rsidR="00296FDB">
        <w:t>,</w:t>
      </w:r>
      <w:r w:rsidR="00EA1287" w:rsidRPr="00AC6B84">
        <w:t xml:space="preserve"> des concepteurs</w:t>
      </w:r>
      <w:r w:rsidR="00296FDB">
        <w:t xml:space="preserve"> et des conceptrices</w:t>
      </w:r>
      <w:r w:rsidR="00271899" w:rsidRPr="00AC6B84">
        <w:t>)</w:t>
      </w:r>
      <w:r w:rsidRPr="00AC6B84">
        <w:t xml:space="preserve"> à l</w:t>
      </w:r>
      <w:r w:rsidR="00DA1839">
        <w:t>’</w:t>
      </w:r>
      <w:r w:rsidRPr="00AC6B84">
        <w:t xml:space="preserve">aide des outils fournis par </w:t>
      </w:r>
      <w:r w:rsidR="00D31561" w:rsidRPr="00AC6B84">
        <w:t>ce</w:t>
      </w:r>
      <w:r w:rsidRPr="00AC6B84">
        <w:t xml:space="preserve"> système </w:t>
      </w:r>
      <w:r w:rsidR="00AD7A2F" w:rsidRPr="00AC6B84">
        <w:t>hôte</w:t>
      </w:r>
      <w:r w:rsidRPr="00AC6B84">
        <w:t xml:space="preserve">. </w:t>
      </w:r>
      <w:r w:rsidR="00296FDB">
        <w:t>Sur</w:t>
      </w:r>
      <w:r w:rsidR="00296FDB" w:rsidRPr="00AC6B84">
        <w:t xml:space="preserve"> </w:t>
      </w:r>
      <w:r w:rsidR="00AD7A2F" w:rsidRPr="00AC6B84">
        <w:t xml:space="preserve">la </w:t>
      </w:r>
      <w:r w:rsidRPr="00AC6B84">
        <w:t xml:space="preserve">droite, </w:t>
      </w:r>
      <w:r w:rsidR="00296FDB">
        <w:t>cette figure montre</w:t>
      </w:r>
      <w:r w:rsidRPr="00AC6B84">
        <w:t xml:space="preserve"> une partie d</w:t>
      </w:r>
      <w:r w:rsidR="00DA1839">
        <w:t>’</w:t>
      </w:r>
      <w:r w:rsidRPr="00AC6B84">
        <w:t xml:space="preserve">un arbre </w:t>
      </w:r>
      <w:r w:rsidR="00AD7A2F" w:rsidRPr="00AC6B84">
        <w:t xml:space="preserve">des agents </w:t>
      </w:r>
      <w:r w:rsidR="00DD28D3" w:rsidRPr="00AC6B84">
        <w:t>conseiller</w:t>
      </w:r>
      <w:r w:rsidR="00EA1287" w:rsidRPr="00AC6B84">
        <w:t>s</w:t>
      </w:r>
      <w:r w:rsidR="00DD28D3" w:rsidRPr="00AC6B84">
        <w:t xml:space="preserve">, </w:t>
      </w:r>
      <w:r w:rsidR="00AD7A2F" w:rsidRPr="00AC6B84">
        <w:t>chacun</w:t>
      </w:r>
      <w:r w:rsidRPr="00AC6B84">
        <w:t xml:space="preserve"> étant une composante du </w:t>
      </w:r>
      <w:r w:rsidR="00DD28D3" w:rsidRPr="00AC6B84">
        <w:t>système conseiller</w:t>
      </w:r>
      <w:r w:rsidRPr="00AC6B84">
        <w:t>.</w:t>
      </w:r>
      <w:r w:rsidR="004A6CB6" w:rsidRPr="00AC6B84">
        <w:t xml:space="preserve"> La </w:t>
      </w:r>
      <w:r w:rsidRPr="00AC6B84">
        <w:t>partie supérieure de l</w:t>
      </w:r>
      <w:r w:rsidR="00DA1839">
        <w:t>’</w:t>
      </w:r>
      <w:r w:rsidRPr="00AC6B84">
        <w:t>arbre des activités montre que la tâche principale d</w:t>
      </w:r>
      <w:r w:rsidR="00DA1839">
        <w:t>’</w:t>
      </w:r>
      <w:r w:rsidRPr="00AC6B84">
        <w:t xml:space="preserve">un </w:t>
      </w:r>
      <w:r w:rsidR="00AD7A2F" w:rsidRPr="00AC6B84">
        <w:t>concepteur</w:t>
      </w:r>
      <w:r w:rsidR="00296FDB">
        <w:t xml:space="preserve"> ou d’une conceptrice</w:t>
      </w:r>
      <w:r w:rsidRPr="00AC6B84">
        <w:t xml:space="preserve">, </w:t>
      </w:r>
      <w:r w:rsidR="00296FDB" w:rsidRPr="00296FDB">
        <w:rPr>
          <w:i/>
          <w:iCs/>
        </w:rPr>
        <w:t>c</w:t>
      </w:r>
      <w:r w:rsidRPr="00296FDB">
        <w:rPr>
          <w:i/>
          <w:iCs/>
        </w:rPr>
        <w:t xml:space="preserve">oncevoir un </w:t>
      </w:r>
      <w:r w:rsidR="000526BF" w:rsidRPr="00296FDB">
        <w:rPr>
          <w:i/>
          <w:iCs/>
        </w:rPr>
        <w:t>environnement</w:t>
      </w:r>
      <w:r w:rsidRPr="00296FDB">
        <w:rPr>
          <w:i/>
          <w:iCs/>
        </w:rPr>
        <w:t xml:space="preserve"> d</w:t>
      </w:r>
      <w:r w:rsidR="00DA1839" w:rsidRPr="00296FDB">
        <w:rPr>
          <w:i/>
          <w:iCs/>
        </w:rPr>
        <w:t>’</w:t>
      </w:r>
      <w:r w:rsidRPr="00296FDB">
        <w:rPr>
          <w:i/>
          <w:iCs/>
        </w:rPr>
        <w:t>apprentissage</w:t>
      </w:r>
      <w:r w:rsidRPr="00AC6B84">
        <w:t xml:space="preserve">, est décomposée en plusieurs niveaux. </w:t>
      </w:r>
      <w:r w:rsidR="00296FDB">
        <w:t>P</w:t>
      </w:r>
      <w:r w:rsidR="000526BF" w:rsidRPr="00AC6B84">
        <w:t>lusieurs activités</w:t>
      </w:r>
      <w:r w:rsidRPr="00AC6B84">
        <w:t xml:space="preserve"> </w:t>
      </w:r>
      <w:r w:rsidR="00296FDB">
        <w:t xml:space="preserve">de cet arbre des tâches </w:t>
      </w:r>
      <w:r w:rsidRPr="00AC6B84">
        <w:t>ne sont pas montrées ici</w:t>
      </w:r>
      <w:r w:rsidR="000526BF" w:rsidRPr="00AC6B84">
        <w:t xml:space="preserve">. On </w:t>
      </w:r>
      <w:r w:rsidR="00EA1287" w:rsidRPr="00AC6B84">
        <w:t xml:space="preserve">a mis </w:t>
      </w:r>
      <w:r w:rsidR="000526BF" w:rsidRPr="00AC6B84">
        <w:t xml:space="preserve">en évidence </w:t>
      </w:r>
      <w:r w:rsidR="00CE2E26" w:rsidRPr="00AC6B84">
        <w:t>une</w:t>
      </w:r>
      <w:r w:rsidR="000526BF" w:rsidRPr="00AC6B84">
        <w:t xml:space="preserve"> tâche </w:t>
      </w:r>
      <w:r w:rsidR="00EA1287" w:rsidRPr="00AC6B84">
        <w:t xml:space="preserve">centrale </w:t>
      </w:r>
      <w:r w:rsidR="000526BF" w:rsidRPr="00AC6B84">
        <w:t>de conception</w:t>
      </w:r>
      <w:r w:rsidR="00296FDB">
        <w:t>,</w:t>
      </w:r>
      <w:r w:rsidRPr="00AC6B84">
        <w:t xml:space="preserve"> </w:t>
      </w:r>
      <w:r w:rsidR="00296FDB" w:rsidRPr="001562A6">
        <w:rPr>
          <w:i/>
          <w:iCs/>
        </w:rPr>
        <w:t>m</w:t>
      </w:r>
      <w:r w:rsidRPr="001562A6">
        <w:rPr>
          <w:i/>
          <w:iCs/>
        </w:rPr>
        <w:t>odéliser les connaissances et les activités</w:t>
      </w:r>
      <w:r w:rsidR="00296FDB">
        <w:t>,</w:t>
      </w:r>
      <w:r w:rsidRPr="00AC6B84">
        <w:t xml:space="preserve"> et </w:t>
      </w:r>
      <w:r w:rsidR="00CE2E26" w:rsidRPr="00AC6B84">
        <w:t>une</w:t>
      </w:r>
      <w:r w:rsidRPr="00AC6B84">
        <w:t xml:space="preserve"> sous-activité</w:t>
      </w:r>
      <w:r w:rsidR="00296FDB">
        <w:t>,</w:t>
      </w:r>
      <w:r w:rsidRPr="00AC6B84">
        <w:t xml:space="preserve"> </w:t>
      </w:r>
      <w:r w:rsidR="00296FDB" w:rsidRPr="00296FDB">
        <w:rPr>
          <w:i/>
          <w:iCs/>
        </w:rPr>
        <w:t>c</w:t>
      </w:r>
      <w:r w:rsidRPr="00296FDB">
        <w:rPr>
          <w:i/>
          <w:iCs/>
        </w:rPr>
        <w:t>onstruire un modèle de</w:t>
      </w:r>
      <w:r w:rsidR="005D5841" w:rsidRPr="00296FDB">
        <w:rPr>
          <w:i/>
          <w:iCs/>
        </w:rPr>
        <w:t>s</w:t>
      </w:r>
      <w:r w:rsidRPr="00296FDB">
        <w:rPr>
          <w:i/>
          <w:iCs/>
        </w:rPr>
        <w:t xml:space="preserve"> connaissances</w:t>
      </w:r>
      <w:r w:rsidRPr="00AC6B84">
        <w:t>, qui est ensuite décomposée en activités terminales</w:t>
      </w:r>
      <w:r w:rsidR="00CE2E26" w:rsidRPr="00AC6B84">
        <w:t> :</w:t>
      </w:r>
      <w:r w:rsidRPr="00AC6B84">
        <w:t xml:space="preserve"> ajouter ou </w:t>
      </w:r>
      <w:r w:rsidR="00CE2E26" w:rsidRPr="00AC6B84">
        <w:t>enlever</w:t>
      </w:r>
      <w:r w:rsidRPr="00AC6B84">
        <w:t xml:space="preserve"> des connaissances ou </w:t>
      </w:r>
      <w:r w:rsidR="00AD7A2F" w:rsidRPr="00AC6B84">
        <w:t xml:space="preserve">des </w:t>
      </w:r>
      <w:r w:rsidRPr="00AC6B84">
        <w:t>liens dans le modèle. Les activités terminal</w:t>
      </w:r>
      <w:r w:rsidR="00AD7A2F" w:rsidRPr="00AC6B84">
        <w:t>es</w:t>
      </w:r>
      <w:r w:rsidRPr="00AC6B84">
        <w:t xml:space="preserve"> représentent les tâches qui correspondent à des actions directes de </w:t>
      </w:r>
      <w:r w:rsidR="00E131D5">
        <w:t>la personne qui utilise</w:t>
      </w:r>
      <w:r w:rsidRPr="00AC6B84">
        <w:t xml:space="preserve"> le système hôte AGD.</w:t>
      </w:r>
    </w:p>
    <w:p w14:paraId="0BD66CEF" w14:textId="3A50F0F1" w:rsidR="00DF5C96" w:rsidRPr="00AC6B84" w:rsidRDefault="00DF5C96" w:rsidP="00F71F1D">
      <w:pPr>
        <w:adjustRightInd w:val="0"/>
        <w:spacing w:after="120"/>
        <w:jc w:val="both"/>
      </w:pPr>
      <w:r w:rsidRPr="00AC6B84">
        <w:t>Dans la partie droite de la figure</w:t>
      </w:r>
      <w:r w:rsidR="00DA64BD" w:rsidRPr="00AC6B84">
        <w:t> </w:t>
      </w:r>
      <w:r w:rsidR="009D4BBC">
        <w:t>9.</w:t>
      </w:r>
      <w:r w:rsidR="009D5D11" w:rsidRPr="00AC6B84">
        <w:t>4</w:t>
      </w:r>
      <w:r w:rsidRPr="00AC6B84">
        <w:t xml:space="preserve">, </w:t>
      </w:r>
      <w:r w:rsidR="00DE7735">
        <w:t>on peut voir</w:t>
      </w:r>
      <w:r w:rsidRPr="00AC6B84">
        <w:t xml:space="preserve"> que l</w:t>
      </w:r>
      <w:r w:rsidR="00DA1839">
        <w:t>’</w:t>
      </w:r>
      <w:r w:rsidRPr="00AC6B84">
        <w:t xml:space="preserve">arbre des </w:t>
      </w:r>
      <w:r w:rsidR="00EA1287" w:rsidRPr="00AC6B84">
        <w:t>agents conseillers</w:t>
      </w:r>
      <w:r w:rsidR="00DD28D3" w:rsidRPr="00AC6B84">
        <w:t xml:space="preserve"> </w:t>
      </w:r>
      <w:r w:rsidRPr="00AC6B84">
        <w:t>a une forme similaire</w:t>
      </w:r>
      <w:r w:rsidR="00AD7A2F" w:rsidRPr="00AC6B84">
        <w:t xml:space="preserve"> à </w:t>
      </w:r>
      <w:r w:rsidR="00DE7735">
        <w:t xml:space="preserve">celle de </w:t>
      </w:r>
      <w:r w:rsidR="00AD7A2F" w:rsidRPr="00AC6B84">
        <w:t>l</w:t>
      </w:r>
      <w:r w:rsidR="00DA1839">
        <w:t>’</w:t>
      </w:r>
      <w:r w:rsidR="00AD7A2F" w:rsidRPr="00AC6B84">
        <w:t>arbre des activités</w:t>
      </w:r>
      <w:r w:rsidR="00271899" w:rsidRPr="00AC6B84">
        <w:t xml:space="preserve">, bien que </w:t>
      </w:r>
      <w:r w:rsidR="00DE7735">
        <w:t xml:space="preserve">cette dernière soit </w:t>
      </w:r>
      <w:r w:rsidR="00271899" w:rsidRPr="00AC6B84">
        <w:t xml:space="preserve">plus restreinte puisque toutes les tâches ne doivent pas nécessairement </w:t>
      </w:r>
      <w:r w:rsidR="000526BF" w:rsidRPr="00AC6B84">
        <w:t xml:space="preserve">être </w:t>
      </w:r>
      <w:r w:rsidR="00271899" w:rsidRPr="00AC6B84">
        <w:t>dotées d</w:t>
      </w:r>
      <w:r w:rsidR="00DA1839">
        <w:t>’</w:t>
      </w:r>
      <w:r w:rsidR="00271899" w:rsidRPr="00AC6B84">
        <w:t>un agent conseiller</w:t>
      </w:r>
      <w:r w:rsidRPr="00AC6B84">
        <w:t xml:space="preserve">. </w:t>
      </w:r>
      <w:r w:rsidR="00271899" w:rsidRPr="00AC6B84">
        <w:t>Chacun de ces</w:t>
      </w:r>
      <w:r w:rsidRPr="00AC6B84">
        <w:t xml:space="preserve"> agents contribue de l</w:t>
      </w:r>
      <w:r w:rsidR="00DA1839">
        <w:t>’</w:t>
      </w:r>
      <w:r w:rsidRPr="00AC6B84">
        <w:t xml:space="preserve">extérieur (de manière </w:t>
      </w:r>
      <w:r w:rsidR="00DA64BD" w:rsidRPr="00AC6B84">
        <w:t>«</w:t>
      </w:r>
      <w:r w:rsidR="009D4BBC">
        <w:t> </w:t>
      </w:r>
      <w:r w:rsidRPr="00AC6B84">
        <w:t>épiphyte</w:t>
      </w:r>
      <w:r w:rsidR="009D4BBC">
        <w:t> </w:t>
      </w:r>
      <w:r w:rsidR="00DA64BD" w:rsidRPr="00AC6B84">
        <w:t>»</w:t>
      </w:r>
      <w:r w:rsidRPr="00AC6B84">
        <w:t xml:space="preserve">) au </w:t>
      </w:r>
      <w:r w:rsidR="00D31561" w:rsidRPr="00AC6B84">
        <w:t>soutien</w:t>
      </w:r>
      <w:r w:rsidRPr="00AC6B84">
        <w:t xml:space="preserve"> des activités correspondantes en </w:t>
      </w:r>
      <w:r w:rsidR="00E731F0" w:rsidRPr="00AC6B84">
        <w:t xml:space="preserve">fournissant </w:t>
      </w:r>
      <w:r w:rsidR="00271899" w:rsidRPr="00AC6B84">
        <w:t>des recommandations</w:t>
      </w:r>
      <w:r w:rsidR="000526BF" w:rsidRPr="00AC6B84">
        <w:t xml:space="preserve"> </w:t>
      </w:r>
      <w:r w:rsidRPr="00AC6B84">
        <w:t xml:space="preserve">aux acteurs responsables de cette activité. </w:t>
      </w:r>
      <w:r w:rsidR="00271899" w:rsidRPr="00AC6B84">
        <w:t>Ces recommandations</w:t>
      </w:r>
      <w:r w:rsidR="00DD28D3" w:rsidRPr="00AC6B84">
        <w:t xml:space="preserve"> ou </w:t>
      </w:r>
      <w:r w:rsidR="00DE7735">
        <w:t xml:space="preserve">ces </w:t>
      </w:r>
      <w:r w:rsidR="00DD28D3" w:rsidRPr="00AC6B84">
        <w:t>conseils</w:t>
      </w:r>
      <w:r w:rsidR="00271899" w:rsidRPr="00AC6B84">
        <w:t xml:space="preserve"> sont</w:t>
      </w:r>
      <w:r w:rsidRPr="00AC6B84">
        <w:t xml:space="preserve"> basé</w:t>
      </w:r>
      <w:r w:rsidR="00271899" w:rsidRPr="00AC6B84">
        <w:t>s</w:t>
      </w:r>
      <w:r w:rsidRPr="00AC6B84">
        <w:t xml:space="preserve"> sur les </w:t>
      </w:r>
      <w:r w:rsidR="00CE2E26" w:rsidRPr="00AC6B84">
        <w:t>données recueillies en vérifiant</w:t>
      </w:r>
      <w:r w:rsidRPr="00AC6B84">
        <w:t xml:space="preserve"> </w:t>
      </w:r>
      <w:r w:rsidR="00DE7735">
        <w:t>l</w:t>
      </w:r>
      <w:r w:rsidR="00271899" w:rsidRPr="00AC6B84">
        <w:t>es actions</w:t>
      </w:r>
      <w:r w:rsidRPr="00AC6B84">
        <w:t xml:space="preserve"> d</w:t>
      </w:r>
      <w:r w:rsidR="00DA1839">
        <w:t>’</w:t>
      </w:r>
      <w:r w:rsidRPr="00AC6B84">
        <w:t>un acteur dans le système hôte</w:t>
      </w:r>
      <w:r w:rsidR="00DE7735">
        <w:t>, comme</w:t>
      </w:r>
      <w:r w:rsidR="00271899" w:rsidRPr="00AC6B84">
        <w:t xml:space="preserve"> </w:t>
      </w:r>
      <w:r w:rsidR="00EA1287" w:rsidRPr="00AC6B84">
        <w:t>l</w:t>
      </w:r>
      <w:r w:rsidR="00DA1839">
        <w:t>’</w:t>
      </w:r>
      <w:r w:rsidR="00EA1287" w:rsidRPr="00AC6B84">
        <w:t>ajout ou le retrait de connaissances ou de liens.</w:t>
      </w:r>
      <w:r w:rsidR="00271899" w:rsidRPr="00AC6B84">
        <w:t xml:space="preserve"> Ces informations sont </w:t>
      </w:r>
      <w:r w:rsidRPr="00AC6B84">
        <w:t xml:space="preserve">fournies par </w:t>
      </w:r>
      <w:r w:rsidR="00F8230F" w:rsidRPr="00AC6B84">
        <w:t>des capteurs ou</w:t>
      </w:r>
      <w:r w:rsidRPr="00AC6B84">
        <w:t xml:space="preserve"> </w:t>
      </w:r>
      <w:r w:rsidR="00DE7735">
        <w:t xml:space="preserve">des </w:t>
      </w:r>
      <w:r w:rsidRPr="00AC6B84">
        <w:t xml:space="preserve">agents </w:t>
      </w:r>
      <w:r w:rsidR="00EA1287" w:rsidRPr="00AC6B84">
        <w:t>terminaux</w:t>
      </w:r>
      <w:r w:rsidR="00616AA7" w:rsidRPr="00AC6B84">
        <w:t xml:space="preserve"> (rectangles) </w:t>
      </w:r>
      <w:r w:rsidRPr="00AC6B84">
        <w:t xml:space="preserve">qui </w:t>
      </w:r>
      <w:r w:rsidR="00DE7735">
        <w:t>recueillent</w:t>
      </w:r>
      <w:r w:rsidR="00DE7735" w:rsidRPr="00AC6B84">
        <w:t xml:space="preserve"> </w:t>
      </w:r>
      <w:r w:rsidR="00271899" w:rsidRPr="00AC6B84">
        <w:t xml:space="preserve">des </w:t>
      </w:r>
      <w:r w:rsidRPr="00AC6B84">
        <w:t>informations</w:t>
      </w:r>
      <w:r w:rsidR="00271899" w:rsidRPr="00AC6B84">
        <w:t xml:space="preserve"> et les transmet</w:t>
      </w:r>
      <w:r w:rsidR="00EA1287" w:rsidRPr="00AC6B84">
        <w:t>tent</w:t>
      </w:r>
      <w:r w:rsidRPr="00AC6B84">
        <w:t xml:space="preserve"> à l</w:t>
      </w:r>
      <w:r w:rsidR="00DA1839">
        <w:t>’</w:t>
      </w:r>
      <w:r w:rsidR="00DD28D3" w:rsidRPr="00AC6B84">
        <w:t>agent conseiller</w:t>
      </w:r>
      <w:r w:rsidR="00271899" w:rsidRPr="00AC6B84">
        <w:t xml:space="preserve"> correspondant</w:t>
      </w:r>
      <w:r w:rsidRPr="00AC6B84">
        <w:t>.</w:t>
      </w:r>
      <w:r w:rsidR="00074BFF" w:rsidRPr="00AC6B84">
        <w:t xml:space="preserve"> Chacun de ces agents terminaux</w:t>
      </w:r>
      <w:r w:rsidR="00CE2E26" w:rsidRPr="00AC6B84">
        <w:t xml:space="preserve"> </w:t>
      </w:r>
      <w:r w:rsidR="00074BFF" w:rsidRPr="00AC6B84">
        <w:t xml:space="preserve">fournit ces informations aux agents </w:t>
      </w:r>
      <w:r w:rsidR="00EA1287" w:rsidRPr="00AC6B84">
        <w:t xml:space="preserve">situés </w:t>
      </w:r>
      <w:r w:rsidR="00074BFF" w:rsidRPr="00AC6B84">
        <w:t xml:space="preserve">plus haut dans la hiérarchie pour que ceux-ci puissent </w:t>
      </w:r>
      <w:r w:rsidR="00271899" w:rsidRPr="00AC6B84">
        <w:t>déclencher une ou plusieurs règles fournissant des recommandations.</w:t>
      </w:r>
    </w:p>
    <w:p w14:paraId="4D70452B" w14:textId="69876ECD" w:rsidR="00074BFF" w:rsidRPr="00AC6B84" w:rsidRDefault="00F71F1D" w:rsidP="00A650B6">
      <w:pPr>
        <w:pStyle w:val="Titre2"/>
      </w:pPr>
      <w:r w:rsidRPr="00AC6B84">
        <w:t>La p</w:t>
      </w:r>
      <w:r w:rsidR="00301E14" w:rsidRPr="00AC6B84">
        <w:t>rise en compte des connaissances et des compétences</w:t>
      </w:r>
      <w:r w:rsidR="00BB3CE9" w:rsidRPr="00AC6B84">
        <w:rPr>
          <w:i/>
        </w:rPr>
        <w:t xml:space="preserve"> </w:t>
      </w:r>
    </w:p>
    <w:p w14:paraId="02A8AE6A" w14:textId="4E383207" w:rsidR="00301E14" w:rsidRPr="00AC6B84" w:rsidRDefault="00A465B8" w:rsidP="00F71F1D">
      <w:pPr>
        <w:adjustRightInd w:val="0"/>
        <w:spacing w:after="120"/>
        <w:jc w:val="both"/>
        <w:rPr>
          <w:i/>
        </w:rPr>
      </w:pPr>
      <w:r w:rsidRPr="00AC6B84">
        <w:t xml:space="preserve">Les </w:t>
      </w:r>
      <w:r w:rsidR="00301E14" w:rsidRPr="00AC6B84">
        <w:t xml:space="preserve">premiers </w:t>
      </w:r>
      <w:r w:rsidR="00DD28D3" w:rsidRPr="00AC6B84">
        <w:t>systèmes conseillers</w:t>
      </w:r>
      <w:r w:rsidR="00CA6AFA" w:rsidRPr="00AC6B84">
        <w:t xml:space="preserve"> développés au LICEF</w:t>
      </w:r>
      <w:r w:rsidR="00301E14" w:rsidRPr="00AC6B84">
        <w:t xml:space="preserve"> étaient basés sur les productions et les actions des </w:t>
      </w:r>
      <w:r w:rsidR="00DE7735">
        <w:t>utilisat</w:t>
      </w:r>
      <w:r w:rsidR="005575D8">
        <w:t>rices</w:t>
      </w:r>
      <w:r w:rsidR="00DE7735">
        <w:t xml:space="preserve"> et des </w:t>
      </w:r>
      <w:r w:rsidR="00301E14" w:rsidRPr="00AC6B84">
        <w:t>utilisateurs individuels dans les scénarios d</w:t>
      </w:r>
      <w:r w:rsidR="00DA1839">
        <w:t>’</w:t>
      </w:r>
      <w:r w:rsidR="00301E14" w:rsidRPr="00AC6B84">
        <w:t>activité</w:t>
      </w:r>
      <w:r w:rsidR="00BB3CE9" w:rsidRPr="00AC6B84">
        <w:t>s</w:t>
      </w:r>
      <w:r w:rsidR="00301E14" w:rsidRPr="00AC6B84">
        <w:t xml:space="preserve">, et non sur leur progrès en matière de </w:t>
      </w:r>
      <w:r w:rsidR="00EA1287" w:rsidRPr="00AC6B84">
        <w:t xml:space="preserve">connaissances et de </w:t>
      </w:r>
      <w:r w:rsidR="00301E14" w:rsidRPr="00AC6B84">
        <w:t>compétences. Dans</w:t>
      </w:r>
      <w:r w:rsidR="00DC513D" w:rsidRPr="00AC6B84">
        <w:t xml:space="preserve"> la plateforme</w:t>
      </w:r>
      <w:r w:rsidR="00301E14" w:rsidRPr="00AC6B84">
        <w:t xml:space="preserve"> </w:t>
      </w:r>
      <w:r w:rsidR="00DC513D" w:rsidRPr="00AC6B84">
        <w:t xml:space="preserve">LCMS </w:t>
      </w:r>
      <w:proofErr w:type="spellStart"/>
      <w:r w:rsidR="00301E14" w:rsidRPr="00AC6B84">
        <w:t>Explor</w:t>
      </w:r>
      <w:proofErr w:type="spellEnd"/>
      <w:r w:rsidR="00301E14" w:rsidRPr="00AC6B84">
        <w:t>@</w:t>
      </w:r>
      <w:r w:rsidR="008962BC" w:rsidRPr="00AC6B84">
        <w:t xml:space="preserve"> </w:t>
      </w:r>
      <w:r w:rsidR="00535831" w:rsidRPr="00AC6B84">
        <w:t>(</w:t>
      </w:r>
      <w:r w:rsidR="008962BC" w:rsidRPr="00AC6B84">
        <w:t>Paquette</w:t>
      </w:r>
      <w:r w:rsidR="009D4BBC">
        <w:t xml:space="preserve"> </w:t>
      </w:r>
      <w:r w:rsidR="009D4BBC" w:rsidRPr="009D4BBC">
        <w:rPr>
          <w:i/>
          <w:iCs/>
        </w:rPr>
        <w:t>et al.</w:t>
      </w:r>
      <w:r w:rsidR="008962BC" w:rsidRPr="00AC6B84">
        <w:t>, 2000)</w:t>
      </w:r>
      <w:r w:rsidR="00301E14" w:rsidRPr="00AC6B84">
        <w:t>, une telle dimensio</w:t>
      </w:r>
      <w:r w:rsidR="00DD28D3" w:rsidRPr="00AC6B84">
        <w:t>n</w:t>
      </w:r>
      <w:r w:rsidRPr="00AC6B84">
        <w:t xml:space="preserve"> a été ajoutée</w:t>
      </w:r>
      <w:r w:rsidR="00301E14" w:rsidRPr="00AC6B84">
        <w:t xml:space="preserve">. Cette fois, tout </w:t>
      </w:r>
      <w:r w:rsidR="001B663C" w:rsidRPr="00AC6B84">
        <w:t>ENA</w:t>
      </w:r>
      <w:r w:rsidR="00301E14" w:rsidRPr="00AC6B84">
        <w:t xml:space="preserve"> </w:t>
      </w:r>
      <w:r w:rsidR="001B663C" w:rsidRPr="00AC6B84">
        <w:t>fondé</w:t>
      </w:r>
      <w:r w:rsidR="00301E14" w:rsidRPr="00AC6B84">
        <w:t xml:space="preserve"> sur une structure hiérarchique d</w:t>
      </w:r>
      <w:r w:rsidR="00DA1839">
        <w:t>’</w:t>
      </w:r>
      <w:r w:rsidR="00301E14" w:rsidRPr="00AC6B84">
        <w:t>activités construite à l</w:t>
      </w:r>
      <w:r w:rsidR="00DA1839">
        <w:t>’</w:t>
      </w:r>
      <w:r w:rsidR="00301E14" w:rsidRPr="00AC6B84">
        <w:t>aide de l</w:t>
      </w:r>
      <w:r w:rsidR="00DA1839">
        <w:t>’</w:t>
      </w:r>
      <w:r w:rsidR="00301E14" w:rsidRPr="00AC6B84">
        <w:t>éditeur d</w:t>
      </w:r>
      <w:r w:rsidR="00DA1839">
        <w:t>’</w:t>
      </w:r>
      <w:r w:rsidR="00301E14" w:rsidRPr="00AC6B84">
        <w:t xml:space="preserve">activités </w:t>
      </w:r>
      <w:r w:rsidR="002D402F" w:rsidRPr="00AC6B84">
        <w:t xml:space="preserve">intégré à </w:t>
      </w:r>
      <w:proofErr w:type="spellStart"/>
      <w:r w:rsidR="00301E14" w:rsidRPr="00AC6B84">
        <w:t>Explor</w:t>
      </w:r>
      <w:proofErr w:type="spellEnd"/>
      <w:r w:rsidR="00301E14" w:rsidRPr="00AC6B84">
        <w:t>@</w:t>
      </w:r>
      <w:r w:rsidRPr="00AC6B84">
        <w:t xml:space="preserve"> </w:t>
      </w:r>
      <w:r w:rsidR="001B663C" w:rsidRPr="00AC6B84">
        <w:t>pouvait être</w:t>
      </w:r>
      <w:r w:rsidRPr="00AC6B84">
        <w:t xml:space="preserve"> l</w:t>
      </w:r>
      <w:r w:rsidR="00DA1839">
        <w:t>’</w:t>
      </w:r>
      <w:r w:rsidRPr="00AC6B84">
        <w:t>environnement hôte</w:t>
      </w:r>
      <w:r w:rsidR="00301E14" w:rsidRPr="00AC6B84">
        <w:t>. Contrairement au cas de l</w:t>
      </w:r>
      <w:r w:rsidR="00DA1839">
        <w:t>’</w:t>
      </w:r>
      <w:r w:rsidR="00301E14" w:rsidRPr="00AC6B84">
        <w:t xml:space="preserve">AGD, un autre </w:t>
      </w:r>
      <w:r w:rsidR="00DC513D" w:rsidRPr="00AC6B84">
        <w:t>outil d</w:t>
      </w:r>
      <w:r w:rsidR="00DA1839">
        <w:t>’</w:t>
      </w:r>
      <w:proofErr w:type="spellStart"/>
      <w:r w:rsidR="00DC513D" w:rsidRPr="00AC6B84">
        <w:t>Explor</w:t>
      </w:r>
      <w:proofErr w:type="spellEnd"/>
      <w:r w:rsidR="00DC513D" w:rsidRPr="00AC6B84">
        <w:t>@</w:t>
      </w:r>
      <w:r w:rsidR="00CE2E26" w:rsidRPr="00AC6B84">
        <w:t>, le système hôte,</w:t>
      </w:r>
      <w:r w:rsidR="00301E14" w:rsidRPr="00AC6B84">
        <w:t xml:space="preserve"> </w:t>
      </w:r>
      <w:r w:rsidR="00DC513D" w:rsidRPr="00AC6B84">
        <w:t>servait</w:t>
      </w:r>
      <w:r w:rsidR="00301E14" w:rsidRPr="00AC6B84">
        <w:t xml:space="preserve"> à construire un autre arbre, </w:t>
      </w:r>
      <w:r w:rsidR="00CE2E26" w:rsidRPr="00AC6B84">
        <w:t>soit</w:t>
      </w:r>
      <w:r w:rsidR="004A6CB6" w:rsidRPr="00AC6B84">
        <w:t xml:space="preserve"> </w:t>
      </w:r>
      <w:r w:rsidR="00CE2E26" w:rsidRPr="00AC6B84">
        <w:t>une hiérarchie</w:t>
      </w:r>
      <w:r w:rsidR="00301E14" w:rsidRPr="00AC6B84">
        <w:t xml:space="preserve"> des connaissances</w:t>
      </w:r>
      <w:r w:rsidR="00E74768" w:rsidRPr="00AC6B84">
        <w:t xml:space="preserve"> et de</w:t>
      </w:r>
      <w:r w:rsidR="002D402F" w:rsidRPr="00AC6B84">
        <w:t>s</w:t>
      </w:r>
      <w:r w:rsidR="00E74768" w:rsidRPr="00AC6B84">
        <w:t xml:space="preserve"> compétences</w:t>
      </w:r>
      <w:r w:rsidR="00301E14" w:rsidRPr="00AC6B84">
        <w:t xml:space="preserve"> à acquérir pendant les activités d</w:t>
      </w:r>
      <w:r w:rsidR="00DA1839">
        <w:t>’</w:t>
      </w:r>
      <w:r w:rsidR="00301E14" w:rsidRPr="00AC6B84">
        <w:t>apprentissage. Par l</w:t>
      </w:r>
      <w:r w:rsidR="00DA1839">
        <w:t>’</w:t>
      </w:r>
      <w:r w:rsidR="00301E14" w:rsidRPr="00AC6B84">
        <w:t xml:space="preserve">association </w:t>
      </w:r>
      <w:r w:rsidRPr="00AC6B84">
        <w:t xml:space="preserve">de </w:t>
      </w:r>
      <w:r w:rsidR="00CE2E26" w:rsidRPr="00AC6B84">
        <w:t>c</w:t>
      </w:r>
      <w:r w:rsidR="00301E14" w:rsidRPr="00AC6B84">
        <w:t xml:space="preserve">es deux structures, </w:t>
      </w:r>
      <w:r w:rsidR="002D402F" w:rsidRPr="00AC6B84">
        <w:t xml:space="preserve">chacune des </w:t>
      </w:r>
      <w:r w:rsidR="00301E14" w:rsidRPr="00AC6B84">
        <w:t>activité</w:t>
      </w:r>
      <w:r w:rsidR="002D402F" w:rsidRPr="00AC6B84">
        <w:t>s</w:t>
      </w:r>
      <w:r w:rsidR="00DE7735">
        <w:t>, tout comme</w:t>
      </w:r>
      <w:r w:rsidR="00301E14" w:rsidRPr="00AC6B84">
        <w:t xml:space="preserve"> </w:t>
      </w:r>
      <w:r w:rsidR="00CE2E26" w:rsidRPr="00AC6B84">
        <w:t xml:space="preserve">chacune des </w:t>
      </w:r>
      <w:r w:rsidR="00301E14" w:rsidRPr="00AC6B84">
        <w:t xml:space="preserve">ressources utilisées ou produites dans </w:t>
      </w:r>
      <w:r w:rsidR="00816019" w:rsidRPr="00AC6B84">
        <w:t>les activités</w:t>
      </w:r>
      <w:r w:rsidR="00DE7735">
        <w:t>,</w:t>
      </w:r>
      <w:r w:rsidR="00301E14" w:rsidRPr="00AC6B84">
        <w:t xml:space="preserve"> </w:t>
      </w:r>
      <w:r w:rsidR="00DC513D" w:rsidRPr="00AC6B84">
        <w:t>recevait</w:t>
      </w:r>
      <w:r w:rsidR="00301E14" w:rsidRPr="00AC6B84">
        <w:t xml:space="preserve"> une description des connaissances et des compétences </w:t>
      </w:r>
      <w:r w:rsidR="00FF4EFB" w:rsidRPr="00AC6B84">
        <w:t>qui pouvaient servir</w:t>
      </w:r>
      <w:r w:rsidR="00301E14" w:rsidRPr="00AC6B84">
        <w:t xml:space="preserve"> à modéliser l</w:t>
      </w:r>
      <w:r w:rsidR="00DA1839">
        <w:t>’</w:t>
      </w:r>
      <w:r w:rsidR="00301E14" w:rsidRPr="00AC6B84">
        <w:t>utilisateur</w:t>
      </w:r>
      <w:r w:rsidR="008D6863">
        <w:t xml:space="preserve"> ou l’utilisatrice</w:t>
      </w:r>
      <w:r w:rsidR="00301E14" w:rsidRPr="00AC6B84">
        <w:t xml:space="preserve">. Si une activité </w:t>
      </w:r>
      <w:r w:rsidR="00DC513D" w:rsidRPr="00AC6B84">
        <w:t xml:space="preserve">était </w:t>
      </w:r>
      <w:r w:rsidR="00301E14" w:rsidRPr="00AC6B84">
        <w:t>réussi</w:t>
      </w:r>
      <w:r w:rsidR="00DC513D" w:rsidRPr="00AC6B84">
        <w:t>e</w:t>
      </w:r>
      <w:r w:rsidR="00301E14" w:rsidRPr="00AC6B84">
        <w:t xml:space="preserve">, si une ressource </w:t>
      </w:r>
      <w:r w:rsidR="00DC513D" w:rsidRPr="00AC6B84">
        <w:t>était</w:t>
      </w:r>
      <w:r w:rsidR="00301E14" w:rsidRPr="00AC6B84">
        <w:t xml:space="preserve"> produite et évaluée</w:t>
      </w:r>
      <w:r w:rsidR="00DC513D" w:rsidRPr="00AC6B84">
        <w:t xml:space="preserve"> comme réussie</w:t>
      </w:r>
      <w:r w:rsidR="00301E14" w:rsidRPr="00AC6B84">
        <w:t xml:space="preserve">, les connaissances et les compétences correspondantes </w:t>
      </w:r>
      <w:r w:rsidR="00DC513D" w:rsidRPr="00AC6B84">
        <w:t>pouvaient</w:t>
      </w:r>
      <w:r w:rsidR="00301E14" w:rsidRPr="00AC6B84">
        <w:t xml:space="preserve"> être </w:t>
      </w:r>
      <w:r w:rsidR="00DC513D" w:rsidRPr="00AC6B84">
        <w:t>intégrée</w:t>
      </w:r>
      <w:r w:rsidR="00816019" w:rsidRPr="00AC6B84">
        <w:t>s</w:t>
      </w:r>
      <w:r w:rsidR="00DC513D" w:rsidRPr="00AC6B84">
        <w:t xml:space="preserve"> comme </w:t>
      </w:r>
      <w:r w:rsidR="00FF4EFB" w:rsidRPr="00AC6B84">
        <w:t>acquises</w:t>
      </w:r>
      <w:r w:rsidR="00DC513D" w:rsidRPr="00AC6B84">
        <w:t xml:space="preserve"> </w:t>
      </w:r>
      <w:r w:rsidR="00301E14" w:rsidRPr="00AC6B84">
        <w:t xml:space="preserve">dans le modèle </w:t>
      </w:r>
      <w:r w:rsidR="00FF4EFB" w:rsidRPr="00AC6B84">
        <w:t>de l</w:t>
      </w:r>
      <w:r w:rsidR="00DA1839">
        <w:t>’</w:t>
      </w:r>
      <w:r w:rsidR="00FF4EFB" w:rsidRPr="00AC6B84">
        <w:t>apprenant</w:t>
      </w:r>
      <w:r w:rsidR="00301E14" w:rsidRPr="00AC6B84">
        <w:t xml:space="preserve"> </w:t>
      </w:r>
      <w:r w:rsidR="00863016">
        <w:t xml:space="preserve">ou de l’apprenante </w:t>
      </w:r>
      <w:r w:rsidR="00301E14" w:rsidRPr="00AC6B84">
        <w:t>et servir plus tard à déclencher des conseils personnalisés</w:t>
      </w:r>
      <w:r w:rsidR="00DC513D" w:rsidRPr="00AC6B84">
        <w:t xml:space="preserve"> tenant compte du nouvel état d</w:t>
      </w:r>
      <w:r w:rsidR="00E74768" w:rsidRPr="00AC6B84">
        <w:t>e ce</w:t>
      </w:r>
      <w:r w:rsidR="00DC513D" w:rsidRPr="00AC6B84">
        <w:t xml:space="preserve"> modèle.</w:t>
      </w:r>
    </w:p>
    <w:p w14:paraId="1C37CF22" w14:textId="56F6F94C" w:rsidR="00301E14" w:rsidRPr="00AC6B84" w:rsidRDefault="00301E14" w:rsidP="00F71F1D">
      <w:pPr>
        <w:adjustRightInd w:val="0"/>
        <w:spacing w:after="120"/>
        <w:jc w:val="both"/>
      </w:pPr>
      <w:r w:rsidRPr="00AC6B84">
        <w:t xml:space="preserve">Dans </w:t>
      </w:r>
      <w:proofErr w:type="spellStart"/>
      <w:r w:rsidRPr="00AC6B84">
        <w:t>Explor</w:t>
      </w:r>
      <w:proofErr w:type="spellEnd"/>
      <w:r w:rsidRPr="00AC6B84">
        <w:t xml:space="preserve">@, la mise à jour du modèle </w:t>
      </w:r>
      <w:r w:rsidR="00863016">
        <w:t>de l’</w:t>
      </w:r>
      <w:r w:rsidR="00DC513D" w:rsidRPr="00AC6B84">
        <w:t>utilisateur</w:t>
      </w:r>
      <w:r w:rsidR="00863016">
        <w:t xml:space="preserve"> ou de l’utilisatrice</w:t>
      </w:r>
      <w:r w:rsidR="00DC513D" w:rsidRPr="00AC6B84">
        <w:t xml:space="preserve"> (</w:t>
      </w:r>
      <w:r w:rsidR="00D03DB7" w:rsidRPr="00AC6B84">
        <w:t>dans ce cas-ci</w:t>
      </w:r>
      <w:r w:rsidR="00863016">
        <w:t>,</w:t>
      </w:r>
      <w:r w:rsidR="00D03DB7" w:rsidRPr="00AC6B84">
        <w:t xml:space="preserve"> </w:t>
      </w:r>
      <w:r w:rsidR="00DC513D" w:rsidRPr="00AC6B84">
        <w:t>un</w:t>
      </w:r>
      <w:r w:rsidR="00863016">
        <w:t>e</w:t>
      </w:r>
      <w:r w:rsidR="00DC513D" w:rsidRPr="00AC6B84">
        <w:t xml:space="preserve"> </w:t>
      </w:r>
      <w:r w:rsidR="00863016">
        <w:t xml:space="preserve">personne </w:t>
      </w:r>
      <w:r w:rsidR="00DC513D" w:rsidRPr="00AC6B84">
        <w:t>apprenant</w:t>
      </w:r>
      <w:r w:rsidR="00863016">
        <w:t>e</w:t>
      </w:r>
      <w:r w:rsidR="00DC513D" w:rsidRPr="00AC6B84">
        <w:t>)</w:t>
      </w:r>
      <w:r w:rsidRPr="00AC6B84">
        <w:t xml:space="preserve"> </w:t>
      </w:r>
      <w:r w:rsidR="00A465B8" w:rsidRPr="00AC6B84">
        <w:t xml:space="preserve">se </w:t>
      </w:r>
      <w:r w:rsidRPr="00AC6B84">
        <w:t>fait essentiellement de trois manières</w:t>
      </w:r>
      <w:r w:rsidR="00DA64BD" w:rsidRPr="00AC6B84">
        <w:t> </w:t>
      </w:r>
      <w:r w:rsidRPr="00AC6B84">
        <w:t>:</w:t>
      </w:r>
      <w:r w:rsidR="00A26F00" w:rsidRPr="00AC6B84">
        <w:t xml:space="preserve"> 1)</w:t>
      </w:r>
      <w:r w:rsidRPr="00AC6B84">
        <w:t xml:space="preserve"> par </w:t>
      </w:r>
      <w:r w:rsidR="005749EC" w:rsidRPr="00AC6B84">
        <w:t>l</w:t>
      </w:r>
      <w:r w:rsidR="00DA1839">
        <w:t>’</w:t>
      </w:r>
      <w:r w:rsidR="005749EC" w:rsidRPr="00AC6B84">
        <w:t xml:space="preserve">ajout de </w:t>
      </w:r>
      <w:r w:rsidRPr="00AC6B84">
        <w:t xml:space="preserve">règles prédéfinies </w:t>
      </w:r>
      <w:r w:rsidR="00863016">
        <w:t>par l’équipe de conception</w:t>
      </w:r>
      <w:r w:rsidR="00D86C4A" w:rsidRPr="00AC6B84">
        <w:t>;</w:t>
      </w:r>
      <w:r w:rsidRPr="00AC6B84">
        <w:t xml:space="preserve"> </w:t>
      </w:r>
      <w:r w:rsidR="00A26F00" w:rsidRPr="00AC6B84">
        <w:t xml:space="preserve">2) </w:t>
      </w:r>
      <w:r w:rsidRPr="00AC6B84">
        <w:t>en interrogeant l</w:t>
      </w:r>
      <w:r w:rsidR="00863016">
        <w:t xml:space="preserve">a personne </w:t>
      </w:r>
      <w:r w:rsidR="00DC513D" w:rsidRPr="00AC6B84">
        <w:t>apprenant</w:t>
      </w:r>
      <w:r w:rsidR="00863016">
        <w:t>e</w:t>
      </w:r>
      <w:r w:rsidRPr="00AC6B84">
        <w:t xml:space="preserve"> (ou </w:t>
      </w:r>
      <w:r w:rsidRPr="00AC6B84">
        <w:lastRenderedPageBreak/>
        <w:t>d</w:t>
      </w:r>
      <w:r w:rsidR="00DA1839">
        <w:t>’</w:t>
      </w:r>
      <w:r w:rsidRPr="00AC6B84">
        <w:t xml:space="preserve">autres acteurs comme </w:t>
      </w:r>
      <w:r w:rsidR="00863016">
        <w:t>une personne tutrice,</w:t>
      </w:r>
      <w:r w:rsidRPr="00AC6B84">
        <w:t xml:space="preserve"> un formateur</w:t>
      </w:r>
      <w:r w:rsidR="00863016">
        <w:t xml:space="preserve"> ou une formatrice</w:t>
      </w:r>
      <w:r w:rsidRPr="00AC6B84">
        <w:t>) au moment de l</w:t>
      </w:r>
      <w:r w:rsidR="00DA1839">
        <w:t>’</w:t>
      </w:r>
      <w:r w:rsidRPr="00AC6B84">
        <w:t>exécution</w:t>
      </w:r>
      <w:r w:rsidR="009D4BBC">
        <w:t>;</w:t>
      </w:r>
      <w:r w:rsidRPr="00AC6B84">
        <w:t xml:space="preserve"> </w:t>
      </w:r>
      <w:r w:rsidR="00A26F00" w:rsidRPr="00AC6B84">
        <w:t>3)</w:t>
      </w:r>
      <w:r w:rsidRPr="00AC6B84">
        <w:t xml:space="preserve"> par certaines actions</w:t>
      </w:r>
      <w:r w:rsidR="00D03DB7" w:rsidRPr="00AC6B84">
        <w:t xml:space="preserve"> directes</w:t>
      </w:r>
      <w:r w:rsidRPr="00AC6B84">
        <w:t xml:space="preserve"> </w:t>
      </w:r>
      <w:r w:rsidR="00D03DB7" w:rsidRPr="00AC6B84">
        <w:t>de</w:t>
      </w:r>
      <w:r w:rsidRPr="00AC6B84">
        <w:t xml:space="preserve"> l</w:t>
      </w:r>
      <w:r w:rsidR="00DA1839">
        <w:t>’</w:t>
      </w:r>
      <w:r w:rsidRPr="00AC6B84">
        <w:t xml:space="preserve">utilisateur </w:t>
      </w:r>
      <w:r w:rsidR="00863016">
        <w:t xml:space="preserve">ou de l’utilisatrice </w:t>
      </w:r>
      <w:r w:rsidRPr="00AC6B84">
        <w:t>pour modifier son modèle. L</w:t>
      </w:r>
      <w:r w:rsidR="00DA1839">
        <w:t>’</w:t>
      </w:r>
      <w:r w:rsidRPr="00AC6B84">
        <w:t>outil d</w:t>
      </w:r>
      <w:r w:rsidR="00DA1839">
        <w:t>’</w:t>
      </w:r>
      <w:r w:rsidRPr="00AC6B84">
        <w:t>édition d</w:t>
      </w:r>
      <w:r w:rsidR="00D03DB7" w:rsidRPr="00AC6B84">
        <w:t>es agents du</w:t>
      </w:r>
      <w:r w:rsidRPr="00AC6B84">
        <w:t xml:space="preserve"> </w:t>
      </w:r>
      <w:r w:rsidR="00DD28D3" w:rsidRPr="00AC6B84">
        <w:t>système conseiller</w:t>
      </w:r>
      <w:r w:rsidRPr="00AC6B84">
        <w:t xml:space="preserve"> </w:t>
      </w:r>
      <w:r w:rsidR="005749EC" w:rsidRPr="00AC6B84">
        <w:t>qui se présentait</w:t>
      </w:r>
      <w:r w:rsidR="005750D8" w:rsidRPr="00AC6B84">
        <w:t xml:space="preserve"> </w:t>
      </w:r>
      <w:r w:rsidRPr="00AC6B84">
        <w:t>d</w:t>
      </w:r>
      <w:r w:rsidR="005749EC" w:rsidRPr="00AC6B84">
        <w:t xml:space="preserve">ans </w:t>
      </w:r>
      <w:r w:rsidRPr="00AC6B84">
        <w:t>une interface</w:t>
      </w:r>
      <w:r w:rsidR="005750D8" w:rsidRPr="00AC6B84">
        <w:t xml:space="preserve"> </w:t>
      </w:r>
      <w:r w:rsidR="005749EC" w:rsidRPr="00AC6B84">
        <w:t xml:space="preserve">a été remplacé par </w:t>
      </w:r>
      <w:r w:rsidRPr="00AC6B84">
        <w:t>un formulaire.</w:t>
      </w:r>
    </w:p>
    <w:p w14:paraId="7C20EC26" w14:textId="5BC6B6F1" w:rsidR="00FF4EFB" w:rsidRPr="00AC6B84" w:rsidRDefault="00F71F1D" w:rsidP="00A650B6">
      <w:pPr>
        <w:pStyle w:val="Titre2"/>
      </w:pPr>
      <w:r w:rsidRPr="00AC6B84">
        <w:t>L</w:t>
      </w:r>
      <w:r w:rsidR="00DA1839">
        <w:t>’</w:t>
      </w:r>
      <w:r w:rsidRPr="00AC6B84">
        <w:t>ajout des agents conseillers</w:t>
      </w:r>
      <w:r w:rsidR="006B4B7C" w:rsidRPr="00AC6B84">
        <w:t xml:space="preserve"> </w:t>
      </w:r>
      <w:r w:rsidR="004D3655" w:rsidRPr="00AC6B84">
        <w:t>dans</w:t>
      </w:r>
      <w:r w:rsidR="00301E14" w:rsidRPr="00AC6B84">
        <w:t xml:space="preserve"> </w:t>
      </w:r>
      <w:r w:rsidRPr="00AC6B84">
        <w:t>l</w:t>
      </w:r>
      <w:r w:rsidR="00301E14" w:rsidRPr="00AC6B84">
        <w:t xml:space="preserve">es scénarios </w:t>
      </w:r>
      <w:proofErr w:type="spellStart"/>
      <w:r w:rsidR="00301E14" w:rsidRPr="00AC6B84">
        <w:t>multiacteurs</w:t>
      </w:r>
      <w:proofErr w:type="spellEnd"/>
    </w:p>
    <w:p w14:paraId="794CB855" w14:textId="2E22F4C2" w:rsidR="00301E14" w:rsidRPr="00AC6B84" w:rsidRDefault="00690734" w:rsidP="00F71F1D">
      <w:pPr>
        <w:adjustRightInd w:val="0"/>
        <w:spacing w:after="120"/>
        <w:jc w:val="both"/>
      </w:pPr>
      <w:r w:rsidRPr="00AC6B84">
        <w:t xml:space="preserve">Les </w:t>
      </w:r>
      <w:r w:rsidR="00301E14" w:rsidRPr="00AC6B84">
        <w:t xml:space="preserve">travaux plus récents </w:t>
      </w:r>
      <w:r w:rsidRPr="00AC6B84">
        <w:t>d</w:t>
      </w:r>
      <w:r w:rsidR="000B088F">
        <w:t>u LICEF s</w:t>
      </w:r>
      <w:r w:rsidR="00301E14" w:rsidRPr="00AC6B84">
        <w:t xml:space="preserve">ur les </w:t>
      </w:r>
      <w:r w:rsidR="00DD28D3" w:rsidRPr="00AC6B84">
        <w:t>systèmes conseillers</w:t>
      </w:r>
      <w:r w:rsidR="00301E14" w:rsidRPr="00AC6B84">
        <w:t xml:space="preserve"> </w:t>
      </w:r>
      <w:proofErr w:type="spellStart"/>
      <w:r w:rsidR="000B088F">
        <w:t>Lundgren</w:t>
      </w:r>
      <w:proofErr w:type="spellEnd"/>
      <w:r w:rsidR="000B088F">
        <w:t xml:space="preserve"> </w:t>
      </w:r>
      <w:r w:rsidR="000B088F" w:rsidRPr="000B088F">
        <w:rPr>
          <w:i/>
          <w:iCs/>
        </w:rPr>
        <w:t>et al.</w:t>
      </w:r>
      <w:r w:rsidR="000B088F">
        <w:t xml:space="preserve">, 2001; Paquette, 2015) </w:t>
      </w:r>
      <w:r w:rsidR="00301E14" w:rsidRPr="00AC6B84">
        <w:t>s</w:t>
      </w:r>
      <w:r w:rsidR="00E74768" w:rsidRPr="00AC6B84">
        <w:t xml:space="preserve">e sont </w:t>
      </w:r>
      <w:r w:rsidR="00301E14" w:rsidRPr="00AC6B84">
        <w:t>appu</w:t>
      </w:r>
      <w:r w:rsidR="00E74768" w:rsidRPr="00AC6B84">
        <w:t>yés</w:t>
      </w:r>
      <w:r w:rsidR="00301E14" w:rsidRPr="00AC6B84">
        <w:t xml:space="preserve"> sur deux approches, la méthode </w:t>
      </w:r>
      <w:proofErr w:type="spellStart"/>
      <w:r w:rsidR="00301E14" w:rsidRPr="00AC6B84">
        <w:t>EpiTalk</w:t>
      </w:r>
      <w:proofErr w:type="spellEnd"/>
      <w:r w:rsidR="00301E14" w:rsidRPr="00AC6B84">
        <w:t xml:space="preserve"> et le référencement des activités et </w:t>
      </w:r>
      <w:r w:rsidR="00E74768" w:rsidRPr="00AC6B84">
        <w:t xml:space="preserve">des </w:t>
      </w:r>
      <w:r w:rsidR="00301E14" w:rsidRPr="00AC6B84">
        <w:t>ressources par les connaissances et les compétences qu</w:t>
      </w:r>
      <w:r w:rsidR="00DA1839">
        <w:t>’</w:t>
      </w:r>
      <w:r w:rsidR="00301E14" w:rsidRPr="00AC6B84">
        <w:t xml:space="preserve">elles comportent. </w:t>
      </w:r>
    </w:p>
    <w:p w14:paraId="33645157" w14:textId="1B245C17" w:rsidR="00D03DB7" w:rsidRPr="00AC6B84" w:rsidRDefault="00301E14" w:rsidP="00F71F1D">
      <w:pPr>
        <w:adjustRightInd w:val="0"/>
        <w:spacing w:after="120"/>
        <w:jc w:val="both"/>
      </w:pPr>
      <w:r w:rsidRPr="00AC6B84">
        <w:t>Dans TELOS</w:t>
      </w:r>
      <w:r w:rsidR="00FF4EFB" w:rsidRPr="00AC6B84">
        <w:t xml:space="preserve"> (Paquette et Magnan, 2008)</w:t>
      </w:r>
      <w:r w:rsidRPr="00AC6B84">
        <w:t>, le modèle de tâche</w:t>
      </w:r>
      <w:r w:rsidR="00B839E8" w:rsidRPr="00AC6B84">
        <w:t>s</w:t>
      </w:r>
      <w:r w:rsidRPr="00AC6B84">
        <w:t xml:space="preserve"> ou d</w:t>
      </w:r>
      <w:r w:rsidR="00DA1839">
        <w:t>’</w:t>
      </w:r>
      <w:r w:rsidRPr="00AC6B84">
        <w:t>activités (c</w:t>
      </w:r>
      <w:r w:rsidR="00DA1839">
        <w:t>’</w:t>
      </w:r>
      <w:r w:rsidRPr="00AC6B84">
        <w:t>est-à-dire le scénario</w:t>
      </w:r>
      <w:r w:rsidR="006B4B7C" w:rsidRPr="00AC6B84">
        <w:t xml:space="preserve"> </w:t>
      </w:r>
      <w:r w:rsidR="00E74768" w:rsidRPr="00AC6B84">
        <w:t>pédagogique</w:t>
      </w:r>
      <w:r w:rsidRPr="00AC6B84">
        <w:t xml:space="preserve">) </w:t>
      </w:r>
      <w:r w:rsidR="006B4B7C" w:rsidRPr="00AC6B84">
        <w:t>offre certaines</w:t>
      </w:r>
      <w:r w:rsidRPr="00AC6B84">
        <w:t xml:space="preserve"> activités p</w:t>
      </w:r>
      <w:r w:rsidR="006B4B7C" w:rsidRPr="00AC6B84">
        <w:t>ouvan</w:t>
      </w:r>
      <w:r w:rsidRPr="00AC6B84">
        <w:t xml:space="preserve">t être réalisées en parallèle, </w:t>
      </w:r>
      <w:r w:rsidR="00E74768" w:rsidRPr="00AC6B84">
        <w:t>individuellement ou en</w:t>
      </w:r>
      <w:r w:rsidRPr="00AC6B84">
        <w:t xml:space="preserve"> équipe. Ces scénarios peuvent également s</w:t>
      </w:r>
      <w:r w:rsidR="00DA1839">
        <w:t>’</w:t>
      </w:r>
      <w:r w:rsidRPr="00AC6B84">
        <w:t>adresser à tout type d</w:t>
      </w:r>
      <w:r w:rsidR="00DA1839">
        <w:t>’</w:t>
      </w:r>
      <w:r w:rsidRPr="00AC6B84">
        <w:t>acteurs</w:t>
      </w:r>
      <w:r w:rsidR="00B839E8" w:rsidRPr="00AC6B84">
        <w:t xml:space="preserve"> : </w:t>
      </w:r>
      <w:r w:rsidRPr="00AC6B84">
        <w:t xml:space="preserve">aux ingénieurs </w:t>
      </w:r>
      <w:r w:rsidR="00D54254">
        <w:t xml:space="preserve">et aux ingénieures </w:t>
      </w:r>
      <w:r w:rsidRPr="00AC6B84">
        <w:t xml:space="preserve">qui visent à étendre les services offerts par le système, aux technologues qui construisent les plateformes des </w:t>
      </w:r>
      <w:r w:rsidR="00D54254">
        <w:t>équipes de conception</w:t>
      </w:r>
      <w:r w:rsidRPr="00AC6B84">
        <w:t xml:space="preserve">, aux </w:t>
      </w:r>
      <w:r w:rsidR="00D54254">
        <w:t>équipes de conception</w:t>
      </w:r>
      <w:r w:rsidR="00D54254" w:rsidRPr="00AC6B84">
        <w:t xml:space="preserve"> </w:t>
      </w:r>
      <w:r w:rsidRPr="00AC6B84">
        <w:t xml:space="preserve">qui construisent des scénarios </w:t>
      </w:r>
      <w:r w:rsidR="00E74768" w:rsidRPr="00AC6B84">
        <w:t xml:space="preserve">pédagogiques </w:t>
      </w:r>
      <w:r w:rsidRPr="00AC6B84">
        <w:t>et aux utilisateurs fina</w:t>
      </w:r>
      <w:r w:rsidR="00082F04" w:rsidRPr="00AC6B84">
        <w:t>ux</w:t>
      </w:r>
      <w:r w:rsidR="00B839E8" w:rsidRPr="00AC6B84">
        <w:t xml:space="preserve"> (</w:t>
      </w:r>
      <w:r w:rsidR="00082F04" w:rsidRPr="00AC6B84">
        <w:t xml:space="preserve">apprenants, </w:t>
      </w:r>
      <w:r w:rsidR="00D54254">
        <w:t xml:space="preserve">apprenantes, </w:t>
      </w:r>
      <w:r w:rsidR="00D03DB7" w:rsidRPr="00AC6B84">
        <w:t>enseignants</w:t>
      </w:r>
      <w:r w:rsidR="00082F04" w:rsidRPr="00AC6B84">
        <w:t xml:space="preserve">, </w:t>
      </w:r>
      <w:r w:rsidR="00D54254">
        <w:t>enseignantes, personnes tutrices,</w:t>
      </w:r>
      <w:r w:rsidR="00082F04" w:rsidRPr="00AC6B84">
        <w:t xml:space="preserve"> etc.</w:t>
      </w:r>
      <w:r w:rsidR="00B839E8" w:rsidRPr="00AC6B84">
        <w:t>)</w:t>
      </w:r>
      <w:r w:rsidRPr="00AC6B84">
        <w:t xml:space="preserve"> qui interagissent dans ces scénarios.</w:t>
      </w:r>
      <w:r w:rsidR="00082F04" w:rsidRPr="00AC6B84">
        <w:t xml:space="preserve"> </w:t>
      </w:r>
    </w:p>
    <w:p w14:paraId="4B36525A" w14:textId="7936C592" w:rsidR="009C67B5" w:rsidRPr="00AC6B84" w:rsidRDefault="00082F04" w:rsidP="00F71F1D">
      <w:pPr>
        <w:adjustRightInd w:val="0"/>
        <w:spacing w:after="120"/>
        <w:jc w:val="both"/>
      </w:pPr>
      <w:r w:rsidRPr="00AC6B84">
        <w:t>La figure</w:t>
      </w:r>
      <w:r w:rsidR="00DA64BD" w:rsidRPr="00AC6B84">
        <w:t> </w:t>
      </w:r>
      <w:r w:rsidR="009D4BBC">
        <w:t>9.</w:t>
      </w:r>
      <w:r w:rsidR="004D3655" w:rsidRPr="00AC6B84">
        <w:t>5</w:t>
      </w:r>
      <w:r w:rsidRPr="00AC6B84">
        <w:t xml:space="preserve"> </w:t>
      </w:r>
      <w:r w:rsidR="00690734" w:rsidRPr="00AC6B84">
        <w:t xml:space="preserve">présente </w:t>
      </w:r>
      <w:r w:rsidRPr="00AC6B84">
        <w:t xml:space="preserve">un exemple </w:t>
      </w:r>
      <w:r w:rsidR="00E74768" w:rsidRPr="00AC6B84">
        <w:t xml:space="preserve">simple </w:t>
      </w:r>
      <w:r w:rsidRPr="00AC6B84">
        <w:t>d</w:t>
      </w:r>
      <w:r w:rsidR="00DA1839">
        <w:t>’</w:t>
      </w:r>
      <w:r w:rsidR="00D03DB7" w:rsidRPr="00AC6B84">
        <w:t>un</w:t>
      </w:r>
      <w:r w:rsidRPr="00AC6B84">
        <w:t xml:space="preserve"> scénario d</w:t>
      </w:r>
      <w:r w:rsidR="00DA1839">
        <w:t>’</w:t>
      </w:r>
      <w:r w:rsidRPr="00AC6B84">
        <w:t xml:space="preserve">apprentissage </w:t>
      </w:r>
      <w:r w:rsidR="00B839E8" w:rsidRPr="00AC6B84">
        <w:t xml:space="preserve">dans le domaine de </w:t>
      </w:r>
      <w:r w:rsidRPr="00AC6B84">
        <w:t>l</w:t>
      </w:r>
      <w:r w:rsidR="00DA1839">
        <w:t>’</w:t>
      </w:r>
      <w:r w:rsidRPr="00AC6B84">
        <w:t>astronomie</w:t>
      </w:r>
      <w:r w:rsidR="00D54254">
        <w:t>,</w:t>
      </w:r>
      <w:r w:rsidRPr="00AC6B84">
        <w:t xml:space="preserve"> dans lequel interviennent un professeur </w:t>
      </w:r>
      <w:r w:rsidR="00B1146A">
        <w:t xml:space="preserve">ou une professeure </w:t>
      </w:r>
      <w:r w:rsidRPr="00AC6B84">
        <w:t>et deux équipes d</w:t>
      </w:r>
      <w:r w:rsidR="00D54254">
        <w:t xml:space="preserve">e personnes </w:t>
      </w:r>
      <w:r w:rsidRPr="00AC6B84">
        <w:t>apprenant</w:t>
      </w:r>
      <w:r w:rsidR="00D54254">
        <w:t>e</w:t>
      </w:r>
      <w:r w:rsidR="009C67B5" w:rsidRPr="00AC6B84">
        <w:t>s</w:t>
      </w:r>
      <w:r w:rsidRPr="00AC6B84">
        <w:t xml:space="preserve">. </w:t>
      </w:r>
      <w:r w:rsidR="008473C4">
        <w:t>Sur le graphe du haut, l</w:t>
      </w:r>
      <w:r w:rsidRPr="00AC6B84">
        <w:t xml:space="preserve">es membres de </w:t>
      </w:r>
      <w:r w:rsidR="00D03DB7" w:rsidRPr="00AC6B84">
        <w:t>l</w:t>
      </w:r>
      <w:r w:rsidR="00DA1839">
        <w:t>’</w:t>
      </w:r>
      <w:r w:rsidR="00D03DB7" w:rsidRPr="00AC6B84">
        <w:t>équipe</w:t>
      </w:r>
      <w:r w:rsidR="009D4BBC">
        <w:t> </w:t>
      </w:r>
      <w:r w:rsidR="00D03DB7" w:rsidRPr="00AC6B84">
        <w:t>A et de l</w:t>
      </w:r>
      <w:r w:rsidR="00DA1839">
        <w:t>’</w:t>
      </w:r>
      <w:r w:rsidR="00D03DB7" w:rsidRPr="00AC6B84">
        <w:t>équipe</w:t>
      </w:r>
      <w:r w:rsidR="009D4BBC">
        <w:t> </w:t>
      </w:r>
      <w:r w:rsidR="00D03DB7" w:rsidRPr="00AC6B84">
        <w:t>B</w:t>
      </w:r>
      <w:r w:rsidRPr="00AC6B84">
        <w:t xml:space="preserve"> interviennent de façon collaborative </w:t>
      </w:r>
      <w:r w:rsidR="00B839E8" w:rsidRPr="00AC6B84">
        <w:t xml:space="preserve">dans </w:t>
      </w:r>
      <w:r w:rsidRPr="00AC6B84">
        <w:t>l</w:t>
      </w:r>
      <w:r w:rsidR="00DA1839">
        <w:t>’</w:t>
      </w:r>
      <w:r w:rsidRPr="00AC6B84">
        <w:t>act</w:t>
      </w:r>
      <w:r w:rsidR="00433CC0" w:rsidRPr="00AC6B84">
        <w:t>ivité</w:t>
      </w:r>
      <w:r w:rsidR="00DA64BD" w:rsidRPr="00AC6B84">
        <w:t> </w:t>
      </w:r>
      <w:r w:rsidRPr="00AC6B84">
        <w:t>2</w:t>
      </w:r>
      <w:r w:rsidR="006B4B7C" w:rsidRPr="00AC6B84">
        <w:t>,</w:t>
      </w:r>
      <w:r w:rsidRPr="00AC6B84">
        <w:t xml:space="preserve"> individuelle</w:t>
      </w:r>
      <w:r w:rsidR="00D03DB7" w:rsidRPr="00AC6B84">
        <w:t>ment</w:t>
      </w:r>
      <w:r w:rsidRPr="00AC6B84">
        <w:t xml:space="preserve"> dans l</w:t>
      </w:r>
      <w:r w:rsidR="00DA1839">
        <w:t>’</w:t>
      </w:r>
      <w:r w:rsidRPr="00AC6B84">
        <w:t>act</w:t>
      </w:r>
      <w:r w:rsidR="00433CC0" w:rsidRPr="00AC6B84">
        <w:t>ivité</w:t>
      </w:r>
      <w:r w:rsidR="00DA64BD" w:rsidRPr="00AC6B84">
        <w:t> </w:t>
      </w:r>
      <w:r w:rsidR="00433CC0" w:rsidRPr="00AC6B84">
        <w:t>3</w:t>
      </w:r>
      <w:r w:rsidR="00D03DB7" w:rsidRPr="00AC6B84">
        <w:t>, ou tous ensemble comme dans l</w:t>
      </w:r>
      <w:r w:rsidR="00DA1839">
        <w:t>’</w:t>
      </w:r>
      <w:r w:rsidR="00D03DB7" w:rsidRPr="00AC6B84">
        <w:t>activité</w:t>
      </w:r>
      <w:r w:rsidR="0009572B" w:rsidRPr="00AC6B84">
        <w:t> </w:t>
      </w:r>
      <w:r w:rsidR="00D03DB7" w:rsidRPr="00AC6B84">
        <w:t>4.</w:t>
      </w:r>
    </w:p>
    <w:p w14:paraId="250E9DA6" w14:textId="383DC304" w:rsidR="00A5789C" w:rsidRPr="00AC6B84" w:rsidRDefault="008C22AB" w:rsidP="00F71F1D">
      <w:pPr>
        <w:adjustRightInd w:val="0"/>
        <w:spacing w:after="120"/>
        <w:jc w:val="both"/>
      </w:pPr>
      <w:r w:rsidRPr="00AC6B84">
        <w:t>TELOS offre la possibilité d</w:t>
      </w:r>
      <w:r w:rsidR="00DA1839">
        <w:t>’</w:t>
      </w:r>
      <w:r w:rsidRPr="00AC6B84">
        <w:t>ajouter, à un scénario existant, un nombre quelconque d</w:t>
      </w:r>
      <w:r w:rsidR="00DA1839">
        <w:t>’</w:t>
      </w:r>
      <w:r w:rsidRPr="00AC6B84">
        <w:t>agents conseillers</w:t>
      </w:r>
      <w:r w:rsidR="00AE1621" w:rsidRPr="00AC6B84">
        <w:t xml:space="preserve"> (ou agents recommandeurs)</w:t>
      </w:r>
      <w:r w:rsidRPr="00AC6B84">
        <w:t xml:space="preserve"> locaux à une activité. Ensemble, ces agents constituent </w:t>
      </w:r>
      <w:r w:rsidR="008473C4">
        <w:t>un</w:t>
      </w:r>
      <w:r w:rsidRPr="00AC6B84">
        <w:t xml:space="preserve"> système conseiller greffé au scénario. </w:t>
      </w:r>
      <w:r w:rsidR="00D54254">
        <w:t>Ils</w:t>
      </w:r>
      <w:r w:rsidRPr="00AC6B84">
        <w:t xml:space="preserve"> sont insérés graphiquement dans les scénarios </w:t>
      </w:r>
      <w:r w:rsidR="00D54254">
        <w:t>par un lien</w:t>
      </w:r>
      <w:r w:rsidRPr="00AC6B84">
        <w:t xml:space="preserve"> </w:t>
      </w:r>
      <w:r w:rsidR="008473C4">
        <w:t xml:space="preserve">(lien R) </w:t>
      </w:r>
      <w:r w:rsidRPr="00AC6B84">
        <w:t xml:space="preserve">à une activité, </w:t>
      </w:r>
      <w:r w:rsidR="00D54254">
        <w:t xml:space="preserve">à </w:t>
      </w:r>
      <w:r w:rsidRPr="00AC6B84">
        <w:t xml:space="preserve">une </w:t>
      </w:r>
      <w:proofErr w:type="spellStart"/>
      <w:r w:rsidRPr="00AC6B84">
        <w:t>multiactivité</w:t>
      </w:r>
      <w:proofErr w:type="spellEnd"/>
      <w:r w:rsidRPr="00AC6B84">
        <w:t xml:space="preserve"> (activité répétée par les membres d</w:t>
      </w:r>
      <w:r w:rsidR="00DA1839">
        <w:t>’</w:t>
      </w:r>
      <w:r w:rsidRPr="00AC6B84">
        <w:t xml:space="preserve">un groupe) ou </w:t>
      </w:r>
      <w:r w:rsidR="00D54254">
        <w:t xml:space="preserve">à </w:t>
      </w:r>
      <w:r w:rsidRPr="00AC6B84">
        <w:t>une fonction (groupe d</w:t>
      </w:r>
      <w:r w:rsidR="00DA1839">
        <w:t>’</w:t>
      </w:r>
      <w:r w:rsidRPr="00AC6B84">
        <w:t xml:space="preserve">activités ou de fonctions). Ces </w:t>
      </w:r>
      <w:r w:rsidR="008473C4">
        <w:t xml:space="preserve">composantes du scénario </w:t>
      </w:r>
      <w:r w:rsidRPr="00AC6B84">
        <w:t>sont alors qualifiée</w:t>
      </w:r>
      <w:r w:rsidR="00D86C4A" w:rsidRPr="00AC6B84">
        <w:t>s</w:t>
      </w:r>
      <w:r w:rsidRPr="00AC6B84">
        <w:t xml:space="preserve"> de</w:t>
      </w:r>
      <w:r w:rsidRPr="00AC6B84">
        <w:rPr>
          <w:i/>
        </w:rPr>
        <w:t xml:space="preserve"> </w:t>
      </w:r>
      <w:r w:rsidRPr="00AC6B84">
        <w:rPr>
          <w:iCs/>
        </w:rPr>
        <w:t>«</w:t>
      </w:r>
      <w:r w:rsidR="009D4BBC">
        <w:rPr>
          <w:iCs/>
        </w:rPr>
        <w:t> </w:t>
      </w:r>
      <w:r w:rsidRPr="00AC6B84">
        <w:rPr>
          <w:iCs/>
        </w:rPr>
        <w:t>point</w:t>
      </w:r>
      <w:r w:rsidR="00E21F59">
        <w:rPr>
          <w:iCs/>
        </w:rPr>
        <w:t>s</w:t>
      </w:r>
      <w:r w:rsidRPr="00AC6B84">
        <w:rPr>
          <w:iCs/>
        </w:rPr>
        <w:t xml:space="preserve"> d</w:t>
      </w:r>
      <w:r w:rsidR="00DA1839">
        <w:rPr>
          <w:iCs/>
        </w:rPr>
        <w:t>’</w:t>
      </w:r>
      <w:r w:rsidRPr="00AC6B84">
        <w:rPr>
          <w:iCs/>
        </w:rPr>
        <w:t>insertion</w:t>
      </w:r>
      <w:r w:rsidR="009D4BBC">
        <w:rPr>
          <w:iCs/>
        </w:rPr>
        <w:t> </w:t>
      </w:r>
      <w:r w:rsidRPr="00AC6B84">
        <w:rPr>
          <w:iCs/>
        </w:rPr>
        <w:t>» de l</w:t>
      </w:r>
      <w:r w:rsidR="00DA1839">
        <w:rPr>
          <w:iCs/>
        </w:rPr>
        <w:t>’</w:t>
      </w:r>
      <w:r w:rsidRPr="00AC6B84">
        <w:rPr>
          <w:iCs/>
        </w:rPr>
        <w:t xml:space="preserve">agent. </w:t>
      </w:r>
      <w:r w:rsidRPr="00AC6B84">
        <w:t>Ce</w:t>
      </w:r>
      <w:r w:rsidR="00E21F59">
        <w:t>s</w:t>
      </w:r>
      <w:r w:rsidRPr="00AC6B84">
        <w:t xml:space="preserve"> point</w:t>
      </w:r>
      <w:r w:rsidR="00E21F59">
        <w:t>s</w:t>
      </w:r>
      <w:r w:rsidRPr="00AC6B84">
        <w:t xml:space="preserve"> d</w:t>
      </w:r>
      <w:r w:rsidR="00DA1839">
        <w:t>’</w:t>
      </w:r>
      <w:r w:rsidRPr="00AC6B84">
        <w:t>insertion détermine</w:t>
      </w:r>
      <w:r w:rsidR="00E21F59">
        <w:t>nt</w:t>
      </w:r>
      <w:r w:rsidRPr="00AC6B84">
        <w:t xml:space="preserve"> quels</w:t>
      </w:r>
      <w:r w:rsidR="00E21F59">
        <w:t xml:space="preserve"> sont le ou les</w:t>
      </w:r>
      <w:r w:rsidRPr="00AC6B84">
        <w:t xml:space="preserve"> acteurs</w:t>
      </w:r>
      <w:r w:rsidR="00E21F59">
        <w:t xml:space="preserve"> qui</w:t>
      </w:r>
      <w:r w:rsidRPr="00AC6B84">
        <w:t xml:space="preserve"> </w:t>
      </w:r>
      <w:r w:rsidR="00690734" w:rsidRPr="00AC6B84">
        <w:t>bénéficieront d</w:t>
      </w:r>
      <w:r w:rsidR="00DA1839">
        <w:t>’</w:t>
      </w:r>
      <w:r w:rsidRPr="00AC6B84">
        <w:t>assistance au moment du déclenchement des règles de l</w:t>
      </w:r>
      <w:r w:rsidR="00DA1839">
        <w:t>’</w:t>
      </w:r>
      <w:r w:rsidRPr="00AC6B84">
        <w:t>agent conseiller, en fonction des événements déclenchés à ce</w:t>
      </w:r>
      <w:r w:rsidR="008E5E60">
        <w:t>s</w:t>
      </w:r>
      <w:r w:rsidRPr="00AC6B84">
        <w:t xml:space="preserve"> point</w:t>
      </w:r>
      <w:r w:rsidR="008E5E60">
        <w:t>s</w:t>
      </w:r>
      <w:r w:rsidRPr="00AC6B84">
        <w:t xml:space="preserve"> d</w:t>
      </w:r>
      <w:r w:rsidR="00DA1839">
        <w:t>’</w:t>
      </w:r>
      <w:r w:rsidRPr="00AC6B84">
        <w:t xml:space="preserve">insertion ou à un niveau inférieur du </w:t>
      </w:r>
      <w:bookmarkStart w:id="3" w:name="_Hlk64019700"/>
      <w:r w:rsidRPr="00AC6B84">
        <w:t>modèle du scénario par l</w:t>
      </w:r>
      <w:r w:rsidR="008E5E60">
        <w:t xml:space="preserve">a personne </w:t>
      </w:r>
      <w:r w:rsidRPr="00AC6B84">
        <w:t>apprenant</w:t>
      </w:r>
      <w:r w:rsidR="006B368E">
        <w:t>e</w:t>
      </w:r>
      <w:r w:rsidRPr="00AC6B84">
        <w:t xml:space="preserve"> ou un autre acteur.</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9"/>
        <w:gridCol w:w="4131"/>
      </w:tblGrid>
      <w:tr w:rsidR="004D3655" w:rsidRPr="00AC6B84" w14:paraId="2428A300" w14:textId="77777777" w:rsidTr="006F40C7">
        <w:tc>
          <w:tcPr>
            <w:tcW w:w="4509" w:type="dxa"/>
          </w:tcPr>
          <w:p w14:paraId="3A64704E" w14:textId="5333B87B" w:rsidR="004D3655" w:rsidRPr="00AC6B84" w:rsidRDefault="001E0C3F" w:rsidP="00A5789C">
            <w:pPr>
              <w:keepNext/>
              <w:adjustRightInd w:val="0"/>
              <w:spacing w:after="120"/>
              <w:jc w:val="both"/>
            </w:pPr>
            <w:r>
              <w:rPr>
                <w:noProof/>
                <w:lang w:eastAsia="fr-CA"/>
              </w:rPr>
              <w:lastRenderedPageBreak/>
              <w:t xml:space="preserve"> </w:t>
            </w:r>
          </w:p>
        </w:tc>
        <w:tc>
          <w:tcPr>
            <w:tcW w:w="4131" w:type="dxa"/>
          </w:tcPr>
          <w:p w14:paraId="3A352712" w14:textId="56036C00" w:rsidR="004D3655" w:rsidRPr="00AC6B84" w:rsidRDefault="004D3655" w:rsidP="00A5789C">
            <w:pPr>
              <w:keepNext/>
              <w:adjustRightInd w:val="0"/>
              <w:spacing w:after="120"/>
              <w:jc w:val="both"/>
            </w:pPr>
          </w:p>
        </w:tc>
      </w:tr>
    </w:tbl>
    <w:p w14:paraId="65B5A829" w14:textId="77777777" w:rsidR="008473C4" w:rsidRPr="00AC6B84" w:rsidRDefault="008473C4" w:rsidP="008473C4">
      <w:pPr>
        <w:adjustRightInd w:val="0"/>
        <w:spacing w:after="120"/>
        <w:jc w:val="both"/>
      </w:pPr>
      <w:r>
        <w:t xml:space="preserve">       </w:t>
      </w:r>
      <w:r w:rsidRPr="00AC16A4">
        <w:rPr>
          <w:noProof/>
        </w:rPr>
        <mc:AlternateContent>
          <mc:Choice Requires="wpg">
            <w:drawing>
              <wp:inline distT="0" distB="0" distL="0" distR="0" wp14:anchorId="13FEC560" wp14:editId="2FE6BAE9">
                <wp:extent cx="5056220" cy="5223753"/>
                <wp:effectExtent l="12700" t="12700" r="0" b="8890"/>
                <wp:docPr id="33" name="Groupe 10"/>
                <wp:cNvGraphicFramePr/>
                <a:graphic xmlns:a="http://schemas.openxmlformats.org/drawingml/2006/main">
                  <a:graphicData uri="http://schemas.microsoft.com/office/word/2010/wordprocessingGroup">
                    <wpg:wgp>
                      <wpg:cNvGrpSpPr/>
                      <wpg:grpSpPr>
                        <a:xfrm>
                          <a:off x="0" y="0"/>
                          <a:ext cx="5056220" cy="5223753"/>
                          <a:chOff x="0" y="0"/>
                          <a:chExt cx="9713673" cy="8809859"/>
                        </a:xfrm>
                      </wpg:grpSpPr>
                      <wpg:grpSp>
                        <wpg:cNvPr id="34" name="Groupe 34"/>
                        <wpg:cNvGrpSpPr/>
                        <wpg:grpSpPr>
                          <a:xfrm>
                            <a:off x="0" y="0"/>
                            <a:ext cx="9369315" cy="8809859"/>
                            <a:chOff x="0" y="0"/>
                            <a:chExt cx="9369315" cy="8809859"/>
                          </a:xfrm>
                        </wpg:grpSpPr>
                        <pic:pic xmlns:pic="http://schemas.openxmlformats.org/drawingml/2006/picture">
                          <pic:nvPicPr>
                            <pic:cNvPr id="35" name="Image 35"/>
                            <pic:cNvPicPr>
                              <a:picLocks noChangeAspect="1"/>
                            </pic:cNvPicPr>
                          </pic:nvPicPr>
                          <pic:blipFill>
                            <a:blip r:embed="rId23"/>
                            <a:stretch>
                              <a:fillRect/>
                            </a:stretch>
                          </pic:blipFill>
                          <pic:spPr>
                            <a:xfrm>
                              <a:off x="0" y="0"/>
                              <a:ext cx="7366000" cy="3759200"/>
                            </a:xfrm>
                            <a:prstGeom prst="rect">
                              <a:avLst/>
                            </a:prstGeom>
                            <a:ln>
                              <a:solidFill>
                                <a:schemeClr val="accent1"/>
                              </a:solidFill>
                            </a:ln>
                          </pic:spPr>
                        </pic:pic>
                        <pic:pic xmlns:pic="http://schemas.openxmlformats.org/drawingml/2006/picture">
                          <pic:nvPicPr>
                            <pic:cNvPr id="36" name="Image 36"/>
                            <pic:cNvPicPr>
                              <a:picLocks noChangeAspect="1"/>
                            </pic:cNvPicPr>
                          </pic:nvPicPr>
                          <pic:blipFill>
                            <a:blip r:embed="rId24"/>
                            <a:stretch>
                              <a:fillRect/>
                            </a:stretch>
                          </pic:blipFill>
                          <pic:spPr>
                            <a:xfrm>
                              <a:off x="771415" y="3691759"/>
                              <a:ext cx="8597900" cy="5118100"/>
                            </a:xfrm>
                            <a:prstGeom prst="rect">
                              <a:avLst/>
                            </a:prstGeom>
                            <a:ln>
                              <a:solidFill>
                                <a:schemeClr val="accent1"/>
                              </a:solidFill>
                            </a:ln>
                          </pic:spPr>
                        </pic:pic>
                      </wpg:grpSp>
                      <wps:wsp>
                        <wps:cNvPr id="37" name="Rectangle 37"/>
                        <wps:cNvSpPr/>
                        <wps:spPr>
                          <a:xfrm>
                            <a:off x="7604330" y="118291"/>
                            <a:ext cx="2109343" cy="1145332"/>
                          </a:xfrm>
                          <a:prstGeom prst="rect">
                            <a:avLst/>
                          </a:prstGeom>
                        </wps:spPr>
                        <wps:txbx>
                          <w:txbxContent>
                            <w:p w14:paraId="5CEC91BE" w14:textId="77777777" w:rsidR="008473C4" w:rsidRPr="00327CEC" w:rsidRDefault="008473C4" w:rsidP="008473C4">
                              <w:pPr>
                                <w:pStyle w:val="NormalWeb"/>
                                <w:spacing w:before="0" w:beforeAutospacing="0" w:after="120" w:afterAutospacing="0"/>
                                <w:jc w:val="center"/>
                                <w:rPr>
                                  <w:rFonts w:cstheme="minorBidi"/>
                                  <w:color w:val="000000" w:themeColor="text1"/>
                                  <w:kern w:val="24"/>
                                  <w:szCs w:val="36"/>
                                </w:rPr>
                              </w:pPr>
                              <w:r w:rsidRPr="00327CEC">
                                <w:rPr>
                                  <w:rFonts w:cstheme="minorBidi"/>
                                  <w:color w:val="000000" w:themeColor="text1"/>
                                  <w:kern w:val="24"/>
                                  <w:szCs w:val="36"/>
                                </w:rPr>
                                <w:t xml:space="preserve">Modèle </w:t>
                              </w:r>
                              <w:r w:rsidRPr="00327CEC">
                                <w:t>principal</w:t>
                              </w:r>
                              <w:r w:rsidRPr="00327CEC">
                                <w:rPr>
                                  <w:rFonts w:cstheme="minorBidi"/>
                                  <w:color w:val="000000" w:themeColor="text1"/>
                                  <w:kern w:val="24"/>
                                </w:rPr>
                                <w:t xml:space="preserve"> </w:t>
                              </w:r>
                              <w:r>
                                <w:rPr>
                                  <w:rFonts w:cstheme="minorBidi"/>
                                  <w:color w:val="000000" w:themeColor="text1"/>
                                  <w:kern w:val="24"/>
                                  <w:szCs w:val="36"/>
                                </w:rPr>
                                <w:t>du scénario</w:t>
                              </w:r>
                            </w:p>
                          </w:txbxContent>
                        </wps:txbx>
                        <wps:bodyPr wrap="square">
                          <a:noAutofit/>
                        </wps:bodyPr>
                      </wps:wsp>
                      <wps:wsp>
                        <wps:cNvPr id="38" name="Rectangle 38"/>
                        <wps:cNvSpPr/>
                        <wps:spPr>
                          <a:xfrm>
                            <a:off x="7467663" y="2568413"/>
                            <a:ext cx="2003392" cy="761944"/>
                          </a:xfrm>
                          <a:prstGeom prst="rect">
                            <a:avLst/>
                          </a:prstGeom>
                        </wps:spPr>
                        <wps:txbx>
                          <w:txbxContent>
                            <w:p w14:paraId="68FC1DE0" w14:textId="77777777" w:rsidR="008473C4" w:rsidRPr="00327CEC" w:rsidRDefault="008473C4" w:rsidP="008473C4">
                              <w:pPr>
                                <w:pStyle w:val="NormalWeb"/>
                                <w:spacing w:before="0" w:beforeAutospacing="0" w:after="120" w:afterAutospacing="0"/>
                                <w:jc w:val="center"/>
                              </w:pPr>
                              <w:r>
                                <w:rPr>
                                  <w:rFonts w:cstheme="minorBidi"/>
                                  <w:color w:val="000000" w:themeColor="text1"/>
                                  <w:kern w:val="24"/>
                                </w:rPr>
                                <w:t>Sous-modèle de l’activité 2</w:t>
                              </w:r>
                            </w:p>
                          </w:txbxContent>
                        </wps:txbx>
                        <wps:bodyPr wrap="square">
                          <a:noAutofit/>
                        </wps:bodyPr>
                      </wps:wsp>
                      <wps:wsp>
                        <wps:cNvPr id="39" name="Flèche vers le bas 39"/>
                        <wps:cNvSpPr/>
                        <wps:spPr>
                          <a:xfrm>
                            <a:off x="8177737" y="3443850"/>
                            <a:ext cx="346841" cy="14750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0" name="Flèche vers la gauche 40"/>
                        <wps:cNvSpPr/>
                        <wps:spPr>
                          <a:xfrm>
                            <a:off x="7503510" y="500117"/>
                            <a:ext cx="220718" cy="283779"/>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xmlns:w16sdtdh="http://schemas.microsoft.com/office/word/2020/wordml/sdtdatahash" xmlns:w16="http://schemas.microsoft.com/office/word/2018/wordml" xmlns:w16cex="http://schemas.microsoft.com/office/word/2018/wordml/cex">
            <w:pict>
              <v:group w14:anchorId="13FEC560" id="Groupe 10" o:spid="_x0000_s1026" style="width:398.15pt;height:411.3pt;mso-position-horizontal-relative:char;mso-position-vertical-relative:line" coordsize="97136,88098"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&#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6+vv/8PT3&#10;/+/z9v/w9Pf/8/X4//Dw8v/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x8fH/9PX2//Dz9f/v8vT/8PP1//P09v/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r7/f/e5/H/yNfo/7nL4f+5y+H/ucvh/7nL4f+5y+H/u8zi/8vY6f/k6/T//f7///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z9vr/1uDt/8TT&#10;5f+5y+H/ucvh/7nL4f+5y+H/ucvh/77O4//T3uz/6/D3//j4+f/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19fb/6u/z/97n8f/J1+j/usvh/7nL4f+5y+H/ucvh/7nL4f+5y+H/ucvh/7nL&#10;4f+5y+H/ucvh/7nL4f+7zOL/ztrq/9bg7P/w8/b/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y/+7w8P/q7O//+fr9/+3y9//s8fb/&#10;7fL3//H1+f/p7O7/7O7w//Dw8v/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9vb2&#10;/+jt8v/Y4u7/xNPl/7nL4f+5y+H/ucvh/7nL4f+5y+H/ucvh/7nL4f+5y+H/ucvh/7nL4f+5y+H/&#10;wNDk/9Tf7P/h5+7/8PHy//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y/9nj7/+9zuL/ucvh/7nL4f+5y+H/ucvh&#10;/7nL4f+5y+H/ucvh/7nL4f+5y+H/ucvh/7nL4f+5y+H/ucvh/7nL4f+5y+H/usvh/73O4//i6fL/&#10;8vLz//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Pj5/+ft9P/S&#10;3ev/ytjo/8DQ5P+5y+H/ucvh/7nL4f+5y+H/ucvh/7zN4v/F1Ob/0Nzr/9ni7f/y9Pf/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7w8//K2Oj/u8zi/7nL4f+5y+H/ucvh/7nL4f+5y+H/ucvh/7nL4f+5&#10;y+H/ucvh/7nL4f+5y+H/ucvh/7nL4f+5y+H/ucvh/7rM4f/G1ef/8fX4//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y/+Pq8//G1ef/&#10;ucvh/7nL4f+5y+H/ucvh/7nL4f+5y+H/ucvh/7nL4f+5y+H/ucvh/7nL4f+5y+H/ucvh/7nL4f+5&#10;y+H/ucvh/7nL4f+5y+H/ucvh/7rM4f/M2en/4ujw//T19f/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y//L1+v/K2Oj/ucvh/7nL4f+5y+H/ucvh/7nL4f+5y+H/ucvh/7nL4f+5y+H/ucvh&#10;/7nL4f+5y+H/ucvh/77P4//h6fL/6u3w//Dw8f/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x8//e5vH/wNDk/7nL4f+5y+H/ucvh/7nL&#10;4f+5y+H/ucvh/7nL4f+5y+H/ucvh/7nL4f+5y+H/ucvh/7nL4f+5y+H/ucvh/7nL4f+5y+H/ucvh&#10;/7nL4f+7zOL/1N/s/+7x8//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U3+3/u83i/7nL4f+5y+H/ucvh/7nL4f+5y+H/ucvh/7nL4f+9zuP/0N3r/+ju&#10;9f/2+Pv/9ff6/+Lp8//N2un/uszh/7nL4f+5y+H/ucvh/7nL4f+5y+H/ucvh/7nL4f+/0OT/5uz0&#10;//Ly8v/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H0+P/M2en/vM3i/7nL4f+5y+H/ucvh/7nL4f+5y+H/&#10;ucvh/7nL4f+5y+H/ucvh/7nL4f+5y+H/ucvh/7nL4f+5y+H/ucvh/7nL4f/E0+b/2+X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r7fH/yNbn&#10;/7rL4f+5y+H/ucvh/7nL4f+5y+H/ucvh/7nL4f+5y+H/wNDk/9ji7v/s8ff/+Pr8//D0+f/b5PD/&#10;xtXm/7nL4f+5y+H/ucvh/7nL4f+5y+H/ucvh/7nL4f+6y+H/x9bn//f5+//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l6e//zdrq/7nL4f+5y+H/ucvh/7nL4f+5y+H/ucvh&#10;/7/Q5P/Q3Or/5u31//v8/f/////////////////////////////////4+vz/4uny/8zZ6f+8zeL/&#10;ucvh/7nL4f+5y+H/ucvh/7nL4f+8zeL/3OXw//Lz9f/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7w8P/l6/P/vc7j/7nL4f+5&#10;y+H/ucvh/7nL4f+5y+H/ucvh/7rM4f+/z+P/xNTm/8nX5//G1ef/wdHk/7zN4v+5y+H/ucvh/7nL&#10;4f+5y+H/ucvh/7nL4f+5y+H/1N/t//P2+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5env/8XU5v+5y+H/ucvh/7nL4f+5y+H/ucvh/7nL4f/E0+X/1+Ht/+3y+P//&#10;///////////////////////////////+/v//8vX5/9vk7//H1ef/uszh/7nL4f+5y+H/ucvh/7nL&#10;4f+5y+H/vs/j/+Xr8v/w8fH/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6u3w/8nX6P+5y+H/&#10;ucvh/7nL4f+5y+H/ucvh/7nL4f/R3ev/9Pf6//7+/v//////////////////////////////////&#10;/////////////////////P3+/+/z+P/I1uj/ucvh/7nL4f+5y+H/ucvh/7nL4f+6y+H/1N/t//P1&#10;9f/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1N7s/7zN4v+5y+H/ucvh/7nL4f+5y+H/ucvh/7nL4f/L2Oj/6O71//T3+v/7/P3/////&#10;//3+/v/3+fz/7/P4/9rj7/+/z+P/ucvh/7nL4f+5y+H/ucvh/7nL4f+6zOH/ydbo//P1+f/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fs8f+9zuP/ucvh/7nL4f+5y+H/ucvh/7nL&#10;4f+9zuP/3+fx//n6/P/+/v//////////////////////////////////////////////////////&#10;//r7/f/m7fT/vs/j/7nL4f+5y+H/ucvh/7nL4f+5y+H/vs/j/+jt9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T09f/v8fP/7O7x/+zu8f/s7vH/7O7x/+zu8f/s7vH/7O7x/+zu8f/s7vH/&#10;7O7x/+zu8f/s7vH/7O7x/+zu8f/s7vH/7O7x/+zu8f/s7vH/7O7x/+zu8f/s7vH/7O7x/+zu8f/s&#10;7vH/7O7x/+zu8f/s7vH/7O7x/+zu8f/s7vH/7O7x/+zu8f/s7vH/7O7x/+zu8f/s7vH/7O7x/+zu&#10;8f/t7/L/8/P0//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y9f/S3uz/ucvh/7nL4f+5y+H/ucvh/7rL4f/H1uf/6e/2////////////////////&#10;//////////////////////////////////////////////////////////////3+/v/h6PL/wdHk&#10;/7nL4f+5y+H/ucvh/7nL4f+8zeL/3+fx//f3+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7u7w/9Dc6v+5y+H/ucvh/7nL4f+5y+H/ucvh/73O4v/N2+n/&#10;7/P4//////////////////////////////////////////////////r8/f/c5fD/w9Pl/7nL4f+5&#10;y+H/ucvh/7nL4f+5y+H/wdHl/+zw9f/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q7fL/xdTm&#10;/7nL4f+5y+H/ucvh/7nL4f+8zeL/z9zq//L1+f//////////////////////////////////////&#10;///////////////////////////////////////////5+/z/1uDt/7zN4v+5y+H/ucvh/7nL4f+5&#10;y+H/v9Dk/+7y9//z8/P/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Ly8//l6fD/3OTv/9Le7P/N2ur/zdrq/83a6v/N&#10;2ur/zdrq/83a6v/N2ur/zdrq/83a6v/N2ur/zdrq/83a6v/N2ur/zdrq/83a6v/N2ur/zdrq/83a&#10;6v/N2ur/zdrq/83a6v/N2ur/zdrq/83a6v/N2ur/zdrq/83a6v/N2ur/zdrq/83a6v/N2ur/zdrq&#10;/83a6v/N2ur/zdrq/83a6v/N2ur/zdrq/9Dc6v/Y4u7/4uju//Dx8v/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19/j/zdrq/7nL4f+5y+H/ucvh/7nL4f+5y+H/1N/s&#10;//j6/P//////////////////////////////////////////////////////////////////////&#10;///////////////////////////w9Pn/xdTm/7nL4f+5y+H/ucvh/7nL4f+8zeL/4Ojy//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b5fD/u8zi/7nL4f+5&#10;y+H/ucvh/7nL4f/E0+X/7fL3//7+/v//////////////////////////////////////////////&#10;///////////////////4+vz/2OLu/7nL4f+5y+H/ucvh/7nL4f+5y+H/x9Xn//z8/f/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9vf5/8XT5v+5y+H/ucvh/7nL4f+5y+H/vM3i/+Lp8v/8/f7/////////////&#10;////////////////////////////////////////////////////////////////////////////&#10;///9/f7/5+71/73O4/+5y+H/ucvh/7nL4f+5y+H/v9Dj/+fs8f/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x8vP/3eXv/8TT&#10;5v+6zOH/ucvh/7nL4f+5y+H/ucvh/7nL4f+5y+H/ucvh/7nL4f+5y+H/ucvh/7nL4f+5y+H/ucvh&#10;/7nL4f+5y+H/ucvh/7nL4f+5y+H/ucvh/7nL4f+5y+H/ucvh/7nL4f+5y+H/ucvh/7nL4f+5y+H/&#10;ucvh/7nL4f+5y+H/ucvh/7nL4f+5y+H/ucvh/7nL4f+5y+H/ucvh/7nL4f+5y+H/ucvh/7rL4f/C&#10;0eX/2OHt/+3v8f/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9Pe7P+7zOL/&#10;ucvh/7nL4f+5y+H/uszi/9Le7P/+/v//////////////////////////////////////////////&#10;///////////////////////////////////////////////////////////////3+fv/xdTm/7nL&#10;4f+5y+H/ucvh/7nL4f+8zeL/6u/1//Ly8v/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y8vP/4eny/7rL4f+5y+H/ucvh/7nL4f+7zOL/1N/t//v8/f//////////////////////////&#10;////////////////////////////////////////////////////////////5+z1/8HQ5P+5y+H/&#10;ucvh/7nL4f+5y+H/y9jo//Hz9v/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w8f/L2en/ucvh/7nL4f+5y+H/ucvh/7zN&#10;4v/f5/H/////////////////////////////////////////////////////////////////////&#10;////////////////////////////////////////////6/D2/7/Q5P+5y+H/ucvh/7nL4f+5y+H/&#10;zdrq//Hy9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rt8f/K1+j/ucvh/7nL4f+5y+H/ucvh/7nL4f+5y+H/ucvh/7nL4f+5y+H/&#10;ucvh/7nL4f+5y+H/ucvh/7nL4f+5y+H/ucvh/7nL4f+5y+H/ucvh/7nL4f+5y+H/ucvh/7nL4f+5&#10;y+H/ucvh/7nL4f+5y+H/ucvh/7nL4f+5y+H/ucvh/7nL4f+5y+H/ucvh/7nL4f+5y+H/ucvh/7nL&#10;4f+5y+H/ucvh/7nL4f+5y+H/ucvh/7nL4f/D0uX/5Onu//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z9vn/wtLl/7nL4f+5y+H/ucvh/7nL4f/P2+r/+vv9////////////////////&#10;////////////////////////////////////////////////////////////////////////////&#10;///////////////////////z9vr/xdTm/7nL4f+5y+H/ucvh/7nL4f/P2+r/7vDz//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9/m7v++z+P/ucvh/7nL4f+5y+H/ucvh/9bg7f/9/v7/&#10;////////////////////////////////////////////////////////////////////////////&#10;////////////////////8fX5/7rM4v+5y+H/ucvh/7nL4f+5y+H/2ePv//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y8vL/4Ojx&#10;/7rM4f+5y+H/ucvh/7nL4f+7zOL/4eny////////////////////////////////////////////&#10;///////////////////////////////////////////////////////////////////////////+&#10;/v//5Ov0/7rM4f+5y+H/ucvh/7nL4f+6zOL/4unz//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6ezw/8nW6P+5y+H/ucvh/7vM4v+9&#10;zeL/ucvh/7nL4f+5y+H/ucvh/7nL4f+5y+H/ucvh/7nL4f+5y+H/ucvh/7nL4f+5y+H/ucvh/7nL&#10;4f+5y+H/ucvh/7nL4f+5y+H/ucvh/7nL4f+5y+H/ucvh/7nL4f+5y+H/ucvh/7nL4f+5y+H/ucvh&#10;/7nL4f+5y+H/ucvh/7nL4f+5y+H/ucvh/7nL4f+5y+H/ucvh/7vN4v+5y+H/ucvh/8HR5P/i5+3/&#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9PX1/9Tf7f+5y+H/ucvh/7nL4f+5y+H/vs/j&#10;//T3+v//////////////////////////////////////////////////////////////////////&#10;///////////////////////////////////////////////////////////k6/P/u8zi/7nL4f+5&#10;y+H/ucvh/7zN4v/r8fb/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4+Pn/zNnp/7nL4f+5&#10;y+H/ucvh/7rL4f/U3+z//v7/////////////////////////////////////////////////////&#10;////////////////////////////////////////////////////////6/D3/7/P4/+5y+H/ucvh&#10;/7nL4f+9zuP/8/b6//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7w8v/H1uf/ucvh/7nL4f+5y+H/ucvh/9Hd6//7/P3/////////////&#10;////////////////////////////////////////////////////////////////////////////&#10;///////////////////////////////////+////0t7s/7nL4f+5y+H/ucvh/7nL4f+/z+P/9/n6&#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p7PD/ydbo/7nL4f+5y+H/3OTv/+Po7f/F0+T/xdPk/8XT5P/F0+T/xdPk/8XT5P/F0+T/xdPk&#10;/8XT5P/F0+T/xdPk/8XT5P/F0+T/xdPk/8XT5P/F0+T/xdPk/8XT5P/F0+T/xdPk/8XT5P/F0+T/&#10;xdPk/8XT5P/F0+T/xdPk/8XT5P/F0+T/xdPk/8XT5P/F0+T/xdPk/8XT5P/F0+T/xdPk/8XT5P/F&#10;0+T/7fH3/7nL4f+5y+H/wdHk/+Ln7f/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s8fb/&#10;u8zi/7nL4f+5y+H/ucvh/7rL4f/r8Pb/////////////////////////////////////////////&#10;////////////////////////////////////////////////////////////////////////////&#10;//////////////39/v/O2+r/ucvh/7nL4f+5y+H/ucvh/8zZ6f/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Lq8v+5y+H/ucvh/7nL4f+5y+H/xdTm//j6/P//////////////////////////&#10;////////////////////////////////////////////////////////////////////////////&#10;////////////////2eLv/7nL4f+5y+H/ucvh/7nL4f/G1Ob/+vr7//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4urz/7rM4f+5y+H/ucvh/7nL&#10;4f+8zeL/8/b6////////////////////////////////////////////////////////////////&#10;///////////////////////////////////////////////////////////////////////7/P3/&#10;xdTm/7nL4f+5y+H/ucvh/7nL4f/X4e3/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ns8P/J1uj/ucvh/7nL4f/c5O//8PDw//Dw8P/w8PD/&#10;8PDw//Dw8P/w8PD/8PDw//Dw8P/w8PD/8PDw//Dw8P/w8PD/8PDw//Dw8P/w8PD/8PDw//Dw8P/w&#10;8PD/8PDw//Dw8P/w8PD/8PDw//Dw8P/w8PD/8PDw//Dw8P/w8PD/8PDw//Dw8P/w8PD/8PDw//Dw&#10;8P/w8PD/8PDw//Dw8P/w8PD/8PDw//Dw8P/v8/j/ucvh/7nL4f/B0eT/4uft//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vLy/8vY6P+5y+H/ucvh/7nL4f+5y+H/0d3r////////////////////&#10;////////////////////////////////////////////////////////////////////////////&#10;//////////////////////////////////////////////////j6/P+9zuP/ucvh/7nL4f+5y+H/&#10;ucvh//L1+f/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x8/b/w9Ll/7nL4f+5y+H/ucvh/7rL4f/q8Pb/&#10;////////////////////////////////////////////////////////////////////////////&#10;///////////////////////////////////////////////6/P3/xdTm/7nL4f+5y+H/ucvh/7rM&#10;4f/e5e7/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Hy8v/E1Ob/ucvh/7nL4f+5y+H/ucvh/9/o8v//////////////////////////////////////&#10;////////////////////////////////////////////////////////////////////////////&#10;///////////////////////////////l6/T/u8zi/7nL4f+5y+H/ucvh/8PS5f/x8/T/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6ezw/8nW6P+5&#10;y+H/ucvh/9zk7//w8PD/8PDw//Dw8P/w8PD/8PDw//Dw8P/w8PD/8PDw//Dw8P/w8PD/8PDw//Dw&#10;8P/w8PD/8PDw//Dw8P/w8PD/8PDw//Dw8P/w8PD/8PDw//Dw8P/w8PD/8PDw//Dw8P/w8PD/8PDw&#10;//Dw8P/w8PD/8PDw//Dw8P/w8PD/8PDw//Dw8P/w8PD/8PDw//Dw8P/w8PD/8PDw/+/z+P+5y+H/&#10;ucvh/8HR5P/i5+3/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t8PT/xNPl/7nL4f+5y+H/ucvh&#10;/77O4//q7/b/////////////////////////////////////////////////////////////////&#10;////////////////////////////////////////////////////////////////////////////&#10;/////////9fh7v+5y+H/ucvh/7nL4f+5y+H/0d3r//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9jh6/+7&#10;zOL/ucvh/7nL4f+5y+H/097s////////////////////////////////////////////////////&#10;////////////////////////////////////////////////////////////////////////////&#10;///////v8/j/uszh/7nL4f+5y+H/ucvh/9fi7v/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7PD1/7nL4f+5y+H/ucvh/7nL4f/E0+b//f3+////////&#10;////////////////////////////////////////////////////////////////////////////&#10;//////////////////////////////////////////////////////////////b4+//G1ef/ucvh&#10;/7nL4f+5y+H/vc7j/+Hn7v/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p7PD/ydbo/7nL4f+5y+H/3OTv//Dw8P/w8PD/8PDw//Dw8P/w8PD/8PDw&#10;//Dw8P/w8PD/8PDw//Dw8P/w8PD/8PDw//Dw8P/w8PD/8PDw//Dw8P/w8PD/8PDw//Dw8P/w8PD/&#10;8PDw//Dw8P/w8PD/8PDw//Dw8P/w8PD/8PDw//Dw8P/w8PD/8PDw//Dw8P/w8PD/8PDw//Dw8P/w&#10;8PD/8PDw//Dw8P/w8PD/7/P4/7nL4f+5y+H/wdHk/+Ln7f/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9vj7f++z+P/ucvh/7nL4f+5y+H/yNbn//r7/f//////////////////////////////////&#10;////////////////////////////////////////////////////////////////////////////&#10;////////////////////////////////////////7vL4/73O4/+5y+H/ucvh/7nL4f++z+P/8PHy&#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2OLu/7nL4f+5y+H/ucvh/73O4//w9Pn/////////////////////&#10;////////////////////////////////////////////////////////////////////////////&#10;//////////////////////////////////////v8/f/J1+j/ucvh/7nL4f+5y+H/xtXm/+7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4Oz/ucvh/7nL&#10;4f+5y+H/ucvh/97n8f//////////////////////////////////////////////////////////&#10;////////////////////////////////////////////////////////////////////////////&#10;/////////////////////9fh7v+5y+H/ucvh/7nL4f+6y+H/2eHr//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ns8P/J1uj/ucvh/7nL4f/c5O//&#10;8PDw//Dw8P/w8PD/8PDw//Dw8P/w8PD/8PDw//Dw8P/w8PD/8PDw//Dw8P/w8PD/8PDw//Dw8P/w&#10;8PD/8PDw//Dw8P/w8PD/8PDw//Dw8P/w8PD/8PDw//Dw8P/w8PD/8PDw//Dw8P/w8PD/8PDw//Dw&#10;8P/w8PD/8PDw//Dw8P/w8PD/8PDw//Dw8P/w8PD/8PDw//Dw8P/v8/j/ucvh/7nL4f/B0eT/4uft&#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z9ro/7rM4f+5y+H/ucvh/7nL4f/Z4+//////////&#10;////////////////////////////////////////////////////////////////////////////&#10;///////////////////////////////////////////////////////////////////////3+vz/&#10;yNbn/7nL4f+5y+H/ucvh/8DQ5P/w8/b/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I1uf/ucvh/7nL4f+5y+H/&#10;ytfo//z8/v//////////////////////////////////////////////////////////////////&#10;/////////////////////////////////////////////////////////////////////////9rk&#10;7/+5y+H/ucvh/7nL4f+7zOL/8PDy//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8jV5v+5y+H/ucvh/7nL4f+/z+P/7vL4////////////////////////////&#10;////////////////////////////////////////////////////////////////////////////&#10;////////////////////////////////////////////////////7fL4/7nL4f+5y+H/ucvh/7nL&#10;4f/W4O7/8PDx//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6ezw/8nW6P+5y+H/ucvh/9zk7//w8PD/8PDw//Dw8P/w8PD/8PDw//Dw8P/w8PD/8PDw//Dw&#10;8P/w8PD/8PDw//Dw8P/w8PD/8PDw//Dw8P/w8PD/8PDw//Dw8P/w8PD/8PDw//Dw8P/w8PD/8PDw&#10;//Dw8P/w8PD/8PDw//Dw8P/w8PD/8PDw//Dw8P/w8PD/8PDw//Dw8P/w8PD/8PDw//Dw8P/w8PD/&#10;8PDw/+/z+P+5y+H/ucvh/8HR5P/i5+3/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Ly8v/f5/H/ucvh&#10;/7nL4f+5y+H/ucvh/+3y9///////////////////////////////////////////////////////&#10;////////////////////////////////////////////////////////////////////////////&#10;//////////////////////////7+/v/Q3Ov/ucvh/7nL4f+5y+H/v8/j/+ft8//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7zN4v+5y+H/ucvh/7nL4f/c5fD/////////////////////////////////////////&#10;////////////////////////////////////////////////////////////////////////////&#10;////////////////////////////8PT5/7nL4f+5y+H/ucvh/7nL4f/u8/j/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19fb/xNTm/7nL4f+5y+H/ucvh/8bV5//3&#10;+fv/////////////////////////////////////////////////////////////////////////&#10;////////////////////////////////////////////////////////////////////////////&#10;///////8/f7/usvh/7nL4f+5y+H/ucvh/9Dd6//v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p7PD/ydbo/7nL4f+5y+H/3OTv//Dw8P/w8PD/8PDw&#10;//Dw8P/w8PD/8PDw//Dw8P/w8PD/8PDw//Dw8P/w8PD/8PDw//Dw8P/w8PD/8PDw//Dw8P/w8PD/&#10;8PDw//Dw8P/w8PD/8PDw//Dw8P/w8PD/8PDw//Dw8P/w8PD/8PDw//Dw8P/w8PD/8PDw//Dw8P/w&#10;8PD/8PDw//Dw8P/w8PD/8PDw//Dw8P/w8PD/7/P4/7nL4f+5y+H/wdHk/+Ln7f/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y/9zl8P+5y+H/ucvh/7nL4f+5y+H/9fj7////////////////////////&#10;////////////////////////////////////////////////////////////////////////////&#10;/////////////////////////////////////////////////////////////9Pf7P+5y+H/ucvh&#10;/7nL4f+/z+P/5+zz//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P0&#10;9f/E0+X/ucvh/7nL4f+5y+H/ytjo//v8/f//////////////////////////////////////////&#10;////////////////////////////////////////////////////////////////////////////&#10;//////////////////////////////////////7+//+9zuP/ucvh/7nL4f+5y+H/0Nzr/+/v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ns8P/J1uj/&#10;ucvh/7nL4f/c5O//8PDw//Dw8P/w8PD/8PDw//Dw8P/w8PD/8PDw//Dw8P/w8PD/8PDw//Dw8P/w&#10;8PD/8PDw//Dw8P/w8PD/8PDw//Dw8P/w8PD/8PDw//Dw8P/w8PD/8PDw//Dw8P/w8PD/8PDw//Dw&#10;8P/w8PD/8PDw//Dw8P/w8PD/8PDw//Dw8P/w8PD/8PDw//Dw8P/w8PD/8PDw//Dw8P/v8/j/ucvh&#10;/7nL4f/B0eT/4uft//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y8vL/3ufx/7nL4f+5y+H/ucvh/7nL&#10;4f/r8Pf/////////////////////////////////////////////////////////////////////&#10;////////////////////////////////////////////////////////////////////////////&#10;///////////6+/3/y9jp/7nL4f+5y+H/ucvh/8DQ5P/t8Pb/8PDw//Dw8P/q7O7/ztvq/5m00/+L&#10;qc3/qsDa/9vk7v/s7u//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b5+/+5y+H/&#10;ucvh/7nL4f+5y+H/9vj7////////////////////////////////////////////////////////&#10;/////////////////////////////////////////+/z+P96ncT/RXas/zZrpv82a6b/Nmum/1OA&#10;s/9qkr3/b5W//2+Vv/9vlb//b5W//2+Vv/9vlb//b5W//2+Vv/9vlb//b5W//2+Vv/9vlb//b5W/&#10;/2+Vv/9vlb//b5W//2+Vv/9vlb//b5W//1+JuP8/cqr/Nmum/zZrpv84bKf/WYW1/73O4v/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9fX2/8XU5v+5y+H/ucvh/7nL4f/G1Ob/9vj7////////////&#10;////////////////////////////////////////////////////////////////////////////&#10;////////////////////////////////////////////////////////////////////8/b6/7nL&#10;4f+5y+H/ucvh/7nL4f/U3+3/8PDx//Dw8P/v8PD/7O3u/73O4/+Sr9D/javN/77P4//p7O//7+/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6ezw/8nW6P+5y+H/ucvh/9zk7//w8PD/8PDw//Dw8P/w8PD/8PDw//Dw&#10;8P/w8PD/8PDw//Dw8P/w8PD/8PDw//Dw8P/w8PD/8PDw//Dw8P/w8PD/8PDw//Dw8P/w8PD/8PDw&#10;//Dw8P/w8PD/8PDw//Dw8P/w8PD/8PDw//Dw8P/w8PD/8PDw//Dw8P/w8PD/8PDw//Dw8P/w8PD/&#10;8PDw//Dw8P/w8PD/8PDw/+/z+P+5y+H/ucvh/8HR5P/i5+3/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R2+j/u8zi/7nL4f+5y+H/ucvh/9bh7v//////////////////////////////////////&#10;////////////////////////////////////////////////////////////////////////////&#10;//////////////////////////////////////////H0+f/A0OT/ucvh/7nL4f+5y+H/wtLl//b3&#10;+f/19/j/nrfU/2aNvf9Cc67/QnOu/0Jzrv9Cc67/SXix/3ibxf+swdr/8/T1//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ydbm/7nL4f+5&#10;y+H/ucvh/73O4//s8ff/////////////////////////////////////////////////////////&#10;////////////////////////////////////////////////////////////////////////////&#10;///////////////////////e5vH/ucvh/7nL4f+5y+H/ucvh/9vk8P/x8fH/5+vw/5621P9PfLP/&#10;QnOu/0Jzrv9Cc67/QnOu/098s/+Nqs3/2+Lr//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p7PD/ydbo/7nL4f+5y+H/3OTv&#10;//Dw8P/w8PD/8PDw//Dw8P/w8PD/8PDw//Dw8P/w8PD/8PDw//Dw8P/w8PD/8PDw//Dw8P/w8PD/&#10;8PDw//Dw8P/w8PD/8PDw//Dw8P/w8PD/8PDw//Dw8P/w8PD/8PDw//Dw8P/w8PD/8PDw//Dw8P/w&#10;8PD/8PDw//Dw8P/w8PD/8PDw//Dw8P/w8PD/8PDw//Dw8P/w8PD/7/P4/7nL4f+5y+H/wdHk/+Ln&#10;7f/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93l7v+/z+P/ucvh/7nL4f+5y+H/x9bn//n7/P//&#10;////////////////////////////////////////////////////////////////////////////&#10;////////////////////////////////////////////////////////////////////////3+fx&#10;/7nL4f+5y+H/ucvh/7nL4f/J1+j/7/P2/3WZxP9DdK//QnOu/0Jzrv9Cc67/QnOu/0Jzrv9Cc67/&#10;QnOu/0t6sv+5y+H/8vLy//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wNDk/7nL4f+5y+H/ucvh&#10;/9Tf7f//////////////////////////////////////////////////////////////////////&#10;//////////////////////////+Nq83/Nmum/zZrpv82a6b/4ejy//7+///+/v///v7///7+///+&#10;/v///v7///7+///+/v///v7///7+///+/v///v7///7+///+/v///v7///7+///+/v///v7///7+&#10;///+/v///v7///7+///+/v///v7///r7/f96ncT/Nmum/zZrpv83a6b/xdTk//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7/L1/8TU&#10;5v+5y+H/ucvh/7nL4f+8zuL/6O71////////////////////////////////////////////////&#10;////////////////////////////////////////////////////////////////////////////&#10;//////////////////////v8/f/C0uX/ucvh/7nL4f+5y+H/ucvh/+Tr9P+UsNH/RXWv/0Jzrv9C&#10;c67/QnOu/0Jzrv9Cc67/QnOu/0Jzrv9Cc67/QnOu/1OAtf++zuH/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97m8f+5y+H/ucvh/7nL4f+6zOH/6/D2////&#10;////////////////////////////////////////////////////////////////////////////&#10;////////////javN/zZrpv82a6b/Nmum//7+///+/v///v7///7+///+/v///v7///7+///+/v//&#10;/v7///7+///+/v///v7///7+///+/v///v7///7+///+/v///v7///7+///+/v///v7///7+///+&#10;/v///v7///7+///+/v//iqnL/zZrpv82a6b/N2um/8XU5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x9Pj/vM3i/7nL4f+5&#10;y+H/ucvh/7nL4f/i6fP/////////////////////////////////////////////////////////&#10;////////////////////////////////////////////////////////////////////////////&#10;/+nv9v+7zeL/ucvh/7nL4f+5y+H/uszi/+Xr9P+JqMz/QnOu/0Jzrv9Cc67/QnOu/0Jzrv9Cc67/&#10;QnOu/0Jzrv9Cc67/QnOu/0Jzrv9Cc67/QnOu/8XU5v/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3uXu&#10;/7zN4v+5y+H/ucvh/7nL4f/G1eb//Pz+////////////////////////////////////////////&#10;//////////////////////////////////////////+Nq83/Nmum/zZrpv82a6b//v7///7+///+&#10;/v///v7///7+///+/v///v7///7+///+/v///v7///7+///+/v///v7///7+///+/v///v7///7+&#10;///+/v///v7///7+///+/v///v7///7+///+/v///v7///7+//+Kqcv/Nmum/zZrpv83a6b/xdTk&#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Ly8v/a4+//ucvh/7nL4f+5y+H/ucvh/7vM4v/s8ff/////////////////////&#10;////////////////////////////////////////////////////////////////////////////&#10;///////////////////////////2+fv/xdTm/7nL4f+5y+H/ucvh/7nL4f/L2On/7vD1/2KLvP9C&#10;c67/QnOu/0Jzrv9Cc67/QnOu/0Jzrv9Cc67/QnOu/0Jzrv9Cc67/QnOu/0Jzrv9Cc67/n7jV//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T2+v/G1eb/ucvh/7nL4f+5y+H/&#10;ucvh/8fW5//y9vr/////////////////////////////////////////////////////////////&#10;////////////////////////////////////////////////////9Pf6/8zZ6f+5y+H/ucvh/7nL&#10;4f+5y+H/u83i/9/n8P/w8PD/cZbC/0Jzrv9Cc67/QnOu/0Jzrv9Cc67/QnOu/0Jzrv9Cc67/QnOu&#10;/0Jzrv9Cc67/QnOu/0Jzrv+xxd3/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9Pj/vc7i/7nL&#10;4f+5y+H/ucvh/77P4//t8vf/////////////////////////////////////////////////////&#10;////////////////////////////javN/zZrpv82a6b/Nmum//7+///+/v///v7///7+///+/v//&#10;/v7///7+///+/v///v7///7+///+/v///v7///7+///+/v///v7///7+///+/v///v7///7+///+&#10;/v///v7///7+///+/v///v7///7+///+/v//iqnL/zZrpv82a6b/N2um/8XU5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9vk7/+8zeL/ucvh/7nL4f+5y+H/ucvh/8HR5f/r8Pb/////////////////////////&#10;////////////////////////////////////////////////////////////////////////////&#10;/+rv9v/C0uX/ucvh/7nL4f+5y+H/ucvh/7nL4f/j6vP/8vLy//Dw8P+0x9//QnOu/0Jzrv9Cc67/&#10;QnOu/0Jzrv9Cc67/QnOu/0Jzrv9Cc67/QnOu/0Jzrv9Cc67/Un+1//T2+f/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Pj4/9rk7/+7zOL/ucvh/7nL4f+5y+H/ucvh&#10;/7vM4v/b5PD/9/n8////////////////////////////////////////////////////////////&#10;/////////////////v7+//P2+v/Z4+//vM3i/7nL4f+5y+H/ucvh/7nL4f+7zeL/0t7s//Dw8P/w&#10;8PD/8PDw/9vh6f9xlsL/Q3Ou/0Jzrv9Cc67/QnOu/0Jzrv9Cc67/QnOu/0Jzrv9Cc67/QnOu/058&#10;s/+4yu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7w9f/J1+j/ucvh/7nL4f+5&#10;y+H/ucvh/77O4//f6PH//v7/////////////////////////////////////////////////////&#10;/////////////42rzf82a6b/Nmum/zZrpv/+/v///v7///7+///+/v///v7///7+///+/v///v7/&#10;//7+///+/v///v7///7+///+/v///v7///7+///+/v///v7///7+///+/v///v7///7+///+/v//&#10;/v7///7+///+/v///v7//4qpy/82a6b/Nmum/zdrpv/F1OT/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9PT1/97m8f+7zOL/ucvh/7nL4f+5y+H/ucvh/7rM4f/D0uX/3+jy//r8/f//////////////////&#10;//////////////////////////////////////////j6/P/U3+3/wNDk/7nL4f+5y+H/ucvh/7nL&#10;4f+5y+H/ucvh/9fh7v/y9Pb/8PDw//Dw8P/w8PD/8PDw/8jV5v9YhLj/QnOu/0Jzrv9Cc67/QnOu&#10;/0Jzrv9Cc67/QnOu/0Jzrv9KebH/rsPc/+7u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fL0/9nj7/+9zeL/ucvh/7nL4f+5y+H/ucvh/7nL&#10;4f+5y+H/wdHk/9vk7//u8vj/9vn7//7+///////////////////8/f7/9Pf6/+rw9v/U3+3/u8zi&#10;/7nL4f+5y+H/ucvh/7nL4f+5y+H/ucvh/77P4//S3uz/+/v8//Dw8P/w8PD/8PDw//Dw8P/w8PD/&#10;8PDw/+Pq8v9+n8j/UX60/0Jzrv9Cc67/QnOu/0Jzrv9LerL/aZC//67C2//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rv9P/E0+b/ucvh/7nL4f+5y+H/&#10;ucvh/7nL4f+/z+P/0t3r/+vw9v/+/v7///////////////////////////////////////X4+/+D&#10;o8j/Nmum/zZrpv82a6b//v7///7+///+/v///v7///7+///+/v///v7///7+///+/v///v7///7+&#10;///+/v///v7///7+///+/v///v7///7+///+/v///v7///7+///+/v///v7///7+///+/v///v7/&#10;//7+//+Kqcv/Nmum/zZrpv83a6b/xdTk//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vP0&#10;/+7z+P/G1eb/ucvh/7nL4f+5y+H/ucvh/7nL4f+5y+H/ucvh/7vM4v/D0uX/y9jp/9ji7v/e5/H/&#10;1d/t/8nX6P/B0eT/uszh/7nL4f+5y+H/ucvh/7nL4f+5y+H/ucvh/7nL4f/C0uX/4Ojw//Dw8P/w&#10;8PD/8PDw//Dw8P/w8PD/8PDw//Dw8P/w8PD/8PDw/+3w8v+6yt3/t8rg/5ax0v+Tr9H/qsDa/8TT&#10;5f/k6e//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X4+v/K2Oj/uszh/7nL4f+5y+H/ucvh/7nL4f+5y+H/ucvh/7zN4v/W4O3/8vX5//j6&#10;/P/5+/3/9vj7/+Tr9P/I1uj/ucvh/2+Uv/82a6b/Nmum/zZrpv/+/v///v7///7+///+/v///v7/&#10;//7+///+/v///v7///7+///+/v///v7///7+///+/v///v7///7+///+/v///v7///7+///+/v//&#10;/v7///7+///+/v///v7///7+///+/v///v7//4qpy/82a6b/Nmum/zdrpv/F1OT/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ru8v/N2ur/vc7i/7nL4f+5y+H/ucvh/7nL4f+5&#10;y+H/ucvh/7nL4f+5y+H/ucvh/7nL4f+5y+H/ucvh/7nL4f+5y+H/ucvh/7nL4f+5y+H/ucvh/7nL&#10;4f+/z+P/zNnp//b4+v/w8PD/8PDw/+rs7v/J1eL/scLZ/77P4/+ovtr/orrX/6K61/+iutf/orrX&#10;/6K61/+iutf/orrX/7PH3/+6zOL/uszi/7rM4v+6zOL/uszi/7rM4v+6zOL/uszi/7vM4v+/z+P/&#10;x9Ph/+zu8f/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Lz9f/W4e3/usvh/7nL4f+5y+H/ucvh&#10;/7nL4f+5y+H/ucvh/7nL4f+5y+H/v8/j/8LR5f+8zeL/ucvh/7nL4f+5y+H/b5S//zZrpv82a6b/&#10;Nmum//7+///+/v///v7///7+///+/v///v7///7+///+/v///v7///7+///+/v///v7///7+///+&#10;/v///v7///7+///+/v///v7///7+///+/v///v7///7+///+/v///v7///7+///+/v//iqnL/zZr&#10;pv82a6b/N2um/8XU5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Hy&#10;9P/c4+3/ztvq/7vM4v+5y+H/ucvh/7nL4f+5y+H/ucvh/7nL4f+5y+H/ucvh/7nL4f+5y+H/ucvh&#10;/7nL4f+5y+H/ucvh/7nL4f+9zuP/1uHu/+Lo7//w8PD/8PDw//Dw8P/w8PD/jqvO/1eDt/9Cc67/&#10;QnOu/0Jzrv9Cc67/QnOu/0Jzrv9Cc67/QnOu/0Jzrv9Cc67/QnOu/0Jzrv9Cc67/QnOu/0Jzrv9C&#10;c67/QnOu/0Jzrv9Cc67/QnOu/0N0rv9Wgbb/g6PK/97l7f/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r8Pb/xtTm/7vN4v+5y+H/ucvh/7nL4f+5y+H/ucvh/7nL4f+5y+H/ucvh/7nL4f+5&#10;y+H/ucvh/7nL4f9vlL//Nmum/zZrpv82a6b//v7///7+///+/v///v7///7+///+/v///v7///7+&#10;///+/v///v7///7+///+/v///v7///7+///+/v///v7///7+///+/v///v7///7+///+/v///v7/&#10;//7+///+/v///v7///7+//+Kqcv/Nmum/zZrpv83a6b/xdTk//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u8PL/3eTt/9Hd6/+6zOL/ucvh/7nL&#10;4f+5y+H/ucvh/7nL4f+5y+H/ucvh/7nL4f+5y+H/ucvh/2+Uv/82a6b/Nmum/zZrpv/+/v///v7/&#10;//7+///+/v///v7///7+///+/v///v7///7+///+/v///v7///7+///+/v///v7///7+///+/v//&#10;/v7///7+///+/v///v7///7+///+/v///v7///7+///+/v///v7//4qpy/82a6b/Nmum/zdrpv/F&#10;1OT/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r7/P/d5vD/wdHk/8fW5//E0+X/wdHk/8HR5P/C0eX/xdTm/8rY6P/Q3Or/&#10;hKTJ/zZrpv82a6b/Nmum//7+///+/v///v7///7+///+/v///v7///7+///+/v///v7///7+///+&#10;/v///v7///7+///+/v///v7///7+///+/v///v7///7+///+/v///v7///7+///+/v///v7///7+&#10;///+/v//iqnL/zZrpv82a6b/N2um/8XU5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z/+vu8P/n&#10;6u//5+rv/+jr8P/s7vH/8vP0//Dw8P+Nq83/Nmum/zZrpv82a6b/5+31//7+///+/v///v7///7+&#10;///+/v///v7///7+///+/v///v7///7+///+/v///v7///7+///+/v///v7///7+///+/v///v7/&#10;//7+///+/v///v7///7+///+/v///v7///v8/v9+oMb/Nmum/zZrpv83a6b/xdTk//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5iz0v82a6b/Nmum&#10;/zZrpv9mj7v/1N/s//P2+v/+/v///v7///7+///+/v///v7///7+///+/v///v7///7+///+/v//&#10;/v7///7+///+/v///v7///7+///+/v///v7///7+///+/v///v7///z8/v/m7PT/rMLa/0Byqv82&#10;a6b/Nmum/zhspv/S3en/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yNXk/059sP82a6b/Nmum/zdrpv9Bc6v/S3qv/099sf9PfbH/T32x/099sf9P&#10;fbH/T32x/099sf9PfbH/T32x/099sf9PfbH/T32x/099sf9PfbH/T32x/099sf9PfbH/T32x/099&#10;sf9PfbH/Tn2x/0Z3rf84baf/Nmum/zZrpv83bKb/pr7Y/+7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&#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&#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&#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729vf8BAQH/AQEB/wEBAf8BAQH/AQEB&#10;/wEBAf8BAQH/AQEB/7e3t//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vb29/wAAAP8AAAD/KSkp/y0tLf8tLS3/LS0t/y0tLf8tLS3/vLy8//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9vb3/AAAA/wAAAP/V1dX/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729vf8AAAD/AAAA&#10;/9XV1f/w8PD/8PDw//Dw8P/w8PD/8PDw//Dw8P/w8PD/8PDw//Dw8P/p6en/w8PD/7CwsP/X19f/&#10;8PDw//Dw8P/w8PD/8PDw//Dw8P/u7u7/4eHh/+Hh4f/w8PD/8PDw/9jY2P+rq6v/7Ozs/+zs7P/h&#10;4eH/4uLi//Dw8P/w8PD/8PDw//Dw8P/t7e3/4eHh/+Tk5P/w8PD/8PDw/+7u7v/h4eH/4eHh//Dw&#10;8P/w8PD/5eXl/7Kysv/d3d3/8PDw//Dw8P/w8PD/8PDw/83Nzf+urq7/2NjY//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9vb3/AAAA/wAAAP/V1dX/8PDw//Dw&#10;8P/w8PD/8PDw//Dw8P/w8PD/7+/v/zk5Of8AAAD/DAwM/2RkZP95eXn/PT09/wAAAP8BAQH/pKSk&#10;//Dw8P/w8PD/y8vL/wAAAP8AAAD/LCws/wAAAP8gICD/PT09/+fn5/+urq7/AAAA/xEREf/w8PD/&#10;8PDw//Dw8P/w8PD/lJSU/wAAAP8rKyv/8PDw//Dw8P/Ly8v/AAAA/wAAAP85OTn/AAAA/ykpKf8y&#10;MjL/AAAA/wAAAP9sbGz/ERER/wQEBP8+Pj7/FhYW/wAAAP8eHh7/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n5+f/xMTE/8vLy//r6+v/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qqqr/AQEB/wEBAf+Ojo7/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5+fn/8TExP/Ly8v/6+vr//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0pKSv8AAAD/AAAA/zAwMP/w8PD/8PDw//Dw8P/w&#10;8PD/8PDw//Dw8P/w8PD/8PDw//Dw8P/w8PD/8PDw//Dw8P/w8PD/8PDw//Dw8P/w8PD/8PDw//Dw&#10;8P/w8PD/8PDw//Dw8P/w8PD/8PDw//Dw8P/w8PD/8PDw//Dw8P/w8PD/8PDw//Dw8P/w8PD/8PDw&#10;//Dw8P/w8PD/8PDw//Dw8P/w8PD/8PDw//Dw8P/w8PD/8PDw//Dw8P/w8PD/3Nzc/8fHx//v7+//&#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Y2Nj/BAQE/wAA&#10;AP8AAAD/AAAA/8PDw//w8PD/8PDw//Dw8P/w8PD/8PDw//Dw8P/w8PD/8PDw//Dw8P/w8PD/8PDw&#10;//Dw8P/w8PD/8PDw//Dw8P/w8PD/8PDw//Dw8P/w8PD/8PDw//Dw8P/w8PD/8PDw//Dw8P/w8PD/&#10;8PDw//Dw8P/w8PD/8PDw//Dw8P/w8PD/8PDw//Dw8P/w8PD/8PDw//Dw8P/w8PD/8PDw//Dw8P/w&#10;8PD/8PDw/97e3v8AAAD/AAAA/9LS0v/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vb29/wAAAP8AAAD/Jycn/yYmJv8PDw//AAAA/wAAAP8AAAD/paWl//Dw8P/w8PD/8PDw&#10;//Dw8P/w8PD/8PDw//Dw8P/w8PD/8PDw//Dw8P/w8PD/8PDw//Dw8P/w8PD/8PDw//Dw8P/w8PD/&#10;8PDw//Dw8P/w8PD/8PDw//Dw8P/w8PD/V1dX/wAAAP9QUF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1ZWVv8AAAD/nJyc//Dw8P/w8PD/8PDw//Dw&#10;8P/w8PD/8PDw//Dw8P/w8PD/8PDw//Dw8P/w8PD/8PDw//Dw8P/w8PD/8PDw//Dw8P/w8PD/8PDw&#10;//Dw8P/w8PD/8PDw//Dw8P/w8PD/8PDw/+/v7/9ISEj/AAAA/6ysr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3x8fP8AAAD/ICAg/wcHB/8AAAD/ZWVl//Dw8P/w8PD/8PDw//Dw8P/w8PD/&#10;8PDw//Dw8P/w8PD/4eHh/7Ozs//Hx8f/7u7u/+3t7f/h4eH/4eHh//Dw8P/w8PD/8PDw//Dw8P/w&#10;8PD/4eHh/7Kysv+/v7//6enp//Dw8P/w8PD/8PDw//Dw8P/w8PD/7u7u/+Hh4f/h4eH/8PDw//Dw&#10;8P/o6Oj/tbW1/8PDw//s7Oz/8PDw//Dw8P/p6en/0NDQ/wAAAP8AAAD/xcXF/+Hh4f/i4uL/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729vf8AAAD/&#10;AAAA/ycnJ/8mJib/Dw8P/wAAAP8AAAD/AAAA/6Wlpf/w8PD/8PDw//Dw8P/w8PD/8PDw//Dw8P/w&#10;8PD/8PDw//Dw8P/w8PD/8PDw//Dw8P/w8PD/8PDw//Dw8P/w8PD/8PDw//Dw8P/w8PD/8PDw//Dw&#10;8P/w8PD/8PDw/1dXV/8AAAD/UFBQ//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9vb3/AAAA/wAAAP/Z2dn/8PDw//Dw8P+qqqr/&#10;AQEB/wAAAP8rKyv/8PDw//Dw8P/w8PD/8PDw//Dw8P/w8PD/8PDw//Dw8P/w8PD/8PDw//Dw8P/w&#10;8PD/8PDw//Dw8P/w8PD/8PDw//Dw8P/w8PD/8PDw//Dw8P/w8PD/8PDw//Dw8P85OTn/AAAA/39/&#10;f//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pqan/AAAA&#10;/1BQUP/w8PD/8PDw//Dw8P/w8PD/8PDw//Dw8P/w8PD/8PDw//Dw8P/w8PD/8PDw//Dw8P/w8PD/&#10;8PDw//Dw8P/w8PD/8PDw//Dw8P/w8PD/8PDw//Dw8P/w8PD/8PDw//Dw8P/w8PD/8PDw/97e3v8L&#10;Cwv/Gxsb/+Pj4//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u7u7/Hh4e/wAAAP+SkpL/U1NT/wAAAP8P&#10;Dw//6Ojo//Dw8P/w8PD/8PDw//Dw8P/w8PD/4+Pj/05OTv8BAQH/AAAA/wAAAP8XFxf/goKC/wAA&#10;AP8AAAD/7+/v//Dw8P/w8PD/5ubm/1RUVP8BAQH/AAAA/wAAAP8LCwv/oqKi//Dw8P/w8PD/8PDw&#10;//Dw8P/Ly8v/AAAA/wAAAP/g4OD/Wlpa/wgICP8AAAD/AAAA/y8vL//Z2dn/8PDw/4mJif8AAAD/&#10;AAAA/wAAAP8AAAD/AAAA/wkJCf/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vb29/wAAAP8AAAD/2dnZ//Dw8P/w8PD/qqqq/wEBAf8AAAD/Kysr//Dw&#10;8P/w8PD/8PDw//Dw8P/w8PD/8PDw//Dw8P/w8PD/8PDw//Dw8P/w8PD/8PDw//Dw8P/w8PD/8PDw&#10;//Dw8P/w8PD/8PDw//Dw8P/w8PD/8PDw//Dw8P/w8PD/OTk5/wAAAP9/f3//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66u&#10;rv8AAAD/DAwM/+Xl5f+ysrL/AAAA/wAAAP+ZmZn/8PDw//Dw8P/w8PD/8PDw/+3t7f8uLi7/AAAA&#10;/w0NDf9oaGj/cHBw/yoqKv8AAAD/AAAA/wAAAP/v7+//8PDw/+/v7/81NTX/AAAA/xAQEP9kZGT/&#10;MDAw/wAAAP8BAQH/wcHB//Dw8P/w8PD/8PDw/8vLy/8AAAD/AAAA/z8/P/8AAAD/ERER/zAwMP8A&#10;AAD/AAAA/1xcXP/w8PD/tLS0/0pKSv8AAAD/AAAA/0lJSf9VVVX/W1tb//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&#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Tk5O/wAAAP9gYGD/8PDw/+/v7/8hISH/AAAA/zs7O//w8PD/&#10;8PDw//Dw8P/w8PD/kpKS/wAAAP8FBQX/w8PD//Dw8P/w8PD/7Ozs/2hoaP8AAAD/AAAA/+/v7//w&#10;8PD/mJiY/wAAAP8ODg7/5eXl//Dw8P/w8PD/VlZW/wAAAP9RUVH/8PDw//Dw8P/w8PD/y8vL/wAA&#10;AP8AAAD/AAAA/4GBgf/r6+v/8PDw/2lpaf8AAAD/ISEh//Dw8P/w8PD/3t7e/wAAAP8AAAD/0tLS&#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9ra2v8FBQX/AAAA/8DAwP/w&#10;8PD/8PDw/39/f/8AAAD/AAAA/87Ozv/w8PD/8PDw//Dw8P87Ozv/AAAA/1VVVf/w8PD/8PDw//Dw&#10;8P/w8PD/v7+//wAAAP8AAAD/7+/v//Dw8P89PT3/AAAA/1lZWf/w8PD/8PDw//Dw8P+Xl5f/AAAA&#10;/xsbG//w8PD/8PDw//Dw8P/Ly8v/AAAA/wAAAP94eHj/8PDw//Dw8P/w8PD/np6e/wAAAP8PDw//&#10;8PDw//Dw8P/e3t7/AAAA/wAAAP/S0tL/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gICA/wAAAP8uLi7/8PDw//Dw8P/w8PD/2dnZ/wQEBP8AAAD/cXFx//Dw8P/w8PD/8PDw&#10;/xgYGP8AAAD/iYmJ//Dw8P/w8PD/8PDw//Dw8P+/v7//AAAA/wAAAP/v7+//8PDw/xkZGf8AAAD/&#10;Dw8P/ysrK/8rKyv/Kysr/yAgIP8AAAD/AwMD/+zs7P/w8PD/8PDw/8vLy/8AAAD/AAAA/+bm5v/w&#10;8PD/8PDw//Dw8P+xsbH/AAAA/w8PD//w8PD/8PDw/97e3v8AAAD/AAAA/9LS0v/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srKy/wAAAP8D&#10;AwP/FRUV/xUVFf8VFRX/FRUV/xUVFf8SEhL/AAAA/wAAAP+mpqb/8PDw//Dw8P8cHBz/AAAA/4SE&#10;hP/w8PD/8PDw//Dw8P/w8PD/v7+//wAAAP8AAAD/7+/v//Dw8P8jIyP/AAAA/4mJif/w8PD/8PDw&#10;//Dw8P/w8PD/8PDw//Dw8P/w8PD/8PDw//Dw8P/Ly8v/AAAA/wAAAP/m5ub/8PDw//Dw8P/w8PD/&#10;sbGx/wAAAP8PDw//8PDw//Dw8P/e3t7/AAAA/wAAAP/S0tL/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3d3d/wcHB/8AAAD/urq6//Dw8P/w8PD/&#10;8PDw//Dw8P/w8PD/8PDw/3d3d/8AAAD/AwMD/9fX1//w8PD/qamp/wAAAP8AAAD/V1dX/6mpqf+F&#10;hYX/KCgo/wAAAP8AAAD/AgIC//Dw8P/w8PD/ubm5/wEBAf8AAAD/hYWF//Dw8P/w8PD/8PDw//Dw&#10;8P/h4eH/8PDw//Dw8P/w8PD/y8vL/wAAAP8AAAD/5ubm//Dw8P/w8PD/8PDw/7Gxsf8AAAD/Dw8P&#10;//Dw8P/w8PD/7Ozs/wUFBf8AAAD/h4eH//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F&#10;hYX/AAAA/ykpKf/w8PD/8PDw//Dw8P/w8PD/8PDw//Dw8P/w8PD/09PT/wICAv8AAAD/fHx8//Dw&#10;8P/w8PD/XV1d/wAAAP8AAAD/AAAA/wAAAP8JCQn/jY2N/wAAAP8JCQn/8PDw//Dw8P/w8PD/a2tr&#10;/wAAAP8AAAD/MzMz/2BgYP9WVlb/ISEh/wAAAP/s7Oz/8PDw//Dw8P/Ly8v/AAAA/wAAAP/m5ub/&#10;8PDw//Dw8P/w8PD/sbGx/wAAAP8PDw//8PDw//Dw8P/w8PD/Ozs7/wAAAP8ICAj/VlZW/35+fv/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39/f/8AAAD/NjY2//Dw8P/w8PD/8PDw//Dw8P/w8PD/8PDw/9zc&#10;3P+6urr/2dnZ//Dw8P/w8PD/8PDw//Dw8P/w8PD/8PDw//Dw8P/w8PD/8PDw//Dw8P/w8PD/8PDw&#10;//Dw8P/w8PD/8PDw//Dw8P/w8PD/8PDw//Dw8P/t7e3/y8vL/8DAwP/h4eH/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uLi4/+zs7P/w8PD/8PDw//Dw8P/MzMz/EhIS/wAAAP+QkJ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zs7P8EBAT/FBQU/0xMTP9jY2P/&#10;SUlJ/wcHB/8AAAD/ISEh/+vr6//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Li4v84ODj/CQkJ/+3t7f/w8PD/8PDw&#10;//Dw8P/w8PD/8PDw//Dw8P/w8PD/8PDw//Dw8P/w8PD/8PDw//Dw8P/w8PD/8PDw//Dw8P/w8PD/&#10;8PDw//Dw8P/w8PD/8PDw//Dw8P/w8PD/8PDw/6CgoP8AAAD/gICA//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5eXl/0lJSf8iIiL/AwMD/wAAAP8AAAD/EhIS/2NjY//i4uL/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jo6P9TU1P/7e3t//Dw8P/w8PD/8PDw//Dw8P/w8PD/8PDw//Dw8P/w8PD/8PDw//Dw8P/w&#10;8PD/8PDw//Dw8P/w8PD/8PDw//Dw8P/w8PD/8PDw//Dw8P/w8PD/8PDw//Dw8P/w8PD/oqKi/5aW&#10;lv/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p6en/zMzM/+Dg4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s7Oz/6enp&#10;/+/v7//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r6+v/6enp/+zs7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v7//Z2dn/29vb//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7+/v/52dnf+oqKj/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3t7f+4uLj/mZmZ/7S0tP/t7e3/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xMTE/5mZmf/Pz8//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g4OD/mZmZ/729vf/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7u7v/mZmZ/7Kysv/t7e3/&#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v7/+ioqL/np6e/+3t7f/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8bGxv+ZmZn/1tb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7u7v/mZmZ/7CwsP/s7Oz/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AwMD/BQUF/woKCv/v7+//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o6Oj/wMDA/6SkpP+p&#10;qan/zMzM//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z8/P/5mZmf/ExMT/&#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srKy/5mZmf/r6+v/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7u7v/mZmZ/7CwsP/t7e3/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7+/v/8AAAD/AAAA/+/v7//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q6ur/WFhY/wwMDP8AAAD/AAAA/wAAAP8AAAD/ODg4/8jIy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v7/+lpaX/np6e/+vr6//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3t7f+cnJz/rKys//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7u7v/mZmZ/7Kysv/s7Oz/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v7+//wAAAP8AAAD/7+/v//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Pj4/8AAAD/FxcX/2RkZP+Hh4f/Tk5O/wgICP8AAAD/&#10;Gxsb/+Dg4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0tLS/5mZmf/CwsL/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3Nzc/5mZmf/ExMT/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7u7v/mZmZ/6ysrP/t7e3/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v7//AAAA/wAAAP/v7+//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7Ozs/5iYmP/p&#10;6en/8PDw//Dw8P/w8PD/uLi4/wAAAP8AAAD/iIiI//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ExMP/&#10;tbW1/+jo5//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BwcH/mZmZ/9fX1//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O//&#10;8PDv//Dw7//w8O//8PDv//Dw7//w8O//8PDv//Dw7//w8O//8PDv//Dw7//w8O//8PDv//Dw7//w&#10;8O//8PDv//Dw7//w8O//8PDv//Dw7//w8O//8PDv//Dw7//w8O//8PDv//Dw7//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6ur&#10;q/+enp7/7+/v//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7//w8O//8PDv//Dw7//w8O//8PDv//Dw7//w8O//8PDv//Dw&#10;7//w8O//8PDv//Dw7//w8O//8PDv//Dw7//w8O//8PDv//Dw7//w8O//8PDv//Dw7//w8O//8PDv&#10;//Dw7//w8O//8PDv//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r6+v/mpqa/7Cws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v//Dw7//w8O//8PDv&#10;//Dw7//w8O//8PDv//Dw7//w8O//8PDv//Dw7//w8O//8PDv//Dw7//w8O//8PDv//Dw7//w8O//&#10;8PDv//Dw7//w8O//8PDv//Dw7//w8O//8PDv//Dw7//w8O//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8/Pz/+ZmZn/ysrK//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O//8PDv//Dw7//w8O//8PDv//Dw7//w8O//8PDv//Dw7//w8O//8PDv//Dw7//w&#10;8O//8PDv//Dw7//w8O//8PDv//Dw7//w8O//8PDv//Dw7//w8O//8PDv//Dw7//w8O//8PDv//Dw&#10;7//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yMjH/6urq//i4uL/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7//w8O//8PDv//Dw7//w8O//8PDv//Dw&#10;7//w8O//8PDv//Dw7//w8O//8PDv//Dw7//w8O//8PDv//Dw7//w8O//8PDv//Dw7//w8O//8PDv&#10;//Dw7//w8O//8PDv//Dw7//w8O//8PDv//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O//8PDv//Dw7//w8O//8PDv//Dw7//w8O//8PDv//Dw7//w8O//8PDv&#10;//Dw7//w8O//8PDv//Dw7//w8O//8PDv//Dw7//w8O//8PDv//Dw7//w8O//8PDv//Dw7//w8O//&#10;8PDv//Dw7//w8O//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v&#10;//Dw7//w8O//8PDv//Dw7//w8O//8PDv//Dw7/+9vbz/AQEB/wEBAf8BAQH/AQEB/wMDA/8eHh7/&#10;T09P/8PDwv/w8O//8PDv//Dw7//w8O//8PDv//Dw7//w8O//8PDv//Dw7//w8O//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7//w8O//8PDv//Dw7//w8O//&#10;8PDv//Dw7//w8O//8PDv//Dw7//w8O//8PDv//Dw7//w8O//8PDv//Dw7//w8O//8PDv//Dw7//w&#10;8O//8PDv//Dw7//w8O//8PDv//Dw7//w8O//8PDv//Dw7//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O//8PDv//Dw7//w8O//8PDv//Dw7//w8O//8PDv/729vP8A&#10;AAD/AAAA/ycnJ/8mJib/DAwM/wAAAP8AAAD/BwcH/8TEw//w8O//8PDv//Dw7//w8O//8PDv//Dw&#10;7//w8O//8PDv//Dw7//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v//Dw7//w8O//8PDv//Dw7//w8O//8PDv//Dw7//w8O//8PDv//Dw7//w8O//8PDv//Dw&#10;7//w8O//8PDv//Dw7//w8O//8PDv//Dw7//w8O//8PDv//Dw7//w8O//8PDv//Dw7//w8O//8PDv&#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7//w8O//8PDv//Dw&#10;7//w8O//8PDv//Dw7//w8O//vb28/wAAAP8AAAD/2dnZ//Dw7//t7ez/mpqa/wUFBf8AAAD/UFBQ&#10;//Dw7//w8O//8PDv//Dw7//w8O//8PDv//Dw7//w8O//8PDv//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7//w8O//8PDv//Dw7//w8O//8PDv//Dw7//w8O//8PDv//Dw7//w8O//8PDv//Dw&#10;7//w8O//8PDv//Dw7//w8O//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O//8PDv//Dw7//w8O//8PDv//Dw7//w8O//8PDv&#10;//Dw7//w8O//8PDv//Dw7//w8O//8PDv//Dw7//w8O//8PDv//Dw7//w8O//8PDv//Dw7//w8O//&#10;8PDv//Dw7//w8O//8PDv//Dw7//w8O//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v//Dw7//w8O//8PDv//Dw7//w8O//8PDv//Dw7/+9vbz/AAAA/wAAAP/Z2dn/&#10;8PDv//Dw7//w8O//VlZV/wAAAP8nJyf/8PDv//Dw7//w8O//8PDv//Dw7//w8O//8PDv//Dw7//w&#10;8O//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v//Dw7//w8O//8PDv//Dw7//w8O//8PDv&#10;//Dw7//w8O//8PDv//Dw7//w8O//8PDv//Dw7//w8O//8PDv//Dw7//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7//w8O//&#10;8PDv//Dw7//w8O//8PDv//Dw7//w8O//8PDv//Dw7//w8O//8PDv//Dw7//w8O//8PDv//Dw7//w&#10;8O//8PDv//Dw7//w8O//8PDv//Dw7//w8O//8PDv//Dw7//w8O//8PDv//Dw7//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O//8PDv//Dw7//w8O//8PDv//Dw7//w&#10;8O//8PDv/729vP8AAAD/AAAA/9nZ2f/w8O//8PDv//Dw7/9YWFj/AAAA/zU1Nf/w8O//8PDv//Dw&#10;7//w8O//8PDv//Dw7//w8O//8PDv//Dw7//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O//&#10;8PDv//Dw7//w8O//8PDv//Dw7//w8O//8PDv/729vP8BAQH/AQEB/wEBAf8BAQH/AwMD/x4eHv9P&#10;T0//w8PC//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v//Dw7//w8O//8PDv//Dw7//w8O//8PDv//Dw7/+9vbz/AQEB/wEB&#10;Af8BAQH/AQEB/wMDA/8eHh7/T09P/8PDwv/w8O//8PDv//Dw7//w8O//8PDv//Dw7//w8O//8PDv&#10;//Dw7//w8O//8PDv//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7//w8O//8PDv//Dw7//w8O//8PDv//Dw7//w8O//vb28/wAAAP8AAAD/2dnZ//Dw7//w8O//29va&#10;/xYWFv8AAAD/aWlp//Dw7//w8O//8PDv//Dw7//w8O//8PDv//Dw7//w8O//8PDv//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O//8PDv//Dw7//w8O//8PDv&#10;//Dw7//w8O//8PDv/729vP8AAAD/AAAA/ycnJ/8mJib/DAwM/wAAAP8AAAD/BwcH/8TEw//w8O//&#10;8PDv//Dw7//w8O//8PDv//Dw7//w8O//8PDv//Dw7//w8O//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v//Dw7//w8O//8PDv//Dw7//w8O//8PDv//Dw7/+9vbz/&#10;AAAA/wAAAP/MzMv/zMzL/5mZmf8nJyf/AAAA/xUVFf/c3Nv/8PDv//Dw7//w8O//8PDv//Dw7//w&#10;8O//8PDv//Dw7//w8O//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7//w8O//8PDv//Dw7//w8O//8PDv//Dw7//w8O//vb28/wAAAP8AAAD/2dnZ//Dw7//t&#10;7ez/mpqa/wUFBf8AAAD/UFBQ//Dw7//w8O//8PDv//Dw7//w8O//8PDv//Dw7//w8O//8PDv//Dw&#10;7//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O//8PDv//Dw7//w&#10;8O//8PDv//Dw7//w8O//8PDv/729vP8AAAD/AAAA/wAAAP8AAAD/AAAA/wAAAP9MTEz/29va//Dw&#10;7//w8O//8PDv//Dw7//w8O//8PDv//Dw7//w8O//8PDv//Dw7//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v//Dw7//w8O//8PDv//Dw7//w8O//8PDv//Dw&#10;7/+9vbz/AAAA/wAAAP/Z2dn/8PDv//Dw7//w8O//VlZV/wAAAP8nJyf/8PDv//Dw7//w8O//8PDv&#10;//Dw7//w8O//8PDv//Dw7//w8O//8PDv//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O//8PDv//Dw7//w8O//8PDv//Dw&#10;7//w8O//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7//w8O//8PDv//Dw7//w8O//8PDv//Dw7//w8O//vb28/wAAAP8AAAD/MDAw&#10;/zQ0NP8AAAD/AAAA/5qamv/w8O//8PDv//Dw7//w8O//8PDv//Dw7//w8O//8PDv//Dw7//w8O//&#10;8PDv//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O//8PDv&#10;//Dw7//w8O//8PDv//Dw7//w8O//8PDv/729vP8AAAD/AAAA/9nZ2f/w8O//8PDv//Dw7/9YWFj/&#10;AAAA/zU1Nf/w8O//8PDv//Dw7//w8O//8PDv//Dw7//w8O//8PDv//Dw7//w8O//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7//w8O//8PDv//Dw7//w8O//8PDv//Dw7//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v//Dw7//w8O//8PDv//Dw7//w8O//&#10;8PDv//Dw7/+9vbz/AAAA/wAAAP/Z2dn/8PDv/0tLS/8AAAD/DQ0N/9LS0f/w8O//8PDv//Dw7//w&#10;8O//8PDv//Dw7//w8O//8PDv//Dw7//w8O//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7//w8O//8PDv//Dw7//w8O//8PDv//Dw7//w8O//vb28/wAAAP8A&#10;AAD/2dnZ//Dw7//w8O//29va/xYWFv8AAAD/aWlp//Dw7//w8O//8PDv//Dw7//w8O//8PDv//Dw&#10;7//w8O//8PDv//Dw7//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v//Dw7//w8O//8PDv//Dw7//w8O//8PDv//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O//8PDv//Dw7//w8O//8PDv//Dw7//w8O//8PDv/729vP8AAAD/AAAA/9nZ2f/w8O//2trZ/xIS&#10;Ev8AAAD/ODg3/+3t7P/w8O//8PDv//Dw7//w8O//8PDv//Dw7//w8O//8PDv//Dw7//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&#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v//Dw7//w8O//8PDv//Dw&#10;7//w8O//8PDv//Dw7/+9vbz/AAAA/wAAAP/MzMv/zMzL/5mZmf8nJyf/AAAA/xUVFf/c3Nv/8PDv&#10;//Dw7//w8O//8PDv//Dw7//w8O//8PDv//Dw7//w8O//8PDv//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O//8PDv//Dw&#10;7//w8O//8PDv//Dw7//w8O//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7//w8O//8PDv//Dw7//w8O//8PDv//Dw7//w8O//vb28&#10;/wAAAP8AAAD/2dnZ//Dw7//w8O//np6d/wAAAP8AAAD/eXl5//Dw7//w8O//8PDv//Dw7//w8O//&#10;8PDv//Dw7//w8O//8PDv//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O//8PDv//Dw7//w8O//8PDv//Dw7//w8O//8PDv/729vP8AAAD/AAAA/wAAAP8AAAD/&#10;AAAA/wAAAP9MTEz/29va//Dw7//w8O//8PDv//Dw7//w8O//8PDv//Dw7//w8O//8PDv//Dw7//w&#10;8O//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7//w8O//8PDv//Dw7//w8O//8PDv//Dw7//w8PD/5ubm/7+/v/+/v7//&#10;ycnJ/8rKyv+/v7//v7+//97e3v/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m5ub/v7+//7+/v//r6+v/8PDw//Dw8P/w8PD/z8/P/7+/v//AwMD/&#10;5eXl//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v//Dw7//w8O//&#10;8PDv//Dw7//w8O//8PDv//Dw7/+9vbz/AAAA/wAAAP/Z2dn/8PDv//Dw7//w8O//T09P/wAAAP8D&#10;AwP/u7u7//Dw7//w8O//8PDv//Dw7//w8O//8PDv//Dw7//w8O//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7//w8O//8PDv//Dw7//w8O//8PDv//Dw7//w&#10;8O//vb28/wAAAP8AAAD/MDAw/zQ0NP8AAAD/AAAA/5qamv/w8O//8PDv//Dw7//w8O//8PDv//Dw&#10;7//w8O//8PDv//Dw7//w8O//8PDv//Dw7//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v//Dw7//w8O//8PDv//Dw7//w&#10;8O//8PDv//Dw7/+9vbz/AAAA/wAAAP/Z2dn/8PDv/0tLS/8AAAD/DQ0N/9LS0f/w8O//8PDv//Dw&#10;7//w8O//8PDv//Dw7//w8O//8PDv//Dw7//w8O//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O//8PDv//Dw7//w8O//8PDv//Dw7//w8O//8PDv/729vP8AAAD/AAAA/9nZ2f/w&#10;8O//8PDv//Dw7//c3Nv/FBQU/wAAAP8gICD/5OTj//Dw7//w8O//8PDv//Dw7//w8O//8PDv//Dw&#10;7//w8O//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O//8PDv//Dw7//w8O//8PDv//Dw7//w8O//8PDv/729vP8AAAD/AAAA/9nZ&#10;2f/w8O//8PDv//Dw7//c3Nv/FBQU/wAAAP8gICD/5OTj//Dw7//w8O//8PDv//Dw7//w8O//8PDv&#10;//Dw7//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v//Dw&#10;7//w8O//8PDv//Dw7//w8O//8PDv//Dw7/+9vbz/AAAA/wAAAP/Z2dn/8PDv/0tLS/8AAAD/DQ0N&#10;/9LS0f/w8O//8PDv//Dw7//w8O//8PDv//Dw7//w8O//8PDv//Dw7//w8O//8PDv//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O//8PDv//Dw7//w8O//8PDv//Dw7//w8O//8PDv/729vP8AAAD/AAAA/9nZ2f/w8O//2trZ&#10;/xISEv8AAAD/ODg3/+3t7P/w8O//8PDv//Dw7//w8O//8PDv//Dw7//w8O//8PDv//Dw7//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7//w8O//8PDv//Dw7//w8O//8PDv//Dw&#10;7//w8O//wMC//wAAAP8AAAD/3Nzb//Dw7//w8O//8PDv//Dw7/+ioqH/AAAA/wAAAP9gYGD/8PDv&#10;//Dw7//w8O//8PDv//Dw7//w8O//8PDv//Dw7//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7//w8O//8PDv//Dw7//w8O//8PDv&#10;//Dw7//w8O//wMC//wAAAP8AAAD/3Nzb//Dw7//w8O//8PDv//Dw7/+ioqH/AAAA/wAAAP9gYGD/&#10;8PDv//Dw7//w8O//8PDv//Dw7//w8O//8PDv//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O//8PDv//Dw7//w8O//8PDv//Dw7//w8O//8PDv/729vP8AAAD/&#10;AAAA/9nZ2f/w8O//2trZ/xISEv8AAAD/ODg3/+3t7P/w8O//8PDv//Dw7//w8O//8PDv//Dw7//w&#10;8O//8PDv//Dw7//w8O//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7//w8O//8PDv//Dw7//w8O//8PDv//Dw7//w8O//&#10;vb28/wAAAP8AAAD/2dnZ//Dw7//w8O//np6d/wAAAP8AAAD/eXl5//Dw7//w8O//8PDv//Dw7//w&#10;8O//8PDv//Dw7//w8O//8PDv//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v&#10;//Dw7//w8O//8PDv//Dw7//w8O//8PDv//Dw7//w8O//8PDv//Dw7//w8O//8PDv//Dw7//w8O//&#10;8PDv//Dw7//w8O//8PDv//Dw7//w8O//8PDv//Dw7//w8O//8PDv//Dw7//w8O//8PDv//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v//Dw7//w8O//8PDv//Dw7//w8O//8PDv//Dw7//w8O//8PDv//Dw7//w8O//8PDv//Dw7//w&#10;8O//8PDv//Dw7//w8O//8PDv//Dw7//w8O//8PDv//Dw7//w8O//8PDv//Dw7//w8O//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&#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7//w8O//8PDv//Dw7//w&#10;8O//8PDv//Dw7//w8O//vb28/wAAAP8AAAD/2dnZ//Dw7//w8O//np6d/wAAAP8AAAD/eXl5//Dw&#10;7//w8O//8PDv//Dw7//w8O//8PDv//Dw7//w8O//8PDv//Dw7//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v//Dw7//w&#10;8O//8PDv//Dw7//w8O//8PDv//Dw7/+9vbz/AAAA/wAAAP/Z2dn/8PDv//Dw7//w8O//T09P/wAA&#10;AP8DAwP/u7u7//Dw7//w8O//8PDv//Dw7//w8O//8PDv//Dw7//w8O//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O//8PDv//Dw7//w8O//8PDv//Dw7//w8O//8PDv//Dw7//w&#10;8O//8PDv//Dw7//w8O//8PDv//Dw7//w8O//8PDv//Dw7//w8O//8PDv//Dw7//w8O//8PDv//Dw&#10;7//w8O//8PDv//Dw7//w8O//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O//8PDv//Dw7//w8O//8PDv//Dw7//w8O//8PDv//Dw&#10;7//w8O//8PDv//Dw7//w8O//8PDv//Dw7//w8O//8PDv//Dw7//w8O//8PDv//Dw7//w8O//8PDv&#10;//Dw7//w8O//8PDv//Dw7//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v//Dw7//w8O//8PDv//Dw7//w8O//8PDv//Dw7/+9vbz/AAAA/wAAAP/Z2dn/8PDv&#10;//Dw7//w8O//T09P/wAAAP8DAwP/u7u7//Dw7//w8O//8PDv//Dw7//w8O//8PDv//Dw7//w8O//&#10;8PDv//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O//8PDv//Dw7//w8O//8PDv//Dw7//w8O//8PDv/729vP8AAAD/AAAA&#10;/9nZ2f/w8O//8PDv//Dw7//c3Nv/FBQU/wAAAP8gICD/5OTj//Dw7//w8O//8PDv//Dw7//w8O//&#10;8PDv//Dw7//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7//w8O//8PDv//Dw&#10;7//w8O//8PDv//Dw7//w8O//8PDv//Dw7//w8O//8PDv//Dw7//w8O//8PDv//Dw7//w8O//8PDv&#10;//Dw7//w8O//8PDv//Dw7//w8O//8PDv//Dw7//w8O//8PDv//Dw7//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7//w8O//8PDv&#10;//Dw7//w8O//8PDv//Dw7//w8O//8PDv//Dw7//w8O//8PDv//Dw7//w8O//8PDv//Dw7//w8O//&#10;8PDv//Dw7//w8O//8PDv//Dw7//w8O//8PDv//Dw7//w8O//8PDv//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O//8PDv//Dw7//w8O//8PDv//Dw7//w8O//&#10;8PDv/729vP8AAAD/AAAA/9nZ2f/w8O//8PDv//Dw7//c3Nv/FBQU/wAAAP8gICD/5OTj//Dw7//w&#10;8O//8PDv//Dw7//w8O//8PDv//Dw7//w8O//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7//w8O//8PDv//Dw7//w8O//&#10;8PDv//Dw7//w8O//wMC//wAAAP8AAAD/3Nzb//Dw7//w8O//8PDv//Dw7/+ioqH/AAAA/wAAAP9g&#10;YGD/8PDv//Dw7//w8O//8PDv//Dw7//w8O//8PDv//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v//Dw7//w8O//8PDv//Dw7//w8O//8PDv//Dw7//w8O//8PDv//Dw7//w8O//&#10;8PDv//Dw7//w8O//8PDv//Dw7//w8O//8PDv//Dw7//w8O//8PDv//Dw7//w8O//8PDv//Dw7//w&#10;8O//8PDv//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v//Dw7//w8O//8PDv//Dw7//w8O//8PDv//Dw7//w8O//8PDv//Dw7//w&#10;8O//8PDv//Dw7//w8O//8PDv//Dw7//w8O//8PDv//Dw7//w8O//8PDv//Dw7//w8O//8PDv//Dw&#10;7//w8O//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7//w&#10;8O//8PDv//Dw7//w8O//8PDv//Dw7//w8O//wMC//wAAAP8AAAD/3Nzb//Dw7//w8O//8PDv//Dw&#10;7/+ioqH/AAAA/wAAAP9gYGD/8PDv//Dw7//w8O//8PDv//Dw7//w8O//8PDv//Dw7//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v//Dw7//w8O//8PDv//Dw7//w8O//8PDv//Dw7//w8O//8PDv//Dw7//w8O//8PDv//Dw&#10;7//w8O//8PDv//Dw7//w8O//8PDv//Dw7//w8O//8PDv//Dw7//w8O//8PDv//Dw7//w8O//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O//8PDv//Dw7//w8O//8PDv//Dw7//w&#10;8O//8PDv//Dw7//w8O//8PDv//Dw7//w8O//8PDv//Dw7//w8O//8PDv//Dw7//w8O//8PDv//Dw&#10;7//w8O//8PDv//Dw7//w8O//8PDv//Dw7//w8O//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O//8PDv//Dw7//w8O//8PDv//Dw&#10;7//w8O//8PDv//Dw7//w8O//8PDv//Dw7//w8O//8PDv//Dw7//w8O//8PDv//Dw7//w8O//8PDv&#10;//Dw7//w8O//8PDv//Dw7//w8O//8PDv//Dw7//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v//Dw7//w8O//8PDv//Dw7//w8O//8PDv//Dw7//w8O//8PDv&#10;//Dw7//w8O//8PDv//Dw7//w8O//8PDv//Dw7//w8O//8PDv//Dw7//w8O//8PDv//Dw7//w8O//&#10;8PDv//Dw7//w8O//8PDv//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O//8PDv//Dw7//w8O//8PDv//Dw7//w8O//8PDv&#10;//Dw7//w8O//8PDv//Dw7//w8O//8PDv//Dw7//w8O//8PDv//Dw7//w8O//8PDv//Dw7//w8O//&#10;8PDv//Dw7//w8O//8PDv//Dw7//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1tbW&#10;/6urq//c3Nz/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v7+//tbW1/6+vr//s7Oz/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O//8PDv//Dw7//w8O//&#10;8PDv//Dw7//w8O//8PDv//Dw7//w8O//8PDv//Dw7//w8O//8PDv//Dw7//w8O//8PDv//Dw7//w&#10;8O//8PDv//Dw7//w8O//8PDv//Dw7//w8O//8PDv//Dw7//w8O//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7//w8O//&#10;8PDv//Dw7//w8O//8PDv//Dw7//w8O//8PDv//Dw7//w8O//8PDv//Dw7//w8O//8PDv//Dw7//w&#10;8O//8PDv//Dw7//w8O//8PDv//Dw7//w8O//8PDv//Dw7//w8O//8PDv//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Pz8//mZmZ/9ra2v/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9LS0v+Z&#10;mZn/xMTE//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7//w8O//8PDv//Dw7//w8O//8PDv//Dw7//w8O//8PDv//Dw7//w8O//8PDv//Dw&#10;7//w8O//8PDv//Dw7//w8O//8PDv//Dw7//w8O//8PDv//Dw7//w8O//8PDv//Dw7//w8O//8PDv&#10;//Dw7//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v//Dw7//w8O//8PDv//Dw7//w8O//8PDv//Dw7//w8O//8PDv//Dw&#10;7//w8O//8PDv//Dw7//w8O//8PDv//Dw7//w8O//8PDv//Dw7//w8O//8PDv//Dw7//w8O//8PDv&#10;//Dw7//w8O//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8/Pz/+ZmZn/2tra//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r6+v/5qamv/m5ub/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v//Dw7//w8O//8PDv//Dw7//w8O//8PDv&#10;//Dw7//w8O//8PDv//Dw7//w8O//8PDv//Dw7//w8O//8PDv//Dw7//w8O//8PDv//Dw7//w8O//&#10;8PDv//Dw7//w8O//8PDv//Dw7//w8O//8PDv//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O//8PDv//Dw7//w8O//8PDv&#10;//Dw7//w8O//8PDv//Dw7//w8O//8PDv//Dw7//w8O//8PDv//Dw7//w8O//8PDv//Dw7//w8O//&#10;8PDv//Dw7//w8O//8PDv//Dw7//q6un/0dHQ/9DQz//g4N//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z8/P/5mZmf/a2tr/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9ra2v+ZmZn/urq6//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O//&#10;8PDv//Dw7//w8O//8PDv//Dw7//w8O//8PDv//Dw7//w8O//8PDv//Dw7//w8O//8PDv//Dw7//w&#10;8O//8PDv//Dw7//w8O//8PDv//Dw7//w8O//8PDv//Dw7//w8O//8PDv//Dw7//w8O//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g4OD/oKCg/5yc&#10;nP/W1tb/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Pz8//mZmZ/9ra2v/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srKy/5qamv/k5OT/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0tLR/7S0tP/h4eH/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g4OD/oKCg/5qamv/W1tb/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8fH&#10;x/+ZmZn/2tra//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Hh4f+ampr/t7e3//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vr6//nJyc/+3t7f/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g4OD/oKCg/5ycnP/T&#10;09P/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xMTE/5mZmf/d3d3/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tra2/5mZmf/a2tr/&#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7e3t/5ycnP+v&#10;r6//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g4OD/oKCg/5qamv/X19f/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ExMT/mZmZ/+Xl5f/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g4P+ampr/r6+v//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a2tr/mZmZ/8TEx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g4OD/oKCg/5qamv/S0tL/&#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8TExP+ZmZn/5eXl//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v7+//5mZmf/a2tr/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8TExP+ZmZn/2tra//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g4OD/oaGh/5mZmf/Pz8//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xMTE/5mZmf/l5eX/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jo6P+dnZ3/&#10;p6en//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r6+v/5ycnP/t7e3/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m5ub/paWl/5qamv/Pz8//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9&#10;vb3/mZmZ/+Xl5f/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wcHB/5mZmf/Pz8//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3t7f+cnJz/r6+v//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m5ub/paWl/5mZmf/Nzc3/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7q6uv+ZmZn/5eXl//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3t7f+hoaH/paWl/+/v7//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2tra/5mZmf/ExMT/&#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m5ub/paWl/5mZmf/Kysr/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urq6/5mZmf/l5eX/&#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y8vL/5mZmf/Nzc3/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9vb3/mZmZ/+Li4v/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m5ub/paWl/5mZmf/Ozs7/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6urr/mZmZ/+3t7f/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3t7f+ioqL/np6e/+vr6//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6SkpP+kpKT/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m5ub/paWl/5mZmf/IyMj/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7q6uv+ZmZn/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p6en/8PDw//Dw8P/w8PD/8PDw//Dw8P/w8PD/z8/P/5mZmf/ExMT/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l5eX/&#10;mZmZ/7q6uv/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o6Oj/q6ur/5mZmf/Hx8f/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t7e3/5mZmf/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9nZ2f/i4uL/8PDw//Dw8P/w8PD/&#10;8PDw//Dw8P+rq6v/np6e/+vr6//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8/Pz/+ZmZn/z8/P//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r6+v/q6ur/5mZmf/ExMT/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vr6//mZmZ//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0dHR/8HBwf/w8PD/8PDw//Dw8P/w8PD/1tbW/5mZmf/CwsL/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urq6/5mZmf/l5eX/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r&#10;6+v/q6ur/5mZmf/ExMT/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6+vr/+ZmZn/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Pz8//pKSk/+/v7//w8PD/8PDw//Dw8P+vr6//mpqa&#10;/+Tk5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kpKT/pKSk//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r6+v/q6ur/5mZmf/Dw8P/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r6+v/5mZmf/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8fHx/+ZmZn/&#10;3t7e//Dw8P/w8PD/4ODg/5qamv+6urr/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5eXl/5mZmf+6urr/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r6+v/&#10;q6ur/5mZmf+/v7//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vr6//oaGh//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xMTE/5mZmf+9vb3/8PDw//Dw8P+2trb/mpqa/+Tk5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Pz8//mZmZ&#10;/8/Pz//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r6+v/rKys/5mZmf/CwsL/7+/v//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6+vr/+kpKT/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v7//mZmZ/6Ghof/t7e3/5OTk&#10;/5qamv+ysrL/8PDw//Dw8P/w8PD/8PDw/9fX1//V1dX/7+/v//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jo6P+hoaH/np6e/+jo6P/w&#10;8PD/8PDw//Dw8P/w8PD/8PDw//Dw8P/w8PD/8PDw//Dw8P/w8PD/8PDw//Dw8P/w8PD/8PDw//Dw&#10;8P/w8PD/8PDw//Dw8P/w8PD/8PDw//Dw8P/w8PD/8PDw//Dw8P/w8PD/8PDw//Dw8P/w8PD/8PDw&#10;//Dw8P/w8PD/8PDw//Dw8P/w8PD/8PDw//Dw8P/w8PD/8PDw//Dw8P/w8PD/8PDw//Dw8P/w8PD/&#10;8PDw//Dw8P/w8PD/8PDw//Dw8P/w8PD/8PDw//Dw8P/w8PD/8PDw/6+vr/+kpKT/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7q6uv+ZmZn/5eXl//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r6+v/q6ur&#10;/5mZmf/CwsL/7+/v//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5ubm/+3t7f/w8PD/8PDw//Dw8P/w8PD/p6en/6SkpP/w8PD/8PDw//Dw8P/w8PD/8PDw/+zs7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7q6uv+ZmZn/mZmZ/9PT0/+7u7v/mZmZ/9ra2v/w8PD/5ubm/8PDw/+hoaH/s7Oz/+3t7f/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pKSk/6Skp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t7e3/5mZmf+ZmZn/srKy/5qamv+urq7/zc3N/6ys&#10;rP+ZmZn/mZmZ/7q6uv/t7e3/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Li4v+ZmZn/vb29//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r6+v/q6ur/5mZ&#10;mf+6urr/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9vb3/tra2&#10;/+/v7//w8PD/8PDw/6SkpP+kpKT/8PDw//Dw8P/w8PD/5eXl/6Wlpf/T09P/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vr6//mZmZ&#10;/5mZmf+bm5v/mZmZ/52dnf+ZmZn/mZmZ/5mZmf+/v7//7+/v//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xMTE/5mZmf/a2tr/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6+vr/+ZmZn/mZmZ/5mZmf+ZmZn/mZmZ/5mZmf+ZmZn/v7+//+/v7//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4uLi/52dnf+np6f/7Ozs//Dw8P/w8PD/8PDw&#10;//Dw8P/w8PD/8PDw//Dw8P/w8PD/8PDw//Dw8P/w8PD/8PDw//Dw8P/w8PD/8PDw//Dw8P/w8PD/&#10;8PDw//Dw8P/w8PD/8PDw//Dw8P/w8PD/8PDw//Dw8P/w8PD/8PDw//Dw8P/w8PD/8PDw//Dw8P/w&#10;8PD/8PDw//Dw8P/w8PD/8PDw//Dw8P/w8PD/8PDw//Dw8P/w8PD/8PDw//Dw8P/w8PD/8PDw/87O&#10;zv+ZmZn/xMTE//Dw8P/w8PD/pKSk/6SkpP/w8PD/8PDw/+Dg4P+goKD/sLC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vr6//nJyc/+3t&#10;7f/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paWl/5mZmf+ZmZn/mZmZ/5mZ&#10;mf+ZmZn/mZmZ/8rKyv/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9nZ2f/w8PD/8PDw&#10;//Dw8P/w8PD/7e3t/5ycnP+vr6//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kpKT/mZmZ/5mZmf+ZmZn/mZmZ/5mZmf/Gxsb/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u7u7/+jo6P/w8PD/8PDw//Dw8P/a2tr/mZmZ/8TEx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eHh//LS0v/zv7//9LS0//S0tP/1paX/9paW//aWlv/2lpb/9paW//aWlv/2lpb/9paW//aW&#10;lv/0rKz/9LS0//S0tP/zx8f/8tLS//LW1v/w8PD/8PDw//Dw8P/w8PD/8PDw//Dw8P/w8PD/8PDw&#10;//Dw8P/w8PD/8PDw//Dw8P/w8PD/8PDw//Dw8P/w8PD/8PDw//Dw8P/w8PD/8PDw//Dw8P/w8PD/&#10;8PDw//Dw8P/w8PD/8PDw//Dw8P/w8PD/8PDw/52dnf+ZmZn/mZmZ/5mZmf+ampr/zs7O//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r6+v/oaGh&#10;/56env/o6Oj/8PDw//Dw8P/w8PD/8PDw//Dw8P/S0tL/4ODg//Dw8P/w8PD/8PDw//Dw8P/w8PD/&#10;8PDw//Dw8P/w8PD/8PDw//Dw8P/w8PD/8PDw//Dw8P/w8PD/8PDw//Dw8P/w8PD/8PDw//Dw8P/w&#10;8PD/8PDw//Dw8P/w8PD/8PDw//Dw8P/w8PD/8PDw//Dw8P/w8PD/8PDw//Dw8P/w8PD/8PDw//Dw&#10;8P/w8PD/8PDw//Dw8P/e3t7/mZmZ/5mZmf+ZmZn/mZmZ/6enp/+cnJz/mZmZ/5mZmf/Hx8f/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BwcH/urq6//Dw8P/w8PD/8PDw/8TE&#10;xP+ZmZn/2tra//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8vLy/+ZmZn/3Nzc//Dw8P/w8PD/r6+v/5ycnP/t7e3/8PDw//Dw8P/w8PD/8PDw/+Dg4P/s7Oz/&#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&#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ExMT/mZmZ/8TE&#10;xP/w8PD/8PDw//Dw8P/w8PD/t7e3/7Ozs//w8PD/8PDw//Dw8P/w8PD/8PDw//Dw8P/w8PD/8PDw&#10;//Dw8P/w8PD/8PDw//Dw8P/w8PD/8PDw//Dw8P/w8PD/8PDw//Dw8P/w8PD/8PDw//Dw8P/w8PD/&#10;8PDw//Dw8P/w8PD/8PDw//Dw8P/w8PD/8PDw//Dw8P/w8PD/8PDw//Dw8P/w8PD/8PDw//Dw8P/w&#10;8PD/8PDw/8TExP+ZmZn/mZmZ/5mZmf+ZmZn/mZmZ/5mZmf+4uLj/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2dnZ/5mZmf+ysrL/8PDw/+3t7f+cnJz/r6+v//Dw8P/w&#10;8PD/8PDw/+np6f+7u7v/y8vL//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i4uL/mZmZ/5mZ&#10;mf/S0tL/2tra/5mZmf/ExMT/8PDw//Dw8P/Pz8//oaGh/7a2tv/v7+//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Xl5f+enp7/oaGh/+jo6P/w&#10;8PD/8PDw/52dnf+ZmZn/3t7e//Dw8P/w8PD/8PDw//Dw8P/w8PD/8PDw//Dw8P/w8PD/8PDw//Dw&#10;8P/w8PD/8PDw//Dw8P/w8PD/8PDw//Dw8P/w8PD/8PDw//Dw8P/w8PD/8PDw//Dw8P/w8PD/8PDw&#10;//Dw8P/w8PD/8PDw//Dw8P/w8PD/8PDw//Dw8P/w8PD/8PDw//Dw8P/w8PD/8PDw//Dw8P/w8PD/&#10;s7Oz/5mZmf+ZmZn/mZmZ/5mZmf+vr6//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zs7P+ZmZn/mZmZ/6Ghof/Dw8P/mZmZ/9ra2v/X19f/p6en/5mZmf+ioqL/&#10;5ubm//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9HR0f+ZmZn/srKy/+/v7//h4eH/mZmZ/5mZmf/Kysr/8PDw//Dw8P/w8PD/8PDw&#10;//Dw8P/w8PD/8PDw//Dw8P/w8PD/8PDw//Dw8P/w8PD/8PDw//Dw8P/w8PD/8PDw//Dw8P/w8PD/&#10;8PDw//Dw8P/w8PD/8PDw//Dw8P/w8PD/8PDw//Dw8P/w8PD/8PDw//Dw8P/w8PD/8PDw//Dw8P/w&#10;8PD/8PDw//Dw8P/w8PD/8PDw//Dw8P/S0tL/mZmZ/5mZmf+ZmZn/mZmZ/87Ozv/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56env+ZmZn/mZmZ/6Wlpf+c&#10;nJz/tra2/5mZmf+ZmZn/mZmZ/9ra2v/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7S0tP+ZmZn/x8fH/87Ozv+ZmZn/&#10;mZmZ/7i4uP/w8PD/8PDw//Dw8P/w8PD/8PDw//Dw8P/w8PD/8PDw//Dw8P/w8PD/8PDw//Dw8P/w&#10;8PD/8PDw//Dw8P/w8PD/8PDw//Dw8P/w8PD/8PDw//Dw8P/w8PD/8PDw//Dw8P/w8PD/8PDw//Dw&#10;8P/w8PD/8PDw//Dw8P/w8PD/8PDw//Dw8P/w8PD/8PDw//Dw8P/w8PD/8PDw/+3t7f+enp7/mZmZ&#10;/5mZmf+hoaH/7Ozs//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qKio/5mZmf+ZmZn/mZmZ/5qamv+ZmZn/mZmZ/5mZmf/Kysr/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v7+//1tbW/8bGxv/V1dX/5OTk/+3t7f/w&#10;8PD/6+vr/6Ghof+ampr/u7u7/5mZmf+ZmZn/pKSk/+/v7//w8PD/8PDw//Dw8P/w8PD/8PDw//Dw&#10;8P/w8PD/8PDw//Dw8P/w8PD/8PDw//Dw8P/w8PD/8PDw//Dw8P/w8PD/8PDw//Dw8P/w8PD/8PDw&#10;//Dw8P/w8PD/8PDw//Dw8P/w8PD/8PDw//Dw8P/w8PD/8PDw//Dw8P/w8PD/8PDw//Dw8P/w8PD/&#10;8PDw//Dw8P/w8PD/8PDw/7q6uv+ZmZn/mZmZ/8bGxv/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3t7f/mZmZ/5mZmf+ZmZn/mZmZ/5mZmf+ZmZn/&#10;sLCw/+/v7//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1dXV/6CgoP+ZmZn/mpqa/6mpqf+zs7P/uLi4/5qamv+cnJz/mZmZ/5mZmf+ZmZn/3d3d&#10;//Dw8P/w8PD/8PDw//Dw8P/w8PD/8PDw//Dw8P/w8PD/8PDw//Dw8P/w8PD/8PDw//Dw8P/w8PD/&#10;8PDw//Dw8P/w8PD/8PDw//Dw8P/w8PD/8PDw//Dw8P/w8PD/8PDw//Dw8P/w8PD/8PDw//Dw8P/w&#10;8PD/8PDw//Dw8P/w8PD/8PDw//Dw8P/w8PD/8PDw//Dw8P/w8PD/1NTU/5mZmf+ampr/5OTk//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8HBwf+Z&#10;mZn/mZmZ/5mZmf+ZmZn/mZmZ/6CgoP/p6en/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6enp/7q6uv+ampr/mZmZ/5mZmf+ZmZn/&#10;mZmZ/5mZmf+ZmZn/mZmZ/5mZmf/IyMj/8PDw//Dw8P/w8PD/8PDw//Dw8P/w8PD/8PDw//Dw8P/w&#10;8PD/8PDw//Dw8P/w8PD/8PDw//Dw8P/w8PD/8PDw//Dw8P/w8PD/8PDw//Dw8P/w8PD/8PDw//Dw&#10;8P/w8PD/8PDw//Dw8P/w8PD/8PDw//Dw8P/w8PD/8PDw//Dw8P/w8PD/8PDw//Dw8P/w8PD/8PDw&#10;//Dw8P/l5eX/mZmZ/6Wlpf/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ysrK/5mZmf+ZmZn/mZmZ/5mZmf+cnJz/2tra//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V1dX/mZmZ/5mZmf+ZmZn/&#10;mZmZ/8fHx//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Tk5P+ZmZn/mZmZ/5mZmf+2trb/7+/v//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7e3t/5mZmf+ZmZn/oaGh/+bm5v/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mpqa/5mZmf/Z2dn/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&#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sXF//Sqqv/3h4f/&#10;94eH//eHh//4Z2f/+V5e//leXv/5Xl7/+V5e//leXv/5Xl7/+V5e//liYv/3gYH/94eH//eHh//1&#10;paX/9Li4//LMzP/w8PD/8PDw/+Xl5f+ZmZn/qqqq//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Ojo//O+vv/3d3f/+lBQ//w1Nf/9Hx///hER//4KCv//&#10;BAT//wAA//8AAP//AAD//wAA//8AAP//AAD//wAA//8AAP//AAD//wAA//8AAP//AAD//wAA//8A&#10;AP//AAD//wAA//8AAP//AAD//wAA//8AAP//AAD//wAA//8AAP//BAT//QcH//YODv/4HR3//DIy&#10;//pQUP/4cXH/9LGx//Dh4f/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&#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&#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&#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&#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6Wlpf9NTU3/XFxc/8PDw//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zs7P+FhYX/YWFh/6ampv/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9zc3P/AAAA/wAAAP8AAAD/AAAA/5ubm//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n5+f/CQkJ/wAAAP8AAAD/AAAA/1pa&#10;Wv/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hoaG/wAA&#10;AP8DAwP/wcHB/4uLi/8AAAD/AAAA/62trf/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4uLi&#10;/wcHB/8AAAD/WVlZ/+fn5/8KCgr/AAAA/15eXv/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3p6ev8AAAD/CQkJ/+np6f///////////7i4uP8AAAD/AAAA/6ampv/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91dXX/AAAA/wYGBv/g4OD/////////////&#10;/////////7i4uP8AAAD/AQEB/52dnf/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&#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&#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&#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&#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&#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&#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&#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8NDQ3/AAAA/1hYWP/7+/v/7+/v&#10;/xUVFf8AAAD/KSkp//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g4P8QEBD/AAAA/xYWFv8LCwv/AAAA/y4uLv/s7Oz/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7u7v8KCgr/AAAA/wAAAP8gICD/7+/v//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&#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&#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&#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Tk5P/CwsL/oqKi/5mZmf+ampr/srKy/9LS&#10;0v/t7e3/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v7+//19fX/7e3t/+cnJz/mZmZ/56env+9vb3/3d3d//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vr6//Nzc3/rKys/5mZmf+Z&#10;mZn/qKio/8rKyv/r6+v/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a2tr/mZmZ/7Cws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urq6/+vr6//w8PD/8PDw/+Lp8f9Jca7/SXGu/0lxrv9vjr//nZ2d/5qamv/N&#10;zc3/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l5eX/q6ur/5mZmf+vr6//6enp//Dw8P/w8PD/8PDw//Dw8P/w8PD/&#10;5OTk/7Ozs//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4uLi/7u7u/+dnZ3/mZmZ/5ycnP+0tLT/19fX/+/v7//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9TU1P+ZmZn/m5ub/+3t7f/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o6Oj/5ubm//Dw8P/w8PD/bo6//0lx&#10;rv9Jca7/SXGu//L09v/i4uL/p6en/5mZmf+2trb/6+vr//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1tbW/52dnf+ZmZn/w8PD/+/v7//w&#10;8PD/8PDw//Dw8P/w8PD/8PDw//Dw8P/d3d3/3t7e//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3t7f/S0tL/&#10;r6+v/5qamv+ZmZn/oaGh/8HBwf/h4eH/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vb29/5mZ&#10;mf+ZmZn/09PT//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9Tc6P9Jca7/SXGu/0lxrv/D0OT/8PDw//Dw8P/s7Oz/uLi4/5mZmf+np6f/&#10;4ODg//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8PD&#10;w/+ampr/nZ2d/8/Pz//w8PD/8PDw//Dw8P/w8PD/8PDw//Dw8P/w8PD/8PDw/+3t7f/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9fX1/+ZmZn/mZmZ/5mZ&#10;mf+ZmZn/mZmZ/5mZmf+ZmZn/zs7O//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7Ozs/7Ozs/+ZmZn/qamp/+jo6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5OTk/8PDw/+goKD/mZmZ/5mZmf+tra3/zc3N/+zs&#10;7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v7/+ioqL/mZmZ/5mZmf+wsL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fJnE/0lxrv9Jca7/hqHJ//Dw8P/w&#10;8PD/8PDw//Dw8P/w8PD/zc3N/5ycnP+ampr/zc3N//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zs7P+2trb/mZmZ/6enp//e3t7/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srKy/5mZmf+ZmZn/nJyc/5mZmf+dnZ3/mZmZ/5mZmf+srKz/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8LCwv+Z&#10;mZn/oaGh/97e3v/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v7//V1dX/sLCw/5qamv+ZmZn/nJyc/7q6uv/c3Nz/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0dHR/5mZmf+ZmZn/mZmZ/5qamv/m&#10;5ub/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8nV&#10;5v9Jca7/SXGu/4iiyv/w8PD/8PDw//Dw8P/w8PD/8PDw//Dw8P/w8PD/4eHh/6enp/+ZmZn/tra2&#10;/+vr6//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k5OT/paWl/5mZmf+0tLT/6enp//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jo6P+cnJz/mZmZ/5qamv/CwsL/mZmZ/8XFxf+g&#10;oKD/mZmZ/5mZmf/d3d3/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87Ozv+ampr/nJyc/9PT0//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6Ojo/8rKyv+np6f/mZmZ/5mZmf+p&#10;qan/ysrK/+np6f/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zs7P/mZmZ/5mZmf+ZmZn/mZmZ/8PDw//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T3Or/SnGu/0lxrv+Hosr/8PDw//Dw8P/w8PD/8PDw//Dw8P/w8PD/&#10;8PDw//Dw8P/w8PD/7Ozs/7e3t/+ZmZn/p6en/+Dg4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09PT/56e&#10;nv+ZmZn/x8fH/+/v7//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x8fH/5mZ&#10;mf+enp7/3Nzc/8/Pz/+ZmZn/z8/P/+Li4v+kpKT/mZmZ/7q6uv/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93d3f+hoaH/&#10;mZmZ/8HBwf/v7+//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m7DR/0lxrv9Jca7/g57I//Dw8P/w&#10;8PD/8PDw//Dw8P/w8PD/8PDw//Dw8P/w8PD/8PDw//Dw8P/w8PD/8PDw/87Ozv+ampr/mpqa/83N&#10;zf/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8PDw/+ampr/np6e/9ra2v/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v7/+kpKT/np6e/97e3v/w8PD/z8/P/5mZmf/Pz8//8PDw/+Xl5f+ioqL/&#10;nJyc/+np6f/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jo6P+tra3/mZmZ/7a2tv/s7Oz/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vr6/+wsLD/mZmZ/6urq//m5ub/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jo6P+ysrL/mZmZ/6enp//i&#10;4uL/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h4eH/p6en/5mZ&#10;mf+6urr/7+/v//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&#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&#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&#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7//w8O//8PDv//Dw7//w8O//8PDv//Dw7//w8O//urq6/wEBAf8BAQH/19fW//Dw7//w&#10;8O//8PDv//Dw7//w8O//8PDv/+Tk4/8HBwf/NDQ0//Dw7//w8O//vb28/wEBAf8BAQH/AQEB/wEB&#10;Af8JCQn/HBwc/1hYWP+4uLj/8PDv//Dw7//w8O//8PDv//Dw7//w8O//8PDv//Dw7//w8O//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y8vL/5ycnP+ampr/&#10;0tLS//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v//Dw7//w8O//8PDv//Dw7//w8O//8PDv//Dw&#10;7/+6urr/AAAA/wAAAP/X19b/8PDv//Dw7//w8O//8PDv//Dw7//w8O//oaGg/wAAAP9ycnH/8PDv&#10;//Dw7/+9vbz/AAAA/wAAAP8nJyf/JiYm/w8PD/8AAAD/AAAA/wAAAP+lpaT/8PDv//Dw7//w8O//&#10;8PDv//Dw7//w8O//8PDv//Dw7//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2dnZ/52dnf+ZmZn/wsLC/+/v7//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bm5v/Hx8f/p6en/5mZmf+ZmZn/p6en/8fHx//m&#10;5ub/8PDw//Dw8P/w8PD/8PDw//Dw8P/w8PD/8PDw//Dw8P/w8PD/8PDw//Dw8P/w8PD/8PDw//Dw&#10;8P/w8PD/8PDw//Dw8P/w8PD/8PDw//Dw8P/w8PD/8PDw//Dw8P/w8PD/8PDw//Dw8P/w8PD/8PDw&#10;//Dw8P/w8PD/8PDw//Dw8P/w8PD/8PDw//Dw8P/w8PD/8PDw//Dw8P/v7+//4eHh//Dw8P/w8PD/&#10;8PDw//Dw8P/ExMT/mZmZ/9ra2v/w8PD/8PDw//Dw8P/w8PD/4eHh/+Dg4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O//8PDv&#10;//Dw7//w8O//8PDv//Dw7//w8O//8PDv/7q6uv8AAAD/AAAA/9fX1v/w8O//8PDv//Dw7//w8O//&#10;8PDv//Dw7/9ZWVn/AAAA/7q6uv/w8O//8PDv/729vP8AAAD/AAAA/9nZ2f/w8O//8PDv/6qqqv8B&#10;AQH/AAAA/ysrK//w8O//8PDv//Dw7//w8O//8PDv//Dw7//w8O//8PDv//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4uLi/6enp/+ZmZn/srKy&#10;/+vr6//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3d3d/7q6uv+cnJz/mZmZ/5qamv+3t7f/19fX/+/v7//w8PD/8PDw//Dw8P/w8PD/8PDw&#10;//Dw8P/w8PD/8PDw//Dw8P/w8PD/8PDw//Dw8P/w8PD/8PDw//Dw8P/w8PD/8PDw//Dw8P/w8PD/&#10;8PDw//Dw8P/w8PD/8PDw//Dw8P/w8PD/8PDw//Dw8P/w8PD/8PDw//Dw8P/w8PD/8PDw//Dw8P/w&#10;8PD/8PDw//Dw8P/w8PD/8PDw//Dw8P/w8PD/8PDw/8TExP+ZmZn/2tra//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9PT0/+enp7/mZmZ/8HBwf/t&#10;7e3/8PDw//Dw8P/w8PD/8PDw//Dw8P/w8PD/8PDw//Dw8P/w8PD/8PDw//Dw8P/w8PD/8PDw//Dw&#10;8P/w8PD/8PDw//Dw8P/w8PD/8PDw//Dw8P/w8PD/8PDw//Dw8P/w8PD/8PDw//Dw8P/w8PD/8PDw&#10;//Dw8P/w8PD/8PDw//Dw8P/w8PD/8PDw//Dw8P/w8PD/8PDw//Dw8P/w8PD/8PDw//Dw8P/w8PD/&#10;8PDw//Dw8P/w8PD/8PDw//Dw8P/c3Nz/oqKi/5mZmf/Hx8f/7+/v//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7//w8O//8PDv//Dw7//w8O//8PDv//Dw7//w8O//urq6/wAAAP8A&#10;AAD/19fW//Dw7//w8O//8PDv//Dw7//w8O//7u7t/xMTE/8UFBT/7u7t//Dw7//w8O//vb28/wAA&#10;AP8AAAD/2dnZ//Dw7//w8O//8PDv/0NDQ/8AAAD/BwcH/+3t7P/w8O//8PDv//Dw7//w8O//8PDv&#10;//Dw7//w8O//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7Ozs/7Ozs/+ZmZn/p6en/+Tk5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vr6//Nzc3/rKys/5mZmf+ZmZn/&#10;oqKi/8LCwv/k5OT/8PDw//Dw8P/w8PD/8PDw//Dw8P/w8PD/8PDw//Dw8P/w8PD/8PDw//Dw8P/w&#10;8PD/8PDw//Dw8P/w8PD/8PDw//Dw8P/w8PD/8PDw//Dw8P/w8PD/8PDw//Dw8P/w8PD/8PDw//Dw&#10;8P/w8PD/8PDw//Dw8P/w8PD/8PDw//Dw8P/w8PD/8PDw//Dw8P/w8PD/8PDw//Dw8P/w8PD/xMTE&#10;/5mZmf/a2tr/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bm5v+tra3/mZmZ/6ysrP/l5eX/8PDw//Dw8P/w8PD/8PDw//Dw8P/w8PD/8PDw&#10;//Dw8P/w8PD/8PDw//Dw8P/w8PD/8PDw//Dw8P/w8PD/8PDw//Dw8P/w8PD/8PDw//Dw8P/w8PD/&#10;8PDw//Dw8P/w8PD/8PDw//Dw8P/w8PD/8PDw//Dw8P/w8PD/8PDw//Dw8P/w8PD/8PDw//Dw8P/w&#10;8PD/8PDw//Dw8P/w8PD/8PDw//Dw8P/w8PD/8PDw//Dw8P/w8PD/ysrK/5qamv+enp7/09PT//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9PT0/+ZmZn/tra2//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v//Dw7//w8O//8PDv//Dw&#10;7//w8O//8PDv//Dw7/+6urr/AAAA/wAAAP/X19b/8PDv//Dw7//w8O//8PDv//Dw7/+5ubn/AAAA&#10;/1paWv/w8O//8PDv//Dw7/+9vbz/AAAA/wAAAP/Z2dn/8PDv//Dw7//w8O//eXl5/wAAAP8AAAD/&#10;6urp//Dw7//w8O//8PDv//Dw7//w8O//8PDv//Dw7//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8PDw/+ZmZn/nZ2d/9nZ&#10;2f/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4uLi/8LCwv+ioqL/mZmZ/5qamv+ysrL/0tLS/+3t7f/w8PD/8PDw//Dw&#10;8P/w8PD/8PDw//Dw8P/w8PD/8PDw//Dw8P/w8PD/8PDw//Dw8P/w8PD/8PDw//Dw8P/w8PD/8PDw&#10;//Dw8P/w8PD/8PDw//Dw8P/w8PD/8PDw//Dw8P/w8PD/8PDw//Dw8P/w8PD/8PDw//Dw8P/w8PD/&#10;8PDw//Dw8P/w8PD/8PDw//Dw8P/ExMT/mZmZ/+Li4v/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v7/++vr7/mZmZ/56env/W1tb/&#10;8PDw//Dw8P/w8PD/8PDw//Dw8P/w8PD/8PDw//Dw8P/w8PD/8PDw//Dw8P/w8PD/8PDw//Dw8P/w&#10;8PD/8PDw//Dw8P/w8PD/8PDw//Dw8P/w8PD/8PDw//Dw8P/w8PD/8PDw//Dw8P/w8PD/8PDw//Dw&#10;8P/w8PD/8PDw//Dw8P/w8PD/8PDw//Dw8P/w8PD/8PDw//Dw8P/w8PD/8PDw//Dw8P/w8PD/7+/v&#10;/7u7u/+ZmZn/paWl/97e3v/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7e3&#10;t/+ZmZn/zc3N//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O//8PDv//Dw7//w8O//8PDv//Dw7//w8O//8PDv/7q6uv8AAAD/AAAA/9fX1v/w8O//&#10;8PDv//Dw7//w8O//8PDv/3FxcP8AAAD/oqKh//Dw7//w8O//8PDv/729vP8AAAD/AAAA/9nZ2f/w&#10;8O//8PDv/+/v7v87Ozv/AAAA/y0tLf/w8O//8PDv//Dw7//w8O//8PDv//Dw7//w8O//8PDv//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9XV1f+cnJz/mZmZ/8rKyv/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v7//X19f/t7e3&#10;/5qamv+ZmZn/np6e/729vf/d3d3/8PDw//Dw8P/w8PD/8PDw//Dw8P/w8PD/8PDw//Dw8P/w8PD/&#10;8PDw//Dw8P/w8PD/8PDw//Dw8P/w8PD/8PDw//Dw8P/w8PD/8PDw//Dw8P/w8PD/8PDw//Dw8P/w&#10;8PD/8PDw//Dw8P/w8PD/8PDw//Dw8P/w8PD/8PDw//Dw8P/w8PD/8PDw/8TExP+ZmZn/5eXl//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S0tL/np6e/5mZmf/BwcH/7e3t//Dw8P/w8PD/8PDw//Dw8P/w8PD/8PDw//Dw&#10;8P/w8PD/8PDw//Dw8P/w8PD/8PDw//Dw8P/w8PD/8PDw//Dw8P/w8PD/8PDw//Dw8P/w8PD/8PDw&#10;//Dw8P/w8PD/8PDw//Dw8P/w8PD/8PDw//Dw8P/w8PD/8PDw//Dw8P/w8PD/8PDw//Dw8P/w8PD/&#10;8PDw//Dw8P/w8PD/8PDw/+Xl5f+srKz/mZmZ/7Ozs//r6+v/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7Ozs/6SkpP+enp7/5OTk//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7//w8O//8PDv//Dw7//w8O//8PDv//Dw7//w&#10;8O//urq6/wAAAP8AAAD/19fW//Dw7//w8O//8PDv//Dw7//w8O//KSko/wYGBv/l5eT/8PDv//Dw&#10;7//w8O//vb28/wAAAP8AAAD/2dnZ//Dw7//k5OP/aWlo/wAAAP8AAAD/hoaF//Dw7//w8O//8PDv&#10;//Dw7//w8O//8PDv//Dw7//w8O//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9zc3P+hoaH/mZmZ/7i4uP/t&#10;7e3/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5ubm/8fHx/+np6f/mZmZ/5mZmf+srKz/zc3N/+vr6//w&#10;8PD/8PDw//Dw8P/w8PD/8PDw//Dw8P/w8PD/8PDw//Dw8P/w8PD/8PDw//Dw8P/w8PD/8PDw//Dw&#10;8P/w8PD/8PDw//Dw8P/w8PD/8PDw//Dw8P/w8PD/8PDw//Dw8P/w8PD/8PDw//Dw8P/w8PD/8PDw&#10;//Dw8P/w8PD/xMTE/5mZmf/l5eX/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h4eH/qamp/5mZmf+srKz/5eXl&#10;//Dw8P/w8PD/8PDw//Dw8P/w8PD/8PDw//Dw8P/w8PD/8PDw//Dw8P/w8PD/8PDw//Dw8P/w8PD/&#10;8PDw//Dw8P/w8PD/8PDw//Dw8P/w8PD/8PDw//Dw8P/w8PD/8PDw//Dw8P/w8PD/8PDw//Dw8P/w&#10;8PD/8PDw//Dw8P/w8PD/8PDw//Dw8P/w8PD/8PDw//Dw8P/c3Nz/oaGh/5mZmf/Dw8P/7+/v//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&#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v//Dw&#10;7//w8O//8PDv//Dw7//w8O//8PDv//Dw7/+6urr/AAAA/wAAAP/X19b/8PDv//Dw7//w8O//8PDv&#10;/9HR0P8AAAD/QkJC//Dw7//w8O//8PDv//Dw7/+9vbz/AAAA/wAAAP9BQUH/MzMz/wwMDP8AAAD/&#10;AAAA/09PT//v7+7/8PDv//Dw7//w8O//8PDv//Dw7//w8O//8PDv//Dw7//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jo6P+rq6v/mZmZ/6ysrP/o6Oj/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d3d3/vb29/56env+ZmZn/nJyc/7e3t//X19f/7+/v//Dw8P/w8PD/8PDw//Dw8P/w8PD/8PDw&#10;//Dw8P/w8PD/8PDw//Dw8P/w8PD/8PDw//Dw8P/w8PD/8PDw//Dw8P/w8PD/8PDw//Dw8P/w8PD/&#10;8PDw//Dw8P/w8PD/8PDw//Dw8P/w8PD/8PDw//Dw8P/ExMT/mZmZ/+Xl5f/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s7Oz/uLi4/5mZmf+enp7/1tbW//Dw8P/w8PD/8PDw//Dw8P/w8PD/8PDw//Dw8P/w&#10;8PD/8PDw//Dw8P/w8PD/8PDw//Dw8P/w8PD/8PDw//Dw8P/w8PD/8PDw//Dw8P/w8PD/8PDw//Dw&#10;8P/w8PD/8PDw//Dw8P/w8PD/8PDw//Dw8P/w8PD/8PDw//Dw8P/w8PD/8PDw//Dw8P/w8PD/x8fH&#10;/5ycnP+dnZ3/1tb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O//8PDv//Dw7//w8O//8PDv//Dw7//w8O//8PDv/7q6uv8AAAD/&#10;AAAA/9fX1v/w8O//8PDv//Dw7//w8O//iYmJ/wAAAP+Kior/8PDv//Dw7//w8O//8PDv/729vP8A&#10;AAD/AAAA/wAAAP8AAAD/DQ0N/zg4N/+oqKf/8PDv//Dw7//w8O//8PDv//Dw7//w8O//8PDv//Dw&#10;7//w8O//8PDv//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v7/+4uLj/mZmZ/6Ghof/e3t7/&#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7e3t/9LS0v+vr6//mZmZ/5mZmf+lpaX/&#10;x8fH/+bm5v/w8PD/8PDw//Dw8P/w8PD/8PDw//Dw8P/w8PD/8PDw//Dw8P/w8PD/8PDw//Dw8P/w&#10;8PD/8PDw//Dw8P/w8PD/8PDw//Dw8P/w8PD/8PDw//Dw8P/w8PD/8PDw//Dw8P/w8PD/8PDw/729&#10;vf+ZmZn/5eXl//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zs7O/5ycnP+ZmZn/yMjI/+/v&#10;7//w8PD/8PDw//Dw8P/w8PD/8PDw//Dw8P/w8PD/8PDw//Dw8P/w8PD/8PDw//Dw8P/w8PD/8PDw&#10;//Dw8P/w8PD/8PDw//Dw8P/w8PD/8PDw//Dw8P/w8PD/8PDw//Dw8P/w8PD/8PDw//Dw8P/w8PD/&#10;8PDw//Dw8P/w8PD/7e3t/7e3t/+ZmZn/oqKi/+Tk5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7//w8O//8PDv//Dw7//w&#10;8O//8PDv//Dw7//w8O//urq6/wAAAP8AAAD/19fW//Dw7//w8O//8PDv//Dw7/9BQUH/AAAA/9LS&#10;0f/w8O//8PDv//Dw7//w8O//vb28/wAAAP8AAAD/uLi4/97e3f/w8O//8PDv//Dw7//w8O//8PDv&#10;//Dw7//w8O//8PDv//Dw7//w8O//8PDv//Dw7//w8O//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Dw8P/mZmZ/5ycnP/R0dH/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i4uL/wsLC/6Kiov+ZmZn/mpqa/7Kysv/S0tL/7e3t//Dw8P/w8PD/8PDw//Dw&#10;8P/w8PD/8PDw//Dw8P/w8PD/8PDw//Dw8P/w8PD/8PDw//Dw8P/w8PD/8PDw//Dw8P/w8PD/8PDw&#10;//Dw8P/w8PD/8PDw//Dw8P/w8PD/urq6/5mZmf/l5eX/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4eHh/6Wlpf+ZmZn/s7Oz/+np6f/w8PD/8PDw//Dw8P/w8PD/8PDw//Dw8P/w8PD/&#10;8PDw//Dw8P/w8PD/8PDw//Dw8P/w8PD/8PDw//Dw8P/w8PD/8PDw//Dw8P/w8PD/8PDw//Dw8P/w&#10;8PD/8PDw//Dw8P/w8PD/8PDw//Dw8P/w8PD/8PDw/+Li4v+oqKj/mZmZ/7S0tP/p6en/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v//Dw7//w8O//8PDv//Dw7//w8O//8PDv//Dw7/+6urr/AAAA/wAAAP/X19b/8PDv&#10;//Dw7//w8O//5OTj/wYGBv8pKSn/8PDv//Dw7//w8O//8PDv//Dw7/+9vbz/AAAA/wAAAP/Z2dn/&#10;8PDv//Dw7//w8O//8PDv//Dw7//w8O//8PDv//Dw7//w8O//8PDv//Dw7//w8O//8PDv//Dw7//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V1dX/nZ2d/5mZmf/ExMT/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7+/v/9fX1/+3t7f/nJyc&#10;/5mZmf+enp7/vb29/97e3v/w8PD/8PDw//Dw8P/w8PD/8PDw//Dw8P/w8PD/8PDw//Dw8P/w8PD/&#10;8PDw//Dw8P/w8PD/8PDw//Dw8P/w8PD/8PDw//Dw8P/w8PD/8PDw//Dw8P+6urr/mZmZ/+Xl5f/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7Ozs/7i4uP+ZmZn/oqKi/93d3f/w&#10;8PD/8PDw//Dw8P/w8PD/8PDw//Dw8P/w8PD/8PDw//Dw8P/w8PD/8PDw//Dw8P/w8PD/8PDw//Dw&#10;8P/w8PD/8PDw//Dw8P/w8PD/8PDw//Dw8P/w8PD/8PDw//Dw8P/w8PD/8PDw//Dw8P/X19f/np6e&#10;/5mZmf/Dw8P/7+/v//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O//8PDv//Dw7//w8O//8PDv//Dw7//w8O//&#10;8PDv/7q6uv8AAAD/AAAA/9fX1v/w8O//8PDv//Dw7/+hoaD/AAAA/3Jycf/w8O//8PDv//Dw7//w&#10;8O//8PDv/729vP8AAAD/AAAA/9nZ2f/w8O//8PDv//Dw7//w8O//8PDv//Dw7//w8O//8PDv//Dw&#10;7//w8O//8PDv//Dw7//w8O//8PDv//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i4uL/p6en/5mZmf+3t7f/7e3t//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r6+v/zc3N/6ysrP+ZmZn/mZmZ/6mpqf/Nzc3/6+vr//Dw8P/w&#10;8PD/8PDw//Dw8P/w8PD/8PDw//Dw8P/w8PD/8PDw//Dw8P/w8PD/8PDw//Dw8P/w8PD/8PDw//Dw&#10;8P/w8PD/8PDw/7q6uv+ZmZn/5eXl//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8vLy/+cnJz/mpqa/8jIyP/v7+//8PDw//Dw8P/w8PD/8PDw//Dw8P/w8PD/8PDw&#10;//Dw8P/w8PD/8PDw//Dw8P/w8PD/8PDw//Dw8P/w8PD/8PDw//Dw8P/w8PD/8PDw//Dw8P/w8PD/&#10;8PDw//Dw8P/w8PD/wsLC/5qamv+goKD/1tb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7//w&#10;8O//8PDv//Dw7//w8O//8PDv//Dw7//w8O//urq6/wAAAP8AAAD/19fW//Dw7//w8O//8PDv/1hY&#10;WP8AAAD/urq6//Dw7//w8O//8PDv//Dw7//w8O//vb28/wAAAP8AAAD/2dnZ//Dw7//w8O//8PDv&#10;//Dw7//w8O//8PDv//Dw7//w8O//8PDv//Dw7//w8O//8PDv//Dw7//w8O//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s7Oz/tLS0/5mZmf+rq6v/5eXl//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g&#10;4P+9vb3/np6e/5mZmf+dnZ3/u7u7/93d3f/w8PD/8PDw//Dw8P/w8PD/8PDw//Dw8P/w8PD/8PDw&#10;//Dw8P/w8PD/8PDw//Dw8P/w8PD/8PDw//Dw8P/w8PD/urq6/5mZmf/l5eX/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93d3f+kpKT/mZmZ/7Ozs//p6en/&#10;8PDw//Dw8P/w8PD/8PDw//Dw8P/w8PD/8PDw//Dw8P/w8PD/8PDw//Dw8P/w8PD/8PDw//Dw8P/w&#10;8PD/8PDw//Dw8P/w8PD/8PDw//Dw8P/w8PD/6+vr/7S0tP+ZmZn/qKio/+Xl5f/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v//Dw7//w8O//8PDv//Dw7//w8O//8PDv//Dw7/+6urr/AAAA&#10;/wAAAP/X19b/8PDv//Dw7//u7u3/ExMT/xQUFP/u7u3/8PDv//Dw7//w8O//8PDv//Dw7/+9vbz/&#10;AAAA/wAAAP/Z2dn/8PDv//Dw7//w8O//8PDv//Dw7//w8O//8PDv//Dw7//w8O//8PDv//Dw7//w&#10;8O//8PDv//Dw7//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xMTE/5qamv+ioqL/3Nzc//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v7+//0tLS/6+vr/+ZmZn/mZmZ/6SkpP/ExMT/&#10;5eXl//Dw8P/w8PD/8PDw//Dw8P/w8PD/8PDw//Dw8P/w8PD/8PDw//Dw8P/w8PD/8PDw//Dw8P+6&#10;urr/mZmZ/+Xl5f/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zs7P+zs7P/mZmZ/6Kiov/d3d3/8PDw//Dw8P/w8PD/8PDw//Dw8P/w8PD/8PDw//Dw&#10;8P/w8PD/8PDw//Dw8P/w8PD/8PDw//Dw8P/w8PD/8PDw//Dw8P/w8PD/8PDw/+Hh4f+kpKT/mZmZ&#10;/7a2tv/s7Oz/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O//8PDv//Dw7//w8O//&#10;8PDv//Dw7//w8O//8PDv/76+vf8AAAD/AAAA/9ra2f/w8O//8PDv/7m5uf8AAAD/Wlpa//Dw7//w&#10;8O//8PDv//Dw7//w8O//8PDv/8DAv/8AAAD/AAAA/9zc2//w8O//8PDv//Dw7//w8O//8PDv//Dw&#10;7//w8O//8PDv//Dw7//w8O//8PDv//Dw7//w8O//8PDv//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1tbW/56env+cnJz/zs7O//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Tk5P/Dw8P/oqKi/5mZmf+ampr/tLS0/9XV1f/v7+//8PDw//Dw8P/w8PD/8PDw//Dw&#10;8P/w8PD/8PDw//Dw8P/w8PD/8PDw/7q6uv+ZmZn/6Ojo//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v7//IyMj/mpqa/5qamv/IyMj/7+/v&#10;//Dw8P/w8PD/8PDw//Dw8P/w8PD/8PDw//Dw8P/w8PD/8PDw//Dw8P/w8PD/8PDw//Dw8P/w8PD/&#10;8PDw//Dw8P/V1dX/np6e/5mZmf/Ly8v/7+/v//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7//w8O//8PDv//Dw7//w8O//8PDv//Dw7//w8O//8PDv//Dw7//w8O//8PDv//Dw&#10;7//w8O//cXFw/wAAAP+jo6L/8PDv//Dw7//w8O//8PDv//Dw7//w8O//8PDv//Dw7//w8O//8PDv&#10;//Dw7//w8O//8PDv//Dw7//w8O//8PDv//Dw7//w8O//8PDv//Dw7//w8O//8PDv//Dw7//w8O//&#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4ODg/6Ghof+ZmZn/wcHB/+/v7//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1tbW/7S0tP+cnJz/mZmZ&#10;/52dnf+9vb3/4ODg//Dw8P/w8PD/8PDw//Dw8P/w8PD/8PDw//Dw8P/w8PD/urq6/5mZmf/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c3Nz/pKSk/5mZmf+zs7P/6enp//Dw8P/w8PD/8PDw//Dw8P/w8PD/8PDw//Dw8P/w&#10;8PD/8PDw//Dw8P/w8PD/8PDw//Dw8P/v7+//w8PD/5qamv+hoaH/2dnZ//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v//Dw7//w8O//8PDv//Dw7//w8O//8PDv&#10;//Dw7//w8O//8PDv//Dw7//w8O//8PDv//Dw7/8pKSj/BgYG/+Xl5P/w8O//8PDv//Dw7//w8O//&#10;8PDv//Dw7//w8O//8PDv//Dw7//w8O//8PDv//Dw7//w8O//8PDv//Dw7//w8O//8PDv//Dw7//w&#10;8O//8PDv//Dw7//w8O//8PDv//Dw7//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6Ojo/62trf+ZmZn/sLCw/+vr6//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v/+np6P/Kysn/p6en/5mZmf+ZmZn/qamp/8vLy//s7Ov/8PDv//Dw7//w&#10;8O//8PDv//Dw7//Y2Nj/z8/O//Dw7//w8O//8PDv//Dw7//w8O//8PDv//Dw7//w8O//8PDv//Dw&#10;7//w8O//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m5ub/sLCw/5mZmf+oqKj/4uLi//Dw&#10;8P/w8PD/8PDw//Dw8P/w8PD/8PDw//Dw8P/w8PD/8PDw//Dw8P/w8PD/7Ozs/7Kysv+ZmZn/qamp&#10;/+Tk5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v//Dw7//w8O//8PDv//Dw7//w8O//8PDv//Dw7//w8O//8PDv//Dw7//w&#10;8O//8PDv//Dw7//w8O//8PDv//Dw7//w8O//8PDv//Dw7//w8O//8PDv//Dw7//w8O//8PDv//Dw&#10;7//w8O//8PDv//Dw7//w8O//8PDv//Dw7//w8O//8PDv//Dw7//w8O//8PDv//Dw7//w8O//8PDv&#10;//Dw7//w8O//8PDv//Dw7//w8O//8PDv//Dw7//w8O//8PDv//Dw7//w8O//8PDv//Dw7//w8O//&#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O//&#10;8PDv//Dw7//w8O//8PDv//Dw7//w8O//8PDv//Dw7//w8O//8PDv//Dw7//w8O//2dnZ/wsLC/9J&#10;SUj/8PDv//Dw7//w8O//8PDv//Dw7//w8O//8PDv//Dw7//w8O//8PDv//Dw7//w8O//8PDv//Dw&#10;7//w8O//8PDv//Dw7//w8O//8PDv//Dw7//w8O//8PDv//Dw7//w8O//8PDv//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7+/v/729vf+ZmZn/oqKi/+Tk5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O//8PDv//Dw7//w8O//2trZ/7u7&#10;u/+dnZ3/mZmZ/5ycnP+6urn/3Nzb/+/v7v/w8O//8PDv//Dw7//w8O//8PDv//Dw7//w8O//8PDv&#10;//Dw7//w8O//8PDv//Dw7//w8O//8PDv//Dw7//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wsLC/5mZmf+dnZ3/0dHR//Dw8P/w8PD/8PDw//Dw8P/w8PD/8PDw//Dw8P/w8PD/&#10;8PDw/97e3v+lpaX/mZmZ/7e3t//s7Oz/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O//8PDv//Dw7//w8O//8PDv//Dw&#10;7//w8O//8PDv//Dw7//w8O//8PDv//Dw7//w8O//8PDv//Dw7//w8O//8PDv//Dw7//w8O//8PDv&#10;//Dw7//w8O//8PDv//Dw7//w8O//8PDv//Dw7//w8O//8PDv//Dw7//w8O//8PDv//Dw7//w8O//&#10;8PDv/729vP8BAQH/AQEB/wEBAf8BAQH/AwMD/x4eHv9PT0//w8PC//Dw7//w8O//8PDv//Dw7//w&#10;8O//8PDv//Dw7//w8O//8PDv//Dw7//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7//w8O//8PDv//Dw7//w8O//8PDv//Dw7//w8O//8PDv//Dw&#10;7//w8O//8PDv//Dw7//w8O//8PDv//Dw7//w8O//8PDv//Dw7//w8O//8PDv//Dw7//w8O//8PDv&#10;//Dw7//w8O//8PDv//Dw7//w8O//8PDv//Dw7//w8O//8PDv//Dw7//w8O//8PDv//Dw7//w8O//&#10;8PDv//Dw7//w8O//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8fHx/+ampr/nZ2d/9bW1v/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7//w8O//8PDv//Dw7//w8O//8PDv/+zs6//Pz8//q6ur/5mZmf+ZmZn/oaGh/8TExP/k5OP/&#10;8PDv//Dw7//w8O//8PDv//Dw7//w8O//8PDv//Dw7//w8O//8PDv//Dw7//w8O//8PDv//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19fX/6CgoP+ZmZn/u7u7/+zs7P/w&#10;8PD/8PDw//Dw8P/w8PD/8PDw//Dw8P/S0tL/nZ2d/5qamv/Hx8f/7+/v//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7//w8O//8PDv//Dw7//w8O//8PDv//Dw7//w8O//8PDv//Dw7//w8O//8PDv//Dw7//w8O//&#10;8PDv//Dw7//w8O//8PDv//Dw7//w8O//8PDv//Dw7//w8O//8PDv//Dw7//w8O//8PDv//Dw7//w&#10;8O//8PDv//Dw7//w8O//8PDv//Dw7//w8O//vb28/wAAAP8AAAD/Jycn/yYmJv8MDAz/AAAA/wAA&#10;AP8HBwf/xMTD//Dw7//w8O//8PDv//Dw7//w8O//8PDv//Dw7//w8O//8PDv//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v//Dw7//w8O//8PDv&#10;//Dw7//w8O//8PDv//Dw7//w8O//8PDv//Dw7//w8O//8PDv//Dw7//w8O//8PDv//Dw7//w8O//&#10;8PDv/+np6P/e3t3/6eno//Dw7//w8O//8PDv//Dw7//w8O//8PDv//Dw7//w8O//8PDv//Dw7//w&#10;8O//8PDv//Dw7//w8O//8PDv//Dw7//w8O//8PDv//Dw7//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9bW1v+enp7/mZmZ/8bGxv/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v//Dw7//w8O//8PDv//Dw7//w8O//8PDv//Dw7//w&#10;8O//4uLi/8HBwP+goKD/mZmZ/5qamv+ysrH/09PT/+3t7P/w8O//8PDv//Dw7//w8O//8PDv//Dw&#10;7//w8O//8PDv//Dw7//w8O//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5OTk/6urq/+ZmZn/qKio/+Li4v/w8PD/8PDw//Dw8P/v7+//vb29/5qamv+goKD/19fX&#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z8/P/5mZmf/Pz8//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Li4v+np6f/mZmZ/7u7u//v7+//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O//8PDv//Dw&#10;7//w8O//8PDv//Dw7//w8O//8PDv//Dw7//w8O//8PDv/+/v7v/W1tX/sLCw/5mZmf+ZmZn/oKCg&#10;/8LCwf/h4eD/8PDv//Dw7//w8O//8PDv//Dw7//w8O//8PDv//Dw7//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7+/v/8LCwv+ampr/nZ2d/8/Pz//w8PD/&#10;5ubm/6ysrP+ZmZn/qamp/+bm5v/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O//8PDv//Dw&#10;7//w8O//8PDv//Dw7//w8O//8PDv//Dw7//w8O//8PDv//Dw7//w8O//8PDv//Dw7//w8O//8PDv&#10;//Dw7//w8O//8PDv//Dw7//w8O//8PDv//Dw7//w8O//8PDv//Dw7//w8O//8PDv//Dw7//w8O//&#10;8PDv//Dw7//w8O//8PDv/729vP8AAAD/AAAA/9nZ2f/w8O//8PDv//Dw7/9WVlX/AAAA/ycnJ//w&#10;8O//8PDv//Dw7//w8O//8PDv//Dw7//w8O//8PDv//Dw7//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Pz8//mZmZ&#10;/8/Pz//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3t7f+ysrL/mZmZ/6ysrP/o6Oj/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7//w8O//8PDv//Dw7//w8O//8PDv//Dw7//w8O//8PDv//Dw7//w8O//&#10;8PDv//Dw7//w8O//5eXk/8bGxf+np6f/mZmZ/5mZmf+pqan/zc3M/+np6P/w8O//8PDv//Dw7//w&#10;8O//8PDv//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9bW1v+kpKT/mZmZ/7S0tP+kpKT/mZmZ/729vf/r6+v/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7//w8O//8PDv//Dw7//w8O//8PDv//Dw7//w8O//8PDv//Dw7//w8O//&#10;8PDv//Dw7//w8O//8PDv//Dw7//w8O//8PDv//Dw7//w8O//8PDv//Dw7//w8O//8PDv//Dw7//w&#10;8O//8PDv//Dw7//w8O//8PDv//Dw7//w8O//8PDv//Dw7//w8O//vb28/wAAAP8AAAD/2dnZ//Dw&#10;7//w8O//8PDv/1hYWP8AAAD/NTU1//Dw7//w8O//8PDv//Dw7//w8O//8PDv//Dw7//w8O//8PDv&#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8/Pz/+ZmZn/z8/P//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v7/+7u7v/mZmZ/6Ghof/c3Nz/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np6f+mpqb/mZmZ/5mZmf/ExMT/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v//Dw7//w8O//8PDv//Dw7//w&#10;8O//8PDv//Dw7/+9vbz/AQEB/wEBAf8BAQH/AQEB/wMDA/8eHh7/T09P/8PDwv/w8O//8PDv//Dw&#10;7//w8O//8PDv//Dw7//w8O//8PDv//Dw7//w8O//8PDv//Dw7//w8O//8PDv//Dw7//w8O//8PDv&#10;//Dw7/+9vbz/AAAA/wAAAP/Z2dn/8PDv//Dw7//b29r/FhYW/wAAAP9paWn/8PDv//Dw7//w8O//&#10;8PDv//Dw7//w8O//8PDv//Dw7//w8O//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z8/P/5mZmf/Pz8//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S0tL/nJyc/5qamv/Pz8//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t7e3/&#10;s7Oz/5mZmf+dnZ3/mpqa/5ycnP/Pz8//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O//8PDv//Dw7//w8O//8PDv//Dw7//w8O//8PDv/729vP8AAAD/AAAA/ycnJ/8mJib/DAwM&#10;/wAAAP8AAAD/BwcH/8TEw//w8O//8PDv//Dw7//w8O//8PDv//Dw7//w8O//8PDv//Dw7//w8O//&#10;8PDv//Dw7//w8O//8PDv//Dw7//w8O//8PDv/729vP8AAAD/AAAA/8zMy//MzMv/mZmZ/ycnJ/8A&#10;AAD/FRUV/9zc2//w8O//8PDv//Dw7//w8O//8PDv//Dw7//w8O//8PDv//Dw7//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Pz8//mZmZ/8/Pz//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e3t7/oaGh/5mZmf/Gxsb/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5OTk/6ysrP+ZmZn/q6ur/+jo6P/a2tr/oaGh/5mZmf+6urr/7Ozs//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8/Pz/+ZmZn/z8/P//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m&#10;5ub/qKio/5mZmf/r6+r/8PDv//Dw7//w8O//8PDv//Dw7//w8O//8PDv//Dw7//w8O//8PDv//Dw&#10;7//w8O//8PDv//Dw7//w8O//8PDv//Dw7//w8O//8PDv//Dw7//w8O//8PDv//Dw7//w8O//8PDv&#10;//Dw7//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8/Pz/+dnZ3/mZmZ/8HBwf/v7+//8PDw&#10;//Dw8P/o6Oj/sLCw/5mZmf+np6f/4eHh//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v//Dw7//w&#10;8O//8PDv//Dw7//w8O//8PDv//Dw7/+9vbz/AAAA/wAAAP/Z2dn/8PDv//Dw7//w8O//VlZV/wAA&#10;AP8nJyf/8PDv//Dw7//w8O//8PDv//Dw7//w8O//8PDv//Dw7//w8O//4eHg//Dw7//w8O//8PDv&#10;//Dw7//w8O//8PDv//Dw7/+9vbz/AAAA/wAAAP8wMDD/NDQ0/wAAAP8AAAD/mpqa//Dw7//w8O//&#10;8PDv//Dw7//w8O//8PDv//Dw7//w8O//8PDv//Dw7//w8O//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z8/P/5mZ&#10;mf/Pz8//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s7Oz/tLS0/+np6P/w8O//8PDv//Dw7//w8O//8PDv&#10;//Dw7//w8O//8PDv//Dw7//w8O//8PDv//Dw7//w8O//8PDv//Dw7//w8O//8PDv//Dw7//w8O//&#10;8PDv//Dw7//w8O//8PDv//Dw7//w8O//8PDv//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CwsL/&#10;mZmZ/5ycnP/Ozs7/8PDw//Dw8P/w8PD/8PDw//Dw8P/w8PD/xMTE/5qamv+enp7/2dnZ//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Pz8//mZmZ/8/Pz//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7e3s//Dw7//w8O//8PDv//Dw7//w8O//8PDv//Dw7//w8O//8PDv//Dw7//w8O//8PDv//Dw7//w&#10;8O//8PDv//Dw7//w8O//8PDv//Dw7//w8O//8PDv//Dw7//w8O//8PDv//Dw7//w8O//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7//w8O//8PDv//Dw7//w8O//&#10;8PDv//Dw7//w8O//vb28/wAAAP8AAAD/2dnZ//Dw7//w8O//29va/xYWFv8AAAD/aWlp//Dw7//w&#10;8O//8PDv//Dw7//w8O//8PDv//Dw7//w8O//8PDv//Dw7//w8O//8PDv//Dw7//w8O//8PDv//Dw&#10;7//w8O//vb28/wAAAP8AAAD/2dnZ//Dw7//a2tn/EhIS/wAAAP84ODf/7e3s//Dw7//w8O//8PDv&#10;//Dw7//w8O//8PDv//Dw7//w8O//8PDv//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8/Pz/+ZmZn/z8/P//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O//8PDv//Dw7//w8O//8PDv//Dw7//w8O//8PDv//Dw&#10;7//w8O//8PDv//Dw7//w8O//8PDv//Dw7//w8O//8PDv//Dw7//w8O//8PDv//Dw7//w8O//8PDv&#10;//Dw7//w8O//8PDv//Dw7//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v//Dw7//w8O//8PDv//Dw7//w8O//8PDv//Dw7/+9vbz/AAAA/wAAAP/MzMv/zMzL/5mZ&#10;mf8nJyf/AAAA/xUVFf/c3Nv/8PDv//Dw7//w8O//8PDv//Dw7//w8O//8PDv//Dw7//w8O//8PDv&#10;//Dw7//w8O//8PDv//Dw7//w8O//8PDv//Dw7/+9vbz/AAAA/wAAAP/Z2dn/8PDv//Dw7/+enp3/&#10;AAAA/wAAAP95eXn/8PDv//Dw7//w8O//8PDv//Dw7//w8O//8PDv//Dw7//w8O//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z8/P/5mZmf/Pz8//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7//w8O//8PDv&#10;//Dw7//w8O//8PDv//Dw7//w8O//8PDv//Dw7//w8O//8PDv//Dw7//w8O//8PDv//Dw7//w8O//&#10;8PDv//Dw7//w8O//8PDv//Dw7//w8O//8PDv//Dw7//w8O//8PDv//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Pz8//mZmZ/8/Pz//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v//Dw7//w8O//8PDv//Dw7//w8O//8PDv//Dw7/+9vbz/AQEB/wEBAf8B&#10;AQH/AQEB/wMDA/8eHh7/T09P/8PDwv/w8O//8PDv//Dw7//w8O//8PDv//Dw7//w8O//8PDv//Dw&#10;7//w8O//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8/Pz/+Z&#10;mZn/z8/P//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O//8PDv//Dw7//w8O//8PDv//Dw&#10;7//w8O//8PDv/729vP8AAAD/AAAA/ycnJ/8mJib/DAwM/wAAAP8AAAD/BwcH/8TEw//w8O//8PDv&#10;//Dw7//w8O//8PDv//Dw7//w8O//8PDv//Dw7//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z8/P/5mZmf/Pz8//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7//w8O//8PDv//Dw7//w8O//8PDv//Dw7//w8O//vb28/wAAAP8AAAD/2dnZ//Dw7//t7ez/&#10;mpqa/wUFBf8AAAD/UFBQ//Dw7//w8O//8PDv//Dw7//w8O//8PDv//Dw7//w8O//8PDv//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9fX1/+ZmZn/qKio/+/v7//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Pz8//mZmZ/8/Pz//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v//Dw7//w8O//8PDv//Dw7//w8O//8PDv//Dw7/+9&#10;vbz/AAAA/wAAAP/Z2dn/8PDv//Dw7//w8O//VlZV/wAAAP8nJyf/8PDv//Dw7//w8O//8PDv//Dw&#10;7//w8O//8PDv//Dw7//w8O//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7q6uv+ZmZn/xMTE//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b29v/y9Pj/5uzz/+br8v/m6/L/&#10;5uvy/+br8v/m6/L/5uvy/+br8v/m6/L/5uvy/+br8v/m6/L/5uvy/+br8v/m6/L/5uvy/+br8v/m&#10;6/L/5uvy/9/k6//U2eD/3+Tr/+br8v/m6/L/5uvy/+br8v/m6/L/5uvy/+br8v/m6/L/5uvy/+br&#10;8v/m6/L/5uvy/+br8v/m6/L/5uvy/+br8v/o7fP/9Pb4//Dw8f/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O//8PDv//Dw&#10;7//w8O//8PDv//Dw7//w8O//8PDv/729vP8AAAD/AAAA/9nZ2f/w8O//8PDv//Dw7/9YWFj/AAAA&#10;/zU1Nf/w8O//8PDv//Dw7//w8O//8PDv//Dw7//w8O//8PDv//Dw7//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7e3t/6SkpP+ZmZn/3Nzc//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Hy8v/o&#10;7fX/x9Tn/7zN4v+6zOH/uszh/7rM4f+6zOH/uszh/7rM4f+6zOH/uszh/7rM4f+6zOH/uszh/7rM&#10;4f+6zOH/uszh/7rM4f+6zOH/uszh/7rM4f+6zOH/uszh/7rM4f+6zOH/uszh/7rM4f+6zOH/uszh&#10;/7rM4f+6zOH/uszh/7rM4f+6zOH/uszh/7rM4f+6zOH/uszh/7rM4f+6zOH/uszh/7rM4v+7zOL/&#10;y9jo/+/z9//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7//w8O//8PDv//Dw7//w8O//8PDv//Dw7//w8O//vb28/wAAAP8AAAD/&#10;2dnZ//Dw7//w8O//29va/xYWFv8AAAD/aWlp//Dw7//w8O//8PDv//Dw7//w8O//8PDv//Dw7//w&#10;8O//8PDv//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2tra&#10;/5qamv+np6f/7Ozs//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5ez0/7vL4f+5y+H/ucvh/7nL4f+5y+H/ucvh/7nL4f+5y+H/ucvh&#10;/7nL4f+5y+H/ucvh/7nL4f+5y+H/ucvh/7nL4f+5y+H/ucvh/7nL4f+5y+H/ucvh/7nL4f+5y+H/&#10;ucvh/7nL4f+5y+H/ucvh/7nL4f+5y+H/ucvh/7nL4f+5y+H/ucvh/7nL4f+5y+H/ucvh/7nL4f+5&#10;y+H/ucvh/7nL4f+5y+H/ucvh/7nL4f+5y+H/vs7j/+Xq8v/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v//Dw7//w8O//8PDv//Dw7//w&#10;8O//8PDv//Dw7/+9vbz/AAAA/wAAAP/MzMv/zMzL/5mZmf8nJyf/AAAA/xUVFf/c3Nv/8PDv//Dw&#10;7//w8O//8PDv//Dw7//w8O//8PDv//Dw7//w8O//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xMTE/5mZmf+6urr/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w8P/X4O3/ucvh/7nL4f+5y+H/&#10;usvh/7nL4f+5y+H/ucvh/7nL4f+5y+H/ucvh/7nL4f+5y+H/ucvh/7nL4f+5y+H/ucvh/7nL4f+5&#10;y+H/ucvh/7nL4f+5y+H/ucvh/7nL4f+5y+H/ucvh/7nL4f+5y+H/ucvh/7nL4f+5y+H/ucvh/7nL&#10;4f+5y+H/ucvh/7nL4f+5y+H/ucvh/7nL4f+5y+H/ucvh/7nL4f+5y+H/ucvh/7nL4f+7zOL/1d/q&#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O//8PDv//Dw7//w8O//8PDv//Dw7//w8O//8PDv/729vP8AAAD/AAAA/wAAAP8AAAD/AAAA&#10;/wAAAP9MTEz/29va//Dw7//w8O//8PDv//Dw7//w8O//8PDv//Dw7//w8O//8PDv//Dw7//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7//w8O//8PDv//Dw7//w8O//8PDv//Dw7//w8O//8PDv//Dw7//w8O//8PDv&#10;//Dw7//w8O//8PDv//Dw7//w8O//8PDv//Dw7//w8O//8PDv//Dw7//w8O//8PDv//Dw7//w8O//&#10;8PDv//Dw7//w8O//8PDv//Dw7//w8O//8PDv//Dw7//w8O//8PDv//Dw7//w8O//8PDv//Dw7//w&#10;8O//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5eXl/5mZmf+6urr/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v7+//qKio/5mZ&#10;mf/X19f/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7/Dw/9fg7f+5y+H/ucvh/8XU5v/V3en/ucvh/7nL4f+5y+H/ucvh/7nL4f+5y+H/ucvh/7nL&#10;4f+5y+H/ucvh/7nL4f+5y+H/ucvh/7nL4f+5y+H/ucvh/7nL4f+5y+H/ucvh/7nL4f+5y+H/ucvh&#10;/7nL4f+5y+H/ucvh/7nL4f+5y+H/ucvh/7nL4f+5y+H/ucvh/7nL4f+5y+H/ucvh/7nL4f+5y+H/&#10;ucvh/8nX6P+/0OT/ucvh/7vM4v/U3ur/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7//w8O//8PDv//Dw7//w8O//8PDv//Dw7//w8O//&#10;vb28/wAAAP8AAAD/MDAw/zQ0NP8AAAD/AAAA/5qamv/w8O//8PDv//Dw7//w8O//8PDv//Dw7//w&#10;8O//8PDv//Dw7//w8O//8PDv//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O//&#10;8PDv//Dw7//w8O//8PDv//Dw7//w8O//8PDv/9fX1v95eXj/eXl4/+Xl5P/w8O//8PDv/8fHxv95&#10;eXj/eXl4/7W1tP/w8O//8PDv//Dw7//w8O//8PDv//Dw7//w8O//8PDv//Dw7//w8PD/29vb/8XF&#10;xP/Nzcz/7e3s//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Pz8//mZmZ/8/Pz//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i4uL/nZ2d/6Ghof/o6Oj/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v8PD/1+Dt/7nL4f+5y+H/0t3r/+7v8P/e5Ov/3uTr&#10;/97k6//e5Ov/3uTr/97k6//e5Ov/3uTr/97k6//e5Ov/3uTr/97k6//e5Ov/3uTr/97k6//e5Ov/&#10;3uTr/97k6//e5Ov/3uTr/97k6//e5Ov/3uTr/97k6//e5Ov/3uTr/97k6//e5Ov/3uTr/97k6//e&#10;5Ov/3uTr/97k6//e5Ov/3uTr/97k6//e5Ov/6O3z/8bU5v+5y+H/u8zi/9Te6v/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v//Dw7//w&#10;8O//8PDv//Dw7//w8O//8PDv//Dw7/+9vbz/AAAA/wAAAP/Z2dn/8PDv/0tLS/8AAAD/DQ0N/9LS&#10;0f/w8O//8PDv//Dw7//w8O//8PDv//Dw7//w8O//8PDv//Dw7//w8O//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7//w8O//8PDv//Dw7//w8O//8PDv//Dw7//w8O//vb28/wAA&#10;AP8AAAD/2dnZ//Dw7//w8O//8PDv/09PT/8AAAD/AwMD/7u7u//w8O//8PDv//Dw7//w8O//8PDv&#10;//Dw7//w8O//8PDv//Dw8P/w8PD/xMTE/5mZmf+oqKj/5eXl//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7q6uv+ZmZn/5eXl//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Hx8f/mZmZ/7e3t//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w8P/X4O3/&#10;ucvh/7nL4f/S3ev/7u/w//Dw8P/w8PD/8PDw//Dw8P/w8PD/8PDw//Dw8P/w8PD/8PDw//Dw8P/w&#10;8PD/8PDw//Dw8P/w8PD/8PDw//Dw8P/w8PD/8PDw//Dw8P/w8PD/8PDw//Dw8P/w8PD/8PDw//Dw&#10;8P/w8PD/8PDw//Dw8P/w8PD/8PDw//Dw8P/w8PD/8PDw//Dw8P/w8PD/8PDw//Dw8P/v8vX/xtTm&#10;/7nL4f+7zOL/1N7q//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O//8PDv//Dw7//w8O//8PDv//Dw7//w8O//8PDv/729vP8AAAD/AAAA&#10;/9nZ2f/w8O//2trZ/xISEv8AAAD/ODg3/+3t7P/w8O//8PDv//Dw7//w8O//8PDv//Dw7//w8O//&#10;8PDv//Dw7//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v//Dw7//w8O//8PDv&#10;//Dw7//w8O//8PDv//Dw7/+9vbz/AAAA/wAAAP/Z2dn/8PDv//Dw7//w8O//3Nzb/xQUFP8AAAD/&#10;ICAg/+Tk4//w8O//8PDv//Dw7//w8O//8PDv//Dw7//w8O//8PDw//Dw8P/w8PD/x8fH/5qamv+n&#10;p6f/6Ojo//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t7e3/np6e/6ysr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sLD/mZmZ/8/Pz//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7/Dw/9fg7f+5y+H/ucvh/9Ld6//u7/D/8PDw//Dw8P/w8PD/8PDw//Dw&#10;8P/w8PD/8PDw//Dw8P/w8PD/8PDw//Dw8P/w8PD/8PDw//Dw8P/w8PD/8PDw//Dw8P/w8PD/8PDw&#10;//Dw8P/w8PD/8PDw//Dw8P/w8PD/8PDw//Dw8P/w8PD/8PDw//Dw8P/w8PD/8PDw//Dw8P/w8PD/&#10;8PDw//Dw8P/w8PD/8PDw/+/y9f/G1Ob/ucvh/7vM4v/U3ur/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7//w8O//8PDv//Dw7//w8O//&#10;8PDv//Dw7//w8O//vb28/wAAAP8AAAD/2dnZ//Dw7//w8O//np6d/wAAAP8AAAD/eXl5//Dw7//w&#10;8O//8PDv//Dw7//w8O//8PDv//Dw7//w8O//8PDv//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O//8PDv//Dw7//w8O//8PDv//Dw7//w8O//8PDv/8DAv/8AAAD/AAAA/9zc2//w&#10;8O//8PDv//Dw7//w8O//oqKh/wAAAP8AAAD/YGBg//Dw7//w8O//8PDv//Dw7//w8O//8PDv//Dw&#10;7//w8PD/8PDw//Dw8P/w8PD/x8fH/5mZmf+lpaX/6Ojo//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9ra2v+ZmZn/&#10;xMTE//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jo6P+enp7/nJyc/+Xl5f/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v8PD/1+Dt/7nL4f+5y+H/0t3r&#10;/+7v8P/w8PD/8PDw//Dw8P/w8PD/8PDw//Dw8P/w8PD/8PDw//Dw8P/w8PD/8PDw//Dw8P/w8PD/&#10;8PDw//Dw8P/w8PD/8PDw//Dw8P/w8PD/8PDw//Dw8P/w8PD/8PDw//Dw8P/w8PD/8PDw//Dw8P/w&#10;8PD/8PDw//Dw8P/w8PD/8PDw//Dw8P/w8PD/8PDw//Dw8P/w8PD/7/L1/8bU5v+5y+H/u8zi/9Te&#10;6v/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v//Dw7//w8O//8PDv//Dw7//w8O//8PDv//Dw7/+9vbz/AAAA/wAAAP/Z2dn/8PDv//Dw&#10;7//w8O//T09P/wAAAP8DAwP/u7u7//Dw7//w8O//8PDv//Dw7//w8O//8PDv//Dw7//w8O//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7//w8O//8PDv//Dw7//w8O//8PDv//Dw&#10;7//w8O//8PDv//Dw7//w8O//8PDv//Dw7//w8O//8PDv//Dw7//w8O//8PDv//Dw7//w8O//8PDv&#10;//Dw7//w8O//8PDv//Dw7//w8O//8PDv//Dw8P/w8PD/8PDw//Dw8P/w8PD/ysrK/5qamv+kpKT/&#10;5OTk//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xMTE/5mZmf/a2tr/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8/Pz/+ZmZn/r6+v//Dw8P/w8PD/8PDw//Dw8P/w8PD/8PDw//Dw8P/v7+//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w8P/X4O3/ucvh/7nL4f/S3ev/7u/w//Dw8P/w8PD/8PDw//Dw8P/w8PD/8PDw//Dw8P/w&#10;8PD/8PDw//Dw8P/w8PD/8PDw//Dw8P/w8PD/8PDw//Dw8P/w8PD/8PDw//Dw8P/w8PD/8PDw//Dw&#10;8P/w8PD/8PDw//Dw8P/w8PD/8PDw//Dw8P/w8PD/8PDw//Dw8P/w8PD/8PDw//Dw8P/w8PD/8PDw&#10;//Dw8P/v8vX/xtTm/7nL4f+7zOL/1N7q//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O//8PDv//Dw7//w8O//8PDv//Dw7//w8O//8PDv&#10;/729vP8AAAD/AAAA/9nZ2f/w8O//8PDv//Dw7//c3Nv/FBQU/wAAAP8gICD/5OTj//Dw7//w8O//&#10;8PDv//Dw7//w8O//8PDv//Dw7//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v&#10;//Dw7//w8O//8PDv//Dw7//w8O//8PDv//Dw7//w8O//8PDv//Dw7//w8O//8PDv//Dw7//w8O//&#10;8PDv//Dw7//w8O//8PDv//Dw7//w8O//8PDv//Dw7//w8O//8PDv//Dw7//w8O//8PDw//Dw8P/w&#10;8PD/8PDw//Dw8P/w8PD/y8vL/5qamv+ioqL/5eXl//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vr6//nJyc/+3t7f/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7q6uv+ZmZn/xMTE//Dw8P/w8PD/8PDw&#10;//Dw8P/w8PD/7e3t/9XV1f/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7/Dw/9fg7f+5y+H/ucvh/9Ld6//u7/D/8PDw//Dw&#10;8P/w8PD/8PDw//Dw8P/w8PD/8PDw//Dw8P/w8PD/8PDw//Dw8P/w8PD/8PDw//Dw8P/w8PD/8PDw&#10;//Dw8P/w8PD/8PDw//Dw8P/w8PD/8PDw//Dw8P/w8PD/8PDw//Dw8P/w8PD/8PDw//Dw8P/w8PD/&#10;8PDw//Dw8P/w8PD/8PDw//Dw8P/w8PD/8PDw/+/y9f/G1Ob/ucvh/7vM4v/U3ur/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7//w8O//&#10;8PDv//Dw7//w8O//8PDv//Dw7//w8O//wMC//wAAAP8AAAD/3Nzb//Dw7//w8O//8PDv//Dw7/+i&#10;oqH/AAAA/wAAAP9gYGD/8PDv//Dw7//w8O//8PDv//Dw7//w8O//8PDv//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O//8PDv//Dw7//w8O//8PDv//Dw7//w8O//8PDv//Dw7//w&#10;8O//8PDv//Dw7//w8O//8PDv//Dw7//w8O//8PDv//Dw7//w8O//8PDv//Dw7//w8O//8PDv//Dw&#10;7//w8O//8PDv//Dw7//w8PD/8PDw//Dw8P/w8PD/8PDw//Dw8P/w8PD/z8/P/5qamv+ioqL/4ODg&#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7e3t/5ycnP+vr6//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6+vr/6Ghof+ampr/4eHh//Dw8P/w8PD/8PDw//Dw8P/d3d3/wsLC//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v8PD/1+Dt&#10;/7nL4f+5y+H/0t3r/+7v8P/w8PD/8PDw//Dw8P/w8PD/8PDw//Dw8P/w8PD/8PDw//Dw8P/w8PD/&#10;8PDw//Dw8P/w8PD/8PDw//Dw8P/w8PD/8PDw//Dw8P/w8PD/8PDw//Dw8P/w8PD/8PDw//Dw8P/w&#10;8PD/8PDw//Dw8P/w8PD/8PDw//Dw8P/w8PD/8PDw//Dw8P/w8PD/8PDw//Dw8P/w8PD/7/L1/8bU&#10;5v+5y+H/u8zi/9Te6v/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v//Dw7//w8O//8PDv//Dw7//w8O//8PDv//Dw7//w8O//8PDv//Dw&#10;7//w8O//8PDv//Dw7//w8O//8PDv//Dw7//w8O//8PDv//Dw7//w8O//8PDv//Dw7//w8O//8PDv&#10;//Dw7//w8O//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&#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7//w8O//8PDv//Dw&#10;7//w8O//8PDv//Dw7//w8O//8PDv//Dw7//w8O//8PDv//Dw7//w8O//8PDv//Dw7//w8O//8PDv&#10;//Dw7//w8O//8PDv//Dw7//w8O//8PDv//Dw7//w8O//8PDv//Dw8P/w8PD/8PDw//Dw8P/w8PD/&#10;8PDw//Dw8P/w8PD/0dHR/5ycnP+hoaH/4ODg//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a2tr/mZmZ/8TEx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2tra/5qamv+np6f/7Ozs//Dw8P/w8PD/8PDw/9XV&#10;1f+vr6//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w8P/X4O3/ucvh/7nL4f/S3ev/7u/w//Dw8P/w8PD/8PDw//Dw8P/w&#10;8PD/8PDw//Dw8P/w8PD/8PDw//Dw8P/w8PD/8PDw//Dw8P/w8PD/8PDw//Dw8P/w8PD/8PDw//Dw&#10;8P/w8PD/8PDw//Dw8P/w8PD/8PDw//Dw8P/w8PD/8PDw//Dw8P/w8PD/8PDw//Dw8P/w8PD/8PDw&#10;//Dw8P/w8PD/8PDw//Dw8P/v8vX/xtTm/7nL4f+7zOL/1N7q//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O//8PDv//Dw7//w8O//8PDv&#10;//Dw7//w8O//8PDv//Dw7//w8O//8PDv//Dw7//w8O//8PDv//Dw7//w8O//8PDv//Dw7//w8O//&#10;8PDv//Dw7//w8O//8PDv//Dw7//w8O//8PDv//Dw7//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v//Dw7//w8O//8PDv//Dw7//w8O//8PDv//Dw7//w8O//8PDv//Dw7//w8O//&#10;8PDv//Dw7//w8O//8PDv//Dw7//w8O//8PDv//Dw7//w8O//8PDv//Dw7//w8O//8PDv//Dw7//w&#10;8O//8PDw//Dw8P/w8PD/8PDw//Dw8P/w8PD/8PDw//Dw8P/w8PD/0tLS/5qamv+hoaH/4eHh//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8TExP+ZmZn/2tra&#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vb29&#10;/5mZmf/CwsL/8PDw//Dw8P/w8PD/wsLC/52dnf/v7+//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7/Dw/9fg7f+5y+H/ucvh/9Ld&#10;6//u7/D/8PDw//Dw8P/w8PD/8PDw//Dw8P/w8PD/8PDw//Dw8P/w8PD/8PDw//Dw8P/w8PD/8PDw&#10;//Dw8P/w8PD/8PDw//Dw8P/w8PD/8PDw//Dw8P/w8PD/8PDw//Dw8P/w8PD/8PDw//Dw8P/w8PD/&#10;8PDw//Dw8P/w8PD/8PDw//Dw8P/w8PD/8PDw//Dw8P/w8PD/8PDw/+/y9f/G1Ob/ucvh/7vM4v/U&#10;3ur/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7//w8O//8PDv//Dw7//w8O//8PDv//Dw7//w8O//8PDv//Dw7//w8O//8PDv//Dw7//w&#10;8O//8PDv//Dw7//w8O//8PDv//Dw7//w8O//8PDv//Dw7//w8O//8PDv//Dw7//w8O//8PDv/8zM&#10;zP/v7+//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3t7f+4uLj/mpqa/6ioqP/l5eX/8PDw//Dw8P/w&#10;8PD/8PDw//Dw8P/w8PD/8PDw//Dw8P/w8PD/8PDw//Dw8P/w8PD/8PDw//Dw8P/w8PD/8PDw//Dw&#10;8P/w8PD/8PDw//Dw8P/w8PD/8PDw//Dw8P/w8PD/8PDw//Dw8P/w8PD/8PDw//Dw8P/w8PD/8PDw&#10;//Dw8P/w8PD/1tbW/52dnf+hoaH/3t7e//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r6+v/5ycnP/t7e3/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t7e3/p6en/5mZmf/Z2dn/8PDw//Dw8P+wsLD/mZmZ/97e3v/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&#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v//Dw7//w8O//8PDv//Dw7//w8O//8PDv//Dw&#10;7//w8O//8PDv//Dw7//w8O//8PDv//Dw7//w8O//8PDv//Dw7//w8O//8PDv//Dw7//w8O//8PDv&#10;//Dw7//w8O//8PDv//Dw7//w8O//s7Oz/7CwsP/r6+v/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d3d3/mZmZ/8LCwv/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h4eH/mpqa/6Gh&#10;of/r6+v/8PDw/6CgoP+ZmZn/ysrK//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O//8PDv&#10;//Dw7//w8O//8PDv//Dw7//w8O//8PDv//Dw7//w8O//8PDv//Dw7//w8O//8PDv//Dw7//w8O//&#10;8PDv//Dw7//w8O//8PDv//Dw7//w8O//8PDv//Dw7//w8O//8PDv//Dw7//Kysr/mZmZ/6Wlpf/k&#10;5OT/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9ra2v+ZmZn/xMTE//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ExMT/mZmZ/7q6uv/m5ub/mZmZ/5mZmf+4uLj/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IyMj/mpqa/52dnf/W1tb/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2tra/5mZmf/E&#10;xMT/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Xl5f+ZmZn/urq6&#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9nZ2f/h4eH/7+/v//Dw8P/w8PD/8PDw//Dw8P+tra3/mZmZ/8XFxf+Z&#10;mZn/mZmZ/6Skp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T09P/np6e/5qamv/Ly8v/&#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a2tr/mZmZ/8TEx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5eXl/5mZmf+6urr/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7e3t/7u7u/+ampr/pKSk/7a2&#10;tv/Hx8f/2tra/9nZ2f+dnZ3/nZ2d/5mZmf+ZmZn/mZmZ/+jo6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i4uL/paWl/5mZmf+9vb3/7+/v//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9ra2v+ZmZn/xMTE//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l5eX/mZmZ/7q6uv/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9zc3P+np6f/mZmZ/5mZmf+ZmZn/mZmZ/5ycnP+ZmZn/mZmZ/5mZmf+ZmZn/&#10;09PT//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s7Oz/sLCw/5mZmf+tra3/5eXl&#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2tra/5mZmf/ExMT/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Xl5f+ZmZn/urq6//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3t7f+/v7//mpqa/5mZmf+Z&#10;mZn/mZmZ/5mZmf+ZmZn/mZmZ/5mZmf+/v7//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v7+//v7+//5mZmf+goKD/2tra//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a2tr/mZmZ/8TEx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7e3t/5mZmf+3t7f/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e3t7/qKio/5mZmf+ZmZn/mZmZ/5mZmf+ZmZn/mZmZ/62trf/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z8/P/5qamv+cnJz/z8/P//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9ra2v+ZmZn/&#10;xMTE//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mZmZ/6+v&#10;r//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t7e3/vb29/5qamv+ZmZn/&#10;mZmZ/5mZmf+ZmZn/nJyc/+3t7f/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3Nzc/6Ghof+ZmZn/vb29/+/v7//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0tLS/5mZmf/Nzc3/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ZmZn/r6+v//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3Nzc/6SkpP+ZmZn/mZmZ/5mZmf+ZmZn/3d3d//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5eXl/6ioqP+ZmZn/r6+v/+np6f/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Pz8//mZmZ/8/Pz//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5mZmf+vr6//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7e3t/8LCwv+cnJz/mZmZ&#10;/5mZmf+/v7//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7e3t/7i4uP+ZmZn/p6en/+Hh4f/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8/Pz/+ZmZn/z8/P//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nJyc/6+vr//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97e3v+kpKT/mZmZ/52dnf/s7Oz/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8TExP+ampr/np6e/9nZ2f/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z8/P/5mZmf/Pz8//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kpKT/rKys//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v7/+vr6//mZmZ/8HB&#10;wf/w8PD/8vLy//Dw8f/u7/H/7u/x/+7v8f/u7/H/7u/x/+7v8f/u7/H/7u/x/+7v8f/u7/H/7u/x&#10;/+7v8f/u7/H/7u/x/+7v8f/u7/H/7u/x/+7v8f/u7/H/7u/x/+7v8f/u7/H/7u/x/+7v8f/u7/H/&#10;7u/x/+7v8f/u7/H/7u/x/+7v8f/u7/H/7u/x/+7v8f/u7/H/7u/x/+7v8f/u7/H/7u/x/+/w8f/x&#10;8vL/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9LS0v+dnZ3/mZmZ/8fHx//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Pz8//mZmZ&#10;/8/Pz//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oqKj/rKyt/9rd4f/m7PT/2+Tw/9Tf7f/U3+3/1N/t/9Tf7f/U3+3/&#10;1N/t/9Tf7f/U3+3/1N/t/9Tf7f/U3+3/1N/t/9Tf7f/U3+3/1N/t/9Tf7f/U3+3/1N/t/9Tf7f/U&#10;3+3/1N/t/9Tf7f/U3+3/1N/t/9Tf7f/U3+3/1N/t/9Tf7f/U3+3/1N/t/9Tf7f/U3+3/1N/t/9Tf&#10;7f/U3+3/1N/t/9Tf7f/U3+3/2OHu/+Pp8v/n6u//8PHy//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Li4v+kpKT/mZmZ/7q6uv/t7e3/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8/Pz/+ZmZn/z8/P//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Tl5v/S2OD/ydfo/7vM4v+5&#10;y+H/ucvh/7nL4f+5y+H/ucvh/7nL4f+5y+H/ucvh/7nL4f+5y+H/ucvh/7nL4f+5y+H/ucvh/7nL&#10;4f+5y+H/ucvh/7nL4f+5y+H/ucvh/7nL4f+5y+H/ucvh/7nL4f+5y+H/ucvh/7nL4f+5y+H/ucvh&#10;/7nL4f+5y+H/ucvh/7nL4f+5y+H/ucvh/7nL4f+5y+H/ucvh/7nL4f+5y+H/uszh/8bV5v/e5e//&#10;7u/x//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jo6P+vr6//mZmZ/6+vr//o6Oj/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z8/P/5mZmf/Pz8//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7O7x/8zZ6f+5y+H/ucvh/7nL4f+5y+H/ucvh/7nL4f+5y+H/ucvh/7nL4f+5y+H/ucvh&#10;/7nL4f+5y+H/ucvh/7nL4f+5y+H/ucvh/7nL4f+5y+H/ucvh/7nL4f+5y+H/ucvh/7nL4f+5y+H/&#10;ucvh/7nL4f+5y+H/ucvh/7nL4f+5y+H/ucvh/7nL4f+5y+H/ucvh/7nL4f+5y+H/ucvh/7nL4f+5&#10;y+H/ucvh/7nL4f+5y+H/ucvh/8XU5v/m6e7/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3t7f+6urr/mZmZ/6SkpP/h4eH/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Pz8//mZmZ/8/Pz//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p7PD/ydbo/7nL4f+5y+H/ucvh/7vM4v+5y+H/&#10;ucvh/7nL4f+5y+H/ucvh/7nL4f+5y+H/ucvh/7nL4f+5y+H/ucvh/7nL4f+5y+H/ucvh/7nL4f+5&#10;y+H/ucvh/7nL4f+5y+H/ucvh/7nL4f+5y+H/ucvh/7nL4f+5y+H/ucvh/7nL4f+5y+H/ucvh/7nL&#10;4f+5y+H/ucvh/7nL4f+5y+H/ucvh/7nL4f+5y+H/ucvh/7nL4f+5y+H/wdHk/+Ln7f/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Nzc3/mpqa/5ycnP/R0dH/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8fHx/+ZmZn/19fX//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7+/v/7Kysv+ZmZn/u7u7/+/v7//w8PD/8PDw//Dw8P+lpaX/p6en/+/v7//w&#10;8PD/8PDw//Dw8P/w8PD/8PDw//Dw8P/w8PD/8PDw//Dw8P/w8PD/8PDw//Dw8P/w8PD/8PDw//Dw&#10;8P/w8PD/8PDw//Dw8P/w8PD/8PDw//Dw8P/w8PD/8PDw//Dw8P/w8PD/8PDw//Dw8P/w8PD/8PDw&#10;//Dw8P/w8PD/8PDw//Dw8P/w8PD/8PDw//Dw8P/w8PD/8PDw//Dw8P/S0tL/mZmZ/83Nzf/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ns8P/J&#10;1uj/ucvh/7nL4f/c5O//4ebs/7zN4v+8zeL/vM3i/7zN4v+8zeL/vM3i/7zN4v+8zeL/vM3i/7zN&#10;4v+8zeL/vM3i/7zN4v+8zeL/vM3i/7zN4v+8zeL/vM3i/7zN4v+8zeL/vM3i/7zN4v+8zeL/vM3i&#10;/7zN4v+8zeL/vM3i/7zN4v+8zeL/vM3i/7zN4v+8zeL/vM3i/7zN4v+8zeL/vM3i/7zN4v/s8ff/&#10;ucvh/7nL4f/A0eT/4uft//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a2tr/oaGh/5mZmf/ExMT/7+/v//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xMTE/5mZ&#10;mf/a2tr/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7Ozs/7Kysv+ZmZn/urq6/+/v&#10;7//w8PD/8PDw/62trf+ZmZn/09PT//Dw8P/w8PD/8PDw//Dw8P/w8PD/8PDw//Dw8P/w8PD/8PDw&#10;//Dw8P/w8PD/8PDw//Dw8P/w8PD/8PDw//Dw8P/w8PD/8PDw//Dw8P/w8PD/8PDw//Dw8P/w8PD/&#10;8PDw//Dw8P/w8PD/8PDw//Dw8P/w8PD/8PDw//Dw8P/w8PD/8PDw//Dw8P/w8PD/8PDw//Dw8P/w&#10;8PD/8PDw/7q6uv+ZmZn/5eXl//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6ezw/8nW6P+5y+H/ucvh/9zk7//w8PD/8PDw//Dw8P/w8PD/8PDw&#10;//Dw8P/w8PD/8PDw//Dw8P/w8PD/8PDw//Dw8P/w8PD/8PDw//Dw8P/w8PD/8PDw//Dw8P/w8PD/&#10;8PDw//Dw8P/w8PD/8PDw//Dw8P/w8PD/8PDw//Dw8P/w8PD/8PDw//Dw8P/w8PD/8PDw//Dw8P/w&#10;8PD/8PDw//Dw8P/w8PD/8PDw/+/z+P+5y+H/ucvh/8DR5P/i5+3/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l5eX/qKio/5mZmf+3t7f/7Ozs//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ExMT/mZmZ/9ra2v/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p7PD/ydbo/7nL4f+5y+H/&#10;3OTv//Dw8P/w8PD/8PDw//Dw8P/w8PD/8PDw//Dw8P/w8PD/8PDw//Dw8P/w8PD/8PDw//Dw8P/w&#10;8PD/8PDw//Dw8P/w8PD/8PDw//Dw8P/w8PD/8PDw//Dw8P/w8PD/8PDw//Dw8P/w8PD/8PDw//Dw&#10;8P/w8PD/8PDw//Dw8P/w8PD/8PDw//Dw8P/w8PD/8PDw//Dw8P/w8PD/7/P4/7nL4f+5y+H/wNHk&#10;/+Ln7f/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t7e3/s7Oz/5mZmf+pqan/6Ojo//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8TExP+ZmZn/2tra//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7e3t/7e3t/+ZmZn/tra2/+/v7/+v&#10;r6//mZmZ/5mZmf/g4OD/8PDw//Dw8P/w8PD/8PDw//Dw8P/y8/T/4ujv/9fh7v/P2+r/y9jp/8vY&#10;6f/L2On/y9jp/8vY6f/L2On/y9jp/8vY6f/L2On/y9jp/8vY6f/L2On/y9jp/8vY6f/L2On/y9jp&#10;/8vY6f/L2On/y9jp/8vY6f/L2On/y9jp/8vY6f/L2On/y9jp/8vY6f/L2On/y9jp/8vY6f/L2On/&#10;y9jp/8vY6f/L2On/y9jp/8vY6f/L2On/y9jp/8vY6f/N2un/1d/s/+Lo7//w8fL/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ns8P/J1uj/ucvh/7nL4f/c5O//8PDw//Dw8P/w8PD/8PDw//Dw8P/w8PD/8PDw//Dw&#10;8P/w8PD/8PDw//Dw8P/w8PD/8PDw//Dw8P/w8PD/8PDw//Dw8P/w8PD/8PDw//Dw8P/w8PD/8PDw&#10;//Dw8P/w8PD/8PDw//Dw8P/w8PD/8PDw//Dw8P/w8PD/8PDw//Dw8P/w8PD/8PDw//Dw8P/w8PD/&#10;8PDw//Dw8P/v8/j/ucvh/7nL4f/A0eT/4uft//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xMTE/5qamv+hoaH/2tra//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xMTE/5mZmf/a2tr/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6ezw/8nW6P+5y+H/ucvh/9zk7//w8PD/8PDw&#10;//Dw8P/w8PD/8PDw//Dw8P/w8PD/8PDw//Dw8P/w8PD/8PDw//Dw8P/w8PD/8PDw//Dw8P/w8PD/&#10;8PDw//Dw8P/w8PD/8PDw//Dw8P/w8PD/8PDw//Dw8P/w8PD/8PDw//Dw8P/w8PD/8PDw//Dw8P/w&#10;8PD/8PDw//Dw8P/w8PD/8PDw//Dw8P/w8PD/8PDw/+/z+P+5y+H/ucvh/8DR5P/i5+3/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7a2tv+ZmZn/n5+f/5mZmf+ZmZn/&#10;mpqa/+Tk5P/w8PD/8PDw//Dw8P/p7PH/x9Xn/7nL4f+5y+H/ucvh/7nL4f+5y+H/ucvh/7nL4f+5&#10;y+H/ucvh/7nL4f+5y+H/ucvh/7nL4f+5y+H/ucvh/7nL4f+5y+H/ucvh/7nL4f+5y+H/ucvh/7nL&#10;4f+5y+H/ucvh/7nL4f+5y+H/ucvh/7nL4f+5y+H/ucvh/7nL4f+5y+H/ucvh/7nL4f+5y+H/ucvh&#10;/7nL4f+5y+H/ucvh/7nL4f+5y+H/ucvh/7nL4f+5y+H/xNPl/+bp7v/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p7PD/&#10;ydbo/7nL4f+5y+H/3OTv//Dw8P/w8PD/8PDw//Dw8P/w8PD/8PDw//Dw8P/w8PD/8PDw//Dw8P/w&#10;8PD/8PDw//Dw8P/w8PD/8PDw//Dw8P/w8PD/8PDw//Dw8P/w8PD/8PDw//Dw8P/w8PD/8PDw//Dw&#10;8P/w8PD/8PDw//Dw8P/w8PD/8PDw//Dw8P/w8PD/8PDw//Dw8P/w8PD/8PDw//Dw8P/w8PD/7/P4&#10;/7nL4f+5y+H/wNHk/+Ln7f/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ns8P/J1uj/ucvh/7nL4f/c5O//8PDw//Dw8P/w8PD/8PDw//Dw&#10;8P/w8PD/8PDw//Dw8P/w8PD/8PDw//Dw8P/w8PD/8PDw//Dw8P/w8PD/8PDw//Dw8P/w8PD/8PDw&#10;//Dw8P/w8PD/8PDw//Dw8P/w8PD/8PDw//Dw8P/w8PD/8PDw//Dw8P/w8PD/8PDw//Dw8P/w8PD/&#10;8PDw//Dw8P/w8PD/8PDw//Dw8P/v8/j/ucvh/7nL4f/A0eT/4uft//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6ezw/8nW6P+5y+H/ucvh&#10;/9zk7//w8PD/8PDw//Dw8P/w8PD/8PDw//Dw8P/w8PD/8PDw//Dw8P/w8PD/8PDw//Dw8P/w8PD/&#10;8PDw//Dw8P/w8PD/8PDw//Dw8P/w8PD/8PDw//Dw8P/w8PD/8PDw//Dw8P/w8PD/8PDw//Dw8P/w&#10;8PD/8PDw//Dw8P/w8PD/8PDw//Dw8P/w8PD/8PDw//Dw8P/w8PD/8PDw/+/z+P+5y+H/ucvh/8DR&#10;5P/i5+3/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6Ojo/8vLy/+lpaX/mZmZ/5mZmf+ZmZn/&#10;mZmZ/5mZmf+ZmZn/mZmZ/5mZmf/Kysr/8PDw//Dw8P/o6/D/x9Xn/7nL4f+5y+H/3uXv//Dw8P/w&#10;8PD/8PDw//Dw8P/w8PD/8PDw//Dw8P/w8PD/8PDw//Dw8P/w8PD/8PDw//Dw8P/w8PD/8PDw//Dw&#10;8P/w8PD/8PDw//Dw8P/w8PD/8PDw//Dw8P/w8PD/8PDw//Dw8P/w8PD/8PDw//Dw8P/w8PD/8PDw&#10;//Dw8P/w8PD/8PDw//Dw8P/w8PD/8PDw//Dw8P/w8PD/7/P4/7nL4f+5y+H/wdHl/+Xp7v/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p7PD/ydbo/7nL4f+5y+H/3OTv//Dw8P/w8PD/8PDw//Dw8P/w8PD/8PDw//Dw8P/w&#10;8PD/8PDw//Dw8P/w8PD/8PDw//Dw8P/w8PD/8PDw//Dw8P/w8PD/8PDw//Dw8P/w8PD/8PDw//Dw&#10;8P/w8PD/8PDw//Dw8P/w8PD/8PDw//Dw8P/w8PD/8PDw//Dw8P/w8PD/8PDw//Dw8P/w8PD/8PDw&#10;//Dw8P/w8PD/7/P4/7nL4f+5y+H/wNHk/+Ln7f/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ns8P/J1uj/ucvh/7nL4f/c5O//8PDw//Dw&#10;8P/w8PD/8PDw//Dw8P/w8PD/8PDw//Dw8P/w8PD/8PDw//Dw8P/w8PD/8PDw//Dw8P/w8PD/8PDw&#10;//Dw8P/w8PD/8PDw//Dw8P/w8PD/8PDw//Dw8P/w8PD/8PDw//Dw8P/w8PD/8PDw//Dw8P/w8PD/&#10;8PDw//Dw8P/w8PD/8PDw//Dw8P/w8PD/8PDw//Dw8P/v8/j/ucvh/7nL4f/A0eT/4uft//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6Ojo/8bGxv+lpaX/mZmZ&#10;/5mZmf+ZmZn/mZmZ/8vLy//w8PD/6Ovw/8fV5/+5y+H/ucvh/97l7//w8PD/8PDw//Dw8P/w8PD/&#10;8PDw//Dw8P/w8PD/8PDw//Dw8P/w8PD/8PDw//Dw8P/w8PD/8PDw//Dw8P/w8PD/8PDw//Dw8P/w&#10;8PD/8PDw//Dw8P/w8PD/8PDw//Dw8P/w8PD/8PDw//Dw8P/w8PD/8PDw//Dw8P/w8PD/8PDw//Dw&#10;8P/w8PD/8PDw//Dw8P/w8PD/8PDw/+/z+P+5y+H/ucvh/8HR5f/l6e7/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5ubm/6+v&#10;r/+ZmZn/oqKi/+To7f/H1ef/ucvh/7nL4f/e5e//8PDw//Dw8P/w8PD/8PDw//Dw8P/w8PD/8PDw&#10;//Dw8P/w8PD/8PDw//Dw8P/w8PD/8PDw//Dw8P/w8PD/8PDw//Dw8P/w8PD/8PDw//Dw8P/w8PD/&#10;8PDw//Dw8P/w8PD/8PDw//Dw8P/w8PD/8PDw//Dw8P/w8PD/8PDw//Dw8P/w8PD/8PDw//Dw8P/w&#10;8PD/8PDw//Dw8P/v8/j/ucvh/7nL4f/B0eX/5enu//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&#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8XFxf+ampr/wcTK/8fV5/+5y+H/ucvh/97l7//w8PD/&#10;8PDw//Dw8P/w8PD/8PDw//Dw8P/w8PD/8PDw//Dw8P/w8PD/8PDw//Dw8P/w8PD/8PDw//Dw8P/w&#10;8PD/8PDw//Dw8P/w8PD/8PDw//Dw8P/w8PD/8PDw//Dw8P/w8PD/8PDw//Dw8P/w8PD/8PDw//Dw&#10;8P/w8PD/8PDw//Dw8P/w8PD/8PDw//Dw8P/w8PD/8PDw/+/z+P+5y+H/ucvh/8HR5f/l6e7/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8rKyv+6&#10;vcL/x9Xn/7nL4f+5y+H/3uXv//Dw8P/w8PD/8PDw//Dw8P/w8PD/8PDw//Dw8P/w8PD/8PDw//Dw&#10;8P/w8PD/8PDw//Dw8P/w8PD/8PDw//Dw8P/w8PD/8PDw//Dw8P/w8PD/8PDw//Dw8P/w8PD/8PDw&#10;//Dw8P/w8PD/8PDw//Dw8P/w8PD/8PDw//Dw8P/w8PD/8PDw//Dw8P/w8PD/8PDw//Dw8P/w8PD/&#10;7/P4/7nL4f+5y+H/wdHl/+Xp7v/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&#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9XZ3v/H1ef/ucvh/7nL4f/e5e//8PDw//Dw8P/w8PD/8PDw&#10;//Dw8P/w8PD/8PDw//Dw8P/w8PD/8PDw//Dw8P/w8PD/8PDw//Dw8P/w8PD/8PDw//Dw8P/w8PD/&#10;8PDw//Dw8P/w8PD/8PDw//Dw8P/w8PD/8PDw//Dw8P/w8PD/8PDw//Dw8P/w8PD/8PDw//Dw8P/w&#10;8PD/8PDw//Dw8P/w8PD/8PDw//Dw8P/v8/j/ucvh/7nL4f/B0eX/5enu//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6Ovw/8fV5/+5y+H/&#10;ucvh/97l7//w8PD/8PDw//Dw8P/w8PD/8PDw//Dw8P/w8PD/8PDw//Dw8P/w8PD/8PDw//Dw8P/w&#10;8PD/8PDw//Dw8P/w8PD/8PDw//Dw8P/w8PD/8PDw//Dw8P/w8PD/8PDw//Dw8P/w8PD/8PDw//Dw&#10;8P/w8PD/8PDw//Dw8P/w8PD/8PDw//Dw8P/w8PD/8PDw//Dw8P/w8PD/8PDw/+/z+P+5y+H/ucvh&#10;/8HR5f/l6e7/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&#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&#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&#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&#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z8/P/7m5uf+5ubn/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&#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&#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&#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Ly8v/AAAA/wAAAP/m5ub/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8vLy/8AAAD/AAAA/+bm5v/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0dHR/w4ODv8Q&#10;EBD/6Ojo//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&#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Pz8//ubm5/7m5uf/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0dHR/w8PD/8AAAD/eXl5&#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8vLy/8BAQH/AQEB&#10;/+bm5v/w8PD/8PDw//Dw8P/w8PD/8PDw//Dw8P/w8PD/8PDw//Dw8P/w8PD/8PDw//Dw8P/w8PD/&#10;8PDw/+rq6v8yMjL/AAAA/3l5ef/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y8vL/wAAAP8AAAD/5ubm//Dw8P/w8PD/8PDw//Dw8P/w8PD/8PDw//Dw8P/w&#10;8PD/8PDw//Dw8P/w8PD/8PDw//Dw8P/w8PD/aGho/wAAAP95eXn/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&#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s7Oz/vr6+/8DAwP/w8PD/8PDw//Dw&#10;8P/w8PD/8PDw//Dw8P/w8PD/8PDw//Dw8P/w8PD/8PDw//Dw8P/w8PD/8PDw//Dw8P/Gxsb/xMTE&#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zExMf8AAAD/fn5+//Dw8P/w8PD/&#10;8PDw//Dw8P/w8PD/QUFB/wAAAP+JiYn/y8vL/wAAAP8AAAD/5ubm//Dw8P/w8PD/l5eX/w8PD/8A&#10;AAD/AAAA/wAAAP8AAAD/zs7O//Dw8P/w8PD/8PDw/+bm5v9UVFT/AQEB/wAAAP8AAAD/CwsL/6Ki&#10;ov/w8PD/8PDw//Dw8P/w8PD/8PDw/+bm5v9UVFT/AQEB/wAAAP8AAAD/CwsL/6Kiov/w8PD/8PDw&#10;//Dw8P/w8PD/8PDw/5eXl/8PDw//AAAA/wAAAP8AAAD/AAAA/87Ozv/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&#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Tk&#10;5P+5ubn/n5+f/7y8vP/i4uL/8PDw//Dw8P/w8PD/8PDw//Dw8P/w8PD/8PDw//Dw8P/w8PD/8PDw&#10;//Dw8P/w8PD/8PDw//Dw8P/w8PD/zMzM/wUFBf8FBQX/5ubm//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9ISEj/&#10;AAAA/2FhYf/w8PD/8PDw/+3t7f8YGBj/AAAA/7S0tP/w8PD/y8vL/wAAAP8AAAD/5ubm//Dw8P+c&#10;nJz/AAAA/wcHB/+kpKT/8PDw//Dw8P/w8PD/8PDw//Dw8P/w8PD/PT09/wAAAP9ZWVn/8PDw//Dw&#10;8P/w8PD/l5eX/wAAAP8bGxv/8PDw//Dw8P/w8PD/PT09/wAAAP9ZWVn/8PDw//Dw8P/w8PD/l5eX&#10;/wAAAP8bGxv/8PDw//Dw8P/w8PD/nJyc/wAAAP8HBwf/pKSk//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JiYn/Dg4O/wAAAP8AAAD/AAAA/wAAAP8YGBj/zc3N//Dw8P/w8PD/&#10;8PDw//Dw8P/w8PD/8PDw//Dw8P/w8PD/8PDw//Dw8P/w8PD/8PDw//Dw8P/Ly8v/AAAA/wAAAP/m&#10;5ub/8PDw//Dw8P/w8PD/8PDw//Dw8P/w8PD/8PDw//Dw8P/w8PD/8PDw//Dw8P/w8PD/8PDw//Dw&#10;8P/w8PD/8PDw//Dw8P/w8PD/8PDw//Dw8P/Ly8v/AQEB/wEBAf/m5ub/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k5OT/wAAAP8AAAD/KSkp/21tbf9e&#10;Xl7/Hx8f/wAAAP/FxcX/8PDw//Dw8P/w8PD/8PDw//Dw8P/w8PD/8PDw//Dw8P/w8PD/8PDw//Dw&#10;8P/w8PD/8PDw/8vLy/8AAAD/AAAA/+bm5v/w8PD/8PDw//Dw8P/w8PD/8PDw//Dw8P/w8PD/8PDw&#10;//Dw8P/w8PD/8PDw//Dw8P/w8PD/8PDw/9zc3P/Hx8f/7+/v//Dw8P/w8PD/8PDw/8vLy/8AAAD/&#10;AAAA/+bm5v/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6enp/xEREf8AAAD/np6e&#10;//Dw8P9JSUn/AAAA/4GBgf/w8PD/8PDw/8vLy/8AAAD/AAAA/+bm5v/w8PD/8PDw/9fX1/9AQED/&#10;AAAA/wAAAP8AAAD/PDw8/97e3v/w8PD/7+/v/wQEBP8AAAD/DAwM/xgYGP8YGBj/GBgY/xgYGP8Y&#10;GBj/GBgY/+Li4v/w8PD/7+/v/wQEBP8AAAD/DAwM/xgYGP8YGBj/GBgY/xgYGP8YGBj/GBgY/+Li&#10;4v/w8PD/8PDw//Dw8P/X19f/QEBA/wAAAP8AAAD/AAAA/zw8PP/e3t7/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8mJib/AAAA/05OTv/w8PD/8PDw//Dw8P/w8PD/vr6+/+Hh4f/w8PD/8PDw//Dw8P/w8PD/8PDw&#10;//Dw8P/w8PD/8PDw//Dw8P/w8PD/8PDw//Dw8P/w8PD/y8vL/wAAAP8AAAD/5ubm//Dw8P/w8PD/&#10;8PDw//Dw8P/w8PD/8PDw//Dw8P/w8PD/8PDw//Dw8P/w8PD/8PDw//Dw8P/e3t7/AAAA/wAAAP/S&#10;0tL/8PDw//Dw8P/w8PD/7Ozs/76+vv/AwM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9vb3/AAAA/wMDA/9jY2P/AAAA/05O&#10;Tv/w8PD/8PDw//Dw8P/Ly8v/AAAA/wAAAP/m5ub/8PDw//Dw8P/w8PD/8PDw//Dw8P/w8PD/aWlp&#10;/wAAAP8hISH/8PDw//Dw8P9MTEz/AAAA/zw8PP/w8PD/8PDw//Dw8P/w8PD/8PDw//Dw8P/w8PD/&#10;8PDw//Dw8P9MTEz/AAAA/zw8PP/w8PD/8PDw//Dw8P/w8PD/8PDw//Dw8P/w8PD/8PDw//Dw8P/w&#10;8PD/8PDw//Dw8P/w8PD/8PDw/2lpaf8AAAD/ISEh//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&#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8mJib/AAAA/wAAAP8AAAD/ra2t//Dw8P/w8PD/8PDw/8vLy/8AAAD/AAAA/+bm5v/w8PD/&#10;xMTE/9fX1//w8PD/8PDw//Dw8P9zc3P/AAAA/yIiIv/w8PD/8PDw/7m5uf8BAQH/AAAA/4WFhf/w&#10;8PD/8PDw//Dw8P/w8PD/4eHh//Dw8P/w8PD/8PDw/7m5uf8BAQH/AAAA/4WFhf/w8PD/8PDw//Dw&#10;8P/w8PD/4eHh//Dw8P/w8PD/8PDw/8TExP/X19f/8PDw//Dw8P/w8PD/c3Nz/wAAAP8iIiL/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39/f/8AAAD/AAAA/x4eHv/u7u7/8PDw//Dw8P/w&#10;8PD/y8vL/wAAAP8AAAD/5ubm//Dw8P9ra2v/AwMD/0FBQf9ra2v/SUlJ/wYGBv8AAAD/oaGh//Dw&#10;8P/w8PD/8PDw/2tra/8AAAD/AAAA/zMzM/9gYGD/VlZW/yEhIf8AAAD/7Ozs//Dw8P/w8PD/8PDw&#10;/2tra/8AAAD/AAAA/zMzM/9gYGD/VlZW/yEhIf8AAAD/7Ozs//Dw8P/w8PD/a2tr/wMDA/9BQUH/&#10;a2tr/0lJSf8GBgb/AAAA/6Ghof/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19fX/wIC&#10;Av8AAAD/e3t7//Dw8P/w8PD/8PDw//Dw8P/Ozs7/AAAA/wEBAf/o6Oj/8PDw/5eXl/8qKir/BAQE&#10;/wAAAP8AAAD/CgoK/3l5ef/w8PD/8PDw//Dw8P/w8PD/8PDw/5ycnP8aGhr/AAAA/wAAAP8AAAD/&#10;ExMT/z09Pf/t7e3/8PDw//Dw8P/w8PD/8PDw/5ycnP8aGhr/AAAA/wAAAP8AAAD/ExMT/z09Pf/t&#10;7e3/8PDw//Dw8P+Xl5f/Kioq/wQEBP8AAAD/AAAA/woKCv95eXn/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o6Oj/xMTE/8jIyP/o6Oj/8PDw//Dw8P/w8PD/8PDw//Dw8P/w&#10;8PD/8PDw//Dw8P/c3Nz/urq6/9nZ2f/w8PD/8PDw//Dw8P/w8PD/8PDw//Dw8P/w8PD/8PDw//Dw&#10;8P/c3Nz/urq6/9nZ2f/w8PD/8PDw//Dw8P/w8PD/8PDw//Dw8P/w8PD/6Ojo/8TExP/IyMj/6Ojo&#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&#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&#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5+fn/8TExP/Ly8v/&#10;6+vr//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bm5v9HR0f/6+vr//Dw8P/w8PD/8PDw//Dw8P/w&#10;8PD/8PDw//Dw8P/w8PD/8PDw//Dw8P/w8PD/8PDw//Dw8P/w8PD/8PDw//Dw8P/w8PD/8PDw//Dw&#10;8P/w8PD/8PDw//Dw8P/w8PD/8PDw//Dw8P/w8PD/8PDw//Dw8P/w8PD/8PDw//Dw8P/w8PD/8PDw&#10;//Dw8P/w8PD/8PDw//Dw8P/w8PD/8PDw//Dw8P/w8PD/8PDw//Dw8P/w8PD/8PDw//Dw8P/w8PD/&#10;8PDw//Dw8P/w8PD/8PDw//Dw8P/w8PD/mZmZ/4+Pj//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pqan/AAAA/1BQUP/w8PD/8PDw//Dw8P/w&#10;8PD/8PDw//Dw8P/w8PD/8PDw//Dw8P/w8PD/8PDw//Dw8P/w8PD/8PDw//Dw8P/w8PD/8PDw//Dw&#10;8P/w8PD/8PDw//Dw8P/w8PD/8PDw//Dw8P/w8PD/8PDw//Dw8P/e3t7/AAAA/wAAAP/S0tL/8PDw&#10;//Dw8P/w8PD/8PDw//Dw8P/w8PD/8PDw//Dw8P/w8PD/8PDw//Dw8P/w8PD/8PDw//Dw8P/w8PD/&#10;8PDw//Dw8P/w8PD/8PDw//Dw8P/w8PD/8PDw//Dw8P/w8PD/8PDw/97e3v8LCwv/Gxsb/+Pj4//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5ubm/0dHR//r6+v/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5mZmf+Pj4//&#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g4P8zMzP/CwsL/+3t7f/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o6Oj/wAAAP95eXn/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VlZW/wAAAP+cnJz/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c3Nz/x8fH/+/v7//w8PD/8PDw//Dw&#10;8P/w8PD/8PDw//Dw8P/w8PD/8PDw//Dw8P/w8PD/8PDw//Dw8P/v7+//SEhI/wAAAP+srKz/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6mpqf8AAAD/UFBQ//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3t7e&#10;/wAAAP8AAAD/0tLS//Dw8P/w8PD/8PDw//Dw8P/w8PD/8PDw//Dw8P/w8PD/8PDw//Dw8P/w8PD/&#10;8PDw//Dw8P/e3t7/CwsL/xsbG//j4+P/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yMjI/wAAAP8oKCj/8PDw//Dw8P/w8PD/8PDw&#10;/8vLy/8AAAD/AAAA/+bm5v/w8PD/8PDw//Dw8P+xsbH/AAAA/w8PD//w8PD/8PDw/6Ojo/8AAAD/&#10;BQUF/8DAwP/w8PD/8PDw/+3t7f9VVVX/AAAA/yMjI//q6ur/8PDw/+zs7P8FBQX/AAAA/4eHh//w&#10;8PD/8PDw//Dw8P+5ubn/AQEB/wAAAP+FhYX/8PDw//Dw8P/w8PD/8PDw/+Hh4f/w8PD/8PDw//Dw&#10;8P/ExMT/19fX//Dw8P/w8PD/8PDw/3Nzc/8AAAD/IiIi//Dw8P/w8PD/8PDw/8HBwf8AAAD/Li4u&#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729vf8BAQH/AQEB/wEBAf8BAQH/CQkJ/xwcHP9Y&#10;WFj/uLi4//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jo6P9TU1P/7e3t//Dw&#10;8P/w8PD/8PDw//Dw8P/w8PD/8PDw//Dw8P/w8PD/8PDw//Dw8P/w8PD/8PDw//Dw8P/w8PD/8PDw&#10;//Dw8P/w8PD/8PDw//Dw8P/w8PD/8PDw//Dw8P/w8PD/8PDw//Dw8P/w8PD/8PDw//Dw8P/w8PD/&#10;8PDw//Dw8P/w8PD/8PDw//Dw8P/w8PD/8PDw//Dw8P/w8PD/8PDw//Dw8P/w8PD/8PDw//Dw8P/w&#10;8PD/8PDw//Dw8P/w8PD/8PDw//Dw8P/w8PD/8PDw//Dw8P/w8PD/oqKi/5aWlv/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enp6/xEREf8AAAD/AAAA/zIyMv/M&#10;zMz/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vb29/wAA&#10;AP8AAAD/Jycn/yYmJv8PDw//AAAA/wAAAP8AAAD/paWl//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7+/v/9DQ0P/h4eH/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9vb3/AAAA/wAAAP/Z2dn/8PDw//Dw8P+qqqr/AQEB/wAAAP8rKyv/&#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729vf8BAQH/AQEB/wEBAf8BAQH/CQkJ/xwcHP9YWFj/uLi4//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vb29/wAAAP8AAAD/Jycn&#10;/yYmJv8PDw//AAAA/wAAAP8AAAD/paWl//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9vb3/AAAA/wAAAP/Z2dn/8PDw//Dw8P+qqqr/AQEB/wAAAP8rKyv/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R0dH/Dg4O/xAQEP/o6Oj/8PDw//Dw8P/w8PD/8PDw//Dw8P/w8PD/8PDw//Dw8P/w8PD/8PDw&#10;/9HR0f8ODg7/EBAQ/+jo6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&#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c3Nz/x8fH/+/v7//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3t7e/wAAAP8AAAD/0tLS//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c3Nz/x8fH/+/v7//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3t7e/wAAAP8A&#10;AAD/0tLS//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&#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&#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8vLy/8AAAD/AAAA/+bm&#10;5v/w8PD/8PDw//Dw8P/w8PD/8PDw//Dw8P/w8PD/8PDw//Dw8P/w8PD/y8vL/wAAAP8AAAD/5ubm&#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3h4eP8AAAD/xMTE//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y8vL/wAAAP8AAAD/5ubm//Dw8P/w8PD/8PDw//Dw8P/w8PD/8PDw//Dw8P/w8PD/&#10;8PDw//Dw8P/Ly8v/AAAA/wAAAP/m5ub/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Y2Nj/BwcH/4eHh//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R0dH/Dg4O/xAQEP/o6Oj/8PDw//Dw8P/w&#10;8PD/8PDw//Dw8P/w8PD/8PDw//Dw8P/w8PD/8PDw/9HR0f8ODg7/EBAQ/+jo6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v7//Y2Nj/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&#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Ly8v/AAAA/wAAAP/m5ub/8PDw&#10;//Dw8P/w8PD/8PDw//Dw8P/w8PD/8PDw//Dw8P/w8PD/y8vL/wAAAP8AAAD/5ubm//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3h4eP8AAAD/xMTE//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8vLy/8AAAD/AAAA/+bm5v/w8PD/8PDw//Dw8P/w8PD/8PDw//Dw8P/w8PD/8PDw//Dw8P/L&#10;y8v/AAAA/wAAAP/m5ub/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Y2Nj/&#10;BwcH/4eHh//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0dHR/w4ODv8QEBD/6Ojo//Dw8P/w8PD/8PDw//Dw&#10;8P/w8PD/8PDw//Dw8P/w8PD/8PDw/9HR0f8ODg7/EBAQ/+jo6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v7//Y2Nj/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z8/P/7m5uf+5ubn/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9HR0f8PDw//AAAA/3l5ef/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8/Pz/+5ubn/ubm5&#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R0dH/Dw8P/wAAAP95eXn/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&#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v7//AAAA/wAAAP/v7+//8PDw//Dw8P/w8PD/8PDw//Dw8P/w&#10;8PD/8PDw//Dw8P/w8PD/8PDw//Dw8P/w8PD/8PDw//Dw8P/w8PD/8PDw//Dw8P/w8PD/8PDw/8vL&#10;y/8AAAD/AAAA/+bm5v/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7+/v/8AAAD/AAAA/+/v&#10;7//w8PD/8PDw//Dw8P/w8PD/8PDw//Dw8P/w8PD/8PDw//Dw8P/w8PD/8PDw//Dw8P/w8PD/8PDw&#10;//Dw8P/w8PD/8PDw//Dw8P/w8PD/y8vL/wAAAP8AAAD/5ubm//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xsbG/w4ODv8ODg7/7+/v//Dw8P/w8PD/8PDw//Dw8P/w8PD/8PDw//Dw8P/w8PD/&#10;8PDw//Dw8P/w8PD/8PDw//Dw8P/w8PD/8PDw//Dw8P/w8PD/8PDw//Dw8P/R0dH/Dg4O/xAQEP/o&#10;6Oj/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9zc3P+6urr/2dnZ//Dw8P/w8PD/8PDw&#10;//Dw8P/w8PD/8PDw//Dw8P/w8PD/1tbW/8DAwP/s7Oz/8PDw/7+/v/8AAAD/AAAA/+/v7//w8PD/&#10;8PDw//Dw8P/w8PD/8PDw/+np6f/Dw8P/0tLS//Dw8P/w8PD/8PDw//Dw8P/w8PD/8PDw//Dw8P/w&#10;8PD/8PDw//Dw8P/w8PD/8PDw/8vLy/8AAAD/AAAA/+bm5v/w8PD/zs7O/8TExP/s7Oz/8PDw//Dw&#10;8P/w8PD/8PDw//Dw8P/w8PD/8PDw//Dw8P/w8PD/8PDw/9zc3P+6urr/2dnZ//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v7+//wAAAP8AAAD/7+/v//Dw8P/w8PD/8PDw//Dw8P/w8PD/8PDw//Dw8P/w8PD/8PDw//Dw&#10;8P/w8PD/8PDw//Dw8P/w8PD/8PDw//Dw8P/w8PD/8PDw//Dw8P/w8PD/y8vL/wAAAP8AAAD/5ubm&#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v7//AAAA/wAAAP/v7+//8PDw//Dw8P/w8PD/8PDw&#10;//Dw8P/w8PD/8PDw//Dw8P/w8PD/8PDw//Dw8P/w8PD/8PDw//Dw8P/w8PD/8PDw//Dw8P/w8PD/&#10;8PDw//Dw8P/Ly8v/AAAA/wAAAP/m5ub/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8bGxv8ODg7/&#10;Dg4O/+/v7//w8PD/8PDw//Dw8P/w8PD/8PDw//Dw8P/w8PD/8PDw//Dw8P/w8PD/8PDw//Dw8P/w&#10;8PD/8PDw//Dw8P/w8PD/8PDw//Dw8P/w8PD/8PDw/9HR0f8ODg7/EBAQ/+jo6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&#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n5+f/2+fr/8vb4/+/z9//w9Pj/8vb4//T3+v/x8vP/&#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X3+P/t8vf/2ePu/8nX5/+9zuL/ucvh/7nL4f+5y+H/ucvh/7nL4f+5y+H/u8zi&#10;/8TT5f/V3+v/5+70//r7/f/09PT/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3&#10;9/j/7/P4/9bh7f/A0OT/ucvh/7nL4f+5y+H/ucvh/7nL4f+5y+H/ucvh/7nL4f+5y+H/ucvh/7nL&#10;4f+5y+H/ucvh/7nL4f+8zeL/ztrq/+fu9f/u8PL/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X29//q7/X/&#10;zdrp/7zN4v+5y+H/ucvh/7nL4f+5y+H/ucvh/7nL4f+5y+H/ucvh/7nL4f+5y+H/ucvh/7nL4f+5&#10;y+H/ucvh/7nL4f+5y+H/ucvh/7nL4f+5y+H/xtXm/+Pr8//s7/H/8PDx//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x8fH/7u/w/+fs8v/Q3Ov/vc7i&#10;/7nL4f+5y+H/ucvh/7nL4f+5y+H/ucvh/7nL4f+5y+H/ucvh/7nL4f+5y+H/ucvh/7nL4f+5y+H/&#10;ucvh/7nL4f+5y+H/ucvh/7nL4f+5y+H/ucvh/7nL4f+5y+H/yNbn/+Xs9P/t8PL/7/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LT0//0uLj/9Kqq//eNjf/3h4f/+WJi//le&#10;Xv/5Xl7/+V5e//pQUP/8PDz//Dw8//w8PP/8PDz//Dw8//w8PP/8PDz//Dw8//w8PP/8PDz//Dw8&#10;//pUVP/5Xl7/+V5e//leXv/5YmL/94GB//eHh//3h4f/9LGx//LT0//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H/7vH1/9rk7//B0eT/ucvh/7nL&#10;4f+5y+H/ucvh/7nL4f+5y+H/ucvh/7nL4f+5y+H/ucvh/7nL4f+5y+H/ucvh/7nL4f+5y+H/ucvh&#10;/7nL4f+5y+H/ucvh/7nL4f+5y+H/ucvh/7nL4f+5y+H/ucvh/7nL4f+7zeL/0d3r/+bq7//x8fL/&#10;8fHx//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LFxf/1paX/94eH//liYv/6TEz/&#10;/Dw8//0lJf/+HBz//hYW//8MDP//Cwv//wUF//8AAP//AAD//wAA//8AAP//AAD//wAA//8AAP//&#10;AAD//wAA//8AAP//AAD//wAA//8AAP//AAD//wAA//8AAP//AAD//wAA//8AAP//AAD//wAA//8A&#10;AP//AAD//wAA//8AAP//AAD//wAA//8AAP//AAD//wAA//8AAP//AAD//wAA//8DA///Cwv//hIS&#10;//4VFf/9GRn//SIi//w5Of/6TEz/+V5e//eBgf/1paX/876+//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u7/D/5erx/83a6v+8zeL/ucvh/7nL4f+5&#10;y+H/ucvh/7nL4f+5y+H/ucvh/7nL4f+5y+H/uszh/77P4//E0+b/yNbo/8zZ6f/M2en/ytjo/8XU&#10;5v/A0OT/u8zi/7nL4f+5y+H/ucvh/7nL4f+5y+H/ucvh/7nL4f+5y+H/ucvh/7nL4f/J1+j/5+31&#10;//Lz9P/x8fH/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s7u//3eXu/8XU5v+6y+H/ucvh/7nL4f+5y+H/&#10;ucvh/7nL4f+5y+H/ucvh/7nL4f++z+P/x9Xn/9Hd6//c5fD/6/D2//b4+//9/f7//v7///n7/P/t&#10;8vf/4eny/9Tf7f/J1+j/wNDk/7rM4f+5y+H/ucvh/7nL4f+5y+H/ucvh/7nL4f+5y+H/ucvh/8HS&#10;5P/e5/H/7vHz//Dw8f/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r7e//2OHr/8LS5P+5y+H/ucvh/7nL4f+5y+H/ucvh&#10;/7nL4f+5y+H/ucvh/8DQ5P/M2en/3OXw/+7y9//7/P3/////////////////////////////////&#10;///////////9/v7/8fX5/+Hp8v/S3ev/wtLl/7rM4f+5y+H/ucvh/7nL4f+5y+H/ucvh/7nL4f+5&#10;y+H/vc7j/9bh7v/t8PP/8PDx//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s7vD/2OHs/8DQ5P+5y+H/ucvh/7nL4f+5y+H/ucvh/7nL&#10;4f+5y+H/vs/j/83a6v/g6PL/8/b6//3+/v//////////////////////////////////////////&#10;////////////////////////////+Pr8/+Xs9P/T3uz/wdHl/7rM4f+5y+H/ucvh/7nL4f+5y+H/&#10;ucvh/7nL4f+7zOL/1eDt/+7x9P/x8fH/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u7/L/3OTu/8PS5f+5y+H/ucvh/7nL4f+5y+H/ucvh/7nL4f+7&#10;zOH/x9bn/93m8P/y9vn//f7+////////////////////////////////////////////////////&#10;////////////////////////////////////////9/n8/+Tr9P/N2ur/vc7i/7nL4f+5y+H/ucvh&#10;/7nL4f+5y+H/ucvh/7zN4v/X4u7/8vP2//Hx8f/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x8vP/3+fw/8TT5v+5y+H/ucvh/7nL4f+5y+H/ucvh/7nL4f++z+P/&#10;0t7s/+vw9v/6/P3/////////////////////////////////////////////////////////////&#10;///////////////////////////////////////////////9/v7/8fX5/9ni7v/A0OT/ucvh/7nL&#10;4f+5y+H/ucvh/7nL4f+5y+H/vs7j/9vk7//09vf/8vLy//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y8/T/5Ory/8bV5/+5y+H/ucvh/7nL4f+5y+H/ucvh/7nL4f/D0uX/3OXw&#10;//T3+v/+/v//////////////////////////////////////////////////////////////////&#10;///////////////////////////////////////////////////////////4+fz/4Ojy/8TT5f+6&#10;zOH/ucvh/7nL4f+5y+H/ucvh/7nL4f+/0OP/4ejx/+/w8f/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5+vw/8zZ6f+6zOL/ucvh/7nL4f+5y+H/ucvh/7nL4f/A0eT/3+fx//n6&#10;/P//////////////////////////////////////////////////////////////////////////&#10;//////////////////////////////////////////////////////////////////v8/f/n7fT/&#10;xNPl/7nL4f+5y+H/ucvh/7nL4f+5y+H/ucvh/8PS5f/p7vP/8PHx//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7e/x/9Tf6v+8zeL/ucvh/7nL4f+5y+H/ucvh/7nL4f+/z+P/3eXw//j6/P//&#10;////////////////////////////////////////////////////////////////////////////&#10;/////////////////////////////////////////////////////////////////////////P3+&#10;/+Tq9P/C0eX/ucvh/7nL4f+5y+H/ucvh/7nL4f+5y+H/zdvp//T2+P/y8vL/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9fX1/+Lp8f/B0eT/ucvh/7nL4f+5y+H/ucvh/7nL4f+8zeP/2OLv//f5/P//////&#10;////////////////////////////////////////////////////////////////////////////&#10;////////////////////////////////////////////////////////////////////////////&#10;///7/P3/3+bx/8DQ5P+5y+H/ucvh/7nL4f+5y+H/ucvh/7vN4v/i6vP/7/Dx//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9/f4//Dz9f/w8vT/8PP1//L09f/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vu8v/Q3Ov/usvh/7nL4f+5y+H/ucvh/7nL4f+5y+H/0Nzr//L1+v/+////////&#10;////////////////////////////////////////////////////////////////////////////&#10;////////////////////////////////////////////////////////////////////////////&#10;//////////r7/f/Q3Or/u83i/7nL4f+5y+H/ucvh/7nL4f+5y+H/xNPm//L0+P/y8vL/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j4+v/i&#10;6fH/y9no/7zN4v+7zeL/u83i/7vN4v+7zeL/vc3j/9Dc6v/o7vX/+/v8//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b29v/g6PL/v8/k/7nL4f+5y+H/ucvh/7nL4f+5y+H/xdTm/+ju9f/+/v//////////&#10;////////////////////////////////////////////////////////////////////////////&#10;////////////////////////////////////////////////////////////////////////////&#10;////////////////8fX5/8bU5v+5y+H/ucvh/7nL4f+5y+H/ucvh/7rL4f/h6fD/7/Dx//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Hx8f/w8fP/5uz0/9Dc6/+8zeL/&#10;ucvh/7nL4f+5y+H/ucvh/7nL4f+5y+H/ucvh/7nL4f+5y+H/ucvh/77P4//V3+3/4uft//Dx8v/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39/j//f3+//j5/P/q&#10;8Pb/4+rz/+Pq8//j6vP/4+rz/+Pq8//j6vP/4+rz/+Pq8//j6vP/4+rz/+Pq8//j6vP/4+rz/+Pq&#10;8//j6vP/4+rz/+Pq8//j6vP/4+rz/+Pq8//j6vP/4+rz/+Pq8//j6vP/4+rz/+Pq8//j6vP/4+rz&#10;/+Pq8//j6vP/4+rz/+Pq8//j6vP/4+rz/+Pq8//j6vP/4+rz/+Pq8//j6vP/4+rz/+Pq8//j6vP/&#10;4+rz/+Pq8//n7fT/9Pb6//X19v/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r7vL/0Nzr/7nL4f+5y+H/ucvh/7nL4f+5y+H/usvh/9rk8P/6/P3/////////////&#10;////////////////////////////////////////////////////////////////////////////&#10;////////////////////////////////////////////////////////////////////////////&#10;//////////////////7////a5O//vs/j/7nL4f+5y+H/ucvh/7nL4f+5y+H/x9fn/+rs7//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n7fT/xtTm/7rM4f+5y+H/ucvh&#10;/7nL4f+5y+H/ucvh/7nL4f+5y+H/ucvh/7nL4f+5y+H/ucvh/7nL4f+5y+H/ucvh/7zO4v/K2Oj/&#10;8PP3//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P19v/2+Pv/6u/2/8zZ6f++zuP/&#10;u83i/7vM4v+7zOL/u8zi/7vM4v+7zOL/u8zi/7vM4v+7zOL/u8zi/7vM4v+7zOL/u8zi/7vM4v+7&#10;zOL/u8zi/7vM4v+7zOL/u8zi/7vM4v+7zOL/u8zi/7vM4v+7zOL/u8zi/7vM4v+7zOL/u8zi/7vM&#10;4v+7zOL/u8zi/7vM4v+7zOL/u8zi/7vM4v+7zOL/u8zi/7vM4v+7zOL/u8zi/7vM4v+7zOL/u8zi&#10;/7vM4v+7zOL/u83i/7zN4v/G1Ob/5Ovz//Dy9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3eTs/8HR5P+5y+H/ucvh/7nL4f+5y+H/ucvh/8vY5//u8vf/////////////////&#10;////////////////////////////////////////////////////////////////////////////&#10;////////////////////////////////////////////////////////////////////////////&#10;////////////////////////9/r8/8fV5/+5y+H/ucvh/7nL4f+5y+H/ucvh/7nL4f/s8ff/8fHy&#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7x9P/S3uz/ucvh/7nL4f+5y+H/ucvh/7nL&#10;4f+5y+H/ucvh/7nL4f+5y+H/ucvh/7nL4f+5y+H/ucvh/7nL4f+5y+H/ucvh/7nL4f+5y+H/ucvh&#10;/7vN4v/a4+7/7/Dy//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Lz9f/z9vr/4eny/73N4v+6y+H/ucvh&#10;/7nL4f+5y+H/ucvh/7nL4f+5y+H/ucvh/7nL4f+5y+H/ucvh/7nL4f+5y+H/ucvh/7nL4f+5y+H/&#10;ucvh/7nL4f+5y+H/ucvh/7nL4f+5y+H/ucvh/7nL4f+5y+H/ucvh/7nL4f+5y+H/ucvh/7nL4f+5&#10;y+H/ucvh/7nL4f+5y+H/ucvh/7nL4f+5y+H/ucvh/7nL4f+5y+H/ucvh/7nL4f+5y+H/ucvh/7nL&#10;4f+5y+H/ucvh/7nL4f+5y+H/ucvh/7vM4v/Y4e7/6+7y//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9PX2/9rj7/+6y+H/ucvh/7nL4f+5y+H/ucvh/7vM4v/c5fD//Pz+////////////////&#10;////////////////////////////////////////////////////////////////////////////&#10;////////////////////////////////////////////////////////////////////////////&#10;///////////////////////////////c5fD/vs/j/7nL4f+5y+H/ucvh/7nL4f+5y+H/1+Hu/+3u&#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br8f/F1Ob/ucvh/7nL4f+5y+H/ucvh/7nL4f+5&#10;y+H/ucvh/7zN4v/L2Oj/3ebw/+ju9f/m7PT/2OLu/8fV5v+5y+H/ucvh/7nL4f+5y+H/ucvh/7nL&#10;4f+5y+H/u8zi/9Dc6//39/n/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n6/D/4Ofx/9Ld7P+5y+H/ucvh/7nL&#10;4f+5y+H/ucvh/7nL4f+5y+H/ucvh/7nL4f+5y+H/ucvh/7nL4f+5y+H/ucvh/7nL4f+5y+H/ucvh&#10;/7nL4f+5y+H/ucvh/7nL4f+5y+H/ucvh/7nL4f+5y+H/ucvh/7nL4f+5y+H/ucvh/7nL4f+5y+H/&#10;ucvh/7nL4f+5y+H/ucvh/7nL4f+5y+H/ucvh/7nL4f+5y+H/ucvh/7nL4f+5y+H/ucvh/7nL4f+5&#10;y+H/ucvh/7nL4f+5y+H/ucvh/7nL4f+5y+H/xtTm/93k7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7/Dw/+Dm7v+6y+H/ucvh/7nL4f+5y+H/ucvh/7nL4f+6zOH/&#10;wNDk/9nj7v/4+vz/////////////////////////////////8vX6/9Hd6/++z+P/usvh/7nL4f+5&#10;y+H/ucvh/7nL4f+5y+H/v8/k/+7x9f/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5uvw/97n8f/S3ev/ucvh/7nL4f+5&#10;y+H/usvh/7vM4v+5y+H/ucvh/7nL4f+5y+H/ucvh/7nL4f+5y+H/ucvh/7nL4f+5y+H/ucvh/7nL&#10;4f+5y+H/ucvh/7nL4f+5y+H/ucvh/7nL4f+5y+H/ucvh/7nL4f+5y+H/ucvh/7nL4f+5y+H/ucvh&#10;/7nL4f+5y+H/ucvh/7nL4f+5y+H/ucvh/7nL4f+5y+H/ucvh/7nL4f+5y+H/ucvh/7nL4f+5y+H/&#10;ucvh/7nL4f+5y+H/ucvh/7nL4f+5y+H/ucvh/8TT5v/c4+z/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Lo7/++z+P/ucvh/7nL4f+5y+H/ucvh/7nL4f/E0+X/4uny&#10;//j6/P//////////////////////////////////////////////////////8/b6/9vk8P+9zuP/&#10;ucvh/7nL4f+5y+H/ucvh/7nL4f/G1Ob/7vH1//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br8P/e5/H/0t3r/7nL4f+5y+H/&#10;xdTm/+Hn7//b4er/ucvh/7nL4f+5y+H/ucvh/7nL4f+5y+H/ucvh/7nL4f+5y+H/ucvh/7nL4f+5&#10;y+H/ucvh/7nL4f+5y+H/ucvh/7nL4f+5y+H/ucvh/7nL4f+5y+H/ucvh/7nL4f+5y+H/ucvh/7nL&#10;4f+5y+H/ucvh/7nL4f+5y+H/ucvh/7nL4f+5y+H/ucvh/7nL4f+5y+H/ucvh/7nL4f+5y+H/ucvh&#10;/7nL4f+5y+H/ucvh/9zl8P/K2Oj/ucvh/7nL4f/E0+b/3OPs//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vv9P+6zOH/ucvh/7nL4f+5y+H/ucvh/7rM4f/V4O3//v7+////&#10;////////////////////////////////////////////////////////////////////////+fr9&#10;/8rY6P+5y+H/ucvh/7nL4f+5y+H/ucvh/8XT5v/6+vv/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m6/D/3ufx/9Ld6/+5y+H/ucvh&#10;/8XU5v/i6O//8PDw/+/v8P/v7/D/7+/w/+/v8P/v7/D/7+/w/+/v8P/v7/D/7+/w/+/v8P/v7/D/&#10;7+/w/+/v8P/v7/D/7+/w/+/v8P/v7/D/7+/w/+/v8P/v7/D/7+/w/+/v8P/v7/D/7+/w/+/v8P/v&#10;7/D/7+/w/+/v8P/v7/D/7+/w/+/v8P/v7/D/7+/w/+/v8P/v7/D/7+/w/+/v8P/v7/D/7+/w/+/v&#10;8P/v7/D/7+/w/+/v8P/v8vX/y9jo/7nL4f+5y+H/xNPm/9zj7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vu8//C0eX/ucvh/7nL4f+5y+H/ucvh/8LS5f/k6/T//f7+////////&#10;////////////////////////////////////////////////////////////////////////////&#10;///5+v3/1+Hu/7vN4v+5y+H/ucvh/7nL4f+5y+H/ztrq//Dx8//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5uvw/97n8f/S3ev/ucvh/7nL&#10;4f/F1Ob/4ujv//Dw8P/w8PD/8PDw//Dw8P/w8PD/8PDw//Dw8P/w8PD/8PDw//Dw8P/w8PD/8PDw&#10;//Dw8P/w8PD/8PDw//Dw8P/w8PD/8PDw//Dw8P/w8PD/8PDw//Dw8P/w8PD/8PDw//Dw8P/w8PD/&#10;8PDw//Dw8P/w8PD/8PDw//Dw8P/w8PD/8PDw//Dw8P/w8PD/8PDw//Dw8P/w8PD/8PDw//Dw8P/w&#10;8PD/8PDw//Dw8P/w8PD/7/L1/8vY6P+5y+H/ucvh/8TT5v/c4+z/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L2Oj/ucvh/7nL4f+5y+H/ucvh/8DQ5P/u8vj/////////////////&#10;////////////////////////////////////////////////////////////////////////////&#10;//////////39/v/g6fL/usvh/7nL4f+5y+H/ucvh/7rM4f/d5f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br8P/e5/H/0t3r/7nL4f+5&#10;y+H/xdTm/+Lo7//w8PD/8PDw//Dw8P/w8PD/8PDw//Dw8P/w8PD/8PDw//Dw8P/w8PD/8PDw//Dw&#10;8P/w8PD/8PDw//Dw8P/w8PD/8PDw//Dw8P/w8PD/8PDw//Dw8P/w8PD/8PDw//Dw8P/w8PD/8PDw&#10;//Dw8P/w8PD/8PDw//Dw8P/w8PD/8PDw//Dw8P/w8PD/8PDw//Dw8P/w8PD/8PDw//Dw8P/w8PD/&#10;8PDw//Dw8P/w8PD/8PDw/+/y9f/L2Oj/ucvh/7nL4f/E0+b/3OPs//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Ly8v/c5fD/ucvh/7nL4f+5y+H/ucvh/7vM4v/k6/P/////////////////////&#10;////////////////////////////////////////////////////////////////////////////&#10;/////////////////P3+/9bh7f+5y+H/ucvh/7nL4f+5y+H/v8/j//b5+//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m6/D/3ufx/9Ld6/+5y+H/&#10;ucvh/8XU5v/i6O//8PDw//Dw8P/w8PD/8PDw//Dw8P/w8PD/8PDw//Dw8P/w8PD/8PDw//Dw8P/w&#10;8PD/8PDw//Dw8P/w8PD/8PDw//Dw8P/w8PD/8PDw//Dw8P/w8PD/8PDw//Dw8P/w8PD/8PDw//Dw&#10;8P/w8PD/8PDw//Dw8P/w8PD/8PDw//Dw8P/w8PD/8PDw//Dw8P/w8PD/8PDw//Dw8P/w8PD/8PDw&#10;//Dw8P/w8PD/8PDw//Dw8P/v8vX/y9jo/7nL4f+5y+H/xNPm/9zj7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&#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s7/P/vM3i/7nL4f+5y+H/ucvh/7nL4f/c5fD//v7+////////////////////&#10;////////////////////////////////////////////////////////////////////////////&#10;///////////////////////5+v3/w9Ll/7nL4f+5y+H/ucvh/7nL4f/N2en/9vb2//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5uvw/97n8f/S3ev/ucvh&#10;/7nL4f/F1Ob/4ujv//Dw8P/w8PD/8PDw//Dw8P/w8PD/8PDw//Dw8P/w8PD/8PDw//Dw8P/w8PD/&#10;8PDw//Dw8P/w8PD/8PDw//Dw8P/w8PD/8PDw//Dw8P/w8PD/8PDw//Dw8P/w8PD/8PDw//Dw8P/w&#10;8PD/8PDw//Dw8P/w8PD/8PDw//Dw8P/w8PD/8PDw//Dw8P/w8PD/8PDw//Dw8P/w8PD/8PDw//Dw&#10;8P/w8PD/8PDw//Dw8P/w8PD/7/L1/8vY6P+5y+H/ucvh/8TT5v/c4+z/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y8vL/2OLu/7nL4f+5y+H/ucvh/7nL4f/K2Oj//v7/////////////////////////&#10;////////////////////////////////////////////////////////////////////////////&#10;//////////////////////////////P2+v+8zeL/ucvh/7nL4f+5y+H/ucvh/+fs8f/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br8P/e5/H/0t3r/7nL&#10;4f+5y+H/xdTm/+Lo7//w8PD/8PDw//Dw8P/w8PD/8PDw//Dw8P/w8PD/8PDw//Dw8P/w8PD/8PDw&#10;//Dw8P/w8PD/8PDw//Dw8P/w8PD/8PDw//Dw8P/w8PD/8PDw//Dw8P/w8PD/8PDw//Dw8P/w8PD/&#10;8PDw//Dw8P/w8PD/8PDw//Dw8P/w8PD/8PDw//Dw8P/w8PD/8PDw//Dw8P/w8PD/8PDw//Dw8P/w&#10;8PD/8PDw//Dw8P/w8PD/8PDw/+/y9f/L2Oj/ucvh/7nL4f/E0+b/3OPs//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6+3v/8XU5v+5y+H/ucvh/7nL4f+8zeL/5+31////////////////////////////&#10;////////////////////////////////////////////////////////////////////////////&#10;////////////////////////////////////1uDt/7nL4f+5y+H/ucvh/7nL4f/U3+v/8fHx//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m6/D/3ufx/9Ld6/+5&#10;y+H/ucvh/8XU5v/i6O//8PDw//Dw8P/w8PD/8PDw//Dw8P/w8PD/8PDw//Dw8P/w8PD/8PDw//Dw&#10;8P/w8PD/8PDw//Dw8P/w8PD/8PDw//Dw8P/w8PD/8PDw//Dw8P/w8PD/8PDw//Dw8P/w8PD/8PDw&#10;//Dw8P/w8PD/8PDw//Dw8P/w8PD/8PDw//Dw8P/w8PD/8PDw//Dw8P/w8PD/8PDw//Dw8P/w8PD/&#10;8PDw//Dw8P/w8PD/8PDw//Dw8P/v8vX/y9jo/7nL4f+5y+H/xNPm/9zj7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z+P+5y+H/ucvh/7nL4f+5y+H/xtTn//z9/v//////////////////////////&#10;////////////////////////////////////////////////////////////////////////////&#10;/////////////////////////////////////+3y9/++z+P/ucvh/7nL4f+5y+H/x9bn/+zu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5uvw/97n8f/S3ev/&#10;ucvh/7nL4f/F1Ob/4ujv//Dw8P/w8PD/8PDw//Dw8P/w8PD/8PDw//Dw8P/w8PD/8PDw//Dw8P/w&#10;8PD/8PDw//Dw8P/w8PD/8PDw//Dw8P/w8PD/8PDw//Dw8P/w8PD/8PDw//Dw8P/w8PD/8PDw//Dw&#10;8P/w8PD/8PDw//Dw8P/w8PD/8PDw//Dw8P/w8PD/8PDw//Dw8P/w8PD/8PDw//Dw8P/w8PD/8PDw&#10;//Dw8P/w8PD/8PDw//Dw8P/w8PD/7/L1/8vY6P+5y+H/ucvh/8TT5v/c4+z/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4e3/ucvh/7nL4f+5y+H/ucvh/+Pq8///////////////////////////////&#10;////////////////////////////////////////////////////////////////////////////&#10;///////////////////////////////////////8/f3/yNbn/7nL4f+5y+H/ucvh/73O4//n6u7/&#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br8P/e5/H/0t3r&#10;/7nL4f+5y+H/xdTm/+Lo7//w8PD/8PDw//Dw8P/w8PD/8PDw//Dw8P/w8PD/8PDw//Dw8P/w8PD/&#10;8PDw//Dw8P/w8PD/8PDw//Dw8P/w8PD/8PDw//Dw8P/w8PD/8PDw//Dw8P/w8PD/8PDw//Dw8P/w&#10;8PD/8PDw//Dw8P/w8PD/8PDw//Dw8P/w8PD/8PDw//Dw8P/w8PD/8PDw//Dw8P/w8PD/8PDw//Dw&#10;8P/w8PD/8PDw//Dw8P/w8PD/8PDw/+/y9f/L2Oj/ucvh/7nL4f/E0+b/3OPs//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xNTm/7nL4f+5y+H/ucvh/7zN4v/8/f7/////////////////////////////&#10;////////////////////////////////////////////////////////////////////////////&#10;/////////////////////////////////////////////9/n8f+5y+H/ucvh/7nL4f+5y+H/6e70&#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m6/D/3ufx/9Ld&#10;6/+5y+H/ucvh/8XU5v/i6O//8PDw//Dw8P/w8PD/8PDw//Dw8P/w8PD/8PDw//Dw8P/w8PD/8PDw&#10;//Dw8P/w8PD/8PDw//Dw8P/w8PD/8PDw//Dw8P/w8PD/8PDw//Dw8P/w8PD/8PDw//Dw8P/w8PD/&#10;8PDw//Dw8P/w8PD/8PDw//Dw8P/w8PD/8PDw//Dw8P/w8PD/8PDw//Dw8P/w8PD/8PDw//Dw8P/w&#10;8PD/8PDw//Dw8P/w8PD/8PDw//Dw8P/v8vX/y9jo/7nL4f+5y+H/xNPm/9zj7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&#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&#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7//w8O//8PDv&#10;//Dw7//w8O//8PDv//Dw7//w8O//8PDv//Dw7//w8O//8PDv//Dw7//w8O//8PDv//Dw7//w8O//&#10;8PDv//Dw7//w8O//8PDv//Dw7//w8O//8PDv//Dw7//w8O//8PDv//Dw7//w8O//8PDv//Dw7//w&#10;8O//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z/+Do8f+5y+H/ucvh/7nL4f+5y+H/usvh/+Do&#10;8f/9/v7/////////////////////////////////////////////////////////////////////&#10;///////H1uf/Nmum/zZrpv82a6b/g6TI//7+///+/v///v7///7+///+/v///v7///7+///+/v//&#10;/v7///7+///+/v///v7///7+///+/v///v7///7+///+/v///v7///7+///+/v///v7///7+///+&#10;/v///v7///7+///+/v///v7//4enyv82a6b/Nmum/zZrpv/D0uP/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O//8PDv//Dw&#10;7//w8O//8PDv//Dw7//w8O//8PDv//Dw7//w8O//8PDv//Dw7//w8O//8PDv//Dw7//w8O//8PDv&#10;//Dw7//w8O//8PDv//Dw7//w8O//8PDv//Dw7//w8O//8PDv//Dw7//w8O//8PDv//Dw7//w8O//&#10;8PDv//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z9vq/7nL4f+5y+H/ucvh/7nL4f+6&#10;y+H/2ePv//3+/v//////////////////////////////////////////////////////////////&#10;////////x9bn/zZrpv82a6b/Nmum/4OkyP/+/v///v7///7+///+/v///v7///7+///+/v///v7/&#10;//7+///+/v///v7///7+///+/v///v7///7+///+/v///v7///7+///+/v///v7///7+///+/v//&#10;/v7///7+///+/v///v7///7+//+Hp8r/Nmum/zZrpv82a6b/w9Lj//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v//Dw7//w&#10;8O//8PDv//Dw7//w8O//8PDv//Dw7//w8O//8PDv//Dw7//w8O//8PDv//Dw7//w8O//8PDv//Dw&#10;7//w8O//8PDv//Dw7//w8O//8PDv//Dw7//w8O//8PDv//Dw7//w8O//8PDv//Dw7//w8O//8PDv&#10;//Dw7//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y9v/E0+b/ucvh/7nL4f+5y+H/&#10;ucvh/7nL4f/M2en/7vL4////////////////////////////////////////////////////////&#10;/////////8fW5/82a6b/Nmum/zZrpv+DpMj//v7///7+///+/v///v7///7+///+/v///v7///7+&#10;///+/v///v7///7+///+/v///v7///7+///+/v///v7///7+///+/v///v7///7+///+/v///v7/&#10;//7+///+/v///v7///7+///+/v//h6fK/zZrpv82a6b/Nmum/8PS4//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7//w8O//&#10;8PDv//Dw7//w8O//8PDv//Dw7//w8O//8PDv//Dw7//w8O//8PDv//Dw7//w8O//8PDv//Dw7//w&#10;8O//8PDv//Dw7//w8O//8PDv//Dw7//w8O//8PDv//Dw7//w8O//8PDv//Dw7//w8O//8PDv//Dw&#10;7//w8O//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P2/77P4/+5y+H/ucvh&#10;/7nL4f+5y+H/ucvh/7zN4v/T3uz/9/n8////////////////////////////////////////////&#10;///////////H1uf/Nmum/zZrpv82a6b/g6TI//7+///+/v///v7///7+///+/v///v7///7+///+&#10;/v///v7///7+///+/v///v7///7+///+/v///v7///7+///+/v///v7///7+///+/v///v7///7+&#10;///+/v///v7///7+///+/v///v7//4enyv82a6b/Nmum/zZrpv/D0uP/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O//8PDv&#10;//Dw7//w8O//8PDv//Dw7//w8O//8PDv//Dw7//w8O//8PDv//Dw7//w8O//8PDv//Dw7//w8O//&#10;8PDv//Dw7//w8O//8PDv//Dw7//w8O//8PDv//Dw7//w8O//8PDv//Dw7//w8O//8PDv//Dw7//w&#10;8O//8PDv//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s8PX/xtXn/7nL&#10;4f+5y+H/ucvh/7nL4f+5y+H/ucvh/77P4//V4O3/6O71//P2+v/9/v7/////////////////+vz9&#10;//D0+f/j6/P/pr7Y/zZrpv82a6b/Nmum/4OkyP/+/v///v7///7+///+/v///v7///7+///+/v//&#10;/v7///7+///+/v///v7///7+///+/v///v7///7+///+/v///v7///7+///+/v///v7///7+///+&#10;/v///v7///7+///+/v///v7///7+//+Hp8r/Nmum/zZrpv82a6b/w9Lj//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v//Dw&#10;7//w8O//8PDv//Dw7//w8O//8PDv//Dw7//w8O//8PDv//Dw7//w8O//8PDv//Dw7//w8O//8PDv&#10;//Dw7//w8O//8PDv//Dw7//w8O//8PDv//Dw7//w8O//8PDv//Dw7//w8O//8PDv//Dw7//w8O//&#10;8PDv//Dw7//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H09//Q&#10;3Ov/ucvh/7nL4f+5y+H/ucvh/7nL4f+5y+H/ucvh/7rM4f/B0eT/yNbn/9bg7f/d5fD/0t3s/8bV&#10;5/+/z+P/usvh/5Ww0P82a6b/Nmum/zZrpv+DpMj//v7///7+///+/v///v7///7+///+/v///v7/&#10;//7+///+/v///v7///7+///+/v///v7///7+///+/v///v7///7+///+/v///v7///7+///+/v//&#10;/v7///7+///+/v///v7///7+///+/v//h6fK/zZrpv82a6b/Nmum/8PS4//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7//w&#10;8O//8PDv//Dw7//w8O//8PDv//Dw7//w8O//8PDv//Dw7/+AgH//dnZ1/3Z2df92dnX/dnZ1/3d3&#10;dv+Ojo7/s7Oy/+zs6//w8O//8PDv//Dw7//w8O//8PDv//Dw7//w8O//8PDv//Dw7//w8O//8PDv&#10;//Dw7//w8O//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9rj7v+/z+P/ucvh/7nL4f+5y+H/ucvh/7nL4f+5y+H/ucvh/7nL4f+5y+H/ucvh/7nL4f+5&#10;y+H/ucvh/7nL4f+VsND/Nmum/zZrpv82a6b/g6TI//7+///+/v///v7///7+///+/v///v7///7+&#10;///+/v///v7///7+///+/v///v7///7+///+/v///v7///7+///+/v///v7///7+///+/v///v7/&#10;//7+///+/v///v7///7+///+/v///v7//4enyv82a6b/Nmum/zZrpv/D0uP/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O//&#10;8PDv//Dw7//w8O//8PDv//Dw7//w8O//8PDv//Dw7//w8O//FBQU/wAAAP8AAAD/AAAA/wAAAP8A&#10;AAD/AAAA/wAAAP8iIiL/srKx//Dw7//w8O//8PDv//Dw7//w8O//8PDv//Dw7//w8O//8PDv//Dw&#10;7//w8O//8PDv//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fH/5urv/9Pf7f+9zuP/ucvh/7nL4f+5y+H/ucvh/7nL4f+5y+H/ucvh/7nL4f+5y+H/&#10;ucvh/7nL4f+5y+H/lbDQ/zZrpv82a6b/Nmum/4OkyP/+/v///v7///7+///+/v///v7///7+///+&#10;/v///v7///7+///+/v///v7///7+///+/v///v7///7+///+/v///v7///7+///+/v///v7///7+&#10;///+/v///v7///7+///+/v///v7///7+//+Hp8r/Nmum/zZrpv82a6b/w9Lj//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v&#10;//Dw7//w8O//8PDv//Dw7//w8O//8PDv//Dw7//w8O//8PDv/xQUFP8AAAD/FRUV/2FhYf9WVlX/&#10;Ozs7/wUFBf8AAAD/AAAA/xAQEP/U1NP/8PDv//Dw7//w8O//8PDv//Dw7//w8O//8PDv//Dw7//w&#10;8O//8PDv//Dw7//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7vH0/9Hd6/++zuP/u8zi/7nL4f+5y+H/ucvh/7nL4f+5y+H/ucvh&#10;/7nL4f+5y+H/usvh/5ax0f82a6b/Nmum/zZrpv+DpMj//v7///7+///+/v///v7///7+///+/v//&#10;/v7///7+///+/v///v7///7+///+/v///v7///7+///+/v///v7///7+///+/v///v7///7+///+&#10;/v///v7///7+///+/v///v7///7+///+/v//h6fK/zZrpv82a6b/Nmum/8PS4//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7//w8O//8PDv//Dw7//w8O//8PDv//Dw7//w8O//8PDv//Dw7/8UFBT/AAAA/zQ0NP/w8O//8PDv&#10;//Dw7//Y2Nj/Ly8v/wAAAP8AAAD/fn5+//Dw7//w8O//8PDv//Dw7//w8O//8PDv//Dw7//w8O//&#10;8PDv//Dw7//w8O//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T2/+Tp7//W3+r/097s/83a6f/H1ef/x9Xn/8jW&#10;5//N2un/1eDt/93l7/+5y+D/Nmum/zZrpv82a6b/g6TI//7+///+/v///v7///7+///+/v///v7/&#10;//7+///+/v///v7///7+///+/v///v7///7+///+/v///v7///7+///+/v///v7///7+///+/v//&#10;/v7///7+///+/v///v7///7+///+/v///v7//4emyv82a6b/Nmum/zZrpv/D0uP/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O//8PDv//Dw7//w8O//8PDv//Dw7//w8O//8PDv//Dw7//w8O//FBQU/wAAAP80NDT/8PDv//Dw&#10;7//w8O//8PDv/7S0s/8AAAD/AAAA/1RUU//w8O//8PDv//Dw7//w8O//8PDv//Dw7//w8O//8PDv&#10;//Dw7//w8O//8PDv//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f/v7/D/7u/w/+7v8P/u&#10;7/D/7/Dw//Dw8f/x8fH/xNPj/zZrpv82a6b/Nmum/3aaw//3+fz//v7///7+///+/v///v7///7+&#10;///+/v///v7///7+///+/v///v7///7+///+/v///v7///7+///+/v///v7///7+///+/v///v7/&#10;//7+///+/v///v7///7+///+/v///v7///f5/P96ncT/Nmum/zZrpv82a6b/w9Lj//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v//Dw7//w8O//8PDv//Dw7//w8O//8PDv//Dw7//w8O//8PDv/xQUFP8AAAD/NDQ0//Dw7//w&#10;8O//8PDv//Dw7//CwsH/AAAA/wAAAP9ZWVn/8PDv//Dw7//w8O//8PDv//Dw7//w8O//8PDv//Dw&#10;7//w8O//8PDv//Dw7//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9Ld6f83bKb/Nmum/zZrpv8/cqr/nrjU/+Lp8v/4+fz//v7///7+///+&#10;/v///v7///7+///+/v///v7///7+///+/v///v7///7+///+/v///v7///7+///+/v///v7///7+&#10;///+/v///v7///7+///+/v//+Pr8/+Lp8/+gudX/P3Kq/zZrpv82a6b/N2ym/9Hc6f/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7//w8O//8PDv//Dw7//w8O//8PDv//Dw7//w8O//8PDv//Dw7/8UFBT/AAAA/zQ0NP/w8O//&#10;8PDv//Dw7//w8O//i4uL/wAAAP8AAAD/gYGA//Dw7//w8O//8PDv//Dw7//w8O//8PDv//Dw7//w&#10;8O//8PDv//Dw7//w8O//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u7/D/iajL/zdspv82a6b/Nmum/zltp/9QfrH/XYe3/2CKuf9girn/&#10;YIq5/2CKuf9girn/YIq5/2CKuf9girn/YIq5/2CKuf9girn/YIq5/2CKuf9girn/YIq5/2CKuf9g&#10;irn/YIq5/2CKuf9girn/YIq5/12Ht/9QfrH/OW6n/zZrpv82a6b/N2ym/4enyv/u7/H/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O//8PDv//Dw7//w8O//8PDv//Dw7//w8O//8PDv//Dw7//w8O//FBQU/wAAAP80NDT/8PDv&#10;//Dw7//w8O//v7++/w0NDf8AAAD/DQ0N/9nZ2f/w8O//8PDv//Dw7//w8O//8PDv//Dw7//w8O//&#10;8PDv//Dw7//w8O//8PDv//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v//Dw7//w8O//8PDv//Dw7//w8O//8PDv//Dw7//w8O//8PDv/xQUFP8AAAD/Hx8f/4uL&#10;i/9xcXD/QkJC/wAAAP8AAAD/DAwM/6GhoP/w8O//8PDv//Dw7//w8O//8PDv//Dw7//w8O//8PDv&#10;//Dw7//w8O//8PDv//Dw7//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7//w8O//8PDv//Dw7//w8O//8PDv//Dw7//w8O//8PDv//Dw7/8UFBT/AAAA/zQ0&#10;NP/w8O//8PDv/9vb2v8TExP/AAAA/wICAv+zs7L/8PDv//Dw7//w8O//8PDv//Dw7//w8O//8PDv&#10;//Dw7//w8O//8PDv//Dw7//w8O//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O//8PDv//Dw7//w8O//8PDv//Dw7//w8O//8PDv//Dw7//w8O//FBQU/wAAAP80&#10;NDT/8PDv//Dw7//w8O//n5+e/wAAAP8AAAD/Ghoa/9/f3v/w8O//8PDv//Dw7//w8O//8PDv//Dw&#10;7//w8O//8PDv//Dw7//w8O//8PDv//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v//Dw7//w8O//8PDv//Dw7//w8O//8PDv//Dw7//w8O//8PDv/xQUFP8AAAD/&#10;NDQ0//Dw7//w8O//8PDv//Dw7/9RUVH/AAAA/wAAAP9OTk7/8PDv//Dw7//w8O//8PDv//Dw7//w&#10;8O//8PDv//Dw7//w8O//8PDv//Dw7//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7//w8O//8PDv//Dw7//w8O//8PDv//Dw7//w8O//8PDv//Dw7/8UFBT/AAAA&#10;/zQ0NP/w8O//8PDv//Dw7//w8O//3d3c/xUVFf8AAAD/AAAA/5SUk//w8O//8PDv//Dw7//w8O//&#10;8PDv//Dw7//w8O//8PDv//Dw7//w8O//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O//8PDv//Dw7//w8O//8PDv//Dw7//w8O//8PDv//Dw7//w8O//FBQU/wAA&#10;AP80NDT/8PDv//Dw7//w8O//8PDv//Dw7/+kpKP/AAAA/wAAAP8KCgr/zc3M//Dw7//w8O//8PDv&#10;//Dw7//w8O//8PDv//Dw7//w8O//8PDv//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&#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v//Dw7//w8O//8PDv//Dw7//w8O//8PDv//Dw7//w8O//8PDv/xgYGP8A&#10;AAD/NDQ0//Dw7//w8O//8PDv//Dw7//w8O//8PDv/1VVVP8AAAD/AAAA/zg4OP/w8O//8PDv//Dw&#10;7//w8O//8PDv//Dw7//w8O//8PDv//Dw7//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&#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7//w8O//8PDv//Dw7//w8O//8PDv//Dw7//w8O//8PDv//Dw7//w8O//&#10;8PDv//Dw7//w8O//8PDv//Dw7//w8O//8PDv//Dw7//w8O//8PDv//Dw7//w8O//8PDv//Dw7//w&#10;8O//8PDv//Dw7//w8O//8PDv//Dw7//w8O//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O//8PDv//Dw7//w8O//8PDv//Dw7//w8O//8PDv//Dw7//w8O//8PDv&#10;//Dw7//w8O//8PDv//Dw7//w8O//8PDv//Dw7//w8O//8PDv//Dw7//w8O//8PDv//Dw7//w8O//&#10;8PDv//Dw7//w8O//8PDv//Dw7//w8O//8PDv//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v//Dw7//w8O//8PDv//Dw7//w8O//8PDv//Dw7//w8O//8PDv//Dw&#10;7//w8O//8PDv//Dw7//w8O//8PDv//Dw7//w8O//8PDv//Dw7//w8O//8PDv//Dw7//w8O//8PDv&#10;//Dw7//w8O//8PDv//Dw7//w8O//8PDv//Dw7//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&#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&#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7//w8O//8PDv//Dw7//w8O//8PDv//Dw7//w8O//8PDv//Dw7//w&#10;8O//8PDv//Dw7//w8O//8PDv//Dw7//w8O//8PDv//Dw7//w8O//8PDv//Dw7//w8O//8PDv//Dw&#10;7//w8O//8PDv//Dw7//w8O//8PDv//Dw7//w8O//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&#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&#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O//8PDv//Dw7//w8O//8PDv//Dw7//w8O//8PDv//Dw7//w8O//&#10;8PDv//Dw7//w8O//8PDv//Dw7//w8O//8PDv//Dw7//w8O//8PDv//Dw7//w8O//8PDv//Dw7//w&#10;8O//8PDv//Dw7//w8O//8PDv//Dw7//w8O//8PDv//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v//Dw7//w8O//8PDv//Dw7//w8O//8PDv//Dw7//w8O//8PDv&#10;//Dw7//w8O//8PDv//Dw7//w8O//8PDv//Dw7//w8O//8PDv//Dw7//w8O//8PDv//Dw7//w8O//&#10;8PDv//Dw7//w8O//8PDv//Dw7//w8O//8PDv//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&#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x8vL/7e/w/+rs7//y9fr/&#10;6O71/+fu9P/o7vX/6/H2/+jr7v/r7e//7/Dx//Hx8v/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&#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f3+P/j6fD/1d/s/8nX5/+/0OT/ucvh&#10;/7nL4f+5y+H/ucvh/7nL4f+6zOL/w9Ll/83a6v/b4+//7fD0//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9PT1/+vw9v+/z+T/ucvh/7nL4f+5y+H/ucvh/7nL&#10;4f+5y+H/ucvh/7nL4f+5y+H/ucvh/7nL4f+5y+H/ucvh/7nL4f/Q3er/8PL0//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&#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y8vP/5Onv/87b6v+7zOL/ucvh/7nL4f+5y+H/ucvh/7nL4f+5&#10;y+H/ucvh/7nL4f+5y+H/ucvh/7nL4f+5y+H/ucvh/7nL4f+5y+H/ucvh/8DQ5P/b5fD/6+7x//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&#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H/2+Tv/73O4/+5y+H/ucvh/7nL4f+5y+H/ucvh/7nL4f+5y+H/&#10;ucvh/7nL4f+6zOH/ucvh/7nL4f+5y+H/ucvh/7nL4f+5y+H/ucvh/7nL4f+5y+H/ucvh/8XU5v/x&#10;9Pj/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r7fD/0t7r/7rL4f+5y+H/ucvh/7nL4f+5y+H/ucvh/7nL4f/D0uX/0dzr&#10;/+Lq8//09/r//v7///v8/f/s8ff/2+Tv/8rX6P++zuP/ucvh/7nL4f+5y+H/ucvh/7nL4f+5y+H/&#10;wdHk/+nu9f/w8fL/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&#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2pqav9RUVH/fX19//Dw8P/w8PD/8PDw//Dw8P/w8PD/8PDw//Dw&#10;8P/w8PD/8PDw//Dw8P/w8PD/8PDw//Dw8P/w8PD/8PDw//Dw8P/w8PD/8PDw//Dw8P/w8PD/8PDw&#10;//Dw8P/w8PD/8PDw//Dw8P/w8PD/8PDw//Dw8P/w8PD/8PDw//Dw8P/e3t7/JiYm/wsLC/8XFxf/&#10;0dHR//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X19f/dnZ2/3Z2dv+bm5v/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d3d3/wAAAP8AAAD/DQ0N/+fn5//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&#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AgID/dnZ2/3Z2dv92dnb/dnZ2/35+fv+RkZH/t7e3//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FBQU/wAAAP8AAAD/AAAA/wAAAP8AAAD/AAAA/wAAAP8iIiL/lpa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xQUFP8AAAD/FRUV/2FhYf9XV1f/QEBA/woKCv8AAAD/AAAA/wICAv+1tbX/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5+fn/wkJCf8AAAD/YGBg//Dw&#10;8P/w8PD/8PDw//Dw8P/w8PD/8PDw//Dw8P/W1tb/sbGx/8rKyv/t7e3/8PDw//Dw8P/w8PD/8PDw&#10;//Dw8P/w8PD/8PDw//Dw8P/w8PD/8PDw//Dw8P/w8PD/8PDw//Dw8P/w8PD/8PDw//Dw8P/w8PD/&#10;8PDw//Dw8P/w8PD/8PDw/+Pj4/+8vLz/urq6/9ra2v/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&#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8UFBT/AAAA/zQ0NP/w8PD/8PDw//Dw8P/j4+P/SUlJ/wAAAP8AAAD/VFRU//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6urq//Dw8P/w8PD/8PDw//Dw8P/w8PD/8PDw/3Z2dv8AAAD/AAAA/6+vr//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15eXv8xMTH/hYWF/7Gxsf/Gxsb/qqqq/1ZWVv8AAAD/AAAA/zY2Nv/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8/Pz//AAAA/wAAAP8AAAD/AAAA/wAAAP8AAAD/AAAA/ysrK//Hx8f/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wcHB/46Ojv9oaGj/QUFB/yIiIv84ODj/W1tb/46Ojv/s7Oz/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t7e3/Pz8//wsL&#10;C/8PDw//urq6//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c3Nz/wAAAP8D&#10;AwP/np6e//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ra2t/wEBAf8DAwP/&#10;np6e//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3x8fP9RUVH/aWlp//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9BQUH/AAAA/yMjI//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QUFB/wAAAP8jIyP/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0FBQf8AAAD/IyMj//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9BQUH/AAAA/yMjI//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&#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&#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8lJSX/AAAA/0JCQv/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JSUl/wAAAP9CQkL/&#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yUlJf8AAAD/QkJC&#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97e3v/YGBg/4yM&#10;j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8PDw/+goKD/np6e//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87Ozv/AAAA/ysrK//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Xl5f+oqKj/mZmZ/5ycnP/Pz8//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l5eX/nZ2d/5mZmf/d3d3/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7q6uv+ZmZn/&#10;zc3N//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09PT/5qamv+Z&#10;mZn/zs7O//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9ra2v+hoaH/mZmZ/6Ghof/e3t7/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uLi4/5mZmf+2trb/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Pz8//mZmZ&#10;/7u7u//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Pz8//&#10;mZmZ/5mZmf/Pz8//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8TExP+ampr/mZmZ/6+vr//o6Oj/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4ODg/5qamv+ampr/4uLi//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5eXl/5mZ&#10;mf+kpKT/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8fHx/+ZmZn/mpqa/9bW1v/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7e3t/7i4&#10;uP+ZmZn/mZmZ/8LCwv/v7+//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7Ozs/+ZmZn/u7u7//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k&#10;pKT/mZmZ/+Li4v/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xMTE/5mZmf+cnJz/2tra//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4uLi/6ioqP+Z&#10;mZn/nJyc/8/Pz//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9bW1v+ZmZn/np6e/+np6f/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urq6/5mZmf/Pz8//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ExMT/mZmZ/56env/e3t7/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Dw8P/oKCg/56env/w8PD/8PDw//Dw8P/w8PD/8PDw//Dw8P/w8PD/8PDw&#10;//Dw8P/w8PD/8PDw//Dw8P/w8PD/w8PD/6CgoP+enp7/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19fX/52dnf+ZmZn/&#10;p6en/+Hh4f/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pqan/mZmZ/8jIy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8/Pz/+ZmZn/wcHB//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76+vv+ZmZn/np6e/97e3v/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Ozs7/wAAAP8rKyv/8PDw//Dw8P/w8PD/8PDw//Dw8P/w8PD/8PDw//Dw&#10;8P/w8PD/8PDw//Dw8P/w8PD/8PDw/zs7O/8AAAD/Kysr//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xMTE/5qamv+ZmZn/r6+v&#10;/+np6f/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Pz8//mZmZ/6SkpP/t7e3/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d3d3/mZmZ/6ioq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u7u7/5mZmf+goKD/5eXl//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t7e3/pKSk/5mZmf/R0dH/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7e3t/5ycnP+ZmZn/6enp//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ysrL/mZmZ/6SkpP/k5OT/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7Ozs/6mpqf9ZWVn/&#10;NTU1/xgYGP8cHBz/QEBA/35+fv/o6Oj/8PDw//Dw8P/w8PD/8PDw//Dw8P/w8PD/8PDw//Dw8P/w&#10;8PD/8PDw//Dw8P/w8PD/8PDw//Dw8P/w8PD/zs7O/4qKiv9hYWH/ODg4/xQUFP8hISH/Ojo6/4qK&#10;iv/t7e3/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yMjI/5mZmf+tra3/7+/v//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vr6//mZmZ/9HR0f/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6+vr/6urq/+ZmZn/pKSk/+bm5v/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0hISP8AAAD/AAAA&#10;/wAAAP8AAAD/AAAA/wAAAP8AAAD/HBwc/8/Pz//w8PD/8PDw//Dw8P/w8PD/8PDw//Dw8P/w8PD/&#10;8PDw//Dw8P/w8PD/8PDw//Dw8P/w8PD/8PDw/3x8fP8AAAD/AAAA/wAAAP8AAAD/AAAA/wAAAP8A&#10;AAD/KSkp/8rKyv/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6+vr/56env+ZmZn/3Nzc//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xMTE/5mZmf/CwsL/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r6+v/q6ur/5mZmf+oqKj/6enp//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9BQUH/DAwM/2lp&#10;af+rq6v/0NDQ/7y8vP9RUVH/AAAA/wAAAP8yMjL/7Ozs//Dw8P/w8PD/8PDw//Dw8P/w8PD/8PDw&#10;//Dw8P/w8PD/8PDw//Dw8P/w8PD/8PDw//Dw8P98fHz/ODg4/46Ojv+/v7//zMzM/5KSkv8/Pz//&#10;AAAA/wAAAP9qamr/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7+/v/+ZmZn/uLi4//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9ra2v+ZmZn/r6+v//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vr6/+np6f/mZmZ/6urq//s7Oz/&#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ra2t/+Hh4f/w&#10;8PD/8PDw//Dw8P/w8PD/8PDw/0RERP8AAAD/AAAA/7+/v//w8PD/8PDw//Dw8P/w8PD/8PDw//Dw&#10;8P/w8PD/8PDw//Dw8P/w8PD/8PDw//Dw8P/w8PD/7u7u//Dw8P/w8PD/8PDw//Dw8P/w8PD/4uLi&#10;/wkJCf8AAAD/ICAg//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bm5v+dnZ3/mpqa/+Tk5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t7e3/nJyc/5ycnP/t7e3/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5ubm/6Wlpf+ZmZn/sLCw&#10;/+3t7f/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ZmZn/AAAA/wAAAP+SkpL/8PDw//Dw8P/w8PD/8PDw//Dw8P/w&#10;8PD/8PDw//Dw8P/w8PD/8PDw//Dw8P/w8PD/8PDw//Dw8P/w8PD/8PDw//Dw8P/w8PD/8PDw//Dw&#10;8P9NTU3/AAAA/wYGBv/t7e3/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3t7f/mZmZ/76+vv/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6+vr/+ZmZn/1tb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l5eX/pKSk/5mZ&#10;mf+ysrL/7Ozs//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8lJSX/AAAA/0JCQv/w8PD/8PDw&#10;//Dw8P/w8PD/8PDw//Dw8P/w8PD/8PDw//Dw8P/w8PD/8PDw//Dw8P/w8PD/JSUl/wAAAP9CQkL/&#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zs7P8QEBD/&#10;BQUF/9vb2//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iYmJ/wAAAP8AAAD/nJyc//Dw8P/w8PD/8PDw//Dw8P/w8PD/&#10;8PDw//Dw8P/w8PD/8PDw//Dw8P/w8PD/8PDw//Dw8P/w8PD/8PDw//Dw8P/w8PD/8PDw//Dw8P/w&#10;8PD/ODg4/wAAAP8xMTH/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g&#10;4OD/mpqa/6CgoP/o6Oj/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ExMT/mZmZ/8TEx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Li4v+g&#10;oKD/mZmZ/7a2tv/v7+//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JSUl/wAAAP9CQkL/8PDw//Dw&#10;8P/w8PD/8PDw//Dw8P/w8PD/8PDw//Dw8P/w8PD/8PDw//Dw8P/w8PD/8PDw/yUlJf8AAAD/QkJC&#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9ZWVn/AAAA&#10;/2RkZ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0dHR/8AAAD/AQEB/9zc3P/w8PD/8PDw//Dw8P/w8PD/8PDw&#10;//Dw8P/w8PD/8PDw//Dw8P/w8PD/8PDw//Dw8P/w8PD/8PDw//Dw8P/w8PD/8PDw//Dw8P/w8PD/&#10;mpqa/wAAAP8AAAD/nJyc//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qamp/5mZmf/Hx8f/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0tLS/5mZmf+0tLT/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4ODg/6CgoP+ZmZn/urq6/+/v7//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yUlJf8AAAD/QkJC//Dw8P/w&#10;8PD/8PDw//Dw8P/w8PD/8PDw//Dw8P/w8PD/8PDw//Dw8P/w8PD/8PDw//Dw8P8lJSX/AAAA/0JC&#10;Qv/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dHR0/42N&#10;jf/u7u7/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729vf8GBgb/AAAA/y4uLv/w8PD/8PDw//Dw8P/w8PD/8PDw//Dw&#10;8P/w8PD/8PDw//Dw8P/w8PD/8PDw//Dw8P/w8PD/8PDw//Dw8P/q6ur/vr6+/6qqqv+QkJD/QUFB&#10;/wEBAf8ICAj/f39///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09PT&#10;/5mZmf+goKD/6enp//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Xl5f+ZmZn/np6e/+/v7//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g4OD/oKCg/5mZmf+7u7v/7+/v//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9fX1/92dnb/&#10;dnZ2/5ubm//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97e3v/YGBg/4yMjP/w8PD/&#10;8PDw//Dw8P/w8PD/8PDw//Dw8P/w8PD/8PDw//Dw8P/w8PD/8PDw//Dw8P/w8PD/e3t7/2BgYP+M&#10;jIz/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9bW1v8XFxf/AAAA/wYGBv+7u7v/8PDw//Dw8P/w8PD/8PDw//Dw8P/w&#10;8PD/8PDw//Dw8P/w8PD/8PDw//Dw8P/w8PD/8PDw//Dw8P/w8PD/09PT/wAAAP8AAAD/AAAA/wAA&#10;AP8AAAD/m5ub/+/v7//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7+/v/6Sk&#10;pP+ZmZn/yMjI//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pKSk/5mZmf/e3t7/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9zc3P+cnJz/mZmZ/8LCwv/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93d3f/AAAA&#10;/wAAAP8NDQ3/5+fn//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93d3f8tLS3/AAAA/wUFBf+hoaH/8PDw//Dw8P/w8PD/8PDw//Dw8P/w8PD/&#10;8PDw//Dw8P/w8PD/8PDw//Dw8P/w8PD/8PDw//Dw8P/w8PD/8PDw/97e3v9YWFj/SEhI/y8vL/8G&#10;Bgb/AAAA/wAAAP83Nzf/1dXV//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8vLy/+Z&#10;mZn/paWl/+3t7f/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7q6uv+ZmZn/yMjI//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2dnZ/5ycnP+ZmZn/x8fH//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t7e3/Ghoa/wAA&#10;AP8AAAD/AAAA/5aWlv/w8PD/8PDw//Dw8P/w8PD/8PDw//Dw8P/w8PD/8PDw//Dw8P/w8PD/8PDw&#10;//Dw8P/w8PD/8PDw//Dw8P/w8PD/8PDw//Dw8P/w8PD/8PDw//Dw8P/w8PD/8PDw//Dw8P/w8PD/&#10;8PDw//Dw8P/w8PD/8PDw//Dw8P/w8PD/8PDw//Dw8P/w8PD/8PDw//Dw8P/w8PD/8PDw//Dw8P/w&#10;8PD/8PDw//Dw8P/w8PD/8PDw//Dw8P/w8PD/8PDw//Dw8P/Dw8P/oKCg/56env/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9TU1P8jIyP/AAAA/woKCv+tra3/8PDw//Dw8P/w8PD/8PDw//Dw8P/w8PD/8PDw&#10;//Dw8P/w8PD/8PDw//Dw8P/w8PD/8PDw//Dw8P/w8PD/8PDw//Dw8P/w8PD/8PDw//Dw8P/w8PD/&#10;2tra/2tra/8AAAD/AAAA/ycnJ//r6+v/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vr6/+enp7/&#10;mZmZ/9LS0v/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Pz8//mZmZ/7u7u//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Z2dn/vb29/+7u7f/v7+7/8PDv//Dw7//w8O//8PDv//Dw7//w&#10;8O//8PDv//Dw7//w8O//8PDv//Dw7//w8O//8PDv//Dw7//w8O//8PDv//Dw7//w8O//8PDv//Dw&#10;7//w8O//8PDv//Dw7//w8O//8PDv//Dw7//w8O//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qamp/wAAAP8A&#10;AAD/AAAA/wAAAP84ODj/8PDw//Dw8P/w8PD/8PDw//Dw8P/w8PD/8PDw//Dw8P/w8PD/8PDw//Dw&#10;8P/w8PD/8PDw//Dw8P/w8PD/8PDw//Dw8P/w8PD/8PDw//Dw8P/w8PD/8PDw//Dw8P/w8PD/8PDw&#10;//Dw8P/w8PD/8PDw//Dw8P/w8PD/8PDw//Dw8P/w8PD/8PDw//Dw8P/w8PD/8PDw//Dw8P/w8PD/&#10;8PDw//Dw8P/w8PD/8PDw//Dw8P/w8PD/8PDw//Dw8P/w8PD/Ozs7/wAAAP8rKyv/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9jY2P8iIiL/AAAA/xISEv/BwcH/8PDw//Dw8P/w8PD/8PDw//Dw8P/w8PD/8PDw//Dw&#10;8P/w8PD/8PDw//Dw8P/w8PD/8PDw//Dw8P/w8PD/8PDw//Dw8P/w8PD/8PDw//Dw8P/w8PD/8PDw&#10;//Dw8P/w8PD/Wlpa/wAAAP8AAAD/m5ub//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CwsL/mZmZ&#10;/62trf/v7+//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5eXl/5mZmf+kpKT/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97e3v/w8O//8PDv//Dw7//w8O//8PDv//Dw7//w8O//&#10;8PDv//Dw7//w8O//8PDv//Dw7//w8O//8PDv//Dw7//w8O//8PDv//Dw7//w8O//8PDv//Dw7//w&#10;8O//8PDv//Dw7//w8O//8PDv//Dw7//w8O//8PDv//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0lJSf8AAAD/&#10;Dg4O/xISEv8AAAD/AAAA/8rKyv/w8PD/8PDw//Dw8P/w8PD/8PDw//Dw8P/w8PD/8PDw//Dw8P/t&#10;7e3/ysrK/9/f3//w8PD/8PDw//Dw8P/w8PD/8PDw//Dw8P/w8PD/8PDw//Dw8P/w8PD/8PDw/+3t&#10;7f/Jycn/2NjY//Dw8P/w8PD/8PDw//Dw8P/w8PD/8PDw//Dw8P/w8PD/8PDw//Dw8P/w8PD/8PDw&#10;//Dw8P/w8PD/2dnZ/8/Pz//u7u7/8PDw//Dw8P/w8PD/8PDw/zs7O/8AAAD/Kysr//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93d3f8oKCj/AAAA/w0NDf/AwMD/8PDw//Dw8P/w8PD/8PDw//Dw8P/w8PD/8PDw//Dw8P/w&#10;8PD/8PDw//Dw8P/w8PD/8PDw//Dw8P/w8PD/8PDw//Dw8P/w8PD/8PDw//Dw8P/w8PD/8PDw//Dw&#10;8P/w8PD/8PDw/62trf8AAAD/AAAA/29vb//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m5ub/nZ2d/5mZ&#10;mf/c3Nz/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kpKT/mZmZ/+Xl5f/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v//Dw7//w8O//8PDv//Dw7//w8O//8PDv&#10;//Dw7//w8O//8PDv//Dw7//w8O//8PDv//Dw7//w8O//8PDv//Dw7//w8O//8PDv//Dw7//w8O//&#10;8PDv//Dw7//w8O//8PDv//Dw7//w8O//8PDv//Dw7//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7u7v83Nzf/AAAA/wgICP+4uLj/8PDw//Dw8P/w8PD/8PDw//Dw8P/w8PD/8PDw//Dw8P/w8PD/&#10;8PDw//Dw8P/w8PD/8PDw//Dw8P/w8PD/8PDw//Dw8P/w8PD/8PDw//Dw8P/w8PD/8PDw//Dw8P/w&#10;8PD/8PDw//Dw8P+5ubn/AAAA/wAAAP9iYmL/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&#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u7u7/5mZmf+4&#10;uLj/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urq6/5mZmf/Nzc3/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7//w8O//8PDv//Dw7//w8O//8PDv//Dw&#10;7//w8O//8PDv//Dw7//w8O//8PDv//Dw7//w8O//8PDv//Dw7//w8O//8PDv//Dw7//w8O//8PDv&#10;//Dw7//w8O//8PDv//Dw7//w8O//8PDv//Dw7//w8O//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NjY3/AAAA/wAAAP9lZWX/8PDw//Dw8P/w8PD/8PDw//Dw8P/w8PD/8PDw//Dw8P/w8PD/8PDw&#10;//Dw8P/w8PD/09PT/8vLy//Ly8v/5OTk//Dw8P/w8PD/8PDw//Dw8P/w8PD/8PDw//Dw8P/w8PD/&#10;8PDw//Dw8P/w8PD/dnZ2/wAAAP8AAAD/j4+P//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yUlJf8AAAD/QkJC//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3t7f+6urr/mZmZ/5mZmf/ExMT/7+/v//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4ODg/5qamv+cnJz/&#10;5eXl//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8fHx/+ZmZn/v7+///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O//8PDv//Dw7//w8O//8PDv//Dw7//w&#10;8O//8PDv//Dw7//w8O//8PDv//Dw7//w8O//8PDv//Dw7//w8O//8PDv//Dw7//w8O//8PDv//Dw&#10;7//w8O//8PDv//Dw7//w8O//8PDv//Dw7//w8O//8PDv//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t7e3/Pz8//wsL&#10;C/8PDw//urq6//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g&#10;4OD/Dw8P/wAAAP8AAAD/i4uL/6qqqv+qqqr/qqqq/6qqqv+qqqr/qqqq/9/f3//w8PD/8PDw//Dw&#10;8P/w8PD/8PDw/y0tLf8AAAD/AAAA/56env/w8PD/8PDw//Dw8P/w8PD/o6Oj/7i4uP/v7+//8PDw&#10;//Dw8P/w8PD/oaGh/wUFBf8AAAD/BQUF/9PT0//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8lJSX/AAAA/0JCQv/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jo6P+rq6v/mZmZ/56env/Z2dn/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7Ozs/+ZmZn/v7+/&#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a2tr/mZmZ/6ioq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v//Dw7//w8O//8PDv//Dw7//w8O//&#10;8PDv//Dw7//w8O//8PDv//Dw7//w8O//8PDv//Dw7//w8O//8PDv//Dw7//w8O//8PDv//Dw7//w&#10;8O//8PDv//Dw7//w8O//8PDv//Dw7//w8O//8PDv//Dw7//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rKys/wAAAP8AAAD/&#10;mJiY//Dw8P/w8PD/oKCg/wAAAP8AAAD/Q0ND//Dw8P/w8PD/8PDw//Dw8P+fn5//AAAA/wAAAP9l&#10;ZWX/8PDw//Dw8P/w8PD/8PDw/+vr6/8vLy//AAAA/yMjI//w8PD/8PDw/6SkpP8AAAD/AAAA/6Gh&#10;of/w8PD/8PDw//Dw8P/T09P/AQEB/wAAAP+JiYn/8PDw//Dw8P/w8PD/8PDw/yUlJf8AAAD/AAAA&#10;/yIiIv/a2tr/8PDw//Dw8P/u7u7/EhIS/wAAAP8+Pj7/8PDw//Dw8P87Ozv/AAAA/ysrK//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ysrK/wAAAP8AAAD/AAAA/wAAAP8AAAD/AAAA/wAAAP8AAAD/AAAA/wAAAP+Wlpb/8PDw//Dw8P/w&#10;8PD/8PDw//Dw8P8tLS3/AAAA/wAAAP+enp7/8PDw//Dw8P/w8PD/8PDw/0RERP8AAAD/GBgY/0ZG&#10;Rv9XV1f/Li4u/wAAAP8AAAD/AAAA/4mJif/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JSUl/wAAAP9CQkL/&#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9bW1v+hoaH/mZmZ/6enp//h4eH/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9fX1/+ZmZn/oKCg/+vr&#10;6//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7e3t/5ycnP+ZmZn/6Ojo//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7//w8O//8PDv//Dw7//w8O//8PDv&#10;//Dw7//w8O//8PDv//Dw7/+AgH//dnZ1/3Z2df92dnX/dnZ1/35+fv+RkZD/t7e2//Dw7//w8O//&#10;8PDv//Dw7//w8O//8PDv//Dw7//w8O//8PDv//Dw7//w8O//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01NTf8AAAD/Dw8P&#10;/+jo6P/w8PD/8PDw/+vr6/8UFBT/AAAA/wICAv/U1NT/8PDw//Dw8P/w8PD/ZWVl/wAAAP8AAAD/&#10;ycnJ//Dw8P/w8PD/8PDw//Dw8P/w8PD/QUFB/wAAAP8jIyP/8PDw//Dw8P9nZ2f/AAAA/wICAv/m&#10;5ub/8PDw//Dw8P/w8PD/8PDw/xUVFf8AAAD/ZmZm//Dw8P/w8PD/8PDw//Dw8P8lJSX/AAAA/xYW&#10;Fv/S0tL/8PDw//Dw8P/w8PD/8PDw/ysrK/8AAAD/Nzc3//Dw8P/w8PD/Ozs7/wAAAP8rKyv/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8/Pz/8AAAD/AAAA/wAAAP8AAAD/AAAA/wAAAP8AAAD/AAAA/wAAAP8AAAD/lpaW//Dw8P/w8PD/&#10;8PDw//Dw8P/w8PD/MjIy/wAAAP8AAAD/np6e//Dw8P/w8PD/8PDw//Dw8P9OTk7/AAAA/wAAAP8A&#10;AAD/AAAA/wAAAP8AAAD/JSUl/6Skp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3t7e/9gYGD/jIyM&#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8jIyP+ampr/mZmZ/7q6uv/s7Oz/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srKz/mZmZ/8rKyv/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xsbH/nJyc/9bW1v/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O//8PDv//Dw7//w8O//8PDv//Dw&#10;7//w8O//8PDv//Dw7//w8O//FBQU/wAAAP8AAAD/AAAA/wAAAP8AAAD/AAAA/wAAAP8iIiL/lpaV&#10;//Dw7//w8O//8PDv//Dw7//w8O//8PDv//Dw7//w8O//8PDv//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9nZ2f8EBAT/AAAA/2Zm&#10;Zv/w8PD/8PDw//Dw8P/w8PD/bm5u/wAAAP8AAAD/eHh4//Dw8P/w8PD/8PDw/0FBQf8AAAD/BAQE&#10;/+7u7v/w8PD/8PDw//Dw8P/w8PD/8PDw/0FBQf8AAAD/IyMj//Dw8P/w8PD/Q0ND/wAAAP8AAAD/&#10;CQkJ/wkJCf8JCQn/CQkJ/wkJCf8AAAD/AAAA/0lJSf/w8PD/8PDw//Dw8P/w8PD/JSUl/wAAAP9C&#10;QkL/8PDw//Dw8P/w8PD/8PDw//Dw8P8wMDD/AAAA/zc3N//w8PD/8PDw/zs7O/8AAAD/Kysr//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9jY2P+urq7/&#10;mJiY/4yMjP+np6f/yMjI/+3t7f/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7e3t/7a2tv+ZmZn/nJyc/8/Pz//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Pz8//mZmZ/6Wlpf/v7+//&#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9/f3//AAAA/wAAAP8M&#10;DAz/ICAg/yAgIP8gICD/ICAg/w0NDf8AAAD/AAAA/xwcHP/u7u7/8PDw//Dw8P8pKSn/AAAA/xMT&#10;E//w8PD/8PDw//Dw8P/w8PD/8PDw//Dw8P9BQUH/AAAA/yMjI//w8PD/8PDw/ykpKf8AAAD/AAAA&#10;/wAAAP8AAAD/AAAA/wAAAP8AAAD/AAAA/wAAAP86Ojr/8PDw//Dw8P/w8PD/8PDw/yUlJf8AAAD/&#10;QkJC//Dw8P/w8PD/8PDw//Dw8P/w8PD/MDAw/wAAAP83Nzf/8PDw//Dw8P87Ozv/AAAA/ysrK//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4uLi/6ioqP+ZmZn/oaGh/93d3f/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r6+v/paWl/52dnf/Y2Nj/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v7+//ISEh/wAAAP8AAAD/&#10;AAAA/wAAAP8AAAD/AAAA/wAAAP8AAAD/AAAA/wAAAP8AAAD/rKys//Dw8P/w8PD/QkJC/wAAAP8D&#10;AwP/7e3t//Dw8P/w8PD/8PDw//Dw8P/w8PD/QUFB/wAAAP8jIyP/8PDw//Dw8P9ISEj/AAAA/wwM&#10;DP/m5ub/6Ojo/+jo6P/o6Oj/6Ojo/+jo6P/o6Oj/6enp//Dw8P/w8PD/8PDw//Dw8P8lJSX/AAAA&#10;/0JCQv/w8PD/8PDw//Dw8P/w8PD/8PDw/zAwMP8AAAD/Nzc3//Dw8P/w8PD/Ozs7/wAAAP8rKyv/&#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sbGx/wAAAP8AAAD/eXl5&#10;/7q6uv+6urr/urq6/7q6uv+6urr/urq6/35+fv8AAAD/AAAA/05OTv/w8PD/8PDw/2JiYv8AAAD/&#10;AAAA/7i4uP/w8PD/8PDw//Dw8P/w8PD/2NjY/xkZGf8AAAD/IyMj//Dw8P/w8PD/b29v/wAAAP8A&#10;AAD/wsLC//Dw8P/w8PD/8PDw//Dw8P/w8PD/8PDw//Dw8P/w8PD/8PDw//Dw8P/w8PD/JSUl/wAA&#10;AP9CQkL/8PDw//Dw8P/w8PD/8PDw//Dw8P8wMDD/AAAA/zc3N//w8PD/8PDw/zs7O/8AAAD/KSkp&#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Li4v/g4OD/4eHh/+Xl5f/k5OT/4ODg/+Dg4P/k5OT/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e3t7/&#10;paWl/5mZmf+ioqL/3d3d//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O//8PDv//Dw7//w8O//8PDv//Dw7//w8O//8PDv//Dw7//w8O//8PDv//Dw7//w8O//8PDv//Dw&#10;7//w8O//8PDv//Dw7//w8O//8PDv//Dw7//w8O//8PDv//Dw7//w8O//8PDv//Dw7//w8O//8PDv&#10;//Dw7//w8O//8PDv//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7//w8O//8PDv//Dw7//w&#10;8O//8PDv//Dw7//w8O//8PDv//Dw7/8UFBT/AAAA/zQ0NP/w8O//8PDv/0xMTP8AAAD/AAAA/29v&#10;b//w8O//8PDv//Dw7//w8O//8PDv//Dw7//w8O//8PDv//Dw7//w8O//8PDv//Dw7//w8O//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Pz8//nZ2d&#10;/5mZmf+zs7P/6enp//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v//Dw7//w8O//8PDv//Dw7//w8O//8PDv//Dw7//w8O//8PDv//Dw7//w8O//8PDv//Dw7//w&#10;8O//8PDv//Dw7//w8O//8PDv//Dw7//w8O//8PDv//Dw7//w8O//8PDv//Dw7//w8O//8PDv//Dw&#10;7//w8O//8PDv//Dw7//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O//8PDv//Dw7//w8O//&#10;8PDv//Dw7//w8O//8PDv//Dw7//w8O//FBQU/wAAAP80NDT/8PDv//Dw7//b29r/ExMT/wAAAP8C&#10;AgL/s7Oy//Dw7//w8O//8PDv//Dw7//w8O//8PDv//Dw7//w8O//8PDv//Dw7//w8O//8PDv//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v7/++vr7/mZmZ/5mZ&#10;mf/Dw8P/7+/v//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7//w8O//8PDv//Dw7//w8O//8PDv//Dw7//w8O//8PDv//Dw7//w8O//8PDv//Dw7//w8O//&#10;8PDv//Dw7//w8O//8PDv//Dw7//w8O//8PDv//Dw7//w8O//8PDv//Dw7//w8O//8PDv//Dw7//w&#10;8O//8PDv//Dw7//w8O//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n5+f/CQkJ/wAAAP9gYGD/8PDw//Dw8P/w8PD/&#10;8PDw//Dw8P/w8PD/8PDw/9bW1v+xsbH/ysrK/+3t7f/w8PD/8PDw//Dw8P/w8PD/8PDw//Dw8P/w&#10;8PD/8PDw//Dw8P/w8PD/8PDw//Dw8P/w8PD/8PDw//Dw8P/w8PD/8PDw//Dw8P/w8PD/8PDw//Dw&#10;8P/j4+P/vLy8/7q6uv/a2tr/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v//Dw7//w8O//8PDv&#10;//Dw7//w8O//8PDv//Dw7//w8O//8PDv/xQUFP8AAAD/NDQ0//Dw7//w8O//8PDv/5+fnv8AAAD/&#10;AAAA/xoaGv/f397/8PDv//Dw7//w8O//8PDv//Dw7//w8O//8PDv//Dw7//w8O//8PDv//Dw7//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jo6P+srKz/mZmZ/56env/W&#10;1tb/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O//8PDv//Dw7//w8O//8PDv//Dw7//w8O//8PDv//Dw7//w8O//gIB//3Z2df92dnX/dnZ1&#10;/3Z2df93d3b/jo6O/7Ozsv/s7Ov/8PDv//Dw7//w8O//8PDv//Dw7//w8O//8PDv//Dw7//w8O//&#10;8PDv//Dw7//w8O//8PDv//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q6ur/8PDw//Dw8P/w8PD/8PDw//Dw8P/w8PD/dnZ2/wAAAP8AAAD/r6+v//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7//w8O//8PDv//Dw&#10;7//w8O//8PDv//Dw7//w8O//8PDv//Dw7/8UFBT/AAAA/zQ0NP/w8O//8PDv//Dw7//w8O//UVFR&#10;/wAAAP8AAAD/Tk5O//Dw7//w8O//8PDv//Dw7//w8O//8PDv//Dw7//w8O//8PDv//Dw7//w8O//&#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9nZ2f+hoaH/mZmZ/6Wlpf/g4O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v//Dw7//w8O//8PDv//Dw7//w8O//8PDv//Dw7//w8O//8PDv/xQUFP8AAAD/AAAA/wAA&#10;AP8AAAD/AAAA/wAAAP8AAAD/IiIi/7Kysf/w8O//8PDv//Dw7//w8O//8PDv//Dw7//w8O//8PDv&#10;//Dw7//w8O//8PDv//Dw7//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Xl5e/zExMf+FhYX/sbGx/8bGxv+qqqr/VlZW/wAAAP8AAAD/NjY2//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O//8PDv//Dw7//w&#10;8O//8PDv//Dw7//w8O//8PDv//Dw7//w8O//FBQU/wAAAP80NDT/8PDv//Dw7//w8O//8PDv/93d&#10;3P8VFRX/AAAA/wAAAP+UlJP/8PDv//Dw7//w8O//8PDv//Dw7//w8O//8PDv//Dw7//w8O//8PDv&#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83Nzf+cnJz/mZmZ/7CwsP/r6+v/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7//w8O//8PDv//Dw7//w8O//8PDv//Dw7//w8O//8PDv//Dw7/8UFBT/AAAA/xUVFf9h&#10;YWH/VlZV/zs7O/8FBQX/AAAA/wAAAP8QEBD/1NTT//Dw7//w8O//8PDv//Dw7//w8O//8PDv//Dw&#10;7//w8O//8PDv//Dw7//w8O//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z8/P/8AAAD/AAAA/wAAAP8AAAD/AAAA/wAAAP8AAAD/Kysr/8fHx//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v//Dw7//w8O//&#10;8PDv//Dw7//w8O//8PDv//Dw7//w8O//8PDv/xQUFP8AAAD/NDQ0//Dw7//w8O//8PDv//Dw7//w&#10;8O//pKSj/wAAAP8AAAD/CgoK/83NzP/w8O//8PDv//Dw7//w8O//8PDv//Dw7//w8O//8PDv//Dw&#10;7//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7+/v/7+/v/+ZmZn/mZmZ/8TExP/v7+//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O//8PDv//Dw7//w8O//8PDv//Dw7//w8O//8PDv//Dw7//w8O//FBQU/wAAAP80NDT/&#10;8PDv//Dw7//w8O//2NjY/y8vL/8AAAD/AAAA/35+fv/w8O//8PDv//Dw7//w8O//8PDv//Dw7//w&#10;8O//8PDv//Dw7//w8O//8PDv//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BwcH/jo6O/2hoaP9BQUH/IiIi/zg4OP9bW1v/jo6O/+zs7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7//w8O//8PDv&#10;//Dw7//w8O//8PDv//Dw7//w8O//8PDv//Dw7/8YGBj/AAAA/zQ0NP/w8O//8PDv//Dw7//w8O//&#10;8PDv//Dw7/9VVVT/AAAA/wAAAP84ODj/8PDv//Dw7//w8O//8PDv//Dw7//w8O//8PDv//Dw7//w&#10;8O//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v//Dw7//w8O//8PDv//Dw7//w8O//8PDv//Dw7//w8O//8PDv//Dw7//w8O//8PDv&#10;//Dw7//w8O//8PDv//Dw7//w8O//8PDv//Dw7//w8O//8PDv//Dw7//w8O//8PDv//Dw7//w8O//&#10;8PDv//Dw7//w8PD/8PDw//Dw8P/w8PD/6Ojo/62trf+ZmZn/oaGh/9nZ2f/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v//Dw7//w8O//8PDv//Dw7//w8O//8PDv//Dw7//w8O//8PDv/xQUFP8AAAD/NDQ0&#10;//Dw7//w8O//8PDv//Dw7/+0tLP/AAAA/wAAAP9UVFP/8PDv//Dw7//w8O//8PDv//Dw7//w8O//&#10;8PDv//Dw7//w8O//8PDv//Dw7//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O//8PDv//Dw&#10;7//w8O//8PDv//Dw7//w8O//8PDv//Dw7//w8O//8PDv//Dw7//w8O//8PDv//Dw7//w8O//8PDv&#10;//Dw7//w8O//8PDv//Dw7//w8O//8PDv//Dw7//w8O//8PDv//Dw7//w8O//8PDv//Dw7//w8O//&#10;8PDv//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7//w8O//8PDv//Dw7//w8O//8PDv//Dw7//w8O//8PDv//Dw7//w8O//8PDv//Dw&#10;7//w8O//8PDv//Dw7//w8O//8PDv//Dw7//w8O//8PDv//Dw7//w8O//8PDv//Dw7//w8O//8PDv&#10;//Dw7//w8O//8PDw//Dw8P/w8PD/3Nzc/6Wlpf+ZmZn/qamp/+jo6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7//w8O//8PDv//Dw7//w8O//8PDv//Dw7//w8O//8PDv//Dw7/8UFBT/AAAA/zQ0&#10;NP/w8O//8PDv//Dw7//w8O//wsLB/wAAAP8AAAD/WVlZ//Dw7//w8O//8PDv//Dw7//w8O//8PDv&#10;//Dw7//w8O//8PDv//Dw7//w8O//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v//Dw7//w&#10;8O//8PDv//Dw7//w8O//8PDv//Dw7//w8O//8PDv//Dw7//w8O//8PDv//Dw7//w8O//8PDv//Dw&#10;7//w8O//8PDv//Dw7//w8O//8PDv//Dw7//w8O//8PDv//Dw7//w8O//8PDv//Dw7//w8O//8PDv&#10;//Dw7//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O//8PDv//Dw7//w8O//8PDv//Dw7//w8O//8PDv//Dw7//w8O//8PDv//Dw7//w&#10;8O//8PDv//Dw7//w8O//8PDv//Dw7//w8O//8PDv//Dw7//w8O//8PDv//Dw7//w8O//8PDv//Dw&#10;7//w8O//8PDv//Dw8P/w8PD/zs7O/5ycnP+ZmZn/u7u7/+zs7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O//8PDv//Dw7//w8O//8PDv//Dw7//w8O//8PDv//Dw7//w8O//FBQU/wAAAP80&#10;NDT/8PDv//Dw7//w8O//8PDv/4uLi/8AAAD/AAAA/4GBgP/w8O//8PDv//Dw7//w8O//8PDv//Dw&#10;7//w8O//8PDv//Dw7//w8O//8PDv//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&#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7//w8O//&#10;8PDv//Dw7//w8O//8PDv//Dw7//w8O//8PDv//Dw7//w8O//8PDv//Dw7//w8O//8PDv//Dw7//w&#10;8O//8PDv//Dw7//w8O//8PDv//Dw7//w8O//8PDv//Dw7//w8O//8PDv//Dw7//w8O//8PDv//Dw&#10;7//w8O//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v//Dw7//w8O//8PDv//Dw7//w8O//8PDv//Dw7//w8O//8PDv//Dw7//w8O//&#10;8PDv//Dw7//w8O//8PDv//Dw7//w8O//8PDv//Dw7//w8O//8PDv//Dw7//w8O//8PDv//Dw7//w&#10;8O//8PDv//Dw7//w8O//urq6/5mZmf+ampr/x8fH//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v//Dw7//w8O//8PDv//Dw7//w8O//8PDv//Dw7//w8O//8PDv/xQUFP8AAAD/&#10;NDQ0//Dw7//w8O//8PDv/7+/vv8NDQ3/AAAA/w0NDf/Z2dn/8PDv//Dw7//w8O//8PDv//Dw7//w&#10;8O//8PDv//Dw7//w8O//8PDv//Dw7//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&#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O//8PDv&#10;//Dw7//w8O//8PDv//Dw7//w8O//8PDv//Dw7//w8O//8PDv//Dw7//w8O//8PDv//Dw7//w8O//&#10;8PDv//Dw7//w8O//8PDv//Dw7//w8O//8PDv//Dw7//w8O//8PDv//Dw7//w8O//8PDv//Dw7//w&#10;8O//8PDv//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7//w8O//8PDv//Dw7//w8O//8PDv//Dw7//w8O//8PDv//Dw7//w8O//8PDv&#10;//Dw7//w8O//8PDv//Dw7//w8O//8PDv//Dw7//w8O//8PDv//Dw7//w8O//8PDv//Dw7//w8O//&#10;8PDv//Dw7//w8O//zs7N/5mZmf+enp7/2tra//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7//w8O//8PDv//Dw7//w8O//8PDv//Dw7//w8O//8PDv//Dw7/8UFBT/AAAA&#10;/x8fH/+Li4v/cXFw/0JCQv8AAAD/AAAA/wwMDP+hoaD/8PDv//Dw7//w8O//8PDv//Dw7//w8O//&#10;8PDv//Dw7//w8O//8PDv//Dw7//w8O//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0FBQf8AAAD/IyMj//Dw8P/w8PD/8PDw//Dw8P/w8PD/&#10;8PDw//Dw8P/w8PD/8PDw//Dw8P/w8PD/8PDw//Dw8P/w8PD/8PDw//Dw8P/w8PD/8PDw//Dw8P/w&#10;8PD/8PDw//Dw8P/w8PD/8PDw/yUlJf8AAAD/QkJC//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v//Dw&#10;7//w8O//8PDv//Dw7//w8O//8PDv//Dw7//w8O//8PDv//Dw7//w8O//8PDv//Dw7//w8O//8PDv&#10;//Dw7//w8O//8PDv//Dw7//w8O//8PDv//Dw7//w8O//8PDv//Dw7//w8O//8PDv//Dw7//w8O//&#10;8PDv//Dw7//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O//8PDv//Dw7//w8O//8PDv//Dw7//w8O//8PDv//Dw7//w8O//8PDv//Dw&#10;7//w8O//8PDv//Dw7//w8O//8PDv//Dw7//w8O//8PDv//Dw7//w8O//8PDv//Dw7//w8O//8PDv&#10;//Dw7//w8O//8PDv/8bGxf+rq6v/5OTk//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O//8PDv//Dw7//w8O//8PDv//Dw7//w8O//8PDv//Dw7//w8O//FBQU/wAA&#10;AP8AAAD/AAAA/wAAAP8AAAD/AAAA/zQ0NP/T09L/8PDv//Dw7//w8O//8PDv//Dw7//w8O//8PDv&#10;//Dw7//w8O//8PDv//Dw7//w8O//8PDv//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9BQUH/AAAA/yMjI//w8PD/8PDw//Dw8P/w8PD/8PDw&#10;//Dw8P/w8PD/8PDw//Dw8P/w8PD/8PDw//Dw8P/w8PD/8PDw//Dw8P/w8PD/8PDw//Dw8P/w8PD/&#10;8PDw//Dw8P/w8PD/8PDw//Dw8P8lJSX/AAAA/0JCQv/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7//w&#10;8O//8PDv//Dw7//w8O//8PDv//Dw7//w8O//8PDv//Dw7//w8O//8PDv/+rq6f/j4+L/6Ojn//Dw&#10;7//w8O//8PDv//Dw7//w8O//8PDv//Dw7//w8O//8PDv//Dw7//w8O//8PDv//Dw7//w8O//8PDv&#10;//Dw7//w8O//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v//Dw7//w8O//8PDv//Dw7//w8O//8PDv//Dw7//w8O//8PDv/4CAf/92&#10;dnX/dnZ1/3Z2df92dnX/fn5+/5GRkP+3t7b/8PDv//Dw7//w8O//8PDv//Dw7//w8O//8PDv//Dw&#10;7//w8O//8PDv//Dw7//Y2Nf/7e3t//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v//Dw7//w8O//8PDv//Dw7//w8O//8PDv//Dw7//w8O//8PDv/xQUFP8A&#10;AAD/Dg4O/0VFRf89PT3/AAAA/wAAAP8wMDD/6+vq//Dw7//w8O//8PDv//Dw7//w8O//8PDv//Dw&#10;7//w8O//8PDv//Dw7//w8O//8PDv//Dw7//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98fHz/UVFR/2lpaf/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QUFB/wAAAP8jIyP/8PDw//Dw8P/w8PD/8PDw//Dw&#10;8P/w8PD/8PDw//Dw8P/w8PD/8PDw//Dw8P/w8PD/8PDw//Dw8P/w8PD/8PDw//Dw8P/w8PD/8PDw&#10;//Dw8P/w8PD/8PDw//Dw8P/w8PD/JSUl/wAAAP9CQkL/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np6f/mZmZ/9fX1//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7//w8O//8PDv//Dw7//w8O//8PDv//Dw7//w8O//8PDv//Dw7/8UFBT/&#10;AAAA/wAAAP8AAAD/AAAA/wAAAP8AAAD/AAAA/yIiIv+WlpX/8PDv//Dw7//w8O//8PDv//Dw7//w&#10;8O//8PDv//Dw7//w8O//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7//w8O//8PDv//Dw7//w8O//8PDv//Dw7//w8O//8PDv//Dw7/8UFBT/&#10;AAAA/zQ0NP/w8O//8PDv/0xMTP8AAAD/AAAA/29vb//w8O//8PDv//Dw7//w8O//8PDv//Dw7//w&#10;8O//8PDv//Dw7//w8O//8PDv//Dw7//w8O//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&#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QUFB/wAAAP8jIyP/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4iIiP9gYGD/enp6//Dw8P/w8PD/8PDw//Dw8P/w&#10;8PD/8PDw//Dw8P/w8PD/8PDw//Dw8P/w8PD/8PDw//Dw8P/w8PD/8PDw//Dw8P/w8PD/8PDw//Dw&#10;8P/w8PD/8PDw//Dw8P/w8PD/8PDw/3t7e/9gYGD/jIyM//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d3d3/mZmZ/6Kiov/v7+//&#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O//8PDv//Dw7//w8O//8PDv//Dw7//w8O//8PDv//Dw7//w8O//FBQU&#10;/wAAAP8VFRX/YWFh/1dXVv9AQED/CgoK/wAAAP8AAAD/AgIC/7W1tP/w8O//8PDv//Dw7//w8O//&#10;8PDv//Dw7//w8O//8PDv//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O//8PDv//Dw7//w8O//8PDv//Dw7//w8O//8PDv//Dw7//w8O//FBQU&#10;/wAAAP80NDT/8PDv//Dw7//b29r/ExMT/wAAAP8CAgL/s7Oy//Dw7//w8O//8PDv//Dw7//w8O//&#10;8PDv//Dw7//w8O//8PDv//Dw7//w8O//8PDv//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&#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0FBQf8AAAD/IyMj//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vb29/5mZmf/CwsL/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v//Dw7//w8O//8PDv//Dw7//w8O//8PDv//Dw7//w8O//8PDv/xQU&#10;FP8AAAD/NDQ0//Dw7//w8O//8PDv/+Pj4v9JSUn/AAAA/wAAAP9UVFP/8PDv//Dw7//w8O//8PDv&#10;//Dw7//w8O//8PDv//Dw7//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v//Dw7//w8O//8PDv//Dw7//w8O//8PDv//Dw7//w8O//8PDv/xQU&#10;FP8AAAD/NDQ0//Dw7//w8O//8PDv/5+fnv8AAAD/AAAA/xoaGv/f397/8PDv//Dw7//w8O//8PDv&#10;//Dw7//w8O//8PDv//Dw7//w8O//8PDv//Dw7//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9BQUH/AAAA/yMjI//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v//Dw7//w8O//8PDv//Dw7//w8O//8PDv//Dw7//w8O//8PDv//Dw7//w&#10;8O//8PDv//Dw7//w8O//8PDv//Dw7//w8O//8PDv//Dw7//w8O//8PDv//Dw7//w8O//8PDv//Dw&#10;7//w8O//8PDv//Dw7//w8O//8PDv//Dw7//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7e3t/56env+ZmZn/4uLi//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7//w8O//8PDv//Dw7//w8O//8PDv//Dw7//w8O//8PDv//Dw7/8U&#10;FBT/AAAA/zQ0NP/w8O//8PDv//Dw7//w8O//0tLR/wAAAP8AAAD/LCws//Dw7//w8O//8PDv//Dw&#10;7//w8O//8PDv//Dw7//w8O//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7//w8O//8PDv//Dw7//w8O//8PDv//Dw7//w8O//8PDv//Dw7/8U&#10;FBT/AAAA/zQ0NP/w8O//8PDv//Dw7//w8O//UVFR/wAAAP8AAAD/Tk5O//Dw7//w8O//8PDv//Dw&#10;7//w8O//8PDv//Dw7//w8O//8PDv//Dw7//w8O//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7//w8O//8PDv//Dw7//w8O//&#10;8PDv//Dw7//w8O//8PDv//Dw7/8RERH/AAAA/zExMf/w8O//8PDv//Dw7//w8O//enp6/wAAAP9O&#10;Tk7/8PDv//Dw7//w8O//8PDv//Dw7//w8O//8PDv//Dw7/8UFBT/AAAA/zQ0NP/w8O//8PDv//Dw&#10;7//w8O//8PDv//Dw7//w8O//8PDv//Dw7//w8O//8PDv//Dw7//w8O//8PDv//Dw7//w8O//8PDv&#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6Ojo/6ioqP+Z&#10;mZn/sLCw/+3t7f/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QUFB/wAAAP8jIyP/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7//w8O//8PDv//Dw7//w8O//8PDv//Dw7//w8O//8PDv//Dw7//w8O//&#10;8PDv//Dw7//w8O//8PDv//Dw7//w8O//8PDv//Dw7//w8O//8PDv//Dw7//w8O//8PDv//Dw7//w&#10;8O//8PDv//Dw7//w8O//8PDv//Dw7//w8O//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9LS0v+ZmZn/rKys//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O//8PDv//Dw7//w8O//8PDv//Dw7//w8O//8PDv//Dw7//w8O//&#10;FBQU/wAAAP80NDT/8PDv//Dw7//w8O//8PDv/+np6P8AAAD/AAAA/xsbG//w8O//8PDv//Dw7//w&#10;8O//8PDv//Dw7//w8O//8PDv//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O//8PDv//Dw7//w8O//8PDv//Dw7//w8O//8PDv//Dw7//w8O//&#10;FBQU/wAAAP80NDT/8PDv//Dw7//w8O//8PDv/93d3P8VFRX/AAAA/wAAAP+UlJP/8PDv//Dw7//w&#10;8O//8PDv//Dw7//w8O//8PDv//Dw7//w8O//8PDv//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O//8PDv//Dw7//w8O//8PDv&#10;//Dw7//w8O//8PDv//Dw7//w8O//FhYW/wAAAP82NjX/8PDv//Dw7//w8O//8PDv/zIyMv8AAAD/&#10;l5eW//Dw7//w8O//8PDv//Dw7//w8O//8PDv//Dw7//w8O//GBgY/wAAAP80NDT/8PDv//Dw7//w&#10;8O//8PDv//Dw7//w8O//8PDv//Dw7//w8O//8PDv//Dw7//w8O//8PDv//Dw7//w8O//8PDv//Dw&#10;7//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O//8PDv//Dw7//w8O//8PDv//Dw7//w8O//8PDv//Dw7//w8O//8PDv&#10;//Dw7//w8O//8PDv//Dw7//w8O//8PDv//Dw7//w8O//8PDv//Dw7//w8O//8PDv//Dw7//w8O//&#10;8PDv//Dw7//w8O//8PDv//Dw7//w8O//8PDv//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ysrL/mZmZ/83Nzf/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v//Dw7//w8O//8PDv//Dw7//w8O//8PDv//Dw7//w8O//8PDv&#10;/xQUFP8AAAD/NDQ0//Dw7//w8O//8PDv//Dw7//BwcD/AAAA/wAAAP8+Pj7/8PDv//Dw7//w8O//&#10;8PDv//Dw7//w8O//8PDv//Dw7//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v//Dw7//w8O//8PDv//Dw7//w8O//8PDv//Dw7//w8O//8PDv&#10;/xQUFP8AAAD/NDQ0//Dw7//w8O//8PDv//Dw7//w8O//pKSj/wAAAP8AAAD/CgoK/83NzP/w8O//&#10;8PDv//Dw7//w8O//8PDv//Dw7//w8O//8PDv//Dw7//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v//Dw7//w8O//8PDv//Dw&#10;7//w8O//8PDv//Dw7//w8O//8PDv//Dw7//w8O//8PDv//Dw7//w8O//8PDv/9nZ2f8BAQH/AgIC&#10;/9zc2//w8O//8PDv//Dw7//w8O//8PDv//Dw7//w8O//8PDv//Dw7//w8O//8PDv//Dw7//w8O//&#10;8PDv//Dw7//w8O//8PDv//Dw7//w8O//8PDv//Dw7//w8O//8PDv//Dw7//w8O//8PDv//Dw7//w&#10;8O//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v//Dw7//w8O//8PDv//Dw7//w8O//8PDv//Dw7//w8O//8PDv//Dw&#10;7//w8O//8PDv//Dw7//w8O//8PDv//Dw7//w8O//8PDv//Dw7//w8O//8PDv//Dw7//w8O//8PDv&#10;//Dw7//w8O//8PDv//Dw7//w8O//8PDv//Dw7//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m5ub/mpqa/5ycnP/r6+v/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7//w8O//8PDv//Dw7//w8O//8PDv//Dw7//w8O//8PDv//Dw&#10;7/8UFBT/AAAA/zQ0NP/w8O//8PDv//Dw7//u7u3/Pj4+/wAAAP8AAAD/hoaF//Dw7//w8O//8PDv&#10;//Dw7//w8O//8PDv//Dw7//w8O//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7//w8O//8PDv//Dw7//w8O//8PDv//Dw7//w8O//8PDv//Dw&#10;7/8YGBj/AAAA/zQ0NP/w8O//8PDv//Dw7//w8O//8PDv//Dw7/9VVVT/AAAA/wAAAP84ODj/8PDv&#10;//Dw7//w8O//8PDv//Dw7//w8O//8PDv//Dw7//w8O//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7//w8O//8PDv//Dw7//w&#10;8O//8PDv//Dw7//w8O//8PDv//Dw7//w8O//8PDv//Dw7//w8O//8PDv//Dw7/+Tk5L/AAAA/zY2&#10;Nf/w8O//8PDv//Dw7//w8O//8PDv//Dw7//w8O//8PDv//Dw7//w8O//8PDv//Dw7//w8O//8PDv&#10;//Dw7//w8O//8PDv//Dw7//w8O//8PDv//Dw7//w8O//8PDv//Dw7//w8O//8PDv//Dw7//w8O//&#10;8PDv//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7//w8O//8PDv//Dw7//w8O//8PDv//Dw7//w8O//8PDv//Dw7//w&#10;8O//8PDv//Dw7//w8O//8PDv//Dw7//w8O//8PDv//Dw7//w8O//8PDv//Dw7//w8O//8PDv/+Xl&#10;5P/e3t3/5eXk//Dw7//w8O//8PDv//Dw7//w8O//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x8fH/5mZmf+3t7f/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O//8PDv//Dw7//w8O//8PDv//Dw7//w8O//8PDv//Dw7//w&#10;8O//FBQU/wAAAP80NDT/7+/u/9jY1/+pqaj/NDQ0/wAAAP8AAAD/IiIi/+Dg3//w8O//8PDv//Dw&#10;7//w8O//8PDv//Dw7//w8O//8PDv//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O//8PDv//Dw7//w8O//8PDv//Dw7//w8O//8PDv//Dw7//w&#10;8O//8PDv//Dw7//w8O//8PDv//Dw7//w8O//8PDv//Dw7//w8O//8PDv//Dw7//w8O//8PDv//Dw&#10;7//w8O//8PDv//Dw7//w8O//8PDv//Dw7//w8O//8PDv//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O//8PDv//Dw7//w8O//&#10;8PDv//Dw7//w8O//8PDv//Dw7//w8O//8PDv//Dw7//w8O//8PDv//Dw7//w8O//SkpK/wAAAP9+&#10;fn7/8PDv//Dw7//w8O//8PDv//Dw7//w8O//8PDv//Dw7//w8O//8PDv//Dw7//w8O//8PDv//Dw&#10;7//w8O//8PDv//Dw7//w8O//8PDv//Dw7//w8O//8PDv//Dw7//w8O//8PDv//Dw7//w8O//8PDv&#10;//Dw7//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k&#10;5OT/mpqa/5qamv/k5OT/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6enp/+ZmZn/19fX//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v//Dw7//w8O//8PDv//Dw7//w8O//8PDv//Dw7//w8O//&#10;8PDv/xQUFP8AAAD/AQEB/wMDA/8AAAD/AAAA/wAAAP8AAAD/IiIi/8jIyP/w8O//8PDv//Dw7//w&#10;8O//8PDv//Dw7//w8O//8PDv//Dw7//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v//Dw7//w8O//8PDv//Dw7//w8O//8PDv//Dw7//w8O//&#10;8PDv//Dw7//w8O//8PDv//Dw7//w8O//8PDv//Dw7//w8O//8PDv//Dw7//w8O//8PDv//Dw7//w&#10;8O//8PDv//Dw7//w8O//8PDv//Dw7//w8O//8PDv//Dw7//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v//Dw7//w8O//8PDv&#10;//Dw7//w8O//8PDv//Dw7//w8O//8PDv//Dw7//w8O//8PDv//Dw7//w8O//8PDv/5eXlv+FhYT/&#10;1dXU//Dw7//w8O//8PDv//Dw7//w8O//8PDv//Dw7//w8O//8PDv//Dw7//w8O//8PDv//Dw7//w&#10;8O//8PDv//Dw7//w8O//8PDv//Dw7//w8O//8PDv//Dw7//w8O//8PDv//Dw7//w8O//8PDv//Dw&#10;7//w8O//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7q6uv+ZmZn/urq6//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93d3f+ZmZn/oqKi/+/v7//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7//w8O//8PDv//Dw7//w8O//8PDv//Dw7//w8O//8PDv&#10;//Dw7/8UFBT/AAAA/wAAAP8AAAD/AAAA/w4ODv8wMDD/kJCP/+zs6//w8O//8PDv//Dw7//w8O//&#10;8PDv//Dw7//w8O//8PDv//Dw7//w8O//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7//w8O//8PDv//Dw7//w8O//8PDv//Dw7//w8O//8PDv&#10;//Dw7//w8O//8PDv//Dw7//w8O//8PDv//Dw7//w8O//8PDv//Dw7//w8O//8PDv//Dw7//w8O//&#10;8PDv//Dw7//w8O//8PDv//Dw7//w8O//8PDv//Dw7//w8O//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7//w8O//8PDv//Dw&#10;7//w8O//8PDv//Dw7//w8O//8PDv//Dw7//w8O//8PDv//Dw7//w8O//8PDv//Dw7//w8O//8PDv&#10;//Dw7//w8O//8PDv//Dw7//w8O//8PDv//Dw7//w8O//8PDv//Dw7//w8O//8PDv//Dw7//w8O//&#10;8PDv//Dw7//w8O//8PDv//Dw7//w8O//8PDv//Dw7//w8O//8PDv//Dw7//w8O//8PDv//Dw7//w&#10;8O//8PDv//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l5eX/nZ2d/5qamv/h4eH/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9vb3/mZmZ/8LCwv/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O//8PDv//Dw7//w8O//8PDv//Dw7//w8O//8PDv//Dw&#10;7//w8O//FBQU/wAAAP8rKyv/y8vK/+Dg3//w8O//8PDv//Dw7//w8O//8PDv//Dw7//w8O//8PDv&#10;//Dw7//w8O//8PDv//Dw7//w8O//8PDv//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O//8PDv//Dw7//w8O//8PDv//Dw7//w8O//8PDv//Dw&#10;7//w8O//8PDv//Dw7//w8O//8PDv//Dw7//w8O//8PDv//Dw7//w8O//8PDv//Dw7//w8O//8PDv&#10;//Dw7//w8O//8PDv//Dw7//w8O//8PDv//Dw7//w8O//8PDv//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v//Dw7//w&#10;8O//8PDv//Dw7//w8O//8PDv//Dw7//w8O//8PDv//Dw7//w8O//8PDv//Dw7//w8O//8PDv//Dw&#10;7//w8O//8PDv//Dw7//w8O//8PDv//Dw7//w8O//8PDv//Dw7//w8O//5eXl/9zc3P/p6ej/8PDv&#10;//Dw7//w8O//8PDv//Dw7//w8O//8PDv//Dw7//w8O//8PDv//Dw7//w8O//8PDv//Dw7//w8O//&#10;8PDv//Dw7//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8TExP+ZmZn/r6+v//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t7e3/np6e/5mZmf/i4uL/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v//Dw7//w8O//8PDv//Dw7//w8O//8PDv//Dw7//w&#10;8O//8PDv/xQUFP8AAAD/NDQ0//Dw7//w8O//8PDv//Dw7//w8O//8PDv//Dw7//w8O//8PDv//Dw&#10;7//w8O//8PDv//Dw7//w8O//8PDv//Dw7//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v//Dw7//w8O//8PDv//Dw7//w8O//8PDv//Dw7//w&#10;8O//8PDv//Dw7//w8O//8PDv//Dw7//w8O//8PDv//Dw7//w8O//8PDv//Dw7//w8O//8PDv//Dw&#10;7//w8O//8PDv//Dw7//w8O//8PDv//Dw7//w8O//8PDv//Dw7//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9XV1f+ZmZn/urq6//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r6+v/np6e/5mZmf/a2tr/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0tLS/5mZmf+srKz/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7//w8O//8PDv//Dw7//w8O//8PDv//Dw7//w8O//&#10;8PDv//Dw7/8UFBT/AAAA/zQ0NP/w8O//8PDv//Dw7//w8O//8PDv//Dw7//w8O//8PDv//Dw7//w&#10;8O//8PDv//Dw7//w8O//8PDv//Dw7//w8O//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7//w8O//8PDv//Dw7//w8O//8PDv//Dw7//w8O//&#10;8PDv/+jo5//b29r/3t7d//Dw7//w8O//8PDv//Dw7//w8O//8PDv//Dw7//w8O//8PDv//Dw7//w&#10;8O//8PDv//Dw7//w8O//8PDv//Dw7//w8O//8PDv//Dw7//w8O//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p6en/mZmZ/6Skp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8TExP+ZmZn/r6+v//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7Kysv+ZmZn/zc3N//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O//8PDv//Dw7//w8O//8PDv//Dw7//w8O//8PDv&#10;//Dw7//w8O//FBQU/wAAAP80NDT/8PDv//Dw7//w8O//8PDv//Dw7//w8O//8PDv//Dw7//w8O//&#10;8PDv//Dw7//w8O//8PDv//Dw7//w8O//8PDv//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3t7f+kpKT/mZmZ/9HR0f/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6SkpP+ZmZn/&#10;5eXl//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r6+v/oKCg/5mZmf/V1dX/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vr6/+cnJz/mpqa/+bm5v/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v//Dw7//w8O//8PDv//Dw7//w8O//8PDv//Dw&#10;7//w8O//8PDv/xQUFP8AAAD/NDQ0//Dw7//w8O//8PDv//Dw7//w8O//8PDv//Dw7//w8O//8PDv&#10;//Dw7//w8O//8PDv//Dw7//w8O//8PDv//Dw7//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Ly8v/mZmZ/6mpqf/v7+//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6urr/mZmZ&#10;/8/Pz//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8rKyv+ZmZn/q6ur//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Nzc3/mZmZ/7Kysv/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7//w8O//8PDv//Dw7//w8O//8PDv//Dw7//w&#10;8O//8PDv//Dw7/8UFBT/AAAA/zQ0NP/w8O//8PDv//Dw7//w8O//8PDv//Dw7//w8O//8PDv//Dw&#10;7//w8O//8PDv//Dw7//w8O//8PDv//Dw7//w8O//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p&#10;6en/oqKi/5mZmf/W1tb/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z8/P/5mZ&#10;mf+6urr/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t7e3/oqKi/5mZmf/V1dX/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rKys/5mZmf/S0tL/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O//8PDv//Dw7//w8O//8PDv//Dw7//w8O//&#10;8PDv//Dw7//w8O//GBgY/wAAAP80NDT/8PDv//Dw7//w8O//8PDv//Dw7//w8O//8PDv//Dw7//w&#10;8O//8PDv//Dw7//w8O//8PDv//Dw7//w8O//8PDv//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v7+//5mZmf+ysrL/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Xl5f+Z&#10;mZn/pKSk//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83Nzf+ZmZn/paWl/+/v7//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4uLi/5mZmf+enp7/7e3t//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v//Dw7//w8O//8PDv//Dw7//w8O//8PDv&#10;//Dw7//w8O//8PDv//Dw7//w8O//8PDv//Dw7//w8O//8PDv//Dw7//w8O//8PDv//Dw7//w8O//&#10;8PDv//Dw7//w8O//8PDv//Dw7//w8O//8PDv//Dw7//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5OTk&#10;/5qamv+ampr/4ODg//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nJyc/5mZmf/t7e3/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v7+//paWl/5mZmf/S0tL/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8LCwv+ZmZn/vb29//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7//w8O//8PDv//Dw7//w8O//8PDv//Dw&#10;7//w8O//8PDv//Dw7//w8O//8PDv//Dw7//w8O//8PDv//Dw7//w8O//8PDv//Dw7//w8O//8PDv&#10;//Dw7//w8O//8PDv//Dw7//w8O//8PDv//Dw7//w8O//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7Ky&#10;sv+ZmZn/u7u7//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6+vr/+ZmZn/2tra//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9HR0f+ZmZn/paWl/+/v7//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v7/+ioqL/mZmZ/93d3f/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O//8PDv//Dw7//w8O//8PDv//Dw7//w&#10;8O//8PDv//Dw7//w8O//8PDv//Dw7//w8O//8PDv//Dw7//w8O//8PDv//Dw7//w8O//8PDv//Dw&#10;7//w8O//8PDv//Dw7//w8O//8PDv//Dw7//w8O//8PDv//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9ra2v+Z&#10;mZn/nJyc/+Tk5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ExMT/mZmZ/8TEx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q6ur/5mZmf/Ly8v/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X19f/mZmZ/6en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j4+P/8PDv//Dw7//w8O//8PDv//Dw7//w8O//&#10;8PDv//Dw7//w8O//8PDv//Dw7//w8O//8PDv//Dw7//w8O//8PDv//Dw7//w8O//8PDv//Dw7//w&#10;8O//8PDv//Dw7//w8O//8PDv//Dw7//w8O//8PDv//Dw7//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vr6//&#10;mZmZ/8TEx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2tra/5mZmf+vr6//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9bW1v+ZmZn/oqKi/+zs7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t7e3/5mZmf/Hx8f/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Pz8//tbW1//Dw7//w8O//8PDv//Dw7//w8O//8PDv&#10;//Dw7//w8O//8PDv//Dw7//w8O//8PDv//Dw7//w8O//8PDv//Dw7//w8O//8PDv//Dw7//w8O//&#10;8PDv//Dw7//w8O//8PDv//Dw7//w8O//8PDv//Dw7//w8O//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X19f/mZmZ&#10;/6Kiov/s7Oz/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3t7f+cnJz/nJyc/+3t7f/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qKio/5mZmf/IyMj/&#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6+vr/5ycnP+ampr/5ubm//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zs7P+0tLT/mZmZ/6urqv/l5eT/8PDv//Dw7//w8O//8PDv//Dw&#10;7//w8O//8PDv//Dw7//w8O//8PDv//Dw7//w8O//8PDv//Dw7//w8O//8PDv//Dw7//w8O//8PDv&#10;//Dw7//w8O//8PDv//Dw7//w8O//8PDv//Dw7//w8O//8PDv//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v7+//paWl/5mZ&#10;mf/Ly8v/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r6+v/5mZmf/a2tr/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9nZ2f+ZmZn/np6e&#10;/+vr6//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83Nzf+ZmZn/srKy//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Xl5f+np6f/mZmZ/56env/Z2dn/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y8vL/5mZmf+k&#10;pKT/7e3t//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8TExP+ZmZn/xMTE//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ra2t/5mZ&#10;mf/IyMj/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srKz/mZmZ/9LS0v/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9ra2v+ioqL/mZmZ/6mpqf/h4eH/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6+vr/6SkpP+ZmZn/&#10;09PT//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a2tr/mZmZ/6+vr//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9ra2v+a&#10;mpr/nZ2d/+jo6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i4uL/mZmZ/56env/t7e3/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8PDw/+ampr/mZmZ/7e3t//s7Oz/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8HBwf+ZmZn/srKy&#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6Ojo/5mZmf+hoaH/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srKy/5mZmf/Dw8P/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wsLC/5mZmf+9vb3/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7+/v/7S0tP+ZmZn/mpqa/8fHx//v7+//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jo6P+dnZ3/mZmZ/9zc&#10;3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kpKT/mZmZ/+Xl5f/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9zc3P+ampr/nZ2d/+jo6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7+/v/6Kiov+ZmZn/3d3d//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4eHh/6enp/+ZmZn/oaGh/9zc3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9vb3/mZmZ/7a2tv/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urq6/5mZmf/Pz8//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uLi4/5mZmf+6urr/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9fX1/+ZmZn/p6en//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0dHR&#10;/52dnf+ZmZn/q6ur/+bm5v/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g4OD/mpqa/5qamv/l5eX/&#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8/Pz/+ZmZn/urq6//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g4P+ampr/nJyc/+bm5v/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3t7f/mZmZ/8fHx//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vb29/5mZ&#10;mf+ZmZn/vr6+/+zs7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s7Oz/5mZmf++vr7/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l5eX/mZmZ/6Skp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vb29/5mZmf+4uLj/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r6+v/nJyc/5qamv/m5ub/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s7Oz/tLS0/5mZmf+c&#10;nJz/zc3N//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2tra/5mZmf+enp7/6enp//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6SkpP+ZmZn/5eXl//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s7Oz/qamp/1lZWf81NTX/GBgY/xwc&#10;HP9AQED/fn5+/+jo6P/w8PD/8PDw//Dw8P/w8PD/8PDw//Dw8P/w8PD/8PDw//Dw8P/w8PD/8PDw&#10;//Dw8P/w8PD/8PDw//Dw8P/w8PD/8PDw//Dw8P/n5+f/sLCw/3R0dP84ODj/hoaG//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Xl5f+ampr/mZmZ/+Tk5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zc3N/5mZmf+ysrL/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c3Nz/oqKi/5mZmf+ioqL/&#10;2tra//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7+/v/6enp/+ZmZn/ysrK//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6urr/mZmZ/8/Pz//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SEhI/wAAAP8AAAD/AAAA/wAAAP8A&#10;AAD/AAAA/wAAAP8cHBz/z8/P//Dw8P/w8PD/8PDw//Dw8P/w8PD/8PDw//Dw8P/w8PD/8PDw//Dw&#10;8P/w8PD/8PDw//Dw8P/w8PD/8PDw/6SkpP84ODj/BQUF/wAAAP8AAAD/AAAA/35+fv/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vr6+/5mZmf+4uLj/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6ysrP+ZmZn/0tLS//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S0tL/nJyc/5mZmf+wsLD/5eXl&#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8/Pz/+ZmZn/oqKi/+3t7f/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z8/P/5mZmf+6urr/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0FBQf8MDAz/aWlp/6urq//Q0ND/&#10;vLy8/1FRUf8AAAD/AAAA/zIyMv/s7Oz/8PDw//Dw8P/w8PD/8PDw//Dw8P/w8PD/8PDw//Dw8P/w&#10;8PD/8PDw//Dw8P/w8PD/8PDw//Dw8P9ra2v/AAAA/wAAAP8XFxf/AAAA/wAAAP9+fn7/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vr6/+dnZ3/mZmZ/9zc3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Li4v+ZmZn/np6e/+3t7f/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v7/++vr7/mZmZ/5mZmf/BwcH/7e3t//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v7/+lpaX/mZmZ/87Ozv/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93d3f+ZmZn/rKys//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tra3/4eHh//Dw8P/w8PD/8PDw&#10;//Dw8P/w8PD/RERE/wAAAP8AAAD/v7+///Dw8P/w8PD/8PDw//Dw8P/w8PD/8PDw//Dw8P/w8PD/&#10;8PDw//Dw8P/w8PD/8PDw//Dw8P/w8PD/q6ur/52dnf/Z2dn/19fX/wAAAP8AAAD/fn5+//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wcHB/5mZmf+2trb/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CwsL/mZmZ/729vf/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Xl5f+tra3/mZmZ/5ycnP/Pz8//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Gxsb/mZmZ/6ysrP/v7+//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t7e3/nJyc/5ycnP/t7e3/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5mZmf8AAAD/AAAA/5KSkv/w8PD/8PDw//Dw8P/w8PD/8PDw//Dw8P/w8PD/8PDw&#10;//Dw8P/w8PD/8PDw//Dw8P/w8PD/8PDw//Dw8P/w8PD/8PDw/9fX1/8AAAD/AAAA/35+fv/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np6f+enp7/mZmZ/9zc3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v7+//oqKi/5mZmf/d3d3/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97e3v+goKD/mZmZ/6SkpP/e3t7/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p6en/np6e/5mZmf/c3Nz/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6+vr/+ZmZn/2tra//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JiYn/AAAA/wAAAP+cnJz/8PDw//Dw8P/w8PD/8PDw//Dw8P/w8PD/8PDw//Dw&#10;8P/w8PD/8PDw//Dw8P/w8PD/8PDw//Dw8P/w8PD/8PDw//Dw8P/X19f/AAAA/wAAAP9+fn7/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xMTE/5mZmf+vr6//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19fX/5mZmf+np6f/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8/Pz/+dnZ3/mZmZ/7Ozs//p6en/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wcHB/5mZmf+vr6//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ExMT/mZmZ/8TEx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R0dH/wAAAP8BAQH/3Nzc//Dw8P/w8PD/8PDw//Dw8P/w8PD/8PDw//Dw8P/w&#10;8PD/8PDw//Dw8P/w8PD/8PDw//Dw8P/w8PD/8PDw//Dw8P/w8PD/19fX/wAAAP8AAAD/fn5+//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vr6/+goKD/mZmZ/97e3v/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7e3t/+ZmZn/x8fH//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7e3t/7e3t/+ZmZn/mZmZ/8bGxv/v7+//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4uLi/52dnf+ZmZn/3t7e//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2tra/5mZmf+vr6//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vb29/wYGBv8AAAD/Li4u//Dw8P/w8PD/8PDw//Dw8P/w8PD/8PDw//Dw8P/w8PD/&#10;8PDw//Dw8P/w8PD/8PDw//Dw8P/w8PD/8PDw//Dw8P/w8PD/8PDw/9fX1/8AAAD/AAAA/35+fv/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ysrK/5mZmf+vr6//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vr6/+cnJz/mpqa/+bm5v/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5ubm/6+vr/+ZmZn/np6e/9HR0f/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7a2tv+ZmZn/vb29//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3t7f+cnJz/nJyc/+3t7f/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1tbW/xcXF/8AAAD/BgYG/7u7u//w8PD/8PDw//Dw8P/w8PD/8PDw//Dw8P/w8PD/8PDw&#10;//Dw8P/w8PD/8PDw//Dw8P/w8PD/8PDw//Dw8P/w8PD/8PDw//Dw8P/X19f/AAAA/wAAAP9+fn7/&#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3t7f+kpKT/mZmZ/9bW1v/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Nzc3/mZmZ/7Kysv/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2tra/6Kiov+ZmZn/qKio/+Dg4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g4P+ampr/nJyc/+jo6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r6+v/5mZmf/a2tr/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3d3d/y0tLf8AAAD/BQUF/6Ghof/w8PD/8PDw//Dw8P/w8PD/8PDw//Dw8P/w8PD/8PDw//Dw&#10;8P/w8PD/8PDw//Dw8P/w8PD/8PDw//Dw8P/w8PD/8PDw//Dw8P/w8PD/19fX/wAAAP8AAAD/fn5+&#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z8/P/5mZmf+pqan/7+/v&#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rKys/5mZmf/S0tL/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zc3N/5ycnP+ZmZn/t7e3/+np6f/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vr6//mZmZ/8LCwv/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8TExP+ZmZn/xMTE//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1NTU/yMjI/8AAAD/CgoK/62trf/w8PD/8PDw//Dw8P/w8PD/8PDw//Dw8P/w8PD/8PDw//Dw8P/w&#10;8PD/8PDw//Dw8P/w8PD/8PDw//Dw8P/w8PD/8PDw//Dw8P/w8PD/8PDw/9fX1/8AAAD/AAAA/35+&#10;fv/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pqan/mZmZ/9XV&#10;1f/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4uLi/5mZmf+enp7/7e3t//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v&#10;7+//u7u7/5mZmf+ZmZn/xMTE/+/v7//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V1dX/mZmZ/6CgoP/r6+v/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S0tL/mZmZ/7e3t//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2NjY&#10;/yIiIv8AAAD/EhIS/8HBwf/w8PD/8PDw//Dw8P/w8PD/8PDw//Dw8P/w8PD/8PDw//Dw8P/w8PD/&#10;8PDw//Dw8P/w8PD/8PDw//Dw8P/w8PD/8PDw//Dw8P/w8PD/8PDw//Dw8P/X19f/AAAA/wAAAP9+&#10;fn7/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09PT/5mZmf+o&#10;qKj/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8LCwv+ZmZn/vb29//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i4uL/&#10;qamp/5mZmf+enp7/1tb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v7+//paWl/5mZmf/Ozs7/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5eXl/5mZmf+kpKT/&#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3d3d/ygo&#10;KP8AAAD/DQ0N/8DAwP/w8PD/8PDw//Dw8P/w8PD/8PDw//Dw8P/w8PD/8PDw//Dw8P/w8PD/8PDw&#10;//Dw8P/w8PD/8PDw//Dw8P/w8PD/8PDw//Dw8P/w8PD/8PDw//Dw8P/w8PD/19fX/wAAAP8AAAD/&#10;fn5+//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tra3/&#10;mZmZ/8/Pz//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v7/+ioqL/mZmZ/93d3f/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Z2dn/np6e&#10;/5mZmf+pqan/5OTk//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x8fH/5mZmf+np6f/7+/v//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kpKT/mZmZ&#10;/+Xl5f/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7u7u/zc3N/8A&#10;AAD/CAgI/7i4uP/w8PD/8PDw//Dw8P/w8PD/8PDw//Dw8P/w8PD/8PDw//Dw8P/w8PD/8PDw//Dw&#10;8P/w8PD/8PDw//Dw8P/w8PD/8PDw//Dw8P/w8PD/8PDw//Dw8P/w8PD/8PDw/9fX1/8AAAD/AAAA&#10;/35+fv/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2tra&#10;/5qamv+oqKj/7+/v//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X19f/mZmZ/6en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Hx8f/nJyc/5mZ&#10;mf+7u7v/7Ozs//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6+vr/56env+ZmZn/1tb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urq6/5mZ&#10;mf/Pz8//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42Njf8AAAD/&#10;AAAA/2VlZf/w8PD/8PDw//Dw8P/w8PD/8PDw//Dw8P/w8PD/8PDw//Dw8P/w8PD/8PDw//Dw8P/T&#10;09P/y8vL/8vLy//k5OT/8PDw//Dw8P/w8PD/8PDw//Dw8P/w8PD/8PDw//Dw8P/X19f/AAAA/wAA&#10;AP9+fn7/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zs7P/mZmZ/9LS0v/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t7e3/5mZmf/Hx8f/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zs7P+2trb/mZmZ/5qamv/K&#10;ysr/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8LCwv+ZmZn/r6+v//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8/Pz/+Z&#10;mZn/urq6//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g4P8PDw//AAAA&#10;/wAAAP+Li4v/qqqq/6qqqv+qqqr/qqqq/6qqqv+qqqr/39/f//Dw8P/w8PD/8PDw//Dw8P/w8PD/&#10;LS0t/wAAAP8AAAD/np6e//Dw8P/w8PD/8PDw//Dw8P/w8PD/8PDw//Dw8P/w8PD/19fX/wAAAP8A&#10;AAD/fn5+//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2tra/5mZmf+lpaX/7+/v//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6enp/5qamv+ZmZn/6Ojo//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Tk5P+pqan/mZmZ/6Ghof/c3Nz/&#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jo6P+dnZ3/mZmZ/9ra2v/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l5eX/&#10;mZmZ/6Skp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Kysr/AAAA/wAA&#10;AP8AAAD/AAAA/wAAAP8AAAD/AAAA/wAAAP8AAAD/AAAA/5aWlv/w8PD/8PDw//Dw8P/w8PD/8PDw&#10;/y0tLf8AAAD/AAAA/56env/w8PD/8PDw//Dw8P/w8PD/8PDw/2tra/8AAAD/AAAA/wAAAP8AAAD/&#10;AAAA/wAAAP8AAAD/AAAA/xsbG//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vr6//mZmZ/8/Pz//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8rKyv+ZmZn/sLC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9HR0f+dnZ3/mZmZ/62trf/k5OT/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7u7v/mZmZ/7u7u//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6SkpP+ZmZn/5eXl//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z8/P/wAAAP8A&#10;AAD/AAAA/wAAAP8AAAD/AAAA/wAAAP8AAAD/AAAA/wAAAP+Wlpb/8PDw//Dw8P/w8PD/8PDw//Dw&#10;8P8yMjL/AAAA/wAAAP+enp7/8PDw//Dw8P/w8PD/8PDw//Dw8P9ra2v/AAAA/wAAAP8AAAD/AAAA&#10;/wAAAP8AAAD/AAAA/wAAAP8SEhL/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2tra/5mZmf+kpKT/7Ozs//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pqan/mZmZ/9bW1v/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8PDw/+ampr/mZmZ/7u7u//t7e3/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i4uL/mpqa/5ycnP/m5ub/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6urr/mZmZ/8/Pz//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3t7f/mZmZ/8TEx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g4OD/mZmZ/6CgoP/t7e3/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5ubm/7CwsP+ZmZn/mpqa/8/Pz//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tra2/5mZmf++vr7/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z8/P/5mZmf+6urr/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5OTk/5qamv+enp7/6+vr//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v7+//5mZmf+/v7//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3t7e/6enp/+ZmZn/oaGh/9zc3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19fX/5mZmf+cnJz/5ubm//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93d3f+ZmZn/rKys//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yMjI/52dnf+ZmZn/ra2t/+jo6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62trf+ZmZn/zs7O//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t7e3/nJyc/5ycnP/t7e3/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s7Oz/uLi4/5mZmf+ZmZn/vr6+/+3t7f/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9LS0v+ZmZn/paWl/+/v7//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6+vr/+ZmZn/2tra//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i4uL/p6en/5mZmf+dnZ3/z8/P//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zs7P+ioqL/mZmZ/8/Pz//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ExMT/mZmZ/8TEx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7u7v/R0dH/xMTE/8jIyP/o6Oj/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X19f/oKCg/5mZmf+ioqL/4ODg//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IyMj/mZmZ/6enp//v7+//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2tra/5mZmf+vr6//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7e3t/7CwsP+ZmZn/oaGh/+bm5v/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Hx8f/mpqa/5mZmf+zs7P/6enp//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p6en/oaGh/5mZmf/e3t7/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3t7f+cnJz/nJyc/+3t7f/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r6+v/p6en/5mZmf+np6f/5eXl//Dw8P/w8PD/8PDw//Dw8P/w8PD/8PDw//Dw&#10;8P/w8PD/6enp//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vr6/+2&#10;trb/mZmZ/5mZmf/ExMT/7+/v//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vr6+/5mZmf+zs7P/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r6+v/5mZmf/a2tr/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Xl5f+kpKT/mZmZ/6enp//r6+v/8PDw//Dw8P/w8PD/8PDw//Dw8P/w&#10;8PD/8PDw/9ra2v/e3t7/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Hh4f+kpKT/&#10;mZmZ/52dnf/V1dX/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6Ojo/52dnf+ZmZn/3t7e//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8TExP+ZmZn/xMTE//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5eXl/6SkpP+ZmZn/ra2t/+vr6//w8PD/8PDw//Dw8P/w8PD/&#10;8PDw//Dw8P/a2tr/urq6//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8/Pz/+dnZ3/mZmZ&#10;/6Kiov/g4O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7q6uv+ZmZn/tra2//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a2tr/mZmZ/6+vr//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l5eX/oKCg/5mZmf+tra3/7e3t//Dw8P/w8PD/8PDw&#10;//Dw8P/w8PD/1tbW/52dnf/r6+v/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7+/v/8LCwv+ZmZn/mZmZ/7e3&#10;t//p6en/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97e3v+ampr/np6e/+vr6//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7e3t/5ycnP+cnJz/7e3t//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g4P+goKD/mZmZ/7CwsP/t7e3/8PDw//Dw&#10;8P/w8PD/8PDw/8/Pz/+ZmZn/zc3N//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7Ozs/7Ozs/+ZmZn/mZmZ/8TEx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zs7P/mZmZ/8TEx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vr6//mZmZ/9ra2v/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4ODg/6CgoP+ZmZn/tLS0/+/v7//w&#10;8PD/8PDw//Dw8P/Pz8//mZmZ/6mpqf/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5OTk/6Wlpf+ZmZn/oKCg/9PT0//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V1dX/mZmZ/56env/r6+v/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vb29/5mZmf/Nzc3/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d3d3/nJyc/5mZmf+7u7v/&#10;8PDw//Dw8P/w8PD/z8/P/5mZmf+ZmZn/3t7e//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zs7O/56env+ZmZn/q6ur/+bm5v/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qamp/5mZmf/IyMj/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8/Pz/+ZmZn/urq6//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9nZ2f+cnJz/mZmZ&#10;/8PDw//w8PD/8PDw/8/Pz/+ZmZn/mZmZ/7q6uv/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t7e3/urq6/5mZmf+ZmZn/urq6/+3t7f/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0dHR/5mZmf+pqan/7+/v//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l5eX/mZmZ/6Skp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0tLS/5qa&#10;mv+ZmZn/xMTE//Dw8P/Pz8//mZmZ/5mZmf+dnZ3/6+vr//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o6Oj/r6+v/5mZmf+ampr/x8fH/+/v7//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7e3t&#10;/6Kiov+ZmZn/09PT//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6SkpP+ZmZn/5eXl//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P&#10;z8//mpqa/5mZmf/Kysr/x8fH/5mZmf+ZmZn/mZmZ/83Nzf/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e3t7/pKSk/5mZmf+hoaH/3t7e//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8jI&#10;yP+ZmZn/qamp/+/v7//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6urr/mZmZ/8/Pz//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8/Pz/+ampr/mZmZ/7Kysv+ZmZn/mZmZ/5mZmf+rq6v/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R0dH/nJyc/5mZmf+rq6v/5eXl//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np6f+e&#10;np7/mpqa/9nZ2f/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z8/P/5mZmf+6urr/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5ubm/8TExP+9vb3/xMTE/8TExP/ExMT/xMTE&#10;/8TExP/Ly8v/tra2/5mZmf+ZmZn/mZmZ/5mZmf+ZmZn/mZmZ/+Li4v/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v7//mpqa/5mZmf++vr7/7e3t//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6urr/&#10;mZmZ/7q6uv/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Xl5f+ZmZn/pKSk//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v7+//y8vL/6enp/+ZmZn/mZmZ/5mZ&#10;mf+ZmZn/mZmZ/5mZmf+ZmZn/mZmZ/5mZmf+ZmZn/mZmZ/5mZmf/CwsL/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Li4v+tra3/mZmZ/52dnf/R0dH/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k5OT/nJyc&#10;/5qamv/k5OT/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pKSk/5mZmf/l5eX/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0tLS/6ysrP+Z&#10;mZn/mZmZ/5mZmf+ZmZn/mZmZ/5mZmf+ZmZn/mZmZ/5mZmf+ZmZn/oKCg/+3t7f/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9fX1/+goKD/mZmZ/6Ghof/e3t7/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tLS0/5mZ&#10;mf+6urr/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7q6uv+ZmZn/z8/P//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3d3d/7Kysv+ZmZn/mZmZ/5mZmf+ZmZn/mZmZ/5mZmf+ZmZn/mZmZ/5mZmf/T09P/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8rK&#10;yv+ampr/mZmZ/7Kysv/o6Oj/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3Nzc/5qamv+g&#10;oKD/5ubm//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Pz8//mZmZ/7q6uv/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5OTk/76+vv+ampr/mZmZ/5mZmf+ZmZn/mZmZ/5mZmf+ZmZn/r6+v//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7+/v/7u7u/+Z&#10;mZn/mpqa/8TExP/v7+//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6ysrP+ZmZn/&#10;yMjI//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4uLi/5mZmf+np6f/&#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5eXl/8TExP+hoaH/mZmZ/5mZmf+ZmZn/mZmZ/5mZmf/i4uL/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5ubm/6urq/+ZmZn/&#10;np6e/9zc3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9LS0v+ZmZn/oaGh&#10;/+zs7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3t7f+cnJz/nJyc&#10;/+3t7f/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7Ozs/8jIyP+kpKT/mZmZ/5mZmf+ZmZn/vb29//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2tra/6Ghof+ZmZn/qKio&#10;/+Hh4f/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v7/+pqan/mZmZ/8jI&#10;y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r6+v/5mZ&#10;mf/a2tr/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9HR0f+cnJz/mZmZ/5qamv/n&#10;5+f/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xMTE/52dnf+ZmZn/t7e3/+vr&#10;6//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Pz8//mZmZ/6ysrP/s&#10;7Oz/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8TExP+Z&#10;mZn/xMTE//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v7/+2trb/mZmZ/5mZmf/l5eX/8PDw//Dw&#10;8P/w8PD/8PDw//Dw8P/w8PD/8PDw//Dw8P/w8PD/8PDw//Dw8P/w8PD/8PDw//Hl5f/y0tL/87u7&#10;//S0tP/0qan/9paW//aWlv/2lpb/94eH//h4eP/4eHj/+Hh4//h4eP/4eHj/+Hh4//h4eP/4eHj/&#10;+Hh4//eHh//2lpb/9paW//aWlv/1paX/9LS0//PDw//y0tL/8eXl//Dw8P/w8PD/8PDw//Dw8P/w&#10;8PD/7e3t/5ycnP+ZmZn/4uLi//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s7Oz/tra2/5mZmf+ZmZn/ysrK//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v7+//pKSk/5mZmf/a2tr/&#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a2tr/&#10;mZmZ/6+vr//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0kJ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8MjL/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6qqqv+ZmZn/t7e3//Dw8P/w&#10;8PD/8Ojo//LW1v/zu7v/9aGh//d/f//5Zmb/+ktL//s8PP/8LS3//hcX//8AAP//AAD//wAA//8A&#10;AP//AAD//wAA//8AAP//AAD//wAA//8AAP//AAD//wAA//8AAP//AAD//wAA//8AAP//AAD//wAA&#10;//8AAP//AAD//wAA//8AAP//AAD//wAA//8AAP//AAD//wAA//8AAP//AAD//hMT//0eHv/8NTX/&#10;+0hI/+1SUv/MTEz/yGxs//S0tP/yzs7/8Ojo//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k5OT/paWl/5mZmf+goKD/1dXV//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ysrK/5mZmf+vr6//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7e3t&#10;/5ycnP+cnJz/7e3t//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LOzv/tlZX/yFRU/9Y/P//3QED/&#10;/SIi//8ICP//AAD//wAA//8AAP//AAD//wAA//8AAP//AAD//wAA//8AAP//AAD//wgI//8gIP//&#10;ODj//0BA//9ISP//YGD//2Bg//9gYP//bGz//39///9/f///f3///39///9/f///f3///39///9/&#10;f///f3///3Bw//9gYP//YGD//2Bg//9QUP//QED//yws//8gIP//DAz//wAA//8AAP//AAD//wAA&#10;//8AAP//AAD//wAA//8AAP//AAD//wAA//8AAP/+Dw//+zg4//pPT//3f3//9ZmZ//PDw//w7Oz/&#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Z2dn/oKCg/5mZmf+rq6v/5ubm//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6+vr/56env+ZmZn/2tra//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vr6//mZmZ/9ra2v/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ExMT/nJyc/5mZmf+4uLj/7Ozs//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729vf+ZmZn/t7e3//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xMTE/5mZmf/ExMT/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jo6P+wsLD/mZmZ/5qamv/Hx8f/7+/v//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y8vL/8PHz/+bq8P/g5ez/7vL4/+Tr9P/j6/P/4+vz/+Tr9P/o7fX/2+Lr/+Hn&#10;7f/p7fD/8vP1//Ly8v/w8PD/8PDw//Dw8P/w8PD/8PDw//Dw8P/w8PD/8PDw//Dw8P/w8PD/8PDw&#10;//Dw8P/w8PD/8PDw//Dw8P/w8PD/8PDw//Dw8P/w8PD/8PDw/+Tk5P+ampr/mpqa/+Tk5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9ra2v+ZmZn/r6+v//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Li4v+kpKT/mZmZ/56env/d3d3/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r6+//n7PL/1+Hs/9Xf7f/I1uf/wNDk/7nL4f+5y+H/ucvh/7nL4f+5y+H/ucvh/7rM4v/C&#10;0uX/zdrq/9nj7//d5e//8PP2//Dw8P/w8PD/8PDw//Dw8P/w8PD/8PDw//Dw8P/w8PD/8PDw//Dw&#10;8P/w8PD/8PDw//Dw8P/w8PD/8PDw//Dw8P/w8PD/8PDw//Dw8P+3t7f/mZmZ/729vf/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t7e3/nJyc/5ycnP/t7e3/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8/Pz/+dnZ3/mZmZ/6+vr//m5ub/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vr7&#10;/+nu9f/R3ev/w9Pl/7zN4v+5y+H/ucvh/7nL4f+5y+H/ucvh/7nL4f+5y+H/ucvh/7nL4f+5y+H/&#10;ucvh/7nL4f+6y+H/v8/j/8fV5//S3ev/8fT3//Dw8P/w8PD/8PDw//Dw8P/w8PD/8PDw//Dw8P/w&#10;8PD/8PDw//Dw8P/w8PD/8PDw//Dw8P/w8PD/8PDw//Dw8P/a2tr/mZmZ/56env/r6+v/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6enp/+ZmZn/4uLi//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729vf+ZmZn/mZmZ/8LCwv/v7+//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6+/1/9Dc&#10;6/+7zOL/ucvh/7nL4f+5y+H/ucvh/7nL4f+5y+H/ucvh/7nL4f+5y+H/ucvh/7nL4f+5y+H/ucvh&#10;/7nL4f+5y+H/ucvh/7nL4f+5y+H/ucvh/7/P4//g6PH/8/X3//Dw8P/w8PD/8PDw//Dw8P/w8PD/&#10;8PDw//Dw8P/w8PD/8PDw//Dw8P/w8PD/8PDw//Dw8P/w8PD/r6+v/5mZmf/ExMT/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6urr/mZmZ/8/Pz//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6Ojo/7CwsP+ZmZn/nJyc/8/Pz//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u8fX/4Ojy/8LS5f+5&#10;y+H/ucvh/7nL4f+5y+H/ucvh/7nL4f+5y+H/ucvh/7nL4f+5y+H/ucvh/7nL4f+5y+H/ucvh/7nL&#10;4f+5y+H/ucvh/7nL4f+5y+H/ucvh/7nL4f+5y+H/uszi/8vZ6f/d5e7/9fX2//Dw8P/w8PD/8PDw&#10;//Dw8P/w8PD/8PDw//Dw8P/w8PD/8PDw//Dw8P/w8PD/0tLS/5mZmf+kpKT/6+vr//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z8/P/5mZmf+6urr/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&#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2tra&#10;/6Ghof+ZmZn/p6en/+Hh4f/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k6vL/z9vr/7vN4v+5y+H/&#10;ucvh/7nL4f+5y+H/ucvh/7nL4f+5y+H/ucvh/7zN4v/H1uf/1N/s/9vl8P/f5/H/2ePv/87b6v/D&#10;0+X/ucvh/7nL4f+5y+H/ucvh/7nL4f+5y+H/ucvh/7nL4f+5y+H/wtLl/9/o8f/3+Pn/8PDw//Dw&#10;8P/w8PD/8PDw//Dw8P/w8PD/8PDw//Dw8P/w8PD/7+/v/6Wlpf+ZmZn/z8/P//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Xl5f+ZmZn/pKSk//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z8/P/5yc&#10;nP+ZmZn/r6+v/+np6f/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c5e//wdHk/7nL4f+5y+H/ucvh&#10;/7nL4f+5y+H/ucvh/7nL4f+5y+H/wtLl/9rk8P/w9Pn/9vn7//v8/f/+/v7///////39/v/5+/z/&#10;9fj7/+rv9v/Q3ev/vc7j/7nL4f+5y+H/ucvh/7nL4f+5y+H/ucvh/7nL4f+8zeL/0Nzr//P1+P/w&#10;8PD/8PDw//Dw8P/w8PD/8PDw//Dw8P/w8PD/8PDw/83Nzf+ZmZn/qKio/+/v7//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pKSk/5mZmf/l5eX/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t7e3/urq6/5mZmf+Z&#10;mZn/xMTE/+/v7//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Y4e3/vs/j/7nL4f+5y+H/ucvh/7nL&#10;4f+5y+H/ucvh/7rM4f/D0uX/4+rz//v8/f//////////////////////////////////////////&#10;//////////////////T3+//U3+3/vs7j/7nL4f+5y+H/ucvh/7nL4f+5y+H/ucvh/7nL4f/L2On/&#10;8PP3//Dw8P/w8PD/8PDw//Dw8P/w8PD/8PDw/+vr6/+enp7/mZmZ/9ra2v/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7q6uv+ZmZn/z8/P//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l5eX/qKio/5mZmf+cnJz/&#10;1tb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v/d5fD/w9Pl/7nL4f+5y+H/ucvh/7nL4f+5&#10;y+H/u8zi/8XU5v/e5vD/+vv9////////////////////////////////////////////////////&#10;//////////////////////////////H1+f/S3uz/wNDk/7nL4f+5y+H/ucvh/7nL4f+5y+H/uszh&#10;/9Dc6//v8vf/8vLy//Dw8P/w8PD/8PDw//Dw8P/ExMT/mZmZ/6+vr//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Pz8//Dz+P/l6/P/5Orz/+Tq8//k6vP/5Orz/+Tq8//k6vP/&#10;5Orz/+Tq8//k6vP/5Orz/+Tq8//h6PD/3eTs/+Dm7//k6vP/5Orz/+Tq8//k6vP/5Orz/+Tq8//k&#10;6vP/5Orz/+Tq8//k6vP/5Orz/+Tq8//k6vP/5Orz/+Tq8//k6vP/5Orz/+Tq8//k6vP/5Orz/+Tq&#10;8//k6vP/5Orz/+Tq8//k6vP/5Orz/+Tq8//k6vP/5Orz/+Xr8//t8fb/9/j6//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a2tr/oaGh/5mZmf+np6f/4eHh&#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v/k6vP/xdTm/7nL4f+5y+H/ucvh/7nL4f+5y+H/&#10;vs7j/9bh7f/x9fn/////////////////////////////////////////////////////////////&#10;/////////////////////////////////////P3+/+jt9f/J1uj/ucvh/7nL4f+5y+H/ucvh/7nL&#10;4f+8zeL/1N/s//T3+v/w8PD/8PDw//Dw8P/l5eX/np6e/5qamv/h4eH/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19/r/1+Dt/87Z6v/I1uf/xNPm/8TT5v/E0+b/xNPm/8TT5v/E0+b/xNPm&#10;/8TT5v/E0+b/xNPm/8TT5v/E0+b/xNPm/8TT5v/E0+b/xNPm/8TT5v/E0+b/xNPm/8TT5v/E0+b/&#10;xNPm/8TT5v/E0+b/xNPm/8TT5v/E0+b/xNPm/8TT5v/E0+b/xNPm/8TT5v/E0+b/xNPm/8TT5v/E&#10;0+b/xNPm/8TT5v/E0+b/xNPm/8TT5v/E0+b/xNPm/8TT5v/E0+b/x9Xn/8rY6P/W4Oz/7/L2//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ExMT/mpqa/5mZmf+6urr/7Ozs//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y9fn/w9Ll/7nL4f+5y+H/ucvh/7nL4f+5y+H/wdHk&#10;/+Pq8//7/P3/////////////////////////////////////////////////////////////////&#10;///////////////////////////////////////////+/v//8/b6/8/c6/+6zOL/ucvh/7nL4f+5&#10;y+H/ucvh/7vM4v/X4e7/7vDw//Dw8P/w8PD/urq6/5mZmf+6urr/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3t7f+4uLj/mZmZ/5mZmf/Hx8f/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u8PH/ytjp/7nL4f+5y+H/ucvh/7nL4f+5y+H/vs/j/+Do&#10;8v//////////////////////////////////////////////////////////////////////////&#10;///////////////////////////////////////////////////////4+vz/zNnp/7rL4f+5y+H/&#10;ucvh/7nL4f+5y+H/uszi/+rw9v/y8vP/4eHh/5qamv+cnJz/5OTk//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Li4v+oqKj/mZmZ/6Ghof/Z2dn/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39/f/2uTv/7nL4f+5y+H/ucvh/7nL4f+5y+H/vM3i/9/n8f/+&#10;/v//////////////////////////////////////////////////////////////////////////&#10;//////////////////////////////////////////////////////////////b4+//K2Oj/ucvh&#10;/7nL4f+5y+H/ucvh/7nL4f/B0eT/9Pf6/6+vr/+ZmZn/xMTE//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9LS0v+dnZ3/mZmZ/6mpqf/o6Oj/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6/D2/7/P4/+5y+H/ucvh/7nL4f+5y+H/ucvh/9nj7//9/f7/&#10;////////////////////////////////////////////////////////////////////////////&#10;////////////////////////////////////////////////////////////////////8/b6/8HR&#10;5P+5y+H/ucvh/7nL4f+5y+H/ucvh/9Pe7P/f4OD/np6e/+vr6//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8TExP+ampr/mZmZ/7q6uv/s7Oz/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vv7/8/b6v+6y+H/ucvh/7nL4f+5y+H/ucvh/8rX6P/8/f7/////&#10;////////////////////////////////////////////////////////////////////////////&#10;///////////////////////////////////////////////////////////////////////////o&#10;7vX/uszh/7nL4f+5y+H/ucvh/7nL4f/A0OT/4uft/83Nzf/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6Ojo/7CwsP+ZmZn/nJyc/8/Pz//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Lp8f/C0uX/ucvh/7nL4f+5y+H/ucvh/77O4//t8vf/////////&#10;////////////////////////////////////////////////////////////////////////////&#10;////////////////////////////////////////////////////////////////////////////&#10;+/z9/9Dc6/+5y+H/ucvh/7nL4f+5y+H/u8zi/8fU5P/x8fH/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4uLi/6SkpP+ZmZn/oaGh/97e3v/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P09P/R3ev/u83i/7nL4f+5y+H/ucvh/7nL4f/W4O3/+vv9////////&#10;////////////////////////////////////////////////////////////////////////////&#10;////////////////////////////////////////////////////////////////////////////&#10;//7////r8Pb/v8/k/7nL4f+5y+H/ucvh/7nL4f/I1uj/7fD1//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z8/P/52dnf+ZmZn/r6+v/+jo6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t8PT/zdrp/7nL4f+5y+H/ucvh/7nL4f/B0eX/6vD2////////////&#10;////////////////////////////////////////////////////////////////////////////&#10;////////////////////////////////////////////////////////////////////////////&#10;////////+Pr8/9Hd6/+5y+H/ucvh/7nL4f+5y+H/wNDk/9fh7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Tk5P+zs7P/VVVV/6Wlpf/j4+P/8PDw//Dw8P/w8PD/8PDw//Dw8P/w8PD/8PDw&#10;//Dw8P/w8PD/8PDw//Dw8P/w8PD/8PDw//Dw8P/w8PD/8PDw//Dw8P/w8PD/8PDw//Dw8P/w8PD/&#10;8PDw//Dw8P/w8PD/8PDw//Dw8P/w8PD/8PDw//Dw8P/w8PD/8PDw//Dw8P/w8PD/8PDw//Dw8P/w&#10;8PD/vb29/5mZmf+ZmZn/wsLC/+/v7//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3OTt/8PT5f+5y+H/ucvh/7nL4f+5y+H/0d3r//j6/P//////////&#10;////////////////////////////////////////////////////////////////////////////&#10;////////////////////////////////////////////////////////////////////////////&#10;///////////////j6vP/vM3i/7nL4f+5y+H/ucvh/7rM4v/J1ub/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e3t7/&#10;nJyc/6mpqf/k5OT/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8zMzP8DAwP/AAAA/wAAAP8AAAD/FxcX/9nZ2f/w8PD/8PDw//Dw8P/w8PD/8PDw//Dw&#10;8P/w8PD/8PDw//Dw8P/w8PD/8PDw//Dw8P/w8PD/8PDw//Dw8P/w8PD/8PDw//Dw8P/w8PD/8PDw&#10;//Dw8P/w8PD/8PDw//Dw8P/w8PD/8PDw//Dw8P/w8PD/8PDw//Dw8P/w8PD/8PDw//Dw8P/o6Oj/&#10;sLCw/5mZmf+cnJz/z8/P//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9Lc6P+9zuP/ucvh/7nL4f+5y+H/vM3i/97m8f//////////////&#10;////////////////////////////////////////////////////////////////////////////&#10;////////////////////////////////////////////////////////////////////////////&#10;////////////////8PT5/8fV5/+5y+H/ucvh/7nL4f+5y+H/1d/t//Lz9v/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v7/+AgID/AAAA&#10;/wAAAP8AAAD/AAAA/7Cws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8zMzP8DAwP/AAAA/wcHB/8pKSn/BgYG/wAAAP8UFBT/19fX//Dw8P/w8PD/8PDw//Dw8P/w&#10;8PD/8PDw//Dw8P/w8PD/8PDw//Dw8P/w8PD/8PDw//Dw8P/w8PD/8PDw//Dw8P/w8PD/8PDw//Dw&#10;8P/w8PD/8PDw//Dw8P/w8PD/8PDw//Dw8P/w8PD/8PDw//Dw8P/w8PD/8PDw//Dw8P/a2tr/oaGh&#10;/5mZmf+np6f/4eHh//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Ly8//W4O3/ucvh/7nL4f+5y+H/ucvh/8PT5f/t8ff/////////////&#10;////////////////////////////////////////////////////////////////////////////&#10;////////////////////////////////////////////////////////////////////////////&#10;//////////////////r8/f/P3Ov/ucvh/7nL4f+5y+H/ucvh/8/c6//r7/P/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v7/99fX3/AAAA/wEB&#10;Af8fHx//EhIS/wAAAP8AAAD/rKys//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8vLy/8DAwP/AAAA/xQUFP/p6en//////9jY2P8LCwv/AAAA/xUVFf/V1dX/8PDw//Dw8P/w8PD/&#10;8PDw//Dw8P/w8PD/8PDw//Dw8P/w8PD/8PDw//Dw8P/w8PD/8PDw//Dw8P/w8PD/8PDw//Dw8P/w&#10;8PD/8PDw//Dw8P/w8PD/8PDw//Dw8P/w8PD/8PDw//Dw8P/w8PD/8PDw//Dw8P/Nzc3/mpqa/5mZ&#10;mf+vr6//6enp//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z9PX/3OXw/7nL4f+5y+H/ucvh/7nL4f/I1+j/9/n7////////////&#10;////////////////////////////////////////////////////////////////////////////&#10;////////////////////////////////////////////////////////////////////////////&#10;////////////////////////1+Lu/7rM4v+5y+H/ucvh/7nL4f/M2un/6O3x//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v7/9+fn7/AAAA/wICAv+E&#10;hIT///////////9NTU3/AAAA/wAAAP+srKz/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8vL&#10;y/8DAwP/AAAA/xQUFP/u7u7/////////////////2tra/wsLC/8AAAD/FRUV/9PT0//w8PD/8PDw&#10;//Dw8P/w8PD/8PDw//Dw8P/w8PD/8PDw//Dw8P/w8PD/8PDw//Dw8P/w8PD/8PDw//Dw8P/w8PD/&#10;8PDw//Dw8P/w8PD/8PDw//Dw8P/w8PD/8PDw//Dw8P/w8PD/8PDw/+3t7f+6urr/mZmZ/5mZmf/E&#10;xMT/7+/v//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v7/9+fn7/AAAA/wICAv+Hh4f/&#10;/////////////////////1FRUf8AAAD/AAAA/6ysr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8vLy/8D&#10;AwP/AAAA/xQUFP/u7u7////////////////////////////Z2dn/DAwM/wAAAP8WFhb/0tLS//Dw&#10;8P/w8PD/8PDw//Dw8P/w8PD/8PDw//Dw8P/w8PD/8PDw//Dw8P/w8PD/8PDw//Dw8P/w8PD/8PDw&#10;//Dw8P/w8PD/8PDw//Dw8P/w8PD/8PDw//Dw8P/w8PD/8PDw/+Xl5f+oqKj/mZmZ/56env/Z2dn/&#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v7/9/f3//AAAA/wICAv+Ghob/////&#10;////////////////////////////UFBQ/wAAAP8AAAD/rKys//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8rKyv8DAwP/&#10;AAAA/xQUFP/u7u7//////////////////////////////////////9jY2P8NDQ3/AAAA/xYWFv/P&#10;z8//8PDw//Dw8P/w8PD/8PDw//Dw8P/w8PD/8PDw//Dw8P/w8PD/8PDw//Dw8P/w8PD/8PDw//Dw&#10;8P/w8PD/8PDw//Dw8P/w8PD/8PDw//Dw8P/w8PD/8PDw/9ra2v+hoaH/mZmZ/6enp//h4eH/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v7/9/f3//AAAA/wICAv+Ghob/////////&#10;//////////////////////////////////9RUVH/AAAA/wAAAP+srKz/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8rKyv8DAwP/AAAA&#10;/xQUFP/u7u7/////////////////////////////////////////////////19fX/w4ODv8AAAD/&#10;FhYW/87Ozv/w8PD/8PDw//Dw8P/w8PD/8PDw//Dw8P/w8PD/8PDw//Dw8P/w8PD/8PDw//Dw8P/w&#10;8PD/8PDw//Dw8P/w8PD/8PDw//Dw8P/w8PD/8PDw/8rKyv+ampr/mZmZ/7q6uv/s7Oz/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v7/+AgID/AAAA/wICAv+Ghob/////////////&#10;/////////////////////////////////////////1FRUf8AAAD/AAAA/6ysr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8vLy/8DAwP/AAAA/xQU&#10;FP/u7u7////////////////////////////////////////////////////////////W1tb/Dg4O&#10;/wAAAP8XFxf/zMzM//Dw8P/w8PD/8PDw//Dw8P/w8PD/8PDw//Dw8P/w8PD/8PDw//Dw8P/w8PD/&#10;8PDw//Dw8P/w8PD/8PDw//Dw8P/w8PD/7+/v/7u7u/+ZmZn/mZmZ/8fHx//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&#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v7/+BgYH/AAAA/wICAv+FhYX/////////////////&#10;////////////////////////////////////////////////UFBQ/wAAAP8AAAD/rKys//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8rKyv8DAwP/AAAA/xUVFf/u&#10;7u7//////////////////////////////////////////////////////////////////////9bW&#10;1v8PDw//AAAA/xcXF//Kysr/8PDw//Dw8P/w8PD/8PDw//Dw8P/w8PD/8PDw//Dw8P/w8PD/8PDw&#10;//Dw8P/w8PD/8PDw//Dw8P/w8PD/5ubm/62trf+ZmZn/oKCg/9nZ2f/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&#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&#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v7/+AgID/AAAA/wICAv+FhYX/////////////////////&#10;//////////////////////////////////////////////////////9RUVH/AAAA/wAAAP+srKz/&#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8vLy/8DAwP/AAAA/xUVFf/u7u7/&#10;////////////////////////////////////////////////////////////////////////////&#10;////1dXV/xAQEP8AAAD/FxcX/8rKyv/w8PD/8PDw//Dw8P/w8PD/8PDw//Dw8P/w8PD/8PDw//Dw&#10;8P/w8PD/8PDw//Dw8P/w8PD/0tLS/52dnf+ZmZn/p6en/+Li4v/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f5/D/wdHk/7nL4f+5y+H/ucvh/7nL4f/A&#10;0OT/7vL4////////////////////////////////////////////////////////////////////&#10;////////////////////////////////////////////////////////////////////////////&#10;/////////////////+7y+P+/z+P/ucvh/7nL4f+5y+H/ucvh/77O4//V4O3/h6bM/0Nzrv9Cc67/&#10;QnOu/0Jzrv9Cc67/QnOu/0Jzrv9Cc67/QnOu/0Jzrv9Cc67/QnOu/0Jzrv9Cc67/UH60/9vj7f/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v7/+BgYH/AAAA/wICAv+EhIT/////////////////////////&#10;/////////////////////////////////////////////////////////////1FRUf8AAAD/AAAA&#10;/6ysr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8vLy/8DAwP/AAAA/xQUFP/u7u7/////&#10;////////////////////////////////////////////////////////////////////////////&#10;///////////U1NT/EBAQ/wAAAP8XFxf/ycnJ//Dw8P/w8PD/8PDw//Dw8P/w8PD/8PDw//Dw8P/w&#10;8PD/8PDw//Dw8P/w8PD/xsbG/5qamv+ZmZn/vb29/+zs7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fr7/87b6v+5y+H/ucvh/7nL4f+5y+H/&#10;ucvh/8vY6f/9/f7/////////////////////////////////////////////////////////////&#10;////////////////////////////////////////////////////////////////////////////&#10;//////////////v8/f/F0+b/ucvh/7nL4f+5y+H/ucvh/7nL4f/I1+j/1d/t/2GKu/9Cc67/QnOu&#10;/0Jzrv9Cc67/QnOu/0Jzrv9Cc67/QnOu/0Jzrv9Cc67/QnOu/0Jzrv9Cc67/QnOu/0d3sP+yxd3/&#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v7/+BgYH/AAAA/wMDA/+EhIT/////////////////////////////&#10;////////////////////////////////////////////////////////////////////UFBQ/wAA&#10;AP8AAAD/rKys//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8vLy/8DAwP/AAAA/xQUFP/u7u7/////////&#10;////////////////////////////////////////////////////////////////////////////&#10;/////////////////9TU1P8RERH/AAAA/xgYGP/Hx8f/8PDw//Dw8P/w8PD/8PDw//Dw8P/w8PD/&#10;8PDw//Dw8P/t7e3/tra2/5mZmf+cnJz/z8/P//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n7fT/vc7j/7nL4f+5y+H/ucvh&#10;/7nL4f+5y+H/2OLv//3+/v//////////////////////////////////////////////////////&#10;////////////////////////////////////////////////////////////////////////////&#10;//////////z9/v/O2un/ucvh/7nL4f+5y+H/ucvh/7nL4f+7zeL/6/D3/6m91v9Vgbb/QnOu/0Jz&#10;rv9Cc67/QnOu/0Jzrv9Cc67/QnOu/0Jzrv9Cc67/QnOu/0Jzrv9Cc67/QnOu/0Jzrv9GdrD/m7XU&#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v7/+BgYH/AAAA/wMDA/+EhIT/////////////////////////////////&#10;//////////////////////////////////////////////////////////////////////////9R&#10;UVH/AAAA/wAAAP+srKz/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8zMzP8DAwP/AAAA/xQUFP/u7u7/////////////&#10;////////////////////////////////////////////////////////////////////////////&#10;////////////////////////1NTU/xEREf8AAAD/GBgY/8fHx//w8PD/8PDw//Dw8P/w8PD/8PDw&#10;//Dw8P/k5OT/rKys/5mZmf+goKD/1tb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v7/+BgYH/AAAA/wMDA/+EhIT/////////////////////////////////////&#10;////////////////////////////////////////////////////////////////////////////&#10;/////1FRUf8AAAD/AAAA/6ysr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83Nzf8DAwP/AAAA/xQUFP/u7u7/////////////////&#10;////////////////////////////////////////////////////////////////////////////&#10;///////////////////////////////T09P/EhIS/wAAAP8YGBj/xcXF//Dw8P/w8PD/8PDw//Dw&#10;8P/X19f/np6e/5mZmf+wsLD/6Ojo//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v7/+CgoL/AAAA/wMDA/+Dg4P/////////////////////////////////////////&#10;////////////////////////////////////////////////////////////////////////////&#10;////////////UFBQ/wAAAP8AAAD/rKys//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83Nzf8DAwP/AAAA/xQUFP/u7u7/////////////////////&#10;////////////////////////////////////////////////////////////////////////////&#10;/////////////////////////////////////9PT0/8SEhL/AAAA/xgYGP/FxcX/8PDw//Dw8P/I&#10;yMj/mpqa/5mZmf+9vb3/7e3t//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v7/+BgYH/AAAA/wMDA/+EhIT/////////////////////////////////////////////&#10;////////////////////////////////////////////////////////////////////////////&#10;//////////////////9RUVH/AAAA/wAAAP+srKz/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83Nzf8DAwP/AAAA/xMTE//u7u7//////////////////////9vb&#10;2/+NjY3/9/f3////////////////////////////////////////////////////////////////&#10;////////////////////////////////////////////0tLS/xISEv8AAAD/GBgY/8HBwf+0tLT/&#10;mZmZ/5ycnP/Pz8//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y8vL/6/D2&#10;/8PT5f+5y+H/ucvh/7nL4f+5y+H/ucvh/7nL4f+/0OT/3ebx//f5/P/9/v7/////////////////&#10;//////////////////////////////////////////////////////7+///5+vz/6vD2/8jW5/+5&#10;y+H/ucvh/7nL4f+5y+H/ucvh/7nL4f+6zOH/ytjo/+Lo8P/w8PD/8PDw//Dw8P/w8PD/6O3y/4+s&#10;z/9KebL/QnOu/0Jzrv9Cc67/QnOu/0Jzrv9Cc67/QnOu/0Jzrv9Cc67/QnOu/0l4sf+VsNH/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v7/+BgYH/AAAA/wMDA/+EhIT/////////////////////////////////////////////////&#10;////////////////////////////////////////////////////////////////////////////&#10;/////////////////////////1FRUf8AAAD/AAAA/6ysr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8/Pz/8DAwP/AAAA/xMTE//u7u7////////////////////////////Y&#10;2Nj/CgoK/yIiIv/ExMT/////////////////////////////////////////////////////////&#10;///////////////////////////////////////////////////S0tL/ExMT/wAAAP8ZGRn/g4OD&#10;/6Ghof/c3Nz/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Hy&#10;8//j6vL/xtTm/7rL4f+5y+H/ucvh/7nL4f+5y+H/ucvh/7nL4f/F1ef/2+Xw/+3y9//6+/3/////&#10;/////////////////////////////////////////////f7+//L1+v/j6vP/zdrp/7rM4f+5y+H/&#10;ucvh/7nL4f+5y+H/ucvh/7nL4f+6zOH/zdrq/+zx9//19fb/8PDw//Dw8P/w8PD/8PDw//Dw8P/g&#10;5u7/lrHS/1B9tP9Cc67/QnOu/0Jzrv9Cc67/QnOu/0Jzrv9Cc67/QnOu/1mEuP+Bocj/6/D1//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8/Pz/8DAwP/AAAA/xISEv/u7u7/////////////////////////////////&#10;2NjY/woKCv8KCgr/CgoK/1paWv/m5ub/////////////////////////////////////////////&#10;/////////////////////////////////////////////////////////9HR0f8TExP/AAAA/xkZ&#10;Gf+9vb3/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Ly/+nu9f/K1+j/ucvh/7nL4f+5y+H/ucvh/7nL4f+5y+H/ucvh/7rM4f/C0uX/y9jp/9ji&#10;7v/q7/b//Pz+//////////////////7+/v/y9vr/3+fx/8/b6//F1Ob/vc7j/7nL4f+5y+H/ucvh&#10;/7nL4f+5y+H/ucvh/7nL4f+5y+H/0t7s/+fr8P/09PT/8PDw//Dw8P/w8PD/8PDw//Dw8P/w8PD/&#10;8PDw/+nt8P/M2un/h6bL/058s/9Cc67/QnOu/0Jzrv9Cc67/UH20/42rzv+6y+D/4+fs//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9DQ0P8DAwP/AAAA/xISEv/v7+//////////////////////////////////////&#10;/9jY2P8KCgr/DA8M/woKCv8KCgr/ExMT/6Ghof/8/Pz/////////////////////////////////&#10;////////////////////////////////////////////////////////////////0dHR/xMTE/8A&#10;AAD/GRkZ/8PDw//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z9/9bg7f+5y+H/ucvh/7nL4f+5y+H/ucvh/7nL4f+5y+H/ucvh/7nL4f+6&#10;y+H/u8zi/7zN4v/J1+j/097s/87b6v/A0OT/u83i/7rM4f+5y+H/ucvh/7nL4f+5y+H/ucvh/7nL&#10;4f+5y+H/ucvh/7nL4f+8zeL/5uz1/+7w8P/w8PD/8PDw//Dw8P/w8PD/8PDw//Dw8P/w8PD/8PDw&#10;//Dw8P/w8PD/8PDw/+rs7v/g5u7/yNbn/6/E3f+uw9z/yNfn//P2+f/r7O7/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9HR0f8DAwP/AAAA/xEREf/v7+//////////////////////////////////////////&#10;///Y2Nj/CgoK/x41If9WrGH/FyUY/woKCv8KCgr/MzMz/9DQ0P//////////////////////////&#10;///////////////////////////////////////////////////////////////////////R0dH/&#10;ExMT/wAAAP8ZGRn/w8PD//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9DQ0P8CAgL/AAAA/xAQEP/v7+//////////////////////////////////////////////&#10;////2NjY/woKCv8eNSH/evqL/3byh/83bD//Cw0M/woKCv8MDAz/dXV1//Dw8P//////////////&#10;////////////////////////////////////////////////////////////////////////////&#10;/9HR0f8TExP/AAAA/xkZGf/CwsL/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9DQ0P8CAgL/AAAA/xAQEP/v7+//////////////////////////////////////////////////&#10;/////9jY2P8KCgr/HjUh/3r6i/96+ov/evqL/2jUdv8hPCX/CgoK/woKCv8cHBz/sLCw////////&#10;////////////////////////////////////////////////////////////////////////////&#10;////////0dHR/xQUFP8AAAD/GRkZ/8LCwv/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9DQ&#10;0P8CAgL/AAAA/xEREf/v7+//////////////////////////////////////////////////////&#10;///////Y2Nj/CgoK/x41If96+ov/evqL/3r6i/96+ov/efmK/0yXVv8SGhP/CgoK/woKCv9KSkr/&#10;29vb////////////////////////////////////////////////////////////////////////&#10;///////////////R0dH/FBQU/wAAAP8ZGRn/wsLC//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9DQ0P8E&#10;BAT/AAAA/xAQEP/v7+//////////////////////////////////////////////////////////&#10;////////2NjY/woKCv8eNSH/evqL/3r6i/96+ov/evqL/3r6i/96+ov/cuqC/zBcNv8KCgr/CgoK&#10;/xAQEP+JiYn/9/f3////////////////////////////////////////////////////////////&#10;/////////////////////9HR0f8UFBT/AAAA/xkZGf/Dw8P/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8/Pz/8FBQX/&#10;AAAA/xAQEP/v7+//////////////////////////////////////////////////////////////&#10;/////////9jY2P8KCgr/HjUh/3r6i/96+ov/evqL/3r6i/96+ov/evqL/3r6i/96+ov/X8Bs/xww&#10;H/8KCgr/CgoK/yoqKv+/v7//////////////////////////////////////////////////////&#10;////////////////////////////0dHR/xQUFP8AAAD/GRkZ/8PDw//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8/Pz/8GBgb/AAAA&#10;/xAQEP/v7+//////////////////////////////////////////////////////////////////&#10;///////////Y2Nj/CgoK/x41If96+ov/evqL/3r6i/96+ov/evqL/3r6i/96+ov/evqL/3r6i/94&#10;9Yj/QoNL/w4TD/8KCgr/CgoK/2FhYf/n5+f/////////////////////////////////////////&#10;///////////////////////////////////R0dH/ExMT/wAAAP8ZGRn/w8PD//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87Ozv8ICAj/AAAA/xAQ&#10;EP/u7u7/////////////////////////////////////////////////////////////////////&#10;////////////2NjY/woKCv8eNSH/evqL/3r6i/96+ov/evqL/3r6i/96+ov/evqL/3r6i/96+ov/&#10;evqL/3r6i/9t3nz/Kkwu/woKCv8KCgr/FxcX/52dnf/8/Pz/////////////////////////////&#10;/////////////////////////////////////////9HR0f8TExP/AAAA/xkZGf/Dw8P/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87Ozv8JCQn/AAAA/xAQEP/t&#10;7e3/////////////////////////////////////////////////////////////////////////&#10;/////////////9jY2P8KCgr/HjUh/3r6i/96+ov/evqL/3r6i/96+ov/evqL/3r6i/96+ov/evqL&#10;/3r6i/96+ov/evqL/3r6i/9VqmD/FiIX/woKCv8KCgr/Ozs7/8/Pz///////////////////////&#10;////////////////////////////////////////////////0dHR/xMTE/8AAAD/GRkZ/8XFxf/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&#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yQkJP8AAAD/AAAA/7i4uP//////////////////////////////////////////////////&#10;/////////////////////////9XV1f8KCgr/Hzci/3r6i/96+ov/evqL/3r6i/96+ov/evqL/3r6&#10;i/96+ov/YMJt/x0yIP8KCgr/CgoK/yYmJv+6urr/////////////////////////////////////&#10;/////////////////////////////////////////////////56env8EBAT/AAAA/09PT//n5+f/&#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&#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JCQk/wAAAP8AAAD/t7e3////////////////////////////////////////////&#10;///////////////////////////V1dX/CgoK/yA4I/96+ov/evqL/3r6i/96+ov/evqL/3r6i/9z&#10;6oP/MmA4/woKCv8KCgr/Dw8P/4SEhP/29vb/////////////////////////////////////////&#10;/////////////////////////////////////////////5+fn/8EBAT/AAAA/05OTv/n5+f/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8lJSX/AAAA/wEBAf+2trb/////////////////////////////////////&#10;////////////////////////////1dXV/woKCv8gOCP/evqL/3r6i/96+ov/evqL/3n5iv9Omlf/&#10;EhsT/woKCv8KCgr/SEhI/9nZ2f//////////////////////////////////////////////////&#10;/////////////////////////////////////////56env8EBAT/AAAA/09PT//n5+f/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yYmJv8AAAD/AQEB/7a2tv//////////////////////////////&#10;/////////////////////////////9XV1f8KCgr/IDgj/3r6i/96+ov/evqL/2jVd/8jPib/CgoK&#10;/woKCv8cHBz/qqqq////////////////////////////////////////////////////////////&#10;/////////////////////////////////////56env8EBAT/AAAA/09PT//n5+f/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JiYm/wAAAP8CAgL/tbW1////////////////////////&#10;///////////////////////////////V1dX/CgoK/yA4I/96+ov/dvKH/zlwQf8LDQz/CgoK/wwM&#10;DP9xcXH/7+/v////////////////////////////////////////////////////////////////&#10;/////////////////////////////////5+fn/8EBAT/AAAA/09PT//n5+f/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7u7v8mJib/AAAA/wICAv+0tLT/////////////////&#10;////////////////////////////////1dXV/woKCv8gOCP/V65i/xYkGP8KCgr/CgoK/zQ0NP/O&#10;zs7/////////////////////////////////////////////////////////////////////////&#10;/////////////////////////////56env8EBAT/AAAA/09PT//n5+f/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7u7u/yYmJv8AAAD/AwMD/7S0tP//////////&#10;/////////////////////////////////9XV1f8KCgr/DA8N/woKCv8KCgr/ExMT/6CgoP/8/Pz/&#10;////////////////////////////////////////////////////////////////////////////&#10;/////////////////////////5+fn/8EBAT/AAAA/09PT//n5+f/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s7Oz/Jycn/wAAAP8DAwP/tLS0////&#10;///////////////////////////////////V1dX/CgoK/woKCv8KCgr/XFxc/+bm5v//////////&#10;////////////////////////////////////////////////////////////////////////////&#10;/////////////////////5+fn/8EBAT/AAAA/05OTv/e3t7/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rq6v8nJyf/AAAA/wQEBP+z&#10;s7P/////////////////////////////////1dXV/woKCv8iIiL/xcXF////////////////////&#10;////////////////////////////////////////////////////////////////////////////&#10;/////////////////5+fn/8EBAT/AAAA/05OTv+mpqb/nJyc/8HBwf/v7+//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6enp/ycnJ/8AAAD/&#10;BAQE/7Ozs////////////////////////////9jY2P+NjY3/9/f3////////////////////////&#10;////////////////////////////////////////////////////////////////////////////&#10;/////////////5+fn/8EBAT/AAAA/05OTv/j4+P/vb29/5qamv+ZmZn/qKio/93d3f/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o6Oj/Jycn&#10;/wAAAP8FBQX/s7Oz////////////////////////////////////////////////////////////&#10;////////////////////////////////////////////////////////////////////////////&#10;/////////6CgoP8EBAT/AAAA/01NTf/n5+f/8PDw//Dw8P/Z2dn/pKSk/5mZmf+ampr/vr6+/+vr&#10;6//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sbGx/wAAAP8AAAD/S0tL////////&#10;////////////////////////////////////////////////////////////////////////////&#10;//////////////////////////////////////////////////////////////Dw8P8jIyP/AAAA&#10;/xAQEP/Y2Nj/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bm&#10;5v8nJyf/AAAA/wUFBf+ysrL/////////////////////////////////////////////////////&#10;////////////////////////////////////////////////////////////////////////////&#10;/////6Ghof8EBAT/AAAA/01NTf/n5+f/8PDw//Dw8P/w8PD/8PDw/+zs7P+/v7//mpqa/5mZmf+k&#10;pKT/2dnZ//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xsbH/AAAA/wAAAP9LS0v/&#10;////////////////////////////////////////////////////////////////////////////&#10;//////////////////////////////////////////////////////////Dw8P8jIyP/AAAA/xAQ&#10;EP/Y2Nj/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5ubm/ygoKP8AAAD/BQUF/7Kysv//////////////////////////////////////////////&#10;////////////////////////////////////////////////////////////////////////////&#10;/6Ghof8EBAT/AAAA/01NTf/n5+f/8PDw//Dw8P/w8PD/8PDw//Dw8P/w8PD/8PDw/97e3v+pqan/&#10;mZmZ/5mZmf+3t7f/6Ojo//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&#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7Gxsf8AAAD/AAAA&#10;/0tLS///////////////////////////////////////////////////////////////////////&#10;//////////////////////////////////////////////////////Dw8P8jIyP/AAAA/xAQEP/Y&#10;2Nj/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l5eX/KCgo/wAAAP8FBQX/srKy////////////////////////////////////////&#10;/////////////////////////////////////////////////////////////////////////6Ki&#10;ov8EBAT/AAAA/0xMTP/n5+f/8PDw//Dw8P/w8PD/8PDw//Dw8P/w8PD/8PDw//Dw8P/w8PD/7e3t&#10;/8TExP+dnZ3/mZmZ/6CgoP/T09P/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&#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sbGx/wAA&#10;AP8AAAD/S0tL////////////////////////////////////////////////////////////////&#10;//////////////////////////////////////////////////Dw8P8jIyP/AAAA/xAQEP/Y2Nj/&#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Tk5P8oKCj/AAAA/wUFBf+ysrL/////////////////////////////////&#10;/////////////////////////////////////////////////////////////////////6Kiov8E&#10;BAT/AAAA/0tLS//n5+f/8PDw//Dw8P/w8PD/8PDw//Dw8P/w8PD/8PDw//Dw8P/w8PD/8PDw//Dw&#10;8P/w8PD/4uLi/6+vr/+ZmZn/mZmZ/7Ozs//m5ub/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x&#10;sbH/AAAA/wAAAP9LS0v/////////////////////////////////////////////////////////&#10;//////////////////////////////////////////////Dw8P8iIiL/AAAA/xAQEP/Y2Nj/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5OTk/ygoKP8AAAD/BgYG/7Kysv//////////////////////////&#10;/////////////////////////////////////////////////////////////////6Ghof8EBAT/&#10;AAAA/0tLS//o6Oj/8PDw//Dw8P/w8PD/8PDw//Dw8P/w8PD/8PDw//Dw8P/w8PD/8PDw//Dw8P/w&#10;8PD/8PDw//Dw8P/w8PD/y8vL/52dnf+ZmZn/nZ2d/83Nzf/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7Gxsf8AAAD/AAAA/0tLS///////////////////////////////////////////////////&#10;/////////////////////////////////////////+/v7/8hISH/AAAA/xAQEP/Z2dn/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k5OT/KCgo/wAAAP8GBgb/srKy////////////////////&#10;/////////////////////////////////////////////////////////////6Kiov8DAwP/AAAA&#10;/0pKSv/o6Oj/8PDw//Dw8P/w8PD/8PDw//Dw8P/w8PD/8PDw//Dw8P/w8PD/8PDw//Dw8P/w8PD/&#10;8PDw//Dw8P/w8PD/8PDw//Dw8P/l5eX/tra2/5mZmf+ZmZn/ra2t/+Tk5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sbGx/wAAAP8AAAD/S0tL////////////////////////////////////////////&#10;/////////////////////////////////////+/v7/8hISH/AAAA/w8PD//Z2dn/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Tk5P8oKCj/AAAA/wYGBv+ysrL/////////////&#10;/////////////////////////////////////////////////////////6Ojo/8DAwP/AAAA/0lJ&#10;Sf/o6Oj/8PDw//Dw8P/w8PD/8PDw//Dw8P/w8PD/8PDw//Dw8P/w8PD/8PDw//Dw8P/w8PD/8PDw&#10;//Dw8P/w8PD/8PDw//Dw8P/w8PD/8PDw//Dw8P/S0tL/oqKi/5mZmf+cnJz/xsbG/+3t7f/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xsbH/AAAA/wAAAP9LS0v/////////////////////////////////////&#10;/////////////////////////////////+/v7/8hISH/AAAA/xEREf/Z2dn/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5OTk/ygoKP8AAAD/BgYG/7Kysv//////&#10;/////////////////////////////////////////////////////6Ojo/8DAwP/AAAA/0hISP/o&#10;6Oj/8PDw//Dw8P/w8PD/8PDw//Dw8P/w8PD/8PDw//Dw8P/w8PD/8PDw//Dw8P/w8PD/8PDw//Dw&#10;8P/w8PD/8PDw//Dw8P/w8PD/8PDw//Dw8P/w8PD/8PDw/+zs7P+6urr/mZmZ/5mZmf+pqan/3d3d&#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7Gxsf8AAAD/AAAA/0tLS///////////////////////////////&#10;/////////////////////////////+/v7/8gICD/AAAA/xEREf/a2tr/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j4+P/KCgo/wAAAP8GBgb/srKy&#10;/////////////////////////////////////////////////6Wlpf8DAwP/AAAA/0dHR//p6en/&#10;8PDw//Dw8P/w8PD/8PDw//Dw8P/w8PD/8PDw//Dw8P/w8PD/8PDw//Dw8P/w8PD/8PDw//Dw8P/w&#10;8PD/8PDw//Dw8P/w8PD/8PDw//Dw8P/w8PD/8PDw//Dw8P/w8PD/8PDw/9bW1v+np6f/mZmZ/5qa&#10;mv/BwcH/7Ozs//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sbGx/wAAAP8AAAD/S0tL////////////////////////&#10;//////////////////////////Dw8P8gICD/AAAA/xEREf/b29v/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Tk5P8oKCj/AAAA/wYG&#10;Bv+ysrL//////////////////////////////////////6Wlpf8DAwP/AAAA/0ZGRv/p6en/8PDw&#10;//Dw8P/w8PD/8PDw//Dw8P/w8PD/8PDw//Dw8P/w8PD/8PDw//Dw8P/w8PD/8PDw//Dw8P/w8PD/&#10;8PDw//Dw8P/w8PD/8PDw//Dw8P/w8PD/8PDw//Dw8P/w8PD/8PDw//Dw8P/w8PD/7Ozs/729vf+a&#10;mpr/mZmZ/6Wlpf/a2tr/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xsbH/AAAA/wAAAP9LS0v/////////////////&#10;//////////////////////Dw8P8fHx//AAAA/xAQEP/b29v/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5OTk/ygoKP8A&#10;AAD/BQUF/7Kysv///////////////////////////6ampv8DAwP/AAAA/0VFRf/q6ur/8PDw//Dw&#10;8P/w8PD/8PDw//Dw8P/w8PD/8PDw//Dw8P/w8PD/8PDw//Dw8P/w8PD/8PDw//Dw8P/w8PD/8PDw&#10;//Dw8P/w8PD/8PDw//Dw8P/w8PD/8PDw//Dw8P/w8PD/8PDw//Dw8P/w8PD/8PDw//Dw8P/w8PD/&#10;3Nzc/6mpqf+ZmZn/mZmZ/729vf/r6+v/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7Gxsf8AAAD/AAAA/0tLS///////////&#10;//////////////////Dw8P8eHh7/AAAA/xAQEP/c3Nz/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k5OT/&#10;KCgo/wAAAP8FBQX/srKy/////////////////6ioqP8DAwP/AAAA/0NDQ//q6ur/8PDw//Dw8P/w&#10;8PD/8PDw//Dw8P/w8PD/8PDw//Dw8P/w8PD/8PDw//Dw8P/w8PD/8PDw//Dw8P/w8PD/8PDw//Dw&#10;8P/w8PD/8PDw//Dw8P/w8PD/8PDw//Dw8P/w8PD/8PDw//Dw8P/w8PD/8PDw//Dw8P/w8PD/8PDw&#10;//Dw8P/v7+//v7+//5qamv+ZmZn/oqKi/9XV1f/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sbGx/wAAAP8AAAD/S0tL////&#10;//////////////Dw8P8eHh7/AAAA/xAQEP/c3Nz/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Tk5P8oKCj/AAAA/wUFBf+VlZX//////4aGhv8CAgL/AAAA/0JCQv/q6ur/8PDw//Dw8P/w8PD/&#10;8PDw//Dw8P/w8PD/8PDw//Dw8P/w8PD/8PDw//Dw8P/w8PD/8PDw//Dw8P/w8PD/8PDw//Dw8P/w&#10;8PD/8PDw//Dw8P/w8PD/8PDw//Dw8P/w8PD/8PDw//Dw8P/w8PD/8PDw//Dw8P/w8PD/8PDw//Dw&#10;8P/w8PD/8PDw//Dw8P/i4uL/q6ur/5mZmf+ZmZn/t7e3/+jo6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xsbH/AAAA/wAAAP87&#10;Ozv/9fX1/9ra2v8aGhr/AAAA/xAQEP/d3d3/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5OTk/ycnJ/8AAAD/AQEB/xAQEP8AAAD/AAAA/0FBQf/q6ur/8PDw//Dw8P/w8PD/8PDw&#10;//Dw8P/w8PD/8PDw//Dw8P/w8PD/8PDw//Dw8P/w8PD/8PDw//Dw8P/w8PD/8PDw//Dw8P/w8PD/&#10;8PDw//Dw8P/w8PD/8PDw//Dw8P/w8PD/8PDw//Dw8P/w8PD/8PDw//Dw8P/w8PD/8PDw//Dw8P/w&#10;8PD/8PDw//Dw8P/w8PD/8PDw/+/v7//Hx8f/nZ2d/5mZmf+dnZ3/z8/P//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7Gxsf8AAAD/&#10;AAAA/woKCv8FBQX/AAAA/xAQEP/e3t7/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m5ub/RkZG/wAAAP8AAAD/AAAA/1RUVP/r6+v/8PDw//Dw8P/w8PD/8PDw//Dw&#10;8P/w8PD/8PDw//Dw8P/w8PD/8PDw//Dw8P/w8PD/8PDw//Dw8P/w8PD/8PDw//Dw8P/w8PD/8PDw&#10;//Dw8P/w8PD/8PDw//Dw8P/w8PD/8PDw//Dw8P/w8PD/8PDw//Dw8P/w8PD/8PDw//Dw8P/w8PD/&#10;8PDw//Dw8P/w8PD/8PDw//Dw8P/w8PD/8PDw/+Xl5f+tra3/mZmZ/5mZmf+wsLD/5eXl//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wsLC&#10;/woKCv8AAAD/AAAA/ycnJ//h4eH/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7u7v/Kysr/xMTE/83Nzf/w8PD/8PDw//Dw8P/w8PD/8PDw//Dw8P/w&#10;8PD/8PDw//Dw8P/w8PD/8PDw//Dw8P/w8PD/8PDw//Dw8P/w8PD/8PDw//Dw8P/w8PD/8PDw//Dw&#10;8P/w8PD/8PDw//Dw8P/w8PD/8PDw//Dw8P/w8PD/8PDw//Dw8P/w8PD/8PDw//Dw8P/w8PD/8PDw&#10;//Dw8P/w8PD/8PDw//Dw8P/w8PD/8PDw//Dw8P/w8PD/8PDw/8vLy/+enp7/mZmZ/5ycnP/Gxsb/&#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q6ur/29vb/93d3f/t7e3/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6Ojo/7Kysv+ZmZn/mZmZ&#10;/6+vr//h4eH/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09PT/6Ki&#10;ov+ZmZn/mZmZ/8fHx//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s&#10;7Oz/u7u7/5qamv+ZmZn/qKio/9ra2v/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a2tr/pKSk/5mZmf+ZmZn/v7+//+3t7f/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3t7f/Dw8P/mpqa/5mZmf+ioqL/0tLS//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93d3f+srKz/mZmZ/5mZmf+4uLj/6enp//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7+/v/8TExP+dnZ3/mZmZ/56env/Pz8//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5eXl/6ysrP+ZmZn/mZmZ/7e3t//o&#10;6Oj/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0dHR/56env+ZmZn/&#10;np6e/83Nzf/v7+//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&#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k5OT/tra2&#10;/5mZmf+ZmZn/r6+v/+Tk5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S0tL/oaGh/5mZmf+cnJz/x8fH/+/v7//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vr6/+6urr/mZmZ/5mZmf+srKz/4eHh//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9fX1/+lpaX/mZmZ/5qamv/ExMT/7+/v//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7e3t/729vf+ampr/mZmZ/6ioqP/c3Nz/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3d3d/6ioqP+ZmZn/mZmZ/729vf/s7Oz/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t7e3/wsLC/5qamv+ZmZn/pKSk/9fX&#10;1//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h4eH/ra2t/5mZmf+Z&#10;mZn/urq6/+vr6//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Hx8f/&#10;nZ2d/5mZmf+hoaH/0tLS//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Xl5f+wsLD/mZmZ/5mZmf+3t7f/6Ojo//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83Nzf+enp7/mZmZ/56env/Pz8//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6Ojo/7Kysv+ZmZn/mZmZ/7Kysv/k5OT/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0tLS/6Ghof+ZmZn/nJyc/83Nzf/v7+//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v7+//kJCQ/zg4&#10;OP8VFRX/HR0d/0FBQf+YmJj/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46Ojv/r6+v/&#10;8PDw//Dw8P/w8PD/8PDw//Dw8P/w8PD/8PDw//Dw8P/w8PD/8PDw//Dw8P/w8PD/8PDw//Dw8P/w&#10;8PD/8PDw//Dw8P/w8PD/8PDw//Dw8P/w8PD/8PDw//Dw8P/w8PD/8PDw//Dw8P/w8PD/8PDw/8XF&#10;xf+2trb/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INjb/GBgY/wAAAP8DAgD/lIkA//jmAP/45gD/+OYA//jmAP/45gD/+OYA&#10;//jmAP/45gD/+OYA//jmAP/45gD/+OYA//jmAP/45gD/+OYA//jmAP/45gD/+OYA//jmAP/45gD/&#10;+OYA//jmAP/45gD/+OYA//jmAP/45gD/+OYA//jmAP/45gD/+OYA//jmAP/45gD/+OYA//HgAP9n&#10;YAD/AwIA/wAAAP8mJib/1NTU//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7+/v/29vb/8AAAD/6Ojo&#10;//Dw8P/w8PD/8PDw//Dw8P/w8PD/8PDw//Dw8P/w8PD/8PDw//Dw8P/w8PD/8PDw//Dw8P/w8PD/&#10;8PDw//Dw8P/w8PD/8PDw//Dw8P/w8PD/8PDw//Dw8P/w8PD/8PDw//Dw8P/w8PD/8PDw//Dw8P+u&#10;rq7/BwcH/6Kiov/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2lpaf8AAAD/NTU1/+/v&#10;7//w8PD/8PDw//Dw8P/w8PD/8PDw//Dw8P/w8PD/8PDw//Dw8P/w8PD/8PDw//Dw8P/w8PD/8PDw&#10;//Dw8P/w8PD/8PDw//Dw8P/w8PD/8PDw//Dw8P/w8PD/8PDw//Dw8P/w8PD/8PDw//Dw8P/w8PD/&#10;19fX/xEREf8CAgL/oqKi//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paWl/wAAAP8AAAD/AwMA/5OIAP/45gD/+OYA//jmAP/4&#10;5gD/+OYA//jmAP/45gD/+OYA//jmAP/45gD/+OYA//jmAP/45gD/+OYA//jmAP/45gD/+OYA//jm&#10;AP/45gD/+OYA//jmAP/45gD/+OYA//jmAP/45gD/+OYA//jmAP/45gD/+OYA//jmAP9eVwD/AQEA&#10;/wAAAP8YGBj/3t7e//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g4P+pqan/mZmZ/5mZmf+ZmZn/mZmZ/5mZmf+ZmZn/urq6//Dw8P/w&#10;8PD/8PDw//Dw8P/w8PD/8PDw//Dw8P/w8PD/8PDw//Dw8P/w8PD/8PDw//Dw8P/w8PD/8PDw//Dw&#10;8P/w8PD/8PDw//Dw8P/w8PD/8PDw//Dw8P/w8PD/8PDw//Dw8P/w8PD/8PDw//Dw8P/w8PD/8PDw&#10;//Dw8P/w8PD/8PDw//Dw8P/w8PD/8PDw//Dw8P/w8PD/8PDw/56env+ZmZn/5eXl//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5+vy/0xzr/9Jca7/SXGu/0lxrv/T3Or/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7Ozs/8BAQH/ERER/9TU1P/w&#10;8PD/8PDw//Dw8P/w8PD/8PDw//Dw8P/w8PD/8PDw//Dw8P/w8PD/8PDw//Dw8P/w8PD/8PDw//Dw&#10;8P/w8PD/8PDw//Dw8P/w8PD/8PDw//Dw8P/w8PD/8PDw//Dw8P/w8PD/8PDw//Dw8P/w8PD/8PDw&#10;//Dw8P+pqan/AQEB/xMTE//c3Nz/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lpaX/FRUV/wAAAP8GBgD/lIkA//jmAP/45gD/&#10;+OYA//jmAP/45gD/+OYA//jmAP/45gD/+OYA//jmAP/45gD/+OYA//jmAP/45gD/+OYA//jmAP/4&#10;5gD/+OYA//jmAP/45gD/+OYA//jmAP/45gD/+OYA//jmAP/45gD/+OYA//LgAP9gWQD/AwMA/wAA&#10;AP8fHx//z8/P//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6enp/7u7u/+cnJz/mZmZ/5mZmf+ZmZn/mZmZ/5mZmf+ZmZn/mZmZ/9HR0f/w8PD/&#10;8PDw//Dw8P/w8PD/8PDw//Dw8P/w8PD/8PDw//Dw8P/w8PD/8PDw//Dw8P/w8PD/8PDw//Dw8P/w&#10;8PD/8PDw//Dw8P/w8PD/8PDw//Dw8P/w8PD/8PDw//Dw8P/w8PD/8PDw//Dw8P/w8PD/8PDw//Dw&#10;8P/w8PD/8PDw//Dw8P/w8PD/8PDw//Dw8P/w8PD/8PDw/+zs7P+ampr/mZmZ/+Dg4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4Odxv9Jca7/SXGu/0lxrv9sjb7/8fHy//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bm5v8gICD/AAAA/5GRkf/w8PD/&#10;8PDw//Dw8P/w8PD/8PDw//Dw8P/w8PD/8PDw//Dw8P/w8PD/8PDw//Dw8P/w8PD/8PDw//Dw8P/w&#10;8PD/8PDw//Dw8P/w8PD/8PDw//Dw8P/w8PD/8PDw//Dw8P/w8PD/8PDw//Dw8P/w8PD/8PDw//Dw&#10;8P/w8PD/8PDw/1ZWVv8AAAD/UFBQ//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5ubm/8YGBj/AAAA/wAAAP+UiQD/+OYA&#10;//jmAP/45gD/+OYA//jmAP/45gD/+OYA//jmAP/45gD/+OYA//jmAP/45gD/+OYA//jmAP/45gD/&#10;+OYA//jmAP/45gD/+OYA//jmAP/45gD/+OYA//jmAP/45gD/+OYA//LgAP9xaAD/AAAA/wAAAP8s&#10;LCz/5ubm//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v7+//z8/P/6Ghof+ZmZn/mZmZ/5mZmf+ZmZn/mZmZ/5mZmf+ZmZn/mZmZ/5mZmf/p6en/8PDw&#10;//Dw8P/w8PD/8PDw//Dw8P/w8PD/8PDw//Dw8P/w8PD/8PDw//Dw8P/w8PD/8PDw//Dw8P/w8PD/&#10;8PDw//Dw8P/w8PD/8PDw//Dw8P/w8PD/8PDw//Dw8P/w8PD/8PDw//Dw8P/w8PD/8PDw//Dw8P/w&#10;8PD/8PDw//Dw8P/w8PD/8PDw//Dw8P/w8PD/8PDw//Dw8P/Pz8//mZmZ/5mZmf/Gxsb/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bp7f9OdbD/SXGu/0lxrv9NdLD/3eLq//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pKSk/wMDA/8AAAD/AAAA/5SJ&#10;AP/45gD/+OYA//jmAP/45gD/+OYA//jmAP/45gD/+OYA//jmAP/45gD/+OYA//jmAP/45gD/+OYA&#10;//jmAP/45gD/+OYA//jmAP/45gD/+OYA//jmAP/45gD/+OYA//flAP9kXAD/AAAA/wAAAP8bGxv/&#10;5ubm//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e&#10;3t7/q6ur/5mZmf+ZmZn/mZmZ/5mZmf+ZmZn/mZmZ/5mZmf+ZmZn/mZmZ/5mZmf+vr6//8PDw//Dw&#10;8P/w8PD/8PDw//Dw8P/w8PD/8PDw//Dw8P/w8PD/8PDw//Dw8P/w8PD/8PDw//Dw8P/w8PD/8PDw&#10;//Dw8P/w8PD/8PDw//Dw8P/w8PD/8PDw//Dw8P/w8PD/8PDw//Dw8P/w8PD/8PDw//Dw8P/w8PD/&#10;8PDw//Dw8P/w8PD/8PDw//Dw8P/w8PD/8PDw//Dw8P/w8PD/r6+v/5mZmf+ZmZn/p6en//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Dnsb/SXGu/0lxrv9Jca7/xdHk//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kpKT/EBAQ/wAAAP8H&#10;BwD/lIkA//jmAP/45gD/+OYA//jmAP/45gD/+OYA//jmAP/45gD/+OYA//jmAP/45gD/+OYA//jm&#10;AP/45gD/+OYA//jmAP/45gD/+OYA//jmAP/45gD/+OYA//PhAP9cVQD/AwMA/wAAAP8YGBj/zs7O&#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jo6P+4uLj/&#10;nJyc/5mZmf+ZmZn/mZmZ/5ycnP+oqKj/rq6u/52dnf+ZmZn/mZmZ/5mZmf+ZmZn/yMjI//Dw8P/w&#10;8PD/8PDw//Dw8P/w8PD/8PDw//Dw8P/w8PD/8PDw//Dw8P/w8PD/8PDw//Dw8P/w8PD/8PDw//Dw&#10;8P/w8PD/8PDw//Dw8P/w8PD/8PDw//Dw8P/w8PD/8PDw//Dw8P/w8PD/8PDw//Dw8P/w8PD/8PDw&#10;//Dw8P/w8PD/8PDw//Dw8P/w8PD/8PDw//Dw8P/w8PD/6enp/5ycnP+ZmZn/mZmZ/5mZmf/a2tr/&#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e&#10;5O7/THOv/0lxrv9Jca7/q73Y//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52dnf8ZGRn/&#10;AAAA/wAAAP+UiQD/+OYA//jmAP/45gD/+OYA//jmAP/45gD/+OYA//jmAP/45gD/+OYA//jmAP/4&#10;5gD/+OYA//jmAP/45gD/+OYA//jmAP/45gD/+OYA//DfAP9tZgD/AQEA/wAAAP8sLCz/5OTk//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7+/v/9XV1f+ysrL/t7e3&#10;/8PDw//Ly8v/3Nzc/+Xl5f/t7e3/7e3t/62trf+ZmZn/m5ub/5mZmf+ZmZn/mZmZ/9zc3P/w8PD/&#10;8PDw//Dw8P/w8PD/8PDw//Dw8P/w8PD/8PDw//Dw8P/w8PD/8PDw//Dw8P/w8PD/8PDw//Dw8P/w&#10;8PD/8PDw//Dw8P/w8PD/8PDw//Dw8P/w8PD/8PDw//Dw8P/w8PD/8PDw//Dw8P/w8PD/8PDw//Dw&#10;8P/w8PD/8PDw//Dw8P/w8PD/8PDw//Dw8P/w8PD/8PDw/8fHx/+ZmZn/mZmZ/5mZmf+ZmZn/t7e3&#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q7O//&#10;ZIe6/0lxrv9Jca7/pbjV//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n5+f&#10;/wwMDP8AAAD/AAAA/5SJAP/45gD/+OYA//jmAP/45gD/+OYA//jmAP/45gD/+OYA//jmAP/45gD/&#10;+OYA//jmAP/45gD/+OYA//jmAP/45gD/+OYA//XjAP9pYgD/AAAA/wAAAP8jIyP/5eXl//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n6u7/bo2+&#10;/0lxrv9Jca7/pbjV//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jo6P/CQkJ/wAAAP8HBwD/lIkA//jmAP/45gD/+OYA//jmAP/45gD/+OYA//jmAP/45gD/+OYA&#10;//jmAP/45gD/+OYA//jmAP/45gD/+OYA//XjAP9aVAD/AgIA/wAAAP8bGxv/0dHR//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6urq//Dw8P/w&#10;8PD/8PDw//Dw8P/w8PD/8PDw/3Z2dv8AAAD/AAAA/6+vr//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m5ub/qamp/5mZmf+enp7/mpqa/5mZmf+ZmZn/mZmZ&#10;/9nZ2f/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6Ghof8ZGRn/AAAA/wAAAP+UiQD/+OYA//jmAP/45gD/+OYA//jmAP/45gD/+OYA//jm&#10;AP/45gD/+OYA//jmAP/45gD/+OYA//DfAP9pYgD/AgIA/wAAAP8rKyv/2dnZ//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15eXv8xMTH/&#10;hYWF/7Gxsf/Gxsb/qqqq/1ZWVv8AAAD/AAAA/zY2Nv/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k5OT/pKSk/5mZmf+rq6v/5OTk/5mZmf+ZmZn/mZmZ/6ys&#10;rP/v7+//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nJyc/xISEv8AAAD/AAAA/5OJAP/45gD/+OYA//jmAP/45gD/+OYA//jmAP/4&#10;5gD/+OYA//jmAP/45gD/+OYA//PhAP9tZgD/AAAA/wAAAP8qKir/5eXl//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&#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8/Pz//AAAA&#10;/wAAAP8AAAD/AAAA/wAAAP8AAAD/AAAA/ysrK//Hx8f/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X19f/oaGh/5mZmf+srKz/6+vr/+bm5v+ZmZn/mZmZ/5mZmf/c&#10;3Nz/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kpKT/AAAA/wAAAP8FBQD/k4gA//jmAP/45gD/+OYA//jmAP/45gD/&#10;+OYA//jmAP/45gD/+OYA//flAP9bVQD/AgEA/wAAAP8bGxv/2dnZ//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wcHB/46O&#10;jv9oaGj/QUFB/yIiIv84ODj/W1tb/46Ojv/s7Oz/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Ozs7/mpqa/5mZmf+4uLj/7e3t//Dw8P/e3t7/mZmZ/5mZmf+vr6//&#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6ampv8XFxf/AAAA/wQEAP+TiQD/+OYA//jmAP/45gD/+OYA&#10;//jmAP/45gD/+OYA//HfAP9jXAD/AwMA/wAAAP8mJib/0tLS//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Gxsb/mpqa/5mZmf/BwcH/7+/v//Dw8P/w8PD/2tra/5mZmf+ZmZn/3d3d&#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m5ub/xYWFv8AAAD/AAAA/5OJAP/45gD/+OYA//jm&#10;AP/45gD/+OYA//HgAP9vZwD/AAAA/wAAAP8tLS3/5ubm//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7u7v/mZmZ/5qamv/Nzc3/8PDw//Dw8P/w8PD/8PDw/9XV1f+ZmZn/sLC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mpqb/AAAA/wAAAP8BAQD/k4kA//jmAP/4&#10;5gD/+OYA//jmAP9fWAD/AAAA/wAAAP8bGxv/5OTk//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zs7P+2trb/mZmZ/52dnf/W1tb/8PDw//Dw8P/w8PD/8PDw//Dw8P/Pz8//mZmZ/9ra2v/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6Wlpf8TExP/AAAA/wcGAP96cQD/&#10;8uAA/+nYAP9VTwH/AwMA/wAAAP8eHh7/zs7O//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Xl5f+lpaX/mZmZ/56env/e3t7/8PDw//Dw8P/w8PD/8PDw//Dw8P/w8PD/y8vL/7a2tv/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nJyc/xkZGf8AAAD/AAAA&#10;/zczAP8mIwD/AAAA/wAAAP8uLi7/5ubm//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Hh&#10;4f+kpKT/mZmZ/6enp//l5eX/8PDw//Dw8P/w8PD/8PDw//Dw8P/w8PD/8PDw/8TExP/h4eH/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ioqL/CgoK/wAA&#10;AP8AAAD/AAAA/wAAAP8jIyP/5ubm//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3x8fP9RUVH/aWlp//Dw8P/w8PD/8PDw//Dw8P9ra2v/UVFR&#10;/1FRUf/Kysr/8PDw//Dw8P/w8PD/8PDw//Dw8P/w8PD/8PDw/+3t7f8/Pz//CwsL/w8PD/+6urr/&#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9nZ2f+e&#10;np7/mZmZ/6+vr//o6Oj/8PDw//Dw8P/w8PD/8PDw//Dw8P/w8PD/8PDw//Dw8P/d3d3/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8zMzP9e&#10;Xl7/DQ0N/xoZEf+BgYH/19fX//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5SUlP8CAgL/Ghoa/+3t7f/w8PD/8PDw//Dw8P/w8PD/8PDw//Dw8P/w8PD/8PDw//Dw8P/w&#10;8PD/8PDw//Dw8P/w8PD/8PDw//Dw8P/w8PD/8PDw//Dw8P/w8PD/8PDw//Dw8P/w8PD/8PDw//Dw&#10;8P/w8PD/8PDw//Dw8P/w8PD/yMjI/wQEBP8PDw//wcHB//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9PT0/+cnJz/&#10;mZmZ/7a2tv/v7+//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oaGh/wcHB//o6Oj/8PDw//Dw8P/w8PD/8PDw//Dw8P/w8PD/8PDw//Dw8P/w8PD/&#10;8PDw//Dw8P/w8PD/8PDw//Dw8P/w8PD/8PDw//Dw8P/w8PD/8PDw//Dw8P/w8PD/8PDw//Dw8P/w&#10;8PD/8PDw//Dw8P/w8PD/8PDw/66urv8aGhr/yMjI//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8/Pz/+ampr/mZmZ&#10;/8LCwv/v7+//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Dw8P/7+/v//Dw8P/w8PD/8PDw//Dw8P/w8PD/8PDw//Dw8P/w8PD/8PDw&#10;//Dw8P/w8PD/8PDw//Dw8P/w8PD/8PDw//Dw8P/w8PD/8PDw//Dw8P/w8PD/8PDw//Dw8P/w8PD/&#10;8PDw//Dw8P/w8PD/8PDw//Dw8P/c3Nz/1tb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7+/v/76+vv+ampr/mZmZ/8rK&#10;yv/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7+/v/7Ozs/+ZmZn/mpqa/9XV1f/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rq6v/d3d3/2tra/9ra2v/k5OT/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4uLi/9ra2v/e3t7/7+/v//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7e3t/8TExP+dnZ3/mZmZ/6enp//a2tr/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zs7P+np6f/mZmZ/729vf/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4uLi/6+vr/+ZmZn/mZmZ/76+&#10;vv/r6+v/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3t7e/5ycnP+ZmZn/3d3d&#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v7+//ysrK/52dnf+Z&#10;mZn/oqKi/9fX1//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Gxsb/mZmZ/6Wl&#10;pf/t7e3/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i4uL/&#10;ra2t/5mZmf+ZmZn/urq6/+bm5v/w8PD/8PDw//Dw8P/w8PD/8PDw//Dw8P/w8O//8PDv//Dw7//w&#10;8O//8PDv//Dw7//w8O//8PDv//Dw7//w8O//8PDv//Dw7//w8O//8PDv//Dw7//w8O//8PDv//Dw&#10;7//w8O//8PDv//Dw7//w8O//8PDv//Dw7//w8O//8PDv//Dw7//w8O//8PDv//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7+/v/6urq/+Z&#10;mZn/vb29//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Nzc3/np6e/5mZmf+goKD/z8/P//Dw8P/w8PD/8PDw//Dw8P/w8PD/8PDv//Dw7//w8O//&#10;8PDv//Dw7//w8O//8PDv//Dw7//w8O//8PDv//Dw7//w8O//8PDv//Dw7//w8O//8PDv//Dw7//w&#10;8O//8PDv//Dw7//w8O//8PDv//Dw7//w8O//8PDv//Dw7//w8O//8PDv//Dw7//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e3t7/&#10;nJyc/5mZmf/X19f/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jo6P+2trb/mZmZ/5mZmf+zs7P/5ubm//Dw8P/w8PD/8PDw//Dw7//w8O//8PDv&#10;//Dw7//w8O//8PDv//Dw7//w8O//8PDv//Dw7//w8O//8PDv//Dw7//w8O//8PDv//Dw7//w8O//&#10;8PDv//Dw7//w8O//8PDv//Dw7//w8O//8PDv//Dw7//w8O//8PDv//Dw7//w8O//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8bGxv+ZmZn/paWl/+zs7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9PT0/+goKD/mZmZ/52dnf/Ly8v/8PDw//Dw8P/w8O//8PDv//Dw&#10;7//w8O//8PDv//Dw7//w8O//8PDv//Dw7//w8O//8PDv//Dw7//w8O//8PDv//Dw7//w8O//8PDv&#10;//Dw7//w8O//8PDv//Dw7//w8O//8PDv//Dw7//w8O//8PDv//Dw7//w8O//8PDv//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v7+//q6ur/5mZmf+6urr/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6enp/7+/v/+ampr/mZmZ/6ysrP/o6Oj/8PDv//Dw7//w&#10;8O//8PDv//Dw7//w8O//8PDv//Dw7//w8O//8PDv//Dw7//w8O//8PDv//Dw7//w8O//8PDv//Dw&#10;7//w8O//8PDv//Dw7//w8O//8PDv//Dw7//w8O//8PDv//Dw7//w8O//8PDv//Dw7//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97e3v+cnJz/mZmZ/9PT0//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3d3d/6Wlpf+ZmZn/s7Oz//Dw7//w8O//&#10;8PDv//Dw7//w8O//8PDv//Dw7//w8O//8PDv//Dw7/+AgH//dnZ1/3Z2df92dnX/dnZ1/35+fv+R&#10;kZD/t7e2//Dw7//w8O//8PDv//Dw7//w8O//8PDv//Dw7//w8O//8PDv//Dw7//w8O//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xsbG/5mZmf+ioqL/6+vr//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t7e3/v7+//7Kysv/w8O//8PDv&#10;//Dw7//w8O//8PDv//Dw7//w8O//8PDv//Dw7//w8O//FBQU/wAAAP8AAAD/AAAA/wAAAP8AAAD/&#10;AAAA/wAAAP8iIiL/lpaV//Dw7//w8O//8PDv//Dw7//w8O//8PDv//Dw7//w8O//8PDv//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v7/+rq6v/mZmZ/7i4u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i4uL/8PDv//Dw&#10;7//w8O//8PDv//Dw7//w8O//8PDv//Dw7//w8O//8PDv/xQUFP8AAAD/FRUV/2FhYf9XV1b/QEBA&#10;/woKCv8AAAD/AAAA/wICAv+1tbT/8PDv//Dw7//w8O//8PDv//Dw7//w8O//8PDv//Dw7//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3t7e/5ycnP+ZmZn/0tLS//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7//w&#10;8O//8PDv//Dw7//w8O//8PDv//Dw7//w8O//8PDv//Dw7/8UFBT/AAAA/zQ0NP/w8O//8PDv//Dw&#10;7//j4+L/SUlJ/wAAAP8AAAD/VFRT//Dw7//w8O//8PDv//Dw7//w8O//8PDv//Dw7//w8O//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Kysr/mZmZ/52dnf/o6Oj/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O//&#10;8PDv//Dw7//w8O//8PDv//Dw7//w8O//8PDv//Dw7//w8O//FBQU/wAAAP80NDT/8PDv//Dw7//w&#10;8O//8PDv/9LS0f8AAAD/AAAA/ywsLP/w8O//8PDv//Dw7//w8O//8PDv//Dw7//w8O//8PDv//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7Kysv+ZmZn/t7e3//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v&#10;//Dw7//w8O//8PDv//Dw7//w8O//8PDv//Dw7//w8O//8PDv/xQUFP8AAAD/NDQ0//Dw7//w8O//&#10;8PDv//Dw7//p6ej/AAAA/wAAAP8bGxv/8PDv//Dw7//w8O//8PDv//Dw7//w8O//8PDv//Dw7//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k5OT/np6e/5mZmf/S0tL/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7//w8O//8PDv//Dw7//w8O//8PDv//Dw7//w8O//8PDv//Dw7/8UFBT/AAAA/zQ0NP/w8O//8PDv&#10;//Dw7//w8O//wcHA/wAAAP8AAAD/Pj4+//Dw7//w8O//8PDv//Dw7//w8O//8PDv//Dw7//w8O//&#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83Nzf+ZmZn/oaGh/+jo6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O//8PDv//Dw7//w8O//8PDv//Dw7//w8O//8PDv//Dw7//w8O//FBQU/wAAAP80NDT/8PDv//Dw&#10;7//w8O//7u7t/z4+Pv8AAAD/AAAA/4aGhf/w8O//8PDv//Dw7//w8O//8PDv//Dw7//w8O//8PDv&#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srKy/5mZmf+3t7f/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&#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v//Dw7//w8O//8PDv//Dw7//w8O//8PDv//Dw7//w8O//8PDv/xQUFP8AAAD/NDQ0/+/v7v/Y&#10;2Nf/qamo/zQ0NP8AAAD/AAAA/yIiIv/g4N//8PDv//Dw7//w8O//8PDv//Dw7//w8O//8PDv//Dw&#10;7//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v//Dw7//w8O//8PDv/+vr6//Q0M//zs7O/+bm5v/w&#10;8O//8PDv//Dw7//w8O//8PDv//Dw7//w8O//8PDv//Dw7//w8O//8PDv//Dw7//w8O//8PDv//Dw&#10;7//w8O//8PDv//Dw7//w8O//8PDv//Dw7//w8O//8PDv//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&#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7//w8O//8PDv//Dw7//w8O//8PDv//Dw7//w8O//8PDv//Dw7/8UFBT/AAAA/wEBAf8DAwP/&#10;AAAA/wAAAP8AAAD/AAAA/yIiIv/IyMj/8PDv//Dw7//w8O//8PDv//Dw7//w8O//8PDv//Dw7//w&#10;8O//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7//w8O//8PDv//Dw7//w8O//8PDv//Dw7//w8O//&#10;8PDv//Dw7//w8O//8PDv//Dw7//w8O//8PDv//Dw7//w8O//8PDv//Dw7//w8O//8PDv//Dw7//w&#10;8O//8PDv//Dw7//w8O//8PDv//Dw7//w8O//8PDv//Dw7//w8O//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O//8PDv//Dw7//w8O//8PDv//Dw7//w8O//8PDv//Dw7//w8O//FBQU/wAAAP8AAAD/AAAA&#10;/wAAAP8ODg7/MDAw/5CQj//s7Ov/8PDv//Dw7//w8O//8PDv//Dw7//w8O//8PDv//Dw7//w8O//&#10;8PDv//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O//8PDv//Dw7//w8O//8PDv//Dw7//w8O//8PDv&#10;//Dw7//w8O//8PDv//Dw7//w8O//8PDv//Dw7//w8O//8PDv//Dw7//w8O//8PDv//Dw7//w8O//&#10;8PDv//Dw7//w8O//8PDv//Dw7//w8O//8PDv//Dw7//w8O//8PDv//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y8vL/8vLy//v7+//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v//Dw7//w8O//8PDv//Dw7//w8O//8PDv//Dw7//w8O//8PDv/xQUFP8AAAD/Kysr/8vL&#10;yv/g4N//8PDv//Dw7//w8O//8PDv//Dw7//w8O//8PDv//Dw7//w8O//8PDv//Dw7//w8O//8PDv&#10;//Dw7//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v//Dw7//w8O//8PDv//Dw7//w8O//8PDv//Dw&#10;7//w8O//8PDv//Dw7//w8O//8PDv//Dw7//w8O//8PDv//Dw7//w8O//8PDv//Dw7//w8O//8PDv&#10;//Dw7//w8O//8PDv//Dw7//w8O//8PDv//Dw7//w8O//8PDv//Dw7//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7u7u/9fX1//Nzc3/zs7O/9nZ2f/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7//w8O//8PDv//Dw7//w8O//8PDv//Dw7//w8O//8PDv//Dw7/8UFBT/AAAA/zQ0NP/w&#10;8O//8PDv//Dw7//w8O//8PDv//Dw7//w8O//8PDv//Dw7//w8O//8PDv//Dw7//w8O//8PDv//Dw&#10;7//w8O//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7//w8O//8PDv//Dw7//w8O//8PDv//Dw7//w&#10;8O//8PDv//Dw7//w8O//8PDv//Dw7//w8O//8PDv//Dw7//w8O//8PDv//Dw7//w8O//8PDv//Dw&#10;7//w8O//8PDv//Dw7//w8O//8PDv//Dw7//w8O//8PDv//Dw7//w8O//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6enp/6urq/+ZmZn/np6e/9bW1v/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O//8PDv//Dw7//w8O//8PDv//Dw7//w8O//8PDv//Dw7//w8O//FBQU/wAAAP80NDT/&#10;8PDv//Dw7//w8O//8PDv//Dw7//w8O//8PDv//Dw7//w8O//8PDv//Dw7//w8O//8PDv//Dw7//w&#10;8O//8PDv//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O//8PDv//Dw7//w8O//8PDv//Dw7//w8O//&#10;8PDv//Dw7//w8O//8PDv//Dw7//w8O//8PDv//Dw7//w8O//8PDv//Dw7//w8O//8PDv//Dw7//w&#10;8O//8PDv//Dw7//w8O//8PDv//Dw7//w8O//8PDv//Dw7//w8O//8PDv//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5ubm/6Wlpf+ZmZn/oqKi/+Tk5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v//Dw7//w8O//8PDv//Dw7//w8O//8PDv//Dw7//w8O//8PDv/xQUFP8AAAD/NDQ0&#10;//Dw7//w8O//8PDv//Dw7//w8O//8PDv//Dw7//w8O//8PDv//Dw7//w8O//8PDv//Dw7//w8O//&#10;8PDv//Dw7//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v//Dw7//w8O//8PDv//Dw7//w8O//8PDv&#10;//Dw7//w8O//8PDv/4CAf/92dnX/dnZ1/3Z2df92dnX/d3d2/46Ojv+zs7L/7Ozr//Dw7//w8O//&#10;8PDv//Dw7//w8O//8PDv//Dw7//w8O//8PDv//Dw7//w8O//8PDv//Dw7//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v//Dw7//w&#10;8O//8PDv//Dw7//w8O//8PDv//Dw7//w8O//8PDv//Dw7//w8O//8PDv//Dw7//w8O//8PDv//Dw&#10;7//w8O//8PDv//Dw7//w8O//8PDv//Dw7//w8O//8PDv//Dw7//w8O//8PDv//Dw7//w8PD/8PDw&#10;//Dw8P/w8PD/3d3d/6Kiov+ZmZn/q6ur/+bm5v/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7//w8O//8PDv//Dw7//w8O//8PDv//Dw7//w8O//8PDv//Dw7/8UFBT/AAAA/zQ0&#10;NP/w8O//8PDv//Dw7//w8O//8PDv//Dw7//w8O//8PDv//Dw7//w8O//8PDv//Dw7//w8O//8PDv&#10;//Dw7//w8O//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7//w8O//8PDv//Dw7//w8O//8PDv//Dw&#10;7//w8O//8PDv//Dw7/8UFBT/AAAA/wAAAP8AAAD/AAAA/wAAAP8AAAD/AAAA/yIiIv+ysrH/8PDv&#10;//Dw7//w8O//8PDv//Dw7//w8O//8PDv//Dw7//w8O//8PDv//Dw7//w8O//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7//w8O//&#10;8PDv//Dw7//w8O//8PDv//Dw7//w8O//8PDv//Dw7//w8O//8PDv//Dw7//w8O//8PDv//Dw7//w&#10;8O//8PDv//Dw7//w8O//8PDv//Dw7//w8O//8PDv//Dw7//w8O//8PDv//Dw7//w8O//8PDw//Dw&#10;8P/w8PD/0tLS/52dnf+ZmZn/tra2/+zs7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O//8PDv//Dw7//w8O//8PDv//Dw7//w8O//8PDv//Dw7//w8O//FBQU/wAAAP80&#10;NDT/8PDv//Dw7//w8O//8PDv//Dw7//w8O//8PDv//Dw7//w8O//8PDv//Dw7//w8O//8PDv//Dw&#10;7//w8O//8PDv//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O//8PDv//Dw7//w8O//8PDv//Dw7//w&#10;8O//8PDv//Dw7//w8O//FBQU/wAAAP8VFRX/YWFh/1ZWVf87Ozv/BQUF/wAAAP8AAAD/EBAQ/9TU&#10;0//w8O//8PDv//Dw7//w8O//8PDv//Dw7//w8O//8PDv//Dw7//w8O//8PDv//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O//8PDv&#10;//Dw7//w8O//8PDv//Dw7//w8O//8PDv//Dw7//w8O//8PDv//Dw7//w8O//8PDv//Dw7//w8O//&#10;8PDv//Dw7//w8O//8PDv//Dw7//w8O//8PDv//Dw7//w8O//8PDv//Dw7//w8O//8PDv//Dw8P/w&#10;8PD/y8vL/5qamv+ZmZn/u7u7/+/v7//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v//Dw7//w8O//8PDv//Dw7//w8O//8PDv//Dw7//w8O//8PDv/xgYGP8AAAD/&#10;NDQ0//Dw7//w8O//8PDv//Dw7//w8O//8PDv//Dw7//w8O//8PDv//Dw7//w8O//8PDv//Dw7//w&#10;8O//8PDv//Dw7//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v//Dw7//w8O//8PDv//Dw7//w8O//&#10;8PDv//Dw7//w8O//8PDv/xQUFP8AAAD/NDQ0//Dw7//w8O//8PDv/9jY2P8vLy//AAAA/wAAAP9+&#10;fn7/8PDv//Dw7//w8O//8PDv//Dw7//w8O//8PDv//Dw7//w8O//8PDv//Dw7//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v//Dw&#10;7//w8O//8PDv//Dw7//w8O//8PDv//Dw7//w8O//8PDv//Dw7//w8O//8PDv//Dw7//w8O//8PDv&#10;//Dw7//w8O//8PDv//Dw7//w8O//8PDv//Dw7//w8O//8PDv//Dw7//w8O//8PDv//Dw7//w8PD/&#10;w8PD/5mZmf+ZmZn/xMTE/+/v7//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7//w8O//8PDv//Dw7//w8O//8PDv//Dw7//w8O//8PDv//Dw7//w8O//8PDv&#10;//Dw7//w8O//8PDv//Dw7//w8O//8PDv//Dw7//w8O//8PDv//Dw7//w8O//8PDv//Dw7//w8O//&#10;8PDv//Dw7//w8O//8PDv//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7//w8O//8PDv//Dw7//w8O//8PDv&#10;//Dw7//w8O//8PDv//Dw7/8UFBT/AAAA/zQ0NP/w8O//8PDv//Dw7//w8O//tLSz/wAAAP8AAAD/&#10;VFRT//Dw7//w8O//8PDv//Dw7//w8O//8PDv//Dw7//w8O//8PDv//Dw7//w8O//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7//w&#10;8O//8PDv//Dw7//w8O//8PDv//Dw7//w8O//8PDv//Dw7//w8O//8PDv//Dw7//w8O//8PDv//Dw&#10;7//w8O//8PDv//Dw7//w8O//8PDv//Dw7//w8O//8PDv//Dw7//w8O//8PDv//Dw7//w8O//0tLS&#10;/5mZmf+cnJz/09PT//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O//8PDv//Dw7//w8O//8PDv//Dw7//w8O//8PDv//Dw7//w8O//8PDv//Dw&#10;7//w8O//8PDv//Dw7//w8O//8PDv//Dw7//w8O//8PDv//Dw7//w8O//8PDv//Dw7//w8O//8PDv&#10;//Dw7//w8O//8PDv/9DQz//h4eH/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O//8PDv//Dw7//w8O//8PDv//Dw&#10;7//w8O//8PDv//Dw7//w8O//FBQU/wAAAP80NDT/8PDv//Dw7//w8O//8PDv/8LCwf8AAAD/AAAA&#10;/1lZWf/w8O//8PDv//Dw7//w8O//8PDv//Dw7//w8O//8PDv//Dw7//w8O//8PDv//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O//&#10;8PDv//Dw7//w8O//8PDv//Dw7//w8O//8PDv//Dw7//w8O//8PDv//Dw7//w8O//8PDv//Dw7//w&#10;8O//8PDv//Dw7//w8O//8PDv//Dw7//w8O//8PDv//Dw7//w8O//8PDv//Dw7//w8O//8PDv/76+&#10;vf+dnZ3/19fX//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v//Dw7//w8O//8PDv//Dw7//w8O//8PDv//Dw7//w8O//8PDv//Dw7//w&#10;8O//8PDv//Dw7//w8O//8PDv//Dw7//w8O//8PDv//Dw7//w8O//8PDv//Dw7//w8O//8PDv//Dw&#10;7//w8O//8PDv//Dw7//Hx8b/mpqa/8TExP/v7+//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v//Dw7//w8O//8PDv//Dw7//w&#10;8O//8PDv//Dw7//w8O//8PDv/xQUFP8AAAD/NDQ0//Dw7//w8O//8PDv//Dw7/+Li4v/AAAA/wAA&#10;AP+BgYD/8PDv//Dw7//w8O//8PDv//Dw7//w8O//8PDv//Dw7//w8O//8PDv//Dw7//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v&#10;//Dw7//w8O//8PDv//Dw7//w8O//8PDv//Dw7//w8O//8PDv/4CAf/92dnX/dnZ1/3Z2df92dnX/&#10;fn5+/5GRkP+3t7b/8PDv//Dw7//w8O//8PDv//Dw7//w8O//8PDv//Dw7//w8O//8PDv//Dw7//D&#10;w8L/4ODg//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7//w8O//8PDv//Dw7//w8O//8PDv//Dw7//w8O//8PDv//Dw7//w8O//&#10;8PDv//Dw7//w8O//8PDv//Dw7//w8O//8PDv//Dw7//w8O//8PDv//Dw7//w8O//8PDv//Dw7//w&#10;8O//8PDv//Dw7//w8O//2NjX/5qamv+ZmZn/qKio/9zc3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7//w8O//8PDv//Dw7//w8O//&#10;8PDv//Dw7//w8O//8PDv//Dw7/8UFBT/AAAA/zQ0NP/w8O//8PDv//Dw7/+/v77/DQ0N/wAAAP8N&#10;DQ3/2dnZ//Dw7//w8O//8PDv//Dw7//w8O//8PDv//Dw7//w8O//8PDv//Dw7//w8O//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7//w8O//8PDv//Dw7//w8O//8PDv//Dw7//w8O//8PDv//Dw7/8UFBT/AAAA/wAAAP8AAAD/AAAA&#10;/wAAAP8AAAD/AAAA/yIiIv+WlpX/8PDv//Dw7//w8O//8PDv//Dw7//w8O//8PDv//Dw7//w8O//&#10;6+vr//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O//8PDv//Dw7//w8O//8PDv//Dw7//w8O//8PDv//Dw7//w8O//8PDv&#10;//Dw7//w8O//8PDv//Dw7//w8O//8PDv//Dw7//w8O//8PDv//Dw7//w8O//8PDv//Dw7//w8O//&#10;8PDv//Dw7//w8O//8PDv//Dw8P/d3d3/qKio/5mZmf+ZmZn/vb29/+zs7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O//8PDv//Dw7//w8O//8PDv&#10;//Dw7//w8O//8PDv//Dw7//w8O//FBQU/wAAAP8fHx//i4uL/3FxcP9CQkL/AAAA/wAAAP8MDAz/&#10;oaGg//Dw7//w8O//8PDv//Dw7//w8O//8PDv//Dw7//w8O//8PDv//Dw7//w8O//8PDv//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O//8PDv//Dw7//w8O//8PDv//Dw7//w8O//8PDv//Dw7//w8O//FBQU/wAAAP8VFRX/YWFh/1dX&#10;Vv9AQED/CgoK/wAAAP8AAAD/AgIC/7W1tP/w8O//8PDv//Dw7//w8O//8PDv//Dw7//w8O//8PDv&#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v//Dw7//w8O//8PDv//Dw7//w8O//8PDv//Dw7//w8O//8PDv//Dw&#10;7//w8O//8PDv//Dw7//w8O//8PDv//Dw7//w8O//8PDv//Dw7//w8O//8PDv//Dw7//w8O//8PDv&#10;//Dw7//w8O//8PDv//Dw7//w8PD/8PDw/+3t7f/CwsL/mpqa/5mZmf+kpKT/19fX//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v//Dw7//w8O//8PDv//Dw&#10;7//w8O//8PDv//Dw7//w8O//8PDv/xQUFP8AAAD/AAAA/wAAAP8AAAD/AAAA/wAAAP80NDT/09PS&#10;//Dw7//w8O//8PDv//Dw7//w8O//8PDv//Dw7//w8O//8PDv//Dw7//w8O//8PDv//Dw7//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v//Dw7//w8O//8PDv//Dw7//w8O//8PDv//Dw7//w8O//8PDv/xQUFP8AAAD/NDQ0//Dw7//w&#10;8O//8PDv/+Pj4v9JSUn/AAAA/wAAAP9UVFP/8PDv//Dw7//w8O//8PDv//Dw7//w8O//8PDv//Dw&#10;7//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Hh4f+tra3/mZmZ/5mZmf+6urr/6+vr&#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7//w8O//8PDv//Dw7//w&#10;8O//8PDv//Dw7//w8O//8PDv//Dw7/8UFBT/AAAA/w4ODv9FRUX/PT09/wAAAP8AAAD/MDAw/+vr&#10;6v/w8O//8PDv//Dw7//w8O//8PDv//Dw7//w8O//8PDv//Dw7//w8O//8PDv//Dw7//w8O//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7//w8O//8PDv//Dw7//w8O//8PDv//Dw7//w8O//8PDv//Dw7/8UFBT/AAAA/zQ0NP/w8O//&#10;8PDv//Dw7//w8O//0tLR/wAAAP8AAAD/LCws//Dw7//w8O//8PDv//Dw7//w8O//8PDv//Dw7//w&#10;8O//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8fHx/+dnZ3/mZmZ/6Gh&#10;of/S0tL/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O//8PDv//Dw7//w8O//&#10;8PDv//Dw7//w8O//8PDv//Dw7//w8O//FBQU/wAAAP80NDT/8PDv//Dw7/9MTEz/AAAA/wAAAP9v&#10;b2//8PDv//Dw7//w8O//8PDv//Dw7//w8O//8PDv//Dw7//w8O//8PDv//Dw7//w8O//8PDv//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O//8PDv//Dw7//w8O//8PDv//Dw7//w8O//8PDv//Dw7//w8O//FBQU/wAAAP80NDT/8PDv&#10;//Dw7//w8O//8PDv/+np6P8AAAD/AAAA/xsbG//w8O//8PDv//Dw7//w8O//8PDv//Dw7//w8O//&#10;8PDv//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5eXl/7CwsP+Z&#10;mZn/mZmZ/7e3t//o6Oj/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v//Dw7//w8O//8PDv&#10;//Dw7//w8O//8PDv//Dw7//w8O//8PDv/xQUFP8AAAD/NDQ0//Dw7//w8O//29va/xMTE/8AAAD/&#10;AgIC/7Ozsv/w8O//8PDv//Dw7//w8O//8PDv//Dw7//w8O//8PDv//Dw7//w8O//8PDv//Dw7//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v//Dw7//w8O//8PDv//Dw7//w8O//8PDv//Dw7//w8O//8PDv/xQUFP8AAAD/NDQ0//Dw&#10;7//w8O//8PDv//Dw7//BwcD/AAAA/wAAAP8+Pj7/8PDv//Dw7//w8O//8PDv//Dw7//w8O//8PDv&#10;//Dw7//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zc3N/56env+ZmZn/np6e/8/Pz//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7//w8O//8PDv//Dw&#10;7//w8O//8PDv//Dw7//w8O//8PDv//Dw7/8UFBT/AAAA/zQ0NP/w8O//8PDv//Dw7/+fn57/AAAA&#10;/wAAAP8aGhr/39/e//Dw7//w8O//8PDv//Dw7//w8O//8PDv//Dw7//w8O//8PDv//Dw7//w8O//&#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7//w8O//8PDv//Dw7//w8O//8PDv//Dw7//w8O//8PDv//Dw7/8UFBT/AAAA/zQ0NP/w&#10;8O//8PDv//Dw7//u7u3/Pj4+/wAAAP8AAAD/hoaF//Dw7//w8O//8PDv//Dw7//w8O//8PDv//Dw&#10;7//w8O//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o6Oj/srKy/5mZmf+ZmZn/srKy/+Tk5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O//8PDv//Dw7//w&#10;8O//8PDv//Dw7//w8O//8PDv//Dw7//w8O//FBQU/wAAAP80NDT/8PDv//Dw7//w8O//8PDv/1FR&#10;Uf8AAAD/AAAA/05OTv/w8O//8PDv//Dw7//w8O//8PDv//Dw7//w8O//8PDv//Dw7//w8O//8PDv&#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O//8PDv//Dw7//w8O//8PDv//Dw7//w8O//8PDv//Dw7//w8O//FBQU/wAAAP80NDT/&#10;7+/u/9jY1/+pqaj/NDQ0/wAAAP8AAAD/IiIi/+Dg3//w8O//8PDv//Dw7//w8O//8PDv//Dw7//w&#10;8O//8PDv//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v//Dw&#10;7//w8O//8PDv//Dw7//w8O//8PDv//Dw7//w8O//8PDv/xQUFP8AAAD/FRUV/2FhYf9WVlX/Ozs7&#10;/wUFBf8AAAD/AAAA/xAQEP/U1NP/8PDv//Dw7//w8O//8PDv//Dw7//w8O//8PDv//Dw7//w8O//&#10;8PDv//Dw7//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4ODf/6+vr//AwL//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S0tL/oaGh/5mZmf+cnJz/zc3N/+/v7//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v//Dw7//w8O//&#10;8PDv//Dw7//w8O//8PDv//Dw7//w8O//8PDv/xQUFP8AAAD/NDQ0//Dw7//w8O//8PDv//Dw7//d&#10;3dz/FRUV/wAAAP8AAAD/lJST//Dw7//w8O//8PDv//Dw7//w8O//8PDv//Dw7//w8O//8PDv//Dw&#10;7//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v//Dw7//w8O//8PDv//Dw7//w8O//8PDv//Dw7//w8O//8PDv/xQUFP8AAAD/AQEB&#10;/wMDA/8AAAD/AAAA/wAAAP8AAAD/IiIi/8jIyP/w8O//8PDv//Dw7//w8O//8PDv//Dw7//w8O//&#10;8PDv//Dw7//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7//w&#10;8O//8PDv//Dw7//w8O//8PDv//Dw7//w8O//8PDv//Dw7/8UFBT/AAAA/zQ0NP/w8O//8PDv//Dw&#10;7//Y2Nj/Ly8v/wAAAP8AAAD/fn5+//Dw7//w8O//8PDv//Dw7//w8O//8PDv//Dw7//w8O//8PDv&#10;//Dw7//w8O//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9ra2v+ZmZn/r6+v//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jo6P+3t7f/mZmZ/5mZmf+srKz/4eHh//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7//w8O//8PDv&#10;//Dw7//w8O//8PDv//Dw7//w8O//8PDv//Dw7/8UFBT/AAAA/zQ0NP/w8O//8PDv//Dw7//w8O//&#10;8PDv/6Sko/8AAAD/AAAA/woKCv/Nzcz/8PDv//Dw7//w8O//8PDv//Dw7//w8O//8PDv//Dw7//w&#10;8O//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7//w8O//8PDv//Dw7//w8O//8PDv//Dw7//w8O//8PDv//Dw7/8UFBT/AAAA/wAA&#10;AP8AAAD/AAAA/w4ODv8wMDD/kJCP/+zs6//w8O//8PDv//Dw7//w8O//8PDv//Dw7//w8O//8PDv&#10;//Dw7//w8O//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O//&#10;8PDv//Dw7//w8O//8PDv//Dw7//w8O//8PDv//Dw7//w8O//FBQU/wAAAP80NDT/8PDv//Dw7//w&#10;8O//8PDv/7S0s/8AAAD/AAAA/1RUU//w8O//8PDv//Dw7//w8O//8PDv//Dw7//w8O//8PDv//Dw&#10;7//w8O//8PDv//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a2tr/mZmZ/6+vr//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9fX1/+hoaH/mZmZ/5ycnP/Hx8f/7+/v//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O//8PDv//Dw&#10;7//w8O//8PDv//Dw7//w8O//8PDv//Dw7//w8O//GBgY/wAAAP80NDT/8PDv//Dw7//w8O//8PDv&#10;//Dw7//w8O//VVVU/wAAAP8AAAD/ODg4//Dw7//w8O//8PDv//Dw7//w8O//8PDv//Dw7//w8O//&#10;8PDv//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O//8PDv//Dw7//w8O//8PDv//Dw7//w8O//8PDv//Dw7//w8O//FBQU/wAAAP8r&#10;Kyv/y8vK/+Dg3//w8O//8PDv//Dw7//w8O//8PDv//Dw7//w8O//8PDv//Dw7//w8O//8PDv//Dw&#10;7//w8O//8PDv//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v&#10;//Dw7//w8O//8PDv//Dw7//w8O//8PDv//Dw7//w8O//8PDv/xQUFP8AAAD/NDQ0//Dw7//w8O//&#10;8PDv//Dw7//CwsH/AAAA/wAAAP9ZWVn/8PDv//Dw7//w8O//8PDv//Dw7//w8O//8PDv//Dw7//w&#10;8O//8PDv//Dw7//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2tra/5mZmf+vr6//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6+vr/729vf+ampr/mZmZ/6ioqP/c3Nz/&#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v//Dw7//w&#10;8O//8PDv//Dw7//w8O//8PDv//Dw7//w8O//8PDv//Dw7//w8O//8PDv//Dw7//w8O//8PDv//Dw&#10;7//w8O//8PDv//Dw7//w8O//8PDv//Dw7//w8O//8PDv//Dw7//w8O//8PDv//Dw7//w8O//8PDv&#10;//Dw7//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v//Dw7//w8O//8PDv//Dw7//w8O//8PDv//Dw7//w8O//8PDv/xQUFP8AAAD/&#10;NDQ0//Dw7//w8O//8PDv//Dw7//w8O//8PDv//Dw7//w8O//8PDv//Dw7//w8O//8PDv//Dw7//w&#10;8O//8PDv//Dw7//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7//w8O//8PDv//Dw7//w8O//8PDv//Dw7//w8O//8PDv//Dw7/8UFBT/AAAA/zQ0NP/w8O//8PDv&#10;//Dw7//w8O//i4uL/wAAAP8AAAD/gYGA//Dw7//w8O//8PDv//Dw7//w8O//8PDv//Dw7//w8O//&#10;8PDv//Dw7//w8O//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9ra2v+ZmZn/r6+v//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7//w8O//8PDv//Dw7//w8O//8PDv//Dw7//w8O//8PDv//Dw7/8UFBT/AAAA&#10;/zQ0NP/w8O//8PDv//Dw7//w8O//8PDv//Dw7//w8O//8PDv//Dw7//w8O//8PDv//Dw7//w8O//&#10;8PDv//Dw7//w8O//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O//8PDv//Dw7//w8O//8PDv//Dw7//w8O//8PDv//Dw7//w8O//FBQU/wAAAP80NDT/8PDv//Dw&#10;7//w8O//v7++/w0NDf8AAAD/DQ0N/9nZ2f/w8O//8PDv//Dw7//w8O//8PDv//Dw7//w8O//8PDv&#10;//Dw7//w8O//8PDv//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a2tr/mZmZ/6+vr//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O//8PDv//Dw7//w8O//8PDv//Dw7//w8O//8PDv//Dw7//w8O//FBQU/wAA&#10;AP80NDT/8PDv//Dw7//w8O//8PDv//Dw7//w8O//8PDv//Dw7//w8O//8PDv//Dw7//w8O//8PDv&#10;//Dw7//w8O//8PDv//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v//Dw7//w8O//8PDv//Dw7//w8O//8PDv//Dw7//w8O//8PDv/xQUFP8AAAD/Hx8f/4uLi/9x&#10;cXD/QkJC/wAAAP8AAAD/DAwM/6GhoP/w8O//8PDv//Dw7//w8O//8PDv//Dw7//w8O//8PDv//Dw&#10;7//w8O//8PDv//Dw7//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2tra/5mZmf+vr6//&#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v//Dw7//w8O//8PDv//Dw7//w8O//8PDv//Dw7//w8O//8PDv/xQUFP8A&#10;AAD/NDQ0//Dw7//w8O//8PDv//Dw7//w8O//8PDv//Dw7//w8O//8PDv//Dw7//w8O//8PDv//Dw&#10;7//w8O//8PDv//Dw7//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7//w8O//8PDv//Dw7//w8O//8PDv//Dw7//w8O//8PDv//Dw7/8UFBT/AAAA/wAAAP8AAAD/&#10;AAAA/wAAAP8AAAD/NDQ0/9PT0v/w8O//8PDv//Dw7//w8O//8PDv//Dw7//w8O//8PDv//Dw7//w&#10;8O//8PDv//Dw7//w8O//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93d3f+ZmZn/rKys&#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7//w8O//8PDv//Dw7//w8O//8PDv//Dw7//w8O//8PDv//Dw7/8UFBT/&#10;AAAA/zQ0NP/w8O//8PDv//Dw7//w8O//8PDv//Dw7//w8O//8PDv//Dw7//w8O//8PDv//Dw7//w&#10;8O//8PDv//Dw7//w8O//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O//8PDv//Dw7//w8O//8PDv//Dw7//w8O//8PDv//Dw7//w8O//FBQU/wAAAP8ODg7/RUVF&#10;/z09Pf8AAAD/AAAA/zAwMP/r6+r/8PDv//Dw7//w8O//8PDv//Dw7//w8O//8PDv//Dw7//w8O//&#10;8PDv//Dw7//w8O//8PDv//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l5eX/mZmZ/6Sk&#10;p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O//8PDv//Dw7//w8O//8PDv//Dw7//w8O//8PDv//Dw7//w8O//GBgY&#10;/wAAAP80NDT/8PDv//Dw7//w8O//8PDv//Dw7//w8O//8PDv//Dw7//w8O//8PDv//Dw7//w8O//&#10;8PDv//Dw7//w8O//8PDv//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v//Dw7//w8O//8PDv//Dw7//w8O//8PDv//Dw7//w8O//8PDv/xQUFP8AAAD/NDQ0//Dw&#10;7//w8O//TExM/wAAAP8AAAD/b29v//Dw7//w8O//8PDv//Dw7//w8O//8PDv//Dw7//w8O//8PDv&#10;//Dw7//w8O//8PDv//Dw7//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5eXl/5mZmf+k&#10;pKT/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83Nzf+enp7/mZmZ/56env/Pz8//7+/v//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76+vv+qqqr/wsLC//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v//Dw7//w8O//8PDv//Dw7//w8O//8PDv//Dw7//w8O//8PDv//Dw&#10;7//w8O//8PDv//Dw7//w8O//8PDv//Dw7//w8O//8PDv//Dw7//w8O//8PDv//Dw7//w8O//8PDv&#10;//Dw7//w8O//8PDv//Dw7//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7//w8O//8PDv//Dw7//w8O//8PDv//Dw7//w8O//8PDv//Dw7/8UFBT/AAAA/zQ0NP/w&#10;8O//8PDv/9vb2v8TExP/AAAA/wICAv+zs7L/8PDv//Dw7//w8O//8PDv//Dw7//w8O//8PDv//Dw&#10;7//w8O//8PDv//Dw7//w8O//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Xl5f+ZmZn/&#10;pKSk//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5ubm/7a2tv+ZmZn/mZmZ/62trf/h4eH/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o6Oj/oaGh/5mZmf/Pz8//&#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7//w8O//8PDv//Dw7//w8O//8PDv//Dw7//w8O//8PDv//Dw7//w&#10;8O//8PDv//Dw7//w8O//8PDv//Dw7//w8O//8PDv//Dw7//w8O//8PDv//Dw7//w8O//8PDv//Dw&#10;7//w8O//8PDv//Dw7//w8O//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O//8PDv//Dw7//w8O//8PDv//Dw7//w8O//8PDv//Dw7//w8O//FBQU/wAAAP80NDT/&#10;8PDv//Dw7//w8O//n5+e/wAAAP8AAAD/Ghoa/9/f3v/w8O//8PDv//Dw7//w8O//8PDv//Dw7//w&#10;8O//8PDv//Dw7//w8O//8PDv//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l5eX/mZmZ&#10;/6Skp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1tbW/6Ghof+ZmZn/mpqa/8TExP/v&#10;7+//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9LS0v+ZmZn/np6e&#10;/+jo6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O//8PDv//Dw7//w8O//8PDv//Dw7//w8O//8PDv//Dw7//w8O//&#10;8PDv//Dw7//w8O//8PDv//Dw7//w8O//8PDv//Dw7//w8O//8PDv//Dw7//w8O//8PDv//Dw7//w&#10;8O//8PDv//Dw7//w8O//8PDv//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v//Dw7//w8O//8PDv//Dw7//w8O//8PDv//Dw7//w8O//8PDv/xQUFP8AAAD/NDQ0&#10;//Dw7//w8O//8PDv//Dw7/9RUVH/AAAA/wAAAP9OTk7/8PDv//Dw7//w8O//8PDv//Dw7//w8O//&#10;8PDv//Dw7//w8O//8PDv//Dw7//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5eXl/5mZ&#10;mf+kpKT/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t7e3/wcHB/5qamv+ZmZn/&#10;qamp/+Dg4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urq6/5mZ&#10;mf+ysrL/7+/v//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v//Dw7//w8O//8PDv//Dw7//w8O//8PDv//Dw7//w8O//8PDv&#10;//Dw7//w8O//8PDv//Dw7//w8O//8PDv//Dw7//w8O//8PDv//Dw7//w8O//8PDv//Dw7//w8O//&#10;8PDv//Dw7//w8O//8PDv//Dw7//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7//w8O//8PDv//Dw7//w8O//8PDv//Dw7//w8O//8PDv//Dw7/8UFBT/AAAA/zQ0&#10;NP/w8O//8PDv//Dw7//w8O//3d3c/xUVFf8AAAD/AAAA/5SUk//w8O//8PDv//Dw7//w8O//8PDv&#10;//Dw7//w8O//8PDv//Dw7//w8O//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Xl5f+Z&#10;mZn/pKSk//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h4eH/p6en&#10;/5mZmf+ampr/v7+//+zs7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zs7P+i&#10;oqL/mZmZ/8rKyv/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7//w8O//8PDv//Dw7//w8O//8PDv//Dw7//w8O//8PDv//Dw&#10;7//w8O//8PDv//Dw7//w8O//8PDv//Dw7//w8O//8PDv//Dw7//w8O//8PDv//Dw7//w8O//8PDv&#10;//Dw7//w8O//8PDv//Dw7//w8O//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O//8PDv//Dw7//w8O//8PDv//Dw7//w8O//8PDv//Dw7//w8O//FBQU/wAAAP80&#10;NDT/8PDv//Dw7//w8O//8PDv//Dw7/+kpKP/AAAA/wAAAP8KCgr/zc3M//Dw7//w8O//8PDv//Dw&#10;7//w8O//8PDv//Dw7//w8O//8PDv//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l5eX/&#10;mZmZ/6Skp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v&#10;7//CwsL/mpqa/5mZmf+kpKT/2dnZ//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19fX/5mZmf+goKD/6Ojo//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O//8PDv//Dw7//w8O//8PDv//Dw7//w8O//8PDv//Dw7//w&#10;8O//8PDv//Dw7//w8O//8PDv//Dw7//w8O//8PDv//Dw7//w8O//8PDv//Dw7//w8O//8PDv//Dw&#10;7//w8O//8PDv//Dw7//w8O//8PDv//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v//Dw7//w8O//8PDv//Dw7//w8O//8PDv//Dw7//w8O//8PDv/xgYGP8AAAD/&#10;NDQ0//Dw7//w8O//8PDv//Dw7//w8O//8PDv/1VVVP8AAAD/AAAA/zg4OP/w8O//8PDv//Dw7//w&#10;8O//8PDv//Dw7//w8O//8PDv//Dw7//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5eXl&#10;/5mZmf+kpKT/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Hh4f+rq6v/mZmZ/5mZmf+9vb3/6enp//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7u7v/mZmZ/7CwsP/v7+//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T09P/qqqq/6enpv/BwcH/7e3s//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7//w8O//8PDv//Dw7//w8O//8PDv//Dw7//w8O//8PDv//Dw7//w8O//8PDv&#10;//Dw7//w8O//8PDv//Dw7//w8O//8PDv//Dw7//w8O//8PDv//Dw7//w8O//8PDv//Dw7//w8O//&#10;8PDv//Dw7//w8O//8PDv//Dw7//w8O//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Xl&#10;5f+ZmZn/pKSk//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8rKyv+cnJz/mZmZ/6CgoP/T09P/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7e3t/6SkpP+ZmZn/y8vL//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Dw8P/mpqa/5mZmf/CwsL/7+/v//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O//8PDv//Dw7//w8O//8PDv//Dw7//w8O//8PDv//Dw7//w8O//8PDv//Dw&#10;7//w8O//8PDv//Dw7//w8O//8PDv//Dw7//w8O//8PDv//Dw7//w8O//8PDv//Dw7//w8O//8PDv&#10;//Dw7//w8O//8PDv//Dw7//w8O//8PDv//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l&#10;5eX/mZmZ/6Skp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5eXl/62trf+ZmZn/mZmZ/7a2tv/p6en/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X19f/mpqa/52dnf/k5OT/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3t7f+3t7f/mZmZ/5ycnP/Ozs7/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v//Dw7//w8O//8PDv//Dw7//w8O//8PDv//Dw7//w8O//8PDv//Dw7//w&#10;8O//8PDv//Dw7//w8O//8PDv//Dw7//w8O//8PDv//Dw7//w8O//8PDv//Dw7//w8O//8PDv//Dw&#10;7//w8O//8PDv//Dw7//w8O//8PDv//Dw7//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7e3t/5mZmf+cnJz/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zc3N/56env+ZmZn/oKCg/9HR0f/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729vf+ZmZn/sLCw/+/v7//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vr6/+wsLD/mZmZ/56env/Z2dn/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7//w8O//8PDv//Dw7//w8O//8PDv//Dw7//w8O//8PDv//Dw7//w8O//&#10;8PDv//Dw7//w8O//8PDv//Dw7//w8O//8PDv//Dw7//w8O//8PDv//Dw7//w8O//8PDv//Dw7//w&#10;8O//8PDv//Dw7//w8O//8PDv//Dw7//w8O//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ZmZn/mZmZ//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p6en/tLS0/5mZmf+ZmZn/r6+v/+Xl&#10;5f/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r6+v/paWl/5mZmf/Ozs7/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np6f+rq6v/mZmZ/6Ghof/e3t7/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O//8PDv//Dw7//w8O//8PDv//Dw7//w8O//8PDv//Dw7//w8O//8PDv&#10;//Dw7//w8O//8PDv//Dw7//w8O//8PDv//Dw7//w8O//8PDv//Dw7//w8O//8PDv//Dw7//w8O//&#10;8PDv//Dw7//w8O//8PDv//Dw7//w8O//8PDv//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mZmZ/5mZmf/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R0dH/oqKi/5mZmf+d&#10;nZ3/y8vL//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9nZ2f+ampr/nZ2d/+Hh4f/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97e&#10;3v+goKD/mZmZ/6enp//l5eX/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v//Dw7//w8O//8PDv//Dw7//w8O//8PDv//Dw7//w8O//8PDv//Dw&#10;7//w8O//8PDv//Dw7//w8O//8PDv//Dw7//w8O//8PDv//Dw7//w8O//8PDv//Dw7//w8O//8PDv&#10;//Dw7//w8O//8PDv//Dw7//w8O//8PDv//Dw7//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5mZmf+ZmZn/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vr6/+6urr/&#10;mZmZ/5mZmf+srKz/4ODg//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v7+//5mZmf+vr6//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9fX1/+d&#10;nZ3/mZmZ/7CwsP/r6+v/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4+Pj/6mpqf+jo6P/0dHR//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ZmZn/mZmZ//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9fX1/+lpaX/mZmZ/5qamv/ExMT/7+/v//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zs7P+lpaX/mZmZ/87Ozv/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83Nzf+ampr/&#10;mZmZ/7q6uv/v7+//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6+vr/6Wlpf+ZmZn/tLS0/+/v7//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mZmZ/5mZmf/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6+vr/76+vv+ampr/mZmZ/6mpqf/d3d3/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3Nzc/5qamv+dnZ3/4uLi//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76+vv+ZmZn/mZmZ&#10;/8LCwv/v7+//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7Ozs/+ZmZn/ra2t/+3t7f/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5mZmf+ZmZn/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3t7e/6mpqf+ZmZn/mZmZ/76+vv/s7Oz/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BwcH/mZmZ/6mpqf/t7e3/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7e3t/7S0tP+ZmZn/mpqa/87O&#10;zv/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8TExP+ZmZn/np6e/+Tk5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ZmZn/mZmZ//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t7e3/w8PD/5ycnP+ZmZn/pKSk/9nZ2f/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7e3t/6SkpP+ZmZn/xMTE//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6enp/7Kysv+ZmZn/np6e/9zc3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9nZ2f+cnJz/mZmZ/9LS0v/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mZmZ/5mZmf/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e3t7/rKys/5mZmf+ZmZn/vb29/+np6f/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d3d3/mpqa/5ycnP/g&#10;4O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4uLi/6enp/+ZmZn/oqKi/+Dg4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bm5v+ioqL/mZmZ/729vf/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5mZmf+ZmZn/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v7//Kysr/nZ2d/5mZmf+goKD/09PT&#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8HBwf+ZmZn/&#10;qamp/+zs7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3Nzc/6CgoP+ZmZn/qKio/+Xl5f/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vr6//mZmZ/6+vr//t7e3/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cnJz/mZmZ/+3t7f/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1dXV/5ycnP+ZmZn/tLS0/+vr6//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Dw8P/mZmZ/6CgoP/m5ub/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pKSk/5mZmf/l5eX/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zc3N/5qamv+ZmZn/vb29/+/v7//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1tb/mpqa/5mZmf/a2tr/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6SkpP+ZmZn/5eXl//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w8PD/5mZmf+ZmZn/x8fH//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l5eX/np6e/5mZmf/Dw8P/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X19v/2+Pv/6u/1/+Tq8//k6vP/5Orz/+Tq&#10;8//k6vP/5Orz/+Tq8//k6vP/5Orz/+Tq8//k6vP/5Orz/+Tq8//k6vP/5Orz/+Tq8//k6vP/5Orz&#10;/+Tq8//k6vP/5Orz/+Tq8//g5u//3+bu/+Pq8v/k6vP/5Orz/+Tq8//k6vP/5Orz/+Tq8//k6vP/&#10;5Orz/+Tq8//k6vP/5Orz/+Tq8//k6vP/5Orz/+Tq8//k6vP/5Orz/+Tq8//k6vP/6O30//X3+v/y&#10;8vP/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s7Oz/tLS0/5mZmf+cnJz/0dHR//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v7+//ra2t/5mZmf+ysrL/7+/v//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s7Oz/sLCw/5mZmf+enp7/2tra//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u7u7/5mZmf+kpKT/6+vr//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l5eX/qamp/5mZmf+kpKT/4eHh//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ysrK/5mZmf+ampr/3Nzc//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e3t7/oKCg/5mZmf+pqan/6Ojo//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4eHh/52dnf+ZmZn/zc3N//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X19f/nZ2d/5mZmf+ysrL/7Ozs//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7e3t/6mpqf+ZmZn/u7u7//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P&#10;z8//nJyc/5mZmf+6urr/7+/v//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7+/v/+ZmZn/p6en/+zs7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Dw8P/&#10;mpqa/5mZmf+9vb3/7+/v//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8/Pz/+ampr/nZ2d/+Li4v/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3t7f+zs7P/mZmZ&#10;/5mZmf/Hx8f/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9zc3P+cnJz/mZmZ/8/Pz//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zs7P+zs7P/mZmZ/5yc&#10;nP/S0tL/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zs&#10;7P+kpKT/mZmZ/7i4uP/v7+//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ns8P/O2ur/ucvh/7nL4f/I1uf/5Onv//Dw8P/w&#10;8PD/8PDw//Dw8P/w8PD/8PDw//Dw8P/w8PD/8PDw//Dw8P/w8PD/8PDw//Dw8P/w8PD/8PDw//Dw&#10;8P/w8PD/8PDw//Dw8P/w8PD/8PDw//Dw8P/w8PD/8PDw//Dw8P/w8PD/8PDw//Dw8P/w8PD/8PDw&#10;//Dw8P/w8PD/8PDw//Dw8P/w8PD/8PDw//Dw8P/w8PD/8PDw//Dw8P/w8PD/8PDw//Dw8P/w8PD/&#10;7/L2/8bV5v+5y+H/ucvh/8XU5v/o6+7/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bm5v+np6f/mZmZ/56env/a&#10;2tr/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4&#10;uLj/mZmZ/6mpqf/s7Oz/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p7PD/ztrq/7nL4f+5y+H/yNbn/+Tp7//w8PD/&#10;8PDw//Dw8P/w8PD/8PDw//Dw8P/w8PD/8PDw//Dw8P/w8PD/8PDw//Dw8P/w8PD/8PDw//Dw8P/w&#10;8PD/8PDw//Dw8P/w8PD/8PDw//Dw8P/w8PD/8PDw//Dw8P/w8PD/8PDw//Dw8P/w8PD/8PDw//Dw&#10;8P/w8PD/8PDw//Dw8P/w8PD/8PDw//Dw8P/w8PD/8PDw//Dw8P/w8PD/8PDw//Dw8P/w8PD/8PDw&#10;/+/y9v/G1eb/ucvh/7nL4f/F1Ob/6Ovu//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9zc3P+hoaH/mZmZ/6Kiov/i4uL/&#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Nzc3/&#10;mZmZ/52dnf/h4eH/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6ezw/87a6v+5y+H/ucvh/8jW5//k6e//8PDw&#10;//Dw8P/w8PD/8PDw//Dw8P/w8PD/8PDw//Dw8P/w8PD/8PDw//Dw8P/w8PD/8PDw//Dw8P/w8PD/&#10;8PDw//Dw8P/w8PD/8PDw//Dw8P/w8PD/8PDw//Dw8P/w8PD/8PDw//Dw8P/w8PD/8PDw//Dw8P/w&#10;8PD/8PDw//Dw8P/w8PD/8PDw//Dw8P/w8PD/8PDw//Dw8P/w8PD/8PDw//Dw8P/w8PD/8PDw//Dw&#10;8P/v8vb/xtXm/7nL4f+5y+H/xdTm/+jr7v/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9fX1/+cnJz/mZmZ/6mpqf/o6Oj/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X19f/mpqa&#10;/5mZmf/S0tL/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ns8P/O2ur/ucvh/7nL4f/I1uf/5Onv//Dw&#10;8P/w8PD/8PDw//Dw8P/w8PD/8PDw//Dw8P/w8PD/8PDw//Dw8P/w8PD/8PDw//Dw8P/w8PD/8PDw&#10;//Dw8P/w8PD/8PDw//Dw8P/w8PD/8PDw//Dw8P/w8PD/8PDw//Dw8P/w8PD/8PDw//Dw8P/w8PD/&#10;8PDw//Dw8P/w8PD/8PDw//Dw8P/w8PD/8PDw//Dw8P/w8PD/8PDw//Dw8P/w8PD/8PDw//Dw8P/w&#10;8PD/7/L2/8bV5v+5y+H/ucvh/8XU5v/o6+7/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87Ozv+cnJz/mZmZ/7Ozs//s7Oz/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o6Oj/oqKi/5mZ&#10;mf/CwsL/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p7PD/ztrq/7nL4f+5y+H/yNbn/+Tp7//w&#10;8PD/8PDw//Dw8P/w8PD/8PDw//Dw8P/w8PD/8PDw//Dw8P/w8PD/8PDw//Dw8P/w8PD/8PDw//Dw&#10;8P/w8PD/8PDw//Dw8P/w8PD/8PDw//Dw8P/w8PD/8PDw//Dw8P/w8PD/8PDw//Dw8P/w8PD/8PDw&#10;//Dw8P/w8PD/8PDw//Dw8P/w8PD/8PDw//Dw8P/w8PD/8PDw//Dw8P/w8PD/8PDw//Dw8P/w8PD/&#10;8PDw/+/y9v/G1eb/ucvh/7nL4f/F1Ob/6Ovu//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8TExP+ZmZn/mZmZ/729vf/v7+//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sLCw/5mZmf+v&#10;r6//7+/v//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6ezw/87a6v+5y+H/ucvh/8jW5//k6e//&#10;8PDw//Dw8P/w8PD/8PDw//Dw8P/w8PD/8PDw//Dw8P/w8PD/8PDw//Dw8P/w8PD/8PDw//Dw8P/w&#10;8PD/8PDw//Dw8P/w8PD/8PDw//Dw8P/w8PD/8PDw//Dw8P/w8PD/8PDw//Dw8P/w8PD/8PDw//Dw&#10;8P/w8PD/8PDw//Dw8P/w8PD/8PDw//Dw8P/w8PD/8PDw//Dw8P/w8PD/8PDw//Dw8P/w8PD/8PDw&#10;//Dw8P/v8vb/xtXm/7nL4f+5y+H/xdTm/+jr7v/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7e3t/7a2tv+ZmZn/mZmZ/8fHx//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xsbG/5mZmf+hoaH/&#10;6Ojo//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ns8P/O2ur/ucvh/7nL4f/I1uf/5Onv&#10;//Dw8P/w8PD/8PDw//Dw8P/w8PD/8PDw//Dw8P/w8PD/8PDw//Dw8P/w8PD/8PDw//Dw8P/w8PD/&#10;8PDw//Dw8P/w8PD/8PDw//Dw8P/w8PD/8PDw//Dw8P/w8PD/8PDw//Dw8P/w8PD/8PDw//Dw8P/w&#10;8PD/8PDw//Dw8P/w8PD/8PDw//Dw8P/w8PD/8PDw//Dw8P/w8PD/8PDw//Dw8P/w8PD/8PDw//Dw&#10;8P/w8PD/7/L2/8bV5v+5y+H/ucvh/8XU5v/o6+7/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7Ozs/7Kysv+ZmZn/nJyc/9LS0v/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19fX/5qamv+ZmZn/19fX&#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5OTk/6enp/+ZmZn/np6e/9ra2v/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5eXl/6CgoP+ZmZn/ysrK//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4ODg/6Ghof+ZmZn/oqKi/+Li4v/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7+/v/62trf+ZmZn/tra2/+/v7//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2tra/6CgoP+ZmZn/qamp/+jo6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6Ojo/7S0tP+ZmZn/mZmZ/6+vr//k5OT/8PDw&#10;//Dw8P/w8PD/8PDw//Dw8P/w8PD/8PDw//Dw8P/w8PD/8PDw/93d3f/g4OD/8PDw//Dw8P/w8PD/&#10;8PDw//Dw8P/w8PD/8PDw//Dw8P/w8PD/8PDw//Dw8P/w8PD/8PDw//Dw8P/w8PD/8PDw//Dw8P/w&#10;8PD/8PDw//Dw8P/w8PD/8PDw//Dw8P/w8PD/8PDw//Dw8P/w8PD/8PDw//Dw8P/t7e3/v7+//5qa&#10;mv+ZmZn/mZmZ/5mZmf+ZmZn/mZmZ/5qamv+ZmZn/mZmZ/5mZmf+ZmZn/wcHB//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zs7O/5ycnP+ZmZn/sLCw/+zs7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87Ozv+ZmZn/mpqa/93d3f/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0tLS/6Ghof+ZmZn/nJyc/8fH&#10;x//v7+//8PDw//Dw8P/w8PD/8PDw//Dw8P/w8PD/8PDw//Dw8P/t7e3/r6+v/+/v7//w8PD/8PDw&#10;//Dw8P/w8PD/8PDw//Dw8P/w8PD/8PDw//Dw8P/w8PD/8PDw//Dw8P/w8PD/8PDw//Dw8P/w8PD/&#10;8PDw//Dw8P/w8PD/8PDw//Dw8P/w8PD/8PDw//Dw8P/w8PD/8PDw//Dw8P/w8PD/8PDw//Dw8P/d&#10;3d3/pKSk/5mZmf+ZmZn/mZmZ/5mZmf+ZmZn/mZmZ/5mZmf+ZmZn/mZmZ/6+vr//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xsbG/5qamv+ZmZn/v7+//+zs7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r6+v/vb29/5qamv+Z&#10;mZn/rKys/+Hh4f/w8PD/8PDw//Dw8P/w8PD/8PDw//Dw8P/w8PD/8PDw/7CwsP/CwsL/8PDw//Dw&#10;8P/w8PD/8PDw//Dw8P/w8PD/8PDw//Dw8P/w8PD/8PDw//Dw8P/w8PD/8PDw//Dw8P/w8PD/8PDw&#10;//Dw8P/w8PD/8PDw//Dw8P/w8PD/8PDw//Dw8P/w8PD/8PDw//Dw8P/w8PD/8PDw//Dw8P/w8PD/&#10;8PDw/+zs7P+9vb3/mZmZ/5mZmf+ZmZn/mZmZ/5mZmf+ZmZn/mZmZ/5mZmf+ZmZn/7Ozs//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t7e3/&#10;t7e3/5mZmf+ZmZn/zc3N//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a2tr/&#10;paWl/5mZmf+ampr/xMTE/+/v7//w8PD/8PDw//Dw8P/w8PD/8PDw//Dw8P/BwcH/mZmZ/9PT0//w&#10;8PD/8PDw//Dw8P/w8PD/8PDw//Dw8P/w8PD/8PDw//Dw8P/w8PD/8PDw//Dw8P/w8PD/8PDw//Dw&#10;8P/w8PD/8PDw//Dw8P/w8PD/8PDw//Dw8P/w8PD/8PDw//Dw8P/w8PD/8PDw//Dw8P/w8PD/8PDw&#10;//Dw8P/w8PD/8PDw/9nZ2f+kpKT/mZmZ/5mZmf+ZmZn/mZmZ/5mZmf+ZmZn/mZmZ/9zc3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s7Oz/srKy&#10;/5mZmf+cnJz/1tb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3t7f/CwsL/mpqa/5mZmf+oqKj/3Nzc//Dw8P/w8PD/8PDw//Dw8P/w8PD/z8/P/5mZmf+enp7/&#10;6Ojo//Dw8P/w8PD/8PDw//Dw8P/w8PD/8PDw//Dw8P/w8PD/8PDw//Dw8P/w8PD/8PDw//Dw8P/w&#10;8PD/8PDw//Dw8P/w8PD/8PDw//Dw8P/w8PD/8PDw//Dw8P/w8PD/8PDw//Dw8P/w8PD/8PDw//Dw&#10;8P/w8PD/8PDw//Dw8P/w8PD/7Ozs/7q6uv+ampr/mZmZ/5mZmf+ZmZn/mZmZ/5mZmf/IyMj/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l5eX/qamp/5mZ&#10;mf+hoaH/3t7e//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93d3f+oqKj/mZmZ/5mZmf+9vb3/7Ozs//Dw8P/w8PD/8PDw/+np6f+ZmZn/mZmZ&#10;/7Ozs//w8PD/8PDw//Dw8P/w8PD/8PDw//Dw8P/w8PD/8PDw//Dw8P/w8PD/8PDw//Dw8P/w8PD/&#10;8PDw//Dw8P/w8PD/8PDw//Dw8P/w8PD/8PDw//Dw8P/w8PD/8PDw//Dw8P/w8PD/8PDw//Dw8P/w&#10;8PD/8PDw//Dw8P/w8PD/8PDw//Dw8P/w8PD/1tbW/6Ghof+ZmZn/mZmZ/5mZmf+ZmZn/uLi4//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c3Nz/oaGh/5mZmf+n&#10;p6f/5eXl//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&#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&#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Hx8f/y8vP/8vLy/+/w8f/u7/H/7u/x/+7v8f/u7/H/7u/x/+7v8f/u7/H/&#10;7u/x/+7v8f/u7/H/7u/x/+7v8f/u7/H/7u/x/+7v8f/u7/H/7u/x/+7v8f/u7/H/7u/x/+7v8f/u&#10;7/H/7u/x/+7v8f/u7/H/7u/x/+7v8f/u7/H/7u/x/+7v8f/u7/H/7u/x/+7v8f/u7/H/7u/x/+7v&#10;8f/u7/H/7u/x/+7v8f/u7/H/7u/x/+7v8f/u7/H/7u/x/+7v8f/x8fL/8fHx//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x//Hx8v/y8/X/8/b6/+zx9//h6fL/2+Tw/9vk8P/b5PD/2+Tw/9vk8P/b5PD/2+Tw&#10;/9vk8P/b5PD/2+Tw/9vk8P/b5PD/2+Tw/9vk8P/b5PD/2+Tw/9vk8P/b5PD/2+Tw/9vk8P/b5PD/&#10;2+Tw/9vk8P/b5PD/2+Tw/9vk8P/b5PD/2+Tw/9vk8P/b5PD/2+Tw/9vk8P/b5PD/2+Tw/9vk8P/b&#10;5PD/2+Tw/9vk8P/b5PD/2+Tw/9vk8P/b5PD/2+Tw/9vk8P/e5vH/6O31/+rt8f/t7/D/8PDx//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x//Lz9f/y9fn/4ejy/8fV5/+7y+H/ucvh/7nL4f+5y+H/ucvh/7nL4f+5y+H/ucvh/7nL&#10;4f+5y+H/ucvh/7nL4f+5y+H/ucvh/7nL4f+5y+H/ucvh/7nL4f+5y+H/ucvh/7nL4f+5y+H/ucvh&#10;/7nL4f+5y+H/ucvh/7nL4f+5y+H/ucvh/7nL4f+5y+H/ucvh/7nL4f+5y+H/ucvh/7nL4f+5y+H/&#10;ucvh/7nL4f+5y+H/ucvh/7nL4f+5y+H/ucvh/7nL4f+5y+H/ucvh/7nL4f/C0uX/2+Tv/+vu8v/v&#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vP0/93l8P+6y+H/ucvh&#10;/7nL4f+5y+H/ucvh/73O4//n7fX//f7+////////////////////////////////////////////&#10;////////////////////////////////////////////////////////////////////////////&#10;////////////////////////////////////////////////////////////////////+vv9/9Le&#10;7P+5y+H/ucvh/7nL4f+5y+H/ucvh/8bU5v/j6e//8PDw//Dw8P/w8PD/6Ojo/6Kiov+ZmZn/y8vL&#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&#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O//8PDv//Dw7//w8O//8PDv//Dw7//w8O//&#10;8PDv//Dw7//w8O//8PDv//Dw7//w8O//8PDv//Dw7//w8O//8PDv//Dw7//w8O//8PDv//Dw7//w&#10;8O//8PDv//Dw7//w8O//8PDv//Dw7//w8O//8PDv//Dw7//w8O//8PDv//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v//Dw7//w8O//8PDv//Dw7//w8O//8PDv&#10;//Dw7//w8O//8PDv//Dw7//w8O//8PDv//Dw7//w8O//8PDv//Dw7//w8O//8PDv//Dw7//w8O//&#10;8PDv//Dw7//w8O//8PDv//Dw7//w8O//8PDv//Dw7//w8O//8PDv//Dw7//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7//w8O//8PDv//Dw7//w8O//8PDv//Dw&#10;7//w8O//8PDv//Dw7//w8O//8PDv//Dw7//w8O//8PDv//Dw7//w8O//8PDv//Dw7//w8O//8PDv&#10;//Dw7//w8O//8PDv//Dw7//w8O//8PDv//Dw7//w8O//8PDv//Dw7//w8O//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O//8PDv//Dw7//w8O//8PDv//Dw7//w&#10;8O//8PDv//Dw7//w8O//8PDv//Dw7//w8O//8PDv//Dw7//w8O//8PDv//Dw7//w8O//8PDv//Dw&#10;7//w8O//8PDv//Dw7//w8O//8PDv//Dw7//w8O//8PDv//Dw7//w8O//8PDv//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v//Dw7//w8O//8PDv//Dw7//w8O//&#10;8PDv//Dw7//w8O//8PDv//Dw7//w8O//8PDv//Dw7//w8O//8PDv//Dw7//w8O//8PDv//Dw7//w&#10;8O//8PDv//Dw7//w8O//8PDv//Dw7//w8O//8PDv//Dw7//w8O//8PDv//Dw7//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7//w8O//8PDv//Dw7//w8O//8PDv&#10;//Dw7//w8O//8PDv//Dw7/+AgH//dnZ1/3Z2df92dnX/dnZ1/3d3dv+Ojo7/s7Oy/+zs6//w8O//&#10;8PDv//Dw7//w8O//8PDv//Dw7//w8O//8PDv//Dw7//w8O//8PDv//Dw7//w8O//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O//8PDv//Dw7//w8O//8PDv//Dw&#10;7//w8O//8PDv//Dw7//w8O//FBQU/wAAAP8AAAD/AAAA/wAAAP8AAAD/AAAA/wAAAP8iIiL/srKx&#10;//Dw7//w8O//8PDv//Dw7//w8O//8PDv//Dw7//w8O//8PDv//Dw7//w8O//8PDv//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v//Dw7//w8O//8PDv//Dw7//w&#10;8O//8PDv//Dw7//w8O//8PDv/xQUFP8AAAD/FRUV/2FhYf9WVlX/Ozs7/wUFBf8AAAD/AAAA/xAQ&#10;EP/U1NP/8PDv//Dw7//w8O//8PDv//Dw7//w8O//8PDv//Dw7//w8O//8PDv//Dw7//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7//w8O//8PDv//Dw7//w8O//&#10;8PDv//Dw7//w8O//8PDv//Dw7/8UFBT/AAAA/zQ0NP/w8O//8PDv//Dw7//Y2Nj/Ly8v/wAAAP8A&#10;AAD/fn5+//Dw7//w8O//8PDv//Dw7//w8O//8PDv//Dw7//w8O//8PDv//Dw7//w8O//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O//8PDv//Dw7//w8O//8PDv&#10;//Dw7//w8O//8PDv//Dw7//w8O//FBQU/wAAAP80NDT/8PDv//Dw7//w8O//8PDv/7S0s/8AAAD/&#10;AAAA/1RUU//w8O//8PDv//Dw7//w8O//8PDv//Dw7//w8O//8PDv//Dw7//w8O//8PDv//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&#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v//Dw7//w8O//8PDv//Dw&#10;7//w8O//8PDv//Dw7//w8O//8PDv/xQUFP8AAAD/NDQ0//Dw7//w8O//8PDv//Dw7//CwsH/AAAA&#10;/wAAAP9ZWVn/8PDv//Dw7//w8O//8PDv//Dw7//w8O//8PDv//Dw7//w8O//8PDv//Dw7//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7//w8O//8PDv//Dw7//w&#10;8O//8PDv//Dw7//w8O//8PDv//Dw7/8UFBT/AAAA/zQ0NP/w8O//8PDv//Dw7//w8O//i4uL/wAA&#10;AP8AAAD/gYGA//Dw7//w8O//8PDv//Dw7//w8O//8PDv//Dw7//w8O//8PDv//Dw7//w8O//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O//8PDv//Dw7//w8O//&#10;8PDv//Dw7//w8O//8PDv//Dw7//w8O//FBQU/wAAAP80NDT/8PDv//Dw7//w8O//v7++/w0NDf8A&#10;AAD/DQ0N/9nZ2f/w8O//8PDv//Dw7//w8O//8PDv//Dw7//w8O//8PDv//Dw7//w8O//8PDv//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v//Dw7//w8O//8PDv&#10;//Dw7//w8O//8PDv//Dw7//w8O//8PDv/xQUFP8AAAD/Hx8f/4uLi/9xcXD/QkJC/wAAAP8AAAD/&#10;DAwM/6GhoP/w8O//8PDv//Dw7//w8O//8PDv//Dw7//w8O//8PDv//Dw7//w8O//8PDv//Dw7//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&#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7//w8O//8PDv&#10;//Dw7//w8O//8PDv//Dw7//w8O//8PDv//Dw7/8UFBT/AAAA/zQ0NP/w8O//8PDv/9vb2v8TExP/&#10;AAAA/wICAv+zs7L/8PDv//Dw7//w8O//8PDv//Dw7//w8O//8PDv//Dw7//w8O//8PDv//Dw7//w&#10;8O//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fHx8/1FRUf9paWn/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O//8PDv//Dw&#10;7//w8O//8PDv//Dw7//w8O//8PDv//Dw7//w8O//FBQU/wAAAP80NDT/8PDv//Dw7//w8O//n5+e&#10;/wAAAP8AAAD/Ghoa/9/f3v/w8O//8PDv//Dw7//w8O//8PDv//Dw7//w8O//8PDv//Dw7//w8O//&#10;8PDv//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4CAgP92dnb/dnZ2/3Z2dv92dnb/dnZ2/3Z2dv92dnb/dnZ2/3d3d//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0FBQf8AAAD/IyMj//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v//Dw7//w&#10;8O//8PDv//Dw7//w8O//8PDv//Dw7//w8O//8PDv/xQUFP8AAAD/NDQ0//Dw7//w8O//8PDv//Dw&#10;7/9RUVH/AAAA/wAAAP9OTk7/8PDv//Dw7//w8O//8PDv//Dw7//w8O//8PDv//Dw7//w8O//8PDv&#10;//Dw7//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8UFBT/AAAA/wAAAP8AAAD/AAAA/wAAAP8AAAD/AAAA/wAAAP8CAgL/&#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9BQUH/AAAA/yMjI//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7//w8O//&#10;8PDv//Dw7//w8O//8PDv//Dw7//w8O//8PDv//Dw7/8UFBT/AAAA/zQ0NP/w8O//8PDv//Dw7//w&#10;8O//3d3c/xUVFf8AAAD/AAAA/5SUk//w8O//8PDv//Dw7//w8O//8PDv//Dw7//w8O//8PDv//Dw&#10;7//w8O//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FBQU/wAAAP8SEhL/YWFh/2FhYf9hYWH/YWFh/2FhYf9hYWH/YmJi&#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QUFB/wAAAP8jIyP/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O//8PDv&#10;//Dw7//w8O//8PDv//Dw7//w8O//8PDv//Dw7//w8O//FBQU/wAAAP80NDT/8PDv//Dw7//w8O//&#10;8PDv//Dw7/+kpKP/AAAA/wAAAP8KCgr/zc3M//Dw7//w8O//8PDv//Dw7//w8O//8PDv//Dw7//w&#10;8O//8PDv//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xQUFP8AAAD/Li4u//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0FBQf8AAAD/IyMj//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v//Dw&#10;7//w8O//8PDv//Dw7//w8O//8PDv//Dw7//w8O//8PDv/xgYGP8AAAD/NDQ0//Dw7//w8O//8PDv&#10;//Dw7//w8O//8PDv/1VVVP8AAAD/AAAA/zg4OP/w8O//8PDv//Dw7//w8O//8PDv//Dw7//w8O//&#10;8PDv//Dw7//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7//w&#10;8O//8PDv//Dw7//w8O//8PDv//Dw7//w8O//8PDv//Dw7//w8O//8PDv//Dw7//w8O//8PDv//Dw&#10;7//w8O//8PDv//Dw7//w8O//8PDv//Dw7//w8O//8PDv//Dw7//w8O//8PDv//Dw7//w8O//8PDv&#10;//Dw7//w8O//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O//&#10;8PDv//Dw7//w8O//8PDv//Dw7//w8O//8PDv//Dw7//w8O//8PDv//Dw7//w8O//8PDv//Dw7//w&#10;8O//8PDv//Dw7//w8O//8PDv//Dw7//w8O//8PDv//Dw7//w8O//8PDv//Dw7//w8O//8PDv//Dw&#10;7//w8O//8PDv//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v&#10;//Dw7//w8O//8PDv//Dw7//w8O//8PDv//Dw7//w8O//8PDv//Dw7//w8O//8PDv//Dw7//w8O//&#10;8PDv//Dw7//w8O//8PDv//Dw7//w8O//8PDv//Dw7//w8O//8PDv//Dw7//w8O//8PDv//Dw7//w&#10;8O//8PDv//Dw7//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7//w8O//8PDv//Dw7//w8O//8PDv//Dw7//w8O//8PDv//Dw7//w8O//8PDv//Dw7//w8O//8PDv&#10;//Dw7//w8O//8PDv//Dw7//w8O//8PDv//Dw7//w8O//8PDv//Dw7//w8O//8PDv//Dw7//w8O//&#10;8PDv//Dw7//w8O//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O//8PDv//Dw7//w8O//8PDv//Dw7//w8O//8PDv//Dw7//w8O//8PDv//Dw7//w8O//8PDv//Dw&#10;7//w8O//8PDv//Dw7//w8O//8PDv//Dw7//w8O//8PDv//Dw7//w8O//8PDv//Dw7//w8O//8PDv&#10;//Dw7//w8O//8PDv//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v//Dw7//w8O//8PDv//Dw7//w8O//8PDv//Dw7//w8O//8PDv//Dw7//w8O//8PDv//Dw7//w&#10;8O//8PDv//Dw7//w8O//8PDv//Dw7//w8O//8PDv//Dw7//w8O//8PDv//Dw7//w8O//8PDv//Dw&#10;7//w8O//8PDv//Dw7//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x8fH/8PDx//Dw&#10;8f/w8PH/8PHx//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9PT1/+js8f/d5Oz/2+Tw/9Xg7f/U&#10;3+z/1eDt/9bh7f/V3un/3+Xt/+zv8//29vb/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9/f7/3+fx/8HR5P+7zeL/uszh/7nL4f+5y+H/&#10;ucvh/7nL4f+5y+H/ucvh/7rM4f+8zeL/xdTm/+jt9f/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3w8//c5fD/vc7j/7nL4f+5y+H/ucvh/7nL4f+5y+H/ucvh&#10;/7nL4f+5y+H/ucvh/7nL4f+5y+H/ucvh/7nL4f+5y+H/xdTm/+Dn7//w8vP/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T0/97m7//B0eX/usvh/7nL4f+5y+H/ucvh/7nL4f+5y+H/ucvh/7nL&#10;4f+5y+H/ucvh/7nL4f+5y+H/ucvh/7nL4f+5y+H/ucvh/7nL4f+7zOL/xtXn/+br8f/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7O7w/9Xg7f+6zOH/ucvh/7nL4f+5y+H/ucvh/7nL4f+5y+H/uszh/7/P4//F&#10;1Ob/ydfo/8jW5//D0+X/vs7j/7nL4f+5y+H/ucvh/7nL4f+5y+H/ucvh/7nL4f+9zuP/4+rz//Lz&#10;8//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5+vw/8fV5/+5y+H/ucvh/7nL4f+5y+H/ucvh/7nL4f+6y+H/y9np/+Tr8//w9Pn/&#10;+fv9//7+///9/v7/9vn7/+7z+P/e5vH/xdTm/7nL4f+5y+H/ucvh/7nL4f+5y+H/ucvh/7zO4v/U&#10;3uz/8fL0//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6ezv/8TT5f+5y+H/ucvh/7nL4f+5y+H/ucvh/7vM4v/K2Oj/8fX5////////////////&#10;///////////////////////////////////////n7fX/w9Pl/7rL4f+5y+H/ucvh/7nL4f+5y+H/&#10;ucvh/9Dc6//w8fL/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2pqav9RUVH/fX19&#10;//Dw8P/w8PD/8PDw//Dw8P/w8PD/8PDw//Dw8P/w8PD/8PDw//Dw8P/w8PD/8PDw//Dw8P/w8PD/&#10;8PDw//Dw8P/w8PD/8PDw//Dw8P/w8PD/8PDw//Dw8P/w8PD/8PDw//Dw8P/w8PD/8PDw//Dw8P/w&#10;8PD/8PDw//Dw8P/e3t7/JiYm/wsLC/8XFxf/0dHR//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gICA/3Z2dv92&#10;dnb/dnZ2/3Z2dv9+fn7/kZGR/7e3t//w8PD/8PDw//Dw8P/w8PD/8PDw//Dw8P8lJSX/AAAA/0JC&#10;Qv/w8PD/8PDw//Dw8P/w8PD/8PDw//Dw8P/w8PD/8PDw//Dw8P/w8PD/8PDw//Dw8P/w8PD/8PDw&#10;//Dw8P/w8PD/8PDw//Dw8P/w8PD/8PDw//Dw8P/w8PD/8PDw//Dw8P/w8PD/8PDw//Dw8P/w8PD/&#10;8PDw//Dw8P/w8PD/8PDw/8/Pz/8aGhr/AAAA/zIyMv/q6ur/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xQUFP8AAAD/&#10;AAAA/wAAAP8AAAD/AAAA/wAAAP8AAAD/IiIi/5aWlv/w8PD/8PDw//Dw8P/w8PD/JSUl/wAAAP9C&#10;QkL/8PDw//Dw8P/w8PD/8PDw//Dw8P/w8PD/8PDw//Dw8P/w8PD/8PDw//Dw8P/w8PD/8PDw//Dw&#10;8P/w8PD/8PDw//Dw8P/w8PD/8PDw//Dw8P/w8PD/8PDw//Dw8P/w8PD/8PDw//Dw8P/w8PD/8PDw&#10;//Dw8P/w8PD/8PDw//Dw8P/w8PD/z8/P/xoaGv8AAAD/aGho//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&#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n5+f/CQkJ&#10;/wAAAP9gYGD/8PDw//Dw8P/w8PD/8PDw//Dw8P/w8PD/6+vr/8bGxv+4uLj/2dnZ//Dw8P/w8PD/&#10;8PDw//Dw8P/w8PD/8PDw//Dw8P/w8PD/2tra/7Ozs//S0tL/8PDw//Dw8P/w8PD/8PDw//Dw8P/w&#10;8PD/8PDw//Dw8P/w8PD/JSUl/wAAAP9CQkL/8PDw/+/v7//Nzc3/s7Oz/+Dg4P/w8PD/8PDw//Dw&#10;8P/w8PD/8PDw//Dw8P/w8PD/8PDw//Dw8P/w8PD/8PDw//Dw8P/W1tb/sbGx/8rKyv/t7e3/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q6ur/8PDw//Dw8P/w8PD/8PDw//Dw8P/w8PD/dnZ2/wAA&#10;AP8AAAD/r6+v//Dw8P/w8PD/8PDw//Dw8P/w8PD/8PDw//Dw8P/w8PD/8PDw//Dw8P/w8PD/8PDw&#10;//Dw8P/w8PD/8PDw//Dw8P/w8PD/8PDw//Dw8P/w8PD/8PDw//Dw8P/w8PD/8PDw//Dw8P/w8PD/&#10;8PDw//Dw8P/w8PD/8PDw/yUlJf8AAAD/QkJC//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Xl5e/zExMf+FhYX/sbGx/8bGxv+qqqr/VlZW/wAAAP8A&#10;AAD/NjY2//Dw8P/w8PD/8PDw//Dw8P/w8PD/8PDw//Dw8P/w8PD/8PDw//Dw8P/w8PD/8PDw//Dw&#10;8P/w8PD/8PDw//Dw8P/w8PD/8PDw//Dw8P/w8PD/8PDw//Dw8P/w8PD/8PDw//Dw8P/w8PD/8PDw&#10;//Dw8P/w8PD/8PDw//Dw8P8lJSX/AAAA/0JCQv/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eXl//LS0v/yzs7/9LS0//S0tP/1nZ3/9paW//aWlv/2lpb/9o6O&#10;//h4eP/4eHj/+Hh4//h4eP/4eHj/+Hh4//h4eP/4eHj/+Hh4//h4eP/4eHj/9oqK//aWlv/2lpb/&#10;9paW//WZmf/0sLD/9LS0//S4uP/yzs7/8eXl//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z8/P/8AAAD/AAAA/wAAAP8AAAD/AAAA/wAAAP8AAAD/&#10;Kysr/8fHx//w8PD/8PDw//Dw8P/w8PD/8PDw//Dw8P/w8PD/8PDw//Dw8P/w8PD/8PDw//Dw8P/w&#10;8PD/8PDw//Dw8P/w8PD/8PDw//Dw8P/w8PD/8PDw//Dw8P/w8PD/8PDw//Dw8P/w8PD/8PDw//Dw&#10;8P/w8PD/8PDw//Dw8P/w8PD/JSUl/wAAAP9CQkL/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&#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BwcH/jo6O/2hoaP9BQUH/IiIi/zg4OP9bW1v/jo6O&#10;/+zs7P/w8PD/8PDw//Dw8P/w8PD/8PDw//Dw8P/w8PD/8PDw//Dw8P/w8PD/8PDw//Dw8P/w8PD/&#10;8PDw//Dw8P/w8PD/8PDw//Dw8P/w8PD/8PDw//Dw8P/w8PD/8PDw//Dw8P/w8PD/8PDw//Dw8P/w&#10;8PD/8PDw//Dw8P/w8PD/8PDw/3t7e/9gYGD/jIyM//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&#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s7vD/SXGu/0lx&#10;rv9Jca7/bY2+//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dpPC/0lxrv9J&#10;ca7/aIm7//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rb/a/0lxrv9Jca7/&#10;Z4m7//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obbV/0lxrv9Jca7/a4u9&#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q7fD/bIy+/0lxrv9Jca7/dZPB//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wM7j/2SGuv9oibz/v83g//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&#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4CAgP92dnb/dnZ2/3Z2dv92&#10;dnb/fn5+/5GRkf+3t7f/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8UFBT/AAAA/wAAAP8AAAD/&#10;AAAA/wAAAP8AAAD/AAAA/yIiIv+Wlpb/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FBQU/wAAAP8VFRX/YWFh&#10;/1dXV/9AQED/CgoK/wAAAP8AAAD/AgIC/7W1tf/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2pqav9RUVH/fX19//Dw8P/w8PD/8PDw/2pqav9RUVH/&#10;fX19//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xQUFP8AAAD/NDQ0//Dw&#10;8P/w8PD/8PDw/+Pj4/9JSUn/AAAA/wAAAP9UVFT/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JiYn/dnZ2/5iYmP/w8PD/8PDw//Dw8P8lJSX/AAAA/0JCQv/w8PD/8PDw//Dw8P8lJSX/AAAA&#10;/0JCQv/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JSUl/wAAAP9CQkL/8PDw//Dw8P/w8PD/JSUl/wAAAP9CQkL/8PDw//Dw8P/w8PD/JSUl/wAA&#10;AP9CQkL/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&#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&#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&#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w8PD/6CgoP+enp7/&#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zs7O/8AAAD/Kysr&#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X19f/dnZ2/3Z2dv+b&#10;m5v/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d3d3/wAAAP8AAAD/&#10;DQ0N/+fn5//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7e3t/xoaGv8AAAD/AAAA&#10;/wAAAP+Wlpb/8PDw//Dw8P/w8PD/8PDw//Dw8P/w8PD/8PDw//Dw8P/w8PD/8PDw//Dw8P/w8PD/&#10;8PDw//Dw8P/w8PD/8PDw//Dw8P/w8PD/8PDw//Dw8P/w8PD/8PDw//Dw8P/w8PD/8PDw//Dw8P/w&#10;8PD/8PDw//Dw8P/w8PD/8PDw//Dw8P/w8PD/8PDw//Dw8P/w8PD/8PDw//Dw8P/w8PD/8PDw//Dw&#10;8P/w8PD/8PDw//Dw8P/w8PD/8PDw//Dw8P/w8PD/8PDw/8PDw/+goKD/np6e//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6mpqf8AAAD/AAAA/wAA&#10;AP8AAAD/ODg4//Dw8P/w8PD/8PDw//Dw8P/w8PD/8PDw//Dw8P/w8PD/8PDw//Dw8P/w8PD/8PDw&#10;//Dw8P/w8PD/8PDw//Dw8P/w8PD/8PDw//Dw8P/w8PD/8PDw//Dw8P/w8PD/8PDw//Dw8P/w8PD/&#10;8PDw//Dw8P/w8PD/8PDw//Dw8P/w8PD/8PDw//Dw8P/w8PD/8PDw//Dw8P/w8PD/8PDw//Dw8P/w&#10;8PD/8PDw//Dw8P/w8PD/8PDw//Dw8P/w8PD/8PDw//Dw8P87Ozv/AAAA/ysrK//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yUlJf8AAAD/QkJC//Dw8P/w8PD/8PDw//Dw8P/w8PD/8PDw//Dw8P/w&#10;8PD/8PDw//Dw8P/w8PD/8PDw//Dw8P8lJSX/AAAA/0JCQv/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7Ozs/xAQEP8FBQX/29vb//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9JSUn/AAAA/w4ODv8S&#10;EhL/AAAA/wAAAP/Kysr/8PDw//Dw8P/w8PD/8PDw//Dw8P/w8PD/8PDw//Dw8P/w8PD/7e3t/8rK&#10;yv/f39//8PDw//Dw8P/w8PD/8PDw//Dw8P/w8PD/8PDw//Dw8P/w8PD/8PDw//Dw8P/t7e3/ycnJ&#10;/9jY2P/w8PD/8PDw//Dw8P/w8PD/8PDw//Dw8P/w8PD/8PDw//Dw8P/w8PD/8PDw//Dw8P/w8PD/&#10;8PDw/9nZ2f/Pz8//7u7u//Dw8P/w8PD/8PDw//Dw8P/w8PD/Ozs7/wAAAP8rKyv/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8lJSX/AAAA/0JCQv/w8PD/8PDw//Dw8P/w8PD/8PDw//Dw8P/w8PD/&#10;8PDw//Dw8P/w8PD/8PDw//Dw8P/w8PD/JSUl/wAAAP9CQkL/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1lZWf8AAAD/ZGRk//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JSUl/wAAAP9CQkL/8PDw//Dw8P/w8PD/8PDw//Dw8P/w8PD/8PDw&#10;//Dw8P/w8PD/8PDw//Dw8P/w8PD/8PDw/yUlJf8AAAD/QkJC//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90dHT/jY2N/+7u7v/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3t7e/9gYGD/jIyM//Dw8P/w8PD/8PDw//Dw8P/w8PD/8PDw//Dw&#10;8P/w8PD/8PDw//Dw8P/w8PD/8PDw//Dw8P97e3v/YGBg/4yMj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6ysrP8AAAD/AAAA/5iYmP/w&#10;8PD/8PDw/6CgoP8AAAD/AAAA/0NDQ//w8PD/8PDw//Dw8P/w8PD/n5+f/wAAAP8AAAD/ZWVl//Dw&#10;8P/w8PD/8PDw//Dw8P/r6+v/Ly8v/wAAAP8jIyP/8PDw//Dw8P+kpKT/AAAA/wAAAP+hoaH/8PDw&#10;//Dw8P/w8PD/09PT/wEBAf8AAAD/iYmJ//Dw8P/w8PD/8PDw//Dw8P8lJSX/AAAA/wAAAP8iIiL/&#10;2tra//Dw8P/w8PD/7u7u/xISEv8AAAD/Pj4+//Dw8P/w8PD/8PDw/zs7O/8AAAD/Kysr//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9NTU3/AAAA/w8PD//o6Oj/&#10;8PDw//Dw8P/r6+v/FBQU/wAAAP8CAgL/1NTU//Dw8P/w8PD/8PDw/2VlZf8AAAD/AAAA/8nJyf/w&#10;8PD/8PDw//Dw8P/w8PD/8PDw/0FBQf8AAAD/IyMj//Dw8P/w8PD/Z2dn/wAAAP8CAgL/5ubm//Dw&#10;8P/w8PD/8PDw//Dw8P8VFRX/AAAA/2ZmZv/w8PD/8PDw//Dw8P/w8PD/JSUl/wAAAP8WFhb/0tLS&#10;//Dw8P/w8PD/8PDw//Dw8P8rKyv/AAAA/zc3N//w8PD/8PDw//Dw8P87Ozv/AAAA/ysrK//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Z2dn/BAQE/wAAAP9mZmb/8PDw&#10;//Dw8P/w8PD/8PDw/25ubv8AAAD/AAAA/3h4eP/w8PD/8PDw//Dw8P9BQUH/AAAA/wQEBP/u7u7/&#10;8PDw//Dw8P/w8PD/8PDw//Dw8P9BQUH/AAAA/yMjI//w8PD/8PDw/0NDQ/8AAAD/AAAA/wkJCf8J&#10;CQn/CQkJ/wkJCf8JCQn/AAAA/wAAAP9JSUn/8PDw//Dw8P/w8PD/8PDw/yUlJf8AAAD/QkJC//Dw&#10;8P/w8PD/8PDw//Dw8P/w8PD/MDAw/wAAAP83Nzf/8PDw//Dw8P/w8PD/Ozs7/wAAAP8rKyv/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f39//wAAAP8AAAD/DAwM/yAg&#10;IP8gICD/ICAg/yAgIP8NDQ3/AAAA/wAAAP8cHBz/7u7u//Dw8P/w8PD/KSkp/wAAAP8TExP/8PDw&#10;//Dw8P/w8PD/8PDw//Dw8P/w8PD/QUFB/wAAAP8jIyP/8PDw//Dw8P8pKSn/AAAA/wAAAP8AAAD/&#10;AAAA/wAAAP8AAAD/AAAA/wAAAP8AAAD/Ojo6//Dw8P/w8PD/8PDw//Dw8P8lJSX/AAAA/0JCQv/w&#10;8PD/8PDw//Dw8P/w8PD/8PDw/zAwMP8AAAD/Nzc3//Dw8P/w8PD/8PDw/zs7O/8AAAD/Kysr//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7+/v/yEhIf8AAAD/AAAA/wAAAP8A&#10;AAD/AAAA/wAAAP8AAAD/AAAA/wAAAP8AAAD/AAAA/6ysrP/w8PD/8PDw/0JCQv8AAAD/AwMD/+3t&#10;7f/w8PD/8PDw//Dw8P/w8PD/8PDw/0FBQf8AAAD/IyMj//Dw8P/w8PD/SEhI/wAAAP8MDAz/5ubm&#10;/+jo6P/o6Oj/6Ojo/+jo6P/o6Oj/6Ojo/+np6f/w8PD/8PDw//Dw8P/w8PD/JSUl/wAAAP9CQkL/&#10;8PDw//Dw8P/w8PD/8PDw//Dw8P8wMDD/AAAA/zc3N//w8PD/8PDw//Dw8P87Ozv/AAAA/ysrK//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7Gxsf8AAAD/AAAA/3l5ef+6urr/&#10;urq6/7q6uv+6urr/urq6/7q6uv9+fn7/AAAA/wAAAP9OTk7/8PDw//Dw8P9iYmL/AAAA/wAAAP+4&#10;uLj/8PDw//Dw8P/w8PD/8PDw/9jY2P8ZGRn/AAAA/yMjI//w8PD/8PDw/29vb/8AAAD/AAAA/8LC&#10;wv/w8PD/8PDw//Dw8P/w8PD/8PDw//Dw8P/w8PD/8PDw//Dw8P/w8PD/8PDw/yUlJf8AAAD/QkJC&#10;//Dw8P/w8PD/8PDw//Dw8P/w8PD/MDAw/wAAAP83Nzf/8PDw//Dw8P/w8PD/Ozs7/wAAAP8pKSn/&#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7e3t/z8/P/8LCwv/Dw8P/7q6uv/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5+fn/wkJCf8AAAD/YGBg//Dw8P/w8PD/8PDw//Dw8P/w&#10;8PD/8PDw//Dw8P/W1tb/sbGx/8rKyv/t7e3/8PDw//Dw8P/w8PD/8PDw//Dw8P/w8PD/8PDw//Dw&#10;8P/w8PD/8PDw//Dw8P/w8PD/8PDw//Dw8P/w8PD/8PDw//Dw8P/w8PD/8PDw//Dw8P/w8PD/8PDw&#10;/+Pj4/+8vLz/urq6/9ra2v/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6urq&#10;//Dw8P/w8PD/8PDw//Dw8P/w8PD/8PDw/3Z2dv8AAAD/AAAA/6+vr//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15e&#10;Xv8xMTH/hYWF/7Gxsf/Gxsb/qqqq/1ZWVv8AAAD/AAAA/zY2Nv/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8/&#10;Pz//AAAA/wAAAP8AAAD/AAAA/wAAAP8AAAD/AAAA/ysrK//Hx8f/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wcHB/46Ojv9oaGj/QUFB/yIiIv84ODj/W1tb/46Ojv/s7Oz/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98fHz/UVFR/2lpaf/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QUFB/wAAAP8jIyP/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0FBQf8AAAD/IyMj//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9BQUH/AAAA/yMjI//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QUFB/wAAAP8jIyP/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9BQUH/AAAA/yMjI//w8PD/8PDw//Dw8P/w8PD/8PDw//Dw8P/w8PD/8PDw//Dw&#10;8P/w8PD/8PDw//Dw8P/w8PD/8PDw//Dw8P/w8PD/8PDw//Dw8P/w8PD/8PDw//Dw8P/w8PD/8PDw&#10;//Dw8P/w8PD/JSUl/wAAAP9CQkL/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QUFB/wAAAP8jIyP/8PDw//Dw8P/w8PD/8PDw//Dw8P/w8PD/8PDw//Dw8P/w&#10;8PD/8PDw//Dw8P/w8PD/8PDw//Dw8P/w8PD/8PDw//Dw8P/w8PD/8PDw//Dw8P/w8PD/8PDw//Dw&#10;8P/w8PD/8PDw/yUlJf8AAAD/QkJC//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0FBQf8AAAD/IyMj//Dw8P/w8PD/8PDw//Dw8P/w8PD/8PDw//Dw8P/w8PD/&#10;8PDw//Dw8P/w8PD/8PDw//Dw8P/w8PD/8PDw//Dw8P/w8PD/8PDw//Dw8P/w8PD/8PDw//Dw8P/w&#10;8PD/8PDw//Dw8P8lJSX/AAAA/0JCQv/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IiIj/YGBg/3p6ev/w8PD/8PDw//Dw8P/w8PD/8PDw//Dw8P/w8PD/8PDw&#10;//Dw8P/w8PD/8PDw//Dw8P/w8PD/8PDw//Dw8P/w8PD/8PDw//Dw8P/w8PD/8PDw//Dw8P/w8PD/&#10;8PDw//Dw8P/w8PD/e3t7/2BgYP+MjIz/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s7Oz/qamp/1lZWf81NTX/GBgY/xwcHP9AQED/&#10;fn5+/+jo6P/w8PD/8PDw//Dw8P/w8PD/8PDw//Dw8P/w8PD/8PDw//Dw8P/w8PD/8PDw//Dw8P/w&#10;8PD/8PDw//Dw8P/s7Oz/qamp/1lZWf81NTX/GBgY/xwcHP9AQED/fn5+/+jo6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SEhI/wAAAP8AAAD/AAAA/wAAAP8AAAD/AAAA&#10;/wAAAP8cHBz/z8/P//Dw8P/w8PD/8PDw//Dw8P/w8PD/8PDw//Dw8P/w8PD/8PDw//Dw8P/w8PD/&#10;8PDw//Dw8P/w8PD/SEhI/wAAAP8AAAD/AAAA/wAAAP8AAAD/AAAA/wAAAP8cHBz/z8/P//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0FBQf8MDAz/aWlp/6urq//Q0ND/vLy8/1FR&#10;Uf8AAAD/AAAA/zIyMv/s7Oz/8PDw//Dw8P/w8PD/8PDw//Dw8P/w8PD/8PDw//Dw8P/w8PD/8PDw&#10;//Dw8P/w8PD/8PDw/0FBQf8MDAz/aWlp/6urq//Q0ND/vLy8/1FRUf8AAAD/AAAA/zIyMv/s7Oz/&#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tra3/4eHh//Dw8P/w8PD/8PDw//Dw8P/w&#10;8PD/RERE/wAAAP8AAAD/v7+///Dw8P/w8PD/8PDw//Dw8P/w8PD/8PDw//Dw8P/w8PD/8PDw//Dw&#10;8P/w8PD/8PDw//Dw8P+tra3/4eHh//Dw8P/w8PD/8PDw//Dw8P/w8PD/RERE/wAAAP8AAAD/v7+/&#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5mZmf8AAAD/AAAA/5KSkv/w8PD/8PDw//Dw8P/w8PD/8PDw//Dw8P/w8PD/8PDw//Dw8P/w&#10;8PD/8PDw//Dw8P/w8PD/8PDw//Dw8P/w8PD/8PDw//Dw8P/w8PD/8PDw/5mZmf8AAAD/AAAA/5KS&#10;kv/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JiYn/AAAA/wAAAP+cnJz/8PDw//Dw8P/w8PD/8PDw//Dw8P/w8PD/8PDw//Dw8P/w8PD/&#10;8PDw//Dw8P/w8PD/8PDw//Dw8P/w8PD/8PDw//Dw8P/w8PD/8PDw//Dw8P+JiYn/AAAA/wAAAP+c&#10;nJz/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R0dH/wAAAP8BAQH/3Nzc//Dw8P/w8PD/8PDw//Dw8P/w8PD/8PDw//Dw8P/w8PD/8PDw&#10;//Dw8P/w8PD/8PDw//Dw8P/w8PD/8PDw//Dw8P/w8PD/8PDw//Dw8P/w8PD/R0dH/wAAAP8BAQH/&#10;3Nzc//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vb29/wYGBv8AAAD/Li4u//Dw8P/w8PD/8PDw//Dw8P/w8PD/8PDw//Dw8P/w8PD/8PDw//Dw&#10;8P/w8PD/8PDw//Dw8P/w8PD/8PDw//Dw8P/w8PD/8PDw//Dw8P/w8PD/vb29/wYGBv8AAAD/Li4u&#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1tbW/xcXF/8AAAD/BgYG/7u7u//w8PD/8PDw//Dw8P/w8PD/8PDw//Dw8P/w8PD/8PDw//Dw8P/w&#10;8PD/8PDw//Dw8P/w8PD/8PDw//Dw8P/w8PD/8PDw//Dw8P/w8PD/1tbW/xcXF/8AAAD/BgYG/7u7&#10;u//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3d3d&#10;/y0tLf8AAAD/BQUF/6Ghof/w8PD/8PDw//Dw8P/w8PD/8PDw//Dw8P/w8PD/8PDw//Dw8P/w8PD/&#10;8PDw//Dw8P/w8PD/8PDw//Dw8P/w8PD/8PDw//Dw8P/w8PD/3d3d/y0tLf8AAAD/BQUF/6Ghof/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1NTU/yMj&#10;I/8AAAD/CgoK/62trf/w8PD/8PDw//Dw8P/w8PD/8PDw//Dw8P/w8PD/8PDw//Dw8P/w8PD/8PDw&#10;//Dw8P/w8PD/8PDw//Dw8P/w8PD/8PDw//Dw8P/w8PD/1NTU/yMjI/8AAAD/CgoK/62trf/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2NjY/yIiIv8A&#10;AAD/EhIS/8HBwf/w8PD/8PDw//Dw8P/w8PD/8PDw//Dw8P/w8PD/8PDw//Dw8P/w8PD/8PDw//Dw&#10;8P/w8PD/8PDw//Dw8P/w8PD/8PDw//Dw8P/w8PD/2NjY/yIiIv8AAAD/EhIS/8HBwf/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3d3d/ygoKP8AAAD/&#10;DQ0N/8DAwP/w8PD/8PDw//Dw8P/w8PD/8PDw//Dw8P/w8PD/8PDw//Dw8P/w8PD/8PDw//Dw8P/w&#10;8PD/8PDw//Dw8P/w8PD/8PDw//Dw8P/w8PD/3d3d/ygoKP8AAAD/DQ0N/8DAw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7u7u/zc3N/8AAAD/CAgI&#10;/7i4uP/w8PD/8PDw//Dw8P/w8PD/8PDw//Dw8P/w8PD/8PDw//Dw8P/w8PD/8PDw//Dw8P/w8PD/&#10;8PDw//Dw8P/w8PD/8PDw//Dw8P/w8PD/7u7u/zc3N/8AAAD/CAgI/7i4u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42Njf8AAAD/AAAA/2Vl&#10;Zf/w8PD/8PDw//Dw8P/w8PD/8PDw//Dw8P/w8PD/8PDw//Dw8P/w8PD/8PDw//Dw8P/T09P/y8vL&#10;/8vLy//k5OT/8PDw//Dw8P/w8PD/8PDw/42Njf8AAAD/AAAA/2VlZf/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g4P8PDw//AAAA/wAAAP+L&#10;i4v/qqqq/6qqqv+qqqr/qqqq/6qqqv+qqqr/39/f//Dw8P/w8PD/8PDw//Dw8P/w8PD/LS0t/wAA&#10;AP8AAAD/np6e//Dw8P/w8PD/8PDw/+Dg4P8PDw//AAAA/wAAAP+Li4v/qqqq/6qqqv+qqqr/qqqq&#10;/6qqqv+qqqr/39/f//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Kysr/AAAA/wAAAP8AAAD/&#10;AAAA/wAAAP8AAAD/AAAA/wAAAP8AAAD/AAAA/5aWlv/w8PD/8PDw//Dw8P/w8PD/8PDw/y0tLf8A&#10;AAD/AAAA/56env/w8PD/8PDw//Dw8P/Kysr/AAAA/wAAAP8AAAD/AAAA/wAAAP8AAAD/AAAA/wAA&#10;AP8AAAD/AAAA/5aWlv/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z8/P/wAAAP8AAAD/AAAA&#10;/wAAAP8AAAD/AAAA/wAAAP8AAAD/AAAA/wAAAP+Wlpb/8PDw//Dw8P/w8PD/8PDw//Dw8P8yMjL/&#10;AAAA/wAAAP+enp7/8PDw//Dw8P/w8PD/z8/P/wAAAP8AAAD/AAAA/wAAAP8AAAD/AAAA/wAAAP8A&#10;AAD/AAAA/wAAAP+Wlpb/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">
                <v:group id="Groupe 34" o:spid="_x0000_s1027" style="position:absolute;width:93693;height:88098" coordsize="93693,88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35" o:spid="_x0000_s1028" type="#_x0000_t75" style="position:absolute;width:73660;height:375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" stroked="t" strokecolor="#4f81bd [3204]">
                    <v:imagedata r:id="rId28" o:title=""/>
                    <v:path arrowok="t"/>
                  </v:shape>
                  <v:shape id="Image 36" o:spid="_x0000_s1029" type="#_x0000_t75" style="position:absolute;left:7714;top:36917;width:85979;height:511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" stroked="t" strokecolor="#4f81bd [3204]">
                    <v:imagedata r:id="rId29" o:title=""/>
                    <v:path arrowok="t"/>
                  </v:shape>
                </v:group>
                <v:rect id="Rectangle 37" o:spid="_x0000_s1030" style="position:absolute;left:76043;top:1182;width:21093;height:11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" filled="f" stroked="f">
                  <v:textbox>
                    <w:txbxContent>
                      <w:p w14:paraId="5CEC91BE" w14:textId="77777777" w:rsidR="008473C4" w:rsidRPr="00327CEC" w:rsidRDefault="008473C4" w:rsidP="008473C4">
                        <w:pPr>
                          <w:pStyle w:val="NormalWeb"/>
                          <w:spacing w:before="0" w:beforeAutospacing="0" w:after="120" w:afterAutospacing="0"/>
                          <w:jc w:val="center"/>
                          <w:rPr>
                            <w:rFonts w:cstheme="minorBidi"/>
                            <w:color w:val="000000" w:themeColor="text1"/>
                            <w:kern w:val="24"/>
                            <w:szCs w:val="36"/>
                          </w:rPr>
                        </w:pPr>
                        <w:r w:rsidRPr="00327CEC">
                          <w:rPr>
                            <w:rFonts w:cstheme="minorBidi"/>
                            <w:color w:val="000000" w:themeColor="text1"/>
                            <w:kern w:val="24"/>
                            <w:szCs w:val="36"/>
                          </w:rPr>
                          <w:t xml:space="preserve">Modèle </w:t>
                        </w:r>
                        <w:r w:rsidRPr="00327CEC">
                          <w:t>principal</w:t>
                        </w:r>
                        <w:r w:rsidRPr="00327CEC">
                          <w:rPr>
                            <w:rFonts w:cstheme="minorBidi"/>
                            <w:color w:val="000000" w:themeColor="text1"/>
                            <w:kern w:val="24"/>
                          </w:rPr>
                          <w:t xml:space="preserve"> </w:t>
                        </w:r>
                        <w:r>
                          <w:rPr>
                            <w:rFonts w:cstheme="minorBidi"/>
                            <w:color w:val="000000" w:themeColor="text1"/>
                            <w:kern w:val="24"/>
                            <w:szCs w:val="36"/>
                          </w:rPr>
                          <w:t>du scénario</w:t>
                        </w:r>
                      </w:p>
                    </w:txbxContent>
                  </v:textbox>
                </v:rect>
                <v:rect id="Rectangle 38" o:spid="_x0000_s1031" style="position:absolute;left:74676;top:25684;width:20034;height:7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" filled="f" stroked="f">
                  <v:textbox>
                    <w:txbxContent>
                      <w:p w14:paraId="68FC1DE0" w14:textId="77777777" w:rsidR="008473C4" w:rsidRPr="00327CEC" w:rsidRDefault="008473C4" w:rsidP="008473C4">
                        <w:pPr>
                          <w:pStyle w:val="NormalWeb"/>
                          <w:spacing w:before="0" w:beforeAutospacing="0" w:after="120" w:afterAutospacing="0"/>
                          <w:jc w:val="center"/>
                        </w:pPr>
                        <w:r>
                          <w:rPr>
                            <w:rFonts w:cstheme="minorBidi"/>
                            <w:color w:val="000000" w:themeColor="text1"/>
                            <w:kern w:val="24"/>
                          </w:rPr>
                          <w:t>Sous-modèle de l’activité 2</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èche vers le bas 39" o:spid="_x0000_s1032" type="#_x0000_t67" style="position:absolute;left:81777;top:34438;width:3468;height:14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" adj="10800" fillcolor="#4f81bd [3204]" strokecolor="#243f60 [1604]" strokeweight="2p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Flèche vers la gauche 40" o:spid="_x0000_s1033" type="#_x0000_t66" style="position:absolute;left:75035;top:5001;width:2207;height:28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" adj="10800" fillcolor="#4f81bd [3204]" strokecolor="#243f60 [1604]" strokeweight="2pt"/>
                <w10:anchorlock/>
              </v:group>
            </w:pict>
          </mc:Fallback>
        </mc:AlternateContent>
      </w:r>
    </w:p>
    <w:p w14:paraId="3CF114BC" w14:textId="6B0168D0" w:rsidR="008E5E60" w:rsidRDefault="008E5E60" w:rsidP="00AF232A">
      <w:pPr>
        <w:adjustRightInd w:val="0"/>
        <w:spacing w:after="120"/>
        <w:ind w:left="30" w:right="52"/>
        <w:jc w:val="both"/>
        <w:rPr>
          <w:b/>
          <w:bCs/>
        </w:rPr>
      </w:pPr>
      <w:r w:rsidRPr="00AB7A91">
        <w:rPr>
          <w:sz w:val="20"/>
          <w:szCs w:val="20"/>
        </w:rPr>
        <w:t>Légende :</w:t>
      </w:r>
      <w:r w:rsidRPr="00AB7A91">
        <w:rPr>
          <w:b/>
          <w:bCs/>
          <w:sz w:val="20"/>
          <w:szCs w:val="20"/>
        </w:rPr>
        <w:t xml:space="preserve"> </w:t>
      </w:r>
      <w:r w:rsidR="00AF232A">
        <w:rPr>
          <w:sz w:val="20"/>
          <w:szCs w:val="20"/>
        </w:rPr>
        <w:t>I/P</w:t>
      </w:r>
      <w:r w:rsidR="00AF232A" w:rsidRPr="00AB7A91">
        <w:rPr>
          <w:sz w:val="20"/>
          <w:szCs w:val="20"/>
        </w:rPr>
        <w:t xml:space="preserve"> (</w:t>
      </w:r>
      <w:r w:rsidR="00AF232A">
        <w:rPr>
          <w:sz w:val="20"/>
          <w:szCs w:val="20"/>
        </w:rPr>
        <w:t>intrant ou produit d’une activité</w:t>
      </w:r>
      <w:r w:rsidR="00AF232A" w:rsidRPr="00AB7A91">
        <w:rPr>
          <w:sz w:val="20"/>
          <w:szCs w:val="20"/>
        </w:rPr>
        <w:t>)</w:t>
      </w:r>
      <w:r w:rsidR="00AF232A">
        <w:rPr>
          <w:sz w:val="20"/>
          <w:szCs w:val="20"/>
        </w:rPr>
        <w:t xml:space="preserve">; </w:t>
      </w:r>
      <w:r w:rsidR="00AF232A" w:rsidRPr="00AB7A91">
        <w:rPr>
          <w:sz w:val="20"/>
          <w:szCs w:val="20"/>
        </w:rPr>
        <w:t>R</w:t>
      </w:r>
      <w:r w:rsidR="00AF232A">
        <w:rPr>
          <w:sz w:val="20"/>
          <w:szCs w:val="20"/>
        </w:rPr>
        <w:t xml:space="preserve"> </w:t>
      </w:r>
      <w:r w:rsidR="00AF232A" w:rsidRPr="00AB7A91">
        <w:rPr>
          <w:sz w:val="20"/>
          <w:szCs w:val="20"/>
        </w:rPr>
        <w:t>(</w:t>
      </w:r>
      <w:r w:rsidR="00AF232A">
        <w:rPr>
          <w:sz w:val="20"/>
          <w:szCs w:val="20"/>
        </w:rPr>
        <w:t xml:space="preserve">un </w:t>
      </w:r>
      <w:r w:rsidR="008473C4">
        <w:rPr>
          <w:sz w:val="20"/>
          <w:szCs w:val="20"/>
        </w:rPr>
        <w:t xml:space="preserve">acteur </w:t>
      </w:r>
      <w:r w:rsidR="00AF232A">
        <w:rPr>
          <w:sz w:val="20"/>
          <w:szCs w:val="20"/>
        </w:rPr>
        <w:t>régit une activité</w:t>
      </w:r>
      <w:r w:rsidR="00AF232A" w:rsidRPr="00AB7A91">
        <w:rPr>
          <w:sz w:val="20"/>
          <w:szCs w:val="20"/>
        </w:rPr>
        <w:t>)</w:t>
      </w:r>
      <w:r w:rsidR="00AF232A">
        <w:rPr>
          <w:sz w:val="20"/>
          <w:szCs w:val="20"/>
        </w:rPr>
        <w:t>;</w:t>
      </w:r>
      <w:r>
        <w:rPr>
          <w:sz w:val="20"/>
          <w:szCs w:val="20"/>
        </w:rPr>
        <w:t xml:space="preserve"> </w:t>
      </w:r>
      <w:r w:rsidR="00AF232A">
        <w:rPr>
          <w:sz w:val="20"/>
          <w:szCs w:val="20"/>
        </w:rPr>
        <w:t xml:space="preserve">P </w:t>
      </w:r>
      <w:r>
        <w:rPr>
          <w:sz w:val="20"/>
          <w:szCs w:val="20"/>
        </w:rPr>
        <w:t>(</w:t>
      </w:r>
      <w:r w:rsidR="00AF232A">
        <w:rPr>
          <w:sz w:val="20"/>
          <w:szCs w:val="20"/>
        </w:rPr>
        <w:t>lien de précédence entre activités</w:t>
      </w:r>
      <w:r>
        <w:rPr>
          <w:sz w:val="20"/>
          <w:szCs w:val="20"/>
        </w:rPr>
        <w:t>)</w:t>
      </w:r>
    </w:p>
    <w:p w14:paraId="4258FEC9" w14:textId="7BC433AF" w:rsidR="00301E14" w:rsidRPr="00AC6B84" w:rsidRDefault="00301E14" w:rsidP="008655B2">
      <w:pPr>
        <w:adjustRightInd w:val="0"/>
        <w:spacing w:after="120"/>
        <w:ind w:left="30" w:right="52"/>
      </w:pPr>
      <w:r w:rsidRPr="00AC6B84">
        <w:rPr>
          <w:b/>
          <w:bCs/>
        </w:rPr>
        <w:t>Figure</w:t>
      </w:r>
      <w:r w:rsidR="00DA64BD" w:rsidRPr="00AC6B84">
        <w:rPr>
          <w:b/>
          <w:bCs/>
        </w:rPr>
        <w:t> </w:t>
      </w:r>
      <w:r w:rsidR="009D4BBC">
        <w:rPr>
          <w:b/>
          <w:bCs/>
        </w:rPr>
        <w:t>9.</w:t>
      </w:r>
      <w:r w:rsidR="004A6CB6" w:rsidRPr="00AC6B84">
        <w:rPr>
          <w:b/>
          <w:bCs/>
        </w:rPr>
        <w:t>5</w:t>
      </w:r>
      <w:r w:rsidRPr="00AC6B84">
        <w:t xml:space="preserve"> Intégration d</w:t>
      </w:r>
      <w:r w:rsidR="00DA1839">
        <w:t>’</w:t>
      </w:r>
      <w:r w:rsidRPr="00AC6B84">
        <w:t xml:space="preserve">agents conseillers dans un scénario </w:t>
      </w:r>
      <w:proofErr w:type="spellStart"/>
      <w:r w:rsidRPr="00AC6B84">
        <w:t>multi</w:t>
      </w:r>
      <w:r w:rsidR="004D3655" w:rsidRPr="00AC6B84">
        <w:t>acteur</w:t>
      </w:r>
      <w:proofErr w:type="spellEnd"/>
    </w:p>
    <w:p w14:paraId="3709716A" w14:textId="66636E86" w:rsidR="00433CC0" w:rsidRPr="00AC6B84" w:rsidRDefault="00690734" w:rsidP="00F71F1D">
      <w:pPr>
        <w:adjustRightInd w:val="0"/>
        <w:spacing w:after="120"/>
        <w:jc w:val="both"/>
        <w:rPr>
          <w:i/>
        </w:rPr>
      </w:pPr>
      <w:r w:rsidRPr="00AC6B84">
        <w:t>U</w:t>
      </w:r>
      <w:r w:rsidR="00433CC0" w:rsidRPr="00AC6B84">
        <w:t xml:space="preserve">n exemple de scénario </w:t>
      </w:r>
      <w:r w:rsidR="002771E5" w:rsidRPr="00AC6B84">
        <w:t>doté d</w:t>
      </w:r>
      <w:r w:rsidR="00DA1839">
        <w:t>’</w:t>
      </w:r>
      <w:r w:rsidR="002771E5" w:rsidRPr="00AC6B84">
        <w:t>un</w:t>
      </w:r>
      <w:r w:rsidR="00433CC0" w:rsidRPr="00AC6B84">
        <w:t xml:space="preserve"> </w:t>
      </w:r>
      <w:r w:rsidR="00E21F59" w:rsidRPr="006B368E">
        <w:rPr>
          <w:i/>
          <w:iCs/>
        </w:rPr>
        <w:t>a</w:t>
      </w:r>
      <w:r w:rsidR="00433CC0" w:rsidRPr="006B368E">
        <w:rPr>
          <w:i/>
          <w:iCs/>
        </w:rPr>
        <w:t xml:space="preserve">gent </w:t>
      </w:r>
      <w:r w:rsidR="00AE1621" w:rsidRPr="006B368E">
        <w:rPr>
          <w:i/>
          <w:iCs/>
        </w:rPr>
        <w:t>recommandeur</w:t>
      </w:r>
      <w:r w:rsidR="00051FBF" w:rsidRPr="006B368E">
        <w:rPr>
          <w:i/>
          <w:iCs/>
        </w:rPr>
        <w:t xml:space="preserve"> n</w:t>
      </w:r>
      <w:r w:rsidR="00051FBF" w:rsidRPr="006B368E">
        <w:rPr>
          <w:i/>
          <w:iCs/>
          <w:vertAlign w:val="superscript"/>
        </w:rPr>
        <w:t>o</w:t>
      </w:r>
      <w:r w:rsidR="0009572B" w:rsidRPr="006B368E">
        <w:rPr>
          <w:i/>
          <w:iCs/>
        </w:rPr>
        <w:t> </w:t>
      </w:r>
      <w:r w:rsidR="00051FBF" w:rsidRPr="006B368E">
        <w:rPr>
          <w:i/>
          <w:iCs/>
        </w:rPr>
        <w:t>2</w:t>
      </w:r>
      <w:r w:rsidR="00433CC0" w:rsidRPr="00AC6B84">
        <w:t xml:space="preserve"> de haut niveau lié à l</w:t>
      </w:r>
      <w:r w:rsidR="00DA1839">
        <w:t>’</w:t>
      </w:r>
      <w:r w:rsidR="00433CC0" w:rsidRPr="00AC6B84">
        <w:t>act</w:t>
      </w:r>
      <w:r w:rsidR="000B574E" w:rsidRPr="00AC6B84">
        <w:t>ivité</w:t>
      </w:r>
      <w:r w:rsidR="00DA64BD" w:rsidRPr="00AC6B84">
        <w:t> </w:t>
      </w:r>
      <w:r w:rsidR="00433CC0" w:rsidRPr="00AC6B84">
        <w:t>2 du scénario</w:t>
      </w:r>
      <w:r w:rsidRPr="00AC6B84">
        <w:t xml:space="preserve"> est présenté à la figure </w:t>
      </w:r>
      <w:r w:rsidR="006B368E">
        <w:t>9.</w:t>
      </w:r>
      <w:r w:rsidRPr="00AC6B84">
        <w:t>5</w:t>
      </w:r>
      <w:r w:rsidR="003172A6" w:rsidRPr="00AC6B84">
        <w:t xml:space="preserve">. </w:t>
      </w:r>
      <w:r w:rsidR="002771E5" w:rsidRPr="00AC6B84">
        <w:t xml:space="preserve">Sur le graphe </w:t>
      </w:r>
      <w:r w:rsidR="00807E8E">
        <w:t>du bas</w:t>
      </w:r>
      <w:r w:rsidR="002771E5" w:rsidRPr="00AC6B84">
        <w:t>, l</w:t>
      </w:r>
      <w:r w:rsidR="00DA1839">
        <w:t>’</w:t>
      </w:r>
      <w:r w:rsidR="00433CC0" w:rsidRPr="00AC6B84">
        <w:t>act</w:t>
      </w:r>
      <w:r w:rsidR="00E74768" w:rsidRPr="00AC6B84">
        <w:t>ivité</w:t>
      </w:r>
      <w:r w:rsidR="00DA64BD" w:rsidRPr="00AC6B84">
        <w:t> </w:t>
      </w:r>
      <w:r w:rsidR="00433CC0" w:rsidRPr="00AC6B84">
        <w:t xml:space="preserve">2 est </w:t>
      </w:r>
      <w:bookmarkEnd w:id="3"/>
      <w:r w:rsidR="00433CC0" w:rsidRPr="00AC6B84">
        <w:t>décomposé</w:t>
      </w:r>
      <w:r w:rsidR="00E74768" w:rsidRPr="00AC6B84">
        <w:t>e</w:t>
      </w:r>
      <w:r w:rsidR="00433CC0" w:rsidRPr="00AC6B84">
        <w:t xml:space="preserve"> en trois activités</w:t>
      </w:r>
      <w:r w:rsidR="007F7E00" w:rsidRPr="00AC6B84">
        <w:t> :</w:t>
      </w:r>
      <w:r w:rsidR="005750D8" w:rsidRPr="00AC6B84">
        <w:t xml:space="preserve"> </w:t>
      </w:r>
      <w:r w:rsidR="00E21F59" w:rsidRPr="00745AAD">
        <w:rPr>
          <w:i/>
          <w:iCs/>
        </w:rPr>
        <w:t>d</w:t>
      </w:r>
      <w:r w:rsidR="003172A6" w:rsidRPr="00745AAD">
        <w:rPr>
          <w:i/>
          <w:iCs/>
        </w:rPr>
        <w:t>iscussion de l</w:t>
      </w:r>
      <w:r w:rsidR="00DA1839" w:rsidRPr="00745AAD">
        <w:rPr>
          <w:i/>
          <w:iCs/>
        </w:rPr>
        <w:t>’</w:t>
      </w:r>
      <w:r w:rsidR="003172A6" w:rsidRPr="00745AAD">
        <w:rPr>
          <w:i/>
          <w:iCs/>
        </w:rPr>
        <w:t>équipe</w:t>
      </w:r>
      <w:r w:rsidR="00745AAD">
        <w:rPr>
          <w:i/>
          <w:iCs/>
        </w:rPr>
        <w:t> </w:t>
      </w:r>
      <w:r w:rsidR="003172A6" w:rsidRPr="00745AAD">
        <w:rPr>
          <w:i/>
          <w:iCs/>
        </w:rPr>
        <w:t>A</w:t>
      </w:r>
      <w:r w:rsidR="003172A6" w:rsidRPr="00AC6B84">
        <w:t xml:space="preserve">, </w:t>
      </w:r>
      <w:r w:rsidR="00E21F59" w:rsidRPr="00745AAD">
        <w:rPr>
          <w:i/>
          <w:iCs/>
        </w:rPr>
        <w:t>d</w:t>
      </w:r>
      <w:r w:rsidR="003172A6" w:rsidRPr="00745AAD">
        <w:rPr>
          <w:i/>
          <w:iCs/>
        </w:rPr>
        <w:t>iscussion de l</w:t>
      </w:r>
      <w:r w:rsidR="00DA1839" w:rsidRPr="00745AAD">
        <w:rPr>
          <w:i/>
          <w:iCs/>
        </w:rPr>
        <w:t>’</w:t>
      </w:r>
      <w:r w:rsidR="003172A6" w:rsidRPr="00745AAD">
        <w:rPr>
          <w:i/>
          <w:iCs/>
        </w:rPr>
        <w:t>équipe</w:t>
      </w:r>
      <w:r w:rsidR="00745AAD">
        <w:rPr>
          <w:i/>
          <w:iCs/>
        </w:rPr>
        <w:t> </w:t>
      </w:r>
      <w:r w:rsidR="003172A6" w:rsidRPr="00745AAD">
        <w:rPr>
          <w:i/>
          <w:iCs/>
        </w:rPr>
        <w:t>B</w:t>
      </w:r>
      <w:r w:rsidR="003172A6" w:rsidRPr="00AC6B84">
        <w:t xml:space="preserve"> et </w:t>
      </w:r>
      <w:r w:rsidR="00E21F59" w:rsidRPr="00745AAD">
        <w:rPr>
          <w:i/>
          <w:iCs/>
        </w:rPr>
        <w:t>é</w:t>
      </w:r>
      <w:r w:rsidR="002771E5" w:rsidRPr="00745AAD">
        <w:rPr>
          <w:i/>
          <w:iCs/>
        </w:rPr>
        <w:t>change</w:t>
      </w:r>
      <w:r w:rsidR="003172A6" w:rsidRPr="00745AAD">
        <w:rPr>
          <w:i/>
          <w:iCs/>
        </w:rPr>
        <w:t xml:space="preserve"> de groupe</w:t>
      </w:r>
      <w:r w:rsidR="002771E5" w:rsidRPr="00AC6B84">
        <w:t xml:space="preserve">. </w:t>
      </w:r>
      <w:r w:rsidR="00433CC0" w:rsidRPr="00AC6B84">
        <w:t xml:space="preserve">Trois agents </w:t>
      </w:r>
      <w:r w:rsidR="00AE1621" w:rsidRPr="00AC6B84">
        <w:t>recommandeurs</w:t>
      </w:r>
      <w:r w:rsidR="00433CC0" w:rsidRPr="00AC6B84">
        <w:t xml:space="preserve"> de niveau inférieur sont insérés </w:t>
      </w:r>
      <w:r w:rsidR="003172A6" w:rsidRPr="00AC6B84">
        <w:t>dans</w:t>
      </w:r>
      <w:r w:rsidR="00433CC0" w:rsidRPr="00AC6B84">
        <w:t xml:space="preserve"> ce sous-modèle</w:t>
      </w:r>
      <w:r w:rsidR="002771E5" w:rsidRPr="00AC6B84">
        <w:t>.</w:t>
      </w:r>
      <w:r w:rsidR="00433CC0" w:rsidRPr="00AC6B84">
        <w:t xml:space="preserve"> </w:t>
      </w:r>
      <w:r w:rsidR="002771E5" w:rsidRPr="00AC6B84">
        <w:t>Chaque agent</w:t>
      </w:r>
      <w:r w:rsidR="00433CC0" w:rsidRPr="00AC6B84">
        <w:t xml:space="preserve"> est relié </w:t>
      </w:r>
      <w:r w:rsidR="00AE1621" w:rsidRPr="00AC6B84">
        <w:t xml:space="preserve">par un </w:t>
      </w:r>
      <w:r w:rsidR="00433CC0" w:rsidRPr="00AC6B84">
        <w:t xml:space="preserve">lien </w:t>
      </w:r>
      <w:r w:rsidR="002771E5" w:rsidRPr="00AC6B84">
        <w:t>R</w:t>
      </w:r>
      <w:r w:rsidR="00DA64BD" w:rsidRPr="00AC6B84">
        <w:t> </w:t>
      </w:r>
      <w:r w:rsidR="003172A6" w:rsidRPr="00AC6B84">
        <w:t>à une</w:t>
      </w:r>
      <w:r w:rsidR="00433CC0" w:rsidRPr="00AC6B84">
        <w:t xml:space="preserve"> activité </w:t>
      </w:r>
      <w:r w:rsidR="003172A6" w:rsidRPr="00AC6B84">
        <w:t>à laquelle</w:t>
      </w:r>
      <w:r w:rsidR="00433CC0" w:rsidRPr="00AC6B84">
        <w:t xml:space="preserve"> il</w:t>
      </w:r>
      <w:r w:rsidR="003172A6" w:rsidRPr="00AC6B84">
        <w:t xml:space="preserve"> est</w:t>
      </w:r>
      <w:r w:rsidR="00433CC0" w:rsidRPr="00AC6B84">
        <w:t xml:space="preserve"> affecté. Par exemple, l</w:t>
      </w:r>
      <w:r w:rsidR="00DA1839">
        <w:t>’</w:t>
      </w:r>
      <w:r w:rsidR="00433CC0" w:rsidRPr="00AC6B84">
        <w:t>agent</w:t>
      </w:r>
      <w:r w:rsidR="00DD28D3" w:rsidRPr="00AC6B84">
        <w:t xml:space="preserve"> </w:t>
      </w:r>
      <w:r w:rsidR="00AE1621" w:rsidRPr="00AC6B84">
        <w:t>recommandeur</w:t>
      </w:r>
      <w:r w:rsidR="009D4BBC">
        <w:t xml:space="preserve"> </w:t>
      </w:r>
      <w:r w:rsidR="00433CC0" w:rsidRPr="00AC6B84">
        <w:t>2.3 fournit une aide à la discussion de groupe. Cela signifie qu</w:t>
      </w:r>
      <w:r w:rsidR="00DA1839">
        <w:t>’</w:t>
      </w:r>
      <w:r w:rsidR="00433CC0" w:rsidRPr="00AC6B84">
        <w:t xml:space="preserve">il peut </w:t>
      </w:r>
      <w:r w:rsidR="00E21F59">
        <w:t>éventuellement</w:t>
      </w:r>
      <w:r w:rsidR="00433CC0" w:rsidRPr="00AC6B84">
        <w:t xml:space="preserve"> aider tous les acteurs impliqués dans cette activité, </w:t>
      </w:r>
      <w:r w:rsidR="00745AAD">
        <w:t>le professeur</w:t>
      </w:r>
      <w:r w:rsidR="00745AAD" w:rsidRPr="00AC6B84">
        <w:t xml:space="preserve"> </w:t>
      </w:r>
      <w:r w:rsidR="00B1146A">
        <w:t xml:space="preserve">ou la professeure </w:t>
      </w:r>
      <w:r w:rsidR="00433CC0" w:rsidRPr="00AC6B84">
        <w:t xml:space="preserve">et les </w:t>
      </w:r>
      <w:r w:rsidR="00745AAD">
        <w:t xml:space="preserve">personnes </w:t>
      </w:r>
      <w:r w:rsidR="00E74768" w:rsidRPr="00AC6B84">
        <w:t>apprenant</w:t>
      </w:r>
      <w:r w:rsidR="00745AAD">
        <w:t>e</w:t>
      </w:r>
      <w:r w:rsidR="00E74768" w:rsidRPr="00AC6B84">
        <w:t>s</w:t>
      </w:r>
      <w:r w:rsidR="00433CC0" w:rsidRPr="00AC6B84">
        <w:t xml:space="preserve"> de l</w:t>
      </w:r>
      <w:r w:rsidR="00DA1839">
        <w:t>’</w:t>
      </w:r>
      <w:r w:rsidR="00433CC0" w:rsidRPr="00AC6B84">
        <w:t>équipe</w:t>
      </w:r>
      <w:r w:rsidR="009D4BBC">
        <w:t> </w:t>
      </w:r>
      <w:r w:rsidR="00433CC0" w:rsidRPr="00AC6B84">
        <w:t>A et de l</w:t>
      </w:r>
      <w:r w:rsidR="00DA1839">
        <w:t>’</w:t>
      </w:r>
      <w:r w:rsidR="00433CC0" w:rsidRPr="00AC6B84">
        <w:t>équipe</w:t>
      </w:r>
      <w:r w:rsidR="009D4BBC">
        <w:t> </w:t>
      </w:r>
      <w:r w:rsidR="00433CC0" w:rsidRPr="00AC6B84">
        <w:t>B. Il peut également aider à l</w:t>
      </w:r>
      <w:r w:rsidR="00DA1839">
        <w:t>’</w:t>
      </w:r>
      <w:r w:rsidR="00433CC0" w:rsidRPr="00AC6B84">
        <w:t>utilisation de l</w:t>
      </w:r>
      <w:r w:rsidR="00DA1839">
        <w:t>’</w:t>
      </w:r>
      <w:r w:rsidR="00433CC0" w:rsidRPr="00AC6B84">
        <w:t xml:space="preserve">outil </w:t>
      </w:r>
      <w:r w:rsidR="00745AAD" w:rsidRPr="00745AAD">
        <w:rPr>
          <w:i/>
          <w:iCs/>
        </w:rPr>
        <w:t>f</w:t>
      </w:r>
      <w:r w:rsidR="00433CC0" w:rsidRPr="00745AAD">
        <w:rPr>
          <w:i/>
          <w:iCs/>
        </w:rPr>
        <w:t xml:space="preserve">orum de </w:t>
      </w:r>
      <w:r w:rsidR="00051FBF" w:rsidRPr="00745AAD">
        <w:rPr>
          <w:i/>
          <w:iCs/>
        </w:rPr>
        <w:t>groupe</w:t>
      </w:r>
      <w:r w:rsidR="00433CC0" w:rsidRPr="00AC6B84">
        <w:t xml:space="preserve"> qui soutient cette activité. </w:t>
      </w:r>
      <w:r w:rsidR="00051FBF" w:rsidRPr="00AC6B84">
        <w:t>La</w:t>
      </w:r>
      <w:r w:rsidR="00433CC0" w:rsidRPr="00AC6B84">
        <w:t xml:space="preserve"> discussion de groupe comporte des phases et des étapes. Elle peut être décomposée en activités terminales où des agents plus spécialisés peuvent être insérés. C</w:t>
      </w:r>
      <w:r w:rsidR="00DA1839">
        <w:t>’</w:t>
      </w:r>
      <w:r w:rsidR="00433CC0" w:rsidRPr="00AC6B84">
        <w:t xml:space="preserve">est ainsi que le </w:t>
      </w:r>
      <w:r w:rsidR="00DD28D3" w:rsidRPr="00AC6B84">
        <w:lastRenderedPageBreak/>
        <w:t>système conseiller</w:t>
      </w:r>
      <w:r w:rsidR="00433CC0" w:rsidRPr="00AC6B84">
        <w:t xml:space="preserve"> hiérarchique se greffe sur </w:t>
      </w:r>
      <w:r w:rsidR="003172A6" w:rsidRPr="00AC6B84">
        <w:t>un</w:t>
      </w:r>
      <w:r w:rsidR="00433CC0" w:rsidRPr="00AC6B84">
        <w:t xml:space="preserve"> scénario</w:t>
      </w:r>
      <w:r w:rsidR="003172A6" w:rsidRPr="00AC6B84">
        <w:t xml:space="preserve"> d</w:t>
      </w:r>
      <w:r w:rsidR="00DA1839">
        <w:t>’</w:t>
      </w:r>
      <w:r w:rsidR="003172A6" w:rsidRPr="00AC6B84">
        <w:t>apprentissage</w:t>
      </w:r>
      <w:r w:rsidR="002771E5" w:rsidRPr="00AC6B84">
        <w:t xml:space="preserve"> </w:t>
      </w:r>
      <w:r w:rsidR="00AE1621" w:rsidRPr="00AC6B84">
        <w:t>et son arbre</w:t>
      </w:r>
      <w:r w:rsidR="002771E5" w:rsidRPr="00AC6B84">
        <w:t xml:space="preserve"> des tâches</w:t>
      </w:r>
      <w:r w:rsidR="00E74768" w:rsidRPr="00AC6B84">
        <w:t>, permettant l</w:t>
      </w:r>
      <w:r w:rsidR="00DA1839">
        <w:t>’</w:t>
      </w:r>
      <w:r w:rsidR="00E74768" w:rsidRPr="00AC6B84">
        <w:t>application</w:t>
      </w:r>
      <w:r w:rsidR="00433CC0" w:rsidRPr="00AC6B84">
        <w:t xml:space="preserve"> </w:t>
      </w:r>
      <w:r w:rsidR="00E74768" w:rsidRPr="00AC6B84">
        <w:t>de</w:t>
      </w:r>
      <w:r w:rsidR="00433CC0" w:rsidRPr="00AC6B84">
        <w:t xml:space="preserve"> la méthode </w:t>
      </w:r>
      <w:proofErr w:type="spellStart"/>
      <w:r w:rsidR="00433CC0" w:rsidRPr="00AC6B84">
        <w:t>Épitalk</w:t>
      </w:r>
      <w:proofErr w:type="spellEnd"/>
      <w:r w:rsidR="00433CC0" w:rsidRPr="00AC6B84">
        <w:t>.</w:t>
      </w:r>
    </w:p>
    <w:p w14:paraId="794B8D2F" w14:textId="21594E29" w:rsidR="00074BFF" w:rsidRPr="00AC6B84" w:rsidRDefault="00CB303B" w:rsidP="00A650B6">
      <w:pPr>
        <w:pStyle w:val="Titre2"/>
        <w:rPr>
          <w:iCs/>
        </w:rPr>
      </w:pPr>
      <w:r w:rsidRPr="00AC6B84">
        <w:t xml:space="preserve">Une ontologie </w:t>
      </w:r>
      <w:r w:rsidR="0087741C" w:rsidRPr="00AC6B84">
        <w:t>pour définir</w:t>
      </w:r>
      <w:r w:rsidRPr="00AC6B84">
        <w:t xml:space="preserve"> le </w:t>
      </w:r>
      <w:r w:rsidR="00DD28D3" w:rsidRPr="00AC6B84">
        <w:t>système conseiller</w:t>
      </w:r>
    </w:p>
    <w:p w14:paraId="0775B0C3" w14:textId="35E208CB" w:rsidR="00CA1663" w:rsidRPr="00AC6B84" w:rsidRDefault="00745AAD" w:rsidP="00F71F1D">
      <w:pPr>
        <w:adjustRightInd w:val="0"/>
        <w:spacing w:after="120"/>
        <w:jc w:val="both"/>
      </w:pPr>
      <w:r>
        <w:t>Cette section</w:t>
      </w:r>
      <w:r w:rsidRPr="00AC6B84">
        <w:t xml:space="preserve"> </w:t>
      </w:r>
      <w:r w:rsidR="00DD28D3" w:rsidRPr="00AC6B84">
        <w:t>généralis</w:t>
      </w:r>
      <w:r>
        <w:t>e</w:t>
      </w:r>
      <w:r w:rsidR="00DD28D3" w:rsidRPr="00AC6B84">
        <w:t xml:space="preserve"> ce qui précède </w:t>
      </w:r>
      <w:r w:rsidR="00CA1663" w:rsidRPr="00AC6B84">
        <w:t>en présentant une</w:t>
      </w:r>
      <w:r w:rsidR="003172A6" w:rsidRPr="00AC6B84">
        <w:t xml:space="preserve"> partie de l</w:t>
      </w:r>
      <w:r w:rsidR="00DA1839">
        <w:t>’</w:t>
      </w:r>
      <w:r w:rsidR="00CA1663" w:rsidRPr="00AC6B84">
        <w:t>ontologie</w:t>
      </w:r>
      <w:r w:rsidR="002021E3" w:rsidRPr="00AC6B84">
        <w:rPr>
          <w:rStyle w:val="Appelnotedebasdep"/>
        </w:rPr>
        <w:footnoteReference w:id="10"/>
      </w:r>
      <w:r w:rsidR="00CA1663" w:rsidRPr="00AC6B84">
        <w:t xml:space="preserve"> qui </w:t>
      </w:r>
      <w:r w:rsidR="0087741C" w:rsidRPr="00AC6B84">
        <w:t>donne</w:t>
      </w:r>
      <w:r w:rsidR="00CA1663" w:rsidRPr="00AC6B84">
        <w:t xml:space="preserve"> au système TELOS </w:t>
      </w:r>
      <w:r w:rsidR="00915F17" w:rsidRPr="00AC6B84">
        <w:t xml:space="preserve">les éléments nécessaires </w:t>
      </w:r>
      <w:r>
        <w:t>à</w:t>
      </w:r>
      <w:r w:rsidRPr="00AC6B84">
        <w:t xml:space="preserve"> </w:t>
      </w:r>
      <w:r w:rsidR="00915F17" w:rsidRPr="00AC6B84">
        <w:t xml:space="preserve">la </w:t>
      </w:r>
      <w:r w:rsidR="00CA1663" w:rsidRPr="00AC6B84">
        <w:t>constru</w:t>
      </w:r>
      <w:r w:rsidR="00915F17" w:rsidRPr="00AC6B84">
        <w:t>ction d</w:t>
      </w:r>
      <w:r w:rsidR="00DA1839">
        <w:t>’</w:t>
      </w:r>
      <w:r w:rsidR="00CA1663" w:rsidRPr="00AC6B84">
        <w:t xml:space="preserve">un </w:t>
      </w:r>
      <w:r w:rsidR="00DD28D3" w:rsidRPr="00AC6B84">
        <w:t>système conseiller</w:t>
      </w:r>
      <w:r w:rsidR="00CA1663" w:rsidRPr="00AC6B84">
        <w:t xml:space="preserve"> </w:t>
      </w:r>
      <w:r w:rsidR="00915F17" w:rsidRPr="00AC6B84">
        <w:t>associé à</w:t>
      </w:r>
      <w:r w:rsidR="00CA1663" w:rsidRPr="00AC6B84">
        <w:t xml:space="preserve"> tout scénario d</w:t>
      </w:r>
      <w:r w:rsidR="00DA1839">
        <w:t>’</w:t>
      </w:r>
      <w:r w:rsidR="00CA1663" w:rsidRPr="00AC6B84">
        <w:t>activité</w:t>
      </w:r>
      <w:r w:rsidR="0087741C" w:rsidRPr="00AC6B84">
        <w:t xml:space="preserve"> d</w:t>
      </w:r>
      <w:r w:rsidR="00DA1839">
        <w:t>’</w:t>
      </w:r>
      <w:r w:rsidR="0087741C" w:rsidRPr="00AC6B84">
        <w:t>un ENA</w:t>
      </w:r>
      <w:r w:rsidR="00CA1663" w:rsidRPr="00AC6B84">
        <w:t xml:space="preserve">. </w:t>
      </w:r>
    </w:p>
    <w:p w14:paraId="0E77BD8D" w14:textId="41ADC287" w:rsidR="00F93969" w:rsidRPr="00AC6B84" w:rsidRDefault="00CA1663" w:rsidP="00F71F1D">
      <w:pPr>
        <w:adjustRightInd w:val="0"/>
        <w:spacing w:after="120"/>
        <w:jc w:val="both"/>
      </w:pPr>
      <w:r w:rsidRPr="00AC6B84">
        <w:t>Ce graphe</w:t>
      </w:r>
      <w:r w:rsidR="00DD28D3" w:rsidRPr="00AC6B84">
        <w:t xml:space="preserve"> </w:t>
      </w:r>
      <w:r w:rsidR="00F93969" w:rsidRPr="00AC6B84">
        <w:t xml:space="preserve">indique </w:t>
      </w:r>
      <w:r w:rsidR="00DD28D3" w:rsidRPr="00AC6B84">
        <w:t>qu</w:t>
      </w:r>
      <w:r w:rsidR="00AF232A">
        <w:t>e tout</w:t>
      </w:r>
      <w:r w:rsidR="00DD28D3" w:rsidRPr="00AC6B84">
        <w:t xml:space="preserve"> système hôte (</w:t>
      </w:r>
      <w:r w:rsidR="0087741C" w:rsidRPr="00AC6B84">
        <w:t>par exemple</w:t>
      </w:r>
      <w:r w:rsidR="00745AAD">
        <w:t>,</w:t>
      </w:r>
      <w:r w:rsidR="0087741C" w:rsidRPr="00AC6B84">
        <w:t xml:space="preserve"> </w:t>
      </w:r>
      <w:r w:rsidR="00DD28D3" w:rsidRPr="00AC6B84">
        <w:t>l</w:t>
      </w:r>
      <w:r w:rsidR="00DA1839">
        <w:t>’</w:t>
      </w:r>
      <w:r w:rsidR="00DD28D3" w:rsidRPr="00AC6B84">
        <w:t xml:space="preserve">AGD ou </w:t>
      </w:r>
      <w:r w:rsidR="00F93969" w:rsidRPr="00AC6B84">
        <w:t>l</w:t>
      </w:r>
      <w:r w:rsidR="00DA1839">
        <w:t>’</w:t>
      </w:r>
      <w:r w:rsidR="00F93969" w:rsidRPr="00AC6B84">
        <w:t xml:space="preserve">ENA </w:t>
      </w:r>
      <w:r w:rsidR="0087741C" w:rsidRPr="00AC6B84">
        <w:t>de la</w:t>
      </w:r>
      <w:r w:rsidR="00F93969" w:rsidRPr="00AC6B84">
        <w:t xml:space="preserve"> figure</w:t>
      </w:r>
      <w:r w:rsidR="0009572B" w:rsidRPr="00AC6B84">
        <w:t> </w:t>
      </w:r>
      <w:r w:rsidR="009D4BBC">
        <w:t>9.</w:t>
      </w:r>
      <w:r w:rsidR="00F93969" w:rsidRPr="00AC6B84">
        <w:t>5) contient un arbre des tâches (les activités du scénario), chaque tâche ou activité étant un point d</w:t>
      </w:r>
      <w:r w:rsidR="00DA1839">
        <w:t>’</w:t>
      </w:r>
      <w:r w:rsidR="00F93969" w:rsidRPr="00AC6B84">
        <w:t>insertion possible pour un</w:t>
      </w:r>
      <w:r w:rsidRPr="00AC6B84">
        <w:t xml:space="preserve"> </w:t>
      </w:r>
      <w:r w:rsidR="00DD28D3" w:rsidRPr="00AC6B84">
        <w:t>agent conseiller</w:t>
      </w:r>
      <w:r w:rsidR="00F93969" w:rsidRPr="00AC6B84">
        <w:t>. Le scénario indique aussi les acteurs qui participent à l</w:t>
      </w:r>
      <w:r w:rsidR="00DA1839">
        <w:t>’</w:t>
      </w:r>
      <w:r w:rsidR="00F93969" w:rsidRPr="00AC6B84">
        <w:t>activité</w:t>
      </w:r>
      <w:r w:rsidR="00265F16" w:rsidRPr="00AC6B84">
        <w:t>, lesquels</w:t>
      </w:r>
      <w:r w:rsidR="00F93969" w:rsidRPr="00AC6B84">
        <w:t xml:space="preserve"> </w:t>
      </w:r>
      <w:r w:rsidR="00832B59" w:rsidRPr="00AC6B84">
        <w:t>p</w:t>
      </w:r>
      <w:r w:rsidR="005E1303">
        <w:t>e</w:t>
      </w:r>
      <w:r w:rsidR="00832B59" w:rsidRPr="00AC6B84">
        <w:t>uv</w:t>
      </w:r>
      <w:r w:rsidR="005E1303">
        <w:t>e</w:t>
      </w:r>
      <w:r w:rsidR="00832B59" w:rsidRPr="00AC6B84">
        <w:t>nt</w:t>
      </w:r>
      <w:r w:rsidR="00F93969" w:rsidRPr="00AC6B84">
        <w:t xml:space="preserve"> être conseillé</w:t>
      </w:r>
      <w:r w:rsidR="005E1303">
        <w:t>s</w:t>
      </w:r>
      <w:r w:rsidR="00832B59" w:rsidRPr="00AC6B84">
        <w:t xml:space="preserve"> par cet agent</w:t>
      </w:r>
      <w:r w:rsidR="00F93969" w:rsidRPr="00AC6B84">
        <w:t xml:space="preserve"> </w:t>
      </w:r>
      <w:r w:rsidR="00D86C4A" w:rsidRPr="00AC6B84">
        <w:t>pourvu</w:t>
      </w:r>
      <w:r w:rsidR="00F93969" w:rsidRPr="00AC6B84">
        <w:t xml:space="preserve"> </w:t>
      </w:r>
      <w:r w:rsidR="00CD01C3">
        <w:t>qu’ils</w:t>
      </w:r>
      <w:r w:rsidR="00F93969" w:rsidRPr="00AC6B84">
        <w:t xml:space="preserve"> ai</w:t>
      </w:r>
      <w:r w:rsidR="00DB22D3">
        <w:t>en</w:t>
      </w:r>
      <w:r w:rsidR="00F93969" w:rsidRPr="00AC6B84">
        <w:t xml:space="preserve">t un modèle </w:t>
      </w:r>
      <w:r w:rsidR="0087741C" w:rsidRPr="00AC6B84">
        <w:t xml:space="preserve">décrivant </w:t>
      </w:r>
      <w:r w:rsidR="00DB22D3">
        <w:t>leurs</w:t>
      </w:r>
      <w:r w:rsidR="00DB22D3" w:rsidRPr="00AC6B84">
        <w:t xml:space="preserve"> </w:t>
      </w:r>
      <w:r w:rsidR="0087741C" w:rsidRPr="00AC6B84">
        <w:t xml:space="preserve">propriétés </w:t>
      </w:r>
      <w:r w:rsidR="00F93969" w:rsidRPr="00AC6B84">
        <w:t>dans le système hôte.</w:t>
      </w:r>
      <w:r w:rsidR="00832B59" w:rsidRPr="00AC6B84">
        <w:t xml:space="preserve"> </w:t>
      </w:r>
    </w:p>
    <w:p w14:paraId="75E3235C" w14:textId="7DD42000" w:rsidR="008C22AB" w:rsidRPr="00AC6B84" w:rsidRDefault="00CD01C3" w:rsidP="00F71F1D">
      <w:pPr>
        <w:adjustRightInd w:val="0"/>
        <w:spacing w:after="120"/>
        <w:jc w:val="both"/>
      </w:pPr>
      <w:r>
        <w:t>À la figure 9.6, l</w:t>
      </w:r>
      <w:r w:rsidR="00832B59" w:rsidRPr="00AC6B84">
        <w:t xml:space="preserve">e sous-modèle en mortaise indique </w:t>
      </w:r>
      <w:r w:rsidR="00690734" w:rsidRPr="00AC6B84">
        <w:t xml:space="preserve">que </w:t>
      </w:r>
      <w:r w:rsidR="00832B59" w:rsidRPr="00AC6B84">
        <w:t>ce modèle</w:t>
      </w:r>
      <w:r w:rsidR="0087741C" w:rsidRPr="00AC6B84">
        <w:t xml:space="preserve"> de l</w:t>
      </w:r>
      <w:r w:rsidR="00DA1839">
        <w:t>’</w:t>
      </w:r>
      <w:r w:rsidR="0087741C" w:rsidRPr="00AC6B84">
        <w:t>utilisateur</w:t>
      </w:r>
      <w:r w:rsidR="00832B59" w:rsidRPr="00AC6B84">
        <w:t xml:space="preserve"> </w:t>
      </w:r>
      <w:r>
        <w:t xml:space="preserve">ou de l’utilisatrice </w:t>
      </w:r>
      <w:r w:rsidR="00832B59" w:rsidRPr="00AC6B84">
        <w:t xml:space="preserve">peut se composer de cinq sous-modèles : </w:t>
      </w:r>
      <w:r w:rsidR="008F00B1" w:rsidRPr="00AC6B84">
        <w:t xml:space="preserve">1) </w:t>
      </w:r>
      <w:r w:rsidR="00832B59" w:rsidRPr="00AC6B84">
        <w:t xml:space="preserve">un modèle des compétences; </w:t>
      </w:r>
      <w:r w:rsidR="008F00B1" w:rsidRPr="00AC6B84">
        <w:t xml:space="preserve">2) </w:t>
      </w:r>
      <w:r w:rsidR="00832B59" w:rsidRPr="00AC6B84">
        <w:t>l</w:t>
      </w:r>
      <w:r w:rsidR="00DA1839">
        <w:t>’</w:t>
      </w:r>
      <w:r w:rsidR="00832B59" w:rsidRPr="00AC6B84">
        <w:t>enregistrement des progrès dans le scénario (et dans l</w:t>
      </w:r>
      <w:r w:rsidR="00DA1839">
        <w:t>’</w:t>
      </w:r>
      <w:r w:rsidR="00832B59" w:rsidRPr="00AC6B84">
        <w:t xml:space="preserve">arbre des tâches); </w:t>
      </w:r>
      <w:r w:rsidR="008F00B1" w:rsidRPr="00AC6B84">
        <w:t xml:space="preserve">3) </w:t>
      </w:r>
      <w:r w:rsidR="00832B59" w:rsidRPr="00AC6B84">
        <w:t xml:space="preserve">un profil de collaboration avec les autres acteurs; </w:t>
      </w:r>
      <w:r w:rsidR="008F00B1" w:rsidRPr="00AC6B84">
        <w:t xml:space="preserve">4) </w:t>
      </w:r>
      <w:r w:rsidR="00832B59" w:rsidRPr="00AC6B84">
        <w:t xml:space="preserve">un profil affectif de sa </w:t>
      </w:r>
      <w:r w:rsidR="0087741C" w:rsidRPr="00AC6B84">
        <w:t>motivation</w:t>
      </w:r>
      <w:r w:rsidR="00832B59" w:rsidRPr="00AC6B84">
        <w:t xml:space="preserve"> à l</w:t>
      </w:r>
      <w:r w:rsidR="00DA1839">
        <w:t>’</w:t>
      </w:r>
      <w:r w:rsidR="00832B59" w:rsidRPr="00AC6B84">
        <w:t>égard des activités</w:t>
      </w:r>
      <w:r w:rsidR="009D4BBC">
        <w:t>;</w:t>
      </w:r>
      <w:r w:rsidR="008F00B1" w:rsidRPr="00AC6B84">
        <w:t xml:space="preserve"> 5) </w:t>
      </w:r>
      <w:r w:rsidR="00832B59" w:rsidRPr="00AC6B84">
        <w:t xml:space="preserve">ses préférences quant </w:t>
      </w:r>
      <w:r w:rsidR="00C017E0" w:rsidRPr="00AC6B84">
        <w:t>au</w:t>
      </w:r>
      <w:r w:rsidR="00832B59" w:rsidRPr="00AC6B84">
        <w:t xml:space="preserve"> style d</w:t>
      </w:r>
      <w:r w:rsidR="00DA1839">
        <w:t>’</w:t>
      </w:r>
      <w:r w:rsidR="00832B59" w:rsidRPr="00AC6B84">
        <w:t xml:space="preserve">apprentissage, </w:t>
      </w:r>
      <w:r w:rsidR="00C017E0" w:rsidRPr="00AC6B84">
        <w:t xml:space="preserve">à </w:t>
      </w:r>
      <w:r w:rsidR="00832B59" w:rsidRPr="00AC6B84">
        <w:t xml:space="preserve">la langue et </w:t>
      </w:r>
      <w:r>
        <w:t xml:space="preserve">à </w:t>
      </w:r>
      <w:r w:rsidR="00832B59" w:rsidRPr="00AC6B84">
        <w:t>la culture</w:t>
      </w:r>
      <w:r w:rsidR="0087741C" w:rsidRPr="00AC6B84">
        <w:t>,</w:t>
      </w:r>
      <w:r w:rsidR="00832B59" w:rsidRPr="00AC6B84">
        <w:t xml:space="preserve"> ou</w:t>
      </w:r>
      <w:r w:rsidR="0087741C" w:rsidRPr="00AC6B84">
        <w:t xml:space="preserve"> quant à</w:t>
      </w:r>
      <w:r w:rsidR="00501BA3">
        <w:t xml:space="preserve"> l’acteur ou à l’agent qui prend</w:t>
      </w:r>
      <w:r w:rsidR="00832B59" w:rsidRPr="00AC6B84">
        <w:t xml:space="preserve"> l</w:t>
      </w:r>
      <w:r w:rsidR="00DA1839">
        <w:t>’</w:t>
      </w:r>
      <w:r w:rsidR="00832B59" w:rsidRPr="00AC6B84">
        <w:t xml:space="preserve">initiative des conseils </w:t>
      </w:r>
      <w:r w:rsidR="00501BA3">
        <w:t>(acteur conseillé, facilitateur, agent recommandeur ou une combinaison hybride de ces agents ou acteurs)</w:t>
      </w:r>
      <w:r w:rsidR="00265F16" w:rsidRPr="00AC6B84">
        <w:t xml:space="preserve">. Au départ, ces données sont </w:t>
      </w:r>
      <w:r w:rsidR="00C017E0" w:rsidRPr="00AC6B84">
        <w:t xml:space="preserve">saisies </w:t>
      </w:r>
      <w:r w:rsidR="00265F16" w:rsidRPr="00AC6B84">
        <w:t>par l</w:t>
      </w:r>
      <w:r w:rsidR="00DA1839">
        <w:t>’</w:t>
      </w:r>
      <w:r w:rsidR="00265F16" w:rsidRPr="00AC6B84">
        <w:t xml:space="preserve">équipe de conception ou par chaque apprenant </w:t>
      </w:r>
      <w:r>
        <w:t xml:space="preserve">ou apprenante </w:t>
      </w:r>
      <w:r w:rsidR="00265F16" w:rsidRPr="00AC6B84">
        <w:t xml:space="preserve">dans les interfaces </w:t>
      </w:r>
      <w:r w:rsidR="0087741C" w:rsidRPr="00AC6B84">
        <w:t>qui param</w:t>
      </w:r>
      <w:r w:rsidR="00D86C4A" w:rsidRPr="00AC6B84">
        <w:t>ètr</w:t>
      </w:r>
      <w:r w:rsidR="0087741C" w:rsidRPr="00AC6B84">
        <w:t>e</w:t>
      </w:r>
      <w:r w:rsidR="00D86C4A" w:rsidRPr="00AC6B84">
        <w:t>nt</w:t>
      </w:r>
      <w:r w:rsidR="0087741C" w:rsidRPr="00AC6B84">
        <w:t xml:space="preserve"> le</w:t>
      </w:r>
      <w:r w:rsidR="00265F16" w:rsidRPr="00AC6B84">
        <w:t xml:space="preserve"> système conseiller. Pour le modèle des compétences, les données initiales peuvent aussi être fournies par un prétest</w:t>
      </w:r>
      <w:r w:rsidR="0087741C" w:rsidRPr="00AC6B84">
        <w:t xml:space="preserve"> construit pour vérifier</w:t>
      </w:r>
      <w:r w:rsidR="00265F16" w:rsidRPr="00AC6B84">
        <w:t xml:space="preserve"> </w:t>
      </w:r>
      <w:r w:rsidR="0087741C" w:rsidRPr="00AC6B84">
        <w:t>l</w:t>
      </w:r>
      <w:r w:rsidR="00265F16" w:rsidRPr="00AC6B84">
        <w:t>es compétences visées par l</w:t>
      </w:r>
      <w:r w:rsidR="00DA1839">
        <w:t>’</w:t>
      </w:r>
      <w:r w:rsidR="00265F16" w:rsidRPr="00AC6B84">
        <w:t>ENA.</w:t>
      </w:r>
    </w:p>
    <w:p w14:paraId="262CFA1B" w14:textId="5DF158D8" w:rsidR="00501BA3" w:rsidRDefault="00501BA3" w:rsidP="00501BA3">
      <w:pPr>
        <w:adjustRightInd w:val="0"/>
        <w:spacing w:after="120"/>
        <w:ind w:left="-142"/>
        <w:jc w:val="center"/>
        <w:rPr>
          <w:b/>
          <w:bCs/>
        </w:rPr>
      </w:pPr>
      <w:r w:rsidRPr="006738CE">
        <w:rPr>
          <w:noProof/>
        </w:rPr>
        <mc:AlternateContent>
          <mc:Choice Requires="wpg">
            <w:drawing>
              <wp:anchor distT="0" distB="0" distL="114300" distR="114300" simplePos="0" relativeHeight="251661312" behindDoc="0" locked="0" layoutInCell="1" allowOverlap="1" wp14:anchorId="04D52685" wp14:editId="00337A36">
                <wp:simplePos x="0" y="0"/>
                <wp:positionH relativeFrom="column">
                  <wp:posOffset>0</wp:posOffset>
                </wp:positionH>
                <wp:positionV relativeFrom="paragraph">
                  <wp:posOffset>266065</wp:posOffset>
                </wp:positionV>
                <wp:extent cx="5890895" cy="3063875"/>
                <wp:effectExtent l="12700" t="12700" r="14605" b="9525"/>
                <wp:wrapTopAndBottom/>
                <wp:docPr id="13" name="Groupe 5"/>
                <wp:cNvGraphicFramePr/>
                <a:graphic xmlns:a="http://schemas.openxmlformats.org/drawingml/2006/main">
                  <a:graphicData uri="http://schemas.microsoft.com/office/word/2010/wordprocessingGroup">
                    <wpg:wgp>
                      <wpg:cNvGrpSpPr/>
                      <wpg:grpSpPr>
                        <a:xfrm>
                          <a:off x="0" y="0"/>
                          <a:ext cx="5890895" cy="3063875"/>
                          <a:chOff x="0" y="0"/>
                          <a:chExt cx="11631448" cy="5740400"/>
                        </a:xfrm>
                      </wpg:grpSpPr>
                      <pic:pic xmlns:pic="http://schemas.openxmlformats.org/drawingml/2006/picture">
                        <pic:nvPicPr>
                          <pic:cNvPr id="15" name="Image 15"/>
                          <pic:cNvPicPr>
                            <a:picLocks noChangeAspect="1"/>
                          </pic:cNvPicPr>
                        </pic:nvPicPr>
                        <pic:blipFill>
                          <a:blip r:embed="rId30"/>
                          <a:stretch>
                            <a:fillRect/>
                          </a:stretch>
                        </pic:blipFill>
                        <pic:spPr>
                          <a:xfrm>
                            <a:off x="0" y="0"/>
                            <a:ext cx="8432800" cy="5740400"/>
                          </a:xfrm>
                          <a:prstGeom prst="rect">
                            <a:avLst/>
                          </a:prstGeom>
                          <a:ln>
                            <a:solidFill>
                              <a:schemeClr val="accent1"/>
                            </a:solidFill>
                          </a:ln>
                        </pic:spPr>
                      </pic:pic>
                      <pic:pic xmlns:pic="http://schemas.openxmlformats.org/drawingml/2006/picture">
                        <pic:nvPicPr>
                          <pic:cNvPr id="16" name="Image 16"/>
                          <pic:cNvPicPr>
                            <a:picLocks noChangeAspect="1"/>
                          </pic:cNvPicPr>
                        </pic:nvPicPr>
                        <pic:blipFill>
                          <a:blip r:embed="rId31"/>
                          <a:stretch>
                            <a:fillRect/>
                          </a:stretch>
                        </pic:blipFill>
                        <pic:spPr>
                          <a:xfrm>
                            <a:off x="7391400" y="511722"/>
                            <a:ext cx="4240048" cy="3491232"/>
                          </a:xfrm>
                          <a:prstGeom prst="rect">
                            <a:avLst/>
                          </a:prstGeom>
                          <a:ln>
                            <a:solidFill>
                              <a:schemeClr val="accent1"/>
                            </a:solidFill>
                          </a:ln>
                        </pic:spPr>
                      </pic:pic>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group w14:anchorId="1C1F339C" id="Groupe 5" o:spid="_x0000_s1026" style="position:absolute;margin-left:0;margin-top:20.95pt;width:463.85pt;height:241.25pt;z-index:251661312;mso-width-relative:margin;mso-height-relative:margin" coordsize="116314,57404"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h4eH/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4eHh//w8PD/8PDw//Dw8P/w8PD/8PDw//Dw8P/w8PD/h4eH&#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h4eH//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4eHh/8AAAD/AAC//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C//wAAAP+Hh4f/8PDw//Dw8P/w&#10;8PD/8PDw//Dw8P/w8PD/8PDw/4eHh/8AAAD/mZm//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Zmb//AAAA/4eH&#10;h//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h4eH/wAAAP8AAL//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L//AAAA/4eH&#10;h//w8PD/8PDw//Dw8P/w8PD/8PDw//Dw8P/w8PD/h4eH/wAAAP+Zmb//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5mZv/8AAAD/h4eH//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Hh4f/AAAA/wAAv/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v/8AAAD/h4eH//Dw8P/w8PD/8PDw//Dw8P/w8PD/8PDw//Dw8P+Hh4f/AAAA/5mZv//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mZm//wAAAP+Hh4f/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4eH&#10;h/8AAAD/AAC//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C//wAAAP+Hh4f/8PDw//Dw8P/w8PD/8PDw//Dw8P/w8PD/8PDw/4eHh/8A&#10;AAD/mZm//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Zmb//AAAA/4eHh//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h4eH/wAAAP8AAL//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L//AAAA/4eHh//w8PD/8PDw//Dw8P/w8PD/8PDw//Dw&#10;8P/w8PD/h4eH/wAAAP+Zmb//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5mZv/8AAAD/h4eH//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Hh4f/AAAA/wAAv/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v/8AAAD/h4eH//Dw8P/w8PD/8PDw&#10;//Dw8P/w8PD/8PDw//Dw8P+Hh4f/AAAA/5mZv//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mZm//wAAAP+Hh4f/&#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4eHh/8AAAD/AAC//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C//wAAAP+Hh4f/&#10;8PDw//Dw8P/w8PD/8PDw//Dw8P/w8PD/8PDw/4eHh/8AAAD/mZm//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Z&#10;mb//AAAA/4eHh//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h4eH/wAAAP8AAL//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L//AAAA/4eHh//w8PD/8PDw//Dw8P/w8PD/8PDw//Dw8P/w8PD/h4eH/wAAAP+Zmb//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5mZv/8AAAD/h4eH//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Hh4f/&#10;AAAA/wAAv/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v/8AAAD/h4eH//Dw8P/w8PD/8PDw//Dw8P/w8PD/8PDw//Dw8P+Hh4f/AAAA&#10;/5mZv//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mZm//wAAAP+Hh4f/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4eHh/8AAAD/AAC//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C//wAAAP+Hh4f/8PDw//Dw8P/w8PD/8PDw//Dw8P/w8PD/&#10;8PDw/4eHh/8AAAD/mZm//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Zmb//AAAA/4eHh//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h4eH/wAAAP8AAL//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L//AAAA/4eHh//w8PD/8PDw//Dw8P/w&#10;8PD/8PDw//Dw8P/w8PD/h4eH/wAAAP+Zmb//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5mZv/8AAAD/h4eH//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Hh4f/AAAA/wAAv/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v/8AAAD/h4eH//Dw&#10;8P/w8PD/8PDw//Dw8P/w8PD/8PDw//Dw8P+Hh4f/AAAA/5mZv//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mZm/&#10;/wAAAP+Hh4f/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4eHh/8AAAD/AAC//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C/&#10;/wAAAP+Hh4f/8PDw//Dw8P/w8PD/8PDw//Dw8P/w8PD/8PDw/4eHh/8AAAD/mZm//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Zmb//AAAA/4eHh//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h4eH/wAA&#10;AP8AAL//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L//AAAA/4eHh//w8PD/8PDw//Dw8P/w8PD/8PDw//Dw8P/w8PD/h4eH/wAAAP+Z&#10;mb//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5mZv/8AAAD/h4eH//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Hh4f/AAAA/wAAv/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v/8AAAD/h4eH//Dw8P/w8PD/8PDw//Dw8P/w8PD/8PDw//Dw&#10;8P+Hh4f/AAAA/5mZv//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mZm//wAAAP+Hh4f/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4eHh/8AAAD/AAC//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C//wAAAP+Hh4f/8PDw//Dw8P/w8PD/8PDw&#10;//Dw8P/w8PD/8PDw/4eHh/8AAAD/mZm//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Zmb//AAAA/4eHh//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h4eH/wAAAP8AAL//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L//AAAA/4eHh//w8PD/&#10;8PDw//Dw8P/w8PD/8PDw//Dw8P/w8PD/h4eH/wAAAP+Zmb//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5mZv/8A&#10;AAD/h4eH//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Hh4f/AAAA/wAAv/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v/8A&#10;AAD/h4eH//Dw8P/w8PD/8PDw//Dw8P/w8PD/8PDw//Dw8P+Hh4f/AAAA/5mZv//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mZm//wAAAP+Hh4f/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4eHh/8AAAD/&#10;AAC//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C//wAAAP+Hh4f/8PDw//Dw8P/w8PD/8PDw//Dw8P/w8PD/8PDw/4eHh/8AAAD/mZm/&#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Zmb//AAAA/4eHh//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h4eH/wAAAP8AAL//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L//AAAA/4eHh//w8PD/8PDw//Dw8P/w8PD/8PDw//Dw8P/w8PD/&#10;h4eH/wAAAP+Zmb//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5mZv/8AAAD/h4eH//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Hh4f/AAAA/wAAv/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v/8AAAD/h4eH//Dw8P/w8PD/8PDw//Dw8P/w&#10;8PD/8PDw//Dw8P+Hh4f/AAAA/5mZv//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mZm//wAAAP+Hh4f/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4eHh/8AAAD/AAC//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C//wAAAP+Hh4f/8PDw//Dw&#10;8P/w8PD/8PDw//Dw8P/w8PD/8PDw/4eHh/8AAAD/mZm//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Zmb//AAAA&#10;/4eHh//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h4eH/wAAAP8AAL//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L//AAAA&#10;/4eHh//w8PD/8PDw//Dw8P/w8PD/8PDw//Dw8P/w8PD/h4eH/wAAAP+Zmb//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5mZv/8AAAD/h4eH//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Hh4f/AAAA/wAA&#10;v/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v/8AAAD/h4eH//Dw8P/w8PD/8PDw//Dw8P/w8PD/8PDw//Dw8P+Hh4f/AAAA/5mZv//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mZm//wAAAP+Hh4f/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4eHh/8AAAD/AAC//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09PY/8YGB7/GBge/1ZWa//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&#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&#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5mZv/8AAAD/h4eH//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mZm//wAAAP+Hh4f/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Zmb//AAAA/4eHh//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5mZv/8AAAD/h4eH//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Hh4f/AAAA/wAAv/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v/8AAAD/h4eH//Dw8P/w&#10;8PD/8PDw//Dw8P/w8PD/8PDw//Dw8P+Hh4f/AAAA/5mZv//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mZm//wAA&#10;AP+Hh4f/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4eHh/8AAAD/AAC//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C//wAA&#10;AP+Hh4f/8PDw//Dw8P/w8PD/8PDw//Dw8P/w8PD/8PDw/4eHh/8AAAD/mZm//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Zmb//AAAA/4eHh//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h4eH/wAAAP8A&#10;AL//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L//AAAA/4eHh//w8PD/8PDw//Dw8P/w8PD/8PDw//Dw8P/w8PD/h4eH/wAAAP+Zmb//&#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5mZv/8AAAD/h4eH//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Hh4f/AAAA/wAAv/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v/8AAAD/h4eH//Dw8P/w8PD/8PDw//Dw8P/w8PD/8PDw//Dw8P+H&#10;h4f/AAAA/5mZv//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mZm//wAAAP+Hh4f/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4eHh/8AAAD/AAC//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C//wAAAP+Hh4f/8PDw//Dw8P/w8PD/8PDw//Dw&#10;8P/w8PD/8PDw/4eHh/8AAAD/mZm//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Zmb//AAAA/4eHh//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h4eH/wAAAP8AAL//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L//AAAA/4eHh//w8PD/8PDw&#10;//Dw8P/w8PD/8PDw//Dw8P/w8PD/h4eH/wAAAP+Zmb//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5mZv/8AAAD/&#10;h4eH//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Hh4f/AAAA/wAAv/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v/8AAAD/&#10;h4eH//Dw8P/w8PD/8PDw//Dw8P/w8PD/8PDw//Dw8P+Hh4f/AAAA/5mZv//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mZm//wAAAP+Hh4f/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4eHh/8AAAD/AAC/&#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C//wAAAP+Hh4f/8PDw//Dw8P/w8PD/8PDw//Dw8P/w8PD/8PDw/4eHh/8AAAD/mZm//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Zmb//AAAA/4eHh//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h4eH/wAAAP8AAL//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L//AAAA/4eHh//w8PD/8PDw//Dw8P/w8PD/8PDw//Dw8P/w8PD/h4eH&#10;/wAAAP+Zmb//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5mZv/8AAAD/h4eH//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Hh4f/AAAA/wAAv/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v/8AAAD/h4eH//Dw8P/w8PD/8PDw//Dw8P/w8PD/&#10;8PDw//Dw8P+Hh4f/AAAA/5mZv//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mZm//wAAAP+Hh4f/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4eHh/8AAAD/AAC//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C//wAAAP+Hh4f/8PDw//Dw8P/w&#10;8PD/8PDw//Dw8P/w8PD/8PDw/4eHh/8AAAD/mZm//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Zmb//AAAA/4eH&#10;h//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h4eH/wAAAP8AAL//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L//AAAA/4eH&#10;h//w8PD/8PDw//Dw8P/w8PD/8PDw//Dw8P/w8PD/h4eH/wAAAP+Zmb//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5mZv/8AAAD/h4eH//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Hh4f/AAAA/wAAv/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v/8AAAD/h4eH//Dw8P/w8PD/8PDw//Dw8P/w8PD/8PDw//Dw8P+Hh4f/AAAA/5mZv//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mZm//wAAAP+Hh4f/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4eH&#10;h/8AAAD/AAC//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C//wAAAP+Hh4f/8PDw//Dw8P/w8PD/8PDw//Dw8P/w8PD/8PDw/4eHh/8A&#10;AAD/mZm//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Zmb//AAAA/4eHh//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h4eH/wAAAP8AAL//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L//AAAA/4eHh//w8PD/8PDw//Dw8P/w8PD/8PDw//Dw&#10;8P/w8PD/h4eH/wAAAP+Zmb//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5mZv/8AAAD/h4eH//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Hh4f/AAAA/wAAv/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v/8AAAD/h4eH//Dw8P/w8PD/8PDw&#10;//Dw8P/w8PD/8PDw//Dw8P+Hh4f/AAAA/5mZv//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mZm//wAAAP+Hh4f/&#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4eHh/8AAAD/AAC//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C//wAAAP+Hh4f/&#10;8PDw//Dw8P/w8PD/8PDw//Dw8P/w8PD/8PDw/4eHh/8AAAD/mZm//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Z&#10;mb//AAAA/4eHh//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h4eH/wAAAP8AAL//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L//AAAA/4eHh//w8PD/8PDw//Dw8P/w8PD/8PDw//Dw8P/w8PD/h4eH/wAAAP+Zmb//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5mZv/8AAAD/h4eH//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mZm//wAAAP+Hh4f/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4eHh/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h4eH//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i4uL/nZ2d&#10;/6SkpP/s7Oz/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6+vr/+ampr/3t7e//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xMTE/5mZ&#10;mf/l5eX/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IyMj/mZmZ/8PDw//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ExMT/mZmZ/+Xl5f/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4ODg/52dnf+tra3/7+/v//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729vf+ZmZn/7e3t//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rq6v/nZ2d/+Tk5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urq6/5mZmf/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v7+//5mZmf/Pz8//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6urr/mZmZ//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9bW1v+ampr/rKys/+/v&#10;7//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7q6uv+ZmZn/&#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p6en/oqKi&#10;/52dnf/i4uL/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urq6/5mZmf/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7e3t/+ZmZn/zs7O//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6urr/mZmZ//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V1dX/mpqa/7S0tP/v7+//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7q6uv+ZmZn/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6Ojo/6CgoP+hoaH/6enp//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urq6/5mZmf/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0tLT/mZmZ/9bW1v/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6urr/mZmZ//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0dHR/5mZmf+9vb3/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7q6uv+ZmZn/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jo6P+enp7/pKSk/+zs&#10;7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urq6/5mZmf/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r6+v&#10;/5mZmf/W1tb/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6urr/mZmZ//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83Nzf+ZmZn/vb29//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7q6uv+ZmZn/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l5eX/nZ2d/6enp//s7Oz/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urq6/5mZmf/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7CwsP+ampr/4ODg//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6&#10;urr/mZmZ//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ExMT/mZmZ/8LCwv/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7q6uv+ZmZn/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3t7e/5qamv+srKz/7+/v//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srKy/6Ghof/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pqan/nJyc/+Li&#10;4v/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vr6//pKSk//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yMjI&#10;/5mZmf/IyMj/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6+vr/+kpKT/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Tk5P+dnZ3/ra2t/+/v7//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r6+v&#10;/6Skp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ra2t/56env/o6Oj/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vr6//pKSk//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8LCwv+ZmZn/y8vL//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7+/v/+2trb/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a2tr/mpqa/7S0tP/v7+//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O//8PDv//Dw7//w8O//8PDv//Dw&#10;7//w8O//8PDv//Dw7//w8O//8PDv//Dw7//w8O//8PDv//Dw7//w8O//8PDv//Dw7//w8O//8PDv&#10;//Dw7//w8O//8PDv//Dw7//w8O//8PDv//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7Ozs/6Wlpf+ioqL/6+vr//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7//w8O//8PDv&#10;//Dw7//w8O//8PDv//Dw7//w8O//8PDv//Dw7//w8O//8PDv//Dw7//w8O//8PDv//Dw7//w8O//&#10;8PDv//Dw7//w8O//8PDv//Dw7//w8O//8PDv//Dw7//w8O//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9vb3/mZmZ/9fX&#10;1//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v//Dw7//w8O//8PDv//Dw7//w8O//8PDv//Dw7//w8O//8PDv//Dw7//w8O//8PDv//Dw7//w&#10;8O//8PDv//Dw7//w8O//8PDv//Dw7//w8O//8PDv//Dw7//w8O//8PDv//Dw7//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2tra&#10;/5qamv+6urr/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O//8PDv//Dw7//w8O//8PDv//Dw7//w8O//8PDv//Dw7//w8O//8PDv//Dw&#10;7//w8O//8PDv//Dw7//w8O//8PDv//Dw7//w8O//8PDv//Dw7//w8O//8PDv//Dw7//w8O//8PDv&#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3t7f/CwsL/xMTE/+zs7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7//w8O//8PDv//Dw7//w8O//8PDv//Dw7//w8O//5eXk&#10;/8rKyv/Kysr/ysrK/8rKyv/S0tH/7e3s//Dw7//w8O//8PDv//Dw7//w8O//8PDv//Dw7//w8O//&#10;8PDv//Dw7//w8O//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O//8PDv//Dw7//w8O//&#10;8PDv//Dw7//w8O//8PDv//Dw7//w8O//8PDv//Dw7//w8O//8PDv//Dw7//w8O//8PDv//Dw7//w&#10;8O//8PDv//Dw7//w8O//8PDv//Dw7//w8O//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v//Dw7//w8O//8PDv//Dw7//w8O//&#10;8PDv//Dw7/+lpaT/AAAA/wAAAP8AAAD/AAAA/wAAAP8GBgb/VlZV/9nZ2f/w8O//8PDv//Dw7//w&#10;8O//8PDv//Dw7//w8O//8PDv//Dw7//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7//w&#10;8O//8PDv//Dw7//w8O//8PDv//Dw7//w8O//8PDv//Dw7//w8O//8PDv//Dw7//w8O//8PDv//Dw&#10;7//w8O//8PDv//Dw7//w8O//8PDv//Dw7//w8O//8PDv//Dw7//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O//8PDv//Dw7//w&#10;8O//8PDv//Dw7//w8O//8PDv/6WlpP8AAAD/Dg4O/21tbf9LS0v/FRUV/wAAAP8AAAD/OTk5/+/v&#10;7v/w8O//8PDv//Dw7//w8O//8PDv//Dw7//w8O//8PDv//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v//Dw7//w8O//8PDv//Dw7//w8O//8PDv//Dw7//w8O//8PDv//Dw7//w8O//8PDv&#10;//Dw7//w8O//8PDv//Dw7//w8O//8PDv//Dw7//w8O//8PDv//Dw7//w8O//8PDv//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7//w8O//8PDv//Dw7//w8O//8PDv//Dw7//w8O//paWk/wAAAP8fHx//8PDv//Dw7//w8O//ZmZl&#10;/wAAAP8AAAD/0tLR//Dw7//w8O//8PDv//Dw7//w8O//8PDv//Dw7//w8O//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O//8PDv//Dw7//w8O//8PDv//Dw7//w8O//8PDv//Dw7//w8O//&#10;8PDv//Dw7//w8O//8PDv//Dw7//w8O//8PDv//Dw7//w8O//8PDv//Dw7//w8O//8PDv//Dw7//w&#10;8O//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v//Dw7//w8O//8PDv//Dw7//w8O//8PDv//Dw7/+lpaT/AAAA/x8fH//w8O//&#10;8PDv//Dw7//S0tH/AAAA/wAAAP+2trX/8PDv//Dw7//w8O//8PDv//Dw7//w8O//8PDv//Dw7//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7//w8O//8PDv//Dw7//w8O//8PDv//Dw7//l&#10;5eT/ysrK/8rKyv/Kysr/ysrK/9LS0f/t7ez/8PDv//Dw7//w8O//8PDv//Dw7//w8O//8PDv//Dw&#10;7//w8O//8PDv//Dw7//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O//8PDv//Dw7//w8O//8PDv//Dw7//w8O//8PDv/6WlpP8A&#10;AAD/Hx8f//Dw7//w8O//8PDv/8PDwv8AAAD/AAAA/9bW1f/w8O//8PDv//Dw7//w8O//8PDv//Dw&#10;7//w8O//8PDv//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v//Dw7//w8O//8PDv//Dw&#10;7//w8O//8PDv/6WlpP8AAAD/AAAA/wAAAP8AAAD/AAAA/wYGBv9WVlX/2dnZ//Dw7//w8O//8PDv&#10;//Dw7//w8O//8PDv//Dw7//w8O//8PDv//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7//w8O//8PDv//Dw7//w8O//8PDv//Dw&#10;7//w8O//paWk/wAAAP8fHx//8PDv//Dw7//b29r/Nzc2/wAAAP8+Pj7/8PDv//Dw7//w8O//8PDv&#10;//Dw7//w8O//8PDv//Dw7//w8O//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O//8PDv&#10;//Dw7//w8O//8PDv//Dw7//w8O//paWk/wAAAP8ODg7/bW1t/0tLS/8VFRX/AAAA/wAAAP85OTn/&#10;7+/u//Dw7//w8O//8PDv//Dw7//w8O//8PDv//Dw7//w8O//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v//Dw7//w8O//8PDv&#10;//Dw7//w8O//8PDv//Dw7/+lpaT/AAAA/wwMDP9ZWVn/QEBA/wgICP8AAAD/ODg4/9TU0//w8O//&#10;8PDv//Dw7//w8O//8PDv//Dw7//w8O//8PDv//Dw7//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6Ojo/7S0tP+0tLT/tLS0/7S0tP+0tLT/tLS0/7S0tP+0tLT/tLS0/7S0tP+0tLT/tLS0&#10;/7S0tP+0tLT/tLS0/7S0tP+0tLT/tLS0/7S0tP+0tLT/tLS0/7S0tP+0tLT/tLS0/7S0tP+0tLT/&#10;tLS0/7S0tP+0tLT/tLS0/7S0tP+0tLT/tLS0/7S0tP+0tLT/tLS0/7S0tP+0tLT/tLS0/7S0tP+0&#10;tLT/tLS0/7S0tP+0tLT/tLS0/7S0tP+0tLT/tLS0/7S0tP/l5eX/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7//w8O//8PDv//Dw7//w8O//8PDv//Dw7/+lpaT/AAAA/x8fH//w8O//8PDv//Dw7/9m&#10;ZmX/AAAA/wAAAP/S0tH/8PDv//Dw7//w8O//8PDv//Dw7//w8O//8PDv//Dw7//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O//&#10;8PDv//Dw7//w8O//8PDv//Dw7//w8O//8PDv/6WlpP8AAAD/AAAA/wAAAP8AAAD/AAAA/ywsLP/u&#10;7u3/8PDv//Dw7//w8O//8PDv//Dw7//w8O//8PDv//Dw7//w8O//8PDv//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hoaH/AAAA/wAAAP8AAAD/AAAA/wAAAP8AAAD/AAAA/wAAAP8AAAD/&#10;AAAA/wAAAP8AAAD/AAAA/wAAAP8AAAD/AAAA/wAAAP8AAAD/AAAA/wAAAP8AAAD/AAAA/wAAAP8A&#10;AAD/AAAA/wAAAP8AAAD/AAAA/wAAAP8AAAD/AAAA/wAAAP8AAAD/AAAA/wAAAP8AAAD/AAAA/wAA&#10;AP8AAAD/AAAA/wAAAP8AAAD/AAAA/wAAAP8AAAD/AAAA/wAAAP8AAAD/AAAA/6Ghof/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v//Dw7//w8O//8PDv//Dw7//w8O//8PDv/6WlpP8AAAD/Hx8f//Dw&#10;7//w8O//8PDv/9LS0f8AAAD/AAAA/7a2tf/w8O//8PDv//Dw7//w8O//8PDv//Dw7//w8O//8PDv&#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7//w8O//8PDv//Dw7//w8O//8PDv//Dw7//w8O//paWk/wAAAP8cHBz/19fW/6mp&#10;qP8BAQH/AAAA/52dnf/w8O//8PDv//Dw7//w8O//8PDv//Dw7//w8O//8PDv//Dw7//w8O//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1dXV/8AAAD/s7MA/7+/AP+/vwD/v78A/7+/AP+/&#10;vwD/v78A/7+/AP+/vwD/v78A/7+/AP+/vwD/v78A/7+/AP+/vwD/v78A/7+/AP+/vwD/v78A/7+/&#10;AP+/vwD/v78A/7+/AP+/vwD/v78A/7+/AP+/vwD/v78A/7+/AP+/vwD/v78A/7+/AP+/vwD/v78A&#10;/7+/AP+/vwD/v78A/7+/AP+/vwD/v78A/7+/AP+/vwD/v78A/7+/AP+/vwD/v78A/7e3AP8AAAD/&#10;T09M//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O//8PDv//Dw7//w8O//8PDv//Dw7//w8O//paWk&#10;/wAAAP8fHx//8PDv//Dw7//w8O//w8PC/wAAAP8AAAD/1tbV//Dw7//w8O//8PDv//Dw7//w8O//&#10;8PDv//Dw7//w8O//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v//Dw7//w8O//8PDv//Dw7//w8O//8PDv//Dw7/+lpaT/AAAA&#10;/x8fH//w8O//8PDv/2dnZv8AAAD/Dg4O/9PT0v/w8O//8PDv//Dw7//w8O//8PDv//Dw7//w8O//&#10;8PDv//Dw7//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s7Oz/ExMR/0hIAf///wD///8A////&#10;AP///wD///8A////AP///wD///8A////AP///wD///8A////AP///wD///8A////AP///wD///8A&#10;////AP///wD///8A////AP///wD///8A////AP///wD///8A////AP///wD///8A////AP///wD/&#10;//8A////AP///wD///8A////AP///wD///8A////AP///wD///8A////AP///wD///8A////AP//&#10;/wD///8A/1RUAP8MDAj/6Ojo//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7//w8O//8PDv//Dw7//w8O//&#10;8PDv//Dw7/+lpaT/AAAA/x8fH//w8O//8PDv/9vb2v83Nzb/AAAA/z4+Pv/w8O//8PDv//Dw7//w&#10;8O//8PDv//Dw7//w8O//8PDv//Dw7//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O//8PDv//Dw7//w8O//8PDv//Dw7//w8O//&#10;8PDv/6WlpP8AAAD/Hx8f//Dw7//w8O//5+fm/yIiIv8AAAD/OTk5/+7u7f/w8O//8PDv//Dw7//w&#10;8O//8PDv//Dw7//w8O//8PDv//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6ysrP8AAAD/m5sA&#10;////AP///wD///8A////AP///wD///8A////AP///wD///8A////AP///wD///8A////AP///wD/&#10;//8A////AP///wD///8A////AP///wD///8A////AP///wD///8A////AP///wD///8A////AP//&#10;/wD///8A////AP///wD///8A////AP///wD///8A////AP///wD///8A////AP///wD///8A////&#10;AP///wD///8A////AP///wD/l5cA/wAAAP+hoaH/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v//Dw7//w&#10;8O//8PDv//Dw7//w8O//8PDv/6WlpP8AAAD/DAwM/1lZWf9AQED/CAgI/wAAAP84ODj/1NTT//Dw&#10;7//w8O//8PDv//Dw7//w8O//8PDv//Dw7//w8O//8PDv//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7//w8O//8PDv//Dw7//w&#10;8O//8PDv//Dw7//w8O//paWk/wAAAP8fHx//8PDv//Dw7//w8O//uLi3/wICAv8AAAD/e3t7//Dw&#10;7//w8O//8PDv//Dw7//w8O//8PDv//Dw7//w8O//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YmJi/wQEAf/r6wD///8A////AP///wD///8A////AP///wD///8A////AP///wD///8A////AP//&#10;/wD///8A////AP///wD///8A////AP///wD///8A////AP///wD///8A////AP///wD///8A////&#10;AP///wD///8A////AP///wD///8A////AP///wD///8A////AP///wD///8A////AP///wD///8A&#10;////AP///wD///8A////AP///wD///8A////AP/z8wD/CAgB/1NTUf/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O//8PDv//Dw7//w8O//8PDv//Dw7//w8O//paWk/wAAAP8AAAD/AAAA/wAAAP8AAAD/LCws&#10;/+7u7f/w8O//8PDv//Dw7//w8O//8PDv//Dw7//w8O//8PDv//Dw7//w8O//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v//Dw&#10;7//w8O//8PDv//Dw7//w8O//8PDv//Dw7/+lpaT/AAAA/x8fH//w8O//8PDv//Dw7//w8O//ampq&#10;/wAAAP8EBAT/vLy7//Dw7//w8O//8PDv//Dw7//w8O//8PDv//Dw7//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8XFxX/PDwB////AP///wD///8A////AP///wD///8A////AP///wD///8A////&#10;AP///wD///8A////AP///wD///8A////AP///wD///8A////AP///wD///8A////AP///wD///8A&#10;////AP///wD///8A////AP///wD///8A////AP///wD///8A////AP///wD///8A////AP///wD/&#10;//8A////AP///wD///8A////AP///wD///8A////AP///wD///8A////AP9MTAD/Dw8M/+zs7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7//w8O//8PDv//Dw7//w8O//8PDv//Dw7/+lpaT/AAAA/xwcHP/X19b/&#10;qamo/wEBAf8AAAD/nZ2d//Dw7//w8O//8PDv//Dw7//w8O//8PDv//Dw7//w8O//8PDv//Dw7//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O//8PDv//Dw7//w8O//8PDv//Dw7//w8O//8PDv/6iop/8AAAD/Hx8f//Dw7//w8O//&#10;8PDv//Dw7//o6Of/JSUl/wAAAP8hISH/7Ozr//Dw7//w8O//8PDv//Dw7//w8O//8PDv//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v//Dw7//w8O//8PDv//Dw7//w8O//8PDv/6WlpP8A&#10;AAD/Hx8f//Dw7//w8O//Z2dm/wAAAP8ODg7/09PS//Dw7//w8O//8PDv//Dw7//w8O//8PDv//Dw&#10;7//w8O//8PDv//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7//w8O//8PDv//Dw7//w8O//8PDv//Dw7//w8O//8PDv//Dw7//w&#10;8O//8PDv//Dw7//w8O//8PDv//Dw7//w8O//8PDv//Dw7//w8O//8PDv//Dw7//w8O//8PDv//Dw&#10;7//w8O//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9paWn/AAAA/+fnAP///wD///8A////AP///wD/&#10;//8A////AP///wD///8A////AP///wD///8A////AP///wD///8A////AP///wD///8A////AP//&#10;/wD///8A////AP///wD///8A////AP///wD///8A////AP///wD///8A////AP///wD///8A////&#10;AP///wD///8A////AP///wD///8A////AP///wD///8A////AP///wD///8A////AP///wD///8A&#10;////AP///wD/398A/wQEAf9iYmL/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O//8PDv//Dw7//w8O//8PDv//Dw&#10;7//w8O//paWk/wAAAP8fHx//8PDv//Dw7//n5+b/IiIi/wAAAP85OTn/7u7t//Dw7//w8O//8PDv&#10;//Dw7//w8O//8PDv//Dw7//w8O//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v//Dw7//w8O//8PDv//Dw7//w8O//8PDv//Dw&#10;7//w8O//8PDv//Dw7//w8O//8PDv//Dw7//w8O//8PDv//Dw7//w8O//8PDv//Dw7//w8O//8PDv&#10;//Dw7//w8O//8PDv//Dw7//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yIiIP80NAL///8A////AP//&#10;/wD///8A////AP///wD///8A////AP///wD///8A////AP///wD///8A////AP///wD///8A////&#10;AP///wD///8A////AP///wD///8A////AP///wD///8A////AP///wD///8A////AP///wD///8A&#10;////AP///wD///8A////AP///wD///8A////AP///wD///8A////AP///wD///8A////AP///wD/&#10;//8A////AP///wD///8A////AP///wD/ODgA/xcXE//s7Oz/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7//w8O//8PDv&#10;//Dw7//w8O//8PDv//Dw7/+lpaT/AAAA/x8fH//w8O//8PDv//Dw7/+4uLf/AgIC/wAAAP97e3v/&#10;8PDv//Dw7//w8O//8PDv//Dw7//w8O//8PDv//Dw7//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O//8PDv//Dw7//w8O//8PDv&#10;//Dw7//w8O//8PDv//Dw7//w8O//8PDv//Dw7//w8O//8PDv//Dw7//w8O//8PDv//Dw7//w8O//&#10;8PDv//Dw7//w8O//8PDv//Dw7//w8O//8PDv//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Dw8P/AAAA/4eH&#10;AP///wD///8A////AP///wD///8A////AP///wD///8A////AP///wD///8A////AP///wD///8A&#10;////AP///wD///8A////AP///wD///8A////AP///wD///8A////AP///wD///8A////AP///wD/&#10;//8A////AP///wD///8A////AP///wD///8A////AP///wD///8A////AP///wD///8A////AP//&#10;/wD///8A////AP///wD///8A////AP///wD///8A////AP+XlwD/AAAA/7+/v//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v//Dw7//w8O//8PDv//Dw7//w8O//8PDv/6WlpP8AAAD/Hx8f//Dw7//w8O//8PDv//Dw7/9q&#10;amr/AAAA/wQEBP+8vLv/8PDv//Dw7//w8O//8PDv//Dw7//w8O//8PDv//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7//w8O//&#10;8PDv//Dw7//w8O//8PDv//Dw7//w8O//8PDv//Dw7//w8O//8PDv//Dw7//w8O//8PDv//Dw7//w&#10;8O//8PDv//Dw7//w8O//8PDv//Dw7//w8O//8PDv//Dw7//w8O//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3V1df8AAAD/29sA////AP///wD///8A////AP///wD///8A////AP///wD///8A////AP///wD/&#10;//8A////AP///wD///8A////AP///wD///8A////AP///wD///8A////AP///wD///8A////AP//&#10;/wD///8A////AP///wD///8A////AP///wD///8A////AP///wD///8A////AP///wD///8A////&#10;AP///wD///8A////AP///wD///8A////AP///wD///8A////AP///wD///8A/9fXAP8AAAD/aWlo&#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O//8PDv//Dw7//w8O//8PDv//Dw7//w8O//qKin/wAAAP8fHx//8PDv//Dw&#10;7//w8O//8PDv/+jo5/8lJSX/AAAA/yEhIf/s7Ov/8PDv//Dw7//w8O//8PDv//Dw7//w8O//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v//Dw7//w8O//8PDv//Dw7//w8O//8PDv//Dw7//w8O//8PDv//Dw7//w8O//8PDv/+bm&#10;5f/n5+b/8PDv//Dw7//w8O//8PDv//Dw7//w8O//8PDv//Dw7//w8O//8PDv//Dw7//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7//w8O//8PDv//Dw7//w8O//8PDv//Dw7//w8O//8PDv&#10;//Dw7//w8O//8PDv//Dw7//w8O//8PDv//Dw7//w8O//8PDv//Dw7//w8O//8PDv//Dw7//w8O//&#10;8PDv//Dw7//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pKSk/6+vr//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v//Dw7//w8O//8PDv//Dw7//w8O//&#10;8PDv//Dw7//w8O//8PDv//Dw7//w8O//8PDv//Dw7//w8O//8PDv//Dw7//w8O//8PDv//Dw7//w&#10;8O//8PDv//Dw7//w8O//8PDv//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kpKT/r6+v//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e3t7/wAAAP/T0wD///8A////AP///wD///8A&#10;////AP///wD///8A////AP///wD///8A////AP///wD///8A////AP///wD///8A////AP///wD/&#10;//8A////AP///wD///8A////AP///wD///8A////AP///wD///8A////AP///wD///8A////AP//&#10;/wD///8A////AP///wD///8A////AP///wD///8A////AP///wD///8A////AP///wD///8A////&#10;AP///wD///8A////AP///wD///8A////AP/b2wD/AAAA/21tbf/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O//8PDv//Dw7//w&#10;8O//8PDv//Dw7//w8O//8PDv//Dw7//w8O//8PDv//Dw7//w8O//8PDv//Dw7//w8O//8PDv//Dw&#10;7//w8O//8PDv//Dw7//w8O//8PDv//Dw7//w8O//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5ycnP+3t7f/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81NTH/JCQB////AP///wD/&#10;//8A////AP///wD///8A////AP///wD///8A////AP///wD///8A////AP///wD///8A////AP//&#10;/wD///8A////AP///wD///8A////AP///wD///8A////AP///wD///8A////AP///wD///8A////&#10;AP///wD///8A////AP///wD///8A////AP///wD///8A////AP///wD///8A////AP///wD///8A&#10;////AP///wD///8A////AP///wD///8A////AP///wD///8A////AP8YGAD/Kiok//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7//w8O//8PDv//Dw7//w8O//8PDv//Dw7//w8O//8PDv//Dw7//w8O//8PDv//Dw7//w8O//8PDv&#10;//Dw7//w8O//8PDv//Dw7//w8O//8PDv//Dw7//w8O//8PDv//Dw7//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mZmZ/7q6uv/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v//Dw7//w8O//8PDv//Dw7//w8O//4+Pi/9TU1P/i4uH/8PDv//Dw7//w8O//&#10;8PDv//Dw7//w8O//8PDv//Dw7//w8O//8PDv//Dw7//w8O//8PDv//Dw7//w8O//8PDv//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ZmZn/&#10;urq6//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Li4v+enp7/qKio/+/v7//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5mZmf+6urr/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v7+//qKio/5yc&#10;nP/h4eH/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mZmZ/7q6uv/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8TExP+ZmZn/x8fH//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ZmZn/urq6//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46Ojv8AAAD/u7sA////AP///wD///8A////&#10;AP///wD///8A////AP///wD///8A////AP///wD///8A////AP///wD///8A////AP///wD///8A&#10;////AP///wD///8A////AP///wD///8A////AP///wD///8A////AP///wD///8A////AP///wD/&#10;//8A////AP///wD///8A////AP///wD///8A////AP///wD///8A////AP///wD///8A////AP//&#10;/wD///8A////AP///wD///8A////AP///wD///8A////AP///wD///8A/7e3AP8AAAD/h4eH//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d3d3/mpqa/6+vr//v7+//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5mZmf+6urr/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7e3t/6mpqf+cnJz/5OTk//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mZmZ/7q6&#10;uv/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BwcH/mZmZ/8/Pz//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ZmZn/urq6//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4ODg/5qamv+vr6//7+/v//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v7//w8PD/&#10;8PDw//Dw8P/w8PD/8PDw/5mZmf+6urr/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zs7P+np6f/nZ2d/+bm5v/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19fX/+Li4v/w8PD/8PDw//Dw8P/w8PD/mZmZ/7q6uv/w8PD/8PDw//Dw8P/w8PD/y8vL//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urq6/5mZ&#10;mf/T09P/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s7Oz/oqKi/+Li4v/w8PD/8PDw//Dw8P+ZmZn/urq6//Dw8P/w8PD/8PDw&#10;/7u7u//Ozs7/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9bW1v+ZmZn/tra2//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6urr/oaGh/+Dg4P/w8PD/8PDw/5mZmf+6urr/&#10;8PDw//Dw8P+7u7v/np6e/+vr6//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r6+v/pKSk/6SkpP/r6+v/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g4P+ZmZn/oKCg/+Xl5f/w&#10;8PD/mZmZ/7q6uv/w8PD/u7u7/5mZmf+/v7//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7a2tv+ZmZn/3Nzc//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6mp&#10;qf+ZmZn/pKSk/+Xl5f+ZmZn/urq6/7a2tv+ZmZn/mZmZ/+Tk5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S0tL/mZmZ/8LCwv/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ysrK/5mZmf+ZmZn/oqKi/5mZmf+lpaX/mZmZ/5mZmf+vr6//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6Ojo/6Kiov+kpKT/7e3t//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o6Oj/nJyc/5mZmf+ZmZn/mZmZ/5mZmf+ZmZn/mZmZ/9XV1f/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ysrL/mpqa/+Dg4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ysrL/mZmZ/5mZmf+ZmZn/mZmZ/5mZ&#10;mf+goKD/7+/v//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zs7O/5mZ&#10;mf/BwcH/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9XV1f+ZmZn/mZmZ&#10;/5mZmf+ZmZn/mZmZ/8PDw//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vr6//w8PD/8PDw//Dw8P/w8PD/8PDw&#10;/+Xl5f+enp7/qamp/+3t7f/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7+/v/6CgoP+ZmZn/mZmZ/5mZmf+ampr/5OTk//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&#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v7+//y8vL//Dw8P/w8PD/&#10;8PDw//Dw8P/w8PD/sLCw/5qamv/g4O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v7+//5mZmf+ZmZn/mZmZ/7S0t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Hh4f/&#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Hh4f/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97e3v++&#10;vr7/8PDw//Dw8P/w8PD/8PDw/8rKyv+ZmZn/ysrK//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k5OT/mpqa/5mZmf+ZmZn/2dnZ//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ysrK/6mpqf/w8PD/8PDw//Dw8P/i4uL/nZ2d/6+vr//v7+//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tra3/mZmZ/5+fn//v7+//&#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h4eH/wAAAP8AAL//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v/8AAAD/h4eH//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7u7v/mpqa/+3t7f/w8PD/7+/v/6ysrP+dnZ3/5eXl//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8rKyv+Z&#10;mZn/sbGx//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Hh4f/AAAA/wAAv/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C//wAAAP+Hh4f/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6urq/+ZmZn/4uLi//Dw8P/Hx8f/mZmZ/8vLy//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4eHh/5mZmf/BwcH/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4eHh/8AAAD/AAC//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L//AAAA/4eHh//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s7Oz/mpqa/5mZmf/S0tL/4eHh/52d&#10;nf+ysrL/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l5eX/mZmZ/8TEx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h4eH/wAA&#10;AP8AAL//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v/8AAAD/h4eH//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9nZ2f+ZmZn/mZmZ&#10;/76+vv+np6f/nZ2d/+Xl5f/w8PD/8PDw//Dw8P/w8PD/8PDw/+zs7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Hh4f/AAAA/wAAv/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C//wAAAP+Hh4f/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xMTE/5mZmf+ZmZn/pqam/5mZmf/W1tb/8PDw/+Li4v/Pz8//u7u7/7CwsP+9vb3/6enp//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&#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4eHh/8AAAD/AAC//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L//AAAA/4eHh//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vr6//mZmZ/5mZmf+ZmZn/paWl/6ioqP+enp7/mZmZ/5mZmf+goKD/09PT/+/v&#10;7//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h4eH/wAAAP8AAL//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v/8AAAD/h4eH//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7e3t/5ycnP+ZmZn/mZmZ/5mZmf+ZmZn/mZmZ/5mZmf+ZmZn/s7Oz&#10;/+np6f/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Hh4f/AAAA/wAAv/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C//wAAAP+Hh4f/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d3d3/mZmZ/5mZmf+ZmZn/mZmZ/5mZmf+ZmZn/&#10;np6e/9PT0//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8rKyv+ZmZn/mZmZ/5mZmf+Z&#10;mZn/mZmZ/7CwsP/m5ub/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u7u7/5mZ&#10;mf+ZmZn/mZmZ/56env/Pz8//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fn5//mZmZ/5mZmf+0tLT/5OTk//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&#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zs7O/5mZmf+cnJz/zc3N/+/v7//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jo6P+enp7/nZ2d/+jo6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tra2/5ycnP/g4O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7u7v/q6ur/7e3t//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vr6//X19f/w8PD/7Kysv+kpKT/mZmZ/5mZ&#10;mf++vr7/7Ozs//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l5eX/0tLS/7+/v//BwcH/5eXl//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T09P/xsbG/8bGxv/q6ur/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8LCwv+FhYX/VVVV/0BAQP9eXl7/hISE/7Gxsf/j4+P/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wUFBf8AAAD/AAAA/6qqqv/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7Ozs/8UFBT/AAAA/wAAAP8AAAD/AAAA/wAAAP8AAAD/AAAA/wEBAf/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BAQE/wAAAP8A&#10;AAD/qqqq//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9paWn/AAAA/wAAAP8AAAD/AAAA/wYGBv8YGBj/Dw8P/wICAv8AAAD/AQEB&#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8EBAT/AAAA/wAAAP+qqqr/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Hh4f/AAAA/wAAv/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C//wAAAP+Hh4f/8PDw//Dw8P/w8PD/8PDw//Dw8P/w8PD/8PDw//Dw8P/w&#10;8PD/8PDw//Dw8P/w8O//8PDv//Dw7//w8O//8PDv//Dw7//w8O//8PDv//Dw7//w8O//8PDv//Dw&#10;7//w8O//8PDv//Dw7//w8O//8PDv//Dw7//w8O//8PDv//Dw7//w8O//8PDv//Dw7//w8O//8PDv&#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ysrK/wEBAf8AAAD/AAAA/wcHB/+np6f/8PDw//Dw8P/w8PD/&#10;8PDw/6Wlpf9ZWVn/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wQEBP8AAAD/AAAA/6qqqv/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4eHh/8AAAD/AAC//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L//AAAA/4eHh//w8PD/8PDw//Dw8P/w8PD/8PDw//Dw&#10;8P/w8PD/8PDw//Dw8P/w8PD/8PDw//Dw7//w8O//8PDv//Dw7//w8O//8PDv//Dw7//w8O//8PDv&#10;//Dw7//w8O//8PDv//Dw7//w8O//8PDv//Dw7//w8O//8PDv//Dw7//w8O//8PDv//Dw7//w8O//&#10;8PDv//Dw7//w8O//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h4eH/wAAAP8AAL//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v/8AAAD/h4eH//Dw8P/w8PD/8PDw&#10;//Dw8P/w8PD/8PDw//Dw8P/w8PD/8PDw//Dw8P/w8PD/8PDv//Dw7//w8O//8PDv//Dw7//w8O//&#10;8PDv//Dw7//l5eT/ysrK/8rKyv/Kysr/ysrK/9LS0f/t7ez/8PDv//Dw7//w8O//8PDv//Dw7//w&#10;8O//8PDv//Dw7//w8O//8PDv//Dw7//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Xl5f/ICAg&#10;/yAgIP9VVVX/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Hh4f/AAAA/wAAv/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C//wAAAP+Hh4f/&#10;8PDw//Dw8P/w8PD/8PDw//Dw8P/w8PD/8PDw//Dw8P/w8PD/8PDw//Dw8P/w8O//8PDv//Dw7//w&#10;8O//8PDv//Dw7//w8O//8PDv/6WlpP8AAAD/AAAA/wAAAP8AAAD/AAAA/wYGBv9WVlX/2dnZ//Dw&#10;7//w8O//8PDv//Dw7//w8O//8PDv//Dw7//w8O//8PDv//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2BgYP8AAAD/AAAA/x8fH//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6Ojo/7S0tP+0tLT/tLS0/7S0tP+0tLT/tLS0&#10;/7S0tP+0tLT/tLS0/7S0tP+0tLT/tLS0/7S0tP+0tLT/tLS0/7S0tP+0tLT/tLS0/7S0tP+0tLT/&#10;tLS0/7S0tP+0tLT/tLS0/7S0tP+0tLT/tLS0/7S0tP+0tLT/tLS0/7S0tP+0tLT/tLS0/7S0tP+0&#10;tLT/tLS0/7S0tP+0tLT/tLS0/7S0tP+0tLT/tLS0/7S0tP+0tLT/tLS0/7S0tP+0tLT/tLS0/7S0&#10;tP/l5eX/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4eHh/8A&#10;AAD/AAC//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L//AAAA/4eHh//w8PD/8PDw//Dw8P/w8PD/8PDw//Dw8P/w8PD/8PDw//Dw8P/w8PD/8PDw//Dw&#10;7//w8O//8PDv//Dw7//w8O//8PDv//Dw7//w8O//paWk/wAAAP8ODg7/bW1t/0tLS/8VFRX/AAAA&#10;/wAAAP85OTn/7+/u//Dw7//w8O//8PDv//Dw7//w8O//8PDv//Dw7//w8O//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83Nzf9aWlr/PDw8/0xMTP/w&#10;8PD/8PDw//Dw8P/w8PD/aGho/wEBAf8BAQH/KSkp//Dw8P/w8PD/8PDw//Dw8P/w8PD/8PDw//Dw&#10;8P/w8PD/8PDw//Dw8P/w8PD/8PDw//Dw8P/w8PD/8PDw//Dw8P/w8PD/8PDw//Dw8P/w8PD/8PDw&#10;//Dw8P/w8PD/8PDw//Dw8P/w8PD/8PDw/83Nzf9aWlr/PDw8/0xMT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hoaH/AAAA/wAAAP8AAAD/&#10;AAAA/wAAAP8AAAD/AAAA/wAAAP8AAAD/AAAA/wAAAP8AAAD/AAAA/wAAAP8AAAD/AAAA/wAAAP8A&#10;AAD/AAAA/wAAAP8AAAD/AAAA/wAAAP8AAAD/AAAA/wAAAP8AAAD/AAAA/wAAAP8AAAD/AAAA/wAA&#10;AP8AAAD/AAAA/wAAAP8AAAD/AAAA/wAAAP8AAAD/AAAA/wAAAP8AAAD/AAAA/wAAAP8AAAD/AAAA&#10;/wAAAP8AAAD/AAAA/6Ghnv/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h4eH/wAAAP8AAL//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v/8AAAD/h4eH//Dw8P/w8PD/8PDw//Dw8P/w8PD/8PDw//Dw8P/w8PD/8PDw&#10;//Dw8P/w8PD/8PDv//Dw7//w8O//8PDv//Dw7//w8O//8PDv//Dw7/+lpaT/AAAA/x8fH//w8O//&#10;8PDv//Dw7/9mZmX/AAAA/wAAAP/S0tH/8PDv//Dw7//w8O//8PDv//Dw7//w8O//8PDv//Dw7//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1dXV/8A&#10;AAD/s7MA/7+/AP+/vwD/v78A/7+/AP+/vwD/v78A/7+/AP+/vwD/v78A/7+/AP+/vwD/v78A/7+/&#10;AP+/vwD/v78A/7+/AP+/vwD/v78A/7+/AP+/vwD/v78A/7+/AP+/vwD/v78A/7+/AP+/vwD/v78A&#10;/7+/AP+/vwD/v78A/7+/AP+/vwD/v78A/7+/AP+/vwD/v78A/7+/AP+/vwD/v78A/7+/AP+/vwD/&#10;v78A/7+/AP+/vwD/v78A/7e3AP8AAAD/UFA7//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Hh4f/AAAA/wAAv/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s7Oz/ExMS/0hIAv///wD///8A////AP///wD///8A////AP///wD///8A////AP///wD///8A&#10;////AP///wD///8A////AP///wD///8A////AP///wD///8A////AP///wD///8A////AP///wD/&#10;//8A////AP///wD///8A////AP///wD///8A////AP///wD///8A////AP///wD///8A////AP//&#10;/wD///8A////AP///wD///8A////AP///wD///8A/1RUAP8MDAb/6Ojo//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6ysrP8AAAD/m5sA////AP///wD///8A////AP///wD///8A////AP///wD/&#10;//8A////AP///wD///8A////AP///wD///8A////AP///wD///8A////AP///wD///8A////AP//&#10;/wD///8A////AP///wD///8A////AP///wD///8A////AP///wD///8A////AP///wD///8A////&#10;AP///wD///8A////AP///wD///8A////AP///wD///8A////AP///wD/l5cA/wAAAP+hoaH/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8XFxb/PDwE////AP///wD///8A////&#10;AP///wD///8A////AP///wD///8A////AP///wD///8A////AP///wD///8A////AP///wD///8A&#10;////AP///wD///8A////AP///wD///8A////AP///wD///8A////AP///wD///8A////AP///wD/&#10;//8A////AP///wD///8A////AP///wD///8A////AP///wD///8A////AP///wD///8A////AP//&#10;/wD///8A////AP9MTAD/EBAI/+zs7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uLi4/wAAAP+TkwD///8A&#10;////AP///wD///8A////AP///wD///8A////AP///wD///8A////AP///wD///8A////AP///wD/&#10;//8A////AP///wD///8A////AP///wD///8A////AP///wD///8A////AP///wD///8A////AP//&#10;/wD///8A////AP///wD///8A////AP///wD///8A////AP///wD///8A////AP///wD///8A////&#10;AP///wD///8A////AP///wD///8A/5+fAP8AAAD/sLC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9paWn/&#10;AAAA/+fnAP///wD///8A////AP///wD///8A////AP///wD///8A////AP///wD///8A////AP//&#10;/wD///8A////AP///wD///8A////AP///wD///8A////AP///wD///8A////AP///wD///8A////&#10;AP///wD///8A////AP///wD///8A////AP///wD///8A////AP///wD///8A////AP///wD///8A&#10;////AP///wD///8A////AP///wD///8A////AP///wD/398A/wQEAP9jY1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&#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BgYH/ExMT/xMTE/9GRkb/8PDw//Dw8P/w&#10;8PD/8PDw//Dw8P/w8PD/8PDw//Dw8P/w8PD/8PDw//Dw8P/w8PD/8PDw//Dw8P/w8PD/8PDw//Dw&#10;8P/w8PD/8PDw//Dw8P/w8PD/8PDw//Dw8P/w8PD/8PDw//Dw8P/w8PD/8PDw//Dw8P/w8PD/8PDw&#10;//Dw8P/w8PD/8PDw//Dw8P/w8PD/8PDw//Dw8P/w8PD/8PDw//Dw8P/w8PD/4ODg/2BgYP9gYGD/&#10;YGBg/2BgYP9gYGD/YGBg/2BgYP9gYGD/YGBg/4CAg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KSkp/ygoBP///wD///8A////AP//&#10;/wD///8A////AP///wD///8A////AP///wD///8A////AP///wD///8A////AP///wD///8A////&#10;AP///wD///8A////AP///wD///8A////AP///wD///8A////AP///wD///8A////AP///wD///8A&#10;////AP///wD///8A////AP///wD///8A////AP///wD///8A////AP///wD///8A////AP///wD/&#10;//8A////AP///wD///8A////AP///wD///8A/zAwAP8bGw7/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8rKyv8AAAD/fHwA////&#10;AP///wD///8A////AP///wD///8A////AP///wD///8A////AP///wD///8A////AP///wD///8A&#10;////AP///wD///8A////AP///wD///8A////AP///wD///8A////AP///wD///8A////AP///wD/&#10;//8A////AP///wD///8A////AP///wD///8A////AP///wD///8A////AP///wD///8A////AP//&#10;/wD///8A////AP///wD///8A////AP///wD///8A////AP///wD/g4MA/wAAAP+7u7v/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qqqr/AAAA/3x8AP///wD/&#10;//8A////AP///wD///8A////AP///wD///8A////AP///wD///8A////AP///wD///8A////AP//&#10;/wD///8A////AP///wD///8A////AP///wD///8A////AP///wD///8A////AP///wD///8A////&#10;AP///wD///8A////AP///wD///8A////AP///wD///8A////AP///wD///8A////AP///wD///8A&#10;////AP///wD///8A////AP///wD///8A////AP///wD///8A/4ODAP8AAAD/kpKS//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0BAQP8cHAX/+/sA////AP///wD/&#10;//8A////AP///wD///8A////AP///wD///8A////AP///wD///8A////AP///wD///8A////AP//&#10;/wD///8A////AP///wD///8A////AP///wD///8A////AP///wD///8A////AP///wD///8A////&#10;AP///wD///8A////AP///wD///8A////AP///wD///8A////AP///wD///8A////AP///wD///8A&#10;////AP///wD///8A////AP///wD///8A////AP///wD///8A////AP///wD/JCQA/ysrGf/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8WFg7/HBwA//v7AP///wD///8A////&#10;AP///wD///8A////AP///wD///8A////AP///wD///8A////AP///wD///8A////AP///wD///8A&#10;////AP///wD///8A////AP///wD///8A////AP///wD///8A////AP///wD///8A////AP///wD/&#10;//8A////AP///wD///8A////AP///wD///8A////AP///wD///8A////AP///wD///8A////AP//&#10;/wD///8A////AP///wD///8A////AP///wD///8A////AP///wD///8A/yQkAP8UFAP/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Hh4f/AAAA/wAAv/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C//wAAAP+H&#10;h4f/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4eH&#10;h/8AAAD/AAC//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L//AAAA/4eHh//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h4eH/wAAAP8AAL//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v/8AAAD/h4eH//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Hh4f/AAAA/wAAv/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C//wAAAP+Hh4f/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4eHh/8AAAD/AAC//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L//AAAA/4eHh//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&#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h4eH/wAAAP8AAL//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v/8AAAD/h4eH&#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Ozs7/29vb//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Hh4f/&#10;AAAA/wAAv/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C//wAAAP+Hh4f/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5mZmf+6urr/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mZmZ/7q6uv/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&#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Z&#10;mZn/urq6//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5mZmf+6urr/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mZmZ/7q6uv/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h4eH/wAA&#10;AP8AAL//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v/8AAAD/h4eH//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7//w8O//8PDv//Dw7//w8O//&#10;8PDv//Dw7//w8O//8PDv//Dw7//w8O//8PDv//Dw7//u7u3/7+/u//Dw7//w8O//8PDv//Dw7//w&#10;8O//8PDv//Dw7//w8O//8PDv//Dw7//w8O//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v//Dw7//w&#10;8O//8PDv//Dw7//w8O//8PDv//Dw7//w8O//8PDv//Dw7//w8O//8PDv//Dw7//w8O//8PDv//Dw&#10;7//w8O//8PDv//Dw7//w8O//8PDv//Dw7//w8O//8PDv//Dw7//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O//8PDv//Dw7//w8O//8PDv//Dw7//w8O//8PDv//Dw7//w8O//8PDv//Dw7//w8O//8PDv&#10;//Dw7//w8O//8PDv//Dw7//w8O//8PDv//Dw7//w8O//8PDv//Dw7//w8O//8PDv//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&#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7//w8O//8PDv//Dw7//w8O//8PDv//Dw7//w8O//8PDv//Dw7//w8O//&#10;8PDv//Dw7//w8O//8PDv//Dw7//w8O//8PDv//Dw7//w8O//8PDv//Dw7//w8O//8PDv//Dw7//w&#10;8O//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v//Dw7//w8O//8PDv//Dw7//w8O//8PDv//Dw7//l&#10;5eT/ysrK/8rKyv/Kysr/ysrK/9LS0f/t7ez/8PDv//Dw7//w8O//8PDv//Dw7//w8O//8PDv//Dw&#10;7//w8O//8PDv//Dw7//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O//8PDv//Dw7//w8O//8PDv//Dw&#10;7//w8O//8PDv/6WlpP8AAAD/AAAA/wAAAP8AAAD/AAAA/wYGBv9WVlX/2dnZ//Dw7//w8O//8PDv&#10;//Dw7//w8O//8PDv//Dw7//w8O//8PDv//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7//w8O//8PDv&#10;//Dw7//w8O//8PDv//Dw7//w8O//paWk/wAAAP8ODg7/bW1t/0tLS/8VFRX/AAAA/wAAAP85OTn/&#10;7+/u//Dw7//w8O//8PDv//Dw7//w8O//8PDv//Dw7//w8O//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v//Dw7//w8O//8PDv//Dw7//w8O//8PDv//Dw7/+lpaT/AAAA/x8fH//w8O//8PDv//Dw7/9m&#10;ZmX/AAAA/wAAAP/S0tH/8PDv//Dw7//w8O//8PDv//Dw7//w8O//8PDv//Dw7//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O//8PDv//Dw7//w8O//8PDv//Dw7//w8O//8PDv/6WlpP8AAAD/Hx8f//Dw&#10;7//w8O//8PDv/9LS0f8AAAD/AAAA/7a2tf/w8O//8PDv//Dw7//w8O//8PDv//Dw7//w8O//8PDv&#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7//w8O//8PDv//Dw7//w8O//8PDv//Dw7//w8O//paWk&#10;/wAAAP8fHx//8PDv//Dw7//w8O//w8PC/wAAAP8AAAD/1tbV//Dw7//w8O//8PDv//Dw7//w8O//&#10;8PDv//Dw7//w8O//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8CAgL/RkZG/+Tk5P//////////////////////&#10;//////39/f/Jycn/S0tL/yQkJP8WFhb/FhYW/xYWFv8WFhb/FhYW/xYWFv8WFhb/FhYW/xYWFv8W&#10;Fhb/PDw8/4ODg//Nzc3////////////////////////////////////////////R0dH/MjIy/wIC&#10;Av///wD///8A////AP///wD///8A////AP///wD///8A////AP///wD///8A////AP///wD///8A&#10;////AP///wD//x0A//8AAP//ZAD///8A////AP///wD///8A////AP///wD/+/sA/xAQAP8iIhf/&#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v//Dw7//w8O//8PDv//Dw7//w8O//&#10;8PDv//Dw7/+lpaT/AAAA/x8fH//w8O//8PDv/9vb2v83Nzb/AAAA/z4+Pv/w8O//8PDv//Dw7//w&#10;8O//8PDv//Dw7//w8O//8PDv//Dw7//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O//8PDv//Dw7//w&#10;8O//8PDv//Dw7//w8O//8PDv/6WlpP8AAAD/DAwM/1lZWf9AQED/CAgI/wAAAP84ODj/1NTT//Dw&#10;7//w8O//8PDv//Dw7//w8O//8PDv//Dw7//w8O//8PDv//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7//w8O//8PDv//Dw7//w8O//8PDv//Dw7//w8O//paWk/wAAAP8AAAD/AAAA/wAAAP8AAAD/LCws&#10;/+7u7f/w8O//8PDv//Dw7//w8O//8PDv//Dw7//w8O//8PDv//Dw7//w8O//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Hh4f/AAAA/wAAv/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C//wAAAP+Hh4f/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v//Dw7//w8O//8PDv//Dw7//w8O//8PDv//Dw7/+lpaT/AAAA/xwcHP/X19b/&#10;qamo/wEBAf8AAAD/nZ2d//Dw7//w8O//8PDv//Dw7//w8O//8PDv//Dw7//w8O//8PDv//Dw7//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8UFBT/Pz8//9HR0f///////f39/+Li4v/a2tr/&#10;6enp//b29v//////////////////////////////////////////////////////////////////&#10;///////////////////////////////////////////////////////////////o6Oj/VlZW/xQU&#10;FP///wD///8A////AP///wD///8A////AP///wD///8A////AP///wD///8A////AP///wD///8A&#10;////AP///wD///8A////AP///wD///8A////AP///wD///8A////AP+XlwD/AAAA/7Cws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4eHh/8AAAD/AAC//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L//AAAA/4eHh//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O//8PDv//Dw7//w8O//8PDv//Dw7//w8O//8PDv/6WlpP8A&#10;AAD/Hx8f//Dw7//w8O//Z2dm/wAAAP8ODg7/09PS//Dw7//w8O//8PDv//Dw7//w8O//8PDv//Dw&#10;7//w8O//8PDv//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h4eH/wAAAP8AAL//&#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v/8AAAD/&#10;h4eH//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7//w8O//8PDv//Dw7//w8O//8PDv//Dw&#10;7//w8O//paWk/wAAAP8fHx//8PDv//Dw7//n5+b/IiIi/wAAAP85OTn/7u7t//Dw7//w8O//8PDv&#10;//Dw7//w8O//8PDv//Dw7//w8O//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H&#10;h4f/AAAA/wAAv/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C//wAAAP+Hh4f/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8CAgL/RkZG/+Tk5P//////////&#10;////////////////////////////////////////////////////////////////////////////&#10;///////////////////////////////////////////////////////////////////////////R&#10;0dH/MjIy/wICAv///wD///8A////AP///wD///8A////AP///wD///8A////AP///wD///8A////&#10;AP///wD///8A////AP///wD///8A////AP///wD///8A////AP///wD///8A//f3AP8UFAD/Hh4M&#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v//Dw7//w8O//8PDv&#10;//Dw7//w8O//8PDv//Dw7/+lpaT/AAAA/x8fH//w8O//8PDv//Dw7/+4uLf/AgIC/wAAAP97e3v/&#10;8PDv//Dw7//w8O//8PDv//Dw7//w8O//8PDv//Dw7//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4eHh/8AAAD/AAC//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L//AAAA/4eHh//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O//&#10;8PDv//Dw7//w8O//8PDv//Dw7//w8O//8PDv/6WlpP8AAAD/Hx8f//Dw7//w8O//8PDv//Dw7/9q&#10;amr/AAAA/wQEBP+8vLv/8PDv//Dw7//w8O//8PDv//Dw7//w8O//8PDv//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8T&#10;ExP/U1MJ////AP///wD///8A////AP///wD///8A////AP///wD///8A////AP///wD///8A////&#10;AP///wD///8A////AP///wD///8A////AP///wD///8A////AP///wD///8A////AP///wD///8A&#10;////AP///wD///8A////AP///wD///8A////AP///wD///8A////AP///wD///8A////AP///wD/&#10;//8A////AP///wD///8A////AP///wD/WFgA/wwMB//o6Oj/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h4eH/wAAAP8AAL//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v/8AAAD/h4eH//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7//w8O//8PDv//Dw7//w8O//8PDv//Dw7//w8O//qKin/wAAAP8fHx//8PDv//Dw&#10;7//w8O//8PDv/+jo5/8lJSX/AAAA/yEhIf/s7Ov/8PDv//Dw7//w8O//8PDv//Dw7//w8O//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1dXV/8AAAD/t7cA/7+/AP+/vwD/v78A/7+/AP+/vwD/v78A/7+/AP+/vwD/v78A&#10;/7+/AP+/vwD/v78A/7+/AP+/vwD/v78A/7+/AP+/vwD/v78A/7+/AP+/vwD/v78A/7+/AP+/vwD/&#10;v78A/7+/AP+/vwD/v78A/7+/AP+/vwD/v78A/7+/AP+/vwD/v78A/7+/AP+/vwD/v78A/7+/AP+/&#10;vwD/v78A/7+/AP+/vwD/v78A/7+/AP+/vwD/v78A/7u7AP8AAAD/UFBH//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Hh4f/AAAA/wAAv/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C//wAAAP+Hh4f/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v//Dw7//w8O//8PDv//Dw7//w8O//8PDv//Dw7//w8O//8PDv&#10;//Dw7//w8O//8PDv//Dw7//w8O//8PDv//Dw7//w8O//8PDv//Dw7//w8O//8PDv//Dw7//w8O//&#10;8PDv//Dw7//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nZ2d/wAAAP8AAAD/AAAA/wAAAP8AAAD/AAAA/wAAAP8AAAD/&#10;AAAA/wAAAP8AAAD/AAAA/wAAAP8AAAD/AAAA/wAAAP8AAAD/AAAA/wAAAP8AAAD/AAAA/wAAAP8A&#10;AAD/AAAA/wAAAP8AAAD/AAAA/wAAAP8AAAD/AAAA/wAAAP8AAAD/AAAA/wAAAP8AAAD/AAAA/wAA&#10;AP8AAAD/AAAA/wAAAP8AAAD/AAAA/wAAAP8AAAD/AAAA/wAAAP8AAAD/AAAA/wAAAP+hoaH/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4eHh/8AAAD/AAC//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L//AAAA/4eH&#10;h//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9nZ2f/AAAA/wAAAP8AAAD/AAAA/wAAAP8AAAD/AAAA/wAAAP8AAAD/AAAA/wAAAP8A&#10;AAD/AAAA/wAAAP8AAAD/AAAA/wAAAP8AAAD/AAAA/wAAAP8AAAD/AAAA/wAAAP8AAAD/AAAA/wAA&#10;AP8AAAD/AAAA/wAAAP8AAAD/AAAA/wAAAP8AAAD/AAAA/wAAAP8AAAD/AAAA/wAAAP8AAAD/AAAA&#10;/wAAAP8AAAD/AAAA/wAAAP8AAAD/AAAA/wAAAP8AAAD/AAAA/21taf/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O//8PDv//Dw7//w8O//8PDv//Dw7//w8O//&#10;8PDv//Dw7//w8O//8PDv//Dw7//w8O//8PDv//Dw7//w8O//8PDv//Dw7//w8O//8PDv//Dw7//w&#10;8O//8PDv//Dw7//w8O//8PDv//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o6Oj/tLS0/7S0tP+0tLT/tLS0/7S0tP+0&#10;tLT/tLS0/7S0tP+0tLT/tLS0/7S0tP+0tLT/tLS0/7S0tP+0tLT/tLS0/7S0tP+0tLT/tLS0/7S0&#10;tP+0tLT/tLS0/7S0tP+0tLT/tLS0/3t7e/+Dg4P/tLS0/7S0tP+0tLT/tLS0/7S0tP+0tLT/tLS0&#10;/7S0tP+0tLT/tLS0/7S0tP+0tLT/tLS0/7S0tP+0tLT/tLS0/7S0tP+0tLT/tLS0/7S0tP+0tLT/&#10;tLS0/+Xl5f/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h4eH&#10;/wAAAP8AAL//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v/8AAAD/h4eH//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Hh4f+Hh4f/h4eH/4eHh/+Hh4f/h4eH/4eHh/+Hh4f/h4eH/4eH&#10;h/+Hh4f/h4eH/4eHh/+Hh4f/h4eH/4eHh/+Hh4f/h4eH/4eHh/+Hh4f/h4eH/4eHh/+Hh4f/h4eH&#10;/4eHh/90dHT/VlZW/4CAgP+Hh4f/h4eH/4eHh/+Hh4f/h4eH/4eHh/+Hh4f/h4eH/4eHh/+Hh4f/&#10;h4eH/4eHh/+Hh4f/h4eH/4eHh/+Hh4f/h4eH/4eHh/+Hh4f/h4eH/4eHh/+Hh4f/2tra//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7//w8O//8PDv//Dw7//w&#10;8O//8PDv//Dw7//w8O//8PDv//Dw7//w8O//8PDv//Dw7//w8O//8PDv//Dw7//w8O//8PDv//Dw&#10;7//w8O//8PDv//Dw7//w8O//8PDv//Dw7//w8O//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q6ur/6ysr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8/Pz/+ZmZn/2tra//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v//Dw&#10;7//w8O//8PDv//Dw7//w8O//8PDv//Dw7//w8O//8PDv//Dw7//w8O//8PDv//Dw7//w8O//8PDv&#10;//Dw7//w8O//8PDv//Dw7//w8O//8PDv//Dw7//w8O//8PDv//Dw7//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vr6//pKSk//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4eHh/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4eHh//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z8/P/5mZmf/a2tr/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O//8PDv//Dw7//w8O//8PDv//Dw7//w8O//8PDv//Dw7//w8O//8PDv//Dw7//w8O//&#10;8PDv//Dw7//w8O//8PDv//Dw7//w8O//8PDv//Dw7//w8O//8PDv//Dw7//w8O//8PDv//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7Ky&#10;sv+hoaH/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S0tL/mZmZ/9ra2v/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3&#10;t7f/pKSk/6SkpP+kpKT/pKSk/6SkpP+kpKT/vr6+//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urq6/5mZmf/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Pz8//mZmZ/9ra2v/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9ra2v+ZmZn/&#10;09PT//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9HR0f+ZmZn/mZmZ/5mZmf+ZmZn/mZmZ/5mZmf/X19f/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6urr/mZmZ//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8/Pz/+ZmZn/2tra&#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2tra/5mZmf/Pz8//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7+/v/6CgoP+ZmZn/mZmZ/5mZmf+ZmZn/qKio/+/v7//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8LCwv+ZmZn/6Ojo//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z8/P/5mZmf/a2tr/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O//8PDv//Dw7//w8O//8PDv//Dw7//w8O//8PDv//Dw&#10;7//w8O//8PDv//Dw7//o6Oj/0tLR/+Xl5P/w8O//8PDv//Dw7//w8O//8PDv//Dw7//w8O//8PDv&#10;//Dw7//w8O//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xMTE/5mZmf+ZmZn/mZmZ/5mZmf/H&#10;x8f/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xMTE/5mZmf/l5eX/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Nzc3/mZmZ/93d3f/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7//w8O//8PDv//Dw7//w8O//8PDv&#10;//Dw7//w8O//8PDv//Dw7//w8O//8PDv//Dw7//w8O//8PDv//Dw7//w8O//8PDv//Dw7//w8O//&#10;8PDv//Dw7//w8O//8PDv//Dw7//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l5eX/mpqa/5mZ&#10;mf+ZmZn/mpqa/+bm5v/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Pz8//&#10;nZ2d/97e3v/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8TExP+ZmZn/5eXl//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v//Dw7//w8O//&#10;8PDv//Dw7//w8O//8PDv//Dw7//w8O//8PDv//Dw7//w8O//8PDv//Dw7//w8O//8PDv//Dw7//w&#10;8O//8PDv//Dw7//w8O//8PDv//Dw7//w8O//8PDv//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6urr/mZmZ/5mZmf+vr6//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O//8PDv//Dw7//w8O//8PDv//Dw7//w8O//8PDv//Dw7//w&#10;8O//8PDv//Dw7//w8O//8PDv//Dw7//w8O//8PDv//Dw7//w8O//8PDv//Dw7//w8O//8PDv//Dw&#10;7//w8O//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xMTE/5mZmf/l5eX/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O//8PDv//Dw7//w8O//8PDv//Dw7//w8O//8PDv//Dw7//w8O//8PDv//Dw7//w8O//8PDv//Dw&#10;7//w8O//8PDv//Dw7//w8O//8PDv//Dw7//w8O//8PDv//Dw7//w8O//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9zc3P+ZmZn/mZmZ/87Ozv/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7//w8O//8PDv//Dw7//w8O//8PDv//Dw&#10;7//w8O//8PDv//Dw7//w8O//8PDv//Dw7//w8O//8PDv//Dw7//w8O//8PDv//Dw7//w8O//8PDv&#10;//Dw7//w8O//8PDv//Dw7//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ExMT/mZmZ/+Xl5f/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7//w8O//8PDv//Dw7//w8O//8PDv//Dw7//w8O//8PDv//Dw7//w8O//8PDv&#10;//Dw7//w8O//8PDv//Dw7//w8O//8PDv//Dw7//w8O//8PDv//Dw7//w8O//8PDv//Dw7//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52dnf+ZmZn/6+vr//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v//Dw7//w8O//8PDv&#10;//Dw7//w8O//8PDv//Dw7//w8O//8PDv//Dw7//w8O//8PDv//Dw7//w8O//8PDv//Dw7//w8O//&#10;8PDv//Dw7//w8O//8PDv//Dw7//w8O//8PDv//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8TE&#10;xP+ZmZn/5eXl//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v//Dw7//w8O//8PDv//Dw7//w8O//8PDv/+Xl5P/Kysr/&#10;ysrK/8rKyv/Kysr/0tLR/+3t7P/w8O//8PDv//Dw7//w8O//8PDv//Dw7//w8O//8PDv//Dw7//w&#10;8O//8PDv//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p6en/52dnf/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O//&#10;8PDv//Dw7//w8O//8PDv//Dw7//w8O//8PDv//Dw7//w8O//8PDv//Dw7//w8O//8PDv//Dw7//w&#10;8O//8PDv//Dw7//w8O//8PDv//Dw7//w8O//8PDv//Dw7//w8O//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xMTE/5mZmf/l5eX/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O//8PDv//Dw7//w8O//8PDv//Dw7//w&#10;8O//paWk/wAAAP8AAAD/AAAA/wAAAP8AAAD/BgYG/1ZWVf/Z2dn/8PDv//Dw7//w8O//8PDv//Dw&#10;7//w8O//8PDv//Dw7//w8O//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7//w8O//8PDv//Dw7//w8O//8PDv//Dw7//l5eT/ysrK/8rKyv/Kysr/ysrK/9LS&#10;0f/t7ez/8PDv//Dw7//w8O//8PDv//Dw7//w8O//8PDv//Dw7//w8O//8PDv//Dw7//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9vb3/mZmZ/+3t7f/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7//w8O//8PDv//Dw&#10;7//w8O//8PDv//Dw7/+lpaT/AAAA/w4ODv9tbW3/S0tL/xUVFf8AAAD/AAAA/zk5Of/v7+7/8PDv&#10;//Dw7//w8O//8PDv//Dw7//w8O//8PDv//Dw7//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h4eH/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Hh4f/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v//Dw7//w8O//8PDv//Dw7//w8O//8PDv/6WlpP8AAAD/AAAA&#10;/wAAAP8AAAD/AAAA/wYGBv9WVlX/2dnZ//Dw7//w8O//8PDv//Dw7//w8O//8PDv//Dw7//w8O//&#10;8PDv//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7q6uv+ZmZn/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v&#10;//Dw7//w8O//8PDv//Dw7//w8O//8PDv/6WlpP8AAAD/Hx8f//Dw7//w8O//8PDv/2ZmZf8AAAD/&#10;AAAA/9LS0f/w8O//8PDv//Dw7//w8O//8PDv//Dw7//w8O//8PDv//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O//8PDv//Dw7//w8O//8PDv//Dw7//w8O//&#10;paWk/wAAAP8ODg7/bW1t/0tLS/8VFRX/AAAA/wAAAP85OTn/7+/u//Dw7//w8O//8PDv//Dw7//w&#10;8O//8PDv//Dw7//w8O//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urq6/5mZmf/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O//8PDv//Dw7//w8O//8PDv//Dw7//w8O//paWk/wAAAP8fHx//8PDv//Dw7//w&#10;8O//0tLR/wAAAP8AAAD/tra1//Dw7//w8O//8PDv//Dw7//w8O//8PDv//Dw7//w8O//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4eHh/8AAAD/mZm//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5mZ&#10;v/8AAAD/h4eH//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7//w8O//8PDv//Dw7//w&#10;8O//8PDv//Dw7/+lpaT/AAAA/x8fH//w8O//8PDv//Dw7/9mZmX/AAAA/wAAAP/S0tH/8PDv//Dw&#10;7//w8O//8PDv//Dw7//w8O//8PDv//Dw7//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6urr/&#10;mZmZ//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7//w8O//8PDv//Dw7//w8O//8PDv//Dw7/+lpaT/AAAA/x8f&#10;H//w8O//8PDv//Dw7//Dw8L/AAAA/wAAAP/W1tX/8PDv//Dw7//w8O//8PDv//Dw7//w8O//8PDv&#10;//Dw7//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h4eH/wAAAP+Zmb//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mZm//wAAAP+Hh4f/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v//Dw&#10;7//w8O//8PDv//Dw7//w8O//8PDv/6WlpP8AAAD/Hx8f//Dw7//w8O//8PDv/9LS0f8AAAD/AAAA&#10;/7a2tf/w8O//8PDv//Dw7//w8O//8PDv//Dw7//w8O//8PDv//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7q6uv+ZmZn/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v//Dw7//w8O//8PDv//Dw7//w8O//8PDv&#10;/6WlpP8AAAD/Hx8f//Dw7//w8O//29va/zc3Nv8AAAD/Pj4+//Dw7//w8O//8PDv//Dw7//w8O//&#10;8PDv//Dw7//w8O//8PDv//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Hh4f/AAAA/5mZv//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Zmb//AAAA/4eHh//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O//8PDv//Dw7//w8O//8PDv//Dw7//w8O//paWk/wAAAP8fHx//8PDv//Dw7//w8O//&#10;w8PC/wAAAP8AAAD/1tbV//Dw7//w8O//8PDv//Dw7//w8O//8PDv//Dw7//w8O//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srKy/6Ghof/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O//8PDv//Dw7//w8O//&#10;8PDv//Dw7//w8O//paWk/wAAAP8MDAz/WVlZ/0BAQP8ICAj/AAAA/zg4OP/U1NP/8PDv//Dw7//w&#10;8O//8PDv//Dw7//w8O//8PDv//Dw7//w8O//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4eHh/8AAAD/mZm//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5mZv/8AAAD/h4eH//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7//w8O//8PDv//Dw7//w8O//8PDv//Dw7/+lpaT/AAAA/x8fH//w&#10;8O//8PDv/9vb2v83Nzb/AAAA/z4+Pv/w8O//8PDv//Dw7//w8O//8PDv//Dw7//w8O//8PDv//Dw&#10;7//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vr6//pKSk//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7//w&#10;8O//8PDv//Dw7//w8O//8PDv//Dw7/+lpaT/AAAA/wAAAP8AAAD/AAAA/wAAAP8sLCz/7u7t//Dw&#10;7//w8O//8PDv//Dw7//w8O//8PDv//Dw7//w8O//8PDv//Dw7//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h4eH/wAA&#10;AP+Zmb//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mZm//wAAAP+Hh4f/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v//Dw7//w8O//8PDv//Dw7//w8O//8PDv/6Wl&#10;pP8AAAD/DAwM/1lZWf9AQED/CAgI/wAAAP84ODj/1NTT//Dw7//w8O//8PDv//Dw7//w8O//8PDv&#10;//Dw7//w8O//8PDv//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6+vr/+kpKT/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v//Dw7//w8O//8PDv//Dw7//w8O//8PDv/6WlpP8AAAD/HBwc/9fX1v+pqaj/AQEB&#10;/wAAAP+dnZ3/8PDv//Dw7//w8O//8PDv//Dw7//w8O//8PDv//Dw7//w8O//8PDv//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Hh4f/AAAA/5mZv//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Zmb//&#10;AAAA/4eHh//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O//8PDv//Dw7//w8O//8PDv&#10;//Dw7//w8O//paWk/wAAAP8AAAD/AAAA/wAAAP8AAAD/LCws/+7u7f/w8O//8PDv//Dw7//w8O//&#10;8PDv//Dw7//w8O//8PDv//Dw7//w8O//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r6+v/6Sk&#10;p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O//8PDv//Dw7//w8O//8PDv//Dw7//w8O//paWk/wAAAP8fHx//&#10;8PDv//Dw7/9nZ2b/AAAA/w4ODv/T09L/8PDv//Dw7//w8O//8PDv//Dw7//w8O//8PDv//Dw7//w&#10;8O//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4eHh/8AAAD/mZm//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5mZv/8AAAD/h4eH//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7//w8O//&#10;8PDv//Dw7//w8O//8PDv//Dw7/+lpaT/AAAA/xwcHP/X19b/qamo/wEBAf8AAAD/nZ2d//Dw7//w&#10;8O//8PDv//Dw7//w8O//8PDv//Dw7//w8O//8PDv//Dw7//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vr6//pKSk//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7//w8O//8PDv//Dw7//w8O//8PDv//Dw7/+l&#10;paT/AAAA/x8fH//w8O//8PDv/+fn5v8iIiL/AAAA/zk5Of/u7u3/8PDv//Dw7//w8O//8PDv//Dw&#10;7//w8O//8PDv//Dw7//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h4eH/wAAAP+Zmb//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mZm//wAAAP+Hh4f/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v//Dw7//w8O//8PDv//Dw7//w8O//8PDv/6WlpP8AAAD/Hx8f//Dw7//w8O//Z2dm/wAA&#10;AP8ODg7/09PS//Dw7//w8O//8PDv//Dw7//w8O//8PDv//Dw7//w8O//8PDv//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6+vr/+kpKT/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v//Dw7//w8O//8PDv//Dw&#10;7//w8O//8PDv/6WlpP8AAAD/Hx8f//Dw7//w8O//8PDv/7i4t/8CAgL/AAAA/3t7e//w8O//8PDv&#10;//Dw7//w8O//8PDv//Dw7//w8O//8PDv//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Hh4f/AAAA/5mZv//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Zmb//AAAA/4eHh//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O//8PDv//Dw7//w8O//8PDv//Dw7//w8O//paWk/wAAAP8fHx//8PDv&#10;//Dw7//n5+b/IiIi/wAAAP85OTn/7u7t//Dw7//w8O//8PDv//Dw7//w8O//8PDv//Dw7//w8O//&#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O//8PDv//Dw7//w8O//8PDv//Dw7//w&#10;8O//8PDv//Dw7//w8O//8PDv//Dw7//w8O//7u7t/+7u7f/w8O//8PDv//Dw7//w8O//8PDv//Dw&#10;7//w8O//8PDv//Dw7//w8O//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O//8PDv&#10;//Dw7//w8O//8PDv//Dw7//w8O//paWk/wAAAP8fHx//8PDv//Dw7//w8O//8PDv/2pqav8AAAD/&#10;BAQE/7y8u//w8O//8PDv//Dw7//w8O//8PDv//Dw7//w8O//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4eHh/8AAAD/&#10;mZm//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5mZv/8AAAD/h4eH//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7//w8O//8PDv//Dw7//w8O//8PDv//Dw7/+lpaT/&#10;AAAA/x8fH//w8O//8PDv//Dw7/+4uLf/AgIC/wAAAP97e3v/8PDv//Dw7//w8O//8PDv//Dw7//w&#10;8O//8PDv//Dw7//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7//w8O//8PDv//Dw&#10;7//w8O//8PDv//Dw7//w8O//8PDv//Dw7//w8O//8PDv//Dw7//w8O//8PDv//Dw7//w8O//8PDv&#10;//Dw7//w8O//8PDv//Dw7//w8O//8PDv//Dw7//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7//w8O//8PDv//Dw7//w8O//8PDv//Dw7/+oqKf/AAAA/x8fH//w8O//8PDv//Dw7//w&#10;8O//6Ojn/yUlJf8AAAD/ISEh/+zs6//w8O//8PDv//Dw7//w8O//8PDv//Dw7//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h4eH/wAAAP+Zmb//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mZm//wAA&#10;AP+Hh4f/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v//Dw7//w8O//8PDv//Dw7//w&#10;8O//8PDv/6WlpP8AAAD/Hx8f//Dw7//w8O//8PDv//Dw7/9qamr/AAAA/wQEBP+8vLv/8PDv//Dw&#10;7//w8O//8PDv//Dw7//w8O//8PDv//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v&#10;//Dw7//w8O//8PDv//Dw7//w8O//8PDv//Dw7//w8O//8PDv//Dw7//w8O//8PDv//Dw7//w8O//&#10;8PDv//Dw7//w8O//8PDv//Dw7//w8O//8PDv//Dw7//w8O//8PDv//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v//Dw7//w8O//8PDv//Dw7//w8O//8PDv//Dw7//w8O//8PDv//Dw&#10;7//w8O//8PDv//Dw7//w8O//8PDv//Dw7//w8O//8PDv//Dw7//w8O//8PDv//Dw7//w8O//8PDv&#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Hh4f/AAAA/5mZv//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Zmb//AAAA/4eHh//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O//8PDv//Dw&#10;7//w8O//8PDv//Dw7//w8O//qKin/wAAAP8fHx//8PDv//Dw7//w8O//8PDv/+jo5/8lJSX/AAAA&#10;/yEhIf/s7Ov/8PDv//Dw7//w8O//8PDv//Dw7//w8O//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O//8PDv//Dw7//w8O//8PDv//Dw7//w8O//8PDv//Dw7//w8O//8PDv//Dw7//w&#10;8O//8PDv//Dw7//w8O//8PDv//Dw7//w8O//8PDv//Dw7//w8O//8PDv//Dw7//w8O//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O//8PDv//Dw7//w8O//8PDv//Dw7//w8O//8PDv&#10;//Dw7//w8O//8PDv//Dw7//w8O//8PDv//Dw7//w8O//8PDv//Dw7//w8O//8PDv//Dw7//w8O//&#10;8PDv//Dw7//w8O//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4eHh/8AAAD/mZm//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5mZv/8AAAD/h4eH//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7//w8O//8PDv//Dw7//w8O//8PDv//Dw7//w8O//8PDv//Dw7//w8O//8PDv//Dw7//w8O//&#10;8PDv//Dw7//w8O//8PDv//Dw7//w8O//8PDv//Dw7//w8O//8PDv//Dw7//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7//w8O//8PDv//Dw7//w8O//8PDv//Dw7//l5eT/ysrK/8rK&#10;yv/Kysr/ysrK/9LS0f/t7ez/8PDv//Dw7//w8O//8PDv//Dw7//w8O//8PDv//Dw7//w8O//8PDv&#10;//Dw7//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7//w8O//8PDv//Dw7//w8O//&#10;8PDv//Dw7//w8O//8PDv//Dw7//w8O//8PDv//Dw7//w8O//8PDv//Dw7//w8O//8PDv//Dw7//w&#10;8O//8PDv//Dw7//w8O//8PDv//Dw7//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h4eH/wAAAP+Zmb//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mZm//wAAAP+Hh4f/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v//Dw7//w8O//8PDv//Dw7//w8O//8PDv//Dw7//w8O//8PDv//Dw7//w&#10;8O//8PDv//Dw7//w8O//8PDv//Dw7//w8O//8PDv//Dw7//w8O//8PDv//Dw7//w8O//8PDv//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v//Dw7//w8O//8PDv//Dw7//w8O//8PDv&#10;/6WlpP8AAAD/AAAA/wAAAP8AAAD/AAAA/wYGBv9WVlX/2dnZ//Dw7//w8O//8PDv//Dw7//w8O//&#10;8PDv//Dw7//w8O//8PDv//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v//Dw7//w&#10;8O//8PDv//Dw7//w8O//8PDv//Dw7//w8O//8PDv//Dw7//w8O//8PDv//Dw7//w8O//8PDv//Dw&#10;7//w8O//8PDv//Dw7//w8O//8PDv//Dw7//w8O//8PDv//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Hh4f/AAAA/5mZ&#10;v//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Zmb//AAAA/4eHh//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O//8PDv//Dw7//w8O//8PDv//Dw7//w8O//8PDv//Dw&#10;7//w8O//8PDv//Dw7//w8O//8PDv//Dw7//w8O//8PDv//Dw7//w8O//8PDv//Dw7//w8O//8PDv&#10;//Dw7//w8O//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O//8PDv//Dw7//w8O//&#10;8PDv//Dw7//w8O//paWk/wAAAP8ODg7/bW1t/0tLS/8VFRX/AAAA/wAAAP85OTn/7+/u//Dw7//w&#10;8O//8PDv//Dw7//w8O//8PDv//Dw7//w8O//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87Ozv/AwMD/wMDA&#10;/8DAwP/AwMD/wMDA/8HBwP/s7Oz/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4eHh/8AAAD/mZm//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5mZv/8AAAD/&#10;h4eH//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7//w8O//8PDv//Dw7//w8O//8PDv&#10;//Dw7//w8O//8PDv//Dw7//w8O//8PDv//Dw7//w8O//8PDv//Dw7//w8O//8PDv//Dw7//w8O//&#10;8PDv//Dw7//w8O//8PDv//Dw7//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7//w&#10;8O//8PDv//Dw7//w8O//8PDv//Dw7/+lpaT/AAAA/x8fH//w8O//8PDv//Dw7/9mZmX/AAAA/wAA&#10;AP/S0tH/8PDv//Dw7//w8O//8PDv//Dw7//w8O//8PDv//Dw7//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2tra/5mZmf+ZmZn/mZmZ/5mZmf+ZmZn/tLS0//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h4eH/wAAAP+Zmb//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mZm//wAAAP+Hh4f/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v//Dw7//w8O//&#10;8PDv//Dw7//w8O//8PDv//Dw7//w8O//8PDv//Dw7//w8O//8PDv//Dw7//w8O//8PDv//Dw7//w&#10;8O//8PDv//Dw7//w8O//8PDv//Dw7//w8O//8PDv//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v//Dw7//w8O//8PDv//Dw7//w8O//8PDv/6WlpP8AAAD/Hx8f//Dw7//w8O//8PDv&#10;/9LS0f8AAAD/AAAA/7a2tf/w8O//8PDv//Dw7//w8O//8PDv//Dw7//w8O//8PDv//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p6en/5mZmf+ZmZn/mZmZ/5mZmf/V1dX/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Hh4f/AAAA/5mZv//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Zmb//AAAA/4eHh//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o6Oj/oqKi/56env+enp7/n5+f/6en&#10;p/+enp7/np6e/6SkpP/v7+//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O//8PDv//Dw7//w8O//8PDv//Dw7//w8O//paWk/wAAAP8fHx//&#10;8PDv//Dw7//w8O//w8PC/wAAAP8AAAD/1tbV//Dw7//w8O//8PDv//Dw7//w8O//8PDv//Dw7//w&#10;8O//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Pz8//mZmZ/5mZmf+ZmZn/oKCg/+/v7//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4eHh/8AAAD/mZm//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5mZv/8AAAD/h4eH//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6urr/mZmZ&#10;/5mZmf+ZmZn/mZmZ/5mZmf+ZmZn/vr6+//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7//w8O//8PDv//Dw7//w8O//8PDv//Dw7/+l&#10;paT/AAAA/x8fH//w8O//8PDv/9vb2v83Nzb/AAAA/z4+Pv/w8O//8PDv//Dw7//w8O//8PDv//Dw&#10;7//w8O//8PDv//Dw7//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3t7f+dnZ3/mZmZ/5mZmf+9vb3/&#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h4eH/wAAAP+Zmb//&#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mZm//wAAAP+Hh4f/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g4P+ampr/mZmZ/5mZmf+ZmZn/mZmZ/5mZmf/Z2dn/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v//Dw7//w8O//8PDv//Dw&#10;7//w8O//8PDv/6WlpP8AAAD/DAwM/1lZWf9AQED/CAgI/wAAAP84ODj/1NTT//Dw7//w8O//8PDv&#10;//Dw7//w8O//8PDv//Dw7//w8O//8PDv//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729vf+Z&#10;mZn/mZmZ/9ra2v/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H&#10;h4f/AAAA/5mZv//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Zmb//AAAA/4eH&#10;h//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7S0tP+ZmZn/mZmZ/5mZmf+ZmZn/pKSk/+/v7//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O//8PDv&#10;//Dw7//w8O//8PDv//Dw7//w8O//paWk/wAAAP8AAAD/AAAA/wAAAP8AAAD/LCws/+7u7f/w8O//&#10;8PDv//Dw7//w8O//8PDv//Dw7//w8O//8PDv//Dw7//w8O//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3Nzc/5mZmf+goKD/7+/v//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4eHh/8AAAD/mZm//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5mZv/8AAAD/h4eH//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1tbW/5mZmf+ZmZn/mZmZ/5mZmf/BwcH/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7//w8O//8PDv//Dw7//w8O//8PDv//Dw7/+lpaT/AAAA/xwcHP/X19b/qamo/wEBAf8A&#10;AAD/nZ2d//Dw7//w8O//8PDv//Dw7//w8O//8PDv//Dw7//w8O//8PDv//Dw7//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l5eX/mZmZ/66urv/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h4eH/wAAAP+Zmb//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mZm//wAAAP+Hh4f/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q6ur/5mZmf+ZmZn/&#10;mZmZ/9zc3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v//Dw7//w8O//8PDv//Dw7//w8O//8PDv/6WlpP8AAAD/Hx8f//Dw&#10;7//w8O//Z2dm/wAAAP8ODg7/09PS//Dw7//w8O//8PDv//Dw7//w8O//8PDv//Dw7//w8O//8PDv&#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Xl5f+ZmZn/v7+///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Zmb//AAAA/4eHh//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V&#10;1dX/mZmZ/5mZmf+lpaX/7+/v//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O//8PDv//Dw7//w8O//8PDv//Dw7//w8O//paWk&#10;/wAAAP8fHx//8PDv//Dw7//n5+b/IiIi/wAAAP85OTn/7u7t//Dw7//w8O//8PDv//Dw7//w8O//&#10;8PDv//Dw7//w8O//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rq6v/t7e3/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5mZv/8AAAD/h4eH//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v7/+fn5//mZmZ/8LCwv/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7//w8O//8PDv//Dw7//w8O//&#10;8PDv//Dw7/+lpaT/AAAA/x8fH//w8O//8PDv//Dw7/+4uLf/AgIC/wAAAP97e3v/8PDv//Dw7//w&#10;8O//8PDv//Dw7//w8O//8PDv//Dw7//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&#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7W1tf+ZmZn/1NTU//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v//Dw7//w&#10;8O//8PDv//Dw7//w8O//8PDv/6WlpP8AAAD/Hx8f//Dw7//w8O//8PDv//Dw7/9qamr/AAAA/wQE&#10;BP+8vLv/8PDv//Dw7//w8O//8PDv//Dw7//w8O//8PDv//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zMzM/5mZmf/k5OT/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O//8PDv//Dw7//w8O//8PDv//Dw7//w8O//qKin/wAAAP8fHx//8PDv//Dw7//w8O//8PDv&#10;/+jo5/8lJSX/AAAA/yEhIf/s7Ov/8PDv//Dw7//w8O//8PDv//Dw7//w8O//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Pz8//mZmZ/9ra&#10;2v/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7//w8O//8PDv//Dw7//w8O//8PDv//Dw7//w8O//8PDv//Dw7//w8O//&#10;8PDv//Dw7//w8O//8PDv//Dw7//w8O//8PDv//Dw7//w8O//8PDv//Dw7//w8O//8PDv//Dw7//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np6f/a2tr/6urq//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v//Dw7//w8O//8PDv//Dw7//w8O//8PDv//Dw7//w&#10;8O//8PDv//Dw7//w8O//8PDv//Dw7//w8O//8PDv//Dw7//w8O//8PDv//Dw7//w8O//8PDv//Dw&#10;7//w8O//8PDv//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O//8PDv//Dw7//w8O//8PDv//Dw&#10;7//w8O//8PDv//Dw7//w8O//8PDv//Dw7//w8O//8PDv//Dw7//w8O//8PDv//Dw7//w8O//8PDv&#10;//Dw7//w8O//8PDv//Dw7//w8O//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7//w8O//8PDv&#10;//Dw7//w8O//8PDv//Dw7//w8O//8PDv//Dw7//w8O//8PDv//Dw7//w8O//8PDv//Dw7//w8O//&#10;8PDv//Dw7//w8O//8PDv//Dw7//w8O//8PDv//Dw7//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v//Dw7//w8O//8PDv//Dw7//w8O//8PDv//Dw7//w8O//8PDv//Dw7//w8O//8PDv//Dw7//w&#10;8O//8PDv//Dw7//w8O//8PDv//Dw7//w8O//8PDv//Dw7//w8O//8PDv//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d3d3/pKSk/9PT0//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O//8PDv//Dw7//w8O//8PDv//Dw7//w8O//8PDv//Dw7//w8O//8PDv//Dw7//w8O//&#10;8PDv//Dw7//w8O//8PDv//Dw7//w8O//8PDv//Dw7//w8O//8PDv//Dw7//w8O//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9fX1/+ZmZn/0tLS//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7//w8O//8PDv//Dw7//w8O//8PDv//Dw7//w8O//8PDv//Dw7//w&#10;8O//8PDv//Dw7//w8O//8PDv//Dw7//w8O//8PDv//Dw7//w8O//8PDv//Dw7//w8O//8PDv//Dw&#10;7//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z8/P/5mZmf/a2tr/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v//Dw7//w8O//8PDv//Dw7//w8O//8PDv//Dw&#10;7//w8O//8PDv//Dw7//w8O//8PDv//Dw7//w8O//8PDv//Dw7//w8O//8PDv//Dw7//w8O//8PDv&#10;//Dw7//w8O//8PDv//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Pz8//mZmZ/9ra2v/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O//8PDv//Dw7//w8O//8PDv&#10;//Dw7//w8O//8PDv//Dw7//w8O//8PDv//Dw7//w8O//8PDv//Dw7//w8O//8PDv//Dw7//w8O//&#10;8PDv//Dw7//w8O//8PDv//Dw7//w8O//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8/Pz/+ZmZn/2tra&#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7//w8O//&#10;8PDv//Dw7//w8O//8PDv//Dw7//l5eT/ysrK/8rKyv/Kysr/ysrK/9LS0f/t7ez/8PDv//Dw7//w&#10;8O//8PDv//Dw7//w8O//8PDv//Dw7//w8O//8PDv//Dw7//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z8/P/5mZmf/a2tr/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v//Dw7//w8O//8PDv//Dw7//w8O//8PDv/6WlpP8AAAD/AAAA/wAAAP8AAAD/AAAA/wYG&#10;Bv9WVlX/2dnZ//Dw7//w8O//8PDv//Dw7//w8O//8PDv//Dw7//w8O//8PDv//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Pz8//mZmZ/9ra2v/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4eHh/9ra2v/a&#10;2tr/7e3t//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83Nzf+ZmZn/3d3d//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8jIyP/AAAA/wAAAP/Kysr/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7+/v//Dw8P/w8PD/8PDw//Dw8P/w8PD/xMTE/5mZmf/l5eX/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8GBgb/AAAA&#10;/xsbG//w8PD/8PDw//Dw8P/w8PD/8PDw//Dw8P/w8PD/8PDw//Dw8P/w8PD/8PDw//Dw8P/w8PD/&#10;8PDw//Dw8P/w8PD/8PDw//Dw8P/w8PD/8PDw//Dw8P/w8PD/8PDw//Dw8P/w8PD/8PDw//Dw8P/w&#10;8PD/8PDw//Dw8P/w8PD/8PDw//Dw8P/w8PD/8PDw//Dw8P/w8PD/8PDw/2BgYP8AAAD/AAAA/x8f&#10;H//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Zmb//AAAA&#10;/4eHh//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yAgIP8AAAD/AAAA/8rKyv/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y8vL/+/v7//w8PD/8PDw//Dw8P/ExMT/mZmZ/+Xl5f/w&#10;8PD/8PDw//Dw8P/o6Oj/09PT//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5mZv/8AAAD/h4eH//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ICAg/wAAAP8AAAD/ysrK//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Pz8//s7Oz/+/v7//w8PD/8PDw/8TE&#10;xP+ZmZn/5eXl//Dw8P/w8PD/6enp/6ysrP/m5ub/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mZm//wAAAP+Hh4f/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7//w8O//8PDv//Dw7//w8O//8PDv//Dw7/+lpaT/AAAA/x8fH//w8O//8PDv/9vb2v83Nzb/&#10;AAAA/z4+Pv/w8O//8PDv//Dw7//w8O//8PDv//Dw7//w8O//8PDv//Dw7//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7+/v/+ZmZn/mZmZ/5mZmf+cnJz/urq6/97e&#10;3v/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8gICD/AAAA/wAAAP/Kysr/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zs7P+dnZ3/vr6+&#10;//Dw8P/w8PD/xMTE/5mZmf/l5eX/8PDw/+np6f+np6f/tLS0//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Zmb//AAAA/4eHh//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v//Dw7//w8O//8PDv//Dw7//w8O//8PDv/6WlpP8AAAD/DAwM/1lZWf9A&#10;QED/CAgI/wAAAP84ODj/1NTT//Dw7//w8O//8PDv//Dw7//w8O//8PDv//Dw7//w8O//8PDv//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7e3t/+ZmZn/xMTE//Dw8P/ExMT/mZmZ/+Xl5f/o6Oj/q6ur/5mZmf/a2tr/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&#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1dXV/5mZmf+ZmZn/w8PD/729vf+ZmZn/4ODg/6SkpP+ZmZn/qamp/+/v&#10;7//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v7+//oKCg/5mZmf+ZmZn/qqqq/5mZmf+ioqL/mZmZ&#10;/5mZmf/Pz8//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Zmb//AAAA/4eHh//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v//Dw7//w8O//&#10;8PDv//Dw7//w8O//8PDv/6WlpP8AAAD/Hx8f//Dw7//w8O//Z2dm/wAAAP8ODg7/09PS//Dw7//w&#10;8O//8PDv//Dw7//w8O//8PDv//Dw7//w8O//8PDv//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v7//mZmZ/5mZmf+ZmZn/&#10;mZmZ/5mZmf+ZmZn/oaGh/+zs7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5mZv/8AAAD/h4eH//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O//8PDv//Dw7//w8O//8PDv//Dw7//w8O//paWk/wAAAP8fHx//8PDv//Dw7//n5+b/IiIi/wAA&#10;AP85OTn/7u7t//Dw7//w8O//8PDv//Dw7//w8O//8PDv//Dw7//w8O//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Tk5P+a&#10;mpr/mZmZ/5mZmf+ZmZn/mZmZ/5mZmf+/v7//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mZm//wAAAP+Hh4f/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7CwsP+ZmZn/mZmZ/5mZmf+ZmZn/mZmZ/+Xl5f/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0dHR/5mZmf+ZmZn/mZmZ/5mZmf+zs7P/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&#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s7Oz/np6e/5mZmf+ZmZn/mZmZ/9XV1f/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6urr/mZmZ/5mZ&#10;mf+lpaX/7+/v//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v&#10;//Dw7//w8O//8PDv//Dw7//w8O//8PDv//Dw7//w8O//8PDv//Dw7//w8O//8PDv//Dw7//w8O//&#10;8PDv//Dw7//w8O//8PDv//Dw7//w8O//8PDv//Dw7//w8O//8PDv//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9fX1/+ZmZn/mZmZ/8jIy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O//8PDv//Dw7//w8O//8PDv//Dw7//w8O//8PDv//Dw7//w8O//8PDv//Dw7//w&#10;8O//8PDv//Dw7//w8O//8PDv//Dw7//w8O//8PDv//Dw7//w8O//8PDv//Dw7//w8O//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7+/v/5ubm/+ZmZn/7Ozs//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7//w8O//8PDv//Dw7//w8O//8PDv//Dw7//w8O//8PDv//Dw&#10;7//w8O//8PDv//Dw7//w8O//8PDv//Dw7//w8O//8PDv//Dw7//w8O//8PDv//Dw7//w8O//8PDv&#10;//Dw7//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oqKi/5+fn//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v//Dw7//w8O//8PDv//Dw7//w8O//8PDv&#10;//Dw7//w8O//8PDv//Dw7//w8O//8PDv//Dw7//w8O//8PDv//Dw7//w8O//8PDv//Dw7//w8O//&#10;8PDv//Dw7//w8O//8PDv//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ioqL/q6ur//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7a2tv++vr7/&#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0tLT/yMjI//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X19f/sLCw/7Cw&#10;sP/X19f/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6SkpP+6urr/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r6+v/urq6&#10;/5mZmf+np6f/4eHh//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pKSk/7e3t//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2tra/6Ghof+ZmZn/urq6/+zs7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kpKT/r6+v&#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8TExP+ampr/np6e/8/Pz//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4eHh/8AAAD/mZm//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5mZv/8AAAD/h4eH//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6SkpP+vr6//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jo6P+wsLD/mZmZ/6+vr//o6Oj/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h4eH/wAAAP+Zmb//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mZm//wAAAP+Hh4f/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pKSk/6+vr//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a2tr/oaGh/5mZmf/ExMT/7+/v//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Hh4f/AAAA/5mZ&#10;v//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Zmb//AAAA/4eHh//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kpKT/r6+v//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X&#10;l5f/ICAg/yAgIP9VVVX/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wcHB/5qamv+hoaH/2dnZ//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4eHh/8AAAD/mZm//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5mZv/8AAAD/&#10;h4eH//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6Wlpf+vr6//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2BgYP8AAAD/AAAA/x8fH//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5ubm/7Kysv+ZmZn/rKys/+bm5v/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h4eH/wAAAP+Zmb//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mZm//wAAAP+Hh4f/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r6+v/6ysr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83Nzf9aWlr/PDw8&#10;/0xMTP/w8PD/8PDw//Dw8P/w8PD/aGho/wEBAf8BAQH/KSkp//Dw8P/w8PD/8PDw//Dw8P/w8PD/&#10;8PDw//Dw8P/w8PD/8PDw//Dw8P/w8PD/8PDw//Dw8P/w8PD/8PDw//Dw8P/w8PD/8PDw//Dw8P/w&#10;8PD/8PDw//Dw8P/w8PD/8PDw//Dw8P/w8PD/8PDw/83Nzf9aWlr/PDw8/0xMT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9fX1/+hoaH/mZmZ/76+vv/s7Oz/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Hh4f/AAAA/5mZv//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Zmb//AAAA/4eHh//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vr6//pKSk//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jY2N/wAAAP8AAAD/DQ0N//Dw8P/w8PD/8PDw//Dw8P/w8PD/8PDw//Dw8P/w8PD/8PDw//Dw8P/w&#10;8PD/8PDw//Dw8P/w8PD/8PDw//Dw8P/w8PD/8PDw//Dw8P/w8PD/8PDw//Dw8P/w8PD/8PDw//Dw&#10;8P/w8PD/8PDw//Dw8P/w8PD/8PDw//Dw8P/w8PD/8PDw//Dw8P/w8PD/jY2N/wAAAP8AAAD/DQ0N&#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v7//CwsL/mpqa/56env/W1tb/&#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4eHh/8AAAD/mZm//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5mZv/8AAAD/h4eH//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6+vr/+kpKT/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o6Oj/ra2t/5mZmf+y&#10;srL/6Ojo//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h4eH/wAAAP+Zmb//&#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mZm//wAAAP+Hh4f/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r6+v/6Skp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09PT/6Gh&#10;of+ampr/yMjI/+/v7//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H&#10;h4f/AAAA/5mZv//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Zmb//AAAA/4eH&#10;h//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vr6//pKSk//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7+/v&#10;/7u7u/+ZmZn/oqKi/9zc3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4eHh/8AAAD/mZm//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5mZv/8AAAD/h4eH//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6+vr/+kpKT/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Li4v+oqKj/mZmZ/7S0tP/o6Oj/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h4eH/wAAAP+Zmb//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mZm//wAAAP+Hh4f/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r6+v/6Skp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1tb/np6e/5qamv/Ly8v/7+/v//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Hh4f/AAAA/5mZv//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Zmb//AAAA/4eHh//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3t7f/nJyc//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s7Oz/t7e3/5mZmf+ioqL/2tra//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4eHh/8AAAD/mZm//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5mZv/8AAAD/h4eH//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7q6uv+ZmZn/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4uLi/6enp/+ZmZn/t7e3/+np6f/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h4eH&#10;/wAAAP+Zmb//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mZm//wAAAP+Hh4f/&#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urq6/5mZmf/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8vLy/+dnZ3/mpqa/8vLy//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Hh4f/AAAA/5mZv//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Z&#10;mb//AAAA/4eHh//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6urr/mZmZ//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jo6P+wsLD/mZmZ/6Wlpf/d3d3/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4eHh/8AAAD/mZm//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5mZv/8AAAD/h4eH//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7q6&#10;uv+ZmZn/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g4OD/pKSk/5mZmf+7u7v/7Ozs&#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h4eH/wAAAP+Zmb//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mZm//wAAAP+Hh4f/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urq6/5mZmf/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x8fH/5ycnP+enp7/&#10;09PT//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Hh4f/AAAA/5mZv//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Zmb//AAAA/4eHh//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9vb3/mZmZ/+3t7f/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6Ojo/6+vr/+Z&#10;mZn/sLCw/+bm5v/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4eHh/8A&#10;AAD/mZm//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5mZv/8AAAD/h4eH//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8TExP+ZmZn/5eXl//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9fX&#10;1/+hoaH/mZmZ/8HBwf/v7+//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h4eH/wAAAP+Zmb//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mZm/&#10;/wAAAP+Hh4f/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xMTE/5mZmf/l5eX/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IyMj/mpqa/6Ghof/Z2dn/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Hh4f/AAAA/5mZv//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Zmb//AAAA/4eHh//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ExMT/&#10;mZmZ/+Xl5f/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o6Oj/rKys/5mZmf+ysrL/6Ojo//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8TExP+ZmZn/5eXl//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1dXV/6CgoP+ZmZn/wsLC/+3t7f/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h4eH/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Hh4f/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xMTE/5mZmf/l5eX/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7e3t/8HBwf+ampr/oqKi/9nZ2f/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Hx8f/mZmZ/+Li4v/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7//w8O//8PDv//Dw7//w8O//8PDv//Dw&#10;7//w8O//8PDv//Dw7//w8O//8PDv//Dw7//w8O//8PDv//Dw7//w8O//8PDv//Dw7//w8O//8PDv&#10;//Dw7//w8O//8PDv//Dw7//w8O//8PDw/+Dg4P+oqKj/mZmZ/6+vr//o6Oj/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8/Pz/+ZmZn/2tra//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v//Dw7//w8O//8PDv&#10;//Dw7//w8O//8PDv//Dw7//w8O//8PDv//Dw7//w8O//8PDv//Dw7//w8O//8PDv//Dw7//w8O//&#10;8PDv//Dw7//w8O//8PDv//Dw7//w8O//8PDv//Dw7//Nzc3/nZ2d/5qamv/Gxsb/7+/v//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z8/P/5mZ&#10;mf/a2tr/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O//&#10;8PDv//Dw7//w8O//8PDv//Dw7//w8O//8PDv//Dw7//w8O//8PDv//Dw7//w8O//8PDv//Dw7//w&#10;8O//8PDv//Dw7//w8O//8PDv//Dw7//w8O//8PDv//Dw7//w8O//4eHh/5mZmf+lpaX/3d3d//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Pz8//mZmZ/9ra2v/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7//w8O//8PDv//Dw7//w8O//8PDv//Dw7//w8O//8PDv//Dw7//w8O//8PDv//Dw&#10;7//w8O//8PDv//Dw7//w8O//8PDv//Dw7//w8O//8PDv//Dw7//w8O//8PDv//Dw7//Z2dj/urq6&#10;/+zs7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8/Pz/+ZmZn/2tra//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v//Dw7//w8O//8PDv//Dw7//w8O//8PDv/+Xl5P/Kysr/ysrK&#10;/8rKyv/Kysr/0tLR/+3t7P/w8O//8PDv//Dw7//w8O//8PDv//Dw7//w8O//8PDv//Dw7//w8O//&#10;8PDv/+fn5v/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z8/P/5mZmf/a2tr/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O//8PDv//Dw7//w8O//8PDv//Dw7//w8O//&#10;paWk/wAAAP8AAAD/AAAA/wAAAP8AAAD/BgYG/1ZWVf/Z2dn/8PDv//Dw7//w8O//8PDv//Dw7//w&#10;8O//8PDv//Dw7//w8O//8PDv//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Pz8//mZmZ/9ra2v/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8bGxv+ampr/paWl/+Tk5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7//w8O//8PDv//Dw7//w&#10;8O//8PDv//Dw7/+lpaT/AAAA/w4ODv9tbW3/S0tL/xUVFf8AAAD/AAAA/zk5Of/v7+7/8PDv//Dw&#10;7//w8O//8PDv//Dw7//w8O//8PDv//Dw7//w8O//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9fX1/+ZmZn/&#10;0tLS//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9XV1f+cnJz/oqKi/93d3f/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v//Dw&#10;7//w8O//8PDv//Dw7//w8O//8PDv/6WlpP8AAAD/Hx8f//Dw7//w8O//8PDv/2ZmZf8AAAD/AAAA&#10;/9LS0f/w8O//8PDv//Dw7//w8O//8PDv//Dw7//w8O//8PDv//Dw7//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2tra/5mZmf/Pz8//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9ra2v+g&#10;oKD/nJyc/9bW1v/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O//8PDv//Dw7//w8O//8PDv//Dw7//w8O//paWk/wAAAP8fHx//8PDv//Dw7//w8O//&#10;0tLR/wAAAP8AAAD/tra1//Dw7//w8O//8PDv//Dw7//w8O//8PDv//Dw7//w8O//8PDv//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a2tr/mZmZ/8/Pz//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Hh4f+np6f/mpqa/8fHx//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7//w8O//8PDv//Dw7//w8O//8PDv//Dw7/+lpaT/AAAA/x8fH//w&#10;8O//8PDv//Dw7//Dw8L/AAAA/wAAAP/W1tX/8PDv//Dw7//w8O//8PDv//Dw7//w8O//8PDv//Dw&#10;7//w8O//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9ra2v+ZmZn/z8/P//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vr6/+vr6//mZmZ/8HBwf/v7+//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v//Dw7//w8O//8PDv//Dw7//w8O//8PDv/6Wl&#10;pP8AAAD/Hx8f//Dw7//w8O//29va/zc3Nv8AAAD/Pj4+//Dw7//w8O//8PDv//Dw7//w8O//8PDv&#10;//Dw7//w8O//8PDv//Dw7//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2tra/5mZmf/Pz8//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3t7f+0tLT/mZmZ/7Kysv/s&#10;7Oz/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O//8PDv//Dw7//w8O//8PDv&#10;//Dw7//w8O//paWk/wAAAP8MDAz/WVlZ/0BAQP8ICAj/AAAA/zg4OP/U1NP/8PDv//Dw7//w8O//&#10;8PDv//Dw7//w8O//8PDv//Dw7//w8O//8PDv//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a2tr/mZmZ/8/P&#10;z//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9vb3/mZmZ/6enp//l5eX/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7//w8O//&#10;8PDv//Dw7//w8O//8PDv//Dw7/+lpaT/AAAA/wAAAP8AAAD/AAAA/wAAAP8sLCz/7u7t//Dw7//w&#10;8O//8PDv//Dw7//w8O//8PDv//Dw7//w8O//8PDv//Dw7//w8O//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93d3f+ZmZn/zc3N//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Ly8v/mpqa/6SkpP/i4uL/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v//Dw7//w8O//8PDv//Dw7//w8O//8PDv/6WlpP8AAAD/HBwc/9fX1v+pqaj/AQEB/wAA&#10;AP+dnZ3/8PDv//Dw7//w8O//8PDv//Dw7//w8O//8PDv//Dw7//w8O//8PDv//Dw7//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5eXl/5mZmf/ExMT/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X19f/nZ2d/52dnf/Z2dn/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O//8PDv//Dw7//w8O//8PDv//Dw7//w8O//paWk/wAAAP8fHx//8PDv&#10;//Dw7/9nZ2b/AAAA/w4ODv/T09L/8PDv//Dw7//w8O//8PDv//Dw7//w8O//8PDv//Dw7//w8O//&#10;8PDv//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l5eX/mZmZ/8TEx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h4eH/oqKi/6Cg&#10;oP/Y2Nj/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7//w8O//8PDv//Dw7//w8O//8PDv//Dw7/+lpaT/&#10;AAAA/x8fH//w8O//8PDv/+fn5v8iIiL/AAAA/zk5Of/u7u3/8PDv//Dw7//w8O//8PDv//Dw7//w&#10;8O//8PDv//Dw7//w8O//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Xl5f+ZmZn/xMTE//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o6Oj/urq6//Dw7//w8O//8PDv//Dw7//w8O//8PDv//Dw7//w8O//8PDv//Dw7//w8O//&#10;8PDv//Dw7//w8O//8PDv//Dw7//w8O//8PDv//Dw7//w8O//8PDv//Dw7//w8O//8PDv//Dw7//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v//Dw7//w8O//8PDv//Dw7//w&#10;8O//8PDv/6WlpP8AAAD/Hx8f//Dw7//w8O//8PDv/7i4t/8CAgL/AAAA/3t7e//w8O//8PDv//Dw&#10;7//w8O//8PDv//Dw7//w8O//8PDv//Dw7//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5eXl/5mZmf/ExMT/&#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v7+//8PDv//Dw7//w8O//8PDv//Dw7//w8O//8PDv//Dw7//w&#10;8O//8PDv//Dw7//w8O//8PDv//Dw7//w8O//8PDv//Dw7//w8O//8PDv//Dw7//w8O//8PDv//Dw&#10;7//w8O//8PDv//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O//8PDv//Dw&#10;7//w8O//8PDv//Dw7//w8O//paWk/wAAAP8fHx//8PDv//Dw7//w8O//8PDv/2pqav8AAAD/BAQE&#10;/7y8u//w8O//8PDv//Dw7//w8O//8PDv//Dw7//w8O//8PDv//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l&#10;5eX/mZmZ/8TEx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O//8PDv//Dw7//w8O//8PDv//Dw&#10;7//w8O//8PDv//Dw7//w8O//8PDv//Dw7//w8O//8PDv//Dw7//w8O//8PDv//Dw7//w8O//8PDv&#10;//Dw7//w8O//8PDv//Dw7//w8O//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7//w8O//8PDv//Dw7//w8O//8PDv//Dw7/+oqKf/AAAA/x8fH//w8O//8PDv//Dw7//w8O//&#10;6Ojn/yUlJf8AAAD/ISEh/+zs6//w8O//8PDv//Dw7//w8O//8PDv//Dw7//w8O//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Xl5f+ZmZn/xMTE//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7//w8O//8PDv&#10;//Dw7//w8O//8PDv//Dw7//w8O//8PDv//Dw7//w8O//8PDv//Dw7//w8O//8PDv//Dw7//w8O//&#10;8PDv//Dw7//w8O//8PDv//Dw7//w8O//8PDv//Dw7//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v//Dw7//w8O//8PDv//Dw7//w8O//8PDv//Dw7//w8O//8PDv//Dw7//w&#10;8O//8PDv//Dw7//w8O//8PDv//Dw7//w8O//8PDv//Dw7//w8O//8PDv//Dw7//w8O//8PDv//Dw&#10;7//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7e3t/5mZmf+9vb3/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v//Dw7//w8O//8PDv//Dw7//w8O//8PDv/+Xl5P/Kysr/ysrK/8rKyv/Kysr/0tLR/+3t7P/w&#10;8O//8PDv//Dw7//w8O//8PDv//Dw7//w8O//8PDv//Dw7//w8O//8PDv//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O//8PDv//Dw7//w8O//8PDv//Dw7//w8O//8PDv//Dw&#10;7//w8O//8PDv//Dw7//w8O//8PDv//Dw7//w8O//8PDv//Dw7//w8O//8PDv//Dw7//w8O//8PDv&#10;//Dw7//w8O//8PDv//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mZmZ/7q6uv/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O//8PDv//Dw7//w8O//8PDv//Dw7//w8O//paWk/wAAAP8AAAD/AAAA/wAA&#10;AP8AAAD/BgYG/1ZWVf/Z2dn/8PDv//Dw7//w8O//8PDv//Dw7//w8O//8PDv//Dw7//w8O//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xMTE/+7u7f/w8O//8PDv//Dw7//w8O//8PDv&#10;//Dw7//w8O//8PDv//Dw7//w8O//8PDv//Dw7//w8O//8PDv//Dw7//w8O//8PDv//Dw7//w8O//&#10;8PDv//Dw7//w8O//8PDv//Dw7//w8O//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ZmZn/urq6//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7//w8O//8PDv//Dw7//w8O//8PDv//Dw7/+lpaT/AAAA&#10;/w4ODv9tbW3/S0tL/xUVFf8AAAD/AAAA/zk5Of/v7+7/8PDv//Dw7//w8O//8PDv//Dw7//w8O//&#10;8PDv//Dw7//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6enp/7S0tP+ZmZn/7+/u//Dw7//w8O//&#10;8PDv//Dw7//w8O//8PDv//Dw7//w8O//8PDv//Dw7//w8O//8PDv//Dw7//w8O//8PDv//Dw7//w&#10;8O//8PDv//Dw7//w8O//8PDv//Dw7//w8O//8PDv//Dw7//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5mZmf+6urr/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v//Dw7//w8O//8PDv//Dw7//w8O//&#10;8PDv/6WlpP8AAAD/Hx8f//Dw7//w8O//8PDv/2ZmZf8AAAD/AAAA/9LS0f/w8O//8PDv//Dw7//w&#10;8O//8PDv//Dw7//w8O//8PDv//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9nZ2f+hoaH/mZmZ/8TExP/w&#10;8O//8PDv//Dw7//w8O//8PDv//Dw7//w8O//8PDv//Dw7//w8O//8PDv//Dw7//w8O//8PDv//Dw&#10;7//w8O//8PDv//Dw7//w8O//8PDv//Dw7//w8O//8PDv//Dw7//w8O//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mZmZ/7q6uv/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O//8PDv//Dw7//w&#10;8O//8PDv//Dw7//w8O//paWk/wAAAP8fHx//8PDv//Dw7//w8O//0tLR/wAAAP8AAAD/tra1//Dw&#10;7//w8O//8PDv//Dw7//w8O//8PDv//Dw7//w8O//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Hx8f/nJyc/6Gh&#10;of/Z2dn/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ZmZn/urq6//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7//w8O//8PDv//Dw7//w8O//8PDv//Dw7/+lpaT/AAAA/x8fH//w8O//8PDv//Dw7//Dw8L/AAAA&#10;/wAAAP/W1tX/8PDv//Dw7//w8O//8PDv//Dw7//w8O//8PDv//Dw7//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p6en/tLS0&#10;/5mZmf+vr6//6Ojo//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5ycnP+3t7f/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v//Dw7//w8O//8PDv//Dw7//w8O//8PDv/6WlpP8AAAD/Hx8f//Dw7//w8O//&#10;29va/zc3Nv8AAAD/Pj4+//Dw7//w8O//8PDv//Dw7//w8O//8PDv//Dw7//w8O//8PDv//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2tra/6Ghof+ZmZn/xMTE/+/v7//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pKSk/6+vr//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O//8PDv//Dw7//w8O//8PDv//Dw7//w8O//paWk/wAAAP8M&#10;DAz/WVlZ/0BAQP8ICAj/AAAA/zg4OP/U1NP/8PDv//Dw7//w8O//8PDv//Dw7//w8O//8PDv//Dw&#10;7//w8O//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7+/v/8HBwf+ampr/oqKi/9nZ2f/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k&#10;pKT/r6+v//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7//w8O//8PDv//Dw7//w8O//8PDv//Dw&#10;7/+lpaT/AAAA/wAAAP8AAAD/AAAA/wAAAP8sLCz/7u7t//Dw7//w8O//8PDv//Dw7//w8O//8PDv&#10;//Dw7//w8O//8PDv//Dw7//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Tk5P+wsLD/mZmZ/7S0tP/o6Oj/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6SkpP+vr6//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v//Dw7//w8O//8PDv&#10;//Dw7//w8O//8PDv/6WlpP8AAAD/HBwc/9fX1v+pqaj/AQEB/wAAAP+dnZ3/8PDv//Dw7//w8O//&#10;8PDv//Dw7//w8O//8PDv//Dw7//w8O//8PDv//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1tb/np6e/5qamv/Gxsb/7+/v//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pKSk/6+vr//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O//&#10;8PDv//Dw7//w8O//8PDv//Dw7//w8O//paWk/wAAAP8fHx//8PDv//Dw7/9nZ2b/AAAA/w4ODv/T&#10;09L/8PDv//Dw7//w8O//8PDv//Dw7//w8O//8PDv//Dw7//w8O//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t7e3/urq6/5mZmf+lpaX/3d3d//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kpKT/r6+v//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7//w8O//8PDv//Dw7//w8O//8PDv//Dw7/+lpaT/AAAA/x8fH//w8O//8PDv/+fn&#10;5v8iIiL/AAAA/zk5Of/u7u3/8PDv//Dw7//w8O//8PDv//Dw7//w8O//8PDv//Dw7//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4uLi/6+vr/+ZmZn/urq6/+zs7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6enp/+srKz/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v//Dw7//w8O//8PDv//Dw7//w8O//8PDv/6WlpP8AAAD/Hx8f&#10;//Dw7//w8O//8PDv/7i4t/8CAgL/AAAA/3t7e//w8O//8PDv//Dw7//w8O//8PDv//Dw7//w8O//&#10;8PDv//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9PT0/+dnZ3/nZ2d/9HR0f/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r6+v&#10;/6Skp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O//8PDv//Dw7//w8O//8PDv//Dw7//w8O//&#10;paWk/wAAAP8fHx//8PDv//Dw7//w8O//8PDv/2pqav8AAAD/BAQE/7y8u//w8O//8PDv//Dw7//w&#10;8O//8PDv//Dw7//w8O//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v7/+2trb/mZmZ/6ioqP/h4eH/&#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vr6//pKSk//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7//w8O//8PDv//Dw7//w&#10;8O//8PDv//Dw7/+oqKf/AAAA/x8fH//w8O//8PDv//Dw7//w8O//6Ojn/yUlJf8AAAD/ISEh/+zs&#10;6//w8O//8PDv//Dw7//w8O//8PDv//Dw7//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d3d3/qamp/5mZmf++&#10;vr7/7Ozs//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6+vr/+kpKT/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v//Dw&#10;7//w8O//8PDv//Dw7//w8O//8PDv//Dw7//w8O//8PDv//Dw7//w8O//8PDv//Dw7//w8O//8PDv&#10;//Dw7//w8O//8PDv//Dw7//w8O//8PDv//Dw7//w8O//8PDv//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z8/P/5yc&#10;nP+hoaH/19fX//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r6+v/6Skp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O//8PDv//Dw7//w8O//8PDv//Dw7//w8O//8PDv//Dw7//w8O//8PDv//Dw7//w8O//&#10;8PDv//Dw7//w8O//8PDv//Dw7//w8O//8PDv//Dw7//w8O//8PDv//Dw7//w8O//8PDv//Dw8P/w&#10;8PD/8PDw//Dw8P/w8PD/8PDw/+vr6//r6+v/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7Ozs&#10;/7a2tv+ZmZn/qamp/+jo6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vr6//pKSk//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7//w8O//8PDv//Dw7//w8O//8PDv//Dw7//w8O//8PDv//Dw7//w&#10;8O//8PDv//Dw7//w8O//8PDv//Dw7//w8O//8PDv//Dw7//w8O//8PDv//Dw7//w8O//8PDv//Dw&#10;7//S0tL/6+vr//Dw8P/w8PD/8PDw//Dw8P/w8PD/7+/v/8PDw//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9fX1//w8PD/8PDw//Dw8P/w8PD/8PDw//Dw8P/w8PD/&#10;8PDw/9zc3P+np6f/mZmZ/7i4uP/p6en/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6+vr/+k&#10;pKT/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v//Dw7//w8O//8PDv//Dw7//w8O//8PDv//Dw&#10;7//w8O//8PDv//Dw7//w8O//8PDv//Dw7//w8O//8PDv//Dw7//w8O//8PDv//Dw7//w8O//8PDv&#10;//Dw7//w8O//8PDv/8XFxP+pqan/6enp//Dw8P/w8PD/8PDw//Dw8P/w8PD/np6e/+bm5v/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a2tr/wsLC//Dw8P/w8PD/8PDw//Dw8P/w&#10;8PD/8PDw/+/v7//Kysr/nJyc/52dnf/R0dH/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t7e3/5ycn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O//8PDv//Dw7//w8O//8PDv&#10;//Dw7//w8O//8PDv//Dw7//w8O//8PDv//Dw7//w8O//8PDv//Dw7//w8O//8PDv//Dw7//w8O//&#10;8PDv//Dw7//w8O//8PDv//Dw7//w8O//19fW/5qamv+oqKj/4eHh//Dw8P/w8PD/8PDw//Dw8P+k&#10;pKT/vr6+//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7e3t/6enp//Ozs7/8PDw//Dw&#10;8P/w8PD/8PDw//Dw8P/r6+v/srKy/5mZmf+tra3/5OTk//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6urr/mZmZ//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0tLS/5ycnP+enp7/3Nzc//Dw&#10;8P/w8PD/8PDw/6mpqf+cnJz/5ubm//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IyMj/mZmZ&#10;/93d3f/w8PD/8PDw//Dw8P/w8PD/2dnZ/6Kiov+ZmZn/xMTE/+/v7//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7q6uv+ZmZn/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2tra&#10;/6Ghof+ampr/zc3N//Dw8P/w8PD/r6+v/5mZmf+6urr/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5OTk/5qamv+ZmZn/6Ojo//Dw8P/w8PD/8PDw/8TExP+ampr/oKCg/9XV1f/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urq6/5mZmf/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5ubm/6enp/+ZmZn/w8PD//Dw8P+ysrL/mZmZ/5qamv/k5OT/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ysrL/mZmZ/6Kiov/w8PD/8PDw/+jo6P+vr6//mZmZ/7Kysv/o6Oj/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6urr/mZmZ&#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6+vr/6+vr/+ZmZn/uLi4/7i4uP+ZmZn/mZmZ/7q6&#10;uv/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09PT/5mZmf+ZmZn/ra2t//Dw8P/W1tb/oqKi/5qamv/IyMj/7+/v&#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7q6uv+ZmZn/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7+/v/7q6uv+ZmZn/o6Oj&#10;/5mZmf+ZmZn/mpqa/+bm5v/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zs7P+lpaX/mZmZ/5mZmf+9vb3/wcHB/5qamv+lpaX/&#10;4ODg//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vb29/5mZmf/t7e3/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6Ojo/+Xl5f/d3d3/2tra/9LS0v/Pz8//&#10;x8fH/62trf+ZmZn/mZmZ/5mZmf+ZmZn/vr6+//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v7+//5mZmf+ZmZn/mZmZ/6Kiov+Z&#10;mZn/tLS0/+jo6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ExMT/mZmZ/+Xl5f/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zs7P/Pz8//r6+v/5ycnP+Z&#10;mZn/mZmZ/5mZmf+ZmZn/mZmZ/5mZmf+ZmZn/mZmZ/5mZmf+cnJz/5ubm//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9zc3P+ampr/mZmZ/5mZ&#10;mf+ZmZn/mZmZ/5qamv+rq6v/tLS0/8fHx//S0tL/4eHh/+vr6//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8TExP+ZmZn/5eXl//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6+vr/83Nzf+vr6//mpqa/5mZmf+ZmZn/mZmZ/5mZmf+ZmZn/mZmZ/5mZmf+6urr/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r6+v&#10;/5mZmf+ZmZn/mZmZ/5mZmf+ZmZn/mZmZ/5mZmf+ZmZn/mZmZ/5mZmf+dnZ3/s7Oz/8/Pz//r6+v/&#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xMTE/5mZmf/l&#10;5eX/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m5ub/x8fH/6mpqf+ampr/mZmZ/5mZmf+ZmZn/&#10;mZmZ/5qamv/k5OT/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8vLy/+ZmZn/mZmZ/5mZmf+ZmZn/mZmZ/5mZmf+ZmZn/mpqa/6urq/+/v7//0tLS/+vr6//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ExMT/mZmZ/+Xl5f/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bm5v/H&#10;x8f/qKio/5qamv+ZmZn/mZmZ/6SkpP/v7+//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l5eX/nJyc/5mZmf+ZmZn/mZmZ/5mZmf+kpKT/urq6/9fX1//s7Oz/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8TExP+ZmZn/5eXl//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xMTE/5mZmf/l5eX/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Hh4f/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h4eH//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Nzc3/mZmZ/93d3f/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8/Pz/+ZmZn/2tra&#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h4eH/wAAAP8AAL//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L//AAAA/4eHh//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z8/P/5mZmf/a2tr/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Hh4f/AAAA/wAAv/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v/8AAAD/h4eH//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Pz8//mZmZ/9ra2v/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4eHh/8AAAD/&#10;AAC//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C//wAAAP+Hh4f/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8/Pz/+ZmZn/2tra//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h4eH/wAAAP8AAL//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L//AAAA/4eHh//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z8/P/5mZmf/a2tr/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Hh4f/AAAA/wAAv/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v/8AAAD/h4eH&#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S0tL/mZmZ/9fX1//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4eHh/8AAAD/AAC//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C//wAAAP+Hh4f/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9ra&#10;2v+ZmZn/z8/P//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h4eH/wAAAP8AAL//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L//AAAA/4eHh//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2tra/5mZmf/Pz8//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Hh4f/AAAA/wAA&#10;v/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v/8AAAD/h4eH//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a2tr/mZmZ/8/Pz//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4eHh/8AAAD/AAC//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C//wAAAP+Hh4f/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9ra2v+ZmZn/z8/P//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h4eH/wAAAP8AAL//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L//AAAA/4eHh//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&#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7//w8O//8PDv//Dw7//w8O//8PDv//Dw7//w8O//8PDv//Dw7//w8O//6urq/9ra2f/n5+f/8PDv&#10;//Dw7//w8O//8PDv//Dw7//w8O//8PDv//Dw7//w8O//8PDv//Dw7//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Hh4f/AAAA/wAAv/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v/8AAAD/h4eH//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7S0t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0tLT/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O//8PDv//Dw7//w8O//8PDv//Dw7//w8O//8PDv//Dw7//w8O//8PDv//Dw7//w8O//&#10;8PDv//Dw7//w8O//8PDv//Dw7//w8O//8PDv//Dw7//w8O//8PDv//Dw7//w8O//8PDv//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4eHh/8AAAD/AAC//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C//wAAAP+Hh4f/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7//w8O//8PDv//Dw7//w8O//8PDv//Dw7//w8O//8PDv//Dw7//w&#10;8O//8PDv//Dw7//w8O//8PDv//Dw7//w8O//8PDv//Dw7//w8O//8PDv//Dw7//w8O//8PDv//Dw&#10;7//w8O//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h4eH/wAAAP8AAL//&#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L//AAAA/4eHh//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0tLT/AAAA/5mZv//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5mZv/8AAAD/tLS0//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v//Dw7//w8O//8PDv//Dw7//w8O//8PDv//Dw&#10;7//w8O//8PDv//Dw7//w8O//8PDv//Dw7//w8O//8PDv//Dw7//w8O//8PDv//Dw7//w8O//8PDv&#10;//Dw7//w8O//8PDv//Dw7//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H&#10;h4f/AAAA/wAAv/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v/8AAAD/h4eH//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7S0tP8A&#10;AAD/mZm//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mZm//wAAAP+0tLT/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O//8PDv//Dw7//w8O//8PDv&#10;//Dw7//w8O//8PDv//Dw7//w8O//8PDv//Dw7//w8O//8PDv//Dw7//w8O//8PDv//Dw7//w8O//&#10;8PDv//Dw7//w8O//8PDv//Dw7//w8O//8PDv//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4eHh/8AAAD/AAC//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C//wAAAP+Hh4f/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tLS0/wAAAP+Zmb//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Zmb//AAAA/7S0t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7//w8O//&#10;8PDv//Dw7//w8O//8PDv//Dw7//w8O//5eXk/8rKyv/Kysr/ysrK/8rKyv/S0tH/7e3s//Dw7//w&#10;8O//8PDv//Dw7//w8O//8PDv//Dw7//w8O//8PDv//Dw7//w8O//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h4eH/wAAAP8AAL//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L//&#10;AAAA/4eHh//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0tLT/AAAA/5mZv//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5mZ&#10;v/8AAAD/tLS0//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v//Dw7//w8O//8PDv//Dw7//w8O//8PDv//Dw7/+lpaT/AAAA/wAAAP8AAAD/AAAA/wAA&#10;AP8GBgb/VlZV/9nZ2f/w8O//8PDv//Dw7//w8O//8PDv//Dw7//w8O//8PDv//Dw7//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Hh4f/AAAA/wAAv/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v/8AAAD/h4eH//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7S0tP8AAAD/mZm//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mZm//wAAAP+0tLT/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O//8PDv//Dw7//w8O//8PDv//Dw7//w8O//8PDv/6WlpP8AAAD/Dg4O&#10;/21tbf9LS0v/FRUV/wAAAP8AAAD/OTk5/+/v7v/w8O//8PDv//Dw7//w8O//8PDv//Dw7//w8O//&#10;8PDv//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4eHh/8AAAD/AAC//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C//wAAAP+Hh4f/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tLS0/wAAAP+Zmb//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Zmb//AAAA/7S0t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7//w8O//8PDv//Dw7//w8O//8PDv//Dw7//w8O//&#10;paWk/wAAAP8fHx//8PDv//Dw7//w8O//ZmZl/wAAAP8AAAD/0tLR//Dw7//w8O//8PDv//Dw7//w&#10;8O//8PDv//Dw7//w8O//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h4eH&#10;/wAAAP8AAL//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L//AAAA/4eHh//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0tLT/AAAA&#10;/5mZv//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5mZv/8AAAD/tLS0//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v//Dw7//w8O//8PDv//Dw7//w&#10;8O//8PDv//Dw7/+lpaT/AAAA/x8fH//w8O//8PDv//Dw7//S0tH/AAAA/wAAAP+2trX/8PDv//Dw&#10;7//w8O//8PDv//Dw7//w8O//8PDv//Dw7//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Hh4f/AAAA/wAAv/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v/8AAAD/h4eH//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7S0tP8AAAD/mZm//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mZm//wAAAP+0tLT/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O//8PDv//Dw&#10;7//w8O//8PDv//Dw7//w8O//8PDv/6WlpP8AAAD/Hx8f//Dw7//w8O//8PDv/8PDwv8AAAD/AAAA&#10;/9bW1f/w8O//8PDv//Dw7//w8O//8PDv//Dw7//w8O//8PDv//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4eHh/8AAAD/AAC//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C//wAA&#10;AP+Hh4f/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tLS0/wAAAP+Zmb//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Zmb//&#10;AAAA/7S0t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7//w8O//8PDv//Dw7//w8O//8PDv//Dw7//w8O//paWk/wAAAP8fHx//8PDv//Dw7//b29r/&#10;Nzc2/wAAAP8+Pj7/8PDv//Dw7//w8O//8PDv//Dw7//w8O//8PDv//Dw7//w8O//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h4eH/wAAAP8AAL//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EBD//xcX&#10;//8XF///AwP//wAA//8AAP//Fxf//xcX//8XF///AQH//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L//AAAA/4eHh//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0tLT/AAAA/5mZv//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5mZv/8AAAD/tLS0//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v//Dw7//w8O//8PDv//Dw7//w8O//8PDv//Dw7/+lpaT/AAAA/wwMDP9Z&#10;WVn/QEBA/wgICP8AAAD/ODg4/9TU0//w8O//8PDv//Dw7//w8O//8PDv//Dw7//w8O//8PDv//Dw&#10;7//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7S0tP8AAAD/mZm//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mZm//wAAAP+0tLT/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O//8PDv//Dw7//w8O//8PDv//Dw7//w8O//8PDv/6Wl&#10;pP8AAAD/AAAA/wAAAP8AAAD/AAAA/ywsLP/u7u3/8PDv//Dw7//w8O//8PDv//Dw7//w8O//8PDv&#10;//Dw7//w8O//8PDv//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tLS0/wAAAP+Z&#10;mb//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Zmb//AAAA/7S0t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7//w8O//8PDv//Dw7//w8O//8PDv&#10;//Dw7//w8O//paWk/wAAAP8cHBz/19fW/6mpqP8BAQH/AAAA/52dnf/w8O//8PDv//Dw7//w8O//&#10;8PDv//Dw7//w8O//8PDv//Dw7//w8O//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0tLT/AAAA/5mZv//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5mZv/8AAAD/tLS0//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v//Dw7//w8O//&#10;8PDv//Dw7//w8O//8PDv//Dw7/+lpaT/AAAA/x8fH//w8O//8PDv/2dnZv8AAAD/Dg4O/9PT0v/w&#10;8O//8PDv//Dw7//w8O//8PDv//Dw7//w8O//8PDv//Dw7//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7S0tP8AAAD/mZm//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mZm//wAA&#10;AP+0tLT/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O//8PDv//Dw7//w8O//8PDv//Dw7//w8O//8PDv/6WlpP8AAAD/Hx8f//Dw7//w8O//5+fm/yIi&#10;Iv8AAAD/OTk5/+7u7f/w8O//8PDv//Dw7//w8O//8PDv//Dw7//w8O//8PDv//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tLS0/wAAAP+Zmb//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Zmb//AAAA/7S0t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7//w8O//8PDv//Dw7//w8O//8PDv//Dw7//w8O//paWk/wAAAP8fHx//8PDv&#10;//Dw7//w8O//uLi3/wICAv8AAAD/e3t7//Dw7//w8O//8PDv//Dw7//w8O//8PDv//Dw7//w8O//&#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0tLT/AAAA/5mZv//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5mZv/8AAAD/tLS0//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v//Dw7//w8O//8PDv//Dw7//w8O//8PDv//Dw7/+lpaT/&#10;AAAA/x8fH//w8O//8PDv//Dw7//w8O//ampq/wAAAP8EBAT/vLy7//Dw7//w8O//8PDv//Dw7//w&#10;8O//8PDv//Dw7//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7S0tP8AAAD/mZm/&#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mZm//wAAAP+0tLT/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O//8PDv//Dw7//w8O//8PDv//Dw7//w&#10;8O//8PDv/6iop/8AAAD/Hx8f//Dw7//w8O//8PDv//Dw7//o6Of/JSUl/wAAAP8hISH/7Ozr//Dw&#10;7//w8O//8PDv//Dw7//w8O//8PDv//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Zmb//AAAA/7S0t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7//w8O//8PDv//Dw&#10;7//w8O//8PDv//Dw7//w8O//8PDv//Dw7//w8O//8PDv//Dw7//w8O//8PDv//Dw7//w8O//8PDv&#10;//Dw7//w8O//8PDv//Dw7//w8O//8PDv//Dw7//w8O//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5mZv/8AAAD/&#10;tLS0//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v&#10;//Dw7//w8O//8PDv//Dw7//w8O//8PDv//Dw7//w8O//8PDv//Dw7//w8O//8PDv//Dw7//w8O//&#10;8PDv//Dw7//w8O//8PDv//Dw7//w8O//8PDv//Dw7//w8O//8PDv//Dw7//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mZm//wAAAP+0tLT/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O//8PDv//Dw7//w8O//8PDv//Dw7//w8O//8PDv//Dw7//w8O//8PDv//Dw7//w&#10;8O//8PDv//Dw7//w8O//8PDv//Dw7//w8O//8PDv//Dw7//w8O//8PDv//Dw7//w8O//8PDv//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Zmb//AAAA/7S0t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7//w8O//8PDv//Dw7//w8O//8PDv//Dw7//w8O//8PDv//Dw&#10;7//w8O//8PDv//Dw7//w8O//8PDv//Dw7//w8O//8PDv//Dw7//w8O//8PDv//Dw7//w8O//8PDv&#10;//Dw7//w8O//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5mZv/8AAAD/tLS0//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8fHxv/AwL//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mZm//wAAAP+0tLT/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r6+v/6Skp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Zmb//AAAA/7S0&#10;t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vr6//pKSk//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5mZv/8AAAD/tLS0//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7Kysv+hoaH/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&#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urq6/5mZmf/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4eHh/8AAAD/AAC/&#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8LCw7/AAAA/wAA&#10;AP9YWG7/zMz//8zM///MzP//zMz//8zM///MzP//zMz//8zM///MzP//zMz//8zM///MzP//zMz/&#10;/8zM///MzP//zMz//8zM///MzP//zMz//8zM///MzP//zMz//8zM///MzP//zMz//8zM///MzP//&#10;zMz//8zM///MzP//zMz//8zM///MzP//zMz//8zM///MzP//zMz//8zM///MzP//zMz//8zM///M&#10;zP//zMz//8zM///MzP//zMz//8zM//+Zmb//AAAA/7S0t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6urr/mZmZ//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h4eH/wAAAP8AAL//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7q6uv+ZmZn/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Hh4f/AAAA/wAAv/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&#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urq6/5mZmf/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4eHh/8AAAD/AAC//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6&#10;urr/mZmZ//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h4eH/wAAAP8AAL//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729vf+ZmZn/7e3t//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Hh4f/AAAA/wAAv/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xMTE/5mZmf/l5eX/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4eH&#10;h/8AAAD/AAC//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ExMT/mZmZ/+Xl5f/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h4eH/wAAAP8AAL//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IC//8MDP//AAD//wAA&#10;//8AAP//AAD//wAA//8AAP//AAD//wAA//8AAP//AAD//wAA//8AAP//SUn//1NT//9TU///DQ3/&#10;/wAA//8AAP//AAD//wAA//8AAP//AAD//wAA//8AAP//AAD//wAA//8AAP//AAD//wAA//8AAP//&#10;BAT//xcX//8XF///Dw///wAA//8AAP//AAD//wAA//8AAP//AAD//wAA//8AAP//AAD//wAA//8A&#10;AP//AAD//wAA//8AAP//AAD//wAA//8AAP//AAD//wAA//8GBv//CQn//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8TExP+ZmZn/5eXl//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Hh4f/AAAA/wAAv/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XF///vb3/&#10;/1NT//8AAP//AAD//wAA//8AAP//AAD//wAA//8AAP//AAD//wAA//8AAP//AAD//2Fh////////&#10;//////////+np///AAD//wAA//8AAP//AAD//wAA//8AAP//AAD//wAA//8AAP//AAD//wAA//8A&#10;AP//AAD//wAA//9cXP////////////+kpP//AAD//wAA//8AAP//AAD//wAA//8AAP//AAD//wAA&#10;//8AAP//AAD//wAA//8AAP//AAD//wAA//8AAP//AAD//wAA//8AAP//AAD//y4u///S0v//Jyf/&#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xMTE&#10;/5mZmf/l5eX/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4eHh/8AAAD/AAC//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ExMT/mZmZ/+Xl5f/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h4eH/wAAAP8AAL//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8TExP+ZmZn/5eXl//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Hh4f/&#10;AAAA/wAAv/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zc3N/5mZmf/d3d3/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4eHh/8AAAD/AAC//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&#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Pz8//mZmZ/9ra2v/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h4eH/wAAAP8AAL//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4eHh/2FhYf9gYGD/YGBg/2BgYP9gYGD/YGBg&#10;/2BgYP9gYGD/YGBg/319ff9gYGD/AAAA/wAAAP8fHx//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h4eH/YWFh/2BgYP9gYGD/YGBg/2BgYP9gYGD/YGBg/2BgYP9g&#10;YGD/fX19//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8/Pz/+Z&#10;mZn/2tra//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Hh4f/AAAA/wAAv/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vr7/AAAA/wAAAP8AAAD/&#10;AAAA/wAAAP8AAAD/AAAA/wAAAP8AAAD/Dw8P/2BgYP8AAAD/AAAA/x8fH//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76+vv8AAAD/AAAA/wAAAP8AAAD/AAAA/wAA&#10;AP8AAAD/AAAA/wAAAP8PDw//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z8/P/5mZmf/a2tr/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4eHh/8AAAD/AAC//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C//wAAAP+Hh4f/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g4P9g&#10;YGD/YGBg/2BgYP9gYGD/YGBg/2BgYP9gYGD/YGBg/2BgYP+AgID/gYGB/xMTE/8TExP/RkZG//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4ODg/2BgYP9gYGD/YGBg&#10;/2BgYP9gYGD/YGBg/2BgYP9gYGD/YGBg/4CAg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tLS0/wAAAP+Zmb//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Zmb//AAAA/7S0t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Pz8//mZmZ/9ra2v/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h4eH/wAA&#10;AP8AAL//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L//AAAA/4eHh//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0tLT/AAAA/5mZ&#10;v//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5mZv/8AAAD/tLS0//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8/Pz/+ZmZn/2tra//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Hh4f/AAAA/wAAv/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&#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v/8AAAD/h4eH//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7S0tP8AAAD/mZm//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mZm//wAAAP+0tLT/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0tLS/5mZmf/X19f/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4eHh/8AAAD/AAC//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C//wAAAP+H&#10;h4f/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tLS0/wAAAP+Zmb//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Zmb//AAAA&#10;/7S0t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a2tr/mZmZ&#10;/8/Pz//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h4eH/wAAAP8AAL//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L//AAAA/4eHh//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0tLT/AAAA/5mZv//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5mZv/8AAAD/tLS0//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9ra2v+ZmZn/z8/P//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Hh4f/AAAA/wAAv/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v/8AAAD/h4eH//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7S0tP8AAAD/mZm//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mZm//wAAAP+0tLT/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2tra/5mZmf/Pz8//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4eHh/8AAAD/&#10;AAC//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C//wAAAP+Hh4f/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tLS0/wAAAP+Zmb//&#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Zmb//AAAA/7S0t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a2tr/mZmZ/8/Pz//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h4eH/wAAAP8AAL//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L//AAAA/4eHh//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0&#10;tLT/AAAA/5mZv//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5mZv/8AAAD/tLS0//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9ra2v+ZmZn/z8/P//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Hh4f/AAAA/wAAv/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v/8AAAD/h4eH&#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7S0tP8AAAD/mZm//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mZm//wAAAP+0&#10;tLT/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2tra/5mZmf/P&#10;z8//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4eHh/8AAAD/AAC//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C//wAAAP+Hh4f/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tLS0/wAAAP+Zmb//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Zmb//AAAA/7S0t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i4uL/mZmZ/8fHx//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h4eH/wAAAP8AAL//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L//AAAA/4eHh//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0tLT/AAAA/5mZv//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5mZv/8AAAD/tLS0//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Xl5f+ZmZn/xMTE//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Hh4f/AAAA/wAA&#10;v/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v/8AAAD/h4eH//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7S0tP8AAAD/mZm//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mZm//wAAAP+0tLT/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5eXl/5mZmf/ExMT/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4eHh/8AAAD/AAC//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C//wAAAP+Hh4f/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tLS0&#10;/wAAAP+Zmb//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Zmb//AAAA/7S0t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l5eX/mZmZ/8TEx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h4eH/wAAAP8AAL//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L//AAAA/4eHh//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0tLT/AAAA/5mZv//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5mZv/8AAAD/tLS0&#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Xl5f+ZmZn/xMTE&#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Hh4f/AAAA/wAAv/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v/8AAAD/h4eH//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7S0tP8AAAD/mZm//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mZm//wAAAP+0tLT/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5eXl/5mZmf/ExMT/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4eHh/8AAAD/AAC//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C//wAAAP+Hh4f/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tLS0/wAAAP+Zmb//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Zmb//AAAA/7S0t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o6Oj/mZmZ/8LCwv/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h4eH/wAAAP8AAL//&#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L//AAAA/4eHh//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0tLT/AAAA/5mZv//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5mZv/8AAAD/tLS0//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ZmZn/urq6//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H&#10;h4f/AAAA/wAAv/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v/8AAAD/h4eH//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7S0tP8A&#10;AAD/mZm//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mZm//wAAAP+0tLT/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5mZmf+6urr/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4eHh/8AAAD/AAC//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C//wAAAP+Hh4f/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tLS0/wAAAP+Zmb//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Zmb//AAAA/7S0t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mZmZ/7q6uv/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h4eH/wAAAP8AAL//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L//&#10;AAAA/4eHh//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0tLT/AAAA/5mZv//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5mZ&#10;v/8AAAD/tLS0//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ZmZn/urq6//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Hh4f/AAAA/wAAv/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v/8AAAD/h4eH//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7S0tP8AAAD/mZm//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mZm//wAAAP+0tLT/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5mZmf+6urr/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4eHh/8AAAD/AAC//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C//wAAAP+Hh4f/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nJyc/7e3t//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h4eH&#10;/wAAAP8AAL//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L//AAAA/4eHh//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0tLT/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tLS0//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kpKT/r6+v//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Hh4f/AAAA/wAAv/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v/8AAAD/h4eH//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6SkpP+vr6//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4eHh/8AAAD/AAC//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C//wAA&#10;AP+Hh4f/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5mZmf+6urr/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pKSk/6+vr//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h4eH/wAAAP8AAL//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L//AAAA/4eHh//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mZmZ/7q6&#10;uv/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kpKT/r6+v//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Hh4f/AAAA/wAAv/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v/8AAAD/h4eH//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ZmZn/urq6//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6SkpP+vr6//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4eHh/8A&#10;AAD/AAC//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C//wAAAP+Hh4f/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5ycnP+3t7f/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pKSk/6+vr//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h4eH/wAAAP8AAL//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L//AAAA/4eHh//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pKSk/6+vr//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srKz/p6en//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Hh4f/AAAA/wAAv/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v/8AAAD/&#10;h4eH//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kpKT/r6+v//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6+v&#10;r/+kpKT/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4eHh/8AAAD/AAC//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C//wAAAP+Hh4f/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6SkpP+vr6//&#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r6+v/6Skp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pKSk/6+vr//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vr6//pKSk//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Hh4f/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h4eH//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kpKT/r6+v//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6+vr/+kpKT/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6SkpP+vr6//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r6+v/6Skp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5eXl/5mZmf/ExMT/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pKSk/6+vr//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ysrL/&#10;oaGh//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o6Oj/mZmZ/8LCwv/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7//w&#10;8O//8PDv//Dw7//w8O//8PDv//Dw7//w8O//8PDv//Dw7//w8O//8PDv//Dw7//w8O//8PDv//Dw&#10;7//w8O//8PDv//Dw7//w8O//8PDv//Dw7//w8O//8PDv//Dw7//w8O//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7q6uv+ZmZn/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ZmZn/&#10;urq6//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v//Dw7//w8O//8PDv//Dw7//w8O//8PDv//Dw7//w8O//8PDv//Dw7//w8O//8PDv&#10;//Dw7//w8O//8PDv//Dw7//w8O//8PDv//Dw7//w8O//8PDv//Dw7//w8O//8PDv//Dw7//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urq6/5mZmf/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5mZmf+6urr/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O//8PDv//Dw7//w8O//8PDv//Dw7//w8O//8PDv//Dw7//w8O//&#10;8PDv//Dw7//w8O//8PDv//Dw7//w8O//8PDv//Dw7//w8O//8PDv//Dw7//w8O//8PDv//Dw7//w&#10;8O//8PDv//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6urr/mZmZ//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mZmZ/7q6uv/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7//w8O//8PDv//Dw7//w8O//8PDv//Dw7//w&#10;8O//8PDv//Dw7//w8O//8PDv//Dw7//w8O//8PDv//Dw7//w8O//8PDv//Dw7//w8O//8PDv//Dw&#10;7//w8O//8PDv//Dw7//w8O//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7q6uv+ZmZn/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ZmZn/urq6//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v//Dw7//w8O//8PDv//Dw&#10;7//w8O//8PDv//Dw7//l5eT/ysrK/8rKyv/Kysr/ysrK/9LS0f/t7ez/8PDv//Dw7//w8O//8PDv&#10;//Dw7//w8O//8PDv//Dw7//w8O//8PDv//Dw7//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urq6/5mZ&#10;mf/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5mZmf+6urr/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O//8PDv&#10;//Dw7//w8O//8PDv//Dw7//w8O//8PDv/6WlpP8AAAD/AAAA/wAAAP8AAAD/AAAA/wYGBv9WVlX/&#10;2dnZ//Dw7//w8O//8PDv//Dw7//w8O//8PDv//Dw7//w8O//8PDv//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6urr/mZmZ//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mZmZ/7q6&#10;uv/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7//w8O//8PDv//Dw7//w8O//8PDv//Dw7//w8O//paWk/wAAAP8ODg7/bW1t/0tLS/8V&#10;FRX/AAAA/wAAAP85OTn/7+/u//Dw7//w8O//8PDv//Dw7//w8O//8PDv//Dw7//w8O//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8LCwv+ZmZn/6Ojo//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ZmZn/urq6//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v//Dw7//w8O//8PDv//Dw7//w8O//8PDv//Dw7/+lpaT/AAAA/x8f&#10;H//w8O//8PDv//Dw7/9mZmX/AAAA/wAAAP/S0tH/8PDv//Dw7//w8O//8PDv//Dw7//w8O//8PDv&#10;//Dw7//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xMTE/5mZmf/l5eX/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5mZmf+6urr/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O//8PDv//Dw7//w8O//8PDv//Dw7//w8O//8PDv&#10;/6WlpP8AAAD/Hx8f//Dw7//w8O//8PDv/9LS0f8AAAD/AAAA/7a2tf/w8O//8PDv//Dw7//w8O//&#10;8PDv//Dw7//w8O//8PDv//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ExMT/mZmZ/+Xl5f/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mZmZ/7q6uv/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7//w8O//8PDv//Dw7//w8O//&#10;8PDv//Dw7//w8O//paWk/wAAAP8fHx//8PDv//Dw7//w8O//w8PC/wAAAP8AAAD/1tbV//Dw7//w&#10;8O//8PDv//Dw7//w8O//8PDv//Dw7//w8O//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8TExP+ZmZn/&#10;5eXl//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ZmZn/urq6//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v//Dw7//w&#10;8O//8PDv//Dw7//w8O//8PDv//Dw7/+lpaT/AAAA/x8fH//w8O//8PDv/9vb2v83Nzb/AAAA/z4+&#10;Pv/w8O//8PDv//Dw7//w8O//8PDv//Dw7//w8O//8PDv//Dw7//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xMTE/5mZmf/l5eX/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5mZmf+6urr/&#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O//8PDv//Dw7//w8O//8PDv//Dw7//w8O//8PDv/6WlpP8AAAD/DAwM/1lZWf9AQED/CAgI&#10;/wAAAP84ODj/1NTT//Dw7//w8O//8PDv//Dw7//w8O//8PDv//Dw7//w8O//8PDv//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ExMT/mZmZ/+Xl5f/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mZmZ/7q6uv/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7//w8O//8PDv//Dw7//w8O//8PDv//Dw7//w8O//paWk/wAAAP8AAAD/&#10;AAAA/wAAAP8AAAD/LCws/+7u7f/w8O//8PDv//Dw7//w8O//8PDv//Dw7//w8O//8PDv//Dw7//w&#10;8O//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8fHx/+ZmZn/4uLi//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ZmZn/urq6//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v//Dw7//w8O//8PDv//Dw7//w8O//8PDv//Dw7/+l&#10;paT/AAAA/xwcHP/X19b/qamo/wEBAf8AAAD/nZ2d//Dw7//w8O//8PDv//Dw7//w8O//8PDv//Dw&#10;7//w8O//8PDv//Dw7//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z8/P/5mZmf/a2tr/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5mZmf+6urr/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O//8PDv//Dw7//w8O//8PDv//Dw&#10;7//w8O//8PDv/6WlpP8AAAD/Hx8f//Dw7//w8O//Z2dm/wAAAP8ODg7/09PS//Dw7//w8O//8PDv&#10;//Dw7//w8O//8PDv//Dw7//w8O//8PDv//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Pz8//mZmZ/9ra&#10;2v/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mZmZ/7q6uv/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7//w8O//8PDv&#10;//Dw7//w8O//8PDv//Dw7//w8O//paWk/wAAAP8fHx//8PDv//Dw7//n5+b/IiIi/wAAAP85OTn/&#10;7u7t//Dw7//w8O//8PDv//Dw7//w8O//8PDv//Dw7//w8O//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8/Pz/+ZmZn/2tra//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ZmZn/urq6//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v//Dw7//w8O//8PDv//Dw7//w8O//8PDv//Dw7/+lpaT/AAAA/x8fH//w8O//8PDv//Dw7/+4&#10;uLf/AgIC/wAAAP97e3v/8PDv//Dw7//w8O//8PDv//Dw7//w8O//8PDv//Dw7//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z8/P/5mZmf/a2tr/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5mZmf+6urr/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O//8PDv//Dw7//w8O//8PDv//Dw7//w8O//8PDv/6WlpP8AAAD/Hx8f//Dw&#10;7//w8O//8PDv//Dw7/9qamr/AAAA/wQEBP+8vLv/8PDv//Dw7//w8O//8PDv//Dw7//w8O//8PDv&#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Pz8//mZmZ/9ra2v/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mZmZ/7q6uv/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7//w8O//8PDv//Dw7//w8O//8PDv//Dw7//w8O//qKin&#10;/wAAAP8fHx//8PDv//Dw7//w8O//8PDv/+jo5/8lJSX/AAAA/yEhIf/s7Ov/8PDv//Dw7//w8O//&#10;8PDv//Dw7//w8O//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9LS0v+ZmZn/19fX//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ZmZn/urq6//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v//Dw7//w8O//8PDv//Dw7//w8O//&#10;8PDv//Dw7//w8O//8PDv//Dw7//w8O//8PDv//Dw7//w8O//8PDv//Dw7//w8O//8PDv//Dw7//w&#10;8O//8PDv//Dw7//w8O//8PDv//Dw7//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2tra/5mZmf/Pz8//&#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5mZmf+6urr/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O//8PDv//Dw7//w&#10;8O//8PDv//Dw7//w8O//8PDv//Dw7//w8O//8PDv//Dw7//w8O//8PDv//Dw7//w8O//8PDv//Dw&#10;7//w8O//8PDv//Dw7//w8O//8PDv//Dw7//w8O//8PDv//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a&#10;2tr/mZmZ/8/Pz//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mZmZ/7q6uv/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7//w8O//8PDv//Dw7//w8O//8PDv//Dw7//w8O//8PDv//Dw7//w8O//8PDv//Dw7//w8O//8PDv&#10;//Dw7//w8O//8PDv//Dw7//w8O//8PDv//Dw7//w8O//8PDv//Dw7//w8O//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9ra2v+ZmZn/z8/P//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Z&#10;mZn/urq6//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v//Dw7//w8O//8PDv//Dw7//w8O//8PDv//Dw7//w8O//8PDv//Dw7//w8O//&#10;8PDv//Dw7//w8O//8PDv//Dw7//w8O//8PDv//Dw7//w8O//8PDv//Dw7//w8O//8PDv//Dw7//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2tra/5mZmf/Pz8//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5mZmf+6urr/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O//8PDv//Dw7//w8O//8PDv//Dw7//w8O//8PDv//Dw7//w&#10;8O//8PDv//Dw7//w8O//8PDv//Dw7//w8O//8PDv//Dw7//w8O//8PDv//Dw7//w8O//8PDv//Dw&#10;7//w8O//8PDv//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4ODg//Dw8P/w8PD/8PDw//Dw8P/a2tr/mZmZ/8/Pz//w8PD/8PDw//Dw8P/w&#10;8PD/3t7e//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mZmZ/7q6uv/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7i4uP+ioqL/w8PD//Dw8P+4uLj/qamp//Dw8P/i4uH/qKio/6Kiov/j4+P/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R0dH/ysrK//Dw8P/w8PD/8PDw/9ra2v+ZmZn/z8/P//Dw&#10;8P/w8PD/8PDw/8bGxv/X19f/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ZmZn/urq6//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1tbW/5mZmf+ZmZn/v7+//7q6uv+ZmZn/4ODg/6CgoP+ZmZn/&#10;srKy//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v7/+goKD/xsbG//Dw8P/w8PD/4uLi&#10;/5mZmf/Hx8f/8PDw//Dw8P/ExMT/oqKi/+/v7//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5mZmf+6urr/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v7+//oqKi/5mZmf+ZmZn/pqam/5mZmf+g&#10;oKD/mZmZ/5mZmf/S0tL/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8TExP+ZmZn/&#10;wcHB//Dw8P/l5eX/mZmZ/8TExP/w8PD/yMjI/5mZmf/CwsL/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mZmZ&#10;/7q6uv/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Hx8f/mZmZ/5mZ&#10;mf+ZmZn/mZmZ/5mZmf+ZmZn/oKCg/+zs7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5eXl/5qamv+ZmZn/vr6+/+Xl5f+ZmZn/xMTE/8/Pz/+ampr/mZmZ/+Li4v/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ZmZn/urq6//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jo6P+dnZ3/mZmZ/5mZmf+ZmZn/mZmZ/5mZmf+7u7v/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tLS0/5mZmf+ZmZn/ubm5/5mZmf+0tLT/mpqa/5mZmf+srKz/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5mZmf+6urr/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7u7u/+ZmZn/mZmZ/5mZmf+ZmZn/mZmZ/+Dg4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a2tr/mZmZ/5mZmf+ZmZn/mZmZ/5qamv+ZmZn/&#10;mZmZ/83Nzf/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mZmZ/7q6uv/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3Nzc/5mZmf+ZmZn/mZmZ/5mZmf+pqan/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lpaX/mZmZ/5mZmf+Z&#10;mZn/mZmZ/5mZmf+ampr/6+vr//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ZmZn/urq6//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qamp/5mZmf+ZmZn/mZmZ&#10;/8rKyv/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87O&#10;zv+ZmZn/mZmZ/5mZmf+ZmZn/mZmZ/7Ozs//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5ycnP+3&#10;t7f/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Pz8//&#10;mZmZ/5mZmf+ampr/6enp//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7Ozs/52dnf+ZmZn/mZmZ/5mZmf+ZmZn/19fX//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pKSk/6+vr//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zs7P+bm5v/mZmZ/7i4u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v7+//5mZmf+ZmZn/mZmZ/6Kiov/v7+//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kpKT/r6+v//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6ioqP+ZmZn/2dnZ//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g4OD/mpqa/5mZmf+ZmZn/wsLC//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6SkpP+vr6//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tbW1/5mZmf/v7+//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vr6//mZmZ&#10;/5mZmf/i4uL/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pKSk/6+vr//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6urr/mZmZ//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9XV1f+ZmZn/oKCg//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kpKT/r6+v&#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7e3t/5mZmf+tra3/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6SkpP+vr6//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pKSk/6+vr//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tLS0&#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0tLT/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kpKT/r6+v//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6SkpP+vr6//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7S0tP8AAAD/mZm//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5mZv/8AAAD/tLS0&#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pKSk/6+vr//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tLS0/wAAAP+Zmb//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mZm//wAAAP+0tLT/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kpKT/r6+v//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0tLT/AAAA/5mZv//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Zmb//AAAA/7S0t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6SkpP+vr6//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7S0tP8A&#10;AAD/mZm//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5mZv/8AAAD/tLS0//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pKSk/6+vr//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tLS0/wAAAP+Zmb//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mZm//wAAAP+0tLT/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kpKT/r6+v//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0tLT/AAAA/5mZv//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Zmb//AAAA/7S0t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6SkpP+vr6//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7S0tP8AAAD/mZm//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5mZ&#10;v/8AAAD/tLS0//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pKSk/6+vr//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tLS0/wAAAP+Zmb//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mZm//wAAAP+0tLT/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kpKT/r6+v//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0tLT/AAAA&#10;/5mZv//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Zmb//AAAA/7S0t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6SkpP+vr6//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7S0tP8AAAD/mZm//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5mZv/8AAAD/tLS0//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7//w8O//8PDv//Dw7//w8O//8PDv&#10;//Dw7//w8O//8PDv//Dw7//w8O//8PDv//Dw7//w8O//0NDQ/9XV1P/w8O//8PDv//Dw7//w8O//&#10;8PDv//Dw7//w8O//8PDv//Dw7//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tLS0/wAAAP+Zmb//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mZm//wAAAP+0tLT/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v//Dw7//w8O//&#10;8PDv//Dw7//w8O//8PDv//Dw7//w8O//8PDv//Dw7//w8O//8PDv//Dw7//w8O//8PDv//Dw7//w&#10;8O//8PDv//Dw7//w8O//8PDv//Dw7//w8O//8PDv//Dw7//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0tLT/AAAA/5mZv//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Zmb//&#10;AAAA/7S0t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O//8PDv//Dw7//w8O//8PDv//Dw7//w8O//8PDv//Dw7//w8O//8PDv//Dw7//w8O//8PDv//Dw&#10;7//w8O//8PDv//Dw7//w8O//8PDv//Dw7//w8O//8PDv//Dw7//w8O//8PDv//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7S0tP8AAAD/mZm//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5mZv/8AAAD/tLS0//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7//w8O//8PDv//Dw7//w8O//8PDv//Dw7//w8O//8PDv//Dw7//w8O//8PDv&#10;//Dw7//w8O//8PDv//Dw7//w8O//8PDv//Dw7//w8O//8PDv//Dw7//w8O//8PDv//Dw7//w8O//&#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tLS0/wAAAP+Z&#10;mb//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mZm//wAAAP+0tLT/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jo6P+0tLT/tLS0/7S0tP+0tLT/tLS0&#10;/7S0tP+0tLT/tLS0/7S0tP+0tLT/tLS0/7S0tP+0tLT/tLS0/7S0tP+0tLT/tLS0/7S0tP+0tLT/&#10;tLS0/7S0tP+0tLT/tLS0/7S0tP+0tLT/tLS0/7S0tP+0tLT/tLS0/7S0tP+0tLT/tLS0/7S0tP+0&#10;tLT/tLS0/7S0tP+0tLT/tLS0/7S0tP+0tLT/tLS0/7S0tP+0tLT/tLS0/7S0tP+0tLT/tLS0/7S0&#10;tP+0tLT/5eXl//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v//Dw7//w8O//8PDv//Dw7//w8O//8PDv//Dw7//w8O//&#10;8PDv//Dw7//w8O//8PDv//Dw7//w8O//8PDv//Dw7//w8O//8PDv//Dw7//w8O//8PDv//Dw7//w&#10;8O//8PDv//Dw7//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0tLT/AAAA/5mZv//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Zmb//AAAA/7S0t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paWl/wAAAP8AAAD/&#10;AAAA/wAAAP8AAAD/AAAA/wAAAP8AAAD/AAAA/wAAAP8AAAD/AAAA/wAAAP8AAAD/AAAA/wAAAP8A&#10;AAD/AAAA/wAAAP8AAAD/AAAA/wAAAP8AAAD/AAAA/wAAAP8AAAD/AAAA/wAAAP8AAAD/AAAA/wAA&#10;AP8AAAD/AAAA/wAAAP8AAAD/AAAA/wAAAP8AAAD/AAAA/wAAAP8AAAD/AAAA/wAAAP8AAAD/AAAA&#10;/wAAAP8AAAD/AAAA/wAAAP+hoaH/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O//8PDv//Dw7//w8O//8PDv//Dw7//w&#10;8O//5eXk/8rKyv/Kysr/ysrK/8rKyv/S0tH/7e3s//Dw7//w8O//8PDv//Dw7//w8O//8PDv//Dw&#10;7//w8O//8PDv//Dw7//w8O//8PDv//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7//w8O//&#10;8PDv//Dw7//w8O//8PDv//Dw7//w8O//8PDv//Dw7//w8O//8PDv//Dw7//w8O//8PDv//Dw7//w&#10;8O//8PDv//Dw7//w8O//8PDv//Dw7//w8O//8PDv//Dw7//w8O//8PDw//Dw8P/w8PD/8PDw//Dw&#10;8P/w8PD/8PDw//Dw8P/w8PD/8PDw//Dw8P/w8PD/8PDw//Dw8P/w8PD/8PDw//Dw8P/w8PD/8PDw&#10;//Dw8P/w8PD/8PDw/7S0tP8AAAD/mZm//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5mZv/8AAAD/tLS0//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9f&#10;X1L/AAAA/6+vAP+/vwD/v78A/7+/AP+/vwD/v78A/7+/AP+/vwD/v78A/7+/AP+/vwD/v78A/7+/&#10;AP+/vwD/v78A/7+/AP+/vwD/v78A/7+/AP+/vwD/v78A/7+/AP+/vwD/v78A/7+/AP+/vwD/v78A&#10;/7+/AP+/vwD/v78A/7+/AP+/vwD/v78A/7+/AP+/vwD/v78A/7+/AP+/vwD/v78A/7+/AP+/vwD/&#10;v78A/7+/AP+/vwD/v78A/7+/AP+3twD/AAAA/1dXV//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7//w8O//8PDv//Dw&#10;7//w8O//8PDv//Dw7/+lpaT/AAAA/wAAAP8AAAD/AAAA/wAAAP8GBgb/VlZV/9nZ2f/w8O//8PDv&#10;//Dw7//w8O//8PDv//Dw7//w8O//8PDv//Dw7//w8O//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v//Dw7//w8O//8PDv//Dw7//w8O//8PDv//Dw7//w8O//8PDv//Dw7//w8O//8PDv//Dw&#10;7//w8O//8PDv//Dw7//w8O//8PDv//Dw7//w8O//8PDv//Dw7//w8O//8PDv//Dw7//w8PD/8PDw&#10;//Dw8P/w8PD/8PDw//Dw8P/w8PD/8PDw//Dw8P/w8PD/8PDw//Dw8P/w8PD/8PDw//Dw8P/w8PD/&#10;8PDw//Dw8P/w8PD/8PDw//Dw8P/w8PD/tLS0/wAAAP+Zmb//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mZm//wAA&#10;AP+0tLT/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xcXDf9ERAD///8A////AP///wD///8A////AP///wD///8A////AP///wD///8A&#10;////AP///wD///8A////AP///wD///8A////AP///wD///8A////AP///wD///8A////AP///wD/&#10;//8A////AP///wD///8A////AP///wD///8A////AP///wD///8A////AP///wD///8A////AP//&#10;/wD///8A////AP///wD///8A////AP///wD///8A////AP9MTAD/ExMR/+jo6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v&#10;//Dw7//w8O//8PDv//Dw7//w8O//8PDv/6WlpP8AAAD/Dg4O/21tbf9LS0v/FRUV/wAAAP8AAAD/&#10;OTk5/+/v7v/w8O//8PDv//Dw7//w8O//8PDv//Dw7//w8O//8PDv//Dw7//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O//8PDv//Dw7//w8O//8PDv//Dw7//w8O//8PDv//Dw7//w8O//8PDv&#10;//Dw7//w8O//8PDv//Dw7//w8O//8PDv//Dw7//w8O//8PDv//Dw7//w8O//8PDv//Dw7//w8O//&#10;8PDv//Dw8P/w8PD/8PDw//Dw8P/w8PD/8PDw//Dw8P/w8PD/8PDw//Dw8P/w8PD/8PDw//Dw8P/w&#10;8PD/8PDw//Dw8P/w8PD/8PDw//Dw8P/w8PD/8PDw//Dw8P+0tLT/AAAA/5mZv//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Zmb//AAAA/7S0t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4uLj/AAAA/5OTAP///wD///8A////AP///wD///8A////AP///wD/&#10;//8A////AP///wD///8A////AP///wD///8A////AP///wD///8A////AP///wD///8A////AP//&#10;/wD///8A////AP///wD///8A////AP///wD///8A////AP///wD///8A////AP///wD///8A////&#10;AP///wD///8A////AP///wD///8A////AP///wD///8A////AP///wD///8A/4uLAP8AAAD/rKys&#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O//8PDv//Dw7//w8O//8PDv//Dw7//w8O//paWk/wAAAP8fHx//8PDv//Dw7//w&#10;8O//ZmZl/wAAAP8AAAD/0tLR//Dw7//w8O//8PDv//Dw7//w8O//8PDv//Dw7//w8O//8PDv//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7//w8O//8PDv//Dw7//w8O//8PDv//Dw7//w8O//&#10;8PDv//Dw7//w8O//8PDv//Dw7//w8O//8PDv//Dw7//w8O//8PDv//Dw7//w8O//8PDv//Dw7//w&#10;8O//8PDv//Dw7//w8O//8PDw//Dw8P/w8PD/8PDw//Dw8P/w8PD/8PDw//Dw8P/w8PD/8PDw//Dw&#10;8P/w8PD/8PDw//Dw8P/w8PD/8PDw//Dw8P/w8PD/8PDw//Dw8P/w8PD/8PDw/7S0tP8AAAD/mZm/&#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5mZv/8AAAD/tLS0//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3FxbP8AAAD/4+MA////AP///wD///8A////AP//&#10;/wD///8A////AP///wD///8A////AP///wD///8A////AP///wD///8A////AP///wD///8A////&#10;AP///wD///8A////AP///wD///8A////AP///wD///8A////AP///wD///8A////AP///wD///8A&#10;////AP///wD///8A////AP///wD///8A////AP///wD///8A////AP///wD///8A////AP///wD/&#10;4+MA/wQEAf9eXl7/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7//w8O//8PDv//Dw7//w8O//8PDv//Dw7/+lpaT/AAAA/x8f&#10;H//w8O//8PDv//Dw7//S0tH/AAAA/wAAAP+2trX/8PDv//Dw7//w8O//8PDv//Dw7//w8O//8PDv&#10;//Dw7//w8O//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v//Dw7//w8O//8PDv//Dw7//w&#10;8O//8PDv//Dw7//w8O//8PDv//Dw7//w8O//8PDv//Dw7//w8O//8PDv//Dw7//w8O//8PDv//Dw&#10;7//w8O//8PDv//Dw7//w8O//8PDv//Dw7//w8PD/8PDw//Dw8P/w8PD/8PDw//Dw8P/w8PD/8PDw&#10;//Dw8P/w8PD/8PDw//Dw8P/w8PD/8PDw//Dw8P/w8PD/8PDw//Dw8P/w8PD/8PDw//Dw8P/w8PD/&#10;tLS0/wAAAP+Zmb//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mZm//wAAAP+0tLT/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JycZ/zAwAP///wD///8A////&#10;AP///wD///8A////AP///wD///8A////AP///wD///8A////AP///wD///8A////AP///wD///8A&#10;////AP///wD///8A////AP///wD///8A////AP///wD///8A////AP///wD///8A////AP///wD/&#10;//8A////AP///wD///8A////AP///wD///8A////AP///wD///8A////AP///wD///8A////AP//&#10;/wD///8A////AP///wD/REQG/xoaGv/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v//Dw7//w8O//8PDv//Dw7//w8O//8PDv&#10;/6WlpP8AAAD/Hx8f//Dw7//w8O//8PDv/8PDwv8AAAD/AAAA/9bW1f/w8O//8PDv//Dw7//w8O//&#10;8PDv//Dw7//w8O//8PDv//Dw7//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O//8PDv//Dw&#10;7//w8O//8PDv//Dw7//w8O//8PDv/+Xl5P/Kysr/ysrK/8rKyv/Kysr/0tLR/+3t7P/w8O//8PDv&#10;//Dw7//w8O//8PDv//Dw7//w8O//8PDv//Dw7//w8O//8PDv//Dw8P/w8PD/8PDw//Dw8P/w8PD/&#10;8PDw//Dw8P/w8PD/8PDw//Dw8P/w8PD/8PDw//Dw8P/w8PD/8PDw//Dw8P/w8PD/8PDw//Dw8P/w&#10;8PD/8PDw//Dw8P+0tLT/AAAA/5mZv//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Zmb//AAAA/7S0t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8rKyv8AAAD/fHwA&#10;////AP///wD///8A////AP///wD///8A////AP///wD///8A////AP///wD///8A////AP///wD/&#10;//8A////AP///wD///8A////AP///wD///8A////AP///wD///8A////AP///wD///8A////AP//&#10;/wD///8A////AP///wD///8A////AP///wD///8A////AP///wD///8A////AP///wD///8A////&#10;AP///wD///8A////AP///wD///8A////AP+TkwD/AAAA/8fHx//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O//8PDv//Dw7//w8O//&#10;8PDv//Dw7//w8O//paWk/wAAAP8fHx//8PDv//Dw7//b29r/Nzc2/wAAAP8+Pj7/8PDv//Dw7//w&#10;8O//8PDv//Dw7//w8O//8PDv//Dw7//w8O//8PDv//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7//w8O//8PDv//Dw7//w8O//8PDv//Dw7//w8O//paWk/wAAAP8AAAD/AAAA/wAAAP8AAAD/&#10;BgYG/1ZWVf/Z2dn/8PDv//Dw7//w8O//8PDv//Dw7//w8O//8PDv//Dw7//w8O//8PDw//Dw8P/w&#10;8PD/8PDw//Dw8P/w8PD/8PDw//Dw8P/w8PD/8PDw//Dw8P/w8PD/8PDw//Dw8P/w8PD/8PDw//Dw&#10;8P/w8PD/8PDw//Dw8P/w8PD/8PDw/7S0tP8AAAD/mZm//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5mZv/8AAAD/&#10;tLS0//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g4OD/wAAAP/PzwD///8A////AP///wD///8A////AP///wD///8A////AP///wD///8A////AP//&#10;/wD///8A////AP///wD///8A////AP///wD///8A////AP///wD///8A////AP///wD///8A////&#10;AP///wD///8A////AP///wD///8A////AP///wD///8A////AP///wD///8A////AP///wD///8A&#10;////AP///wD///8A////AP///wD///8A////AP///wD///8A/9PTAP8AAAD/eHh4//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7//w&#10;8O//8PDv//Dw7//w8O//8PDv//Dw7/+lpaT/AAAA/wwMDP9ZWVn/QEBA/wgICP8AAAD/ODg4/9TU&#10;0//w8O//8PDv//Dw7//w8O//8PDv//Dw7//w8O//8PDv//Dw7//w8O//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9/eH//j4eP/4+Hj/+Ph4//j4eP/4+Hj/+Ph4//j4eP/4+Hj/urqa/wAA//8AAP//OjrF/4CA&#10;gP+AgID/gICA/4CAgP+AgID/gICA/4CAgP9ISLf/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7q6mv/4+Hj/+Ph4&#10;//j4eP/4+Hj/+Ph4//j4eP/4+Hj/+Ph4//f3h//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v//Dw7//w8O//8PDv//Dw7//w8O//8PDv/6WlpP8AAAD/AAAA/wAAAP8AAAD/AAAA&#10;/ywsLP/u7u3/8PDv//Dw7//w8O//8PDv//Dw7//w8O//8PDv//Dw7//w8O//8PDv//Dw7//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394f/+Ph4//j4eP/4+Hj/+Ph4//j4eP/4+Hj/+Ph4//j4eP+6upr/AAD/&#10;/wAA//86OsX/gYGB/4yMjP+SkpL/kpKS/5KSkv+Ojo7/g4OD/0hIp/8AAN3/AAD0/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urqa//j4eP/4+Hj/+Ph4//j4eP/4+Hj/+Ph4//j4eP/4+Hj/9/eH//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O//8PDv//Dw7//w8O//8PDv//Dw7//w8O//paWk/wAAAP8cHBz/&#10;19fW/6mpqP8BAQH/AAAA/52dnf/w8O//8PDv//Dw7//w8O//8PDv//Dw7//w8O//8PDv//Dw7//w&#10;8O//8PDv//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f3h//4+Hj/+Ph4//j4eP/4+Hj/+Ph4//j4eP/4+Hj/&#10;+Ph4/7q6mv8AAP//AAD//zo6xf+Hh4f/w8TE/+Dh4f/g4eH/4OHh/87Pz/+SkpL/SEhj/wAAR/8A&#10;AMH/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6upr/+Ph4//j4eP/4+Hj/+Ph4//j4eP/4+Hj/+Ph4//j4eP/394f/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SkpL/AAAA/7u7AP///wD///8A////AP///wD/&#10;//8A////AP///wD///8A////AP///wD///8A////AP///wD///8A////AP///wD///8A////AP//&#10;/wD///8A////AP///wD///8A////AP///wD///8A////AP///wD///8A////AP///wD///8A////&#10;AP///wD///8A////AP///wD///8A////AP///wD///8A////AP///wD///8A////AP///wD///8A&#10;////AP///wD///8A////AP/HxwD/AAAA/46Ojv/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7//w8O//8PDv//Dw7//w8O//8PDv//Dw7/+l&#10;paT/AAAA/x8fH//w8O//8PDv/2dnZv8AAAD/Dg4O/9PT0v/w8O//8PDv//Dw7//w8O//8PDv//Dw&#10;7//w8O//8PDv//Dw7//w8O//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9/eH//j4eP/4+Hj/+Ph4//j4eP/4&#10;+Hj/+Ph4//j4eP/4+Hj/urqa/wAA//8AAP//OjrF/4qKiv/Y2dn//v////7////+////5ufn/5iY&#10;mP9ISEj/AAAO/wAArf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7q6mv/4+Hj/+Ph4//j4eP/4+Hj/+Ph4//j4eP/4+Hj/+Ph4&#10;//f3h//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0xMQf8QEAD/9/cA////AP//&#10;/wD///8A////AP///wD///8A////AP///wD///8A////AP///wD///8A////AP///wD///8A////&#10;AP///wD///8A////AP///wD///8A////AP///wD///8A////AP///wD///8A////AP///wD///8A&#10;////AP///wD///8A////AP///wD///8A////AP///wD///8A////AP///wD///8A////AP///wD/&#10;//8A////AP///wD///8A////AP///wD///8A//f3AP8QEAL/PDw8//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v//Dw7//w8O//8PDv//Dw&#10;7//w8O//8PDv/6WlpP8AAAD/Hx8f//Dw7//w8O//5+fm/yIiIv8AAAD/OTk5/+7u7f/w8O//8PDv&#10;//Dw7//w8O//8PDv//Dw7//w8O//8PDv//Dw7//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394f/+Ph4//j4&#10;eP/4+Hj/+Ph4//j4eP/4+Hj/+Ph4//j4eP+6upr/AAD//wAA//86OsX/ioqK/9fY2P/9/v7//f7+&#10;//3+/v/l5ub/l5iY/0hISP8AAA7/AACt/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urqa//j4eP/4+Hj/+Ph4//j4eP/4+Hj/&#10;+Ph4//j4eP/4+Hj/9/eH//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o6Oj/DAwG/1hY&#10;AP///wD///8A////AP///wD///8A////AP///wD///8A////AP///wD///8A////AP///wD///8A&#10;////AP///wD///8A////AP///wD///8A////AP///wD///8A////AP///wD///8A////AP///wD/&#10;//8A////AP///wD///8A////AP///wD///8A////AP///wD///8A////AP///wD///8A////AP//&#10;/wD///8A////AP///wD///8A////AP///wD///8A////AP///wD///8A/1hYAP8EBAP/4eHh//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O//8PDv&#10;//Dw7//w8O//8PDv//Dw7//w8O//paWk/wAAAP8fHx//8PDv//Dw7//w8O//uLi3/wICAv8AAAD/&#10;e3t7//Dw7//w8O//8PDv//Dw7//w8O//8PDv//Dw7//w8O//8PDv//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f3h//4+Hj/+Ph4//j4eP/4+Hj/+Ph4//j4eP/4+Hj/+Ph4/7q6mv8AAP//AAD//zo6xf+EhIT/&#10;oaGh/6+vr/+vr6//r6+v/6ampv+JiYn/SEhI/wAADv8AAK3/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6upr/+Ph4//j4eP/4&#10;+Hj/+Ph4//j4eP/4+Hj/+Ph4//j4eP/394f/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7//w8O//8PDv//Dw7//w8O//8PDv//Dw7/+lpaT/AAAA/x8fH//w8O//8PDv//Dw7//w&#10;8O//ampq/wAAAP8EBAT/vLy7//Dw7//w8O//8PDv//Dw7//w8O//8PDv//Dw7//w8O//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9/eH//j4eP/4+Hj/+Ph4//j4eP/4+Hj/+Ph4//j4eP/4+Hj/urqa/wAA//8A&#10;AP//LCzU/2Bgm/9gYHP/YGBg/2BgYP9gYGD/YGBg/2BgYP82Njb/AAAO/wAArf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7q6&#10;mv/4+Hj/+Ph4//j4eP/4+Hj/+Ph4//j4eP/4+Hj/+Ph4//f3h//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v//Dw7//w8O//8PDv//Dw7//w8O//8PDv/6iop/8AAAD/Hx8f//Dw&#10;7//w8O//8PDv//Dw7//o6Of/JSUl/wAAAP8hISH/7Ozr//Dw7//w8O//8PDv//Dw7//w8O//8PDv&#10;//Dw7//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394f/+Ph4//j4eP/4+Hj/+Ph4//j4eP/4+Hj/+Ph4//j4&#10;eP+6upr/AAD//wAA//8ICPj/EBDd/xAQU/8QEBD/EBAQ/xAQEP8QEBD/EBAQ/wkJCf8AAA7/AACt&#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urqa//j4eP/4+Hj/+Ph4//j4eP/4+Hj/+Ph4//j4eP/4+Hj/9/eH//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O//8PDv//Dw7//w8O//8PDv//Dw7//w8O//8PDv&#10;//Dw7//w8O//8PDv//Dw7//w8O//8PDv//Dw7//w8O//8PDv//Dw7//w8O//8PDv//Dw7//w8O//&#10;8PDv//Dw7//w8O//8PDv//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f3h//4+Hj/+Ph4//j4eP/4+Hj/+Ph4&#10;//j4eP/4+Hj/+Ph4/7q6mv8AAP//AAD//wAA//8AAPX/AACl/wAAVv8AAAf/AABI/wAAf/8AAH//&#10;AAB//wAAf/8AAID/ExOU/zs7u/8/P8D/Pz/A/z8/wP8/P8D/PT3C/xYW6f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6upr/+Ph4//j4eP/4+Hj/+Ph4//j4eP/4+Hj/+Ph4//j4eP/3&#10;94f/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uLi4/wAAAP+TkwD///8A////AP///wD///8A&#10;////AP///wD///8A////AP///wD///8A////AP///wD///8A////AP///wD///8A////AP///wD/&#10;//8A////AP///wD///8A////AP///wD///8A////AP///wD///8A////AP///wD///8A////AP//&#10;/wD///8A////AP///wD///8A////AP///wD///8A////AP///wD///8A////AP///wD///8A////&#10;AP///wD///8A////AP///wD///8A////AP///wD///8A/5eXAP8AAAD/rKys//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7//w8O//8PDv//Dw7//w8O//&#10;8PDv//Dw7//w8O//8PDv//Dw7//w8O//8PDv//Dw7//w8O//8PDv//Dw7//w8O//8PDv//Dw7//w&#10;8O//8PDv//Dw7//w8O//8PDv//Dw7//w8O//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9/eH//j4eP/4+Hj/&#10;+Ph4//j4eP/4+Hj/+Ph4//j4eP/4+Hj/urqa/wAA//8AAP//AAD//wAA//8AAP//AACt/wAADv8A&#10;AJD/AAD//wAA//8AAP//AQHy/woKXP81NTX/hYWF/4+Pj/+Pj4//j4+P/4+Pj/+KipL/OzvP/w8P&#10;8P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7q6mv/4+Hj/+Ph4//j4eP/4+Hj/+Ph4//j4&#10;eP/4+Hj/+Ph4//f3h//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&#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9xcWj/AAAA/+PjAP///wD/&#10;//8A////AP///wD///8A////AP///wD///8A////AP///wD///8A////AP///wD///8A////AP//&#10;/wD///8A////AP///wD///8A////AP///wD///8A////AP///wD///8A////AP///wD///8A////&#10;AP///wD///8A////AP///wD///8A////AP///wD///8A////AP///wD///8A////AP///wD///8A&#10;////AP///wD///8A////AP///wD///8A////AP///wD///8A////AP///wD/5+cA/wQEAf9iYmL/&#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v//Dw7//w&#10;8O//8PDv//Dw7//w8O//8PDv//Dw7//w8O//8PDv//Dw7//w8O//8PDv//Dw7//w8O//8PDv//Dw&#10;7//w8O//8PDv//Dw7//w8O//8PDv//Dw7//w8O//8PDv//Dw7//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3&#10;94f/+Ph4//j4eP/4+Hj/+Ph4//j4eP/4+Hj/+Ph4//j4eP+6upr/AAD//wAA//8AAP//AAD//wAA&#10;//8AAK3/AAAO/wAAkP8AAP//AAD//wAA//8FBfb/QECS/4SFhf/T1NT/3d7e/93e3v/d3t7/3d7e&#10;/9nZ3P+Kirb/Xl6h/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urqa//j4eP/4+Hj/+Ph4&#10;//j4eP/4+Hj/+Ph4//j4eP/4+Hj/9/eH//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O//8PDv//Dw7//w8O//8PDv//Dw7//w8O//8PDv//Dw7//w8O//8PDv//Dw7//w8O//8PDv&#10;//Dw7//w8O//8PDv//Dw7//w8O//8PDv//Dw7//w8O//8PDv//Dw7//w8O//8PDv//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f3h//4+Hj/+Ph4//j4eP/4+Hj/+Ph4//j4eP/4+Hj/+Ph4/7q6mv8AAP//AAD/&#10;/wAA//8AAP//AAD//wAArf8AAA7/AACQ/wAA//8AAP//AAD//wcH+P9XV6n/pqam//T19f/+////&#10;/v////7////+////+vv7/6usrP+AgID/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6upr/&#10;+Ph4//j4eP/4+Hj/+Ph4//j4eP/4+Hj/+Ph4//j4eP/394f/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7//w8O//8PDv//Dw7//w8O//8PDv//Dw7//w8O//8PDv//Dw7//w8O//&#10;8PDv//Dw7//w8O//1tbW/8bGxv/w8O//8PDv//Dw7//w8O//8PDv//Dw7//w8O//8PDv//Dw7//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9/eH//j4eP/4+Hj/+Ph4//j4eP/4+Hj/+Ph4//j4eP/4+Hj/&#10;urqa/wAA//8AAP//AAD//wAA//8AAP//AACt/wAADv8AAJD/AAD//wAA//8AAP//Bwf4/1dXqf+m&#10;pqb/9PX1//7////+/////v////7////6+/v/q6ys/4CAgP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7q6mv/4+Hj/+Ph4//j4eP/4+Hj/+Ph4//j4eP/4+Hj/+Ph4//f3h//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6urr/mZmZ//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394f/+Ph4//j4eP/4+Hj/+Ph4//j4eP/4&#10;+Hj/+Ph4//j4eP+6upr/AAD//wAA//8jI9z/TU2y/01Nsv9NTZL/TU1T/01Nhv8/P8D/Dw/x/wAA&#10;//8DA/z/IiLd/1lZxf+oqLT/srKy/7Kysv+ysrL/srKy/62urv9eXl7/MjIy/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urqa//j4eP/4+Hj/+Ph4//j4eP/4+Hj/+Ph4//j4eP/4+Hj/9/eH&#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7q6uv+ZmZn/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f3h//4+Hj/+Ph4//j4&#10;eP/4+Hj/+Ph4//j4eP/4+Hj/+Ph4/7q6mv8AAP//HR3i/1hYwv+dnZ3/nZ2d/52dnf+dnZ3/nZ2d&#10;/4WFqv81NdX/ERHu/wAA//8AAP//Hh7i/1tbpf9iYn3/YmJi/2JiYv9iYmL/X19f/yIiIv8AAAD/&#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6upr/+Ph4//j4eP/4+Hj/+Ph4//j4eP/4+Hj/&#10;+Ph4//j4eP/394f/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urq6/5mZmf/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9/eH&#10;//j4eP/4+Hj/+Ph4//j4eP/4+Hj/+Ph4//j4eP/4+Hj/urqa/wAA//9tbZP/p6e8/+vs7P/r7Oz/&#10;6+zs/+vs7P/r7Oz/1NTb/4WFo/8+PsL/AAD//wAA//8GBvn/EhLu/xMTdf8TExP/ExMT/xMTE/8S&#10;EhL/BwcH/wAAAP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7q6mv/4+Hj/+Ph4//j4eP/4&#10;+Hj/+Ph4//j4eP/4+Hj/+Ph4//f3h//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6&#10;urr/mZmZ//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394f/+Ph4//j4eP/4+Hj/+Ph4//j4eP/4+Hj/+Ph4//j4eP+6upr/AAD//4CAgP+6&#10;urr//v////7////+/////v////7////m5+f/mJiY/0hIg/8AAI3/AADY/wAA//8AAP//AAC1/wAA&#10;ef8AAHn/AAB5/wAAef8AAHn/AAB5/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urqa//j4&#10;eP/4+Hj/+Ph4//j4eP/4+Hj/+Ph4//j4eP/4+Hj/9/eH//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7q6uv+ZmZn/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f3h//4+Hj/+Ph4//j4eP/4+Hj/+Ph4//j4eP/4+Hj/+Ph4/7q6&#10;mv8AAP//gICA/7S0tP/y8/P/8vPz//Lz8//y8/P/8vPz/9rb2/+Li4v/QUFB/wAADv8AAK3/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6upr/+Ph4//j4eP/4+Hj/+Ph4//j4eP/4+Hj/+Ph4//j4eP/394f/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urq6/5mZmf/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9/eH//j4eP/4+Hj/+Ph4//j4eP/4+Hj/+Ph4&#10;//j4eP/4+Hj/urqa/wAA//+AgID/kJCQ/6OkpP+jpKT/o6Sk/6OkpP+jpKT/i4yM/zw8PP8UFBT/&#10;AAAO/wAArf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7q6mv/4+Hj/+Ph4//j4eP/4+Hj/+Ph4//j4eP/4+Hj/+Ph4//f3h//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6urr/mZmZ//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394f/+Ph4//j4eP/4+Hj/&#10;+Ph4//j4eP/4+Hj/+Ph4//j4eP+6upr/AAD//1RUq/9UVKv/VFSk/1RUb/9UVFT/VFRU/1RUVP9F&#10;RUX/EBAQ/wAAJv8AAGD/AADJ/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urqa//j4eP/4+Hj/+Ph4//j4eP/4+Hj/+Ph4//j4&#10;eP/4+Hj/9/eH//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7q6uv+ZmZn/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f3h//4&#10;+Hj/+Ph4//j4eP/4+Hj/+Ph4//j4eP/4+Hj/+Ph4/7q6mv8AAP//BQX6/wUF+v8FBef/BQVP/wUF&#10;Bf8FBQX/BQUF/wQEBP8BAQH/AABq/wAA9v8AAPz/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6upr/+Ph4//j4eP/4+Hj/+Ph4&#10;//j4eP/4+Hj/+Ph4//j4eP/394f/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urq6&#10;/5mZmf/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9/eH//j4eP/4+Hj/+Ph4//j4eP/4+Hj/+Ph4//j4eP/4+Hj/urqa/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7q6mv/4+Hj/&#10;+Ph4//j4eP/4+Hj/+Ph4//j4eP/4+Hj/+Ph4//f3h//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6urr/mZmZ//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394f/+Ph4//j4eP/4+Hj/+Ph4//j4eP/4+Hj/+Ph4//j4eP+6upr/&#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urqa//j4eP/4+Hj/+Ph4//j4eP/4+Hj/+Ph4//j4eP/4+Hj/9/eH//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7q6uv+ZmZn/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f3h//4+Hj/+Ph4//j4eP/4+Hj/+Ph4//j4eP/4&#10;+Hj/+Ph4/7q6mv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6upr/+Ph4//j4eP/4+Hj/+Ph4//j4eP/4+Hj/+Ph4//j4eP/394f/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7S0tP8AAAD/mZm//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5mZv/8AAAD/tLS0//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urq6/5mZmf/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9/eH//j4eP/4+Hj/+Ph4//j4&#10;eP/4+Hj/+Ph4//j4eP/4+Hj/urqa/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05O//+bm///m5v//5ub//8CAv//AAD//wAA//8A&#10;AP//AAD//5yc///h4f//4eH//5SU//8AAP//AAD//wAA//8AAP//AAD//wAA//8JCf//l5f//5ub&#10;//+bm///QE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7q6mv/4+Hj/+Ph4//j4eP/4+Hj/+Ph4//j4eP/4+Hj/&#10;+Ph4//f3h//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tLS0/wAAAP+Zmb//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mZm//wAAAP+0tLT/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6urr/mZmZ//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urqa//j4eP/4+Hj/+Ph4//j4eP/4&#10;+Hj/+Ph4//j4eP/4+Hj/9/eH//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0tLT/AAAA/5mZv//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Zmb//AAAA&#10;/7S0t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7q6uv+Z&#10;mZn/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6upr/+Ph4//j4&#10;eP/4+Hj/+Ph4//j4eP/4+Hj/+Ph4//j4eP/394f/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7S0tP8AAAD/mZm//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5mZv/8AAAD/tLS0//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urq6/5mZmf/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tLS0/wAAAP+Zmb//&#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mZm//wAAAP+0tLT/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6urr/mZmZ//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0&#10;tLT/AAAA/5mZv//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Zmb//AAAA/7S0t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7q6uv+ZmZn/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7S0tP8AAAD/mZm//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5mZv/8AAAD/tLS0//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urq6/5mZmf/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tLS0/wAAAP+Zmb//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mZm//wAAAP+0&#10;tLT/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6urr/mZmZ&#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0tLT/AAAA/5mZv//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Zmb//AAAA/7S0t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7q6uv+ZmZn/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7S0tP8AAAD/mZm//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5mZv/8AAAD/tLS0//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vb29/5mZmf/t7e3/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tLS0&#10;/wAAAP+Zmb//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mZm//wAAAP+0tLT/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ExMT/mZmZ/+Xl5f/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0tLT/AAAA/5mZv//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Zmb//AAAA/7S0t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8TExP+ZmZn/5eXl//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7S0tP8AAAD/mZm//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5mZv/8AAAD/tLS0&#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xMTE/5mZmf/l&#10;5eX/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tLS0/wAAAP+Zmb//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mZm//wAAAP+0tLT/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ExMT/mZmZ/+Xl5f/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0tLT/AAAA/5mZv//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Zmb//AAAA/7S0t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7S0tP8A&#10;AAD/mZm//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5mZv/8AAAD/tLS0//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tLS0/wAAAP+Zmb//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mZm//wAAAP+0tLT/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0tLT/AAAA/5mZv//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Zmb//AAAA/7S0t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&#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tLS0/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0tLT/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394f/+Ph4//j4eP/4+Hj/+Ph4//j4eP/4+Hj/+Ph4//j4eP+6&#10;upr/AAD//wAA//8AAP//AAD//wAA//8AAP//AAD//wAA//8AAP//KDf//yZF//8iVv7/DEj8/wBB&#10;+/8AQfv/AEH7/wBB+/8AQfv/AEH7/wBB+/8AQfv/AEH7/wBB+/8TTf3/JVP+/yc///8oN///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urqa//j4eP/4+Hj/+Ph4//j4eP/4+Hj/+Ph4//j4eP/4+Hj/9/eH//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f3h//4+Hj/+Ph4//j4eP/4+Hj/+Ph4//j4&#10;eP/4+Hj/+Ph4/7q6mv8AAP//AAD//wAA//8AAP//AAD//wAA//8AAP//AAD//wAA//+Csv//TIL9&#10;/wVE+/8CQvv/AEH7/wBB+/8AQfv/AEH7/wBB+/8AQfv/AEH7/wBB+/8AQfv/AEH7/wND+/8XVPz/&#10;ZZj+/4Ky//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6upr/+Ph4//j4eP/4+Hj/+Ph4//j4eP/4+Hj/+Ph4//j4eP/394f/&#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9/eH//j4eP/4+Hj/+Ph4&#10;//j4eP/4+Hj/+Ph4//j4eP/4+Hj/urqa/wAA//8AAP//AAD//wAA//8AAP//AAD//wAA//8AAP//&#10;AAD//3SU3P9CcOn/AEH7/wBB+/8AQfv/AEH7/wBB+/8AQfv/AEH7/wBB+/8AQfv/AEH7/wBB+/8A&#10;Qfv/AEH7/xFN9/9ZgOP/dJTc/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7q6mv/4+Hj/+Ph4//j4eP/4+Hj/+Ph4//j4eP/4&#10;+Hj/+Ph4//f3h//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394f/&#10;+Ph4//j4eP/4+Hj/+Ph4//j4eP/4+Hj/+Ph4//j4eP+6upr/AAD//wAA//8AAP//AAD//wAA//8A&#10;AP//AAD//wAA//8AAP//TWDF/yxT3f8AQfv/AEH7/wBB+/8AQfv/AEH7/wBB+/8AQfv/AEH7/wBB&#10;+/8AQfv/AEH7/wBB+/8AQfv/C0Xz/ztZ0v9NYMX/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urqa//j4eP/4+Hj/+Ph4//j4&#10;eP/4+Hj/+Ph4//j4eP/4+Hj/9/eH//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9LS0v+ZmZn/wcHB//Dw8P/w8PD/8PDw//Dw&#10;8P/w8PD/8PDw//Dw8P/w8PD/8PDw//Dw8P/w8PD/8PDw//Dw8P/w8PD/8PDw//Dw8P/w8PD/8PDw&#10;//Dw8P/w8PD/8PDw//Dw8P/w8PD/8PDw//Dw8P/w8PD/8PDw//Dw8P/w8PD/8PDw//Dw8P/w8PD/&#10;8PDw//Dw8P/w8PD/8PDw//Dw8P/w8PD/8PDw//Dw8P/w8PD/8PDw//Dw8P/w8PD/8PDw//Dw8P/w&#10;8PD/8PDw//Dw8P/w8PD/8PDw/9zc3P+dnZ3/q6ur/+/v7//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f3h//4+Hj/+Ph4//j4eP/4+Hj/+Ph4//j4eP/4+Hj/+Ph4/7q6mv8AAP//AAD//wAA&#10;//8AAP//AAD//wAA//8AAP//AAD//wAA//8aTO3/D0fz/wBB+/8AQfv/AEH7/wBB+/8AQfv/AEH7&#10;/wBB+/8AQfv/AEH7/wBB+/8AQfv/AEH7/wBB+/8EQ/n/FEnw/xpM7f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6upr/+Ph4&#10;//j4eP/4+Hj/+Ph4//j4eP/4+Hj/+Ph4//j4eP/394f/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m5ub/oKCg/6Kiov/r6+v/8PDw&#10;//Dw8P/w8PD/8PDw//Dw8P/w8PD/8PDw//Dw8P/w8PD/8PDw//Dw8P/w8PD/8PDw//Dw8P/w8PD/&#10;8PDw//Dw8P/w8PD/8PDw//Dw8P/w8PD/8PDw//Dw8P/w8PD/8PDw//Dw8P/w8PD/8PDw//Dw8P/w&#10;8PD/8PDw//Dw8P/w8PD/8PDw//Dw8P/w8PD/8PDw//Dw8P/w8PD/8PDw//Dw8P/w8PD/8PDw//Dw&#10;8P/w8PD/8PDw//Dw8P/w8PD/8PDw//Dw8P/w8PD/8PDw/8rKyv+ZmZn/vr6+//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9/eH//j4eP/4+Hj/+Ph4//j4eP/4+Hj/+Ph4//j4eP/4+Hj/urqa&#10;/wAA//8AAP//AAD//wAA//8AAP//AAD//wAA//8AAP//AAD//ydR4/8WSu3/AEH7/wBB+/8AQfv/&#10;AEH7/wBB+/8AQfv/AEH7/wBB+/8AQfv/AEH7/wBB+/8AQfv/AEH7/wZD+P8eTen/J1Hj/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7q6mv/4+Hj/+Ph4//j4eP/4+Hj/+Ph4//j4eP/4+Hj/+Ph4//f3h//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394f/+Ph4//j4eP/4+Hj/+Ph4//j4eP/4+Hj/&#10;+Ph4//j4eP+6upr/AAD//wAA//8AAP//AAD//wAA//8AAP//AAD//wAA//8AAP//Wma9/zNW2P8A&#10;Qfv/AEH7/wBB+/8AQfv/AEH7/wBB+/8AQfv/AEH7/wBB+/8AQfv/AEH7/wBB+/8AQfv/DUby/0Vd&#10;y/9aZr3/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urqa//j4eP/4+Hj/+Ph4//j4eP/4+Hj/+Ph4//j4eP/4+Hj/9/eH//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f3h//4+Hj/+Ph4//j4eP/4&#10;+Hj/+Ph4//j4eP/4+Hj/+Ph4/7q6mv8AAP//AAD//wAA//8AAP//AAD//wAA//8AAP//AAD//wAA&#10;//98oub/Rnjv/wBB+/8AQfv/AEH7/wBB+/8AQfv/AEH7/wBB+/8AQfv/AEH7/wBB+/8AQfv/AEH7&#10;/wBB+/8ST/j/X4vr/3yi5v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6upr/+Ph4//j4eP/4+Hj/+Ph4//j4eP/4+Hj/+Ph4&#10;//j4eP/394f/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9/eH//j4&#10;eP/4+Hj/+Ph4//j4eP/4+Hj/+Ph4//j4eP/4+Hj/urqa/wAA//8AAP//AAD//wAA//8AAP//AAD/&#10;/wAA//8AAP//AAD//2yU//9Dc/7/DEj8/wRE+/8AQfv/AEH7/wBB+/8AQfv/AEH7/wBB+/8AQfv/&#10;AEH7/wBB+/8AQfv/B0X8/xpU/f9Wgv7/bJT//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7q6mv/4+Hj/+Ph4//j4eP/4+Hj/&#10;+Ph4//j4eP/4+Hj/+Ph4//f3h//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394f/+Ph4//j4eP/4+Hj/+Ph4//j4eP/4+Hj/+Ph4//j4eP+6upr/AAD//wAA//8AAP//&#10;AAD//wAA//8AAP//AAD//wAA//8AAP//Ehj//x02//8qW/7/Dkr8/wBB+/8AQfv/AEH7/wBB+/8A&#10;Qfv/AEH7/wBB+/8AQfv/AEH7/wBB+/8XT/3/KFL//xgo//8SG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f3h//4+Hj/+Ph4//j4eP/4+Hj/+Ph4//j4eP/4+Hj/+Ph4/7q6mv8A&#10;AP//AAD//wAA//8AAP//AAD//wAA//8AAP//AAD//wAA//8AAP//QkP3/5GW7f9CaPf/EUz8/wJC&#10;+/8AQfv/AEH7/wBB+/8AQfv/AEH7/wBB+/8HRfz/Fk/9/1x39P+ChO//JCT7/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9/eH//j4eP/4+Hj/+Ph4//j4eP/4+Hj/+Ph4//j4&#10;eP/4+Hj/urqa/wAA//8AAP//AAD//wAA//8AAP//AAD//wAA//8AAP//AAD//wAA//9hUfD/1rbf&#10;/2Z29P8kU/7/FFH8/w5L9/8JRfX/A0L5/wVD+P8LRvT/D035/xlS/P8pVP//iort/8Cg4v81LPf/&#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&#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394f/+Ph4//j4eP/4+Hj/+Ph4&#10;//j4eP/4+Hj/+Ph4//j4eP+6upr/AAD//wAA//8AAP//AAD//wAA//8AAP//AAD//wAA//8AAP//&#10;AAD//x0Y+/8/Nfb/HiP8/ylD//9kmf7/VX3j/zhY1P8SSPL/Hk3o/0Nezv9di+3/UX3+/xcn//8p&#10;Kfr/OC/3/w8N/f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f3h//4+Hj/&#10;+Ph4//j4eP/4+Hj/+Ph4//j4eP/4+Hj/+Ph4/7q6mv8AAP//AAD//wAA//8AAP//AAD//wAA//8A&#10;AP//AAD//wAA//8AAP//AAD//wAA//8AAP//LDz//4a2//9zkdv/S1/H/xhL7v8pUuL/W2i+/36l&#10;6P9pj///DxT//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GRn/&#10;/////////////////2pq//8AAP//AAD//wAA//8ZGf//////////////////amr//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6upr/+Ph4//j4eP/4+Hj/+Ph4//j4&#10;eP/4+Hj/+Ph4//j4eP/394f/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s7Oz/oqKi/6CgoP/p6en/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0tLT/mZmZ/8jIy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7q6uv+ZmZn/z8/P//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zs7P+pqan/mZmZ/9ra2v/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c3Nz/mpqa/7Ozs//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Xl5f+dnZ3/oaGh&#10;/+bm5v/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&#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7+/v/6enp/+cnJz/4uLi&#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9nZ2f+ampr/ra2t/+/v7//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v7//Hx8f/nZ2d/5mZmf+Z&#10;mZn/mZmZ/5mZmf+tra3/7+/v//Dw8P/w8PD/8PDw//Dw8P/w8PD/8PDw//Dw8P/w8PD/8PDw//Dw&#10;8P/w8PD/8PDw//Dw8P/w8PD/8PDw//Dw8P/w8PD/8PDw//Dw8P/w8PD/8PDw//Dw8P/w8PD/8PDw&#10;//Dw8P/w8PD/8PDw//Dw8P/w8PD/8PDw//Dw8P/w8PD/8PDw//Dw8P/w8PD/5eXl/5qamv+ZmZn/&#10;mZmZ/62trf/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Hx8f/&#10;mZmZ/8rKyv/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8TExP+ZmZn/vb29//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o6Oj/1tbW/729&#10;vf+jo6P/mZmZ/5mZmf+ZmZn/mZmZ/5mZmf/Dw8P/8PDw//Dw8P/w8PD/8PDw//Dw8P/w8PD/8PDw&#10;//Dw8P/w8PD/8PDw//Dw8P/w8PD/8PDw//Dw8P/w8PD/8PDw//Dw8P/w8PD/8PDw//Dw8P/w8PD/&#10;8PDw//Dw8P/w8PD/8PDw//Dw8P/w8PD/8PDw//Dw8P/w8PD/8PDw//Dw8P/w8PD/8PDw//Dw8P/w&#10;8PD/pqam/5mZmf+ZmZn/z8/P//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4uLi/5ycnP+lpaX/7+/v//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7CwsP+ZmZn/z8/P//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6+vr/9fX1/+7u7v/paWl&#10;/5qamv+ZmZn/mZmZ/5mZmf+ZmZn/mZmZ/5mZmf+ZmZn/mZmZ/5mZmf/Z2dn/8PDw//Dw8P/w8PD/&#10;8PDw//Dw8P/w8PD/8PDw//Dw8P/w8PD/8PDw//Dw8P/w8PD/8PDw//Dw8P/w8PD/8PDw//Dw8P/w&#10;8PD/8PDw//Dw8P/w8PD/8PDw//Dw8P/w8PD/8PDw//Dw8P/w8PD/8PDw//Dw8P/w8PD/8PDw//Dw&#10;8P/w8PD/8PDw//Dw8P+5ubn/mZmZ/5+fn//v7+//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vr6//mZmZ/9zc3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6+vr/6mpqf+cnJz/&#10;3t7e//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3t7f/d3d3/&#10;y8vL/8HBwf+ysrL/pKSk/5mZmf+ZmZn/mZmZ/5mZmf+ZmZn/mZmZ/5mZmf+ZmZn/mZmZ/5ubm//Y&#10;2Nj/8PDw//Dw8P/w8PD/8PDw//Dw8P/w8PD/8PDw//Dw8P/w8PD/8PDw//Dw8P/w8PD/8PDw//Dw&#10;8P/w8PD/8PDw//Dw8P/w8PD/8PDw//Dw8P/w8PD/8PDw//Dw8P/w8PD/8PDw//Dw8P/w8PD/8PDw&#10;//Dw8P/w8PD/8PDw//Dw8P/w8PD/8PDw/8fHx/+ZmZn/ubm5//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zs7O/5mZmf+6urr/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5eXl/52dnf+hoaH/6+vr//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7e3t/97e3v/T09P/xsbG/7u7u/+srKz/oKCg/5mZ&#10;mf+ZmZn/mZmZ/5qamv/FxcX/7+/v//Dw8P/w8PD/8PDw//Dw8P/w8PD/8PDw//Dw8P/w8PD/8PDw&#10;//Dw8P/w8PD/8PDw//Dw8P/w8PD/8PDw//Dw8P/w8PD/8PDw//Dw8P/w8PD/8PDw//Dw8P/w8PD/&#10;8PDw//Dw8P/w8PD/8PDw//Dw8P/w8PD/8PDw//Dw8P/w8PD/z8/P/5mZmf/Ozs7/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vr6/+enp7/oqKi/+zs7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09PT/5qamv+wsLD/7e3t//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6Ojo/9zc3P+/v7//np6e/5mZmf+lpaX/19fX//Dw8P/w8PD/8PDw//Dw8P/w8PD/&#10;8PDw//Dw8P/w8PD/8PDw//Dw8P/w8PD/8PDw//Dw8P/w8PD/8PDw//Dw8P/w8PD/8PDw//Dw8P/w&#10;8PD/8PDw//Dw8P/w8PD/8PDw//Dw8P/w8PD/8PDw//Dw8P/w8PD/8PDw//Dw8P/Pz8//mZmZ/9ra&#10;2v/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tra2/5mZmf/R0dH/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xMTE/5mZmf+6urr/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9nZ2f+ZmZn/tLS0&#10;/+/v7//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sLCw/5mZmf/N&#10;zc3/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r6+v/&#10;paWl/52dnf/l5eX/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o6Oj/pKSk/5qamv/d3d3/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&#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8LCwv+ZmZn/zc3N//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7//q6un/0dHR/9PT0v/t7e3/8PDv//Dw7//w8O//8PDv//Dw7//w8O//&#10;8PDv//Dw7//w8O//8PDv//Dw7//w8O//8PDv//Dw7//w8O//8PDv//Dw7//w8O//8PDv//Dw7//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f3h//4+Hj/+Ph4//j4&#10;eP/4+Hj/+Ph4//j4eP/4+Hj/+Ph4/7q6mv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6upr/+Ph4//j4eP/4+Hj/+Ph4//j4eP/4+Hj/&#10;+Ph4//j4eP/394f/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d3d3/mpqa/6ysrP/v7+//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v//Dw7//w8O//8PDv//Dw7//w8O//8PDv//Dw7//w&#10;8O//8PDv//Dw7//w8O//8PDv//Dw7//w8O//8PDv//Dw7//w8O//8PDv//Dw7//w8O//8PDv//Dw&#10;7//w8O//8PDv//Dw7//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9/eH&#10;//j4eP/4+Hj/+Ph4//j4eP/4+Hj/+Ph4//j4eP/4+Hj/urqa/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7q6mv/4+Hj/+Ph4//j4eP/4&#10;+Hj/+Ph4//j4eP/4+Hj/+Ph4//f3h//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7+/v/6ioqP+ampr/4eHh//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O//8PDv//Dw7//w8O//8PDv//Dw&#10;7//w8O//8PDv//Dw7//w8O//8PDv//Dw7//w8O//8PDv//Dw7//w8O//8PDv//Dw7//w8O//8PDv&#10;//Dw7//w8O//8PDv//Dw7//w8O//8PDv//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394f/+Ph4//j4eP/4+Hj/+Ph4//j4eP/4+Hj/+Ph4//j4eP+6upr/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urqa//j4&#10;eP/4+Hj/+Ph4//j4eP/4+Hj/+Ph4//j4eP/4+Hj/9/eH//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Hx8f/mZmZ/8LCwv/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7//w8O//8PDv&#10;//Dw7//w8O//8PDv//Dw7//w8O//8PDv//Dw7//w8O//8PDv//Dw7//w8O//8PDv//Dw7//w8O//&#10;8PDv//Dw7//w8O//8PDv//Dw7//w8O//8PDv//Dw7//w8O//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f3h//4+Hj/+Ph4//j4eP/4+Hj/+Ph4//j4eP/4+Hj/+Ph4/7q6&#10;mv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6upr/+Ph4//j4eP/4+Hj/+Ph4//j4eP/4+Hj/+Ph4//j4eP/394f/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5eXl/56env+kpKT/6+vr//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v//Dw7//w8O//8PDv//Dw7//w8O//8PDv//Dw7//w8O//8PDv//Dw7//w8O//8PDv//Dw7//w&#10;8O//8PDv//Dw7//w8O//8PDv//Dw7//w8O//8PDv//Dw7//w8O//8PDv//Dw7//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9/eH//j4eP/4+Hj/+Ph4//j4eP/4+Hj/+Ph4&#10;//j4eP/4+Hj/urqa/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7q6mv/4+Hj/+Ph4//j4eP/4+Hj/+Ph4//j4eP/4+Hj/+Ph4//f3h//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O//8PDv//Dw7//w8O//8PDv//Dw7//w8O//8PDv//Dw&#10;7//w8O//8PDv//Dw7//w8O//8PDv//Dw7//w8O//8PDv//Dw7//w8O//8PDv//Dw7//k5OP/39/e&#10;/+vr6v/w8O//8PDv//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O//8PDv//Dw7//w8O//8PDv//Dw7//w8O//5eXk/8rKyv/Kysr/ysrK/8rK&#10;yv/S0tH/7e3s//Dw7//w8O//8PDv//Dw7//w8O//8PDv//Dw7//w8O//8PDv//Dw7//w8O//8PDv&#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394f/+Ph4//j4eP/4+Hj/&#10;+Ph4//j4eP/4+Hj/+Ph4//j4eP+6upr/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urqa//j4eP/4+Hj/+Ph4//j4eP/4+Hj/+Ph4//j4&#10;eP/4+Hj/9/eH//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7//w8O//8PDv//Dw7//w8O//8PDv&#10;//Dw7//w8O//8PDv//Dw7//w8O//8PDv//Dw7//w8O//8PDv//Dw7//w8O//8PDv//Dw7//w8O//&#10;8PDv//Dw7//w8O//8PDv//Dw7//w8O//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7//w8O//8PDv//Dw7//w8O//8PDv//Dw7/+lpaT/AAAA&#10;/wAAAP8AAAD/AAAA/wAAAP8GBgb/VlZV/9nZ2f/w8O//8PDv//Dw7//w8O//8PDv//Dw7//w8O//&#10;8PDv//Dw7//w8O//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f3h//4&#10;+Hj/+Ph4//j4eP/4+Hj/+Ph4//j4eP/4+Hj/+Ph4/7q6mv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6upr/+Ph4//j4eP/4+Hj/+Ph4&#10;//j4eP/4+Hj/+Ph4//j4eP/394f/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v//Dw7//w8O//&#10;8PDv//Dw7//w8O//8PDv//Dw7//w8O//8PDv//Dw7//w8O//8PDv//Dw7//w8O//8PDv//Dw7//w&#10;8O//8PDv//Dw7//w8O//8PDv//Dw7//w8O//8PDv//Dw7//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v//Dw7//w8O//8PDv//Dw7//w8O//&#10;8PDv/6WlpP8AAAD/Dg4O/21tbf9LS0v/FRUV/wAAAP8AAAD/OTk5/+/v7v/w8O//8PDv//Dw7//w&#10;8O//8PDv//Dw7//w8O//8PDv//Dw7//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9/eH//j4eP/4+Hj/+Ph4//j4eP/4+Hj/+Ph4//j4eP/4+Hj/urqa/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7q6mv/4+Hj/&#10;+Ph4//j4eP/4+Hj/+Ph4//j4eP/4+Hj/+Ph4//f3h//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O//8PDv//Dw7//w8O//8PDv//Dw7//w8O//8PDv//Dw7//w8O//8PDv//Dw7//w8O//8PDv//Dw&#10;7//w8O//8PDv//Dw7//w8O//8PDv//Dw7//w8O//8PDv//Dw7//w8O//8PDv//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O//8PDv//Dw7//w&#10;8O//8PDv//Dw7//w8O//paWk/wAAAP8fHx//8PDv//Dw7//w8O//ZmZl/wAAAP8AAAD/0tLR//Dw&#10;7//w8O//8PDv//Dw7//w8O//8PDv//Dw7//w8O//8PDv//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394f/+Ph4//j4eP/4+Hj/+Ph4//j4eP/4+Hj/+Ph4//j4eP+6upr/&#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urqa//j4eP/4+Hj/+Ph4//j4eP/4+Hj/+Ph4//j4eP/4+Hj/9/eH//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7//w8O//8PDv//Dw7//w8O//8PDv//Dw7//w8O//5eXk/8rKyv/Kysr/ysrK&#10;/8rKyv/S0tH/7e3s//Dw7//w8O//8PDv//Dw7//w8O//8PDv//Dw7//w8O//8PDv//Dw7//w8O//&#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7//w8O//8PDv//Dw7//w8O//8PDv//Dw7/+lpaT/AAAA/x8fH//w8O//8PDv//Dw7//S0tH/AAAA&#10;/wAAAP+2trX/8PDv//Dw7//w8O//8PDv//Dw7//w8O//8PDv//Dw7//w8O//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f3h//4+Hj/+Ph4//j4eP/4+Hj/+Ph4//j4eP/4&#10;+Hj/+Ph4/7q6mv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6upr/+Ph4//j4eP/4+Hj/+Ph4//j4eP/4+Hj/+Ph4//j4eP/394f/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v//Dw7//w8O//8PDv//Dw7//w8O//8PDv//Dw7/+lpaT/&#10;AAAA/wAAAP8AAAD/AAAA/wAAAP8GBgb/VlZV/9nZ2f/w8O//8PDv//Dw7//w8O//8PDv//Dw7//w&#10;8O//8PDv//Dw7//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v//Dw7//w8O//8PDv//Dw7//w8O//8PDv/6WlpP8AAAD/Hx8f//Dw7//w8O//&#10;8PDv/8PDwv8AAAD/AAAA/9bW1f/w8O//8PDv//Dw7//w8O//8PDv//Dw7//w8O//8PDv//Dw7//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7Ozs/9ra2v/a2tr/4uLi//Dw8P/w8PD/&#10;8PDw/+zs7P/a2tr/2tra/+Li4v/w8PD/8PDw//Dw8P/w8PD/8PDw//Dw8P/v7+//paWl/6Kiov+w&#10;sL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9/eH//j4eP/4+Hj/+Ph4//j4&#10;eP/4+Hj/+Ph4//j4eP/4+Hj/urqa/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7q6mv/4+Hj/+Ph4//j4eP/4+Hj/+Ph4//j4eP/4+Hj/&#10;+Ph4//f3h//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O//8PDv//Dw7//w8O//8PDv//Dw7//w&#10;8O//8PDv/6WlpP8AAAD/Dg4O/21tbf9LS0v/FRUV/wAAAP8AAAD/OTk5/+/v7v/w8O//8PDv//Dw&#10;7//w8O//8PDv//Dw7//w8O//8PDv//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O//8PDv//Dw7//w8O//8PDv//Dw7//w8O//paWk/wAAAP8f&#10;Hx//8PDv//Dw7//b29r/Nzc2/wAAAP8+Pj7/8PDv//Dw7//w8O//8PDv//Dw7//w8O//8PDv//Dw&#10;7//w8O//8PDv//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vr7/WFhY/1hYWP+Pj4//8PDw//Dw8P+ZmZn/AAAA/wAAAP9W&#10;Vlb/8PDw//Dw8P/w8PD/mZmZ/wAAAP8AAAD/VlZW//Dw8P/w8PD/8PDw//Dw8P/w8PD/8PDw/3x8&#10;fP8AAAD/BAQE/6Ghof/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394f/+Ph4&#10;//j4eP/4+Hj/+Ph4//j4eP/4+Hj/+Ph4//j4eP+6upr/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urqa//j4eP/4+Hj/+Ph4//j4eP/4&#10;+Hj/+Ph4//j4eP/4+Hj/9/eH//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7//w8O//8PDv//Dw&#10;7//w8O//8PDv//Dw7//w8O//paWk/wAAAP8fHx//8PDv//Dw7//w8O//ZmZl/wAAAP8AAAD/0tLR&#10;//Dw7//w8O//8PDv//Dw7//w8O//8PDv//Dw7//w8O//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7//w8O//8PDv//Dw7//w8O//8PDv//Dw&#10;7/+lpaT/AAAA/wwMDP9ZWVn/QEBA/wgICP8AAAD/ODg4/9TU0//w8O//8PDv//Dw7//w8O//8PDv&#10;//Dw7//w8O//8PDv//Dw7//w8O//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5iYmP8AAAD/AAAA/1ZWVv/w8PD/8PDw/5iY&#10;mP8AAAD/AAAA/1ZWVv/w8PD/8PDw//Dw8P+YmJj/AAAA/wAAAP9WVlb/8PDw//Dw8P/w8PD/8PDw&#10;//Dw8P+2trb/AwMD/wQEBP+hoaH/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f3h//4+Hj/+Ph4//j4eP/4+Hj/+Ph4//j4eP/4+Hj/+Ph4/7q6mv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6upr/+Ph4//j4&#10;eP/4+Hj/+Ph4//j4eP/4+Hj/+Ph4//j4eP/394f/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v&#10;//Dw7//w8O//8PDv//Dw7//w8O//8PDv//Dw7/+lpaT/AAAA/x8fH//w8O//8PDv//Dw7//S0tH/&#10;AAAA/wAAAP+2trX/8PDv//Dw7//w8O//8PDv//Dw7//w8O//8PDv//Dw7//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v//Dw7//w8O//8PDv&#10;//Dw7//w8O//8PDv/6WlpP8AAAD/AAAA/wAAAP8AAAD/AAAA/ywsLP/u7u3/8PDv//Dw7//w8O//&#10;8PDv//Dw7//w8O//8PDv//Dw7//w8O//8PDv//Dw7//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3t7e/5OTk/94eHj/h4eH//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np6e/xMTE/8TExP/Y2Nj&#10;//Dw8P/w8PD/mJiY/wAAAP8AAAD/VlZW//Dw8P/w8PD/8PDw/5iYmP8AAAD/AAAA/1ZWVv/w8PD/&#10;8PDw//Dw8P/w8PD/6enp/ysrK/8UFBT/oaGh//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9/eH//j4eP/4+Hj/+Ph4//j4eP/4+Hj/+Ph4//j4eP/4+Hj/urqa/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7q6mv/4+Hj/+Ph4//j4eP/4+Hj/+Ph4//j4eP/4+Hj/+Ph4//f3h//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O//8PDv//Dw7//w8O//8PDv//Dw7//w8O//8PDv/6WlpP8AAAD/Hx8f//Dw7//w&#10;8O//8PDv/8PDwv8AAAD/AAAA/9bW1f/w8O//8PDv//Dw7//w8O//8PDv//Dw7//w8O//8PDv//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O//&#10;8PDv//Dw7//w8O//8PDv//Dw7//w8O//paWk/wAAAP8cHBz/19fW/6mpqP8BAQH/AAAA/52dnf/w&#10;8O//8PDv//Dw7//w8O//8PDv//Dw7//w8O//8PDv//Dw7//w8O//8PDv//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4uLj/AAAA/wAAAP83Nzf/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YmJj/AAAA/wAAAP9WVlb/8PDw//Dw8P/w8PD/mJiY/wAAAP8A&#10;AAD/VlZ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394f/+Ph4//j4eP/4+Hj/+Ph4//j4eP/4+Hj/+Ph4&#10;//j4eP+6upr/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urqa//j4eP/4+Hj/+Ph4//j4eP/4+Hj/+Ph4//j4eP/4+Hj/9/eH//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7//w8O//8PDv//Dw7//w8O//8PDv//Dw7//w8O//paWk/wAA&#10;AP8fHx//8PDv//Dw7//b29r/Nzc2/wAAAP8+Pj7/8PDv//Dw7//w8O//8PDv//Dw7//w8O//8PDv&#10;//Dw7//w8O//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7//w8O//8PDv//Dw7//w8O//8PDv//Dw7/+lpaT/AAAA/x8fH//w8O//8PDv/2dn&#10;Zv8AAAD/Dg4O/9PT0v/w8O//8PDv//Dw7//w8O//8PDv//Dw7//w8O//8PDv//Dw7//w8O//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&#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f3h//4+Hj/+Ph4//j4eP/4+Hj/&#10;+Ph4//j4eP/4+Hj/+Ph4/7q6mv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6upr/+Ph4//j4eP/4+Hj/+Ph4//j4eP/4+Hj/+Ph4//j4&#10;eP/394f/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v//Dw7//w8O//8PDv//Dw7//w8O//8PDv&#10;//Dw7/+lpaT/AAAA/wwMDP9ZWVn/QEBA/wgICP8AAAD/ODg4/9TU0//w8O//8PDv//Dw7//w8O//&#10;8PDv//Dw7//w8O//8PDv//Dw7//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v//Dw7//w8O//8PDv//Dw7//w8O//8PDv/6WlpP8AAAD/Hx8f&#10;//Dw7//w8O//5+fm/yIiIv8AAAD/OTk5/+7u7f/w8O//8PDv//Dw7//w8O//8PDv//Dw7//w8O//&#10;8PDv//Dw7//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9/eH//j4eP/4&#10;+Hj/+Ph4//j4eP/4+Hj/+Ph4//j4eP/4+Hj/urqa/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7q6mv/4+Hj/+Ph4//j4eP/4+Hj/+Ph4&#10;//j4eP/4+Hj/+Ph4//f3h//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O//8PDv//Dw7//w8O//&#10;8PDv//Dw7//w8O//8PDv/6WlpP8AAAD/AAAA/wAAAP8AAAD/AAAA/ywsLP/u7u3/8PDv//Dw7//w&#10;8O//8PDv//Dw7//w8O//8PDv//Dw7//w8O//8PDv//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O//8PDv//Dw7//w8O//8PDv//Dw7//w8O//&#10;paWk/wAAAP8fHx//8PDv//Dw7//w8O//uLi3/wICAv8AAAD/e3t7//Dw7//w8O//8PDv//Dw7//w&#10;8O//8PDv//Dw7//w8O//8PDv//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394f/+Ph4//j4eP/4+Hj/+Ph4//j4eP/4+Hj/+Ph4//j4eP+6upr/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urqa//j4eP/4+Hj/&#10;+Ph4//j4eP/4+Hj/+Ph4//j4eP/4+Hj/9/eH//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7//w&#10;8O//8PDv//Dw7//w8O//8PDv//Dw7//w8O//paWk/wAAAP8cHBz/19fW/6mpqP8BAQH/AAAA/52d&#10;nf/w8O//8PDv//Dw7//w8O//8PDv//Dw7//w8O//8PDv//Dw7//w8O//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7//w8O//8PDv//Dw7//w&#10;8O//8PDv//Dw7/+lpaT/AAAA/x8fH//w8O//8PDv//Dw7//w8O//ampq/wAAAP8EBAT/vLy7//Dw&#10;7//w8O//8PDv//Dw7//w8O//8PDv//Dw7//w8O//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f3h//4+Hj/+Ph4//j4eP/4+Hj/+Ph4//j4eP/4+Hj/+Ph4/7q6mv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6&#10;upr/+Ph4//j4eP/4+Hj/+Ph4//j4eP/4+Hj/+Ph4//j4eP/394f/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v//Dw7//w8O//8PDv//Dw7//w8O//8PDv//Dw7/+lpaT/AAAA/x8fH//w8O//8PDv&#10;/2dnZv8AAAD/Dg4O/9PT0v/w8O//8PDv//Dw7//w8O//8PDv//Dw7//w8O//8PDv//Dw7//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v//Dw&#10;7//w8O//8PDv//Dw7//w8O//8PDv/6iop/8AAAD/Hx8f//Dw7//w8O//8PDv//Dw7//o6Of/JSUl&#10;/wAAAP8hISH/7Ozr//Dw7//w8O//8PDv//Dw7//w8O//8PDv//Dw7//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9/eH//j4eP/4+Hj/+Ph4//j4eP/4+Hj/+Ph4//j4eP/4&#10;+Hj/urqa/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7q6mv/4+Hj/+Ph4//j4eP/4+Hj/+Ph4//j4eP/4+Hj/+Ph4//f3h//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O//8PDv//Dw7//w8O//8PDv//Dw7//w8O//8PDv/6WlpP8AAAD/&#10;Hx8f//Dw7//w8O//5+fm/yIiIv8AAAD/OTk5/+7u7f/w8O//8PDv//Dw7//w8O//8PDv//Dw7//w&#10;8O//8PDv//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O//8PDv//Dw7//w8O//8PDv//Dw7//w8O//8PDv//Dw7//w8O//8PDv//Dw7//w8O//&#10;8PDv//Dw7//w8O//8PDv//Dw7//w8O//8PDv//Dw7//w8O//8PDv//Dw7//w8O//8PDv//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394f/+Ph4//j4eP/4+Hj/+Ph4//j4&#10;eP/4+Hj/+Ph4//j4eP+6upr/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urqa//j4eP/4+Hj/+Ph4//j4eP/4+Hj/+Ph4//j4eP/4+Hj/&#10;9/eH//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7//w8O//8PDv//Dw7//w8O//8PDv//Dw7//w&#10;8O//paWk/wAAAP8fHx//8PDv//Dw7//w8O//uLi3/wICAv8AAAD/e3t7//Dw7//w8O//8PDv//Dw&#10;7//w8O//8PDv//Dw7//w8O//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7//w8O//8PDv//Dw7//w8O//8PDv//Dw7//w8O//8PDv//Dw7//w&#10;8O//8PDv//Dw7//w8O//8PDv//Dw7//w8O//8PDv//Dw7//w8O//8PDv//Dw7//w8O//8PDv//Dw&#10;7//w8O//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f3h//4+Hj/+Ph4&#10;//j4eP/4+Hj/+Ph4//j4eP/4+Hj/+Ph4/7q6mv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6upr/+Ph4//j4eP/4+Hj/+Ph4//j4eP/4&#10;+Hj/+Ph4//j4eP/394f/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v//Dw7//w8O//8PDv//Dw&#10;7//w8O//8PDv//Dw7/+lpaT/AAAA/x8fH//w8O//8PDv//Dw7//w8O//ampq/wAAAP8EBAT/vLy7&#10;//Dw7//w8O//8PDv//Dw7//w8O//8PDv//Dw7//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v//Dw7//w8O//8PDv//Dw7//w8O//8PDv//Dw&#10;7//w8O//8PDv//Dw7//w8O//8PDv//Dw7//w8O//8PDv//Dw7//w8O//8PDv//Dw7//w8O//8PDv&#10;//Dw7//w8O//8PDv//Dw7//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9/eH//j4eP/4+Hj/+Ph4//j4eP/4+Hj/+Ph4//j4eP/4+Hj/urqa/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yUl6/8xMeT/MTHk/zEx&#10;5P8xMeT/MTHk/zEx5P8xMeT/MTHk/zEx5/8vL/z/Ly/8/y8v/P8vL/z/Ly/8/y8v/P8vL/z/Ly/8&#10;/y8v/P8vL/z/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O//8PDv&#10;//Dw7//w8O//8PDv//Dw7//w8O//8PDv/6iop/8AAAD/Hx8f//Dw7//w8O//8PDv//Dw7//o6Of/&#10;JSUl/wAAAP8hISH/7Ozr//Dw7//w8O//8PDv//Dw7//w8O//8PDv//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O//8PDv//Dw7//w8O//8PDv&#10;//Dw7//w8O//8PDv//Dw7//w8O//8PDv//Dw7//w8O//8PDv//Dw7//w8O//8PDv//Dw7//w8O//&#10;8PDv//Dw7//w8O//8PDv//Dw7//w8O//8PDv//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7//w8O//8PDv//Dw7//w8O//8PDv//Dw7//w8O//8PDv//Dw7//w8O//8PDv//Dw7//w&#10;8O//8PDv//Dw7//w8O//8PDv//Dw7//w8O//8PDv//Dw7//w8O//8PDv//Dw7//w8O//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6+vq/8bGxv/FxcT/6eno//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v//Dw7//w8O//8PDv//Dw7//w8O//8PDv//Dw7//w8O//8PDv//Dw&#10;7//w8O//8PDv//Dw7//w8O//8PDv//Dw7//w8O//8PDv//Dw7//w8O//8PDv//Dw7//w8O//8PDv&#10;//Dw7//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3d3d/5qamv+oqKj/7Ozs//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O//8PDv//Dw7//w8O//8PDv//Dw7//w8O//8PDv&#10;//Dw7//w8O//8PDv//Dw7//w8O//8PDv//Dw7//w8O//8PDv//Dw7//w8O//8PDv//Dw7//w8O//&#10;8PDv//Dw7//w8O//8PDv//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zs7O/5mZmf+3t7f/&#10;7+/v//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7//w8O//8PDv//Dw7//w8O//&#10;8PDv//Dw7//w8O//8PDv//Dw7//w8O//8PDv//Dw7//w8O//8PDv//Dw7//w8O//8PDv//Dw7//w&#10;8O//8PDv//Dw7//w8O//8PDv//Dw7//w8O//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vr6+/5mZmf/Hx8f/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v//Dw7//w&#10;8O//8PDv//Dw7//w8O//8PDv//Dw7//w8O//8PDv//Dw7//w8O//8PDv//Dw7//w8O//8PDv//Dw&#10;7//w8O//8PDv//Dw7//w8O//8PDv//Dw7//w8O//8PDv//Dw7//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v7+//ra2t/5mZmf/W1tb/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CwsL/tbW1/+jo5//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o6Oj/oKCg/52dnf/k5OT/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zc3N/5mZmf/Hx8f/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1tb/mpqa/6Wlpf/s&#10;7Oz/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jo6P+enp7/qKio/+/v7//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IyMj/mZmZ/7Ozs//v7+//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t7e3/5mZ&#10;mf/a2tr/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4uLj/mZmZ/8TEx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9fX1/+ZmZn/vr6+//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3t7f+rq6v/mZmZ/9XV1f/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t7e3/paWl/6Kiov/r6+v/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Xl5f+enp7/nZ2d/+Hh&#10;4f/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ysrK/52dnf+ZmZn/vr6+/+zs7P/w8PD/8PDw//Dw8P/w8PD/8PDw/6Wl&#10;pf/Pz8//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7CwsP+ampr/5eXl//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Ly/8//Dw8P/w8PD/8PDw//Dw8P/w8PD/8PDw//Dw8P/w8PD/8PDw//Dw8P/w8PD/8PDw//Dw8P/w&#10;8PD/8PDw//Dw8P/w8PD/8PDw//Dw8P8vL/z/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8PDw/+ZmZn/zs7O//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9nZ2f+ampr/paWl/+zs7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4eHh/6+vr/+ZmZn/qKio/9nZ2f/w8PD/8PDw//Dw8P/w8PD/8PDw&#10;//Dw8P/s7Oz/uLi4//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4ODg&#10;/5qamv+2trb/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8vL/z/8PDw//Dw8P/w8PD/8PDw//Dw8P/w8PD/8PDw//Dw8P/w8PD/8PDw//Dw&#10;8P/w8PD/8PDw//Dw8P/w8PD/8PDw//Dw8P/w8PD/8PDw/y8v/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d3d3/mpqa/7CwsP/v7+//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8fHx/+ZmZn/s7Oz/+/v7//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7+/v/8fHx/+dnZ3/mZmZ/8LCwv/t7e3/8PDw//Dw8P/w8PD/&#10;8PDw//Dw8P/w8PD/8PDw/+Xl5f/p6en/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u7u7/5mZmf/a2tr/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y8v/P/w8PD/8PDw//Dw8P/w8PD/8PDw//Dw8P/w8PD/8PDw&#10;//Dw8P/w8PD/8PDw//Dw8P/w8PD/8PDw//Dw8P/w8PD/8PDw//Dw8P/w8PD/Ly/8//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6+vr/+cnJz/5eXl//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7S0tP+ZmZn/x8fH//Dw8P/w8PD/8PDw//Dw&#10;8P/w8PD/8PDw/+3t7f/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Hh4f+oqKj/mZmZ/6mpqf/c3Nz/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o6Oj/nZ2d/6urq//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Ly/8//Dw8P/w8PD/8PDw//Dw8P/w8PD/&#10;8PDw//Dw8P/w8PD/8PDw//Dw8P/w8PD/8PDw//Dw8P/w8PD/8PDw//Dw8P/w8PD/8PDw//Dw8P8v&#10;L/z/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Hx8f/mZmZ/8TEx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7Ozs/6mpqf+ZmZn/3Nzc&#10;//Dw8P/w8PD/8PDw//Dw8P/w8PD/0tLS/+3t7f/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4ODg/+Dg4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v7//Hx8f/nZ2d/5qamv++vr7/7e3t//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CwsL/mZmZ/9LS0v/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8vL/z/8PDw//Dw8P/w&#10;8PD/8PDw//Dw8P/w8PD/8PDw//Dw8P/w8PD/8PDw//Dw8P/w8PD/8PDw//Dw8P/w8PD/8PDw//Dw&#10;8P/w8PD/8PDw/y8v/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6Ojo/52d&#10;nf+pqan/7e3t//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6Ojo/6Ghof+enp7/5OTk//Dw8P/w8PD/8PDw//Dw8P/BwcH/3d3d//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sLD/ra2t//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l5eX/ra2t/5mZmf+np6f/4ODg&#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vr6/+hoaH/&#10;pKSk/+zs7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y8v&#10;/P/w8PD/8PDw//Dw8P/w8PD/8PDw//Dw8P/w8PD/8PDw//Dw8P/w8PD/8PDw//Dw8P/w8PD/8PDw&#10;//Dw8P/w8PD/8PDw//Dw8P/w8PD/Ly/8//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0tLT/mZmZ/9zc3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3t7e/5ycnP+rq6v/7e3t//Dw8P/w8PD/8PDw/7e3t//Dw8P/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7i4uP+lpaX/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7//w8O//8PDv//Dw7//w8O//8PDv//Dw&#10;7//w8O//8PDv//Dw7//w8O//8PDv//Dw7//w8O//8PDv//Dw7//w8O//8PDv//Dw7//w8O//8PDv&#10;//Dw7//w8O//8PDv//Dw7//w8O//8PDw//Dw8P/w8PD/8PDw//Dw8P/w8PD/yMjI/56env+ampr/&#10;xsbG/+zs7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8/Pz/+ZmZn/xMTE//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Ly/8//Dw8P/w8PD/8PDw//Dw8P/w8PD/8PDw//Dw8P/w8PD/8PDw//Dw8P/w8PD/&#10;8PDw//Dw8P/w8PD/8PDw//Dw8P/w8PD/8PDw//Dw8P8vL/z/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1dXV/5mZmf/CwsL/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zc3N/5mZmf+4uLj/8PDw//Dw8P/w8PD/ra2t&#10;/6ioq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urq6/6Skp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v//Dw7//w8O//8PDv&#10;//Dw7//w8O//8PDv//Dw7//w8O//8PDv//Dw7//w8O//8PDv//Dw7//w8O//8PDv//Dw7//w8O//&#10;8PDv//Dw7//w8O//8PDv//Dw7//w8O//8PDv//Dw7//w8PD/8PDw//Dw8P/w8PD/4uLi/62trf+Z&#10;mZn/qKio/+Dg4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7+/v/6ioqP+enp7/6Ojo//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8vL/z/8PDw//Dw8P/w8PD/8PDw//Dw8P/w8PD/8PDw//Dw8P/w&#10;8PD/8PDw//Dw8P/w8PD/8PDw//Dw8P/w8PD/8PDw//Dw8P/w8PD/8PDw/y8v/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zs7P+lpaX/pKSk/+3t7f/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urq6/5mZmf/Ly8v/&#10;8PDw//Dw8P+lpaX/mZmZ/+Tk5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6urr/pKSk//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O//&#10;8PDv//Dw7//w8O//8PDv//Dw7//w8O//8PDv//Dw7//w8O//8PDv//Dw7//w8O//8PDv//Dw7//w&#10;8O//8PDv//Dw7//w8O//8PDv//Dw7//w8O//8PDv//Dw7//w8O//8PDv//Dw8P/w8PD/8PDw/8fH&#10;x/+dnZ3/nJyc/8vLy//v7+//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2tra/5mZmf+6urr/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y8v/P/w8PD/8PDw//Dw8P/w8PD/8PDw//Dw&#10;8P/w8PD/8PDw//Dw8P/w8PD/8PDw//Dw8P/w8PD/8PDw//Dw8P/w8PD/8PDw//Dw8P/w8PD/Ly/8&#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v7+//5mZmf/S0tL/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v&#10;7+//q6ur/5ycnP/X19f/8PDw/5qamv+ZmZn/yMjI//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7q6&#10;uv+kpKT/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7//w8O//8PDv//Dw7//w8O//8PDv//Dw7//w8O//8PDv//Dw7//w8O//8PDv//Dw&#10;7//w8O//8PDv//Dw7//w8O//8PDv//Dw7//w8O//8PDv//Dw7//w8O//8PDv//Dw7//w8O//8PDw&#10;/+Li4v+tra3/mZmZ/6+vr//k5OT/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srKy/5qamv/h&#10;4eH/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Li78/y8v/P8vL/z/Ly/8&#10;/y8v/P8vL/z/Ly/8/y8v/P8vL/z/Ly/8/y8v/P8vL/z/Ly/8/y8v/P8vL/z/Ly/8/y8v/P8vL/z/&#10;Ly/8/y8v/P8vL/z/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97e3v+ampr/r6+v/+/v7//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l5eX/oaGh/52dnf/d3d3/mZmZ/5mZmf+ysrL/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urq6/6Skp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v//Dw7//w8O//8PDv//Dw7//w8O//8PDv//Dw7//l5eT/ysrK&#10;/8rKyv/Kysr/ysrK/9LS0f/t7ez/8PDv//Dw7//w8O//8PDv//Dw7//w8O//8PDv//Dw7//w8O//&#10;8PDv//Dw7//Jycj/nZ2d/5ycnP/Nzc3/7+/v//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k5OT/mpqa/6+vr//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v7+//qKio/56env/l&#10;5eX/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3t7f/d3d3/5OTk/+3t7f/w8PD/8PDw//Dw8P/X19f/mZmZ/6Wlpf+ZmZn/mZmZ/5qamv/r6+v/&#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BwcH/nZ2d//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O//8PDv//Dw7//w8O//8PDv//Dw7//w8O//&#10;8PDv/6WlpP8AAAD/AAAA/wAAAP8AAAD/AAAA/wYGBv9WVlX/2dnZ//Dw7//w8O//8PDv//Dw7//w&#10;8O//8PDv//Dw7//w8O//8PDv/5ycnP+vr6//5OTk//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9vb3/mZmZ/9fX1//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8fH&#10;x/+ZmZn/y8vL//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bm5v+ysrL/mZmZ/6CgoP+pqan/s7Oz/729vf+wsLD/mZmZ/5mZmf+Z&#10;mZn/mZmZ/9LS0v/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8TExP+ZmZn/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7//w8O//8PDv//Dw7//w&#10;8O//8PDv//Dw7//w8O//paWk/wAAAP8ODg7/bW1t/0tLS/8VFRX/AAAA/wAAAP85OTn/7+/u//Dw&#10;7//w8O//8PDv//Dw7//w8O//8PDv//Dw7//w8O//zs7O/+/v7//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vr6/+enp7/paWl/+/v7//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k5OT/np6e/62trf/t7e3/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Z2dn/q6ur/5mZmf+ZmZn/mZmZ/5mZ&#10;mf+ZmZn/mZmZ/5mZmf+ZmZn/t7e3//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xMTE/5mZmf/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v//Dw&#10;7//w8O//8PDv//Dw7//w8O//8PDv//Dw7/+lpaT/AAAA/x8fH//w8O//8PDv//Dw7/9mZmX/AAAA&#10;/wAAAP/S0tH/8PDv//Dw7//w8O//8PDv//Dw7//w8O//8PDv//Dw7//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83Nzf+ZmZn/zc3N//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6+vr/+np6f/w8PD/&#10;8PDw//Dw8P/w8PD/8PDw/7Kysv+ampr/4eHh//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09PT&#10;/6CgoP+ZmZn/mZmZ/5mZmf+ZmZn/mZmZ/5mZmf+ioqL/7+/v//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ExMT/&#10;mZmZ//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O//8PDv//Dw7//w8O//8PDv//Dw7//w8O//8PDv/6WlpP8AAAD/Hx8f//Dw7//w8O//&#10;8PDv/9LS0f8AAAD/AAAA/7a2tf/w8O//8PDv//Dw7//w8O//8PDv//Dw7//w8O//8PDv//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7+/v&#10;/6Wlpf+enp7/6+vr//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h&#10;4eH/1dXV//Dw8P/w8PD/8PDw//Dw8P/W1tb/mZmZ/76+vv/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6+vr/8LCwv+dnZ3/mZmZ/5mZmf+ZmZn/mZmZ/5mZmf/a2tr/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8TExP+ZmZn/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7//w8O//8PDv//Dw7//w8O//8PDv//Dw7//w8O//paWk/wAAAP8f&#10;Hx//8PDv//Dw7//w8O//w8PC/wAAAP8AAAD/1tbV//Dw7//w8O//8PDv//Dw7//w8O//8PDv//Dw&#10;7//w8O//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19fX/5mZmf/CwsL/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87Ozv/Dw8P/8PDw//Dw8P/w8PD/6+vr/6CgoP+kpKT/7Ozs//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jo6P+6urr/mZmZ/5mZmf+ZmZn/mZmZ/8HB&#10;wf/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x8fH/5mZmf/o6Oj/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v//Dw7//w8O//8PDv//Dw7//w8O//8PDv//Dw&#10;7/+lpaT/AAAA/x8fH//w8O//8PDv/9vb2v83Nzb/AAAA/z4+Pv/w8O//8PDv//Dw7//w8O//8PDv&#10;//Dw7//w8O//8PDv//Dw7//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r6+v/5qamv/k5OT/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wsLC/6+vr//w8PD/8PDw//Dw8P+7u7v/mZmZ/9bW1v/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a2tr/q6ur&#10;/5mZmf+ZmZn/nZ2d//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Pz8//mZmZ/+Xl5f/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O//8PDv//Dw7//w8O//8PDv&#10;//Dw7//w8O//8PDv/6WlpP8AAAD/DAwM/1lZWf9AQED/CAgI/wAAAP84ODj/1NTT//Dw7//w8O//&#10;8PDv//Dw7//w8O//8PDv//Dw7//w8O//8PDv//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h4eH/mpqa/7e3t//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sLD/nJyc/+np6f/w8PD/2dnZ/5qamv+6&#10;urr/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1tbW/52dnf+ZmZn/xsbG//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8/Pz/+ZmZn/5eXl//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7//w8O//&#10;8PDv//Dw7//w8O//8PDv//Dw7//w8O//paWk/wAAAP8AAAD/AAAA/wAAAP8AAAD/LCws/+7u7f/w&#10;8O//8PDv//Dw7//w8O//8PDv//Dw7//w8O//8PDv//Dw7//w8O//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6urr/&#10;mZmZ/9ra2v/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6SkpP+ZmZn/09PT/+3t&#10;7f+np6f/oKCg/+vr6//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6enp/6Kiov+ampr/3t7e//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z8/P/5mZ&#10;mf/l5eX/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v//Dw7//w8O//8PDv//Dw7//w8O//8PDv//Dw7/+lpaT/AAAA/xwcHP/X19b/qamo/wEB&#10;Af8AAAD/nZ2d//Dw7//w8O//8PDv//Dw7//w8O//8PDv//Dw7//w8O//8PDv//Dw7//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jo6P+enp7/rKys//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p6en/mpqa&#10;/5mZmf+/v7//xMTE/5mZmf/Nzc3/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7u7u/9vb2//c3Nz/7u7u&#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Pz8//mZmZ/+Li4v/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O//8PDv//Dw7//w8O//8PDv//Dw7//w8O//8PDv/6WlpP8AAAD/Hx8f&#10;//Dw7//w8O//Z2dm/wAAAP8ODg7/09PS//Dw7//w8O//8PDv//Dw7//w8O//8PDv//Dw7//w8O//&#10;8PDv//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8fHx/+ZmZn/z8/P//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9zc3P+ZmZn/mZmZ/6qqqv+ampr/sLCw/+/v7//w8PD/8PDw/+np6f/X19f/xMTE/9zc3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9LS0v+ZmZn/2tra//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7//w8O//8PDv//Dw7//w8O//8PDv//Dw7//w8O//&#10;paWk/wAAAP8fHx//8PDv//Dw7//n5+b/IiIi/wAAAP85OTn/7u7t//Dw7//w8O//8PDv//Dw7//w&#10;8O//8PDv//Dw7//w8O//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7+/v/6Wlpf+kpKT/7Ozs//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zc3N/5mZmf+ZmZn/mpqa/5ycnP/X19f/zs7O/7u7u/+np6f/mpqa/6Sk&#10;pP/c3Nz/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2tra/5mZmf/a2tr/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v//Dw7//w8O//8PDv//Dw7//w&#10;8O//8PDv//Dw7/+lpaT/AAAA/x8fH//w8O//8PDv//Dw7/+4uLf/AgIC/wAAAP97e3v/8PDv//Dw&#10;7//w8O//8PDv//Dw7//w8O//8PDv//Dw7//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0tLS/5mZmf/E&#10;xMT/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9vb3/mZmZ/5mZmf+ZmZn/mpqa/5mZmf+ZmZn/mZmZ&#10;/5mZmf+vr6//6enp//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a2tr/mZmZ/9ra2v/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O//8PDv//Dw&#10;7//w8O//8PDv//Dw7//w8O//8PDv/6WlpP8AAAD/Hx8f//Dw7//w8O//8PDv//Dw7/9qamr/AAAA&#10;/wQEBP+8vLv/8PDv//Dw7//w8O//8PDv//Dw7//w8O//8PDv//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r6+v/56env/o6Oj/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6+vr/+ZmZn/mZmZ/5mZmf+ZmZn/&#10;mZmZ/5mZmf+ampr/xsbG/+/v7//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9ra2v+ZmZn/&#10;2tra//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7//w8O//8PDv//Dw7//w8O//8PDv//Dw7//w8O//qKin/wAAAP8fHx//8PDv//Dw7//w8O//&#10;8PDv/+jo5/8lJSX/AAAA/yEhIf/s7Ov/8PDv//Dw7//w8O//8PDv//Dw7//w8O//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d3d3/mpqa/7q6uv/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nJyc/5mZmf+Z&#10;mZn/mZmZ/5mZmf+ZmZn/paWl/93d3f/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2tra/5mZmf/S0tL/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v//Dw7//w8O//8PDv//Dw7//w8O//8PDv//Dw7//w8O//8PDv//Dw7//w&#10;8O//8PDv//Dw7//w8O//8PDv//Dw7//w8O//8PDv//Dw7//w8O//8PDv//Dw7//w8O//8PDv//Dw&#10;7//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6urr/mpqa/+Hh4f/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bm&#10;5v+ZmZn/mZmZ/5mZmf+ZmZn/mZmZ/7q6uv/s7Oz/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a2tr/mZmZ/8/Pz//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O//8PDv//Dw7//w8O//8PDv//Dw7//w8O//8PDv//Dw&#10;7//w8O//8PDv//Dw7//w8O//8PDv//Dw7//w8O//8PDv//Dw7//w8O//8PDv//Dw7//w8O//8PDv&#10;//Dw7//w8O//8PDv//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Xl5f+dnZ3/r6+v//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0tLS/5mZmf+ZmZn/mZmZ/56env/S0tL/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Li4v+ZmZn/z8/P//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rq6f/w8O//8PDv//Dw7//w8O//8PDv&#10;//Dw7//w8O//8PDv//Dw7//w8O//8PDv//Dw7//w8O//8PDv//Dw7//w8O//8PDv//Dw7//w8O//&#10;8PDv//Dw7//w8O//8PDv//Dw7//w8O//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8TExP+ZmZn/19fX//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vr6//mZmZ/5mZmf+np6f/5OTk//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5eXl/5mZmf/Pz8//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3t7f++vr7/1NTT//Dw7//w8O//&#10;8PDv//Dw7//w8O//8PDv//Dw7//w8O//8PDv//Dw7//w8O//8PDv//Dw7//w8O//8PDv//Dw7//w&#10;8O//8PDv//Dw7//w8O//8PDv//Dw7//w8O//8PDv//Dw7//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6+vr/6Ghof+lpaX/7+/v//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4eHh/5qamv+ZmZn/u7u7/+zs7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l5eX/mZmZ/83N&#10;zf/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d3d3/qamp/5mZmf/Q&#10;0ND/7e3t//Dw7//w8O//8PDv//Dw7//w8O//8PDv//Dw7//w8O//8PDv//Dw7//w8O//8PDv//Dw&#10;7//w8O//8PDv//Dw7//w8O//8PDv//Dw7//w8O//8PDv//Dw7//w8O//8PDv//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z8/P/5mZmf/Nzc3/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v7/+oqKj/mpqa/83Nzf/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Xl5f+ZmZn/xMTE//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s7Oz/wcHB/5qa&#10;mv+dnZ3/zc3N//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ra2t/56env/r6+v/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39/f/8XFxf/a2tr/&#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5eXl/5mZmf/ExMT/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3d3d&#10;/6enp/+ZmZn/s7Oz/+bm5v/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a2tr/&#10;mZmZ/8LCwv/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o6Oj/mZmZ/8TEx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7Ozs/8LCwv+ampr/np6e/8rKyv/v7+//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3t7f/mpqa/+Tk5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ZmZn/xMTE//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9fX1/+ioqL/mZmZ/7Ozs//l5eX/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Tk5P+ampr/t7e3//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5mZmf/CwsL/&#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vr6/+9vb3/mpqa/52dnf/Nzc3/7+/v//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8LCwv+ZmZn/2tra//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mZmZ/7q6uv/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X19f/oqKi/5mZmf+wsLD/5eXl//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6+vr/56env+s&#10;rKz/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ZmZn/urq6//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r6+v/vr6+/5qamv+enp7/zs7O/+/v7//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zc3N/5mZmf/Pz8//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5ycnP+6urr/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09PT/6Ghof+ZmZn/s7Oz/+bm5v/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qamp/6SkpP/s7Oz/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pKSk/7q6uv/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6enp/7a2tv+ZmZn/oKCg/8/Pz//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Z2dn/mZmZ/8jIy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kpKT/srKy//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9HR0f+enp7/mZmZ/7e3t//o6Oj/&#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zs7P/nZ2d/+Xl&#10;5f/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6SkpP+vr6//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zs7P+6urr/mpqa/56env/S&#10;0tL/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Hh4f+ampr/uLi4//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76+vv9YWFj/WFhY/4+Pj//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pKSk/6+vr//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1tb/oqKi/5mZ&#10;mf+2trb/6Ojo//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7u7u/+ZmZn/3t7e//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mJiY/wAAAP8AAAD/VlZ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kpKT/r6+v//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p6en/tra2&#10;/5mZmf+ioqL/0tLS//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6Ojo/52dnf+wsL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h4eH/2tra/9ra2v/t7e3/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3t7e/5OTk/94eHj/h4eH//Dw8P/w8PD/8PDw//Dw8P+enp7/ExMT/xMTE/9j&#10;Y2P/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6ysrP+srKz/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z8/P/6CgoP+ZmZn/u7u7/+jo6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xsbG/5mZmf/X19f/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yMjI/8AAAD/AAAA/8rKyv/w8PD/8PDw/76+vv9YWFj/WFhY/4+Pj//w8PD/&#10;8PDw//Dw8P/w8PD/8PDw//Dw8P/w8PD/8PDw//Dw8P/w8PD/8PDw/76+vv9YWFj/WFhY/4+Pj//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4uLj/AAAA/wAAAP83Nzf/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r6+v/6Skp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5ubm/7Kysv+ZmZn/oaGh/9LS0v/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t7e3/&#10;oqKi/6Kiov/s7Oz/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ICAg/wAAAP8AAAD/ysrK//Dw8P/w8PD/mJiY/wAAAP8A&#10;AAD/VlZW//Dw8P/w8PD/8PDw//Dw8P/w8PD/8PDw//Dw8P/w8PD/8PDw//Dw8P/w8PD/mJiY/wAA&#10;AP8AAAD/VlZ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v&#10;r6//pKSk//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8vLy/+enp7/mZmZ/7a2tv/p6en/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S0tL/mZmZ/8TEx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8gICD/AAAA/wAAAP/Kysr/8PDw//Dw&#10;8P+enp7/ExMT/xMTE/9jY2P/8PDw//Dw8P/w8PD/3t7e/5OTk/94eHj/h4eH//Dw8P/w8PD/8PDw&#10;//Dw8P+enp7/ExMT/xMTE/9jY2P/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6+vr/+kpKT/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jo6P+2trb/mZmZ/6SkpP/V1dX/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tra3/nZ2d/+bm5v/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yAgIP8AAAD/AAAA&#10;/8rKyv/w8PD/8PDw//Dw8P/w8PD/8PDw//Dw8P/w8PD/8PDw//Dw8P+4uLj/AAAA/wAAAP83Nzf/&#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r6+v/6Skp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T09P/oaGh/5mZmf+3t7f/7Ozs//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97e3v+ZmZn/vr6+//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ysrL/oaGh//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o6Oj/s7Oz/5mZmf+ioqL/1tb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7i4uP+a&#10;mpr/5OTk//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7q6uv+ZmZn/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y8vL/56env+ZmZn/urq6/+np6f/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5ubm/5ycnP+wsLD/7+/v//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urq6&#10;/5mZmf/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6enp/9DQ0P/FxcX/zMzM/+Tk5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wsLC/5mZmf/T09P/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6urr/mZmZ//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r6+v/oKCg/6Wlpf/v7+//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7q6uv+ZmZn/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Ly8v/mZmZ/8vL&#10;y//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vb29/5mZmf/t7e3/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v7/+np6f/oKCg/+jo6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ExMT/mZmZ/+Xl5f/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9PT0/+ZmZn/wcHB//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8TExP+Z&#10;mZn/5eXl//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7Ozs/+ampr/4uLi//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xMTE/5mZmf/l5eX/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4uLi/5ycnP+zs7P/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o6Oj/mZmZ/5iYmP+YmJj/mJiY&#10;/5iYmP+YmJj/mJiY/5iYmP+YmJj/ra2t//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ExMT/mZmZ/+Xl5f/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v7+//5mZmf/Z2dn/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9bW1v8AAAD/&#10;AAAA/wAAAP8AAAD/AAAA/wAAAP8AAAD/AAAA/wAAAP87Ozv/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8TExP+ZmZn/5eXl//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r6+v/oKCg/6mpqf/v7+//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6Ojo/5iYmP+YmJj/mJiY/5iYmP+YmJj/mJiY/5iYmP+YmJj/mJiY/6+vr//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zc3N/5mZmf/d3d3/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Nzc3/mZmZ/8vLy//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6Ojo/5mZmf+YmJj/mJiY/5iYmP+YmJj/mJiY&#10;/5iYmP+YmJj/mJiY/62trf/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Pz8//mZmZ&#10;/9ra2v/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7//w8O//8PDv//Dw7//j4+L/4eHg/+/v7v/w8O//&#10;8PDv//Dw7//w8O//8PDv//Dw7//w8O//8PDv//Dw7//w8O//8PDv//Dw7//w8O//8PDv//Dw7//w&#10;8O//8PDv//Dw7//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8/Pz/+ZmZn/2tra//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v//Dw7//w8O//8PDv//Dw7//w&#10;8O//8PDv//Dw7//w8O//8PDv//Dw7//w8O//8PDv//Dw7//w8O//8PDv//Dw7//w8O//8PDv//Dw&#10;7//w8O//8PDv//Dw7//w8O//8PDv//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z8/P/5mZmf/a2tr/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O//8PDv//Dw&#10;7//w8O//8PDv//Dw7//w8O//8PDv//Dw7//w8O//8PDv//Dw7//w8O//8PDv//Dw7//w8O//8PDv&#10;//Dw7//w8O//8PDv//Dw7//w8O//8PDv//Dw7//w8O//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Pz8//mZmZ/9ra2v/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u7u/+ro7v/a3/L/lcL8/32s8v9dc8v/MVXb/wxG+P87&#10;WdP/ZH/U/4S4+/+gx/v/3eHx/+3q7v/x7u7/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4eHh/9ra2v/a2tr/7e3t//Dw8P/w8PD/8PDw/9bW1v+ioqL/oqKi&#10;/8bGxv/w8PD/8PDw//Dw8P/w8PD/8PDw//Dw8P/s7Oz/2tra/9ra2v/i4uL/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7//w8O//8PDv//Dw7//w8O//8PDv//Dw7//w8O//8PDv//Dw7//w8O//8PDv//Dw7//w8O//&#10;8PDv//Dw7//w8O//8PDv//Dw7//w8O//8PDv//Dw7//w8O//8PDv//Dw7//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9LS0v+ZmZn/19fX//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Ls7v/73N//wLXn/0xy/P8yaf3/KmT4/x9S&#10;6/8QSPD/BEP6/xRJ7f8hVu7/LGn7/zVq/f9mgff/2cLi//rf4f/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8jIyP/AAAA/wAAAP/Kysr/8PDw//Dw8P/w8PD/&#10;6Ojo/0NDQ/8AAAD/ERER/9XV1f/w8PD/8PDw//Dw8P/w8PD/8PDw/5mZmf8AAAD/AAAA/1ZWVv/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v//Dw7//w8O//8PDv//Dw7//w8O//8PDv/+Xl5P/Kysr/ysrK/8rKyv/K&#10;ysr/0tLR/+3t7P/w8O//8PDv//Dw7//w8O//8PDv//Dw7//w8O//8PDv//Dw7//w8O//8PDv//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2tra/5mZmf/P&#10;z8//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6OXu/8S25v+Lk+3/KVr9&#10;/w9K/P8AQfv/AEH7/wBB+/8AQfv/AEH7/wBB+/8AQfv/E039/z9n+f+gn+r/yLzn//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yAgIP8AAAD/AAAA/8rKyv/w&#10;8PD/8PDw//Dw8P/w8PD/6Ojo/0NDQ/8AAAD/NjY2/+zs7P/w8PD/8PDw//Dw8P/w8PD/mJiY/wAA&#10;AP8AAAD/VlZ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O//8PDv//Dw7//w8O//8PDv//Dw7//w8O//paWk/wAA&#10;AP8AAAD/AAAA/wAAAP8AAAD/BgYG/1ZWVf/Z2dn/8PDv//Dw7//w8O//8PDv//Dw7//w8O//8PDv&#10;//Dw7//w8O//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j4+L/u7u7/9zc2//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S2fL/&#10;T3P7/yxc/P8GRfv/AUL7/wBB+/8AQfv/AEH7/wBB+/8AQfv/AEH7/wBB+/8CQvv/Dkr7/zRh/P9f&#10;gfr/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ICAg/wAA&#10;AP8AAAD/ysrK//Dw8P/w8PD/8PDw//Dw8P/w8PD/6Ojo/0lJSf8TExP/g4OD//Dw8P/w8PD/8PDw&#10;//Dw8P+YmJj/AAAA/wAAAP9WVlb/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7//w8O//8PDv//Dw7//w8O//8PDv&#10;//Dw7/+lpaT/AAAA/w4ODv9tbW3/S0tL/xUVFf8AAAD/AAAA/zk5Of/v7+7/8PDv//Dw7//w8O//&#10;8PDv//Dw7//w8O//8PDv//Dw7//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O//8PDv//Dw7//w8O//8PDv//Dw7//w8O//8PDv&#10;//Dw7//w8O//8PDv//Dw7//w8O//8PDv//Dw7//w8O//8PDv//Dw7//w8O//8PDv//Dw7//w8O//&#10;8PDv//Dw7//w8O//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5G+/P8wZ/3/D0r8/wFC+/8AQfv/AEH7/wBB+/8AQfv/AEH7/wBB+/8AQfv/AEH7/wBB&#10;+/8EQ/v/Ekz8/0B2/f+kzvz/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8gICD/AAAA/wAAAP/Kysr/8PDw//Dw8P/w8PD/8PDw//Dw8P/w8PD/8PDw//Dw8P/w8PD/&#10;8PDw//Dw8P/w8PD/8PDw/5iYmP8AAAD/AAAA/1ZWVv/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v//Dw7//w8O//&#10;8PDv//Dw7//w8O//8PDv/6WlpP8AAAD/Hx8f//Dw7//w8O//8PDv/2ZmZf8AAAD/AAAA/9LS0f/w&#10;8O//8PDv//Dw7//w8O//8PDv//Dw7//w8O//8PDv//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7//w8O//8PDv//Dw7//w8O//&#10;8PDv//Dw7//w8O//8PDv//Dw7//w8O//8PDv//Dw7//w8O//8PDv//Dw7//w8O//8PDv//Dw7//w&#10;8O//8PDv//Dw7//w8O//8PDv//Dw7//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O//8PDv//Dw7//w8O//8PDv//Dw7//w8O//paWk/wAAAP8fHx//8PDv//Dw7//w8O//0tLR/wAA&#10;AP8AAAD/tra1//Dw7//w8O//8PDv//Dw7//w8O//8PDv//Dw7//w8O//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v//Dw7//w&#10;8O//8PDv//Dw7//w8O//8PDv//Dw7//w8O//8PDv//Dw7//w8O//8PDv//Dw7//w8O//8PDv//Dw&#10;7//w8O//8PDv//Dw7//w8O//8PDv//Dw7//w8O//8PDv//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7//w8O//8PDv//Dw7//w8O//8PDv//Dw7/+lpaT/AAAA/x8fH//w8O//8PDv&#10;//Dw7//Dw8L/AAAA/wAAAP/W1tX/8PDv//Dw7//w8O//8PDv//Dw7//w8O//8PDv//Dw7//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5mZmf+6urr/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O//8PDv//Dw7//w8O//8PDv//Dw7//w8O//8PDv//Dw7//w8O//8PDv//Dw7//w8O//8PDv&#10;//Dw7//w8O//8PDv//Dw7//w8O//8PDv//Dw7//w8O//8PDv//Dw7//w8O//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v//Dw7//w8O//8PDv//Dw7//w8O//8PDv/6WlpP8AAAD/&#10;Hx8f//Dw7//w8O//29va/zc3Nv8AAAD/Pj4+//Dw7//w8O//8PDv//Dw7//w8O//8PDv//Dw7//w&#10;8O//8PDv//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mZmZ/7q6uv/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7//w8O//8PDv//Dw7//w8O//8PDv//Dw7//l5eT/ysrK/8rKyv/Kysr/&#10;ysrK/9LS0f/t7ez/8PDv//Dw7//w8O//8PDv//Dw7//w8O//8PDv//Dw7//w8O//8PDv//Dw7//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O//8PDv//Dw7//w8O//8PDv//Dw7//w&#10;8O//paWk/wAAAP8MDAz/WVlZ/0BAQP8ICAj/AAAA/zg4OP/U1NP/8PDv//Dw7//w8O//8PDv//Dw&#10;7//w8O//8PDv//Dw7//w8O//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ZmZn/&#10;urq6//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v//Dw7//w8O//8PDv//Dw7//w8O//8PDv/6WlpP8A&#10;AAD/AAAA/wAAAP8AAAD/AAAA/wYGBv9WVlX/2dnZ//Dw7//w8O//8PDv//Dw7//w8O//8PDv//Dw&#10;7//w8O//8PDv//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7//w8O//8PDv//Dw&#10;7//w8O//8PDv//Dw7/+lpaT/AAAA/wAAAP8AAAD/AAAA/wAAAP8sLCz/7u7t//Dw7//w8O//8PDv&#10;//Dw7//w8O//8PDv//Dw7//w8O//8PDv//Dw7//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5mZmf+6urr/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O//8PDv//Dw7//w8O//8PDv//Dw&#10;7//w8O//paWk/wAAAP8ODg7/bW1t/0tLS/8VFRX/AAAA/wAAAP85OTn/7+/u//Dw7//w8O//8PDv&#10;//Dw7//w8O//8PDv//Dw7//w8O//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v&#10;//Dw7//w8O//8PDv//Dw7//w8O//8PDv/6WlpP8AAAD/HBwc/9fX1v+pqaj/AQEB/wAAAP+dnZ3/&#10;8PDv//Dw7//w8O//8PDv//Dw7//w8O//8PDv//Dw7//w8O//8PDv//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mZmZ/7q6uv/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zs7P/l&#10;5eX/7e3t//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7//w8O//8PDv&#10;//Dw7//w8O//8PDv//Dw7/+lpaT/AAAA/x8fH//w8O//8PDv//Dw7/9mZmX/AAAA/wAAAP/S0tH/&#10;8PDv//Dw7//w8O//8PDv//Dw7//w8O//8PDv//Dw7//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O//8PDv//Dw7//w8O//8PDv//Dw7//w8O//paWk/wAAAP8fHx//8PDv//Dw7/9n&#10;Z2b/AAAA/w4ODv/T09L/8PDv//Dw7//w8O//8PDv//Dw7//w8O//8PDv//Dw7//w8O//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ampr/urq6//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2tra/5mZmf/T09P/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v//Dw7//w8O//8PDv//Dw7//w8O//8PDv/6WlpP8AAAD/Hx8f//Dw7//w8O//8PDv/9LS0f8A&#10;AAD/AAAA/7a2tf/w8O//8PDv//Dw7//w8O//8PDv//Dw7//w8O//8PDv//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7//w8O//8PDv//Dw7//w8O//8PDv//Dw7/+lpaT/AAAA/x8f&#10;H//w8O//8PDv/+fn5v8iIiL/AAAA/zk5Of/u7u3/8PDv//Dw7//w8O//8PDv//Dw7//w8O//8PDv&#10;//Dw7//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6SkpP+4uLj/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h4eH/mZmZ/8jIy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O//8PDv//Dw7//w8O//8PDv//Dw7//w8O//paWk/wAAAP8fHx//8PDv//Dw&#10;7//w8O//w8PC/wAAAP8AAAD/1tbV//Dw7//w8O//8PDv//Dw7//w8O//8PDv//Dw7//w8O//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v//Dw7//w8O//8PDv//Dw7//w8O//8PDv&#10;/6WlpP8AAAD/Hx8f//Dw7//w8O//8PDv/7i4t/8CAgL/AAAA/3t7e//w8O//8PDv//Dw7//w8O//&#10;8PDv//Dw7//w8O//8PDv//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jo6P+0tLT/&#10;tLS0/7S0tP+0tLT/tLS0/7S0tP+0tLT/tLS0/7S0tP+0tLT/tLS0/7S0tP+0tLT/tLS0/7S0tP+0&#10;tLT/tLS0/7S0tP+0tLT/tLS0/7S0tP+0tLT/tLS0/7S0tP+0tLT/tLS0/7S0tP+0tLT/tLS0/7S0&#10;tP+0tLT/tLS0/7S0tP+0tLT/tLS0/7S0tP+0tLT/tLS0/7S0tP+0tLT/tLS0/7S0tP+0tLT/tLS0&#10;/7S0tP+0tLT/tLS0/7S0tP+0tLT/5eXl//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pKSk/6+v&#10;r//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3t7f+ZmZn/vb29//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7//w8O//8PDv//Dw7//w8O//8PDv//Dw7/+lpaT/AAAA&#10;/x8fH//w8O//8PDv/9vb2v83Nzb/AAAA/z4+Pv/w8O//8PDv//Dw7//w8O//8PDv//Dw7//w8O//&#10;8PDv//Dw7//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O//8PDv//Dw7//w8O//&#10;8PDv//Dw7//w8O//paWk/wAAAP8fHx//8PDv//Dw7//w8O//8PDv/2pqav8AAAD/BAQE/7y8u//w&#10;8O//8PDv//Dw7//w8O//8PDv//Dw7//w8O//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oaGh/wAAAP8AAAD/AAAA/wAAAP8AAAD/AAAA/wAAAP8AAAD/AAAA/wAAAP8AAAD/AAAA/wAA&#10;AP8AAAD/AAAA/wAAAP8AAAD/AAAA/wAAAP8AAAD/AAAA/wAAAP8AAAD/AAAA/wAAAP8AAAD/AAAA&#10;/wAAAP8AAAD/AAAA/wAAAP8AAAD/AAAA/wAAAP8AAAD/AAAA/wAAAP8AAAD/AAAA/wAAAP8AAAD/&#10;AAAA/wAAAP8AAAD/AAAA/wAAAP8AAAD/AAAA/wAAAP+hoaH/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kpKT/r6+v//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5ycnP+3t7f/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v//Dw7//w8O//8PDv//Dw7//w8O//&#10;8PDv/6WlpP8AAAD/DAwM/1lZWf9AQED/CAgI/wAAAP84ODj/1NTT//Dw7//w8O//8PDv//Dw7//w&#10;8O//8PDv//Dw7//w8O//8PDv//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7//w&#10;8O//8PDv//Dw7//w8O//8PDv//Dw7/+oqKf/AAAA/x8fH//w8O//8PDv//Dw7//w8O//6Ojn/yUl&#10;Jf8AAAD/ISEh/+zs6//w8O//8PDv//Dw7//w8O//8PDv//Dw7//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9XV1f/AAAA/7OzAP+/vwD/v78A/7+/AP+/vwD/v78A/7+/AP+/vwD/v78A&#10;/7+/AP+/vwD/v78A/7+/AP+/vwD/v78A/7+/AP+/vwD/v78A/7+/AP+/vwD/v78A/7+/AP+/vwD/&#10;v78A/7+/AP+/vwD/v78A/7+/AP+/vwD/v78A/7+/AP+/vwD/v78A/7+/AP+/vwD/v78A/7+/AP+/&#10;vwD/v78A/7+/AP+/vwD/v78A/7+/AP+/vwD/v78A/7+/AP+3twD/AAAA/09PT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6SkpP+vr6//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p6en&#10;/6ysr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O//8PDv//Dw7//w&#10;8O//8PDv//Dw7//w8O//paWk/wAAAP8AAAD/AAAA/wAAAP8AAAD/LCws/+7u7f/w8O//8PDv//Dw&#10;7//w8O//8PDv//Dw7//w8O//8PDv//Dw7//w8O//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v//Dw7//w8O//8PDv//Dw7//w8O//8PDv//Dw7//w8O//8PDv//Dw7//w8O//8PDv&#10;//Dw7//w8O//8PDv//Dw7//w8O//8PDv//Dw7//w8O//8PDv//Dw7//w8O//8PDv//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pKSk/6+vr//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ysrL/oaGh//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7//w8O//8PDv//Dw7//w8O//8PDv//Dw7/+lpaT/AAAA/xwcHP/X19b/qamo/wEBAf8AAAD/nZ2d&#10;//Dw7//w8O//8PDv//Dw7//w8O//8PDv//Dw7//w8O//8PDv//Dw7//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jo6P+ZmZn/mJiY/5iYmP+YmJj/mJiY/5iYmP+YmJj/mJiY/5iYmP+tra3/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O//8PDv//Dw7//w8O//8PDv//Dw7//w8O//8PDv//Dw7//w8O//&#10;8PDv//Dw7//w8O//8PDv//Dw7//w8O//8PDv//Dw7//w8O//8PDv//Dw7//w8O//8PDv//Dw7//w&#10;8O//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srKz/AAAA/5ubAP///wD///8A////AP//&#10;/wD///8A////AP///wD///8A////AP///wD///8A////AP///wD///8A////AP///wD///8A////&#10;AP///wD///8A////AP///wD///8A////AP///wD///8A////AP///wD///8A////AP///wD///8A&#10;////AP///wD///8A////AP///wD///8A////AP///wD///8A////AP///wD///8A////AP///wD/&#10;//8A/5eXAP8AAAD/oaGh//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kpKT/r6+v//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7q6uv+ZmZn/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v//Dw7//w8O//8PDv//Dw7//w8O//8PDv/6WlpP8AAAD/Hx8f//Dw7//w8O//&#10;Z2dm/wAAAP8ODg7/09PS//Dw7//w8O//8PDv//Dw7//w8O//8PDv//Dw7//w8O//8PDv//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1tbW/wAAAP8AAAD/AAAA/wAAAP8AAAD/AAAA/wAAAP8AAAD/AAAA/zs7O//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7//w8O//8PDv//Dw7//w8O//8PDv//Dw7//w&#10;8O//8PDv//Dw7//w8O//8PDv//Dw7//w8O//8PDv//Dw7//w8O//8PDv//Dw7//w8O//8PDv//Dw&#10;7//w8O//8PDv//Dw7//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2JiYv8EBAH/6+sA////&#10;AP///wD///8A////AP///wD///8A////AP///wD///8A////AP///wD///8A////AP///wD///8A&#10;////AP///wD///8A////AP///wD///8A////AP///wD///8A////AP///wD///8A////AP///wD/&#10;//8A////AP///wD///8A////AP///wD///8A////AP///wD///8A////AP///wD///8A////AP//&#10;/wD///8A////AP///wD/8/MA/wgIAf9TU1H/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6SkpP+vr6//&#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wsLC/5mZmf/o6Oj/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O//8PDv//Dw7//w8O//8PDv//Dw7//w8O//paWk/wAAAP8f&#10;Hx//8PDv//Dw7//n5+b/IiIi/wAAAP85OTn/7u7t//Dw7//w8O//8PDv//Dw7//w8O//8PDv//Dw&#10;7//w8O//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v//Dw7//w8O//8PDv//Dw&#10;7//w8O//8PDv//Dw7//w8O//8PDv//Dw7//w8O//8PDv//Dw7//w8O//8PDv//Dw7//w8O//8PDv&#10;//Dw7//w8O//8PDv//Dw7//w8O//8PDv//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FxcW&#10;/zw8A////wD///8A////AP///wD///8A////AP///wD///8A////AP///wD///8A////AP///wD/&#10;//8A////AP///wD///8A////AP///wD///8A////AP///wD///8A////AP///wD///8A////AP//&#10;/wD///8A////AP///wD///8A////AP///wD///8A////AP///wD///8A////AP///wD///8A////&#10;AP///wD///8A////AP///wD///8A////AP///wD/TEwA/w8PC//s7Oz/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pKSk/6+vr//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Nzc3/mZmZ/93d3f/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7//w8O//8PDv//Dw7//w8O//8PDv//Dw&#10;7/+lpaT/AAAA/x8fH//w8O//8PDv//Dw7/+4uLf/AgIC/wAAAP97e3v/8PDv//Dw7//w8O//8PDv&#10;//Dw7//w8O//8PDv//Dw7//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O//8PDv&#10;//Dw7//w8O//8PDv//Dw7//w8O//8PDv//Dw7//w8O//8PDv//Dw7//w8O//8PDv//Dw7//w8O//&#10;8PDv//Dw7//w8O//8PDv//Dw7//w8O//8PDv//Dw7//w8O//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7i4uP8AAAD/k5MA////AP///wD///8A////AP///wD///8A////AP///wD///8A////AP//&#10;/wD///8A////AP///wD///8A////AP///wD///8A////AP///wD///8A////AP///wD///8A////&#10;AP///wD///8A////AP///wD///8A////AP///wD///8A////AP///wD///8A////AP///wD///8A&#10;////AP///wD///8A////AP///wD///8A////AP///wD///8A////AP+fnwD/AAAA/7Cws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np6f/rKys//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9LS0v+Z&#10;mZn/19fX//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v//Dw7//w8O//8PDv&#10;//Dw7//w8O//8PDv/6WlpP8AAAD/Hx8f//Dw7//w8O//8PDv//Dw7/9qamr/AAAA/wQEBP+8vLv/&#10;8PDv//Dw7//w8O//8PDv//Dw7//w8O//8PDv//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2dnY/7Kysv/R0d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6+vr/+kpKT/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3d3d/5mZmf/Nzc3/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O//&#10;8PDv//Dw7//w8O//8PDv//Dw7//w8O//qKin/wAAAP8fHx//8PDv//Dw7//w8O//8PDv/+jo5/8l&#10;JSX/AAAA/yEhIf/s7Ov/8PDv//Dw7//w8O//8PDv//Dw7//w8O//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v7+//qKio/56env/o6Oj/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r6+v/6Skp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o6Oj/mZmZ/8LCwv/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7//w8O//8PDv//Dw7//w8O//8PDv//Dw7//w8O//8PDv//Dw7//w8O//8PDv//Dw&#10;7//w8O//8PDv//Dw7//w8O//8PDv//Dw7//w8O//8PDv//Dw7//w8O//8PDv//Dw7//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a2tr/mZmZ/7q6uv/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w8PD/wAAAP+HhwD///8A////AP///wD/&#10;//8A////AP///wD///8A////AP///wD///8A////AP///wD///8A////AP///wD///8A////AP//&#10;/wD///8A////AP///wD///8A////AP///wD///8A////AP///wD///8A////AP///wD///8A////&#10;AP///wD///8A////AP///wD///8A////AP///wD///8A////AP///wD///8A////AP///wD///8A&#10;////AP///wD///8A////AP///wD/l5cA/wAAAP+/v7//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vr6//pKSk//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ZmZn/urq6//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v//Dw7//w8O//8PDv//Dw7//w8O//8PDv//Dw7//w8O//8PDv&#10;//Dw7//w8O//8PDv//Dw7//w8O//8PDv//Dw7//w8O//8PDv//Dw7//w8O//8PDv//Dw7//w8O//&#10;8PDv//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y&#10;srL/mpqa/+Hh4f/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91dXX/AAAA/9vbAP//&#10;/wD///8A////AP///wD///8A////AP///wD///8A////AP///wD///8A////AP///wD///8A////&#10;AP///wD///8A////AP///wD///8A////AP///wD///8A////AP///wD///8A////AP///wD///8A&#10;////AP///wD///8A////AP///wD///8A////AP///wD///8A////AP///wD///8A////AP///wD/&#10;//8A////AP///wD///8A////AP///wD///8A////AP/X1wD/AAAA/2lpaf/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6+vr/+kpKT/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6Ghof+ysrL/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O//8PDv//Dw7//w8O//8PDv//Dw7//w8O//&#10;8PDv//Dw7//w8O//8PDv//Dw7//w8O//8PDv//Dw7//w8O//8PDv//Dw7//w8O//8PDv//Dw7//w&#10;8O//8PDv//Dw7//w8O//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Tk5P+ampr/r6+v//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ykp&#10;Kf8oKAT///8A////AP///wD///8A////AP///wD///8A////AP///wD///8A////AP///wD///8A&#10;////AP///wD///8A////AP///wD///8A////AP///wD///8A////AP///wD///8A////AP///wD/&#10;//8A////AP///wD///8A////AP///wD///8A////AP///wD///8A////AP///wD///8A////AP//&#10;/wD///8A////AP///wD///8A////AP///wD///8A////AP///wD///8A////AP8wMAD/GxsV//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r6+v/6Skp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rKys&#10;/6en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7//w8O//8PDv//Dw7//w&#10;8O//8PDv//Dw7//w8O//8PDv//Dw7//w8O//8PDv//Dw7//w8O//8PDv//Dw7//w8O//8PDv//Dw&#10;7//w8O//8PDv//Dw7//w8O//8PDv//Dw7//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729vf+ZmZn/19fX//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vr6//pKSk//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3t7f/nJyc//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v//Dw&#10;7//w8O//8PDv//Dw7//w8O//8PDv//Dw7//w8O//8PDv//Dw7//w8O//3d3d/9ra2v/w8O//8PDv&#10;//Dw7//w8O//8PDv//Dw7//w8O//8PDv//Dw7//w8O//8PDv//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np6f/c3Nz/29vb/+jo6P/w8PD/8PDw//Dw8P/w8PD/&#10;8PDw//Dw8P/w8PD/8PDw//Dw8P/w8PD/8PDw//Dw8P/w8PD/8PDw//Dw8P/w8PD/8PDw//Dw8P/w&#10;8PD/8PDw//Dw8P/w8PD/8PDw//Dw8P/w8PD/8PDw//Dw8P/w8PD/8PDw//Dw8P/w8PD/8PDw//Dw&#10;8P/w8PD/8PDw//Dw8P/w8PD/6enp/9ra2v/g4O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6+vr/56env+lpaX/7+/v//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6+vr/+kpKT/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729vf+ZmZn/7e3t//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3t7f/&#10;nJyc//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g4P+rq6v/mZmZ/56env/h4eH/8PDw//Dw8P/w&#10;8PD/8PDw//Dw8P/w8PD/8PDw//Dw8P/w8PD/8PDw//Dw8P/w8PD/8PDw//Dw8P/w8PD/8PDw//Dw&#10;8P/w8PD/8PDw//Dw8P/w8PD/8PDw//Dw8P/w8PD/8PDw//Dw8P/w8PD/8PDw//Dw8P/w8PD/8PDw&#10;//Dw8P/w8PD/8PDw//Dw8P/w8PD/8PDw//Dw8P/w8PD/yMjI/5mZmf+4uLj/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x8fH/5mZ&#10;mf/Nzc3/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srKy/6Ghof/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x8fH/5mZmf/i4uL/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7q6uv+ZmZn/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v7+//paWl/56env/r6+v/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9LS0v8EBAP/cHAA////AP///wD///8A&#10;////AP///wD///8A////AP///wD///8A////AP///wD///8A////AP///wD///8A////AP///wD/&#10;//8A////AP///wD///8A////AP///wD///8A////AP///wD///8A////AP///wD///8A////AP//&#10;/wD///8A////AP///wD///8A////AP///wD///8A////AP///wD///8A////AP///wD///8A////&#10;AP///wD///8A////AP///wD///8A////AP///wD///8A////AP90dAD/AAAA/8fHx//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O//8PDv//Dw7//w8O//8PDv//Dw7//w8O//8PDv//Dw7//w8O//8PDv//Dw7//f&#10;397/1NTT//Dw7//w8O//8PDv//Dw7//w8O//8PDv//Dw7//w8O//8PDv//Dw7//w8O//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S0tL/mZmZ/9fX1//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urq6/5mZmf/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S0tL/mZmZ/8LCwv/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7//w8O//8PDv//Dw7//w8O//8PDv//Dw7//w8O//8PDv//Dw&#10;7//w8O//8PDv//Dw7//w8O//8PDv//Dw7//w8O//8PDv//Dw7//w8O//8PDv//Dw7//w8O//8PDv&#10;//Dw7//w8O//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9ra2v+Z&#10;mZn/z8/P//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6urr/mZmZ//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vr6//mpqa/+Tk5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v//Dw7//w8O//8PDv//Dw7//w8O//8PDv&#10;//Dw7//w8O//8PDv//Dw7//w8O//8PDv//Dw7//w8O//8PDv//Dw7//w8O//8PDv//Dw7//w8O//&#10;8PDv//Dw7//w8O//8PDv//Dw7//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4uLi/5mZmf/Hx8f/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7q6uv+ZmZn/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93d3f+ampr/t7e3&#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O//8PDv//Dw7//w8O//&#10;8PDv//Dw7//w8O//8PDv//Dw7//w8O//8PDv//Dw7//w8O//8PDv//Dw7//w8O//8PDv//Dw7//w&#10;8O//8PDv//Dw7//w8O//8PDv//Dw7//w8O//8PDv//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O//8PDv//Dw7//w8O//8PDv&#10;//Dw7//w8O//8PDv//Dw7//u7u7/wcHB/9XV1P/w8O//8PDv//Dw7//w8O//8PDv//Dw7//w8O//&#10;8PDv//Dw7//w8O//8PDv//Dw7//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vb29/5mZ&#10;mf/t7e3/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7q6uv+ZmZn/2tra//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7//w&#10;8O//8PDv//Dw7//w8O//8PDv//Dw7//w8O//8PDv//Dw7//w8O//8PDv//Dw7//w8O//8PDv//Dw&#10;7//w8O//8PDv//Dw7//w8O//8PDv//Dw7//w8O//8PDv//Dw7//w8O//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v//Dw7//w8O//&#10;8PDv//Dw7//w8O//8PDv//Dw7//w8O//8PDv//Dw7//w8O//8PDv//Dw7//w8O//8PDv//Dw7//w&#10;8O//8PDv//Dw7//w8O//8PDv//Dw7//w8O//8PDv//Dw7//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ExMT/mZmZ/+Xl5f/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5eXl/52dnf+srKz/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0hISP8UFAT/+/sA////AP///wD///8A////AP//&#10;/wD///8A////AP///wD///8A////AP///wD///8A////AP///wD///8A////AP///wD///8A////&#10;AP///wD///8A////AP///wD///8A////AP///wD///8A////AP///wD///8A////AP///wD///8A&#10;////AP///wD///8A////AP///wD///8A////AP///wD///8A////AP///wD///8A////AP///wD/&#10;//8A////AP///wD///8A////AP///wD///8A////AP///wD///8A//v7AP8cHAD/Li4o//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v//Dw7//w8O//8PDv//Dw7//w8O//8PDv/+Xl5P/Kysr/ysrK/8rKyv/Kysr/0tLR&#10;/+3t7P/w8O//8PDv//Dw7//w8O//8PDv//Dw7//w8O//8PDv//Dw7//w8O//8PDv//Dw7//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O//8PDv//Dw7//w8O//8PDv//Dw7//w8O//8PDv//Dw7//w8O//8PDv//Dw7//w8O//8PDv//Dw&#10;7//w8O//8PDv//Dw7//w8O//8PDv//Dw7//w8O//8PDv//Dw7//w8O//8PDv//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8TExP+ZmZn/5eXl//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xMTE/5mZmf/Pz8//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O//8PDv//Dw7//w8O//8PDv//Dw7//w8O//paWk/wAAAP8AAAD/&#10;AAAA/wAAAP8AAAD/BgYG/1ZWVf/Z2dn/8PDv//Dw7//w8O//8PDv//Dw7//w8O//8PDv//Dw7//w&#10;8O//8PDv//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7//w8O//8PDv//Dw7//w8O//8PDv//Dw7//w8O//8PDv//Dw7//w8O//8PDv&#10;//Dw7//w8O//8PDv//Dw7//w8O//8PDv//Dw7//w8O//8PDv//Dw7//w8O//8PDv//Dw7//w8O//&#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xMTE/5mZmf/l5eX/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r6+v/oaGh/6SkpP/s7Oz/&#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7//w8O//8PDv//Dw7//w8O//8PDv//Dw7/+l&#10;paT/AAAA/w4ODv9tbW3/S0tL/xUVFf8AAAD/AAAA/zk5Of/v7+7/8PDv//Dw7//w8O//8PDv//Dw&#10;7//w8O//8PDv//Dw7//w8O//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v//Dw7//w8O//8PDv//Dw7//w8O//8PDv//Dw7//w8O//&#10;8PDv//Dw7//w8O//8PDv//Dw7//w8O//8PDv//Dw7//w8O//8PDv//Dw7//w8O//8PDv//Dw7//w&#10;8O//8PDv//Dw7//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ExMT/mZmZ/+Xl5f/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&#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P&#10;z8//mZmZ/8TEx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v//Dw7//w8O//8PDv//Dw&#10;7//w8O//8PDv/6WlpP8AAAD/Hx8f//Dw7//w8O//8PDv/2ZmZf8AAAD/AAAA/9LS0f/w8O//8PDv&#10;//Dw7//w8O//8PDv//Dw7//w8O//8PDv//Dw7//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O//8PDv//Dw7//w8O//8PDv//Dw7//w&#10;8O//5eXk/8rKyv/Kysr/ysrK/8rKyv/S0tH/7e3s//Dw7//w8O//8PDv//Dw7//w8O//8PDv//Dw&#10;7//w8O//8PDv//Dw7//w8O//8PDv//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8fHx/+ZmZn/&#10;4uLi//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pqan/np6e/+vr6//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O//8PDv&#10;//Dw7//w8O//8PDv//Dw7//w8O//paWk/wAAAP8fHx//8PDv//Dw7//w8O//0tLR/wAAAP8AAAD/&#10;tra1//Dw7//w8O//8PDv//Dw7//w8O//8PDv//Dw7//w8O//8PDv//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7//w8O//8PDv//Dw&#10;7//w8O//8PDv//Dw7/+lpaT/AAAA/wAAAP8AAAD/AAAA/wAAAP8GBgb/VlZV/9nZ2f/w8O//8PDv&#10;//Dw7//w8O//8PDv//Dw7//w8O//8PDv//Dw7//w8O//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z8/P/5mZmf/a2tr/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9fX1/+ZmZn/u7u7//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&#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7//w8O//8PDv//Dw7//w8O//8PDv//Dw7/+lpaT/AAAA/x8fH//w8O//8PDv//Dw7//D&#10;w8L/AAAA/wAAAP/W1tX/8PDv//Dw7//w8O//8PDv//Dw7//w8O//8PDv//Dw7//w8O//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v&#10;//Dw7//w8O//8PDv//Dw7//w8O//8PDv/6WlpP8AAAD/Dg4O/21tbf9LS0v/FRUV/wAAAP8AAAD/&#10;OTk5/+/v7v/w8O//8PDv//Dw7//w8O//8PDv//Dw7//w8O//8PDv//Dw7//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Pz8//mZmZ/9ra2v/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7CwsP+ZmZn/3t7e//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v//Dw7//w8O//8PDv//Dw7//w8O//8PDv/6WlpP8AAAD/Hx8f//Dw&#10;7//w8O//29va/zc3Nv8AAAD/Pj4+//Dw7//w8O//8PDv//Dw7//w8O//8PDv//Dw7//w8O//8PDv&#10;//Dw7//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O//8PDv//Dw7//w8O//8PDv//Dw7//w8O//paWk/wAAAP8fHx//8PDv//Dw7//w&#10;8O//ZmZl/wAAAP8AAAD/0tLR//Dw7//w8O//8PDv//Dw7//w8O//8PDv//Dw7//w8O//8PDv//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8/Pz/+ZmZn/2tra//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4ODg/5qa&#10;mv+vr6//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O//8PDv//Dw7//w8O//8PDv//Dw7//w8O//paWk&#10;/wAAAP8MDAz/WVlZ/0BAQP8ICAj/AAAA/zg4OP/U1NP/8PDv//Dw7//w8O//8PDv//Dw7//w8O//&#10;8PDv//Dw7//w8O//8PDv//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7//w8O//8PDv//Dw7//w8O//8PDv//Dw7/+lpaT/AAAA/x8f&#10;H//w8O//8PDv//Dw7//S0tH/AAAA/wAAAP+2trX/8PDv//Dw7//w8O//8PDv//Dw7//w8O//8PDv&#10;//Dw7//w8O//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z8/P/5mZmf/a2tr/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urq6/5mZmf/Z2dn/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7//w8O//8PDv//Dw7//w8O//&#10;8PDv//Dw7/+lpaT/AAAA/wAAAP8AAAD/AAAA/wAAAP8sLCz/7u7t//Dw7//w8O//8PDv//Dw7//w&#10;8O//8PDv//Dw7//w8O//8PDv//Dw7//w8O//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v//Dw7//w8O//8PDv//Dw7//w8O//8PDv&#10;/6WlpP8AAAD/Hx8f//Dw7//w8O//8PDv/8PDwv8AAAD/AAAA/9bW1f/w8O//8PDv//Dw7//w8O//&#10;8PDv//Dw7//w8O//8PDv//Dw7//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Pz8//mZmZ/9ra&#10;2v/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p6en/oKCg/6Wlpf/s7Oz/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v//Dw7//w&#10;8O//8PDv//Dw7//w8O//8PDv/6WlpP8AAAD/HBwc/9fX1v+pqaj/AQEB/wAAAP+dnZ3/8PDv//Dw&#10;7//w8O//8PDv//Dw7//w8O//8PDv//Dw7//w8O//8PDv//Dw7//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O//8PDv//Dw7//w8O//&#10;8PDv//Dw7//w8O//paWk/wAAAP8fHx//8PDv//Dw7//b29r/Nzc2/wAAAP8+Pj7/8PDv//Dw7//w&#10;8O//8PDv//Dw7//w8O//8PDv//Dw7//w8O//8PDv//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9fX1/+ZmZn/0tLS//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Ozs7/mZmZ/8jIy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O//8PDv//Dw7//w8O//8PDv//Dw7//w8O//paWk/wAAAP8fHx//8PDv//Dw7/9nZ2b/AAAA&#10;/w4ODv/T09L/8PDv//Dw7//w8O//8PDv//Dw7//w8O//8PDv//Dw7//w8O//8PDv//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7//w&#10;8O//8PDv//Dw7//w8O//8PDv//Dw7/+lpaT/AAAA/wwMDP9ZWVn/QEBA/wgICP8AAAD/ODg4/9TU&#10;0//w8O//8PDv//Dw7//w8O//8PDv//Dw7//w8O//8PDv//Dw7//w8O//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2tra/5mZmf/Pz8//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S0tL/nZ2d/5mZmf/Nzc3/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O//8PDv//Dw7//w8O//8PDv//Dw7//w8O//5eXk/8rKyv/K&#10;ysr/ysrK/8rKyv/S0tH/7e3s//Dw7//w8O//8PDv//Dw7//w8O//8PDv//Dw7//w8O//8PDv//Dw&#10;7//w8O//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v7/+np6f/np6e&#10;/+vr6//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7//w8O//8PDv//Dw7//w8O//8PDv//Dw7/+lpaT/AAAA/x8fH//w8O//&#10;8PDv/+fn5v8iIiL/AAAA/zk5Of/u7u3/8PDv//Dw7//w8O//8PDv//Dw7//w8O//8PDv//Dw7//w&#10;8O//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v//Dw7//w8O//8PDv//Dw7//w8O//8PDv/6WlpP8AAAD/AAAA/wAAAP8AAAD/AAAA&#10;/ywsLP/u7u3/8PDv//Dw7//w8O//8PDv//Dw7//w8O//8PDv//Dw7//w8O//8PDv//Dw7//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a2tr/mZmZ/8/Pz//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v7+//vr6+/5qamv+hoaH/2dnZ//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7//w8O//8PDv//Dw7//w8O//8PDv//Dw&#10;7/+lpaT/AAAA/wAAAP8AAAD/AAAA/wAAAP8GBgb/VlZV/9nZ2f/w8O//8PDv//Dw7//w8O//8PDv&#10;//Dw7//w8O//8PDv//Dw7//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9bW1v+ZmZn/wcHB//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v//Dw7//w8O//8PDv//Dw7//w8O//8PDv/6WlpP8A&#10;AAD/Hx8f//Dw7//w8O//8PDv/7i4t/8CAgL/AAAA/3t7e//w8O//8PDv//Dw7//w8O//8PDv//Dw&#10;7//w8O//8PDv//Dw7//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O//8PDv//Dw7//w8O//8PDv//Dw7//w8O//paWk/wAAAP8cHBz/&#10;19fW/6mpqP8BAQH/AAAA/52dnf/w8O//8PDv//Dw7//w8O//8PDv//Dw7//w8O//8PDv//Dw7//w&#10;8O//8PDv//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9ra2v+ZmZn/z8/P//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O//8PDv//Dw7//w8O//8PDv//Dw7//w8O//&#10;8PDv//Dw7//w8O//8PDv//Dw7//w8O//8PDv//Dw7//w8O//8PDv//Dw7//w8O//8PDv//Dw7//w&#10;8O//8PDv//Dw7//w8O//8PDw//Dw8P/w8PD/6+vr/7Kysv+ZmZn/r6+v/+jo6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v//Dw7//w8O//8PDv&#10;//Dw7//w8O//8PDv/6WlpP8AAAD/Dg4O/21tbf9LS0v/FRUV/wAAAP8AAAD/OTk5/+/v7v/w8O//&#10;8PDv//Dw7//w8O//8PDv//Dw7//w8O//8PDv//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62trf+ampr/4uLi//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O//8PDv//Dw7//w8O//8PDv//Dw&#10;7//w8O//paWk/wAAAP8fHx//8PDv//Dw7//w8O//8PDv/2pqav8AAAD/BAQE/7y8u//w8O//8PDv&#10;//Dw7//w8O//8PDv//Dw7//w8O//8PDv//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7//w8O//8PDv//Dw7//w8O//8PDv//Dw7/+l&#10;paT/AAAA/x8fH//w8O//8PDv/2dnZv8AAAD/Dg4O/9PT0v/w8O//8PDv//Dw7//w8O//8PDv//Dw&#10;7//w8O//8PDv//Dw7//w8O//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2tra/5mZmf/Pz8//&#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7//w8O//8PDv//Dw7//w&#10;8O//8PDv//Dw7//w8O//8PDv//Dw7//w8O//8PDv//Dw7//w8O//8PDv//Dw7//w8O//8PDv//Dw&#10;7//w8O//8PDv//Dw7//w8O//8PDv//Dw7//w8PD/8PDw/9nZ2f+ioqL/mZmZ/8LCwv/v7+//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O//&#10;8PDv//Dw7//w8O//8PDv//Dw7//w8O//paWk/wAAAP8fHx//8PDv//Dw7//w8O//ZmZl/wAAAP8A&#10;AAD/0tLR//Dw7//w8O//8PDv//Dw7//w8O//8PDv//Dw7//w8O//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3d3d/5qamv+0tLT/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7//w8O//8PDv&#10;//Dw7//w8O//8PDv//Dw7/+oqKf/AAAA/x8fH//w8O//8PDv//Dw7//w8O//6Ojn/yUlJf8AAAD/&#10;ISEh/+zs6//w8O//8PDv//Dw7//w8O//8PDv//Dw7//w8O//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v//Dw7//w8O//8PDv//Dw&#10;7//w8O//8PDv/6WlpP8AAAD/Hx8f//Dw7//w8O//5+fm/yIiIv8AAAD/OTk5/+7u7f/w8O//8PDv&#10;//Dw7//w8O//8PDv//Dw7//w8O//8PDv//Dw7//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&#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7//w8O//8PDv//Dw7//w8O//8PDv//Dw7/+lpaT/AAAA/x8fH//w8O//8PDv//Dw&#10;7//S0tH/AAAA/wAAAP+2trX/8PDv//Dw7//w8O//8PDv//Dw7//w8O//8PDv//Dw7//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urq6/5mZmf/c3Nz/&#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v//Dw7//w8O//8PDv//Dw7//w8O//8PDv//Dw7//w8O//8PDv//Dw7//w8O//8PDv//Dw7//w&#10;8O//8PDv//Dw7//w8O//8PDv//Dw7//w8O//8PDv//Dw7//w8O//8PDv//Dw7//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O//8PDv&#10;//Dw7//w8O//8PDv//Dw7//w8O//paWk/wAAAP8fHx//8PDv//Dw7//w8O//uLi3/wICAv8AAAD/&#10;e3t7//Dw7//w8O//8PDv//Dw7//w8O//8PDv//Dw7//w8O//8PDv//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Xl5f+ZmZn/xMTE//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O//8PDv//Dw7//w8O//8PDv//Dw7//w8O//8PDv//Dw7//w8O//8PDv//Dw7//w8O//&#10;8PDv//Dw7//w8O//8PDv//Dw7//w8O//8PDv//Dw7//w8O//8PDv//Dw7//w8O//zs7N/5mZmf+l&#10;paX/4eHh//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v//Dw7//w8O//8PDv//Dw7//w8O//8PDv/6WlpP8AAAD/Hx8f&#10;//Dw7//w8O//8PDv/8PDwv8AAAD/AAAA/9bW1f/w8O//8PDv//Dw7//w8O//8PDv//Dw7//w8O//&#10;8PDv//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l&#10;5eX/nZ2d/6mpqf/v7+//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O//8PDv//Dw7//w8O//8PDv//Dw7//w8O//8PDv//Dw7//w8O//8PDv//Dw&#10;7//w8O//8PDv//Dw7//w8O//8PDv//Dw7//w8O//8PDv//Dw7//w8O//8PDv//Dw7//w8O//8PDv&#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7//w8O//8PDv//Dw7//w8O//8PDv//Dw7/+lpaT/AAAA/x8fH//w8O//8PDv//Dw7//w&#10;8O//ampq/wAAAP8EBAT/vLy7//Dw7//w8O//8PDv//Dw7//w8O//8PDv//Dw7//w8O//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5eXl/5mZmf/ExMT/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7//w8O//8PDv//Dw7//w8O//8PDv//Dw7//l5eT/ysrK/8rKyv/K&#10;ysr/ysrK/9LS0f/t7ez/8PDv//Dw7//w8O//8PDv//Dw7//w8O//8PDv//Dw7//w8O//8PDv//Dw&#10;7/+9vbz/r6+v/+jo6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O//8PDv//Dw7//w8O//8PDv//Dw7//w8O//&#10;paWk/wAAAP8fHx//8PDv//Dw7//b29r/Nzc2/wAAAP8+Pj7/8PDv//Dw7//w8O//8PDv//Dw7//w&#10;8O//8PDv//Dw7//w8O//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Gxsb/mZmZ/8vLy//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7//w8O//8PDv//Dw7//w8O//8PDv//Dw7//w8O//8PDv&#10;//Dw7//w8O//8PDv//Dw7//w8O//8PDv//Dw7//w8O//8PDv//Dw7//w8O//8PDv//Dw7//w8O//&#10;8PDv//Dw7//w8O//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v//Dw7//w8O//8PDv//Dw7//w8O//8PDv/6iop/8AAAD/Hx8f//Dw&#10;7//w8O//8PDv//Dw7//o6Of/JSUl/wAAAP8hISH/7Ozr//Dw7//w8O//8PDv//Dw7//w8O//8PDv&#10;//Dw7//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l5eX/mZmZ/8TEx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v//Dw7//w8O//8PDv//Dw7//w8O//8PDv/6Wl&#10;pP8AAAD/AAAA/wAAAP8AAAD/AAAA/wYGBv9WVlX/2dnZ//Dw7//w8O//8PDv//Dw7//w8O//8PDv&#10;//Dw7//w8O//8PDv/9XV1f/v7+//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7//w8O//8PDv//Dw7//w&#10;8O//8PDv//Dw7/+lpaT/AAAA/wwMDP9ZWVn/QEBA/wgICP8AAAD/ODg4/9TU0//w8O//8PDv//Dw&#10;7//w8O//8PDv//Dw7//w8O//8PDv//Dw7//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3t7f+ioqL/oaGh/+zs7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v//Dw7//w8O//8PDv//Dw7//w8O//&#10;8PDv//Dw7//w8O//8PDv//Dw7//w8O//8PDv//Dw7//w8O//8PDv//Dw7//w8O//8PDv//Dw7//w&#10;8O//8PDv//Dw7//w8O//8PDv//Dw7//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O//8PDv//Dw7//w8O//8PDv//Dw7//w8O//8PDv&#10;//Dw7//w8O//8PDv//Dw7//w8O//8PDv//Dw7//w8O//8PDv//Dw7//w8O//8PDv//Dw7//w8O//&#10;8PDv//Dw7//w8O//8PDv//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jo6P+ZmZn/wsLC//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O//8PDv//Dw7//w8O//8PDv&#10;//Dw7//w8O//paWk/wAAAP8ODg7/bW1t/0tLS/8VFRX/AAAA/wAAAP85OTn/7+/u//Dw7//w8O//&#10;8PDv//Dw7//w8O//8PDv//Dw7//w8O//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v//Dw&#10;7//w8O//8PDv//Dw7//w8O//8PDv/6WlpP8AAAD/AAAA/wAAAP8AAAD/AAAA/ywsLP/u7u3/8PDv&#10;//Dw7//w8O//8PDv//Dw7//w8O//8PDv//Dw7//w8O//8PDv//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9HR0f+ZmZn/w8PD//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j4+P/vr6+/93d3f/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7//w8O//8PDv//Dw7//w8O//&#10;8PDv//Dw7//w8O//8PDv//Dw7//w8O//8PDv//Dw7//w8O//8PDv//Dw7//w8O//8PDv//Dw7//w&#10;8O//8PDv//Dw7//w8O//8PDv//Dw7//w8O//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O//8PDv//Dw7//w8O//8PDv//Dw7//w8O//paWk/wAAAP8cHBz/19fW/6mpqP8BAQH/&#10;AAAA/52dnf/w8O//8PDv//Dw7//w8O//8PDv//Dw7//w8O//8PDv//Dw7//w8O//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6ur&#10;q/+cnJz/6enp//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9ra2v+ZmZn/z8/P&#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v//Dw7//w&#10;8O//8PDv//Dw7//w8O//8PDv//Dw7//w8O//8PDv//Dw7//w8O//8PDv//Dw7//w8O//8PDv//Dw&#10;7//w8O//8PDv//Dw7//w8O//8PDv//Dw7//w8O//8PDv//Dw7//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mZmZ/7q6uv/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v//Dw7//w8O//8PDv//Dw7//w8O//8PDv/6WlpP8AAAD/Hx8f//Dw7//w8O//8PDv/9LS&#10;0f8AAAD/AAAA/7a2tf/w8O//8PDv//Dw7//w8O//8PDv//Dw7//w8O//8PDv//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7//w8O//8PDv//Dw7//w8O//8PDv//Dw7/+lpaT/AAAA/x8fH//w&#10;8O//8PDv/2dnZv8AAAD/Dg4O/9PT0v/w8O//8PDv//Dw7//w8O//8PDv//Dw7//w8O//8PDv//Dw&#10;7//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3Nzc/5mZmf+7u7v/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2tra/5mZmf/Pz8//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O//8PDv//Dw7//w8O//8PDv//Dw7//w8O//8PDv//Dw7//w8O//8PDv//Dw7//w8O//8PDv&#10;//Dw7//w8O//8PDv//Dw7//w8O//8PDv//Dw7//w8O//8PDv//Dw7//w8O//8PDv//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ZmZn/urq6//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O//8PDv//Dw7//w8O//8PDv//Dw7//w8O//paWk/wAAAP8fHx//8PDv&#10;//Dw7//w8O//w8PC/wAAAP8AAAD/1tbV//Dw7//w8O//8PDv//Dw7//w8O//8PDv//Dw7//w8O//&#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v//Dw7//w8O//8PDv//Dw7//w8O//8PDv/6Wl&#10;pP8AAAD/Hx8f//Dw7//w8O//5+fm/yIiIv8AAAD/OTk5/+7u7f/w8O//8PDv//Dw7//w8O//8PDv&#10;//Dw7//w8O//8PDv//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uLi4/5qamv/g4O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a2tr/mZmZ/8/Pz//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7//w8O//8PDv//Dw7//w8O//8PDv//Dw7//w8O//8PDv//Dw7//w8O//&#10;8PDv//Dw7//h4eH/0dHQ/+vr6v/w8O//8PDv//Dw7//w8O//8PDv//Dw7//w8O//8PDv//Dw7//w&#10;8O//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5mZmf+6urr/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7//w8O//8PDv//Dw7//w8O//8PDv//Dw7/+lpaT/&#10;AAAA/x8fH//w8O//8PDv/9vb2v83Nzb/AAAA/z4+Pv/w8O//8PDv//Dw7//w8O//8PDv//Dw7//w&#10;8O//8PDv//Dw7//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O//8PDv//Dw7//w8O//8PDv&#10;//Dw7//w8O//paWk/wAAAP8fHx//8PDv//Dw7//w8O//uLi3/wICAv8AAAD/e3t7//Dw7//w8O//&#10;8PDv//Dw7//w8O//8PDv//Dw7//w8O//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l5eX/mpqa/6+vr//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9ra2v+ZmZn/z8/P//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9LS0v+ZmZn/19fX//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oaGh/7Kysv/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v//Dw7//w8O//8PDv//Dw7//w&#10;8O//8PDv/6WlpP8AAAD/DAwM/1lZWf9AQED/CAgI/wAAAP84ODj/1NTT//Dw7//w8O//8PDv//Dw&#10;7//w8O//8PDv//Dw7//w8O//8PDv//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7//w8O//&#10;8PDv//Dw7//w8O//8PDv//Dw7/+lpaT/AAAA/x8fH//w8O//8PDv//Dw7//w8O//ampq/wAAAP8E&#10;BAT/vLy7//Dw7//w8O//8PDv//Dw7//w8O//8PDv//Dw7//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Dw8P/mZmZ&#10;/9fX1//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2tra/5mZmf/Pz8//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2tra/5mZmf/Pz8//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v//Dw7//w8O//8PDv//Dw7//w8O//8PDv/6iop/8AAAD/Hx8f//Dw7//w8O//8PDv//Dw&#10;7//o6Of/JSUl/wAAAP8hISH/7Ozr//Dw7//w8O//8PDv//Dw7//w8O//8PDv//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vr6/+enp7/paWl/+/v7//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a2tr/mZmZ/8/Pz//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i4uL/mZmZ/8fHx//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6SkpP+vr6//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7//w8O//8PDv//Dw7//w8O//8PDv//Dw7/+lpaT/AAAA/xwcHP/X19b/qamo/wEBAf8AAAD/&#10;nZ2d//Dw7//w8O//8PDv//Dw7//w8O//8PDv//Dw7//w8O//8PDv//Dw7//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O//8PDv//Dw7//w8O//8PDv//Dw7//w8O//8PDv//Dw7//w8O//8PDv&#10;//Dw7//w8O//8PDv//Dw7//w8O//8PDv//Dw7//w8O//8PDv//Dw7//w8O//8PDv//Dw7//w8O//&#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8TExP+ZmZn/y8vL//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93d&#10;3f+ZmZn/zc3N//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3t7f+Z&#10;mZn/vb29//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pKSk/6+vr//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v//Dw7//w8O//8PDv//Dw7//w8O//8PDv/6WlpP8AAAD/Hx8f//Dw7//w&#10;8O//Z2dm/wAAAP8ODg7/09PS//Dw7//w8O//8PDv//Dw7//w8O//8PDv//Dw7//w8O//8PDv//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7//w8O//8PDv//Dw7//w8O//8PDv//Dw7//w8O//&#10;8PDv//Dw7//w8O//8PDv//Dw7//w8O//8PDv//Dw7//w8O//8PDv//Dw7//w8O//8PDv//Dw7//w&#10;8O//8PDv//Dw7//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7e3t/6Kiov+hoaH/7Ozs//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5eXl/5mZmf/ExMT/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6Ghof+ysrL/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np6f/rKys//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O//8PDv//Dw7//w8O//8PDv//Dw7//w8O//paWk/wAA&#10;AP8fHx//8PDv//Dw7//n5+b/IiIi/wAAAP85OTn/7u7t//Dw7//w8O//8PDv//Dw7//w8O//8PDv&#10;//Dw7//w8O//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v//Dw7//w8O//8PDv//Dw7//w&#10;8O//8PDv//Dw7//w8O//8PDv//Dw7//w8O//8PDv//Dw7//w8O//8PDv//Dw7//w8O//8PDv//Dw&#10;7//w8O//8PDv//Dw7//w8O//8PDv//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z8/P/5mZmf+/v7//&#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4uLi/6enp/+ZmZn/EREO/1RUAf///wD///8A////AP///wD///8A////AP///wD///8A&#10;////AP///wD///8A////AP///wD///8A////AP///wD///8A////AP///wD///8A////AP///wD/&#10;//8A////AP///wD///8A////AP///wD///8A////AP///wD///8A////AP///wD///8A////AP//&#10;/wD///8A////AP///wD///8A////AP///wD///8A////AP///wD///8A/1hYAP8MDAb/6Ojo//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l5eX/mZmZ/8TEx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p6en/6ysrP/w8PD/8PDw//Dw8P/w8PD/8PDw/+jo6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6+vr/+kpKT/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7//w8O//8PDv//Dw7//w8O//8PDv&#10;//Dw7/+lpaT/AAAA/x8fH//w8O//8PDv//Dw7/+4uLf/AgIC/wAAAP97e3v/8PDv//Dw7//w8O//&#10;8PDv//Dw7//w8O//8PDv//Dw7//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O//8PDv//Dw&#10;7//w8O//8PDv//Dw7//w8O//8PDv//Dw7//w8O//8PDv//Dw7//w8O//8PDv//Dw7//w8O//8PDv&#10;//Dw7//w8O//8PDv//Dw7//w8O//8PDv//Dw7//w8O//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rKys/5qamv/h4eH/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Xl5f+ZmZn/xMTE//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ysrL/oaGh//Dw8P/w8PD/8PDw//Dw8P/e&#10;3t7/x8fH//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r6+v&#10;/6Skp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v//Dw7//w8O//&#10;8PDv//Dw7//w8O//8PDv/6WlpP8AAAD/Hx8f//Dw7//w8O//8PDv//Dw7/9qamr/AAAA/wQEBP+8&#10;vLv/8PDv//Dw7//w8O//8PDv//Dw7//w8O//8PDv//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7//w8O//8PDv//Dw7//w8O//8PDv//Dw7//w8O//8PDv//Dw7//w8O//8PDv//Dw7//w8O//&#10;8PDv//Dw7//w8O//8PDv//Dw7//w8O//7e3t/9bW1f/V1dT/7Ozr//Dw7//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c3Nz/mZmZ/7Ozs//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9ra2v/m5ub/8PDw//Dw8P/w8PD/5eXl/5mZmf/ExMT/8PDw&#10;//Dw8P/w8PD/8PDw/9PT0//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Pz8//6+vr//Dw8P/w8PD/8PDw/729vf+ZmZn/7e3t//Dw&#10;8P/w8PD/6+vr/6enp//i4uL/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vr6//pKSk//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O//8PDv//Dw7//w8O//8PDv//Dw7//w8O//qKin/wAAAP8fHx//8PDv//Dw7//w8O//8PDv/+jo&#10;5/8lJSX/AAAA/yEhIf/s7Ov/8PDv//Dw7//w8O//8PDv//Dw7//w8O//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2dnZ/5qamv+np6f/7Ozs//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6+vr/6ysrP/o6Oj/8PDw//Dw8P/l5eX/&#10;mZmZ/8TExP/w8PD/8PDw//Dw8P/Kysr/wcHB//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Tk5P+kpKT/4eHh//Dw8P/w8PD/x8fH&#10;/5mZmf/i4uL/8PDw//Dw8P+ysrL/pKSk//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6+vr/+kpKT/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7//w8O//8PDv//Dw7//w8O//8PDv//Dw7//w8O//8PDv//Dw7//w8O//8PDv&#10;//Dw7//w8O//8PDv//Dw7//w8O//8PDv//Dw7//w8O//8PDv//Dw7//w8O//8PDv//Dw7//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xsbG&#10;/5mZmf+9vb3/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vb29/6SkpP/l&#10;5eX/8PDw/+Xl5f+ZmZn/xMTE//Dw8P/w8PD/z8/P/5qamv/g4O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7q6uv+dnZ3/&#10;19fX//Dw8P/Pz8//mZmZ/9ra2v/w8PD/v7+//5mZmf+3t7f/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srKy/6Ghof/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v//Dw7//w8O//8PDv//Dw7//w8O//8PDv//Dw7//w8O//&#10;8PDv//Dw7//w8O//8PDv//Dw7//w8O//8PDv//Dw7//w8O//8PDv//Dw7//w8O//8PDv//Dw7//w&#10;8O//8PDv//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r6+v/5mZmf/S0tL/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&#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i4uL/mZmZ/6Ghof/g4OD/5eXl/5mZmf/ExMT/8PDw/8/Pz/+ampr/qamp//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5OTk/5ycnP+ZmZn/wsLC/9fX1/+ZmZn/0tLS/8/Pz/+ZmZn/mZmZ/9LS0v/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6urr/mZmZ//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O//8PDv//Dw7//w8O//8PDv//Dw7//w&#10;8O//8PDv//Dw7//w8O//8PDv//Dw7//w8O//8PDv//Dw7//w8O//8PDv//Dw7//w8O//8PDv//Dw&#10;7//w8O//8PDv//Dw7//w8O//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p6en/oqKi/52dnf/i4uL/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vr6//mZmZ/6CgoP/d3d3/mZmZ/8LCwv/Pz8//mpqa/5mZmf/Ozs7/&#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wcHB/5mZmf+ZmZn/rq6u/5mZmf++vr7/nZ2d/5mZmf+ampr/6+vr&#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Z2dn/mpqa/6mpqf/s7Oz/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9LS0v+ZmZn/mZmZ/6CgoP+ZmZn/rq6u/5qamv+Z&#10;mZn/nZ2d/+vr6//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o6Oj/nZ2d/5mZmf+ZmZn/mZmZ/5ycnP+ZmZn/&#10;mZmZ/6ioq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Hx8f/&#10;mZmZ/729vf/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7+/v/6Kiov+ZmZn/mZmZ/5mZ&#10;mf+ampr/mZmZ/5mZmf+4uLj/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Dw8P/mZmZ/5mZmf+Z&#10;mZn/mZmZ/5mZmf+ZmZn/v7+///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zs7P/mZmZ/8/Pz//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xMTE&#10;/5mZmf+ZmZn/mZmZ/5mZmf+ZmZn/mZmZ/9fX1//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3t&#10;7f+kpKT/mZmZ/5mZmf+ZmZn/mZmZ/5mZmf/e3t7/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np6f+kpKT/nJyc/+Dg4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p6en/nZ2d/5mZmf+ZmZn/mZmZ/5mZmf+lpaX/7+/v//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9LS0v+ZmZn/mZmZ/5mZmf+ZmZn/nZ2d/+/v7//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g4P+dnZ3/oqKi/+zs7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3t7f/mZmZ/5mZmf+ZmZn/mZmZ/8TEx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6urq/+ZmZn/mZmZ/5mZmf+wsL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8/Pz/+Z&#10;mZn/s7Oz//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93d3f+ZmZn/mZmZ/5mZmf+ZmZn/5eXl&#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1tbW/5mZmf+ZmZn/mZmZ/87O&#10;zv/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7e3t/+ZmZn/y8vL//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6urq/+ZmZn/&#10;mZmZ/6+vr//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pKSk&#10;/5mZmf+ZmZn/5eXl//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7Ozs/6mpqf+ampr/3d3d//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zc3N/5mZmf+ZmZn/09PT//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Hx8f/mZmZ/6Cgo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5eXl/6CgoP+hoaH/6Ojo//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t7e3/mpqa/5ubm//t7e3/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Li4v+ZmZn/rq6u//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&#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o6Oj/tLS0/7S0tP+0tLT/oaGh/3Nz&#10;c/+EhIT/tLS0/7S0tP+0tLT/tLS0/7S0tP+0tLT/tLS0/7S0tP+0tLT/tLS0/7S0tP+0tLT/tLS0&#10;/7S0tP+0tLT/tLS0/7S0tP+0tLT/tLS0/7S0tP+0tLT/tLS0/7S0tP+0tLT/tLS0/7S0tP+0tLT/&#10;tLS0/7S0tP+0tLT/tLS0/7S0tP+0tLT/tLS0/7S0tP+0tLT/tLS0/7S0tP+0tLT/tLS0/7S0tP+0&#10;tLT/tLS0/+Xl5f/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6Ghof8AAAD/AAAA&#10;/wAAAP8AAAD/AAAA/wAAAP8AAAD/AAAA/wAAAP8AAAD/AAAA/wAAAP8AAAD/AAAA/wAAAP8AAAD/&#10;AAAA/wAAAP8AAAD/AAAA/wAAAP8AAAD/AAAA/wAAAP8AAAD/AAAA/wAAAP8AAAD/AAAA/wAAAP8A&#10;AAD/AAAA/wAAAP8AAAD/AAAA/wAAAP8AAAD/AAAA/wAAAP8AAAD/AAAA/wAAAP8AAAD/AAAA/wAA&#10;AP8AAAD/AAAA/wAAAP8AAAD/oaGh//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7S0t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tLS0//Dw8P/w8PD/8PDw//Dw8P/w8PD/8PDw//Dw8P/w8PD/&#10;8PDw//Dw8P/w8PD/8PDw//Dw8P/w8PD/8PDw//Dw8P/w8PD/8PDw//Dw8P/w8PD/8PDw//Dw8P/w&#10;8PD/8PDw//Dw8P/w8PD/8PDw//Dw8P/w8PD/8PDw//Dw8P/w8PD/8PDw//Dw8P/w8PD/8PDw//Dw&#10;8P+0tLT/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0tLT/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V1dX/wAAAP+zswD/v78A/7+/AP+/vwD/v78A/7+/AP+/vwD/v78A/7+/AP+/vwD/v78A/7+/AP+/&#10;vwD/v78A/7+/AP+/vwD/v78A/7+/AP+/vwD/v78A/7+/AP+/vwD/v78A/7+/AP+/vwD/v78A/7+/&#10;AP+/vwD/v78A/7+/AP+/vwD/v78A/7+/AP+/vwD/v78A/7+/AP+/vwD/v78A/7+/AP+/vwD/v78A&#10;/7+/AP+/vwD/v78A/7+/AP+/vwD/t7cA/wAAAP9PT0//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zs7P8TExL/SEgD////AP///wD///8A////AP///wD///8A////AP///wD///8A////&#10;AP///wD///8A////AP///wD///8A////AP///wD///8A////AP///wD///8A////AP///wD///8A&#10;////AP///wD///8A////AP///wD///8A////AP///wD///8A////AP///wD///8A////AP///wD/&#10;//8A////AP///wD///8A////AP///wD///8A////AP///wD/VFQA/wwMCf/o6Oj/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0tLT/AAAA/5mZv//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Zmb//AAAA/7S0tP/w8PD/8PDw//Dw&#10;8P/w8PD/8PDw//Dw8P/w8PD/8PDw//Dw8P/w8PD/8PDw//Dw8P/w8PD/8PDw//Dw8P/w8PD/8PDw&#10;//Dw8P/w8PD/8PDw//Dw8P/w8PD/8PDw//Dw8P/w8PD/8PDw//Dw8P/w8PD/8PDw//Dw8P/w8PD/&#10;8PDw//Dw8P/w8PD/8PDw//Dw8P/w8PD/tLS0/wAAAP+Zmb//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5mZv/8AAAD/tLS0//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7S0tP8AAAD/mZm//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5mZv/8AAAD/tLS0&#10;//Dw8P/w8PD/8PDw//Dw8P/w8PD/8PDw//Dw8P/w8PD/8PDw//Dw8P/w8PD/8PDw//Dw8P/w8PD/&#10;8PDw//Dw8P/w8PD/8PDw//Dw8P/w8PD/8PDw//Dw8P/w8PD/8PDw//Dw8P/w8PD/8PDw//Dw8P/w&#10;8PD/8PDw//Dw8P/w8PD/8PDw//Dw8P/w8PD/8PDw//Dw8P+0tLT/AAAA/5mZv//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mZm//wAAAP+0tLT/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9iYmL/BAQB/+vrAP///wD///8A////AP///wD/&#10;//8A////AP///wD///8A////AP///wD///8A////AP///wD///8A////AP///wD///8A////AP//&#10;/wD///8A////AP///wD///8A////AP///wD///8A////AP///wD///8A////AP///wD///8A////&#10;AP///wD///8A////AP///wD///8A////AP///wD///8A////AP///wD///8A////AP///wD///8A&#10;//PzAP8ICAH/U1NT//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tLS0&#10;/wAAAP+Zmb//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mZm//wAAAP+0tLT/8PDw//Dw8P/w8PD/8PDw//Dw8P/w8PD/8PDw//Dw8P/w8PD/8PDw//Dw8P/w&#10;8PD/8PDw//Dw8P/w8PD/8PDw//Dw8P/w8PD/8PDw//Dw8P/w8PD/8PDw//Dw8P/w8PD/8PDw//Dw&#10;8P/w8PD/8PDw//Dw8P/w8PD/8PDw//Dw8P/w8PD/8PDw//Dw8P/w8PD/8PDw/7S0tP8AAAD/mZm/&#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Zmb//AAAA&#10;/7S0t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p6en/mpqa/5mZmf+ZmZn/mZmZ&#10;/5mZmf+ysrL/8PDw//Dw8P/w8PD/8PDw//Dw8P/w8PD/8PDw//Dw8P/w8PD/8PDw//Dw8P/w8PD/&#10;8PDw//Dw8P/w8PD/8PDw//Dw8P/w8PD/8PDw//Dw8P/w8PD/8PDw//Dw8P/w8PD/8PDw//Dw8P/w&#10;8PD/8PDw//Dw8P/w8PD/8PDw//Dw8P/w8PD/8PDw//Dw8P/w8PD/8PDw//Dw8P/w8PD/8PDw//Dw&#10;8P/w8PD/8PDw//Dw8P/w8PD/4uLi/6ioqP+ZmZn/xMTE/+/v7//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xcXFv88PAP///8A////AP//&#10;/wD///8A////AP///wD///8A////AP///wD///8A////AP///wD///8A////AP///wD///8A////&#10;AP///wD///8A////AP///wD///8A////AP///wD///8A////AP///wD///8A////AP///wD///8A&#10;////AP///wD///8A////AP///wD///8A////AP///wD///8A////AP///wD///8A////AP///wD/&#10;//8A////AP///wD///8A/0xMAP8PDw3/7Ozs//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&#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0tLT/AAAA/5mZv//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Zmb//AAAA/7S0tP/w8PD/8PDw//Dw8P/w8PD/8PDw//Dw8P/w8PD/8PDw//Dw&#10;8P/w8PD/8PDw//Dw8P/w8PD/8PDw//Dw8P/w8PD/8PDw//Dw8P/w8PD/8PDw//Dw8P/w8PD/8PDw&#10;//Dw8P/w8PD/8PDw//Dw8P/w8PD/8PDw//Dw8P/w8PD/8PDw//Dw8P/w8PD/8PDw//Dw8P/w8PD/&#10;tLS0/wAAAP+Zmb//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5mZv/8AAAD/tLS0//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6urr/&#10;mZmZ/5mZmf+ZmZn/mZmZ/9LS0v/w8PD/8PDw//Dw8P/w8PD/8PDw//Dw8P/w8PD/8PDw//Dw8P/w&#10;8PD/8PDw//Dw8P/w8PD/8PDw//Dw8P/w8PD/8PDw//Dw8P/w8PD/8PDw//Dw8P/w8PD/8PDw//Dw&#10;8P/w8PD/8PDw//Dw8P/w8PD/8PDw//Dw8P/w8PD/8PDw//Dw8P/w8PD/8PDw//Dw8P/w8PD/8PDw&#10;//Dw8P/w8PD/8PDw//Dw8P/w8PD/8PDw/9LS0v+dnZ3/nJyc/9HR0f/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4uLj/AAAA/5OT&#10;AP///wD///8A////AP///wD///8A////AP///wD///8A////AP///wD///8A////AP///wD///8A&#10;////AP///wD///8A////AP///wD///8A////AP///wD///8A////AP///wD///8A////AP///wD/&#10;//8A////AP///wD///8A////AP///wD///8A////AP///wD///8A////AP///wD///8A////AP//&#10;/wD///8A////AP///wD///8A////AP///wD/n58A/wAAAP+wsL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7S0tP8AAAD/mZm//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5mZv/8AAAD/tLS0//Dw8P/w8PD/8PDw//Dw8P/w8PD/8PDw&#10;//Dw8P/w8PD/8PDw//Dw8P/w8PD/8PDw//Dw8P/w8PD/8PDw//Dw8P/w8PD/8PDw//Dw8P/w8PD/&#10;8PDw//Dw8P/w8PD/8PDw//Dw8P/w8PD/8PDw//Dw8P/w8PD/8PDw//Dw8P/w8PD/8PDw//Dw8P/w&#10;8PD/8PDw//Dw8P+0tLT/AAAA/5mZv//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mZm//wAAAP+0tLT/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9zc3P+ZmZn/mZmZ/5mZmf+goKD/7Ozs//Dw8P/w8PD/8PDw//Dw8P/w8PD/8PDw//Dw&#10;8P/w8PD/8PDw//Dw8P/w8PD/8PDw//Dw8P/w8PD/8PDw//Dw8P/w8PD/8PDw//Dw8P/w8PD/8PDw&#10;//Dw8P/w8PD/8PDw//Dw8P/w8PD/8PDw//Dw8P/w8PD/8PDw//Dw8P/w8PD/8PDw//Dw8P/w8PD/&#10;8PDw//Dw8P/w8PD/8PDw//Dw8P/w8PD/8PDw//Dw8P/ExMT/mpqa/6enp//h4eH/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2lpaf8AAAD/5+cA////AP///wD///8A////AP///wD///8A////AP///wD///8A////AP///wD/&#10;//8A////AP///wD///8A////AP///wD///8A////AP///wD///8A////AP///wD///8A////AP//&#10;/wD///8A////AP///wD///8A////AP///wD///8A////AP///wD///8A////AP///wD///8A////&#10;AP///wD///8A////AP///wD///8A////AP///wD///8A////AP/f3wD/BAQB/2JiYv/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tLS0/wAAAP+Zmb//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mZm//wAAAP+0tLT/8PDw//Dw8P/w8PD/&#10;8PDw//Dw8P/w8PD/8PDw//Dw8P/w8PD/8PDw//Dw8P/w8PD/8PDw//Dw8P/w8PD/8PDw//Dw8P/w&#10;8PD/8PDw//Dw8P/w8PD/8PDw//Dw8P/w8PD/8PDw//Dw8P/w8PD/8PDw//Dw8P/w8PD/8PDw//Dw&#10;8P/w8PD/8PDw//Dw8P/w8PD/8PDw/7S0tP8AAAD/mZm//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Zmb//AAAA/7S0t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6ysrP+ZmZn/mZmZ/7q6uv/w8PD/8PDw//Dw8P/w8PD/8PDw&#10;//Dw8P/w8PD/8PDw//Dw8P/w8PD/8PDw//Dw8P/w8PD/8PDw//Dw8P/w8PD/8PDw//Dw8P/w8PD/&#10;8PDw//Dw8P/w8PD/8PDw//Dw8P/w8PD/8PDw//Dw8P/w8PD/8PDw//Dw8P/w8PD/8PDw//Dw8P/w&#10;8PD/8PDw//Dw8P/w8PD/8PDw//Dw8P/w8PD/8PDw//Dw8P/o6Oj/sLCw/5mZmf+3t7f/7Ozs//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0tLT/AAAA/5mZv//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Zmb//AAAA/7S0tP/w&#10;8PD/8PDw//Dw8P/w8PD/8PDw//Dw8P/w8PD/8PDw//Dw8P/w8PD/8PDw//Dw8P/w8PD/8PDw//Dw&#10;8P/w8PD/8PDw//Dw8P/w8PD/8PDw//Dw8P/w8PD/8PDw//Dw8P/w8PD/8PDw//Dw8P/w8PD/8PDw&#10;//Dw8P/w8PD/8PDw//Dw8P/w8PD/8PDw//Dw8P/w8PD/tLS0/wAAAP+Zmb//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5mZv/8AAAD/tLS0//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ysrK/5mZmf+ZmZn/2dnZ//Dw8P/w8PD/&#10;8PDw//Dw8P/w8PD/8PDw//Dw8P/w8PD/8PDw//Dw8P/w8PD/8PDw//Dw8P/w8PD/8PDw//Dw8P/w&#10;8PD/8PDw//Dw8P/w8PD/8PDw//Dw8P/w8PD/8PDw//Dw8P/w8PD/8PDw//Dw8P/w8PD/8PDw//Dw&#10;8P/w8PD/8PDw//Dw8P/w8PD/8PDw//Dw8P/w8PD/8PDw//Dw8P/w8PD/2tra/6Ghof+ZmZn/xMTE&#10;/+/v7//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7S0tP8A&#10;AAD/mZm//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5mZ&#10;v/8AAAD/tLS0//Dw8P/w8PD/8PDw//Dw8P/w8PD/8PDw//Dw8P/w8PD/8PDw//Dw8P/w8PD/8PDw&#10;//Dw8P/w8PD/8PDw//Dw8P/w8PD/8PDw//Dw8P/w8PD/8PDw//Dw8P/w8PD/8PDw//Dw8P/w8PD/&#10;8PDw//Dw8P/w8PD/8PDw//Dw8P/w8PD/8PDw//Dw8P/w8PD/8PDw//Dw8P+0tLT/AAAA/5mZv//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mZm//wAAAP+0&#10;tLT/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k5OT/mZmZ/56env/v&#10;7+//8PDw//Dw8P/w8PD/8PDw//Dw8P/w8PD/8PDw//Dw8P/w8PD/8PDw//Dw8P/w8PD/8PDw//Dw&#10;8P/w8PD/8PDw//Dw8P/w8PD/8PDw//Dw8P/w8PD/8PDw//Dw8P/w8PD/8PDw//Dw8P/w8PD/8PDw&#10;//Dw8P/w8PD/8PDw//Dw8P/w8PD/8PDw//Dw8P/w8PD/8PDw//Dw8P/w8PD/8PDw/8/Pz/+cnJz/&#10;oaGh/9nZ2f/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dXV1/wAAAP/b2wD///8A////AP///wD///8A&#10;////AP///wD///8A////AP///wD///8A////AP///wD///8A////AP///wD///8A////AP///wD/&#10;//8A////AP///wD///8A////AP///wD///8A////AP///wD///8A////AP///wD///8A////AP//&#10;/wD///8A////AP///wD///8A////AP///wD///8A////AP///wD///8A////AP///wD///8A////&#10;AP///wD///8A////AP///wD/19cA/wAAAP9paWj/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tLS0/wAAAP+Zmb//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mZm//wAAAP+0tLT/8PDw//Dw8P/w8PD/8PDw//Dw8P/w8PD/8PDw//Dw8P/w8PD/&#10;8PDw//Dw8P/w8PD/8PDw//Dw8P/w8PD/8PDw//Dw8P/w8PD/8PDw//Dw8P/w8PD/8PDw//Dw8P/w&#10;8PD/8PDw//Dw8P/w8PD/8PDw//Dw8P/w8PD/8PDw//Dw8P/w8PD/8PDw//Dw8P/w8PD/8PDw/7S0&#10;tP8AAAD/mZm//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Zmb//AAAA/7S0t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Xl&#10;5f+ZmZn/rq6u//Dw8P/w8PD/8PDw//Dw8P/w8PD/8PDw//Dw8P/w8PD/8PDw//Dw8P/w8PD/8PDw&#10;//Dw8P/w8PD/8PDw//Dw8P/w8PD/8PDw//Dw8P/w8PD/8PDw//Dw8P/w8PD/8PDw//Dw8P/w8PD/&#10;8PDw//Dw8P/w8PD/8PDw//Dw8P/w8PD/8PDw//Dw8P/w8PD/8PDw//Dw8P/w8PD/8PDw/+3t7f+6&#10;urr/mZmZ/6+vr//o6Oj/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8pKSj/KCgC////AP///wD/&#10;//8A////AP///wD///8A////AP///wD///8A////AP///wD///8A////AP///wD///8A////AP//&#10;/wD///8A////AP///wD///8A////AP///wD///8A////AP///wD///8A////AP///wD///8A////&#10;AP///wD///8A////AP///wD///8A////AP///wD///8A////AP///wD///8A////AP///wD///8A&#10;////AP///wD///8A////AP///wD///8A////AP///wD/MDAA/xsbFf/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0tLT/AAAA/5mZv//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Zmb//AAAA/7S0tP/w8PD/8PDw//Dw8P/w8PD/8PDw//Dw8P/w&#10;8PD/8PDw//Dw8P/w8PD/8PDw//Dw8P/w8PD/8PDw//Dw8P/w8PD/8PDw//Dw8P/w8PD/8PDw//Dw&#10;8P/w8PD/8PDw//Dw8P/w8PD/8PDw//Dw8P/w8PD/8PDw//Dw8P/w8PD/8PDw//Dw8P/w8PD/8PDw&#10;//Dw8P/w8PD/tLS0/wAAAP+Zmb//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5mZv/8AAAD/tLS0//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ysrK/wAAAP98&#10;fAD///8A////AP///wD///8A////AP///wD///8A////AP///wD///8A////AP///wD///8A////&#10;AP///wD///8A////AP///wD///8A////AP///wD///8A////AP///wD///8A////AP///wD///8A&#10;////AP///wD///8A////AP///wD///8A////AP///wD///8A////AP///wD///8A////AP///wD/&#10;//8A////AP///wD///8A////AP///wD///8A////AP///wD///8A////AP+DgwD/AAAA/7u7u//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tLS0/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7S0t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3t7f+rq6v/mZmZ/5mZmf/s&#10;7Oz/8PDw//Dw8P/w8PD/8PDw//Dw8P/w8PD/8PDw//Dw8P/w8PD/8PDw//Dw8P/w8PD/8PDw//Dw&#10;8P/w8PD/8PDw//Dw8P/w8PD/8PDw//Dw8P/w8PD/8PDw//Dw8P/w8PD/8PDw//Dw8P/w8PD/8PDw&#10;//Dw8P/w8PD/8PDw//Dw8P/w8PD/8PDw//Dw8P+vr6//mZmZ/5mZmf+ZmZn/mZmZ/6CgoP+9vb3/&#10;19fX/+/v7//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v&#10;7/+hoaH/mZmZ/9ra2v/w8PD/8PDw//Dw8P/w8PD/8PDw//Dw8P/w8PD/8PDw//Dw8P/w8PD/8PDw&#10;//Dw8P/w8PD/8PDw//Dw8P/w8PD/8PDw//Dw8P/w8PD/8PDw//Dw8P/w8PD/8PDw//Dw8P/w8PD/&#10;8PDw//Dw8P/w8PD/8PDw//Dw8P/w8PD/8PDw//Dw8P/w8PD/urq6/5mZmf+ZmZn/mpqa/7Kysv/S&#10;0tL/7Ozs//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&#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7S0tP8AAAD/AAC/&#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C/&#10;/wAAAP+0tLT/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9ra2v+ZmZn/s7Oz//Dw8P/w8PD/8PDw//Dw8P/w8PD/8PDw//Dw8P/w8PD/&#10;8PDw//Dw8P/w8PD/8PDw//Dw8P/w8PD/8PDw//Dw8P/w8PD/8PDw//Dw8P/w8PD/8PDw//Dw8P/w&#10;8PD/8PDw//Dw8P/w8PD/8PDw//Dw8P/w8PD/8PDw//Dw8P/w8PD/7+/v/7S0tP+ZmZn/o6Oj/9DQ&#10;0P/t7e3/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tLS0/wAAAP8AAL//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L//AAAA/7S0t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4eHh/8AAAD/x8cA////AP///wD///8A////&#10;AP///wD///8A////AP///wD///8A////AP///wD///8A////AP///wD///8A////AP///wD///8A&#10;////AP///wD///8A////AP///wD///8A////AP///wD///8A////AP///wD///8A////AP///wD/&#10;//8A////AP///wD///8A////AP///wD///8A////AP///wD///8A////AP///wD///8A////AP//&#10;/wD///8A////AP///wD///8A////AP///wD///8A////AP/PzwD/AAAA/3t7e//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Li4v/a2tr/6+vr//Dw8P/w8PD/8PDw//Dw8P/w&#10;8PD/8PDw//Dw8P/w8PD/8PDw//Dw8P/w8PD/8PDw//Dw8P/w8PD/8PDw//Dw8P/w8PD/8PDw//Dw&#10;8P/w8PD/8PDw//Dw8P/w8PD/8PDw//Dw8P/w8PD/8PDw//Dw8P/w8PD/8PDw/+/v7//g4OD/2tra&#10;/+Pj4//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0tLT/AAAA/wAAv/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v/8AAAD/tLS0//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QUE5/xwcAP/7+wD///8A&#10;////AP///wD///8A////AP///wD///8A////AP///wD///8A////AP///wD///8A////AP///wD/&#10;//8A////AP///wD///8A////AP///wD///8A////AP///wD///8A////AP///wD///8A////AP//&#10;/wD///8A////AP///wD///8A////AP///wD///8A////AP///wD///8A////AP///wD///8A////&#10;AP///wD///8A////AP///wD///8A////AP///wD///8A////AP///wD///8A////AP8kJAD/Kioi&#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7S0tP8AAAD/AAC//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C//wAAAP+0tLT/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tLS0/wAAAP8AAL//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L//AAAA/7S0t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0tLT/AAAA/wAAv/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v/8A&#10;AAD/tLS0//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7S0&#10;tP8AAAD/AAC//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C//wAAAP+0tLT/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tLS0/wAAAP8AAL//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L//AAAA/7S0t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0tLT/AAAA/wAAv/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v/8AAAD/tLS0//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7S0tP8AAAD/AAC//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C//wAAAP+0tLT/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tLS0/wAAAP8AAL//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L//AAAA&#10;/7S0t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0tLT/&#10;AAAA/wAAv/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v/8AAAD/tLS0//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7S0tP8AAAD/AAC//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C//wAAAP+0tLT/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tLS0/wAAAP8AAL//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L//AAAA/7S0t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0tLT/AAAA/wAAv/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v/8AAAD/tLS0//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7S0tP8AAAD/AAC//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C//wAAAP+0&#10;tLT/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tLS0/wAA&#10;AP8AAL//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L//AAAA/7S0t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mZm//wAAAP+0tLT/8PDw//Dw8P/w8PD/8PDw//Dw8P/w8PD/8PDw//Dw8P/w&#10;8PD/8PDw//Dw8P/w8PD/8PDw//Dw8P/w8PD/8PDw//Dw8P/w8PD/8PDw//Dw8P/w8PD/8PDw//Dw&#10;8P/w8PD/8PDw//Dw8P/w8PD/8PDw//Dw8P/w8PD/8PDw//Dw8P/w8PD/8PDw//Dw8P/w8PD/8PDw&#10;/7S0tP8AAAD/mZm//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0tLT/AAAA/wAAv/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v/8AAAD/tLS0//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Zmb//AAAA/7S0tP/w8PD/8PDw//Dw8P/w8PD/8PDw//Dw&#10;8P/w8PD/8PDw//Dw8P/w8PD/8PDw//Dw8P/w8PD/8PDw//Dw8P/w8PD/8PDw//Dw8P/w8PD/8PDw&#10;//Dw8P/w8PD/8PDw//Dw8P/w8PD/8PDw//Dw8P/w8PD/8PDw//Dw8P/w8PD/8PDw//Dw8P/w8PD/&#10;8PDw//Dw8P/w8PD/tLS0/wAAAP+Zmb//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7S0tP8AAAD/AAC//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C//wAAAP+0tLT/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5mZv/8AAAD/tLS0//Dw8P/w8PD/8PDw&#10;//Dw8P/w8PD/8PDw//Dw8P/w8PD/8PDw//Dw8P/w8PD/8PDw//Dw8P/w8PD/8PDw//Dw8P/w8PD/&#10;8PDw//Dw8P/w8PD/8PDw//Dw8P/w8PD/8PDw//Dw8P/w8PD/8PDw//Dw8P/w8PD/8PDw//Dw8P/w&#10;8PD/8PDw//Dw8P/w8PD/8PDw//Dw8P+0tLT/AAAA/5mZv//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tLS0/wAAAP8AAL//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L//AAAA/7S0t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mZm//wAAAP+0tLT/&#10;8PDw//Dw8P/w8PD/8PDw//Dw8P/w8PD/8PDw//Dw8P/w8PD/8PDw//Dw8P/w8PD/8PDw//Dw8P/w&#10;8PD/8PDw//Dw8P/w8PD/8PDw//Dw8P/w8PD/8PDw//Dw8P/w8PD/8PDw//Dw8P/w8PD/8PDw//Dw&#10;8P/w8PD/8PDw//Dw8P/w8PD/8PDw//Dw8P/w8PD/8PDw/7S0tP8AAAD/mZm//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0tLT/AAAA/wAAv/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v/8AAAD/tLS0&#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Z&#10;mb//AAAA/7S0tP/w8PD/8PDw//Dw8P/w8PD/8PDw//Dw8P/w8PD/8PDw//Dw8P/w8PD/8PDw//Dw&#10;8P/w8PD/8PDw//Dw8P/w8PD/8PDw//Dw8P/w8PD/8PDw//Dw8P/w8PD/8PDw//Dw8P/w8PD/8PDw&#10;//Dw8P/w8PD/8PDw//Dw8P/w8PD/8PDw//Dw8P/w8PD/8PDw//Dw8P/w8PD/tLS0/wAAAP+Zmb//&#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5mZv/8AAAD/&#10;tLS0//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7S0tP8AAAD/&#10;AAC//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&#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5mZv/8AAAD/tLS0//Dw8P/w8PD/8PDw//Dw8P/w8PD/8PDw//Dw8P/w8PD/8PDw&#10;//Dw8P/w8PD/8PDw//Dw8P/w8PD/8PDw//Dw8P/w8PD/8PDw//Dw8P/w8PD/8PDw//Dw8P/w8PD/&#10;8PDw//Dw8P/w8PD/8PDw//Dw8P/w8PD/8PDw//Dw8P/w8PD/8PDw//Dw8P/w8PD/8PDw//Dw8P+0&#10;tLT/AAAA/5mZv//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mZm//wAAAP+0tLT/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tLS0/wAAAP8AAL//AAD//wAA//8AAP//AAD//wAA//8AAP//AAD//wAA//8AAP//AAD//wAA&#10;//8AAP//AAD//wAA//8AAP//AAD//wAA//8AAP//AAD//wAA//8AAP//AAD//wAA//8AAP//AAD/&#10;/wAA//8AAP//AAD//wAA//8AAP//AAD//wAA//8AAP//AAD//wAA//8AAP//AAD//wAA//8AAP//&#10;AAD//wAA//8AAP//FBT//ygo//8oKP//Gxv//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mZm//wAAAP+0tLT/8PDw//Dw8P/w8PD/8PDw//Dw8P/w8PD/&#10;8PDw//Dw8P/w8PD/8PDw//Dw8P/w8PD/8PDw//Dw8P/w8PD/8PDw//Dw8P/w8PD/8PDw//Dw8P/w&#10;8PD/8PDw//Dw8P/w8PD/8PDw//Dw8P/w8PD/8PDw//Dw8P/w8PD/8PDw//Dw8P/w8PD/8PDw//Dw&#10;8P/w8PD/8PDw/7S0tP8AAAD/mZm//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Zmb//AAAA/7S0t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0tLT/AAAA/wAAv/8AAP//AAD//wAA//8AAP//AAD//wAA//8AAP//AAD/&#10;/wAA//8AAP//AAD//0Ja//+Nv/r/aoLQ/z9a0P8MRvj/NVfY/2N3yP+Gs/L/UnD//wAA//8AAP//&#10;AAD//wAA//8AAP//AAD//wAA//8AAP//AAD//wAA//8AAP//AAD//wAA//8AAP//AAD//wAA//8A&#10;AP//AAD//wAA//8AAP//AAD//wAA//+6uv/////////////l5f//AwP//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&#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Zmb//AAAA/7S0tP/w8PD/8PDw//Dw8P/w&#10;8PD/8PDw//Dw8P/w8PD/8PDw//Dw8P/w8PD/8PDw//Dw8P/w8PD/8PDw//Dw8P/w8PD/8PDw//Dw&#10;8P/w8PD/8PDw//Dw8P/w8PD/8PDw//Dw8P/w8PD/8PDw//Dw8P/w8PD/8PDw//Dw8P/w8PD/8PDw&#10;//Dw8P/w8PD/8PDw//Dw8P/w8PD/tLS0/wAAAP+Zmb//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5mZv/8AAAD/tLS0//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9e&#10;Xv////////////+kpP//AAD//wAA//8AAP//Xl7/////////////pKT//wAA//8AAP//AAD//wAA&#10;//8AAP//AAD//wAA//8AAP//AAD//wAA//8AAP//AAD//wAA//8AAP//AAD//wAA//8AAP//AAD/&#10;/wAA//8AAP//AAD//wAA//8AAP//AAD//wAA//8AAP//AAD//wAA//8AAP//AAD//wAA//8AAP//&#10;AAD//wAA//8AAP//AAD//wAA//8AAP//AAD//wAA//8AAP//AAD//wAA//8AAL//AAAA/7S0t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wICAv9MTEz/6urq////////////////&#10;////////////////////////////////////////////////////////////////////////////&#10;/////////////////////////////////////////////////////////////////////8rKyv8s&#10;LCz/AgIC////AP///wD///8A////AP///wD///8A////AP///wD///8A////AP///wD///8A////&#10;AP///wD///8A////AP///wD///8A////AP///wD///8A////AP///wD///8A/2BgAP8MDAn/5eXl&#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3+ny&#10;/5nJ/v9+pun/W2m//ypS4f8XS+//S1/H/3KQ2v+Rxv//v9r4//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&#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jo6P+YmJj/mJiY/5iYmP+YmJj/mJiY/5iYmP+YmJj/mJiY/5iYmP+vr6//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09PT/8AAAD/t7cA/7+/AP+/vwD/v78A/7+/AP+/vwD/v78A/7+/AP+/vwD/v78A/7+/AP+/&#10;vwD/v78A/7+/AP+/vwD/v78A/7+/AP+/vwD/v78A/7+/AP+/vwD/v78A/7+/AP+/vwD/v78A/7+/&#10;AP+/vwD/v78A/7+/AP+/vwD/v78A/7+/AP+/vwD/v78A/7+/AP+/vwD/v78A/7+/AP+/vwD/v78A&#10;/7+/AP+/vwD/v78A/7+/AP+/vwD/v78A/7u7AP8AAAD/T09P//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nZ2d/wAAAP8AAAD/AAAA/wAAAP8AAAD/AAAA/wAAAP8AAAD/AAAA/wAA&#10;AP8AAAD/AAAA/wAAAP8AAAD/AAAA/wAAAP8AAAD/AAAA/wAAAP8AAAD/AAAA/wAAAP8AAAD/AAAA&#10;/wAAAP8AAAD/AAAA/wAAAP8AAAD/AAAA/wAAAP8AAAD/AAAA/wAAAP8AAAD/AAAA/wAAAP8AAAD/&#10;AAAA/wAAAP8AAAD/AAAA/wAAAP8AAAD/AAAA/wAAAP8AAAD/AAAA/wAAAP+hoaH/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0tLT/AAAA/wAAv/8AAP//AAD//wAA//8AAP//AAD//wAA//8AAP//AAD//3Zj7f+o&#10;luf/Q1z6/yNU/v8dW/v/Fk7y/w1G8v8CQvr/C0X0/xVM8f8cWfn/IlX9/zFR/f+Vi+v/jXbq/xAN&#10;/f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v/8AAAD/tLS0//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7S0tP8AAAD/AAC//wAA//8AAP//AAD//wAA//8AAP//AAD//wAA&#10;//8AAP//GhX7/yUg+v8PFP7/O1j//3Wp+v9Yd9j/NFbY/wpF+f8sU97/Um7R/2+g9P9Iav//CxL/&#10;/yAe+/8fGvr/AwP//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C//wAAAP+0tLT/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tLS0/wAAAP8AAL//AAD//wAA//8AAP//AAD/&#10;/wAA//8AAP//AAD//wAA//8AAP//AAD//wAA//9CWv//jb/6/2qC0P8/WtD/DEb4/zVX2P9jd8j/&#10;hrPy/1Jw//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L//AAAA/7S0t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0tLT/AAAA/wAAv/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v/8AAAD/&#10;tLS0//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7S0tP8A&#10;AAD/AAC//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C//wAAAP+0tLT/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tLS0/wAAAP8AAL//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L//AAAA/7S0t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Zmb//AAAA/7S0t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0tLT/AAAA/wAAv/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v/8AAAD/tLS0//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0tLT/AAAA/5mZv//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5mZv/8AAAD/tLS0//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7S0tP8AAAD/AAC//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C//wAAAP+0tLT/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7S0tP8AAAD/mZm//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mZm//wAAAP+0tLT/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tLS0/wAAAP8AAL//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L//AAAA/7S0&#10;t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tLS0&#10;/wAAAP+Zmb//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mZm//wAAAP+0tLT/8PDw//Dw8P/w8PD/8PDw//Dw8P/w8PD/8PDw//Dw8P/w8PD/8PDw//Dw8P/w&#10;8PD/8PDw//Dw8P/w8PD/8PDw//Dw8P/w8PD/8PDw//Dw8P/w8PD/8PDw//Dw8P/w8PD/8PDw//Dw&#10;8P/w8PD/8PDw//Dw8P/w8PD/8PDw//Dw8P/w8PD/8PDw//Dw8P/w8PD/8PDw/7S0tP8AAAD/mZm/&#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Zmb//AAAA&#10;/7S0t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0tLT/AAAA&#10;/wAAv/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v/8AAAD/tLS0//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0tLT/AAAA/5mZv//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Zmb//AAAA/7S0tP/w8PD/8PDw//Dw8P/w8PD/8PDw//Dw8P/w8PD/8PDw//Dw&#10;8P/w8PD/8PDw//Dw8P/w8PD/8PDw//Dw8P/w8PD/8PDw//Dw8P/w8PD/8PDw//Dw8P/w8PD/8PDw&#10;//Dw8P/w8PD/8PDw//Dw8P/w8PD/8PDw//Dw8P/w8PD/8PDw//Dw8P/w8PD/8PDw//Dw8P/w8PD/&#10;tLS0/wAAAP+Zmb//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5mZv/8AAAD/tLS0//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7S0tP8AAAD/AAC//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C//wAAAP+0tLT/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7S0tP8AAAD/mZm//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5mZv/8AAAD/tLS0//Dw8P/w8PD/8PDw//Dw8P/w8PD/8PDw&#10;//Dw8P/w8PD/8PDw//Dw8P/w8PD/8PDw//Dw8P/w8PD/8PDw//Dw8P/w8PD/8PDw//Dw8P/w8PD/&#10;8PDw//Dw8P/w8PD/8PDw//Dw8P/w8PD/8PDw//Dw8P/w8PD/8PDw//Dw8P/w8PD/8PDw//Dw8P/w&#10;8PD/8PDw//Dw8P+0tLT/AAAA/5mZv//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mZm//wAAAP+0tLT/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tLS0/wAAAP8AAL//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L//AAAA/7S0t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tLS0/wAAAP+Zmb//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mZm//wAAAP+0tLT/8PDw//Dw8P/w8PD/&#10;8PDw//Dw8P/w8PD/8PDw//Dw8P/w8PD/8PDw//Dw8P/w8PD/8PDw//Dw8P/w8PD/8PDw//Dw8P/w&#10;8PD/8PDw//Dw8P/w8PD/8PDw//Dw8P/w8PD/8PDw//Dw8P/w8PD/8PDw//Dw8P/w8PD/8PDw//Dw&#10;8P/w8PD/8PDw//Dw8P/w8PD/8PDw/7S0tP8AAAD/mZm//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Zmb//AAAA/7S0t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0tLT/AAAA/wAAv/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v/8AAAD/tLS0//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0tLT/AAAA/5mZv//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Zmb//AAAA/7S0tP/w&#10;8PD/8PDw//Dw8P/w8PD/8PDw//Dw8P/w8PD/8PDw//Dw8P/w8PD/8PDw//Dw8P/w8PD/8PDw//Dw&#10;8P/w8PD/8PDw//Dw8P/w8PD/8PDw//Dw8P/w8PD/8PDw//Dw8P/w8PD/8PDw//Dw8P/w8PD/8PDw&#10;//Dw8P/w8PD/8PDw//Dw8P/w8PD/8PDw//Dw8P/w8PD/tLS0/wAAAP+Zmb//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5mZv/8AAAD/tLS0//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7S0tP8AAAD/AAC//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C//wAAAP+0tLT/&#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7S0tP8A&#10;AAD/mZm//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5mZ&#10;v/8AAAD/tLS0//Dw8P/w8PD/8PDw//Dw8P/w8PD/8PDw//Dw8P/w8PD/8PDw//Dw8P/w8PD/8PDw&#10;//Dw8P/w8PD/8PDw//Dw8P/w8PD/8PDw//Dw8P/w8PD/8PDw//Dw8P/w8PD/8PDw//Dw8P/w8PD/&#10;8PDw//Dw8P/w8PD/8PDw//Dw8P/w8PD/8PDw//Dw8P/w8PD/8PDw//Dw8P+0tLT/AAAA/5mZv//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mZm//wAAAP+0&#10;tLT/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tLS0/wAAAP8A&#10;AL//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L//AAAA/7S0t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tLS0/wAAAP+Zmb//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mZm//wAAAP+0tLT/8PDw//Dw8P/w8PD/8PDw//Dw8P/w8PD/8PDw//Dw8P/w8PD/&#10;8PDw//Dw8P/w8PD/8PDw//Dw8P/w8PD/8PDw//Dw8P/w8PD/8PDw//Dw8P/w8PD/8PDw//Dw8P/w&#10;8PD/8PDw//Dw8P/w8PD/8PDw//Dw8P/w8PD/8PDw//Dw8P/w8PD/8PDw//Dw8P/w8PD/8PDw/7S0&#10;tP8AAAD/mZm//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Zmb//AAAA/7S0t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0tLT/AAAA/wAAv/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v/8AAAD/tLS0//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0tLT/AAAA/5mZv//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Zmb//AAAA/7S0tP/w8PD/8PDw//Dw8P/w8PD/8PDw//Dw8P/w&#10;8PD/8PDw//Dw8P/w8PD/8PDw//Dw8P/w8PD/8PDw//Dw8P/w8PD/8PDw//Dw8P/w8PD/8PDw//Dw&#10;8P/w8PD/8PDw//Dw8P/w8PD/8PDw//Dw8P/w8PD/8PDw//Dw8P/w8PD/8PDw//Dw8P/w8PD/8PDw&#10;//Dw8P/w8PD/tLS0/wAAAP+Zmb//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7S0tP8AAAD/AAC//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C//wAAAP+0tLT/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tLS0/wAAAP8AAL//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L//AAAA/7S0t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tLS0/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0tLT/8PDw&#10;//Dw8P/w8PD/8PDw//Dw8P/w8PD/8PDw//Dw8P/w8PD/8PDw//Dw8P/w8PD/8PDw//Dw8P/w8PD/&#10;8PDw//Dw8P/w8PD/8PDw//Dw8P/w8PD/8PDw//Dw8P/w8PD/8PDw//Dw8P/w8PD/8PDw//Dw8P/w&#10;8PD/8PDw//Dw8P/w8PD/8PDw//Dw8P/w8PD/8PDw/7S0t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7S0t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0tLT/AAAA/wAAv/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v/8AAAD/tLS0//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&#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7S0tP8AAAD/AAC/&#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C/&#10;/wAAAP+0tLT/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tLS0/wAAAP8AAL//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L//AAAA/7S0t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0tLT/AAAA/wAAv/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v/8AAAD/tLS0//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tLS0/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7S0t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h4eH/zw8PP88PDz/PDw8/zw8PP88PDz/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Hh4f/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88PDz/AAAA/wAAAP82Njb/dHR0/4CAgP+AgID/gICA/4CAgP+A&#10;gID/gICA/4CAgP+AgID/YWFh/yMjI/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zw8P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PDw8/wAAAP8AAH//NjbJ&#10;/3R0jP+foKD/xsfH/9HS0v/R0tL/0dLS/9HS0v+7u7v/lJSU/2Fhd/8jI2X/AAB8/wAAy/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B//wAAAP88PDz/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88PDz/&#10;AAAA/wAAf/82Nsn/dHSM/7Gxsf/t7u7//v////7////+/////v///9vc3P+fn5//YWFh/yMjI/8A&#10;ADT/AACu/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H//AAAA/zw8&#10;P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zw8PP8AAAD/AAB//zY2yf90dIz/sbGx/+3u7v/+/////v////7////+////29zc/5+f&#10;n/9hYWH/IyMj/wAANP8AAK7/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f/8AAAD/PDw8//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PDw8/wAAAP8AAH//NjbJ/3R0jP+sra3/4+Tk//P09P/z9PT/8/T0&#10;//P09P/T09P/nJyc/2FhYf8jIyP/AAA0/wAArv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B//wAAAP88PDz/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88PDz/AAAA/wAAf/82Nsn/dHSM/5WVlf+vr6//&#10;tre3/7a3t/+2t7f/tre3/6enp/+NjY3/YWFh/yMjI/8AADT/AACu/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H//AAAA/zw8P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zw8PP8AAAD/AAB//zMzzP9u&#10;bpL/eXmC/3l5e/95eXn/eXl5/3l5ef95eXn/eXl5/3l5ef9cXFz/IiIi/wAANP8AAK7/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f/8AAAD/PDw8//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PDw8/wAA&#10;AP8AAH//GRnm/zY2yv87O4//OztO/zs7O/87Ozv/Ozs7/zs7O/87Ozv/Ozs7/y0tLf8QEBD/AAA0&#10;/wAArv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B//wAAAP88PDz/&#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88PDz/AAAA/wAAf/8AAP//AAD//wAAnv8AACX/AAAD/wAAAf8AAAH/AAAD/wAABP8AAAT/&#10;AAAE/wAABP8AADb/AACt/wAA+/8BAfz/AgL9/wIC/f8CAv3/AgL9/wIC/f8CAv3/AgL9/wEB/v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H//AAAA/zw8P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zw8PP8AAAD/AAB//wAA//8AAP//AADO/wAAkP8AAFP/AAAV/wAAKP8A&#10;AGb/AACA/wAAgP8AAID/AACA/wAAgP8AAID/CwuK/ykpqf9AQL//QEC//0BAv/9AQL//QEC//0BA&#10;v/8/P8H/ICDf/wEB/v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f/8AAAD/PDw8//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PDw8/wAAAP8AAH//AAD//wAA//8AAP3/AAD7/wAA&#10;ov8AACr/AABO/wAAx/8AAPr/AAD6/wAA+v8AAPr/AADI/wAAU/8VFRr/UVFW/319gv99fYL/fX2C&#10;/319gv99fYL/fX2C/3t7hf8/P8H/AgL9/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B//wAAAP88PDz/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88PDz/AAAA/wAAf/8AAP//AAD/&#10;/wAA//8AAP//AACl/wAAK/8AAFD/AADL/wAA//8AAP//AAD//wAA//8MDNf/KCh5/1BQUP+Njo7/&#10;uru7/7q7u/+6u7v/uru7/7q7u/+6u7v/uLi7/3t7v/89PcT/OzvE/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H//AAAA/zw8P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zw8PP8AAAD/&#10;AAB//wAA//8AAP//AAD//wAA//8AAKX/AAAr/wAAUP8AAMv/AAD//wAA//8AAP//AAD//xkZ5P9T&#10;U6P/jo6O/8vLy//3+Pj/9/j4//f4+P/3+Pj/9/j4//f4+P/19vb/uLm//3t7if95eYf/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f/8AAAD/PDw8//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PDw8/wAAAP8AAH//AAD//wAA//8AAP//AAD//wAApf8AACv/AABQ/wAAy/8AAP//AAD//wAA&#10;//8AAP//Ghrl/1dXqP+VlZX/0tLS//7////+/////v////7////+/////v////z9/f+/v7//goKC&#10;/4CAgP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B/&#10;/wAAAP88PDz/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88PDz/AAAA/wAAf/8AAP//AAD//wAA//8AAP//AACl/wAAK/8AAFD/AADL&#10;/wAA//8AAP//AAD//wAA//8aGuX/V1eo/5WVlf/S0tL//v////7////+/////v////7////+////&#10;/P39/7+/v/+CgoL/gICA/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H//AAAA/zw8P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zw8PP8AAAD/AAB//xUV6v8tLdP/MTHO/zExzv8xMZf/&#10;MTFM/zExYv8xMa7/JCTc/wwM8/8AAP//AAD//xAQ7/82Nsr/ZGS2/6GhxP/Nzs7/zc7O/83Ozv/N&#10;zs7/zc7O/83Ozv/Ly8v/jo6O/1BQUP9OTk7/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f/8AAAD/PDw8//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PDw8/wAAAP8AAH//Ly/Q/2Vlm/9v&#10;b5D/b2+Q/29vhf9vb3X/b296/29viv9RUa//Gxvk/wAA//8AAP//AwP8/wsL9P8mJt//Y2Oy/5CQ&#10;kP+QkJD/kJCQ/5CQkP+QkJD/kJCQ/46Ojv9QUFD/EhIS/xAQEP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B//wAAAP88PDz/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88PDz/AAAA/y0t&#10;f/9jY8L/oKGw/6ytrf+sra3/rK2t/6ytrf+sra3/rK2t/4mJt/9MTMn/IiLd/wwM8/8AAP//AAD/&#10;/w4O8f82Nsr/U1Oh/1NTdv9TU1P/U1NT/1NTU/9TU1P/UVFR/ykpKf8BAQH/AAAA/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H//AAAA/zw8P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zw8PP8AAAD/amqA/6Cguf/d3uL/6erq/+nq6v/p6ur/6erq/+nq6v/p6ur/xsbS/4mJqv9RUa//&#10;Hh7i/wAA//8AAP//BAT7/w4O8f8VFc7/FRVo/xUVFf8VFRX/FRUV/xUVFf8VFRX/CwsL/wAAAP8A&#10;AAD/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f/8A&#10;AAD/PDw8//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PDw8/wAAAP+AgID/tba2//Lz8//+/////v////7////+/////v////7////b&#10;3Nz/n5+f/2Fhi/8jI6H/AAC//wAA5f8AAP//AAD//wAA6f8AAJX/AABR/wAAUf8AAFH/AABR/wAA&#10;Uf8AAFH/AABR/wAAUf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B//wAAAP88PDz/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88PDz/AAAA/4CAgP+1trb/8vPz//7////+/////v////7/&#10;///+/////v///9vc3P+fn5//YWFu/yMjSf8AAF3/AAC//wAA//8AAP//AAD4/wAA3/8AAMv/AADL&#10;/wAAy/8AAMv/AADL/wAAy/8AAMv/AADL/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H//AAAA/zw8P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zw8PP8AAAD/gICA/6anp//S09P/29zc&#10;/9vc3P/b3Nz/29zc/9vc3P/b3Nz/uLi4/3t7e/9GRkb/Ghoa/wAANP8AAK7/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f/8AAAD/PDw8//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PDw8/wAAAP+AgID/&#10;jY2N/5ubm/+enp7/np6e/56env+enp7/np6e/56env97e3v/PT09/xcXF/8ICAj/AAA0/wAArv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B//wAAAP88PDz/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88&#10;PDz/AAAA/2FhgP9hYZ//YWGf/2Fhh/9hYWn/YWFh/2FhYf9hYWH/YWFh/0ZGRv8XFxf/AAAP/wAA&#10;Lf8AAGX/AADC/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H//AAAA&#10;/zw8P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zw8PP8AAAD/IyN//yMj3P8jI9z/IyOV/yMjPP8jIyP/IyMj/yMjI/8jIyP/Ghoa&#10;/wkJCf8AACz/AACF/wAAx/8AAOn/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f/8AAAD/PDw8//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PDw8/wAAAP8AAH//AAD//wAA//8AAJz/AAAi/wAAAP8AAAD/&#10;AAAA/wAAAP8AAAD/AAAA/wAAPf8AALj/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B//wAAAP88PDz/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88PDz/AAAA/wAAf/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H//AAAA/zw8P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zw8PP8AAAD/AAB//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f/8AAAD/PDw8//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PDw8&#10;/wAAAP8AAH//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B//wAAAP88&#10;PDz/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88PDz/AAAA/wAAf/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Ghr//xoa//8a&#10;Gv//Ghr//wUF//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H//AAAA/zw8P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zw8PP8AAAD/AAB//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jY3//7+///+/v///v7///46O//8AAP//AAD//wAA//8AAP//AAD//wAA&#10;//+2tv//////////////////oKD//wAA//8AAP//AAD//wAA//8AAP//AAD//wAA//8AAP//AAD/&#10;/wAA//9oaP//v7///7+///+/v///v7///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f/8AAAD/PDw8//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B//wAAAP88PDz/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H//AAAA/zw8P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f/8AAAD/PDw8&#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B//wAAAP88PDz/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H//AAAA/zw8P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zw8&#10;PP8AAAD/AAB//wAA//8AAP//AAD//wAA//8AAP//AAD//wAA//8AAP//AAD//ywZ7v9fHcH/xCVo&#10;//4hLf/8DRv/+wAP//sAD//7AA//+wAP//sAD//7AA//+wAP//sAD//7AA//+wAP//sAD//7AA//&#10;+wAP//wSH//+JjH/rCN9/0Yb1v8sGe7/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f/8AAAD/&#10;PDw8//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PDw8/wAAAP8AAH//AAD//wAA//8AAP//AAD//wAA//8AAP//AAD//wAA//8AAP//&#10;pl+9/7tMl//kJ0v//A4b//sFFP/7AA//+wAP//sAD//7AA//+wAP//sAD//7AA//+wAP//sAD//7&#10;AA//+wAP//sAD//7AA///AcW//wQHf/bMF3/sVWp/6Zfvf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B//wAAAP88PDz/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88PDz/AAAA/wAAf/8AAP//AAD//wAA//8AAP//AAD//wAA//8A&#10;AP//AAD//wAA////hY///mVw//wlM//7AA//+wAP//sAD//7AA//+wAP//sAD//7AA//+wAP//sA&#10;D//7AA//+wAP//sAD//7AA//+wAP//sAD//7AA//+wAP//00Qf/+dX///4WP/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H//AAAA/zw8P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zw8PP8AAAD/AAB//wAA//8AAP//AAD//wAA&#10;//8AAP//AAD//wAA//8AAP//AAD///9bZ//+RVL//Bko//sAD//7AA//+wAP//sAD//7AA//+wAP&#10;//sAD//7AA//+wAP//sAD//7AA//+wAP//sAD//7AA//+wAP//sAD//7AA///SQy//5QXP//W2f/&#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f/8AAAD/PDw8//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PDw8/wAAAP8AAH//AAD/&#10;/wAA//8AAP//AAD//wAA//8AAP//AAD//wAA//8AAP///zVD//4oNv/8Dx3/+wAP//sAD//7AA//&#10;+wAP//sAD//7AA//+wAP//sAD//7AA//+wAP//sAD//7AA//+wAP//sAD//7AA//+wAP//sAD//9&#10;FSP//i48//81Q/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B//wAAAP88PDz/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88PDz/&#10;AAAA/wAAf/8AAP//AAD//wAA//8AAP//AAD//wAA//8AAP//AAD//wAA////Gyn//hQj//wHFv/7&#10;AA//+wAP//sAD//7AA//+wAP//sAD//7AA//+wAP//sAD//7AA//+wAP//sAD//7AA//+wAP//sA&#10;D//7AA//+wAP//0KGf/+Fyb//xsp/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H//AAAA/zw8&#10;P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zw8PP8AAAD/AAB//wAA//8AAP//AAD//wAA//8AAP//AAD//wAA//8AAP//AAD///8H&#10;Fv/+BRT//AIR//sAD//7AA//+wAP//sAD//7AA//+wAP//sAD//7AA//+wAP//sAD//7AA//+wAP&#10;//sAD//7AA//+wAP//sAD//7AA///QMS//4GFf//Bxb/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f/8AAAD/PDw8//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PDw8/wAAAP8AAH//AAD//wAA//8AAP//AAD//wAA//8AAP//AAD/&#10;/wAA//8AAP///yEw//4ZKP/8CRj/+wAP//sAD//7AA//+wAP//sAD//7AA//+wAP//sAD//7AA//&#10;+wAP//sAD//7AA//+wAP//sAD//7AA//+wAP//sAD//9DRz//h0s//8hMP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B//wAAAP88PDz/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88PDz/AAAA/wAAf/8AAP//AAD//wAA//8AAP//&#10;AAD//wAA//8AAP//AAD//wAA////PEr//i08//wRH//7AA//+wAP//sAD//7AA//+wAP//sAD//7&#10;AA//+wAP//sAD//7AA//+wAP//sAD//7AA//+wAP//sAD//7AA//+wAP//0XJv/+NUP//zxK/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H//AAAA/zw8P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zw8PP8AAAD/AAB//wAA//8A&#10;AP//AAD//wAA//8AAP//AAD//wAA//8AAP//AAD///9mcf/+TVr//Bwq//sAD//7AA//+wAP//sA&#10;D//7AA//+wAP//sAD//7AA//+wAP//sAD//7AA//+wAP//sAD//7AA//+wAP//sAD//7AA///Sg1&#10;//5ZZf//ZnH/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f/8AAAD/PDw8//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PDw8/wAA&#10;AP8AAH//AAD//wAA//8AAP//AAD//wAA//8AAP//AAD//wAA//8AAP///5CZ//5td//8KDX/+wAP&#10;//sAD//7AA//+wAP//sAD//7AA//+wAP//sAD//7AA//+wAP//sAD//7AA//+wAP//sAD//7AA//&#10;+wAP//sAD//9OEX//n6H//+Qmf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xUV//8aGv//Ghr//xoa//8EB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B//wAAAP88PDz/&#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88PDz/AAAA/wAAf/8AAP//AAD//wAA//8AAP//AAD//wAA//8AAP//AAD//wAA//+HTcn/&#10;pECh/9wmUv/8EyD//AcW//sAD//7AA//+wAP//sAD//7AA//+wAP//sAD//7AA//+wAP//sAD//7&#10;AA//+wAP//sAD//8Chj//RUi/88sZf+WRrX/h03J/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cH//8NDf//&#10;DQ3//w0N//8NDf//AAD//wAA//8AAP//AAD//wAA//8AAP//aGj//7+///+/v///v7///7+///8A&#10;AP//AAD//wAA//8AAP//AAD//2ho//+/v///v7///7+///+/v///AAD//wAA//8AAP//AAD//wAA&#10;//8AAP//AAD//wAA//8AAP//AAD//wAA//84OP//+vr/////////////8vL//yws//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H//AAAA/zw8P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zw8PP8AAAD/AAB//wAA//8AAP//AAD//wAA//8AAP//AAD//wAA//8A&#10;AP//AAD//w0H+v9HEcv/vCRv//4mMf/8Dxz/+wAP//sAD//7AA//+wAP//sAD//7AA//+wAP//sA&#10;D//7AA//+wAP//sAD//7AA//+wAP//0UIf/+Kzb/oCCF/ysM4v8NB/r/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ior///////////////////////8AAP//AAD//wAA//8AAP//AAD//wAA//+Kiv//////////&#10;/////////////wAA//8AAP//AAD//wAA//8AAP//ior///////////////////////8AAP//AAD/&#10;/wAA//8AAP//AAD//wAA//8AAP//AAD//wAA//8AAP//ERH//+Dg//////////////Ly//85Of//&#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f/8AAAD/PDw8//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PDw8/wAAAP8AAH//AAD//wAA//8AAP//AAD//wAA&#10;//8AAP//AAD//wAA//8AAP//AAD//z4d4P+4V6P//2Rt//00P//8Eh///AgW//sAD//7AA//+wAP&#10;//sAD//7AA//+wAP//sAD//7AA//+wAP//wKGP/9FCH//kBK//9vd/+bSbH/IA/v/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Kiv///////////////////////wAA//8AAP//AAD//wAA//8AAP//AAD/&#10;/4qK////////////////////////AAD//wAA//8AAP//AAD//wAA//+Kiv//////////////////&#10;/////wAA//8AAP//AAD//wAA//8AAP//AAD//wAA//8AAP//AAD//wEB//+ysv/////////////y&#10;8v//OTn//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B//wAAAP88PDz/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88PDz/AAAA/wAAf/8AAP//AAD/&#10;/wAA//8AAP//AAD//wAA//8AAP//AAD//wAA//8AAP//PjDz/7iQ2v//qK7//15m//4mMf/8EB3/&#10;+wAP//sAD//7AA//+wAP//sAD//7AA//+wAP//sAD//7AA///RUi//4rNv//cHf//7m+/5t54P8g&#10;Gfn/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4qK////////////////////////AAD//wAA//8AAP//&#10;AAD//wAA//8AAP//ior///////////////////////8AAP//AAD//wAA//8AAP//AAD//4qK////&#10;////////////////////AAD//wAA//8AAP//AAD//wAA//8AAP//AAD//wAA//8AAP//c3P/////&#10;////////8vL//zk5//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H//AAAA/zw8P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zw8PP8AAAD/&#10;AAB//wAA//8AAP//AAD//wAA//8AAP//AAD//wAA//8AAP//AAD//wAA//8lH/n/cF3u/5pt1f+a&#10;Paf/qyN+/9owXf/9NUL//SQy//0VJP/9Cxn//QMS//0NHP/9GCb//Sg2//05Rf/PLWX/oCCF/5pJ&#10;sv+aeN//Xk/x/xMQ/P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bW3//8nJ///Jyf//ycn//8HB//8A&#10;AP//AAD//wAA//8AAP//AAD//wAA//+Kiv///////////////////////wAA//8AAP//AAD//wAA&#10;//8AAP//ior///////////////////////8AAP//AAD//wAA//8AAP//AAD//wAA//8AAP//AAD/&#10;/wsL///ExP//ycn//8jI//85Of//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f/8AAAD/PDw8//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PDw8/wAAAP8AAH//AAD//wAA//8AAP//AAD//wAA//8AAP//AAD//wAA//8AAP//AAD//wgG&#10;/v8XE/z/IBb2/yAN7f9FG9f/sFSq//51f//+UF3//i49//4YJv/+BhX//h0r//40Qv/+WWX//n6H&#10;/5dHtP8sDeH/IA/v/yAZ+P8TEPz/BAP+/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4qK////////////////////////AAD/&#10;/wAA//8AAP//AAD//wAA//+Kiv///////////////////////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B/&#10;/wAAAP88PDz/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H//AAAA/zw8P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zw8PP8AAAD/AAB//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f/8AAAD/PDw8//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PDw8/wAAAP8AAH//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B//wAAAP88PDz/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88PDz/AAAA/wAA&#10;f/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H//AAAA/zw8P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zw8PP8AAAD/AAB//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f/8A&#10;AAD/PDw8//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PDw8/wAAAP8AAH//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B//wAAAP88PDz/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88PDz/AAAA/wAAf/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H//AAAA/zw8P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zw8PP8AAAD/AAB//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f/8AAAD/PDw8//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PDw8/wAAAP8AAH//&#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B//wAAAP88PDz/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88&#10;PDz/AAAA/wAAf/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H//AAAA&#10;/zw8P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zw8PP8AAAD/AAB//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f/8AAAD/PDw8//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PDw8/wAAAP8AAH//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B//wAAAP88PDz/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88PDz/AAAA/wAAf/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H//AAAA/zw8P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zw8PP8AAAD/AAB//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f/8AAAD/PDw8//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PDw8&#10;/wAAAP8AAH//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B//wAAAP88&#10;PDz/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88PDz/AAAA/wAAf/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H//AAAA/zw8P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zw8PP8AAAD/AAB//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f/8AAAD/PDw8//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PDw8/wAAAP8AAH//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B//wAAAP88PDz/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88PDz/AAAA/wAAf/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H//AAAA/zw8P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zw8PP8A&#10;AAD/AAB//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f/8AAAD/PDw8&#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PDw8/wAAAP8AAH//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B//wAAAP88PDz/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88PDz/AAAA/wAAf/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H//AAAA/zw8P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zw8PP8AAAD/AAB//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f/8AAAD/PDw8//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PDw8/wAAAP8AAH//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B//wAAAP88PDz/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88PDz/AAAA&#10;/wAAf/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H//AAAA/zw8P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zw8PP8AAAD/AAB//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f/8AAAD/PDw8//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PDw8/wAAAP8AAH//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B//wAAAP88PDz/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88PDz/AAAA/wAAf/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H//AAAA/zw8P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zw8PP8AAAD/AAB//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f/8AAAD/PDw8//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PDw8/wAAAP8A&#10;AH//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B//wAAAP88PDz/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88PDz/AAAA/wAAf/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H//&#10;AAAA/zw8P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zw8PP8AAAD/AAB//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f/8AAAD/PDw8//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PDw8/wAAAP8AAH//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B//wAAAP88PDz/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88PDz/AAAA/wAAf/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H//AAAA/zw8P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zw8PP8AAAD/AAB/&#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f/8AAAD/PDw8//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PDw8/wAAAP8AAH//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B//wAA&#10;AP88PDz/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88PDz/AAAA/wAAf/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H//AAAA/zw8P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zw8PP8AAAD/AAB//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f/8AAAD/PDw8//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PDw8/wAAAP8AAH//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B//wAAAP88PDz/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88PDz/AAAA/wAAf/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H//AAAA/zw8P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zw8&#10;PP8AAAD/AAB//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f/8AAAD/&#10;PDw8//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PDw8/wAAAP8AAH//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B//wAAAP88PDz/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88PDz/AAAA/wAAf/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H//AAAA/zw8P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zw8PP8AAAD/AAB//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f/8AAAD/PDw8//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PDw8/wAAAP8AAH//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B//wAAAP88PDz/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88PDz/&#10;AAAA/wAAf/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H//AAAA/zw8&#10;P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zw8PP8AAAD/AAB//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f/8AAAD/PDw8//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O//8PDv//Dw7//w8O//8PDv//Dw7//w8O//8PDv//Dw7//w8O//8PDv//Dw7//w8O//8PDv//Dw&#10;7//w8O//8PDv//Dw7//w8O//8PDv//Dw7//w8O//8PDv//Dw7//w8O//8PDv//Dw7//w8O//8PDv&#10;//Dw8P/w8PD/8PDw//Dw8P/w8PD/8PDw//Dw8P88PDz/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zw8P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zw8PP88PDz/PDw8/zw8PP88PDz/PDw8/zw8PP88PDz/h4eH//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&#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3t7f/Pz8//p6en/5mZmf+ZmZn/mZmZ/6ysrP/P&#10;z8//7+/v//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Hh4f/PDw8/zw8PP88PDz/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88PDz/PDw8/zw8PP88PDz/PDw8/zo6Ov8wMDD/Jycn/yYmJv8mJib/JiYm/y0t&#10;Lf82Njb/PDw8/zw8PP88PDz/PDw8/zw8PP88PDz/PDw8/zw8PP88PDz/PDw8/zw8PP88PDz/h4eH&#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zw8P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8PDz/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88PDz/AAAA&#10;/wAAf/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f/8AAAD/PDw8//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zw8PP8AAAD/AAB//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B//wAAAP88PDz/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PDw8/wAAAP8AAH//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H//AAAA/zw8P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88PDz/AAAA/wAAf/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f/8AAAD/PDw8//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zw8PP8AAAD/AAB//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B//wAAAP88PDz/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PDw8/wAAAP8A&#10;AH//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H//AAAA/zw8P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88PDz/AAAA/wAAf/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zw8PP8AAAD/AAB//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PDw8/wAAAP8AAH//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88PDz/AAAA/wAAf/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zw8PP8AAAD/AAB/&#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PDw8/wAAAP8AAH//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88PDz/AAAA/wAAf/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&#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r6+v/oqKi/5mZmf/K&#10;ysr/8PDw//Dw8P/w8PD/8PDw//Dw8P/w8PD/8PDw//Dw8P/w8PD/8PDw//Dw8P/w8PD/8PDw//Dw&#10;8P/w8PD/8PDw//Dw8P/w8PD/8PDw//Dw8P/w8PD/8PDw//Dw8P/w8PD/8PDw//Dw8P/w8PD/8PDw&#10;//Dw8P/w8PD/8PDw//Dw8P/w8PD/8PDw//Dw8P/w8PD/8PDw//Dw8P/w8PD/8PDw//Dw8P/w8PD/&#10;8PDw//Dw8P/w8PD/8PDw//Dw8P/w8PD/8PDw//Dw8P/w8PD/4uLi/5mZmf+goK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5ubm/5qamv+ZmZn/4uLi//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urq6&#10;/5mZmf+6urr/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d3d3/mZmZ/5ycnP/r6+v/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vr6//mZmZ/8TEx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9LS0v+ZmZn/oqKi/+/v7//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7+/v/6Wlpf+ZmZn/&#10;z8/P//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&#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x8fH/5mZmf+srKz/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p6en/nZ2d/5mZmf/c3Nz/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88PDz/AAAA/wAAf/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9vb3/mZmZ/7e3t//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zw8PP8AAAD/AAB//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g4P+ZmZn/mpqa/+Tk5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PDw8/wAAAP8AAH//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6+v&#10;r/+ZmZn/vr6+//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88PDz/AAAA/wAA&#10;f/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2dnZ/5mZmf+dnZ3/7Ozs//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zw8PP8AAAD/AAB//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ra2t/5mZmf/Ly8v/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PDw8/wAAAP8AAH//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R0dH/mZmZ/6enp//v7+//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88PDz/AAAA/wAAf/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3t7f+hoaH/mZmZ&#10;/9XV1f/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zw8PP8AAAD/AAB//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8TExP+ZmZn/ra2t//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PDw8/wAAAP8AAH//&#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5eXl/5qamv+ZmZn/4ODg//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88&#10;PDz/AAAA/wAAf/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tra2/5mZmf+6urr/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zw8PP8AAAD/AAB//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9LS///zc3//83N&#10;///Nzf//Pj7//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c3Nz/mZmZ/5ycnP/m5ub/&#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PDw8/wAAAP8AAH//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Hh7/&#10;/+3t/////////////4GB//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p&#10;qan/mZmZ/8LCwv/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88PDz/AAAA/wAAf/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UF///Gxv////////////+Bgf//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f/8AAAD/PDw8//Dw8P/w8PD/8PDw//Dw8P/w8PD/8PDw//Dw8P/w8PD/8PDw//Dw8P/w&#10;8PD/8PDw//Dw8P/w8PD/8PDw//Dw8P/w8PD/8PDw/+jo6P+rq6v/np6e/8TExP/a2tn/8PDv//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87Ozv+ZmZn/oKCg/+3t7f/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zw8PP8AAAD/AAB//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i4v/////////////gYH//wAA//8AAP//AAD//wAA//8AAP//AAD//wAA&#10;//8AAP//Cgr//ycn//9CQv//BAT//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B//wAAAP88PDz/8PDw//Dw8P/w8PD/8PDw//Dw8P/w8PD/8PDw//Dw&#10;8P/w8PD/8PDw//Dw8P/w8PD/8PDw//Dw8P/w8PD/8PDw//Dw8P/a2tr/oaGh/5mZmf+cnJz/1tb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6enp/+ZmZn/zs7O//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PDw8&#10;/wAAAP8AAH//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9dXf//Y2P//1FR//8AAP//AAD//wAA//8AAP//AAD/&#10;/wAA//8AAP//AAD//66u//////////////////8qKv//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H//AAAA/zw8PP/w8PD/8PDw//Dw8P/w8PD/8PDw&#10;//Dw8P/w8PD/8PDw//Dw8P/w8PD/8PDw//Dw8P/w8PD/8PDw//Dw8P/w8PD/zc3N/5qamv+ZmZn/&#10;p6en/+Hh4f/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zc3N/5mZmf+oqKj/7+/v//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7S0tP94eHj/eHh4/3h4eP94eHj/eHh4/3h4eP94eHj/eHh4/3h4eP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ubn//////////////////yoq//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f/8AAAD/PDw8//Dw8P/w8PD/&#10;8PDw//Dw8P/w8PD/8PDw//Dw8P/w8PD/8PDw//Dw8P/w8PD/8PDw//Dw8P/w8PD/7e3t/7q6uv+Z&#10;mZn/mZmZ/6+vr//p6en/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s7Oz/np6e/5mZ&#10;mf/Z2dn/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eHh4/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9vb3/mZmZ/7S0t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Li4v+ampr/mZmZ/+Tk5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3h4eP8AAAD/AAB//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88PDz/PDw8/zw8PP88PDz/PDw8/ywsLP8mJib/Ly8v/zw8PP88PDz/PDw8/zw8&#10;PP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88PDz/PDw8/zw8PP+Hh4f/8PDw//Dw8P/w8PD/8PDw//Dw8P/w8PD/8PDw//Dw&#10;8P/w8PD/8PDw//Dw8P/w8PD/8PDw//Dw8P/w8PD/8PDw//Dw8P/w8PD/8PDw//Dw8P/w8PD/8PDw&#10;//Dw8P/w8PD/8PDw//Dw8P/w8PD/8PDw//Dw8P/w8PD/8PDw//Dw8P/w8PD/eHh4/wAAAP8AAH//&#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zw8PP/w8PD/8PDw//Dw8P/w8PD/8PDw&#10;//Dw8P/w8PD/8PDw//Dw8P/w8PD/8PDw//Dw8P/w8PD/8PDw//Dw8P/w8PD/8PDw//Dw8P/w8PD/&#10;8PDw//Dw8P/w8PD/8PDw//Dw8P/w8PD/8PDw//Dw8P/w8PD/8PDw//Dw8P/w8PD/8PDw//Dw8P94&#10;eHj/AAAA/wAAf/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B//wAAAP88&#10;PDz/8PDw//Dw8P/w8PD/8PDw//Dw8P/w8PD/8PDw//Dw8P/w8PD/8PDw//Dw8P/w8PD/8PDw//Dw&#10;8P/w8PD/8PDw//Dw8P/w8PD/8PDw//Dw8P/w8PD/8PDw//Dw8P/w8PD/8PDw//Dw8P/w8PD/8PDw&#10;//Dw8P/w8PD/8PDw//Dw8P/w8PD/eHh4/wAAAP8AAH//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H//AAAA/zw8PP/w8PD/8PDw//Dw8P/w8PD/8PDw//Dw8P/w8PD/8PDw//Dw8P/w8PD/8PDw&#10;//Dw8P/w8PD/8PDw//Dw8P/w8PD/8PDw//Dw8P/w8PD/8PDw//Dw8P/w8PD/8PDw//Dw8P/w8PD/&#10;8PDw//Dw8P/w8PD/8PDw//Dw8P/w8PD/8PDw//Dw8P94eHj/AAAA/wAAf/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f/8AAAD/PDw8//Dw8P/w8PD/8PDw//Dw8P/w8PD/8PDw//Dw8P/w8PD/&#10;8PDw//Dw8P/w8PD/8PDw//Dw8P/w8PD/8PDw//Dw8P/w8PD/8PDw//Dw8P/w8PD/8PDw//Dw8P/w&#10;8PD/8PDw//Dw8P/w8PD/8PDw//Dw8P/w8PD/8PDw//Dw8P/w8PD/8PDw/3h4eP8AAAD/AAB//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B//wAAAP88PDz/8PDw//Dw8P/w8PD/8PDw//Dw8P/w&#10;8PD/8PDw//Dw8P/w8PD/8PDw//Dw8P/w8PD/8PDw//Dw8P/w8PD/8PDw//Dw8P/w8PD/8PDw//Dw&#10;8P/w8PD/8PDw//Dw8P/w8PD/8PDw//Dw8P/w8PD/8PDw//Dw8P/w8PD/8PDw//Dw8P/w8PD/eHh4&#10;/wAAAP8AAH//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H//AAAA/zw8PP/w8PD/8PDw//Dw&#10;8P/w8PD/8PDw//Dw8P/w8PD/8PDw//Dw8P/w8PD/8PDw//Dw8P/w8PD/8PDw//Dw8P/w8PD/8PDw&#10;//Dw8P/w8PD/8PDw//Dw8P/w8PD/8PDw//Dw8P/w8PD/8PDw//Dw8P/w8PD/8PDw//Dw8P/w8PD/&#10;8PDw//Dw8P94eHj/AAAA/wAAf/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f/8AAAD/PDw8&#10;//Dw8P/w8PD/8PDw//Dw8P/w8PD/8PDw//Dw8P/w8PD/8PDw//Dw8P/w8PD/8PDw//Dw8P/w8PD/&#10;8PDw//Dw8P/w8PD/8PDw//Dw8P/w8PD/8PDw//Dw8P/w8PD/8PDw//Dw8P/w8PD/8PDw//Dw8P/w&#10;8PD/8PDw//Dw8P/w8PD/8PDw/3h4eP8AAAD/AAB//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B//wAAAP88PDz/8PDw//Dw8P/w8PD/8PDw//Dw8P/w8PD/8PDw//Dw8P/w8PD/8PDw//Dw8P/w&#10;8PD/8PDw//Dw8P/w8PD/8PDw//Dw8P/w8PD/8PDw//Dw8P/w8PD/8PDw//Dw8P/w8PD/8PDw//Dw&#10;8P/w8PD/8PDw//Dw8P/w8PD/8PDw//Dw8P/w8PD/eHh4/wAAAP8AAH//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H//AAAA/zw8PP/w8PD/8PDw//Dw8P/w8PD/8PDw//Dw8P/w8PD/8PDw//Dw&#10;8P/w8PD/8PDw//Dw8P/w8PD/8PDw//Dw8P/w8PD/8PDw//Dw8P/w8PD/8PDw//Dw8P/w8PD/8PDw&#10;//Dw8P/w8PD/8PDw//Dw8P/w8PD/8PDw//Dw8P/w8PD/8PDw//Dw8P94eHj/AAAA/wAAf/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f/8AAAD/PDw8//Dw8P/w8PD/8PDw//Dw8P/w8PD/8PDw&#10;//Dw8P/w8PD/8PDw//Dw8P/w8PD/8PDw//Dw8P/w8PD/8PDw//Dw8P/w8PD/8PDw//Dw8P/w8PD/&#10;8PDw//Dw8P/w8PD/8PDw//Dw8P/w8PD/8PDw//Dw8P/w8PD/8PDw//Dw8P/w8PD/8PDw/3h4eP8A&#10;AAD/AAB//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B//wAAAP88PDz/8PDw//Dw8P/w8PD/&#10;8PDw//Dw8P/w8PD/8PDw//Dw8P/w8PD/8PDw//Dw8P/w8PD/8PDw//Dw8P/w8PD/8PDw//Dw8P/w&#10;8PD/8PDw//Dw8P/w8PD/8PDw//Dw8P/w8PD/8PDw//Dw8P/w8PD/8PDw//Dw8P/w8PD/8PDw//Dw&#10;8P/w8PD/eHh4/wAAAP8AAH//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Tk//////////////////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B//wAAAP86Ojr/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H//AAAA/zw8PP/w&#10;8PD/8PDw//Dw8P/w8PD/8PDw//Dw8P/w8PD/8PDw//Dw8P/w8PD/8PDw//Dw8P/w8PD/8PDw//Dw&#10;8P/w8PD/8PDw//Dw8P/w8PD/8PDw//Dw8P/w8PD/8PDw//Dw8P/w8PD/8PDw//Dw8P/w8PD/8PDw&#10;//Dw8P/w8PD/8PDw//Dw8P94eHj/AAAA/wAAf/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5OT//////////////////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H//&#10;AAAA/zw8P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f/8AAAD/PDw8//Dw8P/w8PD/8PDw//Dw8P/w8PD/8PDw//Dw8P/w8PD/8PDw//Dw8P/w8PD/8PDw&#10;//Dw8P/w8PD/8PDw//Dw8P/w8PD/8PDw//Dw8P/w8PD/8PDw//Dw8P/w8PD/8PDw//Dw8P/w8PD/&#10;8PDw//Dw8P/w8PD/8PDw//Dw8P/w8PD/8PDw/3h4eP8AAAD/AAB//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f/8AAAD/eHh4//Dw8P/w8PD/8PDw//Dw&#10;8P/w8PD/8PDw//Dw8P/w8PD/8PDw//Dw8P/w8PD/8PDw//Dw8P/w8PD/8PDw//Dw8P/w8PD/8PDw&#10;//Dw8P/w8PD/8PDw//Dw8P/w8PD/8PDw//Dw8P/w8PD/8PDw//Dw8P/w8PD/8PDw//Dw8P/w8PD/&#10;8PDw//Dw8P/w8PD/8PDw//Dw8P/w8PD/8PDw//Dw8P/w8PD/8PDw//Dw8P/w8PD/8PDw//Dw8P/w&#10;8PD/8PDw//Dw8P/w8PD/8PDw//Dw8P/w8PD/8PDw//Dw8P88PDz/AAAA/wAAf/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k5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f/8AAAD/PDw8//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B//wAAAP88PDz/8PDw//Dw8P/w8PD/8PDw//Dw8P/w8PD/8PDw//Dw8P/w8PD/&#10;8PDw//Dw8P/w8PD/8PDw//Dw8P/w8PD/8PDw//Dw8P/w8PD/8PDw//Dw8P/w8PD/8PDw//Dw8P/w&#10;8PD/8PDw//Dw8P/w8PD/8PDw//Dw8P/w8PD/8PDw//Dw8P/w8PD/eHh4/wAAAP8AAH//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B//wAAAP94eHj/8PDw&#10;//Dw8P/w8PD/8PDw//Dw8P/w8PD/8PDw//Dw8P/w8PD/8PDw//Dw8P/w8PD/8PDw//Dw8P/w8PD/&#10;8PDw//Dw8P/w8PD/8PDw//Dw8P/w8PD/8PDw//Dw8P/w8PD/8PDw//Dw8P/w8PD/8PDw//Dw8P/w&#10;8PD/8PDw//Dw8P/w8PD/8PDw//Dw8P/w8PD/8PDw//Dw8P/w8PD/8PDw//Dw8P/w8PD/8PDw//Dw&#10;8P/w8PD/8PDw//Dw8P/w8PD/8PDw//Dw8P/w8PD/8PDw//Dw8P/w8PD/8PDw/zw8PP8AAAD/AAB/&#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7Ky///O&#10;zv//zs7//83N//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B//wAAAP88PDz/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H//AAAA/zw8P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f/8AAAD/PDw8//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B//wAA&#10;AP88PDz/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&#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H//AAAA/zw8P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f/8AAAD/PDw8//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np6f+hoaH/mZmZ&#10;/8TEx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z8/O/8TEw//f39//8PDw//Dw8P/w8PD/8PDw//Dw8P/w8PD/8PDw//Dw8P/w&#10;8PD/8PDw//Dw8P88PDz/AAAA/wAAf/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B//wAAAP88PDz/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vb29/5mZmf+np6f/7e3t//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hoaH/mZmZ/93d3f/w8PD/8PDw//Dw8P/w8PD/8PDw//Dw&#10;8P/w8PD/8PDw//Dw8P/w8PD/8PDw/zw8PP8AAAD/AAB//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H//AAAA/zw8P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93d3f+ampr/mZmZ/9zc3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6Ojo/5mZmf+ZmZn/7e3t//Dw8P/w8PD/8PDw&#10;//Dw8P/w8PD/8PDw//Dw8P/w8PD/8PDw//Dw8P/w8PD/PDw8/wAAAP8AAH//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f/8AAAD/&#10;PDw8//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v7+//q6ur/5mZmf++vr7/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a2tr/mZmZ/6SkpP/w8PD/&#10;8PDw//Dw8P/w8PD/8PDw//Dw8P/w8PD/8PDw//Dw8P/w8PD/8PDw//Dw8P88PDz/AAAA/wAAf/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B//wAAAP88PDz/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8vLy/+ZmZn/oqKi/+zs7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83Nzf+Z&#10;mZn/srKy//Dw8P/w8PD/8PDw//Dw8P/w8PD/8PDw//Dw8P/w8PD/8PDw//Dw8P/w8PD/8PDw/zw8&#10;PP8AAAD/AAB//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H//AAAA/zw8P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o6Oj/nZ2d/5mZmf/S0tL/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vb29/5mZmf/CwsL/8PDw//Dw8P/w8PD/8PDw//Dw8P/w8PD/8PDw//Dw8P/w8PD/8PDw&#10;//Dw8P/w8PD/PDw8/wAAAP8AAH//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7a2tv+ZmZn/rKys/+/v&#10;7//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vr6//mZmZ/8/Pz//w8PD/8PDw//Dw8P/w8PD/8PDw//Dw8P/w8PD/&#10;8PDw//Dw8P/w8PD/8PDw//Dw8P88PDz/AAAA/wAAf/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8PDz/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T09P/mZmZ&#10;/5qamv/e3t7/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6Ghof+ZmZn/3d3d//Dw8P/w8PD/8PDw//Dw8P/w&#10;8PD/8PDw//Dw8P/w8PD/8PDw//Dw8P/w8PD/8PDw/zw8PP8AAAD/AAB//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88PDz/PDw8/zw8PP88PDz/&#10;PDw8/zw8PP88PDz/PDw8/zIyMv8nJyf/JiYm/ysrK/86Ojr/PDw8/zw8PP88PDz/PDw8/zw8PP88&#10;PDz/PDw8/zw8PP88PDz/PDw8/zw8PP88PDz/PDw8/zw8PP88PDz/PDw8/zw8PP88PDz/PDw8/4eH&#10;h//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7e3t/6enp/+ZmZn/w8PD//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o6Oj/mZmZ/5mZmf/t7e3/8PDw//Dw&#10;8P/w8PD/8PDw//Dw8P/w8PD/8PDw//Dw8P/w8PD/8PDw//Dw8P/w8PD/PDw8/wAAAP8AAH//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3t7f+2trb/mZmZ/5mZmf/BwcH/7Ozs//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ExMT/mZmZ/6SkpP/r6+v/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o6Oj/q6ur/5mZmf+ampr/zs7O//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5OTk/5ycnP+ZmZn/2tra//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19fX/6Ghof+ZmZn/p6en/+Dg4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srKz/mZmZ/7e3t//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8jIyP+ampr/mZmZ/6+vr//p&#10;6en/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0dHR/5mZmf+enp7/6Ojo//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zs7P+4uLj/mZmZ/5mZ&#10;mf+/v7//7e3t//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vr6/+kpKT/mZmZ/8vL&#10;y//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m5ub/q6ur&#10;/5mZmf+cnJz/0dHR//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u7u7&#10;/5mZmf+srKz/7+/v//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&#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3d3d/6CgoP+ZmZn/oaGh/93d3f/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9ra2v+ampr/mpqa/+Dg4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B//wAAAP94eHj/&#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8rKyv+cnJz/mZmZ/6urq//m5ub/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v7+//qamp/5mZmf+9vb3/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H//AAAA/3h4e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3t7f+6urr/mZmZ/5mZmf++vr7/7Ozs//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7//w8O//8PDv//Dw7//w&#10;8O//8PDv//Dw7//w8O//8PDv//Dw7//w8O//8PDv//Dw7//w8O//8PDv//Dw7//w8O//8PDv//Dw&#10;7//w8O//8PDv//Dw7//w8O//8PDv/+zs6//o6Of/6Ojn/+/v7v/w8O//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f/8AAAD/eHh4//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h4eH/q6ur/5mZmf+cnJz/zc3N//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v//Dw&#10;7//w8O//8PDv//Dw7//w8O//8PDv//Dw7//w8O//8PDv//Dw7//w8O//8PDv//Dw7//w8O//8PDv&#10;//Dw7//w8O//8PDv//Dw7//w8O//8PDv//Dw7//w8O//8PDv//Dw7//w8O//8PDv//Dw7//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B//wAAAP94eHj/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1dXV/52dnf+ZmZn/oaGh/9zc3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O//8PDv//Dw7//w8O//8PDv//Dw7//w8O//8PDv//Dw7//w8O//8PDv//Dw7//w8O//&#10;8PDv//Dw7//w8O//8PDv//Dw7//w8O//8PDv//Dw7//w8O//8PDv//Dw7//w8O//8PDv//Dw7//w&#10;8O//8PDv//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cH//8UFP//AQH//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H//AAAA/3h4e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8HBwf+ampr/mZmZ/6urq//m5ub/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7//w8O//8PDv//Dw7//w8O//8PDv//Dw7//w8O//8PDv//Dw7//w&#10;8O//8PDv//Dw7//w8O//8PDv//Dw7//w8O//8PDv//Dw7//w8O//8PDv//Dw7//w8O//8PDv//Dw&#10;7//w8O//8PDv//Dw7//w8O//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f/8AAAD/eHh4//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vr6/+zs7P/mZmZ/5mZmf+4uLj/7Ozs&#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v//Dw7//w8O//8PDv//Dw7//w8O//8PDv//Dw&#10;7//w8O//8PDv//Dw7//w8O//8PDv//Dw7//w8O//8PDv//Dw7//w8O//8PDv//Dw7//w8O//8PDv&#10;//Dw7//w8O//8PDv//Dw7//w8O//8PDv//Dw7//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B/&#10;/wAAAP94eHj/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i4uL/qKio/5mZmf+ZmZn/&#10;zc3N//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O//8PDv//Dw7//w8O//8PDv&#10;//Dw7//w8O//8PDv//Dw7//w8O//8PDv//Dw7//w8O//8PDv//Dw7//w8O//8PDv//Dw7//w8O//&#10;8PDv//Dw7//w8O//8PDv//Dw7//w8O//8PDv//Dw7//w8O//8PDv//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H//AAAA/3h4e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1tbW/52dnf+Z&#10;mZn/oaGh/9ra2v/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7//w8O//&#10;8PDv//Dw7//w8O//8PDv//Dw7//w8O//8PDv//Dw7//w8O//6urp/5KSkf9kZGP/Q0ND/1dXVv99&#10;fX3/o6Oi/8jIyP/t7ez/8PDv//Dw7//w8O//8PDv//Dw7//w8O//8PDv//Dw7//w8O//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f/8AAAD/eHh4//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8PD&#10;w/+ampr/mZmZ/6ysrP/m5ub/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v//Dw7//w8O//8PDv//Dw7//w8O//8PDv//Dw7//w8O//8PDv/7u7u/8iIiL/AAAA/wAA&#10;AP8AAAD/AAAA/wAAAP8AAAD/AAAA/7+/vv/w8O//8PDv//Dw7//w8O//8PDv//Dw7//w8O//8PDv&#10;//Dw7//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B//wAAAP94eHj/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h4eH/zw8PP88PDz/&#10;PDw8/zw8PP88PDz/PDw8/zw8PP88PDz/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zw8PP88PDz/PDw8/zw8PP88PDz/PDw8/zw8PP88PDz/PDw8/zw8PP88PDz/PDw8&#10;/zs7O/8sLCz/JiYm/yYmJv8uLi7/Ozs7/zw8PP88PDz/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9ycv//f3///39///90d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H//AAAA/3h4e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88&#10;PDz/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Tk////////////////&#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f/8A&#10;AAD/eHh4//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5OT/&#10;/////////////////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B//wAAAP94eHj/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PDw8/wAAAP8AAH//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k5P//////////////////AAD//wAA//8AAP//AAD//wAA//8KCv//Jyf//0JC//8E&#10;B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H//AAAA/3h4e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88PDz/AAAA/wAAf/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Tk//////////////////8AAP//AAD//wAA//8AAP//rq7/////&#10;/////////////yoq//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f/8AAAD/eHh4//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zw8PP8AAAD/AAB//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7Kysv+ZmZn/zc3N//Dw8P/w8PD/&#10;8PDw//Dw8P/w8PD/8PDw//Dw8P/w8PD/8PDw//Dw8P/w8PD/8PDw//Dw8P/w8PD/8PDw//Dw8P88&#10;PDz/AAAA/wAAf/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B//wAAAP88PDz/8PDw//Dw7//w8O//8PDv//Dw7//w8O//8PDv//Dw7//w8O//8PDv&#10;//Dw7//w8O//8PDv//Dw7//w8O//8PDv//Dw7//w8O//8PDv//Dw7//w8O//8PDv//Dw7//w8O//&#10;8PDv//Dw7//w8O//8PDv//Dw7//w8O//8PDw//Dw8P/w8PD/eHh4/wAAAP8AAH//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5OT//////////////////wAA//8AAP//AAD/&#10;/wAA//+5uf//////////////////Kir//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B//wAAAP94eHj/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PDw8&#10;/wAAAP8AAH//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p6en/5mZmf/X&#10;19f/8PDw//Dw8P/w8PD/8PDw//Dw8P/w8PD/8PDw//Dw8P/w8PD/8PDw//Dw8P/w8PD/8PDw//Dw&#10;8P/w8PD/8PDw/zw8PP8AAAD/AAB//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88PDz/AAAA/wAAf/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3t&#10;7f+cnJz/mZmZ/+Xl5f/w8PD/8PDw//Dw8P/w8PD/8PDw//Dw8P/w8PD/8PDw//Dw8P/w8PD/8PDw&#10;//Dw8P/w8PD/8PDw//Dw8P/w8PD/PDw8/wAAAP8AAH//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zw8PP8AAAD/AAB//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4uLi/5mZmf+cnJz/8PDw//Dw8P/w8PD/8PDw//Dw8P/w8PD/8PDw//Dw8P/w8PD/&#10;8PDw//Dw8P/w8PD/8PDw//Dw8P/w8PD/8PDw//Dw8P88PDz/AAAA/wAAf/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PDw8/wAAAP8AAH//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B//wAAAP88PDz/8PDw//Dw8P/w8PD/8PDw&#10;//Dw8P/w8PD/8PDw//Dw8P/w8PD/8PDw//Dw8P/w8PD/8PDw//Dw8P/w8PD/8PDw//Dw8P/w8PD/&#10;8PDw//Dw8P/w8PD/8PDw//Dw8P/w8PD/8PDw//Dw8P/w8PD/8PDw//Dw8P/w8PD/8PDw//Dw8P/w&#10;8O//8PDv//Dw7//w8O//8PDv//Dw7//w8O//8PDv//Dw7//w8O//8PDv//Dw7//w8O//8PDv/8bG&#10;xf81NTX/AAAA/wAAAP8AAAD/YmJi//Dw7//w8O//8PDv//Dw7//w8O//8PDv//Dw7//w8O//8PDv&#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S0tL/mZmZ/6ysrP/w8PD/8PDw//Dw8P/w8PD/8PDw//Dw8P/w&#10;8PD/8PDw//Dw8P/w8PD/8PDw//Dw8P/w8PD/8PDw//Dw8P/w8PD/8PDw/zw8PP8AAAD/AAB//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88PDz/AAAA/wAAf/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8TExP+ZmZn/urq6//Dw8P/w8PD/8PDw//Dw&#10;8P/w8PD/8PDw//Dw8P/w8PD/8PDw//Dw8P/w8PD/8PDw//Dw8P/w8PD/8PDw//Dw8P/w8PD/PDw8&#10;/wAAAP8AAH//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zw8PP8A&#10;AAD/AAB//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t7e3/5mZmf/Hx8f/8PDw&#10;//Dw8P/w8PD/8PDw//Dw8P/w8PD/8PDw//Dw8P/w8PD/8PDw//Dw8P/w8PD/8PDw//Dw8P/w8PD/&#10;8PDw//Dw8P88PDz/AAAA/wAAf/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PDw8/wAAAP8AAH//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np6f/&#10;mZmZ/9fX1//w8PD/8PDw//Dw8P/w8PD/8PDw//Dw8P/w8PD/8PDw//Dw8P/w8PD/8PDw//Dw8P/w&#10;8PD/8PDw//Dw8P/w8PD/8PDw/zw8PP8AAAD/AAB//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88PDz/AAAA/wAAf/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7e3t/5ycnP+ZmZn/5eXl//Dw8P/w8PD/8PDw//Dw8P/w8PD/8PDw//Dw8P/w8PD/8PDw//Dw&#10;8P/w8PD/8PDw//Dw8P/w8PD/8PDw//Dw8P/w8PD/PDw8/wAAAP8AAH//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i4uL/mZmZ/5ycnP/w8PD/8PDw//Dw8P/w8PD/8PDw//Dw8P/w8PD/8PDw&#10;//Dw8P/w8PD/8PDw//Dw8P/w8PD/8PDw//Dw8P/w8PD/8PDw//Dw8P88PDz/AAAA/wAAf/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9LS0v+ZmZn/rKys//Dw8P/w8PD/8PDw//Dw8P/w8PD/&#10;8PDw//Dw8P/w8PD/8PDw//Dw8P/w8PD/8PDw//Dw8P/w8PD/8PDw//Dw8P/w8PD/8PDw/zw8PP8A&#10;AAD/AAB//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xMTE/5mZmf+6urr/8PDw//Dw8P/w&#10;8PD/8PDw//Dw8P/w8PD/8PDw//Dw8P/w8PD/8PDw//Dw8P/w8PD/8PDw//Dw8P/w8PD/8PDw//Dw&#10;8P/w8PD/PDw8/wAAAP8AAH//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&#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3t7f/mZmZ/8fH&#10;x//w8PD/8PDw//Dw8P/w8PD/8PDw//Dw8P/w8PD/8PDw//Dw8P/w8PD/8PDw//Dw8P/w8PD/8PDw&#10;//Dw8P/w8PD/8PDw//Dw8P88PDz/AAAA/wAAf/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PDw8/wAAAP8AAH//AAD//wAA//8AAP//AAD//wAA//8AAP//AAD//wAA&#10;//8AAP//AAD//wAA//8AAP//AAD//wAA//8AAP//AAD//wAA//8AAP//AAD//wAA//8AAP//AAD/&#10;/wAA//8AAP//AAD//wAA//8AAP//AAD//wAA//8AAP//AAD//wAA//8AAP//AAD//+Tk////////&#10;//////////8REf//AAD//wAA//8SEv//29v//////////////////5yc//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6enp/+ZmZn/19fX//Dw8P/w8PD/8PDw//Dw8P/w8PD/8PDw//Dw8P/w8PD/8PDw//Dw8P/w8PD/&#10;8PDw//Dw8P/w8PD/8PDw//Dw8P/w8PD/8PDw/zw8PP8AAAD/AAB//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t7e3/nJyc/5mZmf/l5eX/8PDw//Dw8P/w8PD/8PDw//Dw8P/w8PD/8PDw//Dw8P/w&#10;8PD/8PDw//Dw8P/w8PD/8PDw//Dw8P/w8PD/8PDw//Dw8P/w8PD/PDw8/wAAAP8AAH//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Li4v+ZmZn/nJyc//Dw8P/w8PD/8PDw//Dw8P/w8PD/8PDw//Dw&#10;8P/w8PD/8PDw//Dw8P/w8PD/8PDw//Dw8P/w8PD/8PDw//Dw8P/w8PD/8PDw//Dw8P88PDz/AAAA&#10;/wAAf/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0tLS/5mZmf+srKz/8PDw//Dw8P/w8PD/8PDw&#10;//Dw8P/w8PD/8PDw//Dw8P/w8PD/8PDw//Dw8P/w8PD/8PDw//Dw8P/w8PD/8PDw//Dw8P/w8PD/&#10;8PDw/zw8PP8AAAD/AAB//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H//AAAA/zw8PP/w8PD/8PDw//Dw8P/w8PD/8PDw//Dw8P/w8PD/8PDw//Dw&#10;8P/w8PD/8PDw//Dw8P/w8PD/8PDw//Dw8P/w8PD/8PDw//Dw8P/w8PD/8PDw//Dw8P/w8PD/8PDw&#10;//Dw8P/w8PD/8PDw//Dw8P/w8PD/8PDw//Dw8P/w8PD/8PDw//Dw8P94eHj/AAAA/wAAf/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H//AAAA/3h4e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Hx8f/mZmZ/7e3t//w8PD/&#10;8PDw//Dw8P/w8PD/8PDw//Dw8P/w8PD/8PDw//Dw8P/w8PD/8PDw//Dw8P/w8PD/8PDw//Dw8P/w&#10;8PD/8PDw//Dw8P/w8PD/PDw8/wAAAP8AAH//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f/8AAAD/PDw8//Dw8P/w8PD/8PDw//Dw8P/w8PD/8PDw&#10;//Dw8P/w8PD/8PDw//Dw8P/w8PD/8PDw//Dw8P/w8PD/8PDw//Dw8P/w8PD/8PDw//Dw8P/w8PD/&#10;8PDw//Dw8P/w8PD/8PDw//Dw8P/w8PD/8PDw//Dw8P/w8PD/8PDw//Dw8P/w8PD/8PDw/3h4eP8A&#10;AAD/AAB//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f/8AAAD/eHh4//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7q6uv+Z&#10;mZn/xMTE//Dw8P/w8PD/8PDw//Dw8P/w8PD/8PDw//Dw8P/w8PD/8PDw//Dw8P/w8PD/8PDw//Dw&#10;8P/w8PD/8PDw//Dw8P/w8PD/8PDw//Dw8P88PDz/AAAA/wAAf/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B//wAAAP88PDz/8PDw//Dw8P/w8PD/&#10;8PDw//Dw8P/w8PD/8PDw//Dw8P/w8PD/8PDw//Dw8P/w8PD/8PDw//Dw8P/w8PD/8PDw//Dw8P/w&#10;8PD/8PDw//Dw8P/w8PD/8PDw//Dw8P/w8PD/8PDw//Dw8P/w8PD/8PDw//Dw8P/w8PD/8PDw//Dw&#10;8P/w8PD/eHh4/wAAAP8AAH//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B//wAAAP94eHj/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rKys/5mZmf/S0tL/8PDw//Dw8P/w8PD/8PDw//Dw8P/w8PD/8PDw//Dw8P/w8PD/8PDw&#10;//Dw8P/w8PD/8PDw//Dw8P/w8PD/8PDw//Dw8P/w8PD/8PDw/zw8PP8AAAD/AAB//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H//AAAA/zw8PP/w&#10;8PD/8PDw//Dw8P/w8PD/8PDw//Dw8P/w8PD/8PDw//Dw8P/w8PD/8PDw//Dw8P/w8PD/8PDw//Dw&#10;8P/w8PD/8PDw//Dw8P/w8PD/8PDw//Dw8P/w8PD/8PDw//Dw8P/w8PD/8PDw//Dw8P/w8PD/8PDw&#10;//Dw8P/w8PD/8PDw//Dw8P94eHj/AAAA/wAAf/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H//AAAA/3h4e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cnJz/mZmZ/+Li4v/w8PD/8PDw//Dw8P/w8PD/8PDw//Dw8P/w8PD/&#10;8PDw//Dw8P/w8PD/8PDw//Dw8P/w8PD/8PDw//Dw8P/w8PD/8PDw//Dw8P/w8PD/PDw8/wAAAP8A&#10;AH//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f/8AAAD/PDw8//Dw8P/w8PD/8PDw//Dw8P/w8PD/8PDw//Dw8P/w8PD/8PDw//Dw8P/w8PD/8PDw&#10;//Dw8P/w8PD/8PDw//Dw8P/w8PD/8PDw//Dw8P/w8PD/8PDw//Dw8P/w8PD/8PDw//Dw8P/w8PD/&#10;8PDw//Dw8P/w8PD/8PDw//Dw8P/w8PD/8PDw/3h4eP8AAAD/AAB//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f/8AAAD/eHh4//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5eXl/5mZmf+cnJz/7e3t//Dw8P/w8PD/8PDw//Dw8P/w&#10;8PD/8PDw//Dw8P/w8PD/8PDw//Dw8P/w8PD/8PDw//Dw8P/w8PD/8PDw//Dw8P/w8PD/8PDw//Dw&#10;8P88PDz/AAAA/wAAf/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B//wAAAP88PDz/8PDw//Dw8P/w8PD/8PDw//Dw8P/w8PD/8PDw//Dw8P/w8PD/&#10;8PDw//Dw8P/w8PD/8PDw//Dw8P/w8PD/8PDw//Dw8P/w8PD/8PDw//Dw8P/w8PD/8PDw//Dw8P/w&#10;8PD/8PDw//Dw8P/w8PD/8PDw//Dw8P/w8PD/8PDw//Dw8P/w8PD/eHh4/wAAAP8AAH//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B//wAAAP94eHj/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X19f/mZmZ/6enp//w8PD/8PDw//Dw&#10;8P/w8PD/8PDw//Dw8P/w8PD/8PDw//Dw8P/w8PD/8PDw//Dw8P/w8PD/8PDw//Dw8P/w8PD/8PDw&#10;//Dw8P/w8PD/8PDw/zw8PP8AAAD/AAB//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H//AAAA/zw8PP/w8PD/8PDw//Dw8P/w8PD/8PDw//Dw8P/w&#10;8PD/8PDw//Dw8P/w8PD/8PDw//Dw8P/w8PD/8PDw//Dw8P/w8PD/8PDw//Dw8P/w8PD/8PDw//Dw&#10;8P/w8PD/8PDw//Dw8P/w8PD/8PDw//Dw8P/w8PD/8PDw//Dw8P/w8PD/8PDw//Dw8P94eHj/AAAA&#10;/wAAf/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H//&#10;AAAA/3h4e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&#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8fHx/+ZmZn/t7e3&#10;//Dw8P/w8PD/8PDw//Dw8P/w8PD/8PDw//Dw8P/w8PD/8PDw//Dw8P/w8PD/8PDw//Dw8P/w8PD/&#10;8PDw//Dw8P/w8PD/8PDw//Dw8P/w8PD/PDw8/wAAAP8AAH//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f/8AAAD/PDw8//Dw8P/w8PD/8PDw//Dw&#10;8P/w8PD/8PDw//Dw8P/w8PD/8PDw//Dw8P/w8PD/8PDw//Dw8P/w8PD/8PDw//Dw8P/w8PD/8PDw&#10;//Dw8P/w8PD/8PDw//Dw8P/w8PD/8PDw//Dw8P/w8PD/8PDw//Dw8P/w8PD/8PDw//Dw8P/w8PD/&#10;8PDw/3h4eP8AAAD/AAB//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f/8AAAD/eHh4//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B//wAAAP94eHj/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srKz/mZmZ/9LS0v/w8PD/8PDw//Dw8P/w8PD/8PDw//Dw8P/w8PD/8PDw//Dw&#10;8P/w8PD/8PDw//Dw8P/w8PD/8PDw//Dw8P/w8PD/8PDw//Dw8P/w8PD/8PDw/zw8P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zw8PP/w8PD/8PDw//Dw8P/w8PD/8PDw//Dw8P/w8PD/8PDw//Dw8P/w8PD/8PDw//Dw8P/w&#10;8PD/8PDw//Dw8P/w8PD/8PDw//Dw8P/w8PD/8PDw//Dw8P/w8PD/8PDw//Dw8P/w8PD/8PDw//Dw&#10;8P/w8PD/8PDw//Dw8P/w8PD/8PDw//Dw8P94eHj/AAAA/wAAf/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H//AAAA/3h4e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5ycnP+ZmZn/4uLi//Dw8P/w8PD/8PDw//Dw8P/w8PD/8PDw&#10;//Dw8P/w8PD/8PDw//Dw8P/w8PD/8PDw//Dw8P/w8PD/8PDw//Dw8P/w8PD/8PDw//Dw8P/w8PD/&#10;h4eH/zw8PP88PDz/PDw8/zw8PP88PDz/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f/8AAAD/eHh4//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l5eX/mZmZ/5ycnP/t7e3/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zs7P/mJiY/8TExP/w8PD/&#10;8PDw//Dw8P/w8PD/8PDw//Dw8P/w8PD/8PDw//Dw8P/w8PD/8PDw//Dw8P/w8PD/8PDw//Dw8P/w&#10;8PD/8PDw//Dw8P/w8PD/8PDw//Dw8P/w8PD/8PDw//Dw8P/w8PD/8PDw//Dw8P/w8PD/8PDw//Dw&#10;8P/w8PD/8PDw//Dw8P/w8PD/8PDw//Dw8P/w8PD/8PDw//Dw8P/w8PD/8PDw//Dw8P/w8PD/8PDw&#10;//Dw8P/w8PD/8PDw//Dw8P/w8PD/6Ojo/7Ozs/+YmJj/mJiY/5iYmP+mpqb/v7+//9fX1//r6+v/&#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eHh4/wAAAP8A&#10;AH//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B//wAA&#10;AP94eHj/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9fX1/+ZmZn/p6en//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H//AAAA/3h4e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H//AAAA/zw8PP/w8PD/8PDw//Dw8P/w8PD/8PDw//Dw8P/w&#10;8PD/8PDw//Dw8P/w8PD/8PDw//Dw8P/w8PD/8PDw//Dw8P/w8PD/8PDw//Dw8P/w8PD/8PDw//Dw&#10;8P/w8PD/8PDw//Dw8P/w8PD/8PDw//Dw8P/w8PD/8PDw//Dw8P/Hx8f/mZmZ/6Ghof/m5ub/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x8fH/5mZ&#10;mf+3t7f/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f/8AAAD/eHh4//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f/8AAAD/PDw8//Dw8P/w8PD/8PDw//Dw&#10;8P/w8PD/8PDw//Dw8P/w8PD/8PDw//Dw8P/w8PD/8PDw//Dw8P/w8PD/8PDw//Dw8P/w8PD/8PDw&#10;//Dw8P/w8PD/8PDw//Dw8P/w8PD/8PDw//Dw8P/w8PD/8PDw//Dw8P/w8PD/5ubm/52dnf+ZmZn/&#10;1tb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6urr/mZmZ/8TEx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B//wAAAP94eHj/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B//wAAAP88PDz/8PDw&#10;//Dw8P/w8PD/8PDw//Dw8P/w8PD/8PDw//Dw8P/w8PD/8PDw//Dw8P/w8PD/8PDw//Dw8P/w8PD/&#10;8PDw//Dw8P/w8PD/8PDw//Dw8P/w8PD/8PDw//Dw8P/w8PD/8PDw//Dw8P/w8PD/8PDw//Dw8P+y&#10;srL/mZmZ/7a2tv/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6ysrP+ZmZn/0tLS//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H//AAAA/3h4e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H//&#10;AAAA/zw8PP/w8PD/8PDw//Dw8P/w8PD/8PDw//Dw8P/w8PD/8PDw//Dw8P/w8PD/8PDw//Dw8P/w&#10;8PD/8PDw//Dw8P/w8PD/8PDw//Dw8P/w8PD/8PDw//Dw8P/w8PD/8PDw//Dw8P/w8PD/8PDw//Dw&#10;8P/w8PD/1tbW/5mZmf+dnZ3/5eXl//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nJyc/5mZmf/i4uL/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&#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f/8AAAD/&#10;eHh4//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f/8AAAD/PDw8//Dw8P/w8PD/8PDw//Dw8P/w8PD/8PDw//Dw8P/w8PD/8PDw//Dw&#10;8P/w8PD/8PDw//Dw8P/w8PD/8PDw//Dw8P/w8PD/8PDw//Dw8P/w8PD/8PDw//Dw8P/w8PD/8PDw&#10;//Dw8P/w8PD/8PDw/+zs7P+kpKT/mZmZ/8rKyv/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jo6P+ZmZn/mZmZ/+3t7f/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B//wAAAP94eHj/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PDw8/wAAAP8AAH//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B//wAAAP88PDz/8PDw//Dw8P/w8PD/8PDw//Dw8P/w8PD/8PDw&#10;//Dw8P/w8PD/8PDw//Dw8P/w8PD/8PDw//Dw8P/w8PD/8PDw//Dw8P/w8PD/8PDw//Dw8P/w8PD/&#10;8PDw//Dw8P/w8PD/8PDw//Dw8P/w8PD/w8PD/5mZmf+pqan/7e3t//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2tra/5mZmf+kpKT/&#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88PDz/AAAA/wAAf/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H//AAAA/zw8PP/w8PD/8PDw//Dw8P/w8PD/&#10;8PDw//Dw8P/w8PD/8PDw//Dw8P/w8PD/8PDw//Dw8P/w8PD/8PDw//Dw8P/w8PD/8PDw//Dw8P/w&#10;8PD/8PDw//Dw8P/w8PD/8PDw//Dw8P/w8PD/8PDw/+Dg4P+ampr/mpqa/+Dg4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N&#10;zc3/mZmZ/7Kysv/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eHh4//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zw8PP8AAAD/AAB//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f/8AAAD/PDw8//Dw8P/w&#10;8PD/8PDw//Dw8P/w8PD/8PDw//Dw8P/w8PD/8PDw//Dw8P/w8PD/8PDw//Dw8P/w8PD/8PDw//Dw&#10;8P/w8PD/8PDw//Dw8P/w8PD/8PDw//Dw8P/w8PD/8PDw//Dw8P/v7+//rKys/5mZmf+9vb3/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729vf+ZmZn/wsLC//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eHh4/3h4eP94eHj/eHh4/3h4eP94eHj/eHh4/3h4eP94eHj/eHh4/3h4eP+0tLT/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PDw8/wAA&#10;AP8AAH//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B//wAA&#10;AP88PDz/8PDw//Dw8P/w8PD/8PDw//Dw8P/w8PD/8PDw//Dw8P/w8PD/8PDw//Dw8P/w8PD/8PDw&#10;//Dw8P/w8PD/8PDw//Dw8P/w8PD/8PDw//Dw8P/w8PD/8PDw//Dw8P/w8PD/8PDw/8vLy/+ZmZn/&#10;np6e/+bm5v/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r6+v/5mZmf/Pz8//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88PDz/AAAA/wAAf/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H//AAAA/zw8PP/w8PD/8PDw//Dw8P/w8PD/8PDw//Dw8P/w8PD/8PDw//Dw8P/w8PD/&#10;8PDw//Dw8P/w8PD/8PDw//Dw8P/w8PD/8PDw//Dw8P/w8PD/8PDw//Dw8P/w8PD/8PDw//Dw8P/l&#10;5eX/np6e/5mZmf/Ly8v/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hoaH/mZmZ/93d3f/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f/8AAAD/PDw8//Dw8P/w8PD/8PDw//Dw8P/w8PD/8PDw//Dw8P/w&#10;8PD/8PDw//Dw8P/w8PD/8PDw//Dw8P/w8PD/8PDw//Dw8P/w8PD/8PDw//Dw8P/w8PD/8PDw//Dw&#10;8P/w8PD/8PDw/7i4uP+ZmZn/q6ur/+/v7//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6Ojo/5mZmf+ZmZn/7e3t//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a2tr/mZmZ&#10;/6Skp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83Nzf+ZmZn/srKy//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vb29/5mZmf/CwsL/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&#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vr6//mZmZ/8/Pz//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H//AAAA/zw8PP/w8PD/8PDw//Dw8P/w8PD/8PDw//Dw8P/w8PD/8PDw&#10;//Dw8P/w8PD/8PDw//Dw8P/w8PD/8PDw//Dw8P/w8PD/8PDw//Dw8P/w8PD/8PDw//Dw8P+ysrL/&#10;mZmZ/7a2tv/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6Ghof+ZmZn/3d3d//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6Ojr/JiYm/yYmJv87&#10;Ozv/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zw8PP/w8PD/8PDw//Dw8P/w&#10;8PD/8PDw//Dw8P/w8PD/8PDw//Dw8P/w8PD/8PDw//Dw8P/w8PD/8PDw//Dw8P/e3t7/6+vr//Dw&#10;8P/w8PD/8PDw//Dw8P/w8PD/8PDw/5mZmf+ZmZn/8PDw//Dw8P/w8PD/8PDw//Dw8P/v7+//y8vL&#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9nZ2f+enp7/&#10;mZmZ/52dnf/R0dH/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Xl5f+vr6//mZmZ/5mZmf+8vLz/7Ozs//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B/&#10;/wAAAP88PDz/8PDw//Dw8P/w8PD/8PDw//Dw8P/w8PD/8PDw//Dw8P/w8PD/8PDw//Dw8P/w8PD/&#10;8PDw//Dw8P/w8PD/8PDw//Dw8P/w8PD/8PDw//Dw8P/w8PD/8PDw/+jo6P+ZmZn/nJyc//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BwcH/mpqa/5mZmf+kpKT/4eHh//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H//AAAA/zw8PP/w8PD/8PDw//Dw8P/w8PD/8PDw//Dw8P/w8PD/8PDw//Dw8P/w&#10;8PD/8PDw//Dw8P/w8PD/8PDw//Dw8P/w8PD/8PDw//Dw8P/w8PD/8PDw//Dw8P/w8PD/5eXl/5mZ&#10;mf+kpKT/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b29v/oaGh/5mZmf+dnZ3/&#10;zs7O//Dw8P/w8PD/8PDw//Dw8P/w8PD/8PDw//Dw8P/w8O//8PDv//Dw7//w8O//8PDv//Dw7//w&#10;8O//8PDv//Dw7//w8O//8PDv//Dw7//w8O//8PDv//Dw7//w8O//8PDv//Dw7//w8O//8PDv//Dw&#10;7//w8O//8PDv//Dw7//w8O//8PDv//Dw7//w8O//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f/8AAAD/PDw8//Dw8P/w8PD/8PDw//Dw8P/w8PD/8PDw//Dw&#10;8P/w8PD/8PDw//Dw8P/w8PD/8PDw//Dw8P/w8PD/8PDw//Dw8P/w8PD/8PDw//Dw8P/w8PD/8PDw&#10;//Dw8P/l5eX/mZmZ/6Skp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p&#10;6en/s7Oz/5mZmf+ZmZn/urq6/+zs7P/w8PD/8PDw//Dw8P/w8PD/8PDw//Dw7//w8O//8PDv//Dw&#10;7//w8O//8PDv//Dw7//w8O//8PDv//Dw7//w8O//8PDv//Dw7//w8O//8PDv//Dw7//w8O//8PDv&#10;//Dw7//w8O//8PDv//Dw7//w8O//8PDv//Dw7//w8O//8PDv//Dw7//w8O//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B//wAAAP88PDz/8PDw//Dw8P/w8PD/8PDw&#10;//Dw8P/w8PD/8PDw//Dw8P/w8PD/8PDw//Dw8P/w8PD/8PDw//Dw8P/w8PD/8PDw//Dw8P/w8PD/&#10;8PDw//Dw8P/w8PD/8PDw/+Xl5f+ZmZn/pKSk//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xMTE/5qamv+ZmZn/paWl/9vb2//w8PD/8PDw//Dw8P/w8PD/8PDv&#10;//Dw7//w8O//8PDv//Dw7//w8O//8PDv//Dw7//w8O//8PDv//Dw7//w8O//8PDv//Dw7//w8O//&#10;8PDv//Dw7//w8O//8PDv//Dw7//w8O//8PDv//Dw7//w8O//8PDv//Dw7//w8O//8PDv//Dw7//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H//AAAA/zw8PP/w8PD/&#10;8PDw//Dw8P/w8PD/8PDw//Dw8P/w8PD/8PDw//Dw8P/w8PD/8PDw//Dw8P/w8PD/8PDw//Dw8P/w&#10;8PD/8PDw//Dw8P/w8PD/8PDw//Dw8P/w8PD/5eXl/5mZmf+kpKT/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29vb/6CgoP+ZmZn/nJyc/8zMzP/w8PD/&#10;8PDw//Dw8P/w8O//8PDv//Dw7//w8O//8PDv//Dw7//w8O//8PDv//Dw7//w8O//8PDv//Dw7//w&#10;8O//8PDv//Dw7//w8O//8PDv//Dw7//w8O//8PDv//Dw7//w8O//8PDv//Dw7//w8O//8PDv//Dw&#10;7//w8O//8PDv//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f/8A&#10;AAD/PDw8//Dw8P/w8PD/8PDw//Dw8P/w8PD/8PDw//Dw8P/w8PD/8PDw//Dw8P/w8PD/8PDw//Dw&#10;8P/w8PD/8PDw//Dw8P/w8PD/8PDw//Dw8P/w8PD/8PDw//Dw8P/d3d3/mZmZ/6en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6enp/7CwsP+Z&#10;mZn/mZmZ/7Gxsf/o6Oj/8PDw//Dw7//w8O//8PDv//Dw7//w8O//8PDv//Dw7//w8O//8PDv//Dw&#10;7//w8O//8PDv//Dw7//w8O//8PDv//Dw7//w8O//8PDv//Dw7//w8O//8PDv//Dw7//w8O//8PDv&#10;//Dw7//w8O//8PDv//Dw7//w8O//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B//wAAAP88PDz/8PDw//Dw8P/w8PD/8PDw//Dw8P/w8PD/8PDw//Dw8P/w8PD/8PDw&#10;//Dw8P/w8PD/8PDw//Dw8P/w8PD/8PDw//Dw8P/w8PD/8PDw//Dw8P/w8PD/8PDw/9ra2v+ZmZn/&#10;r6+v//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8bGxv+ZmZn/mZmZ/6Kiov/k5OP/8PDv//Dw7//w8O//8PDv//Dw7//w8O//8PDv&#10;//Dw7//w8O//8PDv//Dw7//w8O//8PDv//Dw7//w8O//8PDv//Dw7//w8O//8PDv//Dw7//w8O//&#10;8PDv//Dw7//w8O//8PDv//Dw7//w8O//8PDv//Dw7//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H//AAAA/zw8PP/w8PD/8PDw//Dw8P/w8PD/8PDw//Dw8P/w8PD/&#10;8PDw//Dw8P/w8PD/8PDw//Dw8P/w8PD/8PDw//Dw8P/w8PD/8PDw//Dw8P/w8PD/8PDw//Dw8P/w&#10;8PD/2tra/5mZmf+vr6//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93d3f+np6f/mZmZ/7i4t//w8O//8PDv//Dw7//w8O//&#10;8PDv//Dw7//w8O//8PDv//Dw7//w8O//8PDv/+rq6f+Tk5L/ZWVk/0RERP9YWFj/fn5+/6Ojo//J&#10;ycj/7e3s//Dw7//w8O//8PDv//Dw7//w8O//8PDv//Dw7//w8O//8PDv//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f/8AAAD/PDw8//Dw8P/w8PD/8PDw//Dw8P/w&#10;8PD/8PDw//Dw8P/w8PD/8PDw//Dw8P/w8PD/8PDw//Dw8P/w8PD/8PDw//Dw8P/w8PD/8PDw//Dw&#10;8P/w8PD/8PDw//Dw8P/a2tr/mZmZ/6+vr//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zs7P+4uLj/t7e3//Dw7//w&#10;8O//8PDv//Dw7//w8O//8PDv//Dw7//w8O//8PDv//Dw7/+8vLv/JCQj/wICAv8CAgL/AgIC/wIC&#10;Av8CAgL/AgIC/wICAv+/v7//8PDv//Dw7//w8O//8PDv//Dw7//w8O//8PDv//Dw7//w8O//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B//wAAAP88PDz/8PDw//Dw&#10;8P/w8PD/8PDw//Dw8P/w8PD/8PDw//Dw8P/w8PD/8PDw//Dw8P/w8PD/8PDw//Dw8P/w8PD/8PDw&#10;//Dw8P/w8PD/8PDw//Dw8P/w8PD/8PDw/9fX1/+ZmZn/r6+v//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Y2Nj/8PDv//Dw7//w8O//8PDv//Dw7//w8O//8PDv//Dw7//w8O//19fW/xYWFv8CAgL/AgIC&#10;/xYWFv9eXl7/ZWVk/zc3N/8EBAT/AgIC/7+/v//w8O//8PDv//Dw7//w8O//8PDv//Dw7//w8O//&#10;8PDv//Dw7//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H//AAAA&#10;/zw8PP/w8PD/8PDw//Dw8P/w8PD/8PDw//Dw8P/w8PD/8PDw//Dw8P/w8PD/8PDw//Dw8P/w8PD/&#10;8PDw//Dw8P/w8PD/8PDw//Dw8P/w8PD/8PDw//Dw8P/w8PD/z8/P/5mZmf+vr6//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O//8PDv//Dw7//w8O//8PDv//Dw7//w8O//8PDv//Dw7/91dXT/&#10;AgIC/wICAv93d3b/7u7t//Dw7//w8O//8PDv/9jY1/+Kior/3d3c//Dw7//w8O//8PDv//Dw7//w&#10;8O//8PDv//Dw7//w8O//8PDv//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7//w8O//8PDv//Dw7//w8O//8PDv//Dw7//w&#10;8O//8PDv/zg4OP8CAgL/AgIC/+np6P/w8O//8PDv//Dw7//w8O//8PDv//Dw7//w8O//8PDv//Dw&#10;7//w8O//8PDv//Dw7//w8O//8PDv//Dw7//w8O//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zw8PP8AAAD/AAB//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v//Dw7//w8O//8PDv//Dw&#10;7//w8O//8PDv//Dw7//w8O//MzMz/wICAv8CAgL/tra1//Dw7//w8O//8PDv//Dw7//w8O//8PDv&#10;//Dw7//w8O//8PDv//Dw7//w8O//8PDv//Dw7//w8O//8PDv//Dw7//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PDw8/wAAAP8AAH//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O//8PDv&#10;//Dw7//w8O//8PDv//Dw7//w8O//8PDv//Dw7/9bW1r/AgIC/wICAv80NDT/3d3c//Dw7//w8O//&#10;8PDv//Dw7//w8O//8PDv//Dw7//w8O//8PDv//Dw7//w8O//8PDv//Dw7//w8O//8PDv//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88PDz/AAAA/wAAf/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7//w8O//8PDv//Dw7//w8O//8PDv//Dw7//w8O//8PDv/8PDwv8EBAT/AgIC/wICAv8a&#10;Ghr/o6Oi//Dw7//w8O//8PDv//Dw7//w8O//8PDv//Dw7//w8O//8PDv//Dw7//w8O//8PDv//Dw&#10;7//w8O//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zw8PP8A&#10;AAD/AAB//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v//Dw7//w8O//8PDv//Dw7//w8O//8PDv//Dw7//w8O//8PDv/5GR&#10;kP8DAwP/AgIC/wICAv8CAgL/QEBA/8bGxf/w8O//8PDv//Dw7//w8O//8PDv//Dw7//w8O//8PDv&#10;//Dw7//w8O//8PDv//Dw7//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PDw8/wAAAP8AAH//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&#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O//8PDv//Dw7//w8O//8PDv//Dw7//w8O//8PDv&#10;//Dw7//w8O//8PDv/6+vrv8aGhr/AgIC/wICAv8CAgL/BgYG/3l5ef/s7Ov/8PDv//Dw7//w8O//&#10;8PDv//Dw7//w8O//8PDv//Dw7//w8O//8PDv//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88PDz/AAAA/wAAf/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7//w8O//8PDv//Dw7//w8O//&#10;8PDv//Dw7//w8O//8PDv//Dw7//w8O//8PDv/+Dg3/9mZmX/BQUF/wICAv8CAgL/AgIC/0NDQ//o&#10;6Of/8PDv//Dw7//w8O//8PDv//Dw7//w8O//8PDv//Dw7//w8O//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zw8PP8AAAD/AAB//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v//Dw7//w&#10;8O//8PDv//Dw7//w8O//8PDv//Dw7//w8O//8PDv//Dw7//w8O//8PDv//Dw7//GxsX/NjY2/wIC&#10;Av8CAgL/AgIC/2NjY//w8O//8PDv//Dw7//w8O//8PDv//Dw7//w8O//8PDv//Dw7//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PDw8/wAAAP8AAH//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O//8PDv//Dw7//w8O//8PDv//Dw7//w8O//8PDv//Dw7//w8O//8PDv//Dw7//w8O//8PDv&#10;//Dw7//u7u3/ZWVk/wICAv8CAgL/BgYG/9zc2//w8O//8PDv//Dw7//w8O//8PDv//Dw7//w8O//&#10;8PDv//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88PDz/AAAA&#10;/wAAf/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7//w8O//8PDv//Dw7//w8O//8PDv//Dw7//w8O//8PDv//Dw7//w8O//&#10;8PDv//Dw7//w8O//8PDv//Dw7//p6ej/Dw8P/wICAv8CAgL/tLS0//Dw7//w8O//8PDv//Dw7//w&#10;8O//8PDv//Dw7//w8O//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zw8PP8AAAD/AAB//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v//Dw7//w8O//8PDv//Dw7//w8O//8PDv//Dw7//w&#10;8O//8PDv//Dw7//w8O//8PDv//Dw7//w8O//8PDv//Dw7/9LS0r/AgIC/wICAv+xsbD/8PDv//Dw&#10;7//w8O//8PDv//Dw7//w8O//8PDv//Dw7//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PDw8/wAAAP8AAH//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O//8PDv//Dw7//w8O//8PDv//Dw&#10;7//w8O//8PDv//Dw7//d3dz/8PDv//Dw7//w8O//8PDv//Dw7//w8O//7Ozr/yYmJv8CAgL/AgIC&#10;/9/f3v/w8O//8PDv//Dw7//w8O//8PDv//Dw7//w8O//8PDv//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88PDz/AAAA/wAAf/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7//w8O//8PDv&#10;//Dw7//w8O//8PDv//Dw7//w8O//8PDv/xUVFf9DQ0P/n5+e/+Xl5P/w8O//7+/u/76+vf9VVVX/&#10;AgIC/wICAv8+Pj7/8PDv//Dw7//w8O//8PDv//Dw7//w8O//8PDv//Dw7//w8O//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v//Dw7//w8O//8PDv//Dw7//w8O//8PDv//Dw7//w8O//ExMT/wICAv8CAgL/AwMD/x0dHf8a&#10;Ghr/AgIC/wICAv8CAgL/GBgY/9nZ2P/w8O//8PDv//Dw7//w8O//8PDv//Dw7//w8O//8PDv//Dw&#10;7//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PDw8/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O//8PDv//Dw7//w8O//8PDv//Dw7//w8O//8PDv//Dw7/9GRkb/CQkJ/wIC&#10;Av8CAgL/AgIC/wICAv8CAgL/BgYG/2BgYP/X19b/8PDv//Dw7//w8O//8PDv//Dw7//w8O//8PDv&#10;//Dw7//w8O//8PDv//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Hh4f/PDw8/zw8PP88PDz/PDw8/zw8PP88PDz/PDw8/zw8PP88PDz/PDw8/zw8PP88PDz/PDw8&#10;/zw8PP88PDz/PDw8/zw8PP88PDz/PDw8/zw8PP88PDz/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7//w8O//8PDv//Dw7//w8O//8PDv//Dw7//w8O//8PDv&#10;//Dw7//q6un/vr69/6GhoP+QkI//lZWV/7a2tf/b29v/8PDv//Dw7//w8O//8PDv//Dw7//w8O//&#10;8PDv//Dw7//w8O//8PDv//Dw7//w8O//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v//Dw7//w8O//8PDv//Dw7//w8O//&#10;8PDv//Dw7//w8O//8PDv//Dw7//w8O//8PDv//Dw7//w8O//8PDv//Dw7//w8O//8PDv//Dw7//w&#10;8O//8PDv//Dw7//w8O//8PDv//Dw7//w8O//8PDv//Dw7//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O//8PDv//Dw7//w&#10;8O//8PDv//Dw7//w8O//8PDv//Dw7//w8O//8PDv//Dw7//w8O//8PDv//Dw7//w8O//8PDv//Dw&#10;7//w8O//8PDv//Dw7//w8O//8PDv//Dw7//w8O//8PDv//Dw7//w8O//4eHg/+zs7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7//w8O//8PDv//Dw7//w8O//8PDv//Dw7//w8O//8PDv//Dw7//w8O//8PDv//Dw7//w8O//8PDv&#10;//Dw7//w8O//8PDv//Dw7//w8O//8PDv//Dw7//w8O//8PDv//Dw7//w8O//8PDv//Dw7//Y2Nf/&#10;p6en/+Hh4f/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v//Dw7//w8O//8PDv//Dw7//w8O//8PDv//Dw7//w8O//8PDv//Dw7//w8O//&#10;8PDv//Dw7//w8O//8PDv//Dw7//w8O//8PDv//Dw7//w8O//8PDv//Dw7//w8O//8PDv//Dw7//w&#10;8O//8PDv/9ra2v+ZmZn/nJyc/8/Pz//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Nzc3/mZmZ/56env/l5eX/8PDw//Dw8P/w8PD/8PDw//Dw8P/w8PD/8PDw//Dw8P/w&#10;8PD/8PDw//Dw8P/w8PD/8PDw//Dw8P/w8PD/8PDw//Dw8P/w8PD/8PDw//Dw8P/w8PD/PDw8/wAA&#10;AP8AAH//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xkZ//89Pf//OTn//xAQ//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H//&#10;AAAA/zw8PP/w8PD/8PDw//Dw8P/w8PD/8PDw//Dw8P/w8PD/8PDw//Dw8P/w8PD/8PDw//Dw8P/w&#10;8PD/8PDw//Dw8P/w8PD/8PDw//Dw8P/w8PD/8PDw//Dw8P/w8PD/pKSk/5mZmf/a2tr/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O//8PDv//Dw7//w8O//8PDv//Dw7//w8O//8PDv//Dw7//w&#10;8O//8PDv//Dw7//w8O//8PDv//Dw7//w8O//8PDv//Dw7//w8O//8PDv//Dw7//w8O//8PDv//Dw&#10;7//w8O//8PDv//Dw7//w8O//7+/u/7CwsP+ZmZn/mZmZ/7q6uv/s7Oz/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6+vr/56env+ZmZn/z8/P//Dw8P/w8PD/8PDw//Dw8P/w8PD/8PDw//Dw&#10;8P/w8PD/8PDw//Dw8P/w8PD/8PDw//Dw8P/w8PD/8PDw//Dw8P/w8PD/8PDw//Dw8P/w8PD/8PDw&#10;//Dw8P88PDz/AAAA/wAAf/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f/8AAAD/PDw8//Dw8P/w8PD/8PDw//Dw8P/w8PD/8PDw//Dw8P/w8PD/8PDw//Dw&#10;8P/w8PD/8PDw//Dw8P/w8PD/8PDw//Dw8P/w8PD/8PDw//Dw8P/w8PD/8PDw//Dw8P/GxsX/wcHB&#10;/+np6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7//w8O//8PDv//Dw7//w8O//8PDv//Dw&#10;7//w8O//8PDv//Dw7//w8O//8PDv//Dw7//w8O//8PDv//Dw7//w8O//8PDv//Dw7//w8O//8PDv&#10;//Dw7//w8O//8PDv//Dw7//w8O//8PDv//Dw7//w8PD/8PDw/8TExP+ampr/mZmZ/6enp//h4eH/&#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vr7/mZmZ/6+vr//v7+//8PDw//Dw8P/w8PD/8PDw&#10;//Dw8P/w8PD/8PDw//Dw8P/w8PD/8PDw//Dw8P/w8PD/8PDw//Dw8P/w8PD/8PDw//Dw8P/w8PD/&#10;8PDw//Dw8P/w8PD/8PDw/zw8PP8AAAD/AAB//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B//wAAAP88PDz/8PDw//Dw8P/w8PD/8PDw//Dw8P/w8PD/8PDw&#10;//Dw7//w8O//8PDv//Dw7//w8O//8PDv//Dw7//w8O//8PDv//Dw7//w8O//8PDv//Dw7//w8O//&#10;8PDv//Dw7//w8O//8PDv//Dw7//w8O//8PDv//Dw7//w8O//8PDv//Dw7//w8O//8PDv//Dw7//w&#10;8O//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9ra2v+i&#10;oqL/mZmZ/5ycnP/Pz8//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2tra/5qamv+ampr/4eHh//Dw8P/w8PD/&#10;8PDw//Dw8P/w8PD/8PDw//Dw8P/w8PD/8PDw//Dw8P/w8PD/8PDw//Dw8P/w8PD/8PDw//Dw8P/w&#10;8PD/8PDw//Dw8P/w8PD/8PDw//Dw8P/w8PD/PDw8/wAAAP8AAH//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H//AAAA/zw8PP/w8PD/8PDw//Dw8P/w8PD/&#10;8PDw//Dw8P/w8PD/8PDv//Dw7//w8O//8PDv//Dw7//w8O//8PDv//Dw7//w8O//8PDv//Dw7//w&#10;8O//8PDv//Dw7//w8O//8PDv//Dw7//w8O//8PDv//Dw7//w8O//8PDv//Dw7//w8O//8PDv//Dw&#10;7//w8O//8PDv//Dw7//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vr6/+zs7P/mZmZ/5mZmf+4uLj/7Ozs//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v7/+oqKj/mZmZ/8LCwv/w&#10;8PD/8PDw//Dw8P/w8PD/8PDw//Dw8P/w8PD/8PDw//Dw8P/w8PD/8PDw//Dw8P/w8PD/8PDw//Dw&#10;8P/w8PD/8PDw//Dw8P/w8PD/8PDw//Dw8P/w8PD/8PDw//Dw8P88PDz/AAAA/wAAf/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f/8AAAD/PDw8//Dw8P/w&#10;8PD/8PDw//Dw8P/w8PD/8PDw//Dw8P/w8O//8PDv//Dw7//w8O//8PDv//Dw7//w8O//8PDv//Dw&#10;7//w8O//8PDv//Dw7//w8O//8PDv//Dw7//w8O//8PDv//Dw7//w8O//8PDv//Dw7//w8O//8PDv&#10;//Dw7//w8O//8PDv//Dw7//w8O//8PDv//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Ozs7/nZ2d/5mZmf+lpaX/4uLi//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xsbG/5mZ&#10;mf+hoaH/7Ozs//Dw8P/w8PD/8PDw//Dw8P/w8PD/8PDw//Dw8P/w8PD/8PDw//Dw8P/w8PD/8PDw&#10;//Dw8P/w8PD/8PDw//Dw8P/w8PD/8PDw//Dw8P/w8PD/8PDw//Dw8P/w8PD/8PDw/zw8PP8AAAD/&#10;AAB//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B//wAA&#10;AP88PDz/8PDw//Dw8P/w8PD/8PDw//Dw8P/w8PD/8PDw//Dw7//w8O//8PDv//Dw7//w8O//8PDv&#10;//Dw7//w8O//8PDv//Dw7//w8O//8PDv//Dw7//w8O//8PDv//Dw7//w8O//8PDv//Dw7//w8O//&#10;8PDv//Dw7//w8O//8PDv//Dw7//w8O//8PDv//Dw7//w8O//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i4uL/qKio/5mZmf+a&#10;mpr/ysrK//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np6f+goKD/mZmZ/9LS0v/w8PD/8PDw//Dw8P/w8PD/8PDw//Dw8P/w8PD/8PDw//Dw8P/w8PD/&#10;8PDw//Dw8P/w8PD/8PDw//Dw8P/w8PD/8PDw//Dw8P/w8PD/8PDw//Dw8P/w8PD/8PDw//Dw8P/w&#10;8PD/PDw8/wAAAP8AAH//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H//AAAA/zw8PP/w8PD/8PDw//Dw8P/w8PD/8PDw//Dw8P/w8PD/8PDv//Dw7//w8O//&#10;8PDv//Dw7//w8O//8PDv//Dw7//w8O//8PDv//Dw7//w8O//8PDv//Dw7//w8O//8PDv//Dw7//w&#10;8O//8PDv//Dw7//w8O//8PDv//Dw7//w8O//8PDv//Dw7//w8O//8PDv//Dw7//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t7e3/urq6/5mZmf+ZmZn/tLS0/+np6f/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uLi4/5mZmf+wsLD/8PDw//Dw8P/w8PD/8PDw//Dw8P/w8PD/8PDw//Dw8P/w&#10;8PD/8PDw//Dw8P/w8PD/8PDw//Dw8P/w8PD/8PDw//Dw8P/w8PD/8PDw//Dw8P/w8PD/8PDw//Dw&#10;8P/w8PD/8PDw//Dw8P88PDz/AAAA/wAAf/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f/8AAAD/PDw8//Dw8P/w8PD/8PDw//Dw8P/w8PD/8PDw//Dw8P/w&#10;8O//8PDv//Dw7//w8O//8PDv//Dw7//w8O//8PDv//Dw7//w8O//8PDv/+rq6f+Tk5L/ZWVk/0RE&#10;RP9YWFj/fn5+/6Ojo//Jycj/7e3s//Dw7//w8O//8PDv//Dw7//w8O//8PDv//Dw7//w8O//8PDv&#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z8/P/52dnf+ZmZn/p6en/93d3f/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9fX1/+ZmZn/mpqa/+Li4v/w8PD/8PDw//Dw8P/w8PD/8PDw//Dw&#10;8P/w8PD/8PDw//Dw8P/w8PD/8PDw//Dw8P/w8PD/8PDw//Dw8P/w8PD/8PDw//Dw8P/w8PD/8PDw&#10;//Dw8P/w8PD/8PDw//Dw8P/w8PD/8PDw/zw8PP8AAAD/AAB//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B//wAAAP88PDz/8PDw//Dw8P/w8PD/8PDw//Dw&#10;8P/w8PD/8PDw//Dw7//w8O//8PDv//Dw7//w8O//8PDv//Dw7//w8O//8PDv//Dw7/+8vLv/JCQj&#10;/wICAv8CAgL/AgIC/wICAv8CAgL/AgIC/wICAv+/v7//8PDv//Dw7//w8O//8PDv//Dw7//w8O//&#10;8PDv//Dw7//w8O//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4uLi/6ioqP+ZmZn/mpqa/8vLy//v&#10;7+//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v7+//p6en/5mZmf/Gxsb/8PDw//Dw8P/w8PD/8PDw&#10;//Dw8P/w8PD/8PDw//Dw8P/w8PD/8PDw//Dw8P/w8PD/8PDw//Dw8P/w8PD/8PDw//Dw8P/w8PD/&#10;8PDw//Dw8P/w8PD/8PDw//Dw8P/w8PD/8PDw//Dw8P/w8PD/PDw8/wAAAP8AAH//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H//AAAA/zw8PP/w8PD/8PDw&#10;//Dw8P/w8PD/8PDw//Dw8P/w8PD/8PDv//Dw7//w8O//8PDv//Dw7//w8O//8PDv//Dw7//w8O//&#10;19fW/xYWFv8CAgL/AgIC/xYWFv9eXl7/ZWVk/zc3N/8EBAT/AgIC/7+/v//w8O//8PDv//Dw7//w&#10;8O//8PDv//Dw7//w8O//8PDv//Dw7//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7e3t/7q6&#10;uv+ZmZn/mZmZ/7CwsP/p6en/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8HBwf+ZmZn/qamp/+3t7f/w8PD/&#10;8PDw//Dw8P/w8PD/8PDw//Dw8P/w8PD/8PDw//Dw8P/w8PD/8PDw//Dw8P/w8PD/8PDw//Dw8P/w&#10;8PD/8PDw//Dw8P/w8PD/8PDw//Dw8P/w8PD/8PDw//Dw8P/w8PD/8PDw//Dw8P88PDz/AAAA/wAA&#10;f/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f/8AAAD/&#10;PDw8//Dw8P/w8PD/8PDw//Dw8P/w8PD/8PDw//Dw8P/w8O//8PDv//Dw7//w8O//8PDv//Dw7//w&#10;8O//8PDv//Dw7/91dXT/AgIC/wICAv93d3b/7u7t//Dw7//w8O//8PDv/9jY1/+Kior/3d3c//Dw&#10;7//w8O//8PDv//Dw7//w8O//8PDv//Dw7//w8O//8PDv//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8/Pz/+dnZ3/mZmZ/6Kiov/a2tr/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h4eH/mpqa/5mZmf/a&#10;2tr/8PDw//Dw8P/w8PD/8PDw//Dw8P/w8PD/8PDw//Dw8P/w8PD/8PDw//Dw8P/w8PD/8PDw//Dw&#10;8P/w8PD/8PDw//Dw8P/w8PD/8PDw//Dw8P/w8PD/8PDw//Dw8P/w8PD/8PDw//Dw8P/w8PD/8PDw&#10;/zw8PP8AAAD/AAB//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B//wAAAP88PDz/8PDw//Dw8P/w8PD/8PDw//Dw8P/w8PD/8PDw//Dw7//w8O//8PDv//Dw&#10;7//w8O//8PDv//Dw7//w8O//8PDv/zg4OP8CAgL/AgIC/+np6P/w8O//8PDv//Dw7//w8O//8PDv&#10;//Dw7//w8O//8PDv//Dw7//w8O//8PDv//Dw7//w8O//8PDv//Dw7//w8O//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Li4v+oqKj/mZmZ/5qamv/IyMj/7+/v//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3t7f+6urr/mZmZ/5mZ&#10;mf+vr6//6enp//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Pz8//nZ2d/5mZmf+hoaH/19fX//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i4uL/qKio/5mZmf+ampr/w8PD/+3t7f/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t7e3/urq6/5mZmf+ZmZn/r6+v/+bm&#10;5v/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z8/P&#10;/56env+ZmZn/np6e/9nZ2f/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6Ojo/7CwsP+ZmZn/mZmZ/8LCwv/t7e3/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8TExP+ampr/mZmZ/6ysrP/l5eX/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9ra2v+hoaH/mZmZ&#10;/52dnf/W1tb/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jo6P+wsLD/mZmZ/5mZmf+8vLz/7+/v//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ExMT/mpqa/5mZmf+srKz/4eHh//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a2tr/oaGh/5mZmf+enp7/0tLS&#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o6Oj/&#10;sLCw/5mZmf+ZmZn/vr6+/+3t7f/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xMTE/5qamv+ZmZn/qamp/+Li4v/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2tra/6Ghof+ZmZn/nZ2d/8/Pz//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6Ojo/7CwsP+ZmZn/&#10;mZmZ/7e3t//r6+v/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8TExP+ampr/mZmZ/6Kiov/h4eH/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tLS0&#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eHh4/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94eHj/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3h4&#10;eP8AAAD/AAB//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f/8AAAD/eHh4//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eHh4/wAAAP8AAH//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B//wAAAP94eHj/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v7+//qKio/5mZmf+9vb3/8PDw//Dw8P/w8PD/8PDw//Dw8P/w8PD/8PDw//Dw8P/w8PD/8PDw&#10;//Dw8P/w8PD/8PDw//Dw8P/w8PD/8PDw//Dw8P/w8PD/8PDw//Dw8P/w8PD/8PDw//Dw8P/w8PD/&#10;8PDw//Dw8P/w8PD/8PDw//Dw8P/w8PD/8PDw//Dw8P/w8PD/8PDw//Dw8P/w8PD/8PDw//Dw8P/w&#10;8PD/8PDw//Dw8P/w8PD/PDw8/wAAAP8AAH//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H//AAAA/zw8PP/w8PD/8PDw//Dw8P/w8PD/8PDw//Dw8P/w8PD/&#10;8PDw//Dw8P/w8PD/8PDw//Dw8P/w8PD/8PDw//Dw8P/w8PD/8PDw//Dw8P/w8PD/8PDw//Dw8P+x&#10;sbH/mZmZ/9LS0v/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94eHj/AAAA/wAAf/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H//AAAA/3h4e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8fHx/+ZmZn/np6e/+vr6//w8PD/8PDw//Dw8P/w8PD/8PDw//Dw8P/w8PD/&#10;8PDw//Dw8P/w8PD/8PDw//Dw8P/w8PD/8PDw//Dw8P/w8PD/8PDw//Dw8P/w8PD/8PDw//Dw8P/w&#10;8PD/8PDw//Dw8P/w8PD/8PDw//Dw8P/w8PD/8PDw//Dw8P/w8PD/8PDw//Dw8P/w8PD/8PDw//Dw&#10;8P/w8PD/8PDw//Dw8P/w8PD/8PDw//Dw8P88PDz/AAAA/wAAf/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f/8AAAD/PDw8//Dw8P/w8PD/8PDw//Dw8P/w&#10;8PD/8PDw//Dw8P/w8PD/8PDw//Dw8P/w8PD/8PDw//Dw8P/w8PD/8PDw//Dw8P/w8PD/8PDw//Dw&#10;8P/w8PD/8PDw/6+vr/+ZmZn/2tra//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3h4eP8AAAD/AAB//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f/8AAAD/eHh4//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l5eX/np6e/5mZmf/Nzc3/8PDw//Dw8P/w8PD/8PDw//Dw8P/w&#10;8PD/8PDw//Dw8P/w8PD/8PDw//Dw8P/w8PD/8PDw//Dw8P/w8PD/8PDw//Dw8P/w8PD/8PDw//Dw&#10;8P/w8PD/8PDw//Dw8P/w8PD/8PDw//Dw8P/w8PD/8PDw//Dw8P/w8PD/8PDw//Dw8P/w8PD/8PDw&#10;//Dw8P/w8PD/8PDw//Dw8P/w8PD/8PDw//Dw8P/w8PD/8PDw/zw8PP8AAAD/AAB//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B//wAAAP88PDz/8PDw//Dw&#10;8P/w8PD/8PDw//Dw8P/w8PD/8PDw//Dw8P/w8PD/8PDw//Dw8P/w8PD/8PDw//Dw8P/w8PD/8PDw&#10;//Dw8P/w8PD/8PDw//Dw8P/w8PD/r6+v/5mZmf/a2tr/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eHh4/wAAAP8AAH//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B//wAAAP94eHj/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7Kysv+ZmZn/rKys/+/v7//w8PD/8PDw//Dw&#10;8P/w8PD/8PDw//Dw8P/w8PD/8PDw//Dw8P/w8PD/8PDw//Dw8P/w8PD/8PDw//Dw8P/w8PD/8PDw&#10;//Dw8P/w8PD/8PDw//Dw8P/w8PD/8PDw//Dw8P/w8PD/8PDw//Dw8P/w8PD/8PDw//Dw8P/w8PD/&#10;8PDw//Dw8P/w8PD/8PDw//Dw8P/w8PD/8PDw//Dw8P/w8PD/8PDw//Dw8P/w8PD/PDw8/wAAAP8A&#10;AH//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H//AAAA&#10;/zw8PP/w8PD/8PDw//Dw8P/w8PD/8PDw//Dw8P/w8PD/8PDw//Dw8P/w8PD/8PDw//Dw8P/w8PD/&#10;8PDw//Dw8P/w8PD/8PDw//Dw8P/w8PD/8PDw//Dw8P+vr6//mZmZ/9ra2v/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94eHj/&#10;AAAA/wAAf/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H//AAAA/3h4e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S0tL/mZmZ/5qamv/h4eH/8PDw&#10;//Dw8P/w8PD/8PDw//Dw8P/w8PD/8PDw//Dw8P/w8PD/8PDw//Dw8P/w8PD/8PDw//Dw8P/w8PD/&#10;8PDw//Dw8P/w8PD/8PDw//Dw8P/w8PD/8PDw//Dw8P/w8PD/8PDw//Dw8P/w8PD/8PDw//Dw8P/w&#10;8PD/8PDw//Dw8P/w8PD/8PDw//Dw8P/w8PD/8PDw//Dw8P/w8PD/8PDw//Dw8P/w8PD/8PDw//Dw&#10;8P88PDz/AAAA/wAAf/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f/8AAAD/PDw8//Dw8P/w8PD/8PDw//Dw8P/w8PD/8PDw//Dw8P/w8PD/8PDw//Dw8P/w&#10;8PD/8PDw//Dw8P/w8PD/8PDw//Dw8P/w8PD/8PDw//Dw8P/w8PD/8PDw/6+vr/+ZmZn/2tra//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3h4eP8AAAD/AAB//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f/8AAAD/eHh4//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6+vr/6Ghof+ZmZn/&#10;wsLC//Dw8P/w8PD/8PDw//Dw8P/w8PD/8PDw//Dw8P/w8PD/8PDw//Dw8P/w8PD/8PDw//Dw8P/w&#10;8PD/8PDw//Dw8P/w8PD/8PDw//Dw8P/w8PD/8PDw//Dw8P/w8PD/8PDw//Dw8P/w8PD/8PDw//Dw&#10;8P/w8PD/8PDw//Dw8P/w8PD/8PDw//Dw8P/w8PD/8PDw//Dw8P/w8PD/8PDw//Dw8P/w8PD/8PDw&#10;//Dw8P/w8PD/8PDw/zw8PP8AAAD/AAB//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B//wAAAP88PDz/8PDw//Dw8P/w8PD/8PDw//Dw8P/w8PD/8PDw//Dw&#10;8P/w8PD/8PDw//Dw8P/w8PD/8PDw//Dw8P/w8PD/8PDw//Dw8P/w8PD/8PDw//Dw8P/w8PD/p6en&#10;/5mZmf/d3d3/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eHh4/wAAAP8AAH//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B//wAAAP94eHj/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9&#10;vb3/mZmZ/6SkpP/r6+v/8PDw//Dw8P/w8PD/8PDw//Dw8P/w8PD/8PDw//Dw8P/w8PD/8PDw//Dw&#10;8P/w8PD/8PDw//Dw8P/w8PD/8PDw//Dw8P/w8PD/8PDw//Dw8P/w8PD/8PDw//Dw8P/w8PD/8PDw&#10;//Dw8P/w8PD/8PDw//Dw8P/w8PD/8PDw//Dw8P/w8PD/8PDw//Dw8P/w8PD/8PDw//Dw8P/w8PD/&#10;8PDw//Dw8P/w8PD/8PDw//Dw8P/w8PD/PDw8/wAAAP8AAH//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H//AAAA/zw8PP/w8PD/8PDw//Dw8P/w8PD/8PDw&#10;//Dw8P/w8PD/8PDw//Dw8P/w8PD/8PDw//Dw8P/w8PD/8PDw//Dw8P/w8PD/8PDw//Dw8P/w8PD/&#10;8PDw//Dw8P+kpKT/mZmZ/+Xl5f/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94eHj/AAAA/wAAf/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H//&#10;AAAA/3h4e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3d3d/5qamv+ZmZn/19fX//Dw8P/w8PD/8PDw//Dw8P/w8PD/8PDw//Dw8P/w8PD/8PDw&#10;//Dw8P/w8PD/8PDw//Dw8P/w8PD/8PDw//Dw8P/w8PD/8PDw//Dw8P/w8PD/8PDw//Dw8P/w8PD/&#10;8PDw//Dw8P/w8PD/8PDw//Dw8P/w8PD/8PDw//Dw8P/w8PD/8PDw//Dw8P/w8PD/8PDw//Dw8P/w&#10;8PD/8PDw//Dw8P/w8PD/8PDw//Dw8P/w8PD/8PDw//Dw8P88PDz/AAAA/wAAf/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f/8AAAD/PDw8//Dw8P/w8PD/&#10;8PDw//Dw8P/w8PD/8PDw//Dw8P/w8PD/8PDw//Dw8P/w8PD/8PDw//Dw8P/w8PD/8PDw//Dw8P/w&#10;8PD/8PDw//Dw8P/w8PD/8PDw/6SkpP+ZmZn/5eXl//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3h4eP8AAAD/AAB//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f/8AAAD/eHh4//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v7/+oqKj/mZmZ/7e3t//w8PD/8PDw//Dw8P/w8PD/8PDw//Dw8P/w8PD/&#10;8PDw//Dw8P/w8PD/8PDw//Dw8P/w8PD/8PDw//Dw8P/w8PD/8PDw//Dw8P/w8PD/8PDw//Dw8P/w&#10;8PD/8PDw//Dw8P/w8PD/8PDw//Dw8P/w8PD/8PDw//Dw8P/w8PD/8PDw//Dw8P/w8PD/8PDw//Dw&#10;8P/w8PD/8PDw//Dw8P/w8PD/8PDw//Dw8P/w8PD/8PDw//Dw8P/w8PD/8PDw/zw8PP8AAAD/AAB/&#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B//wAAAP88&#10;PDz/8PDw//Dw8P/w8PD/8PDw//Dw8P/w8PD/8PDw//Dw8P/w8PD/8PDw//Dw8P/w8PD/8PDw//Dw&#10;8P/w8PD/8PDw//Dw8P/w8PD/8PDw//Dw8P/w8PD/pKSk/5mZmf/l5eX/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eHh4/wAA&#10;AP8AAH//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B//wAAAP94eHj/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H//AAAA/zw8PP/w8PD/8PDw//Dw8P/w8PD/8PDw//Dw8P/w8PD/8PDw//Dw8P/w8PD/8PDw&#10;//Dw8P/w8PD/8PDw//Dw8P/w8PD/8PDw//Dw8P/w8PD/8PDw//Dw8P+hoaH/mZmZ/+Xl5f/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94eHj/AAAA/wAAf/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H//AAAA/3h4e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np6f+enp7/mZmZ/8bGxv/w8PD/8PDw//Dw&#10;8P/w8PD/8PDw//Dw8P/w8PD/8PDw//Dw8P/w8PD/8PDw//Dw8P/w8PD/8PDw//Dw8P/w8PD/8PDw&#10;//Dw8P/w8PD/8PDw//Dw8P/w8PD/8PDw//Dw8P/w8PD/8PDw//Dw8P/w8PD/8PDw//Dw8P/w8PD/&#10;8PDw//Dw8P/w8PD/8PDw//Dw8P/w8PD/8PDw//Dw8P/w8PD/8PDw//Dw8P/w8PD/8PDw//Dw8P/w&#10;8PD/8PDw//Dw8P88PDz/AAAA/wAAf/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f/8AAAD/PDw8//Dw8P/w8PD/8PDw//Dw8P/w8PD/8PDw//Dw8P/w8PD/&#10;8PDw//Dw8P/w8PD/8PDw//Dw8P/w8PD/8PDw//Dw8P/w8PD/8PDw//Dw8P/w8PD/8PDw/5mZmf+Z&#10;mZn/5eXl//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3h4eP8AAAD/AAB//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f/8AAAD/eHh4//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urq6/5mZmf+rq6v/7e3t&#10;//Dw8P/w8PD/8PDw//Dw8P/w8PD/8PDw//Dw8P/w8PD/8PDw//Dw8P/w8PD/8PDw//Dw8P/w8PD/&#10;8PDw//Dw8P/w8PD/8PDw//Dw8P/w8PD/8PDw//Dw8P/w8PD/8PDw//Dw8P/w8PD/8PDw//Dw8P/w&#10;8PD/8PDw//Dw8P/w8PD/8PDw//Dw8P/w8PD/8PDw//Dw8P/w8PD/8PDw//Dw8P/w8PD/8PDw//Dw&#10;8P/w8PD/8PDw//Dw8P/w8PD/8PDw/zw8PP8AAAD/AAB//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B//wAAAP88PDz/8PDw//Dw8P/w8PD/8PDw//Dw8P/w&#10;8PD/8PDw//Dw8P/w8PD/8PDw//Dw8P/w8PD/8PDw//Dw8P/w8PD/8PDw//Dw8P/w8PD/8PDw//Dw&#10;8P/w8PD/mZmZ/5mZmf/t7e3/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eHh4/wAAAP8AAH//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B//wAA&#10;AP94eHj/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94eHj/AAAA/wAAf/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9ycv//f3///39///90d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H//AAAA/3h4e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v&#10;7+//p6en/5mZmf+6urr/8PDw//Dw8P/w8PD/8PDw//Dw8P/w8PD/8PDw//Dw8P/w8PD/8PDw//Dw&#10;8P/w8PD/8PDw//Dw8P/w8PD/8PDw//Dw8P/w8PD/8PDw//Dw8P/w8PD/8PDw//Dw8P/w8PD/8PDw&#10;//Dw8P/w8PD/8PDw//Dw8P/w8PD/8PDw//Dw8P/w8PD/8PDw//Dw8P/w8PD/8PDw//Dw8P/w8PD/&#10;8PDw//Dw8P/w8PD/8PDw//Dw8P/w8PD/8PDw//Dw8P/w8PD/8PDw//Dw8P88PDz/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PDw8&#10;//Dw8P/w8PD/8PDw//Dw8P/w8PD/8PDw//Dw8P/w8PD/8PDw//Dw8P/w8PD/8PDw//Dw8P/w8PD/&#10;8PDw//Dw8P/w8PD/8PDw//Dw8P/w8PD/8PDw/5mZmf+ZmZn/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3h4eP8AAAD/&#10;AAB//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CAv//U1P/&#10;/4iI//+srP//t7f//5iY//93d///Vlb//zY2//8GBv//AAD//wAA//8AAP//AAD//wAA//8AAP//&#10;AAD//wAA//8AAP//AAD//wAA//8AAP//AAD//wAA//8AAP//AAD//wAA//8AAP//AAD//wAA//8A&#10;AP//AAD//wAA//8AAP//AAD//wAA//8AAP//AAD//+Tk//////////////////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f/8AAAD/eHh4//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eHh4/wAAAP8AAH//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NDT//9DQ/////////////////////////////////////////////yoq//8AAP//AAD//wAA//8A&#10;AP//AAD//wAA//8AAP//AAD//wAA//8AAP//AAD//wAA//8AAP//AAD//wAA//8AAP//AAD//wAA&#10;//8AAP//AAD//wAA//8AAP//AAD//wAA//8AAP//AAD//wAA//8AAP//5OT/////////////////&#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B//wAAAP94eHj/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l5eX/np6e/5mZmf/Pz8//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Xl5f+ZmZn/mZmZ&#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94eHj/AAAA/wAAf/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xkZ///n5///////////////////////////////////////////////////Kir//wAA&#10;//8AAP//AAD//wAA//8KCv//Jyf//0JC//8EBP//AAD//wAA//8AAP//AAD//wAA//8AAP//AAD/&#10;/wAA//8AAP//AAD//wAA//8AAP//AAD//wAA//8AAP//AAD//wAA//8AAP//AAD//wAA///k5P//&#10;////////////////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H//AAAA/3h4e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7S0tP+ZmZn/s7Oz//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5eXl/5mZmf+hoaH/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3h4eP8AAAD/AAB//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lpb//////////////////93d//9fX///Hh7//yYm//9RUf//nZ3/&#10;/+rq//8jI///AAD//wAA//8AAP//rq7//////////////////yoq//8AAP//AAD//wAA//8AAP//&#10;AAD//wAA//8AAP//AAD//wAA//8AAP//AAD//wAA//8AAP//AAD//wAA//8AAP//AAD//wAA//8A&#10;AP//AAD//+Tk//////////////////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f/8AAAD/&#10;eHh4//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a2tr/mZmZ/5qamv/h4eH/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l5eX/mZmZ/6Skp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eHh4/wAAAP8AAH//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Nzf//////////////////V1f//wAA//8AAP//&#10;AAD//wAA//8AAP//AQH//wAA//8AAP//AAD//wAA//+5uf//////////////////Kir//wAA//8A&#10;AP//AAD//wAA//8AAP//AAD//wAA//8AAP//AAD//wAA//8AAP//AAD//wAA//8AAP//AAD//wAA&#10;//8AAP//AAD//wAA//8AAP//5OT//////////////////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B//wAAAP94eHj/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7Ozs/6Wlpf+ZmZn/xsbG&#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Xl5f+ZmZn/pKSk//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94eHj/AAAA/wAA&#10;f/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CwsL/&#10;mZmZ/6Wlpf/t7e3/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3d3d/5mZmf+kpKT/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3h4eP8AAAD/AAB//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4uLi/5ycnP+ZmZn/1tb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a2tr/mZmZ/6Skp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eHh4/wAAAP8AAH//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vr6//mZmZ/7u7u//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9ra&#10;2v+ZmZn/p6en//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94eHj/AAAA/wAAf/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0dHR/5mZmf+dnZ3/5ubm//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2tra/5mZmf+vr6//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3h4eP8AAAD/AAB//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np6f+hoaH/mZmZ/9HR0f/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X19f/mZmZ/6+vr//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eHh4/wAAAP8AAH//&#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u7u7/5mZmf+vr6//7+/v//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8/Pz/+ZmZn/r6+v//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94&#10;eHj/AAAA/wAAf/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9ra2v+ZmZn/mpqa&#10;/97e3v/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z8/P/5mZmf+vr6//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3h4eP8AAAD/AAB//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t7e3/&#10;qamp/5mZmf/CwsL/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Pz8//&#10;mZmZ/6+vr//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eHh4/wAAAP8AAH//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&#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8TExP+ZmZn/oaGh/+vr6//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8/Pz/+ZmZn/t7e3//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94eHj/AAAA/wAAf/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7Oz//////////////////1VV//8AAP//AAD//7m5//////////////////9DQ///AAD//wAA//8A&#10;AP//AAD//wAA//8AAP//e3v//////////////////////////////////1hY//8AAP//AAD//wAA&#10;//8AAP//AAD//wAA///k5P//////////////////AAD//wAA//8AAP//ubn/////////////////&#10;/3t7//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H//AAAA/3h4e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0&#10;tLT/eHh4/3h4eP94eHj/eHh4/3h4eP94eHj/eHh4/3h4eP94eHj/eHh4/3h4eP94eHj/eHh4/3h4&#10;eP94eHj/eHh4/3h4eP94eHj/eHh4/3h4eP94eHj/eHh4/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eHh4/3h4eP94eHj/eHh4/3h4eP94eHj/eHh4/3h4eP94eHj/eHh4/3h4eP94eHj/eHh4/3h4eP94&#10;eHj/eHh4/3h4eP94eHj/eHh4/3h4eP94eHj/eHh4/3h4eP94eHj/eHh4/3h4eP94eHj/eHh4/3h4&#10;eP94eHj/eHh4/3h4eP9ycnL/Tk5O/0xMTP9paWn/eHh4/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eHh4/3h4eP+0tLT/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x8fH/5mZmf+6urr/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3h4eP8AAAD/AAB//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3h4e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3h4e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ExMT/mZmZ/7q6uv/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eHh4&#10;/wAAAP8AAH//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8TExP+ZmZn/urq6//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94eHj/AAAA/wAAf/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94eHj/AAAA/wAAf/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B//wAAAP94eHj/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xMTE/5mZ&#10;mf+6urr/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3h4eP8AAAD/AAB//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3h4eP8AAAD/AAB//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H//AAAA/3h4e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CwsL/mZmZ/8LCwv/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eHh4/wAAAP8AAH//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eHh4&#10;/wAAAP8AAH//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f/8AAAD/eHh4//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7q6uv+ZmZn/xMTE//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94eHj/AAAA/wAAf/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DQ3//+Pj/////////////56e//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H//AAAA/3h4e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94eHj/AAAA/wAAf/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B//wAAAP94eHj/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urq6/5mZmf/ExMT/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3h4eP8A&#10;AAD/AAB//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Skv/////////////+/v//Kyv//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f/8AAAD/eHh4//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3h4eP8AAAD/AAB//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H//AAAA/3h4e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6urr/mZmZ/8TEx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eHh4/wAAAP8AAH//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Njb///39////////////&#10;/7a2//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B//wAAAP94eHj/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eHh4/wAAAP8AAH//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f/8AAAD/eHh4//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7q6uv+ZmZn/&#10;xMTE//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94eHj/AAAA/wAAf/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Tk///&#10;zs7//87O///Ozv//Pj7//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H//AAAA/3h4e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94eHj/AAAA/wAAf/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B//wAAAP94eHj/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sbGx/5mZmf/MzMz/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3h4eP8AAAD/AAB//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f/8A&#10;AAD/eHh4//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3h4eP8A&#10;AAD/AAB//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H//&#10;AAAA/3h4e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vr6//mZmZ/8/Pz//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eHh4/wAAAP8AAH//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B//wAAAP94eHj/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eHh4/wAAAP8AAH//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f/8AAAD/eHh4//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6+vr/+ZmZn/z8/P//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94eHj/AAAA&#10;/wAAf/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H//AAAA/3h4e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94eHj/AAAA/wAAf/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B//wAAAP94eHj/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r6+v/5mZmf/Pz8//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3h4eP8AAAD/AAB//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f/8AAAD/eHh4//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3h4eP8AAAD/AAB//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H//AAAA/3h4e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srKz/mZmZ/9LS&#10;0v/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eHh4/wAAAP8AAH//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B//wAAAP94eHj/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eHh4/wAAAP8AAH//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f/8AAAD/eHh4//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6SkpP+ZmZn/2tra//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94eHj/AAAA/wAAf/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H//AAAA&#10;/3h4e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94eHj/AAAA&#10;/wAAf/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B//wAA&#10;AP94eHj/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pKSk/5mZmf/a2tr/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3h4eP8AAAD/AAB//wAA//8AAP//&#10;AAD//wAA//8AAP//AAD//wAA//8AAP//AAD//wAA//8AAP//AAD//wAA//8AAP//AAD//wAA//8A&#10;AP//AAD//wAA//8AAP//AAD//wAA//8AAP//AAD//wAA//8AAP//AAD//wAA//8AAP//AAD//wAA&#10;//8AAP//AAD//z4+//9/f///f3///39///8qKv//AAD//wAA//8AAP//d3f//39///9/f///f3//&#10;/xUV//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f/8AAAD/eHh4//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3h4eP8AAAD/AAB//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H//AAAA/3h4e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kpKT/mZmZ/9ra2v/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eHh4/wAAAP8A&#10;AH//AAD//wAA//8AAP//AAD//wAA//8AAP//AAD//wAA//8AAP//AAD//wAA//8AAP//AAD//wAA&#10;//8AAP//AAD//wAA//8AAP//AAD//wAA//8AAP//AAD//wAA//8AAP//AAD//wAA//8AAP//AAD/&#10;/wAA//8AAP//AAD//wAA//8AAP//fHz//////////////////2pq//8AAP//AAD//wAA///e3v//&#10;////////////////Kyv//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zs7//+fn///n5///29v//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B//wAAAP94eHj/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eHh4/wAAAP8AAH//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6SkpP+ZmZn/2tra//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94eHj/AAAA/wAAf/8AAP//AAD//wAA//8AAP//AAD//wAA//8AAP//AAD//wAA//8AAP//AAD/&#10;/wAA//8AAP//AAD//wAA//8AAP//AAD//wAA//8AAP//AAD//wAA//8AAP//AAD//wAA//8AAP//&#10;AAD//wAA//8AAP//AAD//wAA//8AAP//AAD//wAA//98fP//////////////////amr//wAA//8A&#10;AP//AAD//8TE//////////////////8MD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k5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H//AAAA/3h4e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nJyc/5mZmf/i4uL/&#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3h4eP8AAAD/AAB//wAA//8AAP//AAD//wAA//8AAP//AAD//wAA//8AAP//&#10;AAD//wAA//8AAP//AAD//wAA//8AAP//AAD//wAA//8AAP//AAD//wAA//8AAP//AAD//wAA//8A&#10;AP//AAD//wAA//8AAP//AAD//wAA//8AAP//AAD//wAA//8AAP//AAD//3x8////////////////&#10;//9qav//AAD//wAA//8AAP//qqr/////////////7e3//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oK//8nJ///QkL//wQE//8AAP//AAD//wAA//8AAP//AAD//+Tk////////////////&#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f/8AAAD/eHh4//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Z&#10;mZn/mZmZ/+Xl5f/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eHh4/wAAAP8AAH//AAD//wAA//8AAP//AAD//wAA//8A&#10;AP//AAD//wAA//8AAP//AAD//wAA//8AAP//AAD//wAA//8AAP//AAD//wAA//8AAP//AAD//wAA&#10;//8AAP//AAD//wAA//8AAP//AAD//wAA//8AAP//AAD//wAA//8AAP//AAD//wAA//8AAP//fHz/&#10;/////////////////2pq//8AAP//AAD//wAA//+Rkf/////////////Pz///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5mZmf+ZmZn/5eXl//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94eHj/AAAA/wAAf/8AAP//AAD//wAA&#10;//8AAP//AAD//wAA//8AAP//AAD//wAA//8AAP//AAD//wAA//8AAP//AAD//wAA//8AAP//AAD/&#10;/wAA//8AAP//AAD//wAA//8AAP//AAD//wAA//8AAP//AAD//wAA//8AAP//AAD//wAA//8AAP//&#10;AAD//wAA//98fP//////////////////amr//wAA//8AAP//AAD//3d3/////////////7Cw//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7m5//////////////////8qKv//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H//AAAA/3h4e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mZmZ/5mZmf/l5eX/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ZmZn/mZmZ/+Xl5f/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6Ojo/5mZmf+ZmZn/7e3t//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l5eX/mZmZ&#10;/5mZmf/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&#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Xl5f+ZmZn/mZmZ//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5eXl/5mZmf+ZmZn/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tLS0/3h4eP94eHj/eHh4/3h4eP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eHh4/3h4eP94eHj/eHh4/3h4eP94eHj/eHh4/3h4eP94eHj/eHh4/3h4eP94eHj/eHh4/3h4eP94&#10;eHj/eHh4/3h4eP94eHj/eHh4/3h4eP94eHj/eHh4/3h4eP94eHj/eHh4/3h4eP94eHj/eHh4/3h4&#10;eP94eHj/eHh4/3h4eP94eHj/eHh4/3h4eP9xcXH/TExM/05OTv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94eHj/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&#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eHh4&#10;/wAAAP8AAH//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94eHj/AAAA/wAAf/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3h4eP8AAAD/AAB//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eHh4/wAAAP8AAH//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94eHj/AAAA/wAAf/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3h4eP8A&#10;AAD/AAB//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eHh4/wAAAP8AAH//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9nZ///gYH/&#10;/ycn//8AAP//AAD//wAA//8NDf//lZX//////////////////9nZ//8EBP//AAD//wAA//8AAP//&#10;AAD//wAA//8AAP//AAD//wAA//8AAP//AAD//wAA//8AAP//AAD//wAA//8AAP//AAD//wAA//8A&#10;AP//AAD//wAAf/8AAAD/eHh4//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3h4eP8AAAD/AAB//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94eHj/AAAA/wAAf/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6Wl/////////////+zs///Nzf//1NT///X1////////////////////////QUH//wAA//8A&#10;AP//AAD//wAA//8AAP//AAD//wAA//8AAP//AAD//wAA//8AAP//AAD//wAA//8AAP//AAD//wAA&#10;//8AAP//AAD//wAA//8AAP//AAB//wAAAP94eHj/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eHh4/wAAAP8AAH//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f/8AAAD/eHh4//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3h4eP8AAAD/AAB//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vr7/////////////////////////////////////////////+/v//4OD&#10;//8AAP//AAD//wAA//8AAP//AAD//wAA//8AAP//AAD//wAA//8AAP//AAD//wAA//8AAP//AAD/&#10;/wAA//8AAP//AAD//wAA//8AAP//AAD//wAA//8AAH//AAAA/3h4e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94eHj/AAAA/wAAf/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B//wAAAP94eHj/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eHh4/wAAAP8AAH//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xMf//gID//8XF///t7f/////////////29v//1dX/&#10;/6Ki//8mJv//AAD//wAA//8AAP//AAD//wAA//8AAP//AAD//wAA//8AAP//AAD//wAA//8AAP//&#10;AAD//wAA//8AAP//AAD//wAA//8AAP//AAD//wAA//8AAP//AAD//wAAf/8AAAD/eHh4//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3h4eP8AAAD/AAB//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H//AAAA/3h4e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94eHj/AAAA&#10;/wAAf/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H//AAAA/3h4eP/w8PD/8PDw//Dw8P/w8PD/eHh4/wAAAP8AAH//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HB///&#10;FBT//wEB//8AAP//AAD//wAA//8AAP//AAD//wAA//8AAP//AAD//wAA//8AAP//AAD//wAA//8A&#10;AP//AAD//wAA//8AAP//AAD//wAA//8AAP//AAD//wAA//8AAP//AAD//wAA//8AAP//AAB//wAA&#10;AP94eHj/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eHh4/wAA&#10;AP8AAH//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f/8A&#10;AAD/eHh4//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H//AAAA/3h4e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94eHj/AAAA/wAAf/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B//wAAAP94eHj/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f/8AAAD/eHh4//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3h4eP8AAAD/AAB//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H//AAAA/3h4e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B//wAAAP94eHj/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eHh4/wAAAP8AAH//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f/8AAAD/eHh4//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H//AAAA/3h4e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94eHj/AAAA/wAAf/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B//wAAAP94eHj/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B/&#10;/wAAAP94eHj/8PDw//Dw8P/w8PD/8PDw/3h4eP8AAAD/AAB//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f/8AAAD/&#10;eHh4//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3h4eP8AAAD/&#10;AAB//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H//AAAA&#10;/3h4e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B//wAAAP94eHj/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eHh4/wAAAP8AAH//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f/8AAAD/eHh4//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H//AAAA/3h4e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B//wAAAP94eHj/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f/8AAAD/eHh4//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B//wAAAP94eHj/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H//AAAA/3h4&#10;e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f/8AAAD/eHh4//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3h4e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tLS0//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&#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eHh4/wAAAP8AAH//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94eHj/&#10;AAAA/wAAf/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H//AAAA/3h4e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3h4eP8AAAD/AAB//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f/8AAAD/eHh4//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eHh4/wAAAP8AAH//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B//wAAAP94eHj/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94eHj/AAAA/wAAf/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H//AAAA/3h4e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3h4eP8AAAD/AAB//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f/8AAAD/eHh4&#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eHh4/wAA&#10;AP8AAH//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B//wAAAP94eHj/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94eHj/AAAA/wAAf/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H//AAAA/3h4e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3h4eP8AAAD/AAB//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f/8AAAD/eHh4//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94eHj/AAAA/wAAf/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B//wAAAP94eHj/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eHh4/wAAAP8AAH//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B//wAAAP94eHj/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3h4eP8AAAD/AAB//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H//AAAA/3h4e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94eHj/AAAA/wAAf/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H//AAAA/3h4e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eHh4/wAAAP8AAH//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f/8AAAD/eHh4//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3h4eP8AAAD/&#10;AAB//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Pj7//39///9/f///f3///yoq//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f/8AAAD/eHh4//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94eHj/AAAA&#10;/wAAf/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B//wAA&#10;AP94eHj/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eHh4/wAAAP8AAH//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98fP//////////////////amr//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B//wAAAP94eHj/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3h4eP8AAAD/AAB//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H//AAAA/3h4e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94eHj/AAAA/wAAf/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3x8//////////////////9q&#10;av//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H//AAAA/3h4e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eHh4/wAAAP8AAH//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f/8AAAD/eHh4//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3h4eP8AAAD/AAB//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fHz/////&#10;/////////////2pq//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f/8AAAD/eHh4//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94eHj/AAAA/wAAf/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B//wAAAP94eHj/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eHh4/wAAAP8AAH//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98fP//////////////////amr//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B//wAAAP94eHj/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3h4eP8AAAD/AAB//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H//AAAA/3h4e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94eHj/AAAA/wAA&#10;f/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3x8//////////////////9qav//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H//&#10;AAAA/3h4e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eHh4/wAAAP8A&#10;AH//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f/8AAAD/&#10;eHh4//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3h4eP8AAAD/AAB//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94eHj/AAAA/wAAf/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B//wAAAP94eHj/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eHh4/wAAAP8AAH//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3h4eP8AAAD/AAB//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H//AAAA/3h4e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94eHj/AAAA/wAAf/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eHh4/wAAAP8AAH//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f/8AAAD/eHh4//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94eHj/AAAA/wAAf/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B//wAAAP94eHj/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3h4eP8AAAD/AAB/&#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H//AAAA/3h4&#10;e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94eHj/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94eHj/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7S0tP94eHj/eHh4/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eHh4/3h4eP94eHj/eHh4/3h4eP94eHj/eHh4/3h4eP94eHj/eHh4/3h4eP94eHj/eHh4/3h4eP94&#10;eHj/eHh4/3h4eP94eHj/eHh4/3h4eP94eHj/eHh4/7S0t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3h4eP8AAAD/AAB//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eHh4/wAAAP8AAH//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94eHj/AAAA/wAAf/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3h4eP8A&#10;AAD/AAB//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f/8AAAD/eHh4//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eHh4/wAAAP8AAH//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B//wAAAP94eHj/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94eHj/AAAA/wAAf/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H//AAAA/3h4e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3h4eP8AAAD/AAB//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f/8AAAD/eHh4//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eHh4/wAAAP8AAH//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B//wAAAP94eHj/&#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94eHj/AAAA&#10;/wAAf/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H//AAAA/3h4e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3h4eP8AAAD/AAB//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f/8AAAD/eHh4//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eHh4/wAAAP8AAH//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B//wAAAP94eHj/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94eHj/AAAA/wAAf/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H//AAAA/3h4e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3h4eP8AAAD/AAB//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f/8AAAD/eHh4//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eHh4/wAAAP8A&#10;AH//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94eHj/AAAA/wAAf/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3h4eP8AAAD/AAB//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eHh4/wAAAP8AAH//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94eHj/AAAA/wAAf/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3h4eP8AAAD/AAB/&#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&#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Li4v/CwsL/oqKi/5mZmf+Z&#10;mZn/mZmZ/6enp//Hx8f/5ubm//Dw8P/w8PD/8PDw//Dw8P/w8PD/8PDw//Dw8P/w8PD/eHh4/wAA&#10;AP8AAH//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B//wAAAP94eHj/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6+vr/83Nzf+srKz/mZmZ/5mZ&#10;mf+ZmZn/np6e/729vf/d3d3/8PDw//Dw8P/w8PD/8PDw//Dw8P/w8PD/8PDw//Dw8P/w8PD/8PDw&#10;//Dw8P94eHj/AAAA/wAAf/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H//AAAA/3h4e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v7+//19fX/7e3t/+cnJz/mZmZ&#10;/5mZmf+ampr/srKy/9LS0v/t7e3/8PDw//Dw8P/w8PD/8PDw//Dw8P/w8PD/8PDw//Dw8P/w8PD/&#10;8PDw//Dw8P/w8PD/8PDw/3h4eP8AAAD/AAB//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f/8AAAD/eHh4//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i4uL/wsLC/6Kiov+ZmZn/&#10;mZmZ/5mZmf+np6f/x8fH/+bm5v/w8PD/8PDw//Dw8P/w8PD/8PDw//Dw8P/w8PD/8PDw//Dw8P/w&#10;8PD/8PDw//Dw8P/w8PD/8PDw//Dw8P/w8PD/eHh4/wAAAP8AAH//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B//wAAAP94eHj/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vr6//Nzc3/rKys/5mZmf+Z&#10;mZn/mZmZ/56env+9vb3/3d3d//Dw8P/w8PD/8PDw//Dw8P/w8PD/8PDw//Dw8P/w8PD/8PDw//Dw&#10;8P/w8PD/8PDw//Dw8P/w8PD/8PDw//Dw8P/w8PD/8PDw//Dw8P94eHj/AAAA/wAAf/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H//AAAA/3h4e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7+/v/9fX1/+3t7f/nJyc/5mZ&#10;mf+ZmZn/mpqa/7Kysv/S0tL/7e3t//Dw8P/w8PD/8PDw//Dw8P/w8PD/8PDw//Dw8P/w8PD/8PDw&#10;//Dw8P/w8PD/8PDw//Dw8P/w8PD/8PDw//Dw8P/w8PD/8PDw//Dw8P/w8PD/8PDw/3h4eP8AAAD/&#10;AAB//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f/8AAAD/eHh4//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4uLi/8LCwv+ioqL/mZmZ&#10;/5mZmf+ZmZn/p6en/8fHx//m5ub/8PDw//Dw8P/w8PD/8PDw//Dw8P/w8PD/8PDw//Dw8P/w8PD/&#10;8PDw//Dw8P/w8PD/8PDw//Dw8P/w8PD/8PDw//Dw8P/w8PD/8PDw//Dw8P/w8PD/8PDw//Dw8P/w&#10;8PD/eHh4/wAAAP8AAH//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B//wAAAP94eHj/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r6+v/zc3N/6ysrP+ZmZn/&#10;mZmZ/5mZmf+enp7/vb29/93d3f/w8PD/8PDw//Dw8P/w8PD/8PDw//Dw8P/w8PD/8PDw//Dw8P/w&#10;8PD/8PDw//Dw8P/w8PD/8PDw//Dw8P/w8PD/8PDw//Dw8P/w8PD/8PDw//Dw8P/w8PD/8PDw//Dw&#10;8P/w8PD/8PDw//Dw8P94eHj/AAAA/wAAf/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H//AAAA/3h4e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v7//S0tL/t7e3/5ycnP+Z&#10;mZn/mZmZ/5qamv+ysrL/0tLS/+3t7f/w8PD/8PDw//Dw8P/w8PD/8PDw//Dw8P/w8PD/8PDw//Dw&#10;8P/w8PD/8PDw//Dw8P/w8PD/8PDw//Dw8P/w8PD/8PDw//Dw8P/w8PD/8PDw//Dw8P/w8PD/8PDw&#10;//Dw8P/w8PD/8PDw//Dw8P/w8PD/8PDw/3h4eP8AAAD/AAB//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f/8AAAD/eHh4//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Li4v/CwsL/oqKi/5mZ&#10;mf+ZmZn/mZmZ/6enp//Hx8f/5ubm//Dw8P/w8PD/8PDw//Dw8P/w8PD/8PDw//Dw8P/w8PD/8PDw&#10;//Dw8P/w8PD/8PDw//Dw8P/w8PD/8PDw//Dw8P/w8PD/8PDw//Dw8P/w8PD/8PDw//Dw8P/w8PD/&#10;8PDw//Dw8P/w8PD/8PDw//Dw8P/w8PD/8PDw//Dw8P/w8PD/eHh4/wAAAP8AAH//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B//wAAAP94eHj/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v7+//1tbW/7i4uP+dnZ3/&#10;mZmZ/5mZmf+ampr/srKy/8/Pz//v7+//8PDw//Dw8P/w8PD/8PDw//Dw8P/w8PD/8PDw//Dw8P/w&#10;8PD/8PDw//Dw8P/w8PD/8PDw//Dw8P/w8PD/8PDw//Dw8P/w8PD/8PDw//Dw8P/w8PD/8PDw//Dw&#10;8P/w8PD/8PDw//Dw8P/w8PD/8PDw//Dw8P/w8PD/8PDw//Dw8P/w8PD/8PDw//Dw8P/w8PD/8PDw&#10;/3h4e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eHh4//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eHh4&#10;/3h4eP94eHj/eHh4/3h4eP94eHj/eHh4/3h4eP9ycnL/TExM/1BQUP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eHh4/3h4eP94eHj/eHh4/3h4eP94eHj/eHh4/3h4eP94eHj/eHh4/3h4eP94eHj/eHh4/3h4eP94&#10;eHj/eHh4/3h4eP94eHj/a2tr/1JSUv9MTEz/TExM/15eXv91dXX/eHh4/3h4eP94eHj/eHh4/3h4&#10;eP94eHj/eHh4/3h4eP94eHj/eHh4/3h4eP+0tLT/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3t7f+ZmZn/mZmZ//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7e3t/8LCwv+ampr/mZmZ/6Ghof/S0tL/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5yc&#10;nP+ZmZn/6Ojo//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Hh4f+tra3/&#10;mZmZ/5mZmf+ysrL/5OTk//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5ubm/8fHx/+np6f/&#10;mZmZ/5mZmf+ZmZn/paWl/8fHx//l5eX/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Kysr/nJyc/5mZmf+hoaH/2dnZ//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pKSk/5mZmf/i4uL/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Nzc3/np6e/5mZmf+cnJz/x8fH/+/v7//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v7+//0tLS/7Kysv+a&#10;mpr/mZmZ/5mZmf+cnJz/uLi4/9nZ2f/t7e3/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s7Oz/srKy/5mZmf+ZmZn/r6+v/+jo6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srKz/mZmZ/9ra2v/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o6Oj/t7e3/5mZmf+ZmZn/p6en/93d3f/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19fX/6Kiov+ZmZn/nJyc/83Nzf/v7+//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7Kysv+ZmZn/19fX//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19fX/6Wlpf+ZmZn/&#10;mZmZ/7q6uv/r6+v/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76+vv+ampr/mZmZ/6enp//h4eH/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urq6/5mZmf/Pz8//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7e3t/76+vv+ampr/mZmZ/6SkpP/W1tb/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Xl5f+wsLD/mZmZ/5mZmf+6urr/7Ozs//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CwsL/&#10;mZmZ/8fHx//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97e3v+oqKj/mZmZ/5mZmf+2trb/5ubm//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O//8PDv//Dw7//w8O//8PDv//Dw&#10;7//w8O//8PDv//Dw7//w8O//8PDv//Dw7//w8O//8PDv//Dw7//w8O//8PDv//Dw7//w8O//8PDv&#10;//Dw7//w8O//8PDv//Dw8P/w8PD/8PDw//Dw8P/w8PD/8PDw//Dw8P/w8PD/8PDw//Dw8P/w8PD/&#10;8PDw//Dw8P/w8PD/8PDw//Dw8P/w8PD/8PDw//Dw8P/w8PD/8PDw//Dw8P/w8PD/4uLi/8PDw/+i&#10;oqL/mZmZ/5mZmf+ZmZn/rKys/87Ozv/t7e3/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1tb/oKCg/5mZmf+dnZ3/0dHR&#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8fHx/+ZmZn/wsLC//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v7//Hx8f/nZ2d/5mZmf+dnZ3/&#10;ysrK/+/v7//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v//Dw7//w8O//8PDv//Dw&#10;7//w8O//8PDv//Dw7//w8O//7+/u/+7u7f/v7+7/8PDv//Dw7//w8O//8PDv//Dw7//w8O//8PDv&#10;//Dw7//w8O//8PDv//Dw7//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l&#10;5eX/r6+v/5mZmf+ZmZn/qamp/+Dg4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O//8PDv&#10;//Dw7//w8O//8PDv//Dw7//w8O//8PDv//Dw7//w8O//8PDv//Dw7//w8O//8PDv//Dw7//w8O//&#10;8PDv//Dw7//w8O//8PDv//Dw7//w8O//8PDv//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zs7O/6Kiov+ZmZn/mpqa/7+/v//s7Oz/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7//w8O//8PDv//Dw7//w8O//8PDv//Dw7//w8O//8PDv//Dw7//w8O//8PDv//Dw7//w&#10;8O//8PDv//Dw7//w8O//8PDv//Dw7//w8O//8PDv//Dw7//w8O//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7Ozs/7u7u/+ZmZn/mZmZ/6SkpP/W1tb/&#10;8PDw//Dw8P/w8PD/8PDw//Dw8P/w8PD/8PDw//Dw8P/w8PD/8PDw//Dw8P/w8PD/8PDv//Dw7//w&#10;8O//8PDv//Dw7//w8O//8PDv//Dw7//w8O//8PDv//Dw7//w8O//8PDv//Dw7//w8O//8PDv//Dw&#10;7//w8O//8PDv//Dw7//w8O//8PDv//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v//Dw7//w8O//8PDv//Dw7//w8O//8PDv//Dw7//w8O//8PDv//Dw&#10;7//w8O//8PDv//Dw7//w8O//8PDv//Dw7//w8O//8PDv//Dw7//w8O//8PDv//Dw7//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9nZ2f+o&#10;qKj/mZmZ/5mZmf+2trb/6enp//Dw8P/w8PD/8PDw//Dw8P/w8PD/8PDw//Dw8P/w8PD/8PDw//Dw&#10;7//w8O//8PDv//Dw7//w8O//8PDv//Dw7//w8O//8PDv//Dw7//w8O//8PDv//Dw7//w8O//8PDv&#10;//Dw7//w8O//8PDv//Dw7//w8O//8PDv//Dw7//w8O//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O//8PDv//Dw7//w8O//8PDv//Dw7//w8O//8PDv&#10;//Dw7//w8O//8PDv//Dw7//w8O//8PDv//Dw7//w8O//8PDv//Dw7//w8O//8PDv//Dw7//w8O//&#10;8PDv//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3t7f/BwcH/nJyc/5mZmf+enp7/zc3N//Dw8P/w8PD/8PDw//Dw8P/w8PD/8PDw&#10;//Dw8P/w8PD/8PDv//Dw7//w8O//8PDv//Dw7//w8O//8PDv//Dw7//w8O//8PDv//Dw7//w8O//&#10;8PDv//Dw7//w8O//8PDv//Dw7//w8O//8PDv//Dw7//w8O//8PDv//Dw7//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7//w8O//8PDv//Dw7//w8O//&#10;8PDv//Dw7//w8O//8PDv//Dw7//w8O//8PDv//Dw7//w8O//8PDv//Dw7//w8O//8PDv//Dw7//w&#10;8O//8PDv//Dw7//w8O//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e3t7/q6ur/5mZmf+ZmZn/r6+v/+Li4v/w8PD/&#10;8PDw//Dw8P/w8PD/8PDw//Dw8P/w8O//8PDv//Dw7//w8O//8PDv//Dw7//w8O//8PDv//Dw7//w&#10;8O//8PDv//Dw7//w8O//8PDv//Dw7//w8O//8PDv//Dw7//w8O//8PDv//Dw7//w8O//8PDv//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v//Dw7//w&#10;8O//8PDv//Dw7//w8O//8PDv//Dw7//w8O//8PDv/7W1tP+pqan/qamp//Dw7//w8O//8PDv//Dw&#10;7//w8O//8PDv//Dw7//w8O//8PDv//Dw7//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v7+//ysrK/6CgoP+Z&#10;mZn/mpqa/8PDw//t7e3/8PDw//Dw8P/w8PD/8PDw//Dw7//w8O//8PDv//Dw7//w8O//8PDv//Dw&#10;7//w8O//8PDv//Dw7//w8O//8PDv//Dw7//w8O//8PDv//Dw7//w8O//8PDv//Dw7//w8O//8PDv&#10;//Dw7//w8O//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O//8PDv//Dw7//w8O//8PDv//Dw7//w8O//8PDv//Dw7//w8O//KCgn/wAAAP8AAAD/7u7t&#10;//Dw7//w8O//8PDv//Dw7//w8O//8PDv//Dw7//w8O//8PDv//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5eXl/7a2tv+ZmZn/mZmZ/6SkpP/Z2dn/8PDw//Dw8P/w8PD/8PDv//Dw7//w8O//8PDv&#10;//Dw7//w8O//8PDv//Dw7//w8O//8PDv//Dw7//w8O//8PDv//Dw7//w8O//8PDv//Dw7//w8O//&#10;8PDv//Dw7//w8O//8PDv//Dw7//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7//w8O//8PDv//Dw7//w8O//8PDv//Dw7//w8O//8PDv//Dw7/8oKCf/&#10;AAAA/wAAAP/u7u3/8PDv//Dw7//w8O//8PDv//Dw7//w8O//8PDv//Dw7//w8O//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9bW1v+goKD/mZmZ/5mZmf+4uLj/6enp//Dw8P/w8O//&#10;8PDv//Dw7//w8O//8PDv//Dw7//w8O//8PDv//Dw7//w8O//8PDv/7W1tP+pqan/qamp//Dw7//w&#10;8O//8PDv//Dw7//w8O//8PDv//Dw7//w8O//8PDv//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v//Dw7//w8O//8PDv//Dw7//w8O//8PDv//Dw7//w&#10;8O//8PDv/ygoJ/8AAAD/AAAA/+7u7f/w8O//8PDv//Dw7//w8O//8PDv//Dw7//w8O//8PDv//Dw&#10;7//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vr6/+9vb3/mpqa/5mZmf+g&#10;oKD/0dHR//Dw7//w8O//8PDv//Dw7//w8O//8PDv//Dw7//w8O//8PDv//Dw7//w8O//KCgn/wAA&#10;AP8AAAD/7u7t//Dw7//w8O//8PDv//Dw7//w8O//8PDv//Dw7//w8O//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v//Dw7//w8O//8PDv&#10;//Dw7//w8O//8PDv//Dw7//w8O//8PDv/ygoJ/8AAAD/AAAA/+7u7f/w8O//8PDv//Dw7//w8O//&#10;8PDv//Dw7//w8O//8PDv/+np6P+ysrL/0tLS/+3t7f/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7//w8O//8PDv//Dw7//w8O//8PDv//Dw7//w8O//8PDv//Dw&#10;7/8oKCf/AAAA/wAAAP/u7u3/8PDv//Dw7//w8O//8PDv//Dw7//w8O//8PDv//Dw7/+4uLj/oKCg&#10;/9LS0v/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O//8PDv//Dw7//w8O//8PDv//Dw&#10;7//w8O//8PDv//Dw7//w8O//KCgn/wAAAP8AAAD/7u7t//Dw7//w8O//8PDv//Dw7//w8O//8PDv&#10;//Dw7//w8O//8PDv//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d3d3/paWl/5mZmf+ZmZn/0tLS//Dw7//w8O//8PDv//Dw7//w8O//8PDv//Dw7//w8O//8PDv&#10;//Dw7/8oKCf/AAAA/wAAAP/u7u3/8PDv//Dw7//w8O//8PDv//Dw7//w8O//8PDv//Dw7//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O//&#10;8PDv//Dw7//w8O//8PDv//Dw7//w8O//8PDv//Dw7//w8O//KCgn/wAAAP8AAAD/7u7t//Dw7//w&#10;8O//8PDv//Dw7//w8O//8PDv//Dw7//w8O//7+/u//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v//Dw7//w8O//8PDv//Dw7//w8O//8PDv&#10;//Dw7//w8O//8PDv/ygoJ/8AAAD/AAAA/+7u7f/w8O//8PDv//Dw7//w8O//8PDv//Dw7//w8O//&#10;8PDv/8TEw//m5ub/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7//w8O//8PDv&#10;//Dw7//w8O//8PDv//Dw7//w8O//8PDv//Dw7/8oKCf/AAAA/wAAAP/u7u3/8PDv//Dw7//w8O//&#10;8PDv//Dw7//w8O//8PDv//Dw7//w8O//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v7+//x8fH/52dnf/IyMj/8PDv//Dw7//w8O//8PDv//Dw7//w8O//&#10;8PDv//Dw7//w8O//8PDv/ygoJ/8AAAD/AAAA/+7u7f/w8O//8PDv//Dw7//w8O//8PDv//Dw7//w&#10;8O//8PDv//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7//w8O//8PDv//Dw7//w8O//8PDv//Dw7//w8O//8PDv//Dw7/8oKCf/AAAA/wAA&#10;AP/u7u3/8PDv//Dw7//w8O//8PDv//Dw7//w8O//8PDv//Dw7//w8O//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O//8PDv//Dw7//w8O//&#10;8PDv//Dw7//w8O//8PDv//Dw7//w8O//KCgn/wAAAP8AAAD/7u7t//Dw7//w8O//8PDv//Dw7//w&#10;8O//8PDv//Dw7//w8O//7+/v//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v//Dw7//w8O//8PDv//Dw7//w8O//8PDv//Dw7//w8O//8PDv/ygoJ/8AAAD/AAAA/+7u7f/w&#10;8O//8PDv//Dw7//w8O//8PDv//Dw7//w8O//8PDv//Dw7//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5eXl/9PT0v/w8O//8PDv//Dw7//w&#10;8O//8PDv//Dw7//w8O//8PDv//Dw7//w8O//KCgn/wAAAP8AAAD/7u7t//Dw7//w8O//8PDv//Dw&#10;7//w8O//8PDv//Dw7//w8O//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v//Dw7//w8O//8PDv//Dw7//w8O//8PDv//Dw7//w8O//8PDv&#10;/ygoJ/8AAAD/AAAA/+7u7f/w8O//8PDv//Dw7//w8O//8PDv//Dw7//w8O//8PDv//Dw7//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7//w&#10;8O//8PDv//Dw7//w8O//8PDv//Dw7//w8O//8PDv//Dw7/8oKCf/AAAA/wAAAP/u7u3/8PDv//Dw&#10;7//w8O//8PDv//Dw7//w8O//8PDv//Dw7//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O//8PDv//Dw7//w8O//8PDv//Dw7//w8O//8PDv//Dw7//w8O//KCgn/wAA&#10;AP8AAAD/7u7t//Dw7//w8O//8PDv//Dw7//w8O//8PDv//Dw7//w8O//8PDv//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v//Dw&#10;7//w8O//8PDv//Dw7//w8O//8PDv//Dw7//w8O//8PDv//Dw7/8oKCf/AAAA/wAAAP/u7u3/8PDv&#10;//Dw7//w8O//8PDv//Dw7//w8O//8PDv//Dw7//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O//8PDv//Dw7//w8O//8PDv//Dw7//w8O//&#10;8PDv//Dw7//w8O//KCgn/wAAAP8AAAD/7u7t//Dw7//w8O//8PDv//Dw7//w8O//8PDv//Dw7//w&#10;8O//8PDv//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v//Dw7//w8O//8PDv//Dw7//w8O//8PDv//Dw7//w8O//8PDv/ygoJ/8AAAD/AAAA&#10;/+7u7f/w8O//8PDv//Dw7//w8O//8PDv//Dw7//w8O//8PDv//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7//w8O//8PDv//Dw7//w8O//8PDv//Dw7//w8O//8PDv&#10;//Dw7/8oKCf/AAAA/wAAAP/u7u3/8PDv//Dw7//w8O//8PDv//Dw7//w8O//8PDv//Dw7//w8O//&#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O//8PDv//Dw7//w8O//8PDv//Dw7//w8O//8PDv//Dw7//w8O//8PDv/ygoJ/8AAAD/&#10;AAAA/+7u7f/w8O//8PDv//Dw7//w8O//8PDv//Dw7//w8O//8PDv//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7//w8O//8PDv//Dw7//w&#10;8O//8PDv//Dw7//w8O//8PDv//Dw7/8oKCf/AAAA/wAAAP/u7u3/8PDv//Dw7//w8O//8PDv//Dw&#10;7//w8O//8PDv//Dw7//w8O//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O//8PDv//Dw7//w8O//8PDv//Dw7//w8O//8PDv//Dw7//w8O//&#10;KCgn/wAAAP8AAAD/7u7t//Dw7//w8O//8PDv//Dw7//w8O//8PDv//Dw7//w8O//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v//Dw7//w8O//8PDv//Dw7//w8O//&#10;8PDv//Dw7//w8O//8PDv/ygoJ/8AAAD/AAAA/+7u7f/w8O//8PDv//Dw7//w8O//8PDv//Dw7//w&#10;8O//8PDv//Dw7//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7//w8O//8PDv//Dw7//w8O//8PDv//Dw7//w8O//8PDv//Dw7//w&#10;8O//KCgn/wAAAP8AAAD/7u7t//Dw7//w8O//8PDv//Dw7//w8O//8PDv//Dw7//w8O//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v//Dw&#10;7//w8O//8PDv//Dw7//w8O//8PDv//Dw7//w8O//8PDv/ygoJ/8AAAD/AAAA/+7u7f/w8O//8PDv&#10;//Dw7//w8O//8PDv//Dw7//w8O//8PDv//Dw7//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7//w8O//8PDv//Dw7//w8O//8PDv//Dw7//w&#10;8O//8PDv//Dw7/8oKCf/AAAA/wAAAP/u7u3/8PDv//Dw7//w8O//8PDv//Dw7//w8O//8PDv//Dw&#10;7//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O//8PDv//Dw7//w&#10;8O//8PDv//Dw7//w8O//8PDv//Dw7//w8O//KCgn/wAAAP8AAAD/7u7t//Dw7//w8O//8PDv//Dw&#10;7//w8O//8PDv//Dw7//w8O//8PDv//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v//Dw7//w8O//8PDv//Dw7//w8O//8PDv//Dw&#10;7//w8O//8PDv//Dw7/8oKCf/AAAA/wAAAP/u7u3/8PDv//Dw7//w8O//8PDv//Dw7//w8O//8PDv&#10;//Dw7//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5ubm&#10;/8TExP/q6un/8PDv//Dw7//w8O//8PDv//Dw7//w8O//8PDv//Dw7//w8O//KCgn/wAAAP8AAAD/&#10;7u7t//Dw7//w8O//8PDv//Dw7//w8O//8PDv//Dw7//w8O//8PDv//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v//Dw7//w8O//8PDv//Dw&#10;7//w8O//8PDv//Dw7//w8O//8PDv/ygoJ/8AAAD/AAAA/+7u7f/w8O//8PDv//Dw7//w8O//8PDv&#10;//Dw7//w8O//8PDv//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7//w8O//8PDv//Dw7//w8O//8PDv//Dw7//w8O//8PDv//Dw7/8oKCf/AAAA/wAAAP/u7u3/8PDv&#10;//Dw7//w8O//8PDv//Dw7//w8O//8PDv//Dw7//w8O//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O//8PDv//Dw7//w8O//8PDv&#10;//Dw7//w8O//8PDv//Dw7//w8O//8PDv/ygoJ/8AAAD/AAAA/+7u7f/w8O//8PDv//Dw7//w8O//&#10;8PDv//Dw7//w8O//8PDv//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t7e3/&#10;0tLS/7Kysv+ampr/mZmZ/+np6P/w8O//8PDv//Dw7//w8O//8PDv//Dw7//w8O//8PDv//Dw7/8o&#10;KCf/AAAA/wAAAP/u7u3/8PDv//Dw7//w8O//8PDv//Dw7//w8O//8PDv//Dw7//w8O//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O//8PDv&#10;//Dw7//w8O//8PDv//Dw7//w8O//8PDv//Dw7//w8O//KCgn/wAAAP8AAAD/7u7t//Dw7//w8O//&#10;8PDv//Dw7//w8O//8PDv//Dw7//w8O//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v//Dw7//w8O//8PDv//Dw7//w8O//8PDv//Dw7//w8O//8PDv/ygoJ/8AAAD/&#10;AAAA/+7u7f/w8O//8PDv//Dw7//w8O//8PDv//Dw7//w8O//8PDv//Dw7//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7//w8O//&#10;8PDv//Dw7//w8O//8PDv//Dw7//w8O//8PDv//Dw7//w8O//KCgn/wAAAP8AAAD/7u7t//Dw7//w&#10;8O//8PDv//Dw7//w8O//8PDv//Dw7//w8O//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d&#10;3d3/vb29/56env+ZmZn/mZmZ/5qamv+ysrL/7u7t//Dw7//w8O//8PDv//Dw7//w8O//8PDv//Dw&#10;7//w8O//8PDv/ygoJ/8AAAD/AAAA/+7u7f/w8O//8PDv//Dw7//w8O//8PDv//Dw7//w8O//8PDv&#10;//Dw7//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7//w8O//8PDv//Dw7//w8O//8PDv//Dw7//w8O//8PDv//Dw7/8oKCf/AAAA/wAAAP/u&#10;7u3/8PDv//Dw7//w8O//8PDv//Dw7//w8O//8PDv//Dw7//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O//8PDv//Dw7//w8O//8PDv//Dw7//w8O//8PDv//Dw7//w&#10;8O//KCgn/wAAAP8AAAD/7u7t//Dw7//w8O//8PDv//Dw7//w8O//8PDv//Dw7//w8O//8PDv//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v//Dw7//w8O//8PDv//Dw7//w8O//8PDv//Dw7//w8O//8PDv//Dw7/8oKCf/AAAA/wAA&#10;AP/u7u3/8PDv//Dw7//w8O//8PDv//Dw7//w8O//8PDv//Dw7//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bm&#10;5v/Hx8f/p6en/5mZmf+ZmZn/mZmZ/6enp//Hx8f/5ubm//Dw8P/w8O//8PDv//Dw7//w8O//8PDv&#10;//Dw7//w8O//8PDv//Dw7//w8O//LS0t/wAAAP8EBAT/7u7t//Dw7//w8O//8PDv//Dw7//w8O//&#10;8PDv//Dw7//w8O//8PDv//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v//Dw7//w8O//8PDv//Dw7//w8O//8PDv//Dw7//w8O//8PDv/ygo&#10;J/8AAAD/AAAA/+7u7f/w8O//8PDv//Dw7//w8O//8PDv//Dw7//w8O//8PDv//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7//w8O//8PDv//Dw7//w8O//8PDv//Dw&#10;7//w8O//8PDv//Dw7/8oKCf/AAAA/wAAAP/u7u3/8PDv//Dw7//w8O//8PDv//Dw7//w8O//8PDv&#10;//Dw7//w8O//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O//8PDv//Dw7//w8O//8PDv//Dw7//w8O//8PDv//Dw7//w8O//8PDv&#10;/ygoJ/8AAAD/AAAA/+7u7f/w8O//8PDv//Dw7//w8O//8PDv//Dw7//w8O//8PDv//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7e3t&#10;/9LS0v+ysrL/mpqa/5mZmf+ZmZn/np6e/729vf/d3d3/8PDw//Dw8P/w8PD/8PDw//Dw7//w8O//&#10;8PDv//Dw7//w8O//8PDv//Dw7//w8O//8PDv//Dw7//w8O//8PDv//Dw7//w8O//8PDv//Dw7//w&#10;8O//8PDv//Dw7//w8O//8PDv//Dw7//w8O//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O//8PDv//Dw7//w8O//8PDv//Dw7//w8O//8PDv&#10;//Dw7//w8O//KCgn/wAAAP8AAAD/7u7t//Dw7//w8O//8PDv//Dw7//w8O//8PDv//Dw7//w8O//&#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v//Dw7//w8O//8PDv&#10;//Dw7//w8O//8PDv//Dw7//w8O//8PDv/ygoJ/8AAAD/AAAA/+7u7f/w8O//8PDv//Dw7//w8O//&#10;8PDv//Dw7//w8O//8PDv//Dw7//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7//w8O//8PDv//Dw7//w8O//8PDv//Dw7//w8O//&#10;8PDv//Dw7//w8O//KCgn/wAAAP8AAAD/7u7t//Dw7//w8O//8PDv//Dw7//w8O//8PDv//Dw7//w&#10;8O//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3d3d/729vf+enp7/mZmZ/5mZmf+ampr/srKy/9LS0v/t7e3/8PDw//Dw8P/w8PD/8PDw//Dw8P/w&#10;8PD/8PDv//Dw7//w8O//8PDv//Dw7//w8O//8PDv//Dw7//w8O//8PDv//Dw7//w8O//8PDv//Dw&#10;7//w8O//8PDv//Dw7//w8O//8PDv//Dw7//w8O//8PDv//Dw7//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7//w8O//8PDv//Dw7//w8O//&#10;8PDv//Dw7//w8O//8PDv//Dw7/8oKCf/AAAA/wAAAP/u7u3/8PDv//Dw7//w8O//8PDv//Dw7//w&#10;8O//8PDv//Dw7//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O//&#10;8PDv//Dw7//w8O//8PDv//Dw7//w8O//8PDv//Dw7//w8O//KCgn/wAAAP8AAAD/7u7t//Dw7//w&#10;8O//8PDv//Dw7//w8O//8PDv//Dw7//w8O//8PDv//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v//Dw7//w8O//8PDv//Dw7//w&#10;8O//8PDv//Dw7//w8O//8PDv//Dw7/8oKCf/AAAA/wAAAP/u7u3/8PDv//Dw7//w8O//8PDv//Dw&#10;7//w8O//8PDv//Dw7//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p&#10;6en/x8fH/6enp/+ZmZn/mZmZ/5mZmf+np6f/x8fH/+bm5v/w8PD/8PDw//Dw8P/w8PD/8PDw//Dw&#10;8P/w8PD/8PDw//Dw8P/w8O//8PDv//Dw7//w8O//8PDv//Dw7//w8O//8PDv//Dw7//w8O//8PDv&#10;//Dw7//w8O//8PDv//Dw7//w8O//8PDv//Dw7//w8O//8PDv//Dw7//w8O//8PDv//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v//Dw7//w&#10;8O//8PDv//Dw7//w8O//8PDv//Dw7//w8O//8PDv/ygoJ/8AAAD/AAAA/+7u7f/w8O//8PDv//Dw&#10;7//w8O//8PDv//Dw7//w8O//8PDv//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7//w8O//8PDv//Dw7//w8O//8PDv//Dw7//w8O//8PDv//Dw7/8oKCf/AAAA/wAA&#10;AP/u7u3/8PDv//Dw7//w8O//8PDv//Dw7//w8O//8PDv//Dw7//w8O//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O//8PDv//Dw&#10;7//w8O//8PDv//Dw7//w8O//8PDv//Dw7//w8O//8PDv/ygoJ/8AAAD/AAAA/+7u7f/w8O//8PDv&#10;//Dw7//w8O//8PDv//Dw7//w8O//8PDv//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v&#10;7//T09P/tra2/52dnf+ZmZn/mZmZ/56env+9vb3/3d3d//Dw8P/w8PD/8PDw//Dw8P/w8PD/8PDw&#10;//Dw8P/w8PD/8PDw//Dw8P/w8PD/8PDw//Dw7//w8O//8PDv//Dw7//w8O//8PDv//Dw7//w8O//&#10;8PDv//Dw7//w8O//8PDv//Dw7//w8O//8PDv//Dw7//w8O//8PDv//Dw7//w8O//8PDv//Dw7//w&#10;8O//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O//8PDv//Dw7//w8O//8PDv//Dw7//w8O//8PDv//Dw7//w8O//LS0t/wAAAP8EBAT/7u7t&#10;//Dw7//w8O//8PDv//Dw7//w8O//8PDv//Dw7//w8O//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v//Dw7//w8O//8PDv//Dw7//w8O//8PDv//Dw7//w8O//8PDv&#10;/y0tLf8AAAD/BAQE/+7u7f/w8O//8PDv//Dw7//w8O//8PDv//Dw7//w8O//8PDv//Dw7//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7//w8O//8PDv//Dw7//w8O//8PDv//Dw7//w8O//8PDv//Dw7//w8O//KCgn/wAAAP8AAAD/&#10;7u7t//Dw7//w8O//8PDv//Dw7//w8O//8PDv//Dw7//w8O//4eHg//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O//8PDv//Dw7//w8O//8PDv//Dw7//w8O//&#10;8PDv//Dw7//w8O//8PDv//Dw7//w8O//8PDv//Dw7//w8O//8PDv//Dw7//w8O//8PDv//Dw7//w&#10;8O//8PDv//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v//Dw7//w8O//8PDv//Dw7//w8O//8PDv//Dw7//w8O//8PDv//Dw7/8o&#10;KCf/AAAA/wAAAP/u7u3/8PDv//Dw7//w8O//8PDv//Dw7//w8O//8PDv//Dw7/+zs7P/vb29/+np&#10;6f/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7//w8O//8PDv//Dw7//w&#10;8O//8PDv//Dw7//w8O//8PDv//Dw7//w8O//8PDv//Dw7//w8O//8PDv//Dw7//w8O//8PDv//Dw&#10;7//w8O//8PDv//Dw7//w8O//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O//8PDv//Dw7//w8O//8PDv//Dw7//w8O//8PDv//Dw&#10;7//w8O//8PDv/y0tLf8AAAD/BAQE/+7u7f/w8O//8PDv//Dw7//w8O//8PDv//Dw7//w8O//8PDv&#10;/7Ozs/+ZmZn/oKCg/9PT0//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v&#10;7+//2tra/7a2tv+ampr/mZmZ/5mZmf+enp7/vb29/93d3f/v7+//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vr6+/83Nzf/w8PD/8PDw//Dw8P/w&#10;8PD/8PDw//Dw8P/w8PD/8PDw//Dw8P/Ly8v/nJyc/8PDw//w8O//8PDv//Dw7//w8O//8PDv//Dw&#10;7//w8O//8PDv//Dw7//w8O//8PDv//Dw7//w8O//8PDv//Dw7//w8O//8PDv//Dw7//w8O//8PDv&#10;//Dw7//w8O//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v//Dw&#10;7//w8O//8PDv//Dw7//w8O//8PDv//Dw7//w8O//8PDv//Dw7//w8O//8PDv//Dw7//w8O//8PDv&#10;//Dw7//w8O//8PDv//Dw7//w8O//8PDv//Dw7//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7//w8O//8PDv//Dw7//w8O//8PDv&#10;//Dw7//w8O//8PDv//Dw7//w8O//8PDv//Dw7//w8O//8PDv//Dw7//w8O//8PDv//Dw7//w8O//&#10;8PDv//Dw7//w8O//4uLi/6ioqP+ZmZn/mZmZ/7Kysv/l5eX/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h4eH/vr6+/56env+ZmZn/mZmZ/5mZmf+vr6//y8vL/+vr6//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g4P+ampr/09PT//Dw&#10;8P/w8PD/8PDw//Dw8P/w8PD/8PDw//Dw8P/o6Oj/s7Oz/5mZmf+ZmZn/09PS//Dw7//w8O//8PDv&#10;//Dw7//w8O//8PDv//Dw7//w8O//8PDv//Dw7//w8O//8PDv//Dw7//w8O//8PDv//Dw7//w8O//&#10;8PDv//Dw7//w8O//8PDv//Dw7//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O//8PDv//Dw7//w8O//8PDv//Dw7//w8O//8PDv//Dw7//w8O//8PDv//Dw7//w8O//&#10;8PDv//Dw7//w8O//8PDv//Dw7//w8O//8PDv//Dw7//w8O//8PDv//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v//Dw7//w8O//&#10;8PDv//Dw7//w8O//8PDv//Dw7//w8O//8PDv//Dw7//w8O//8PDv//Dw7//w8O//8PDv//Dw7//w&#10;8O//8PDv//Dw7//w8O//8PDv//Dw7//w8PD/7+/v/8bGxv+cnJz/mZmZ/52dnf/Kysr/7+/v//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np6f/IyMj/r6+v/5qamv+ZmZn/mZmZ/6Wlpf/Dw8P/4eHh//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qamp&#10;/5mZmf/h4eH/8PDw//Dw8P/w8PD/8PDw//Dw8P/w8PD/2dnZ/6CgoP+ZmZn/nZ2d/8rKyv/w8O//&#10;8PDv//Dw7//w8O//8PDv//Dw7//w8O//8PDv//Dw7//w8O//8PDv//Dw7//w8O//8PDv//Dw7//w&#10;8O//8PDv//Dw7//w8O//8PDv//Dw7//w8O//8PDv//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7//w8O//8PDv//Dw7//w8O//8PDv//Dw7//w8O//8PDv//Dw7//w&#10;8O//8PDv//Dw7//w8O//8PDv//Dw7//w8O//8PDv//Dw7//w8O//8PDv//Dw7//w8O//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O//8PDv//Dw7//w8O//8PDv//Dw7//w8O//8PDv//Dw7//w8O//8PDv//Dw7//w8O//8PDv//Dw&#10;7//w8O//8PDv//Dw7//w8O//8PDv//Dw7//w8O//8PDv//Dw8P/w8PD/8PDw/+Tk5P+wsLD/mZmZ&#10;/5mZmf+pqan/4ODg//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7+/v/9PT0/+4uLj/nJyc/5mZmf+ZmZn/nZ2d/7q6uv/a2tr/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9PT0/+ZmZn/mpqa/+3t7f/w8PD/8PDw//Dw8P/w8PD/7+/v/8bGxv+cnJz/mZmZ/6ysrP/h&#10;4eH/8PDw//Dw8P/w8O//8PDv//Dw7//w8O//8PDv//Dw7//w8O//8PDv//Dw7//w8O//8PDv//Dw&#10;7//w8O//8PDv//Dw7//w8O//8PDv//Dw7//w8O//8PDv//Dw7//w8O//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v//Dw7//w8O//8PDv//Dw7//w8O//8PDv//Dw&#10;7//w8O//8PDv//Dw7//w8O//8PDv//Dw7//w8O//8PDv//Dw7//w8O//8PDv//Dw7//w8O//8PDv&#10;//Dw7//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7//w8O//8PDv//Dw7//w8O//8PDv//Dw7//w8O//8PDv//Dw7//w8O//8PDv&#10;//Dw7//w8O//8PDv//Dw7//w8O//8PDv//Dw7//w8O//8PDv//Dw7//w8O//8PDw//Dw8P/w8PD/&#10;8PDw//Dw8P/Pz8//oKCg/5mZmf+ampr/v7+//+zs7P/w8PD/8PDw//Dw8P/w8PD/8PDw//Dw8P/w&#10;8PD/8PDw//Dw8P/w8PD/8PDw//Dw8P/v7+//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3t7e/76+vv+goKD/mZmZ/5mZmf+ZmZn/rKys/8rKyv/r6+v/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r6+v/pKSk/5mZmf+np6f/8PDw//Dw8P/w8PD/8PDw/+Li4v+srKz/mZmZ/5mZ&#10;mf+6urr/7Ozs//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7e3t/66urv+oqKj/qKio/6ioqP+oqKj/qKio/6ioqP+oqKj/qKio/8HBw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v//Dw7//w8O//8PDv//Dw7//w8O//8PDv//Dw7//w8O//&#10;8PDv//Dw7//w8O//8PDv//Dw7//w8O//8PDv//Dw7//w8O//8PDv//Dw7//w8O//8PDv//Dw7//w&#10;8PD/8PDw//Dw8P/w8PD/8PDw//Dw8P/r6+v/urq6/5mZmf+ZmZn/oqKi/9PT0//w8PD/8PDw//Dw&#10;8P/w8PD/8PDw//Dw8P/w8PD/8PDw//Dw8P/w8PD/8PDw/+/v7//R0dH/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o6Oj/ysrK/6+vr/+ZmZn/mZmZ/5mZmf+ioqL/wsLC/+Dg4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7u7u/+ZmZn/mZmZ/7a2tv/w8PD/8PDw//Dw8P/W1tb/oKCg&#10;/5mZmf+dnZ3/0tLS//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ysrK/5mZmf+ZmZn/mZmZ/5mZmf+ZmZn/mZmZ/5mZmf+Z&#10;mZn/zs7O//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O//8PDv//Dw7//w8O//8PDv//Dw7//w&#10;8O//8PDv//Dw7//w8O//8PDv//Dw7//w8O//8PDv//Dw7//w8O//8PDv//Dw7//w8O//8PDv//Dw&#10;7//w8O//8PDv//Dw8P/w8PD/8PDw//Dw8P/w8PD/8PDw//Dw8P/w8PD/3Nzc/6Wlpf+ZmZn/mZmZ&#10;/7Kysv/l5eX/8PDw//Dw8P/w8PD/8PDw//Dw8P/w8PD/8PDw//Dw8P/w8PD/8PDw/7e3t//h4eH/&#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v7//S0tL/t7e3/52dnf+ZmZn/mZmZ/5qamv+2trb/1dXV/+/v7//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d3d3/mpqa/5mZmf+ZmZn/w8PD//Dw8P/r6+v/&#10;urq6/5mZmf+ZmZn/q6ur/+Li4v/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s7Oz/oKCg/5mZmf+ZmZn/mZmZ/5mZ&#10;mf+ZmZn/mZmZ/5qamv/r6+v/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7Ozs/8TExP+cnJz/mZmZ/52dnf/Ozs7/8PDw//Dw8P/w8PD/8PDw//Dw8P/w8PD/8PDw//Dw8P/w&#10;8PD/xMTE/6enp//r6+v/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Li4v/Dw8P/oaGh/5mZmf+ZmZn/mZmZ/6ioqP/Ly8v/5ubm//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7+/v/6enp/+ZmZn/mZmZ/5mZmf/K&#10;ysr/4uLi/6mpqf+ZmZn/mZmZ/8PDw//v7+//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IyMj/mZmZ&#10;/5mZmf+ZmZn/mZmZ/5mZmf+ZmZn/ra2t//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g4P+rq6v/mZmZ/5mZmf+rq6v/4eHh//Dw8P/w8PD/8PDw//Dw&#10;8P/w8PD/8PDw//Dw8P/e3t7/mZmZ/7q6uv/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6+vr/83Nzf+srKz/mZmZ/5mZmf+ZmZn/np6e/729vf/h4eH/7+/v//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Gxsb/mZmZ/5mZ&#10;mf+ZmZn/mZmZ/76+vv+cnJz/mZmZ/6Ghof/Z2dn/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3t7f+goKD/mZmZ/5mZmf+ZmZn/mZmZ/5mZmf/Gxsb/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T09P/np6e/5mZmf+ZmZn/wsLC&#10;/+zs7P/w8PD/8PDw//Dw8P/w8PD/8PDw/+zs7P+ampr/mZmZ/83Nzf/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v7+//19fX/7e3t/+cnJz/mZmZ/5mZmf+cnJz/sLCw/9XV1f/t7e3/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4uLi&#10;/52dnf+ZmZn/mZmZ/5mZmf+ZmZn/mZmZ/5mZmf+wsLD/5ubm//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8jIyP+ZmZn/mZmZ/5mZmf+ZmZn/mZmZ/+Tk5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m5ub/&#10;urq6/5mZmf+ZmZn/pKSk/9fX1//w8PD/8PDw//Dw8P/w8PD/8PDw/6+vr/+ZmZn/nZ2d/+Xl5f/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5ubm//Dw8P/w8PD/8PDw//Dw&#10;8P/w8PD/8PDw//Dw8P/w8PD/8PDw//Dw8P/w8PD/8PDw//Dw8P/w8PD/8PDw//Dw8P/w8PD/8PDw&#10;//Dw8P/i4uL/wsLC/6Kiov+ZmZn/mZmZ/5mZmf+pqan/xMTE/+bm5v/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vr6//mZmZ/5mZmf+ZmZn/mZmZ/5mZmf+ZmZn/pKSk/76+vv/Nzc3/3Nzc/+vr6//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7e3t/6Ghof+ZmZn/mZmZ/5mZmf+lpaX/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1tbW/6Ghof+ZmZn/mZmZ/7e3t//o6Oj/8PDw//Dw8P/w8PD/wcHB/5mZ&#10;mf+ZmZn/qamp/+/v7//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7e3t/729vf/r6+v/8PDw&#10;//Dw8P/w8PD/8PDw//Dw8P/w8PD/8PDw//Dw8P/w8PD/8PDw//Dw8P/w8PD/8PDw//Dw8P/w8PD/&#10;8PDw/+vr6//Nzc3/rKys/5mZmf+ZmZn/mZmZ/56env+9vb3/3d3d//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zs7O/5mZmf+ZmZn/mZmZ/5mZmf+ZmZn/mZmZ/5mZmf+ZmZn/mZmZ/5mZ&#10;mf+ZmZn/mZmZ/5qamv+oqKj/tra2/8PDw//V1dX/6enp//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x8fH/5mZmf+ZmZn/&#10;mZmZ/8PDw//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6+vr/729vf+ampr/mZmZ/56env/Nzc3/7+/v&#10;//Dw8P/Pz8//mZmZ/5mZmf+ZmZn/wcHB//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vr6/+srKz/&#10;wcHB//Dw8P/w8PD/8PDw//Dw8P/w8PD/8PDw//Dw8P/w8PD/8PDw//Dw8P/w8PD/8PDw//Dw8P/w&#10;8PD/7+/v/9fX1/+3t7f/nJyc/5mZmf+ZmZn/mpqa/7Kysv/S0tL/7e3t//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3t7f+goKD/mZmZ/5mZmf+ZmZn/mZmZ/5mZmf+ZmZn/mZmZ&#10;/5mZmf+ZmZn/mZmZ/5mZmf+ZmZn/mZmZ/56env+wsLD/yMjI/+Dg4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t&#10;7e3/n5+f/5mZmf+ZmZn/3Nzc//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93d3f+oqKj/&#10;mZmZ/5mZmf+srKz/4eHh/+np6f+ZmZn/mZmZ/5mZmf+ZmZn/09PT//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m&#10;5ub/qamp/5qamv/o6Oj/8PDw//Dw8P/w8PD/8PDw//Dw8P/w8PD/8PDw//Dw8P/w8PD/8PDw//Dw&#10;8P/w8PD/4uLi/8LCwv+ioqL/mZmZ/5mZmf+ZmZn/p6en/8fHx//m5ub/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xMTE/5mZmf+ZmZn/mZmZ/5mZmf+ZmZn/&#10;mZmZ/5mZmf+ZmZn/mZmZ/5mZmf+cnJz/sLCw/8vLy//d3d3/7e3t//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vr7/mZmZ/5qamv/v7+//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v7//Hx8f/nZ2d/5mZmf+cnJz/x8fH/6Ghof+ZmZn/mZmZ/5mZmf+goKD/5OTk//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5eXl/6Wlpf+ZmZn/vb29//Dw8P/w8PD/8PDw//Dw8P/w8PD/8PDw//Dw8P/w8PD/8PDw&#10;//Dw8P/r6+v/zc3N/6ysrP+ZmZn/mZmZ/5mZmf+enp7/vb29/93d3f/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93d3f+ampr/mZmZ/5mZmf+Z&#10;mZn/mZmZ/5mZmf+ZmZn/nZ2d/7Ozs//ExMT/3d3d/+zs7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Hh4f+ZmZn/mpqa//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l5eX/srKy/5mZmf+ZmZn/n5+f/5mZmf+ZmZn/mZmZ&#10;/5mZmf+srKz/7+/v//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93d3f+goKD/mZmZ/5mZmf/d3d3/8PDw//Dw8P/w8PD/8PDw//Dw8P/w8PD/&#10;8PDw/+/v7//X19f/t7e3/5ycnP+ZmZn/mZmZ/5qamv+ysrL/0tLS/+3t7f/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eHh4/3h4eP94eHj/eHh4/3h4eP94eHj/eHh4/3h4eP94eHj/dnZ2/0xMTP9MTEz/dnZ2/3h4eP94&#10;eHj/eHh4/3h4eP94eHj/eHh4/3h4eP94eHj/eHh4/3h4eP94eHj/eHh4/3h4eP94eHj/eHh4/3h4&#10;eP94eHj/eHh4/3h4eP94eHj/eHh4/3h4eP94eHj/eHh4/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0tLT/eHh4/3h4eP94eHj/eHh4/3h4eP94&#10;eHj/eHh4/3h4eP94eHj/eHh4/3h4eP94eHj/eHh4/3h4eP94eHj/eHh4/3h4eP94eHj/eHh4/3h4&#10;eP94eHj/eHh4/3h4eP94eHj/eHh4/3h4eP94eHj/eHh4/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tLS0&#10;//Dw8P/w8PD/8PDw//Dw8P/w8PD/8PDw//Dw8P/w8PD/8PDw//Dw8P/w8PD/8PDw//Dw8P/w8PD/&#10;8PDw//Dw8P/w8PD/8PDw//Dw8P/X19f/nJyc/5mZmf+ZmZn/srKy//Dw8P/w8PD/8PDw//Dw8P/w&#10;8PD/8PDw/+Li4v/CwsL/oqKi/5mZmf+ZmZn/mZmZ/6enp//Hx8f/5ubm//Dw8P/w8PD/8PDw//Dw&#10;8P/w8PD/8PDw//Dw8P/w8PD/8PDw//Dw8P+0tLT/eHh4/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3h4e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94eHj/8PDw//Dw8P/w8PD/8PDw//Dw8P/w8PD/8PDw//Dw8P/w8PD/8PDw//Dw8P/w&#10;8PD/8PDw//Dw8P/w8PD/8PDw//Dw8P/w8PD/19fX/5ycnP+ZmZn/mZmZ/5mZmf/c3Nz/8PDw//Dw&#10;8P/w8PD/6+vr/83Nzf+srKz/mZmZ/5mZmf+ZmZn/np6e/729vf/d3d3/8PDw//Dw8P/w8PD/8PDw&#10;//Dw8P/w8PD/8PDw//Dw8P/w8PD/8PDw//Dw8P/w8PD/8PDw/3h4e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94eHj/AAAA/1BWfv+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3h4eP8AAAD/UFZ+/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UFZ+/wAAAP94eHj/8PDw//Dw8P/w8PD/&#10;8PDw//Dw8P/w8PD/8PDw//Dw8P/w8PD/8PDw//Dw8P/w8PD/8PDw//Dw8P/w8PD/vb29/5mZmf+Z&#10;mZn/mZmZ/5mZmf+ZmZn/nJyc/5mZmf+ZmZn/mZmZ/56env+9vb3/3d3d//Dw8P/w8PD/8PDw//Dw&#10;8P/w8PD/8PDw//Dw8P/w8PD/8PDw//Dw8P/w8PD/8PDw//Dw8P/w8PD/8PDw//Dw8P/w8PD/8PDw&#10;//Dw8P/w8PD/8PDw/3h4eP8AAAD/UFZ+/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9QVn7/AAAA/3h4eP/w8PD/8PDw//Dw8P/w&#10;8PD/8PDw//Dw8P/w8PD/8PDw//Dw8P/w8PD/8PDw//Dw8P/w8PD/8PDw//Dw8P/w8PD/8PDw//Dw&#10;8P/w8PD/8PDw//Dw8P/w8PD/8PDw//Dw8P/w8PD/8PDw//Dw8P/w8PD/8PDw//Dw8P/w8PD/8PDw&#10;//Dw8P/w8PD/8PDw//Dw8P/w8PD/8PDw//Dw8P/w8PD/8PDw//Dw8P/w8PD/8PDw//Dw8P/w8PD/&#10;8PDw//Dw8P/w8PD/8PDw//Dw8P/w8PD/8PDw/3h4eP8AAAD/UFZ+/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eHh4/3h4eP+0tLT/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eHh4/wAAAP9QVn7/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9QVn7/AAAA/3h4eP/w&#10;8PD/8PDw//Dw8P/w8PD/8PDw//Dw8P/w8PD/8PDw//Dw8P/w8PD/8PDw//Dw8P/w8PD/7e3t/7Oz&#10;s/+ZmZn/mZmZ/5mZmf+ZmZn/mZmZ/5mZmf+ZmZn/mZmZ/66urv/S0tL/7e3t//Dw8P/w8PD/8PDw&#10;//Dw8P/w8PD/8PDw//Dw8P/w8PD/8PDw//Dw8P/w8PD/8PDw//Dw8P/w8PD/8PDw//Dw8P/w8PD/&#10;8PDw//Dw8P/w8PD/8PDw//Dw8P/w8PD/eHh4/wAAAP9QVn7/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1BWfv8AAAD/eHh4//Dw&#10;8P/w8PD/8PDw//Dw8P/w8PD/8PDw//Dw8P/w8PD/8PDw//Dw8P/w8PD/8PDw//Dw8P/w8PD/8PDw&#10;//Dw8P/w8PD/8PDw//Dw8P/w8PD/8PDw//Dw8P/w8PD/8PDw//Dw8P/w8PD/8PDw//Dw8P/w8PD/&#10;8PDw//Dw8P/w8PD/8PDw//Dw8P/w8PD/8PDw//Dw8P/w8PD/8PDw//Dw8P/w8PD/8PDw//Dw8P/w&#10;8PD/8PDw//Dw8P/w8PD/8PDw//Dw8P/w8PD/8PDw//Dw8P/w8PD/eHh4/wAAAP9QVn7/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3h4e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94eHj/AAAA/1BWfv+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1BW&#10;fv8AAAD/eHh4//Dw8P/w8PD/8PDw//Dw8P/w8PD/8PDw//Dw8P/w8PD/8PDw//Dw8P/w8PD/8PDw&#10;/+vr6/+vr6//mZmZ/5mZmf+ZmZn/mZmZ/5mZmf+ZmZn/mZmZ/5mZmf+ZmZn/mZmZ/7a2tv/c3Nz/&#10;8PDw//Dw8P/w8PD/8PDw//Dw8P/w8PD/8PDw//Dw8P/w8PD/8PDw//Dw8P/w8PD/8PDw//Dw8P/w&#10;8PD/8PDw//Dw8P/w8PD/8PDw//Dw8P/w8PD/8PDw//Dw8P94eHj/AAAA/1BWfv+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3h4eP8A&#10;AAD/UFZ+/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UFZ+/wAAAP94eHj/8PDw//Dw8P/w8PD/8PDw//Dw8P/w8PD/8PDw//Dw8P/w8PD/&#10;8PDw//Dw8P/l5eX/pKSk/5mZmf+ZmZn/mZmZ/5mZmf+ZmZn/mZmZ/5mZmf+ZmZn/mZmZ/5mZmf+Z&#10;mZn/mZmZ/5mZmf+vr6//1dXV/+/v7//w8PD/8PDw//Dw8P/w8PD/8PDw//Dw8P/w8PD/8PDw//Dw&#10;8P/w8PD/8PDw//Dw8P/w8PD/8PDw//Dw8P/w8PD/8PDw//Dw8P/w8PD/8PDw/3h4eP8AAAD/UFZ+&#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UFZ+/wAAAP94eHj/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tLS0/3h4eP94&#10;eHj/eHh4/3h4eP94eHj/eHh4/3h4eP94eHj/eHh4/3h4eP94eHj/eHh4/3h4eP94eHj/eHh4/3h4&#10;eP94eHj/AAAA/wAAAP9QVn7/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9QVn7/AAAA/3h4e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94eHj/AAAA/wAAAP8AAAD/AAAA/wAAAP8AAAD/AAAA/wAAAP8AAAD/AAAA/wAAAP8AAAD/AAAA&#10;/wAAAP8AAAD/AAAA/wAAAP8AAAD/AAAA/1BWfv+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1BWfv8AAAD/AAAA/wAAAP8AAAD/AAAA/wAA&#10;AP8AAAD/AAAA/wAAAP8AAAD/AAAA/wAAAP8AAAD/AAAA/wAAAP8AAAD/AAAA/wAAAP8AAAD/XV1d&#10;/7q6uv+6urr/t7e3/6+vr/+vr6//r6+v/6+vr/+vr6//r6+v/6+vr/+oqKj/pKSk/62trf/S0tL/&#10;d3d3/wAAAP8AAAD/AAAA/wAAAP8AAAD/AAAA/wAAAP8AAAD/AAAA/wAAAP8AAAD/AAAA/wAAAP8A&#10;AAD/AAAA/wAAAP8AAAD/AAAA/1BWfv+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UFZ+/wAAAP8AAAD/AAAA/wAAAP8AAAD/AAAA&#10;/wAAAP8AAAD/AAAA/wAAAP8AAAD/AAAA/wAAAP8AAAD/AAAA/wAAAP8AAAD/eHh4//Dw8P/w8PD/&#10;8PDw//Dw8P/w8PD/8PDw//Dw8P/w8PD/8PDw//Dw8P/w8PD/8PDw//Dw8P/w8PD/8PDw/3h4eP8A&#10;AAD/AAAA/wAAAP8AAAD/AAAA/wAAAP8AAAD/AAAA/wAAAP8AAAD/AAAA/wAAAP8AAAD/AAAA/wAA&#10;AP8AAAD/AAAA/wAAAP8AAAD/AAAA/wAAAP8AAAD/AAAA/1BWfv+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1BW&#10;fv8AAAD/eHh4//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3h4eP8AAAD/AAAA/1BWfv9QVn7/UFZ+/1BWfv9QVn7/UFZ+/1BWfv9QVn7/&#10;UFZ+/1BWfv9QVn7/UFZ+/1BWfv9QVn7/UFZ+/1BWfv9QVn7/eIG9/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eIG9/1BWfv9QVn7/UFZ+&#10;/1BWfv9QVn7/UFZ+/1BWfv9QVn7/UFZ+/1BWfv9QVn7/UFZ+/1BWfv9QVn7/UFZ+/1BWfv9QVn7/&#10;AAAA/wAAAP94eHj/8PDw//Dw8P/w8PD/8PDw//Dw8P/w8PD/8PDw//Dw8P/w8PD/8PDw//Dw8P/w&#10;8PD/8PDw//Dw8P94eHj/AAAA/wAAAP9QVn7/UFZ+/1BWfv9QVn7/UFZ+/1BWfv9QVn7/UFZ+/1BW&#10;fv9QVn7/UFZ+/1BWfv9QVn7/UFZ+/1BWfv9QVn7/eIG9/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94gb3/UFZ+/1BWfv9QVn7/&#10;UFZ+/1BWfv9QVn7/UFZ+/1BWfv9QVn7/UFZ+/1BWfv9QVn7/UFZ+/1BWfv9QVn7/AAAA/wAAAP94&#10;eHj/8PDw//Dw8P/w8PD/8PDw//Dw8P/w8PD/8PDw//Dw8P/w8PD/8PDw//Dw8P/w8PD/8PDw//Dw&#10;8P/w8PD/eHh4/wAAAP8AAAD/UFZ+/1BWfv9QVn7/UFZ+/1BWfv9QVn7/UFZ+/1BWfv9QVn7/UFZ+&#10;/1BWfv9QVn7/UFZ+/1BWfv9QVn7/UFZ+/1BWfv9QVn7/UFZ+/1BWfv9QVn7/eIG9/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UFZ+/wAAAP94eHj/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eHh4/wAAAP9QVn7/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9QVn7/AAAA/3h4eP/w8PD/8PDw//Dw8P/w8PD/8PDw//Dw8P/w8PD/8PDw//Dw&#10;8P/w8PD/8PDw//Dw8P/w8PD/8PDw/3h4eP8AAAD/UFZ+/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9QVn7/AAAA/3h4eP/w8PD/8PDw//Dw8P/w8PD/8PDw//Dw8P/w8PD/8PDw//Dw8P/w8PD/8PDw&#10;//Dw8P/w8PD/8PDw//Dw8P94eHj/AAAA/1BWfv+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UFZ+/wAAAP94eHj/8PDw//Dw8P/w8PD/8PDw//Dw8P/w8PD/8PDw//Dw8P/w8PD/&#10;8PDw//Dw8P/w8PD/8PDw//Dw8P/w8PD/8PDw//Dw8P/w8PD/8PDw//Dw8P/w8PD/8PDw//Dw8P/w&#10;8PD/8PDw//Dw8P/w8PD/8PDw//Dw8P/w8PD/8PDw//Dw8P/w8PD/8PDw//Dw8P/w8PD/eHh4/wAA&#10;AP9QVn7/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9QVn7/AAAA/3h4e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94eHj/AAAA/1BWfv+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1BWfv8AAAD/eHh4//Dw8P/w8PD/8PDw//Dw8P/w8PD/8PDw&#10;//Dw8P/w8PD/8PDw//Dw8P/w8PD/8PDw//Dw8P/w8PD/eHh4/wAAAP9QVn7/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1BWfv8AAAD/eHh4//Dw8P/w8PD/8PDw//Dw8P/w8PD/8PDw//Dw8P/w8PD/&#10;8PDw//Dw8P/w8PD/8PDw//Dw8P/w8PD/8PDw/3h4eP8AAAD/UFZ+/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9QVn7/AAAA/3h4eP/w8PD/8PDw//Dw8P/w8PD/8PDw//Dw8P/w&#10;8PD/8PDw//Dw8P/w8PD/8PDw//Dw8P/w8PD/8PDw//Dw8P/w8PD/8PDw/7S0tP94eHj/eHh4/3h4&#10;eP94eHj/eHh4/3h4eP94eHj/eHh4/3h4eP94eHj/eHh4/3h4eP94eHj/eHh4/3h4eP94eHj/eHh4&#10;/3h4eP8AAAD/AAAA/1BWfv+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&#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UFZ+/wAAAP94eHj/8PDw//Dw8P/w8PD/&#10;8PDw//Dw8P/w8PD/8PDw//Dw8P/w8PD/8PDw//Dw8P/w8PD/8PDw//Dw8P94eHj/AAAA/1BWfv+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UFZ+/wAAAP94eHj/8PDw//Dw8P/w8PD/8PDw//Dw8P/w&#10;8PD/8PDw//Dw8P/w8PD/8PDw//Dw8P/w8PD/8PDw//Dw8P/w8PD/eHh4/wAAAP9QVn7/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1BWfv8AAAD/eHh4//Dw8P/w8PD/8PDw//Dw&#10;8P/w8PD/8PDw//Dw8P/w8PD/8PDw//Dw8P/w8PD/8PDw//Dw8P/w8PD/8PDw//Dw8P/w8PD/eHh4&#10;/wAAAP8AAAD/AAAA/wAAAP8AAAD/AAAA/wAAAP8AAAD/AAAA/wAAAP8AAAD/AAAA/wAAAP8AAAD/&#10;AAAA/wAAAP8AAAD/AAAA/wAAAP8AAAD/UFZ+/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9QVn7/AAAA/3h4eP/w&#10;8PD/8PDw//Dw8P/w8PD/8PDw//Dw8P/w8PD/8PDw//Dw8P/w8PD/8PDw//Dw8P/w8PD/8PDw/3h4&#10;eP8AAAD/UFZ+/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9QVn7/AAAA/3h4eP/w8PD/8PDw//Dw&#10;8P/w8PD/8PDw//Dw8P/w8PD/8PDw//Dw8P/w8PD/8PDw//Dw8P/w8PD/8PDw//Dw8P94eHj/AAAA&#10;/1BWfv+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UFZ+/wAAAP94eHj/8PDw&#10;//Dw8P/w8PD/8PDw//Dw8P/w8PD/8PDw//Dw8P/w8PD/8PDw//Dw8P/w8PD/8PDw//Dw8P/w8PD/&#10;8PDw//Dw8P94eHj/AAAA/wAAAP9QVn7/UFZ+/1BWfv9QVn7/UFZ+/1BWfv9QVn7/UFZ+/1BWfv9Q&#10;Vn7/UFZ+/1BWfv9QVn7/UFZ+/1BWfv9QVn7/UFZ+/1BWfv94gb3/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1BW&#10;fv8AAAD/eHh4//Dw8P/w8PD/8PDw//Dw8P/w8PD/8PDw//Dw8P/w8PD/8PDw//Dw8P/w8PD/8PDw&#10;//Dw8P/w8PD/eHh4/wAAAP9QVn7/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1BWfv8AAAD/eHh4&#10;//Dw8P/w8PD/8PDw//Dw8P/w8PD/8PDw//Dw8P/w8PD/8PDw//Dw8P/w8PD/8PDw//Dw8P/w8PD/&#10;8PDw/3h4eP8AAAD/UFZ+/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9QVn7/&#10;AAAA/3h4eP/w8PD/8PDw//Dw8P/w8PD/8PDw//Dw8P/w8PD/8PDw//Dw8P/w8PD/8PDw//Dw8P/w&#10;8PD/8PDw//Dw8P/w8PD/8PDw/3h4eP8AAAD/UFZ+/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UFZ+/wAAAP94eHj/8PDw//Dw8P/w8PD/8PDw//Dw8P/w8PD/8PDw//Dw8P/w8PD/&#10;8PDw//Dw8P/w8PD/8PDw//Dw8P94eHj/AAAA/1BWfv+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UFZ+/wAAAP94eHj/8PDw//Dw8P/w8PD/8PDw//Dw8P/w8PD/8PDw//Dw8P/w8PD/8PDw//Dw8P/w&#10;8PD/8PDw//Dw8P/w8PD/eHh4/wAAAP9QVn7/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1BWfv8AAAD/eHh4//Dw8P/w8PD/8PDw//Dw8P/w8PD/8PDw//Dw8P/w8PD/8PDw//Dw&#10;8P/w8PD/8PDw//Dw8P/w8PD/8PDw//Dw8P/w8PD/eHh4/wAAAP9QVn7/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9QVn7/AAAA/3h4eP/w8PD/8PDw//Dw8P/w8PD/8PDw//Dw8P/w&#10;8PD/8PDw//Dw8P/w8PD/8PDw//Dw8P/w8PD/8PDw/3h4eP8AAAD/UFZ+/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9QVn7/AAAA/3h4eP/w8PD/8PDw//Dw8P/w8PD/8PDw//Dw8P/w8PD/8PDw//Dw&#10;8P/w8PD/8PDw//Dw8P/w8PD/8PDw//Dw8P94eHj/AAAA/1BWfv+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UFZ+/wAAAP94eHj/8PDw//Dw8P/w8PD/8PDw//Dw8P/w8PD/8PDw&#10;//Dw8P/w8PD/8PDw//Dw8P/w8PD/8PDw//Dw8P/w8PD/8PDw//Dw8P94eHj/AAAA/1BWfv+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1BWfv8AAAD/eHh4//Dw8P/w8PD/8PDw//Dw&#10;8P/w8PD/8PDw//Dw8P/w8PD/8PDw//Dw8P/w8PD/8PDw//Dw8P/w8PD/eHh4/wAAAP9QVn7/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1BWfv8AAAD/eHh4//Dw8P/w8PD/8PDw//Dw8P/w8PD/8PDw&#10;//Dw8P/w8PD/8PDw//Dw8P/w8PD/8PDw//Dw8P/w8PD/8PDw/3h4eP8AAAD/UFZ+/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eIG9/3F5sv9xebL/nKj2/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UFZ+/wAAAP94eHj/8PDw&#10;//Dw8P/w8PD/8PDw//Dw8P/w8PD/8PDw//Dw8P/w8PD/8PDw//Dw8P/w8PD/8PDw//Dw8P94eHj/&#10;AAAA/1BWfv+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UFZ+/wAAAP94eHj/8PDw//Dw8P/w8PD/&#10;8PDw//Dw8P/w8PD/8PDw//Dw8P/w8PD/8PDw//Dw8P/w8PD/8PDw//Dw8P/w8PD/eHh4/wAAAP9Q&#10;Vn7/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42X3f8BAQL/AAAA/wAAAP9rc6j/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9QVn7/&#10;AAAA/3h4eP/w8PD/8PDw//Dw8P/w8PD/8PDw//Dw8P/w8PD/8PDw//Dw8P/w8PD/8PDw//Dw8P/w&#10;8PD/8PDw/3h4eP8AAAD/UFZ+/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9QVn7/AAAA/3h4eP/w&#10;8PD/8PDw//Dw8P/w8PD/8PDw//Dw8P/w8PD/8PDw//Dw8P/w8PD/8PDw//Dw8P/w8PD/8PDw//Dw&#10;8P94eHj/AAAA/1BWfv+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1BW&#10;fv8AAAD/eHh4//Dw8P/w8PD/8PDw//Dw8P/w8PD/8PDw//Dw8P/w8PD/8PDw//Dw8P/w8PD/8PDw&#10;//Dw8P/w8PD/8PDw/3h4eP8AAAD/UFZ+/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56q+f8REhv/AAAA/wAAAP8AAAD/AQEC/42X&#10;3f+grPz/oKz8/6Cs/P+grPz/oKz8/6Cs/P+grPz/oKz8/6Cs/P+grPz/oKz8/6Cs/P+grPz/oKz8&#10;/6Cs/P+grPz/oKz8/6Cs/P+grPz/oKz8/6Cs/P+grPz/oKz8/6Cs/P+grPz/oKz8/6Cs/P+grPz/&#10;oKz8/6Cs/P+grPz/oKz8/6Cs/P+grPz/oKz8/6Cs/P+grPz/oKz8/6Cs/P+grPz/oKz8/6Cs/P+g&#10;rPz/oKz8/6Cs/P+grPz/oKz8/6Cs/P+grPz/oKz8/6Cs/P8/RGP/AQEB/wEBAf+cp/X/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UFZ+/wAAAP94eHj/8PDw//Dw8P/w8PD/8PDw//Dw8P/w8PD/8PDw//Dw8P/w8PD/&#10;8PDw//Dw8P/w8PD/8PDw//Dw8P/w8PD/eHh4/wAAAP9QVn7/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9QVn7/AAAA/3h4eP/w8PD/8PDw//Dw8P/w8PD/8PDw//Dw8P/w&#10;8PD/8PDw//Dw8P/w8PD/8PDw//Dw8P/w8PD/8PDw//Dw8P94eHj/AAAA/1BWfv+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1BWfv8AAAD/eHh4//Dw8P/w8PD/8PDw//Dw&#10;8P/w8PD/8PDw//Dw8P/w8PD/8PDw//Dw8P/w8PD/8PDw//Dw8P/w8PD/8PDw/3h4eP8AAAD/UFZ+&#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UFZ+/wAAAP94eHj/8PDw&#10;//Dw8P/w8PD/8PDw//Dw8P/w8PD/8PDw//Dw8P/w8PD/8PDw//Dw8P/w8PD/8PDw//Dw8P/w8PD/&#10;eHh4/wAAAP9QVn7/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9QVn7/&#10;AAAA/3h4eP/w8PD/8PDw//Dw8P/w8PD/8PDw//Dw8P/w8PD/8PDw//Dw8P/w8PD/8PDw//Dw8P/w&#10;8PD/8PDw//Dw8P94eHj/AAAA/1BWfv+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1BWfv8AAAD/eHh4//Dw8P/w8PD/8PDw//Dw8P/w8PD/8PDw//Dw8P/w8PD/8PDw//Dw&#10;8P/w8PD/8PDw//Dw8P/w8PD/8PDw/3h4eP8AAAD/UFZ+/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UFZ+/wAAAP94eHj/8PDw//Dw8P/w8PD/8PDw//Dw8P/w8PD/8PDw&#10;//Dw8P/w8PD/8PDw//Dw8P/w8PD/8PDw//Dw8P/w8PD/eHh4/wAAAP9QVn7/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9QVn7/AAAA/3h4eP/w8PD/8PDw//Dw8P/w8PD/&#10;8PDw//Dw8P/w8PD/8PDw//Dw8P/w8PD/8PDw//Dw8P/w8PD/8PDw//Dw8P94eHj/AAAA/1BWfv+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1BWfv8AAAD/eHh4//Dw8P/w&#10;8PD/8PDw//Dw8P/w8PD/8PDw//Dw8P/w8PD/8PDw//Dw8P/w8PD/8PDw//Dw8P/w8PD/8PDw/3h4&#10;eP8AAAD/UFZ+/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2Rsnv9QVn//VVuF/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UFZ+/wAA&#10;AP94eHj/8PDw//Dw8P/w8PD/8PDw//Dw8P/w8PD/8PDw//Dw8P/w8PD/8PDw//Dw8P/w8PD/8PDw&#10;//Dw8P/w8PD/eHh4/wAAAP9QVn7/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9QVn7/AAAA/3h4eP/w8PD/8PDw//Dw8P/w8PD/8PDw//Dw8P/w8PD/8PDw//Dw8P/w8PD/&#10;8PDw//Dw8P/w8PD/8PDw//Dw8P94eHj/AAAA/1BWfv+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&#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1BWfv8AAAD/eHh4//Dw8P/w8PD/8PDw//Dw8P/w8PD/8PDw//Dw8P/w&#10;8PD/8PDw//Dw8P/w8PD/8PDw//Dw8P/w8PD/8PDw/3h4eP8AAAD/UFZ+/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42Y3v93f7v/hpDT/52p+P+grPz/oKz8/6Cs/P+grPz/oKz8&#10;/6Cs/P+bp/T/gozN/3d/u/+Jk9f/nqr5/6Cs/P+grPz/oKz8/6Cs/P+grPz/oKz8/5ah7P95gr//&#10;e4TC/5ei7f+grPz/oKz8/6Cs/P+grPz/oKz8/6Cs/P+grPz/oKz8/5ei7f96hMH/f4jI/5+r+v+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&#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0lOc/8AAAD/AAAA/4WP0v+grPz/oKz8/6Cs/P+grPz/oKz8/6Cs/P+grPz/lqHs&#10;/3mCv/97hML/l6Lt/6Cs/P+grPz/oKz8/6Cs/P+grPz/oKz8/6Cs/P+grPz/oKz8/6Cs/P+grPz/&#10;oKz8/6Cs/P+grPz/oKz8/6Cs/P+grPz/oKz8/6Cs/P+grPz/oKz8/6Cs/P+grPz/m6f0/4KMzf93&#10;f7v/iZPX/56q+f+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1BWfv8AAAD/eHh4//Dw8P/w8PD/8PDw//Dw8P/w8PD/8PDw//Dw8P/w8PD/8PDw&#10;//Dw8P/w8PD/8PDw//Dw8P/w8PD/8PDw//Dw8P/w8PD/eHh4/wAAAP9QVn7/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SneX/CAkN/wAAAP8ZGif/n6v6/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UFZ+/wAAAP94eHj/8PDw//Dw8P/w8PD/8PDw//Dw8P/w8PD/&#10;8PDw//Dw8P/w8PD/8PDw//Dw8P/w8PD/8PDw//Dw8P/w8PD/8PDw//Dw8P94eHj/AAAA/1BWfv+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VVuF/ygqPv9haJj/hY/S/5ej7v+OmN//aXGm/xMUHv8AAAD/AAAA/2dvov+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9QVn7/AAAA/3h4eP/w8PD/8PDw//Dw8P/w&#10;8PD/8PDw//Dw8P/w8PD/8PDw//Dw8P/w8PD/8PDw//Dw8P/w8PD/8PDw//Dw8P/w8PD/8PDw/3h4&#10;eP8AAAD/UFZ+/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89QmD/AAAA/wAAAP8AAAD/AAAA/wAAAP8AAAD/AAAA/wAAAP81OVP/nqr5/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1BWfv8AAAD/eHh4//Dw&#10;8P/w8PD/8PDw//Dw8P/w8PD/8PDw//Dw8P/w8PD/8PDw//Dw8P/w8PD/8PDw//Dw8P/w8PD/8PDw&#10;//Dw8P/w8PD/eHh4/wAAAP9QVn7/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3J6s/9DSGn/KS1B/xARGf8AAAD/AQEB/xIUHf8qLUL/cHiw&#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UFZ+&#10;/wAAAP94eHj/8PDw//Dw8P/w8PD/8PDw//Dw8P/w8PD/8PDw//Dw8P/w8PD/8PDw//Dw8P/w8PD/&#10;8PDw//Dw8P/w8PD/8PDw//Dw8P94eHj/AAAA/1BWfv+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5ej7v+bp/T/&#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9QVn7/AAAA/3h4eP/w8PD/8PDw//Dw8P/w8PD/8PDw//Dw8P/w8PD/8PDw//Dw8P/w&#10;8PD/8PDw//Dw8P/w8PD/8PDw//Dw8P/w8PD/8PDw/3h4eP8AAAD/UFZ+/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9QVn7/AAAA/3h4eP/w8PD/8PDw&#10;//Dw8P/w8PD/8PDw//Dw8P/w8PD/8PDw//Dw8P/w8PD/8PDw//Dw8P/w8PD/8PDw//Dw8P/w8PD/&#10;8PDw//Dw8P/w8PD/8PDw//Dw8P/w8PD/8PDw//Dw8P/w8PD/8PDw//Dw8P/w8PD/8PDw//Dw8P/w&#10;8PD/8PDw//Dw8P/w8PD/8PDw//Dw8P/w8PD/8PDw//Dw8P/w8PD/8PDw//Dw8P/w8PD/8PDw//Dw&#10;8P/w8PD/8PDw//Dw8P/w8PD/8PDw//Dw8P/w8PD/8PDw/3h4eP8AAAD/UFZ+/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1BWfv8AAAD/eHh4//Dw8P/w8PD/8PDw//Dw8P/w8PD/8PDw//Dw&#10;8P/w8PD/8PDw//Dw8P/w8PD/8PDw//Dw8P/w8PD/8PDw//Dw8P/w8PD/eHh4/wAAAP9QVn7/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1BWfv8AAAD/&#10;eHh4//Dw8P/w8PD/8PDw//Dw8P/w8PD/8PDw//Dw8P/w8PD/8PDw//Dw8P/w8PD/8PDw//Dw8P/w&#10;8PD/8PDw//Dw8P/w8PD/8PDw//Dw8P/w8PD/8PDw//Dw8P/w8PD/8PDw//Dw8P/w8PD/8PDw//Dw&#10;8P/w8PD/8PDw//Dw8P/w8PD/8PDw//Dw8P/w8PD/8PDw//Dw8P/w8PD/8PDw//Dw8P/w8PD/8PDw&#10;//Dw8P/w8PD/8PDw//Dw8P/w8PD/8PDw//Dw8P/w8PD/8PDw//Dw8P/w8PD/eHh4/wAAAP9QVn7/&#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UFZ+/wAAAP94eHj/8PDw//Dw8P/w8PD/8PDw&#10;//Dw8P/w8PD/8PDw//Dw8P/w8PD/8PDw//Dw8P/w8PD/8PDw//Dw8P/w8PD/8PDw//Dw8P94eHj/&#10;AAAA/1BWfv+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9QVn7/AAAA/3h4eP/w8PD/&#10;8PDw//Dw8P/w8PD/8PDw//Dw8P/w8PD/8PDw//Dw8P/w8PD/8PDw//Dw8P/w8PD/8PDw//Dw8P/w&#10;8PD/8PDw/3h4eP8AAAD/UFZ+/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1BWfv8A&#10;AAD/eHh4//Dw8P/w8PD/8PDw//Dw8P/w8PD/8PDw//Dw8P/w8PD/8PDw//Dw8P/w8PD/8PDw//Dw&#10;8P/w8PD/8PDw//Dw8P/w8PD/eHh4/wAAAP9QVn7/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UFZ+/wAAAP94eHj/8PDw//Dw8P/w8PD/8PDw//Dw8P/w8PD/8PDw//Dw8P/w8PD/8PDw&#10;//Dw8P/w8PD/8PDw//Dw8P/w8PD/8PDw//Dw8P94eHj/AAAA/1BWfv+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UFZ+/wAAAP94eHj/8PDw//Dw8P/w&#10;8PD/8PDw//Dw8P/w8PD/8PDw//Dw8P/w8PD/8PDw//Dw8P/w8PD/8PDw//Dw8P/w8PD/8PDw//Dw&#10;8P/w8PD/8PDw//Dw8P/w8PD/8PDw//Dw8P/w8PD/8PDw//Dw8P/w8PD/8PDw//Dw8P/w8PD/8PDw&#10;//Dw8P/w8PD/8PDw//Dw8P/w8PD/8PDw//Dw8P/w8PD/8PDw//Dw8P/w8PD/8PDw//Dw8P/w8PD/&#10;8PDw//Dw8P/w8PD/8PDw//Dw8P/w8PD/8PDw//Dw8P94eHj/AAAA/1BWfv+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UFZ+&#10;/wAAAP94eHj/8PDw//Dw8P/w8PD/8PDw//Dw8P/w8PD/8PDw//Dw8P/w8PD/8PDw//Dw8P/w8PD/&#10;8PDw//Dw8P/w8PD/eHh4/wAAAP9QVn7/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9QVn7/AAAA/3h4eP/w8PD/8PDw//Dw8P/w8PD/8PDw//Dw8P/w8PD/8PDw//Dw8P/w&#10;8PD/8PDw//Dw8P/w8PD/8PDw//Dw8P94eHj/AAAA/1BWfv+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&#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UFZ+/wAAAP94eHj/8PDw//Dw8P/w8PD/8PDw//Dw8P/w8PD/8PDw//Dw8P/w8PD/8PDw//Dw8P/w&#10;8PD/8PDw//Dw8P94eHj/AAAA/1BWfv+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9QVn7/AAAA/3h4eP/w8PD/8PDw//Dw8P/w8PD/8PDw//Dw8P/w8PD/8PDw//Dw&#10;8P/w8PD/8PDw//Dw8P/w8PD/8PDw/3h4eP8AAAD/UFZ+/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1BWfv8AAAD/eHh4//Dw8P/w8PD/8PDw//Dw8P/w8PD/8PDw&#10;//Dw8P/w8PD/8PDw//Dw8P/w8PD/8PDw//Dw8P/w8PD/eHh4/wAAAP9QVn7/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1BWfv8AAAD/eHh4//Dw8P/w8PD/8PDw//Dw8P/w8PD/8PDw//Dw8P/w8PD/&#10;8PDw//Dw8P/w8PD/8PDw//Dw8P/w8PD/8PDw/3h4eP8AAAD/UFZ+/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9QVn7/AAAA/3h4eP/w8PD/8PDw//Dw8P/w8PD/8PDw//Dw8P/w&#10;8PD/8PDw//Dw8P/w8PD/8PDw//Dw8P/w8PD/8PDw//Dw8P/w8PD/8PDw/3h4eP8AAAD/UFZ+/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9QVn7/AAAA&#10;/3h4eP/w8PD/8PDw//Dw8P/w8PD/8PDw//Dw8P/w8PD/8PDw//Dw8P/w8PD/8PDw//Dw8P/w8PD/&#10;8PDw//Dw8P/w8PD/8PDw//Dw8P/w8PD/8PDw//Dw8P/w8PD/8PDw//Dw8P/w8PD/8PDw//Dw8P/w&#10;8PD/8PDw//Dw8P/w8PD/8PDw//Dw8P/w8PD/8PDw//Dw8P/w8PD/8PDw//Dw8P/w8PD/8PDw//Dw&#10;8P/w8PD/8PDw//Dw8P/w8PD/8PDw//Dw8P/w8PD/8PDw//Dw8P/w8PD/8PDw/3h4eP8AAAD/UFZ+&#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UFZ+/wAAAP94eHj/8PDw//Dw8P/w8PD/&#10;8PDw//Dw8P/w8PD/8PDw//Dw8P/w8PD/8PDw//Dw8P/w8PD/8PDw//Dw8P94eHj/AAAA/1BWfv+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UFZ+/wAAAP94eHj/8PDw//Dw8P/w8PD/8PDw//Dw8P/w&#10;8PD/8PDw//Dw8P/w8PD/8PDw//Dw8P/w8PD/8PDw//Dw8P/w8PD/eHh4/wAAAP9QVn7/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1BWfv8AAAD/eHh4//Dw8P/w8PD/8PDw//Dw&#10;8P/w8PD/8PDw//Dw8P/w8PD/8PDw//Dw8P/w8PD/8PDw//Dw8P/w8PD/8PDw//Dw8P/w8PD/eHh4&#10;/wAAAP9QVn7/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94gb3/UFZ+/1BWfv9QVn7/UFZ+/1BWfv9QVn7/&#10;UFZ+/1BWfv9QVn7/UFZ+/1BWfv9QVn7/UFZ+/1BWfv9QVn7/UFZ+/1BWfv8AAAD/AAAA/3h4eP/w&#10;8PD/8PDw//Dw8P/w8PD/8PDw//Dw8P/w8PD/8PDw//Dw8P/w8PD/8PDw//Dw8P/w8PD/8PDw/3h4&#10;eP8AAAD/AAAA/1BWfv9QVn7/UFZ+/1BWfv9QVn7/UFZ+/1BWfv9QVn7/UFZ+/1BWfv9QVn7/UFZ+&#10;/1BWfv9QVn7/UFZ+/1BWfv94gb3/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3iBvf9QVn7/UFZ+/1BWfv9QVn7/UFZ+/1BWfv9Q&#10;Vn7/UFZ+/1BWfv9QVn7/UFZ+/1BWfv9QVn7/UFZ+/1BWfv8AAAD/AAAA/3h4eP/w8PD/8PDw//Dw&#10;8P/w8PD/8PDw//Dw8P/w8PD/8PDw//Dw8P/w8PD/8PDw//Dw8P/w8PD/8PDw//Dw8P94eHj/AAAA&#10;/1BWfv+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UFZ+/wAAAP94eHj/8PDw&#10;//Dw8P/w8PD/8PDw//Dw8P/w8PD/8PDw//Dw8P/w8PD/8PDw//Dw8P/w8PD/8PDw//Dw8P/w8PD/&#10;8PDw//Dw8P94eHj/AAAA/1BWfv+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1BWfv8AAAD/AAAA/wAAAP8A&#10;AAD/AAAA/wAAAP8AAAD/AAAA/wAAAP8AAAD/AAAA/wAAAP8AAAD/AAAA/wAAAP8AAAD/AAAA/wAA&#10;AP8AAAD/eHh4//Dw8P/w8PD/8PDw//Dw8P/w8PD/8PDw//Dw8P/w8PD/8PDw//Dw8P/w8PD/8PDw&#10;//Dw8P/w8PD/eHh4/wAAAP8AAAD/AAAA/wAAAP8AAAD/AAAA/wAAAP8AAAD/AAAA/wAAAP8AAAD/&#10;AAAA/wAAAP8AAAD/AAAA/wAAAP8AAAD/AAAA/1BWfv+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UFZ+/wAAAP8AAAD/AAAA/wAA&#10;AP8AAAD/AAAA/wAAAP8AAAD/AAAA/wAAAP8AAAD/AAAA/wAAAP8AAAD/AAAA/wAAAP8AAAD/eHh4&#10;//Dw8P/w8PD/8PDw//Dw8P/w8PD/8PDw//Dw8P/w8PD/8PDw//Dw8P/w8PD/8PDw//Dw8P/w8PD/&#10;8PDw/3h4eP8AAAD/UFZ+/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9QVn7/&#10;AAAA/3h4eP/w8PD/8PDw//Dw8P/w8PD/8PDw//Dw8P/w8PD/8PDw//Dw8P/w8PD/8PDw//Dw8P/w&#10;8PD/8PDw//Dw8P/w8PD/8PDw/3h4eP8AAAD/AAAA/1BWfv9QVn7/UFZ+/1BWfv9QVn7/UFZ+/1BW&#10;fv9QVn7/UFZ+/1BWfv9QVn7/UFZ+/1BWfv9QVn7/UFZ+/1BWfv9QVn7/UFZ+/3iBvf+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UFZ+/wAA&#10;AP8AAAD/eHh4/3h4eP94eHj/eHh4/3h4eP94eHj/eHh4/3h4eP94eHj/eHh4/3h4eP94eHj/eHh4&#10;/3h4eP94eHj/eHh4/3h4eP+0tLT/8PDw//Dw8P/w8PD/8PDw//Dw8P/w8PD/8PDw//Dw8P/w8PD/&#10;8PDw//Dw8P/w8PD/8PDw//Dw8P+0tLT/eHh4/3h4eP94eHj/eHh4/3h4eP94eHj/eHh4/3h4eP94&#10;eHj/eHh4/3h4eP94eHj/eHh4/3h4eP94eHj/eHh4/wAAAP8AAAD/UFZ+/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9QVn7/AAAA&#10;/wAAAP94eHj/eHh4/3h4eP94eHj/eHh4/3h4eP94eHj/eHh4/3h4eP94eHj/eHh4/3h4eP94eHj/&#10;eHh4/3h4eP+0tLT/8PDw//Dw8P/w8PD/8PDw//Dw8P/w8PD/8PDw//Dw8P/w8PD/8PDw//Dw8P/w&#10;8PD/8PDw//Dw8P/w8PD/eHh4/wAAAP9QVn7/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1BWfv8AAAD/eHh4//Dw8P/w8PD/8PDw//Dw8P/w8PD/8PDw//Dw8P/w8PD/8PDw//Dw&#10;8P/w8PD/8PDw//Dw8P/w8PD/8PDw//Dw8P/w8PD/eHh4/wAAAP8AAAD/AAAA/wAAAP8AAAD/AAAA&#10;/wAAAP8AAAD/AAAA/wAAAP8AAAD/AAAA/wAAAP8AAAD/AAAA/wAAAP8AAAD/AAAA/wAAAP8AAAD/&#10;UFZ+/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UFZ+/wAAAP8AAAD/AAAA/wAAAP8AAAD/AAAA/wAAAP8AAAD/AAAA&#10;/wAAAP8AAAD/AAAA/wAAAP8AAAD/AAAA/wAAAP8AAAD/AAAA/wAAAP8AAAD/eHh4//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eHh4/wAAAP9Q&#10;Vn7/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9QVn7/AAAA/3h4eP/w8PD/8PDw//Dw8P/w8PD/8PDw//Dw8P/w8PD/8PDw//Dw8P/w8PD/&#10;8PDw//Dw8P/w8PD/8PDw//Dw8P/w8PD/8PDw//Dw8P/w8PD/8PDw//Dw8P/w8PD/8PDw//Dw8P/w&#10;8PD/8PDw//Dw8P/w8PD/8PDw//Dw8P/w8PD/8PDw//Dw8P/w8PD/8PDw//Dw8P/w8PD/8PDw//Dw&#10;8P/w8PD/8PDw//Dw8P/w8PD/8PDw//Dw8P/w8PD/8PDw//Dw8P/w8PD/eHh4/wAAAP9QVn7/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1BWfv8AAAD/eHh4//Dw8P/w8PD/8PDw//Dw8P/w8PD/8PDw//Dw8P/w8PD/8PDw//Dw8P/w&#10;8PD/8PDw//Dw8P/w8PD/8PDw//Dw8P/w8PD/8PDw//Dw8P/w8PD/8PDw//Dw8P/w8PD/8PDw//Dw&#10;8P/w8PD/8PDw//Dw8P/w8PD/8PDw//Dw8P94eHj/AAAA/1BWfv+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UFZ+/wAAAP94eHj/8PDw//Dw8P/w8PD/8PDw//Dw8P/w8PD/8PDw&#10;//Dw8P/w8PD/8PDw//Dw8P/w8PD/8PDw//Dw8P/w8PD/8PDw//Dw8P+0tLT/eHh4/3h4eP94eHj/&#10;eHh4/3h4eP94eHj/eHh4/3h4eP94eHj/eHh4/3h4eP94eHj/eHh4/3h4eP94eHj/eHh4/3h4eP94&#10;eHj/AAAA/wAAAP9QVn7/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9QVn7/AAAA/wAAAP94eHj/eHh4/3h4eP94eHj/&#10;eHh4/3h4eP94eHj/eHh4/3h4eP94eHj/eHh4/3h4eP94eHj/eHh4/3h4eP94eHj/eHh4/3h4eP+0&#10;tLT/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94eHj/AAAA/1BWfv+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UFZ+/wAAAP94eHj/8PDw//Dw8P/w8PD/8PDw//Dw8P/w8PD/8PDw//Dw&#10;8P/w8PD/8PDw//Dw8P/w8PD/8PDw//Dw8P/w8PD/8PDw//Dw8P/w8PD/8PDw//Dw8P/w8PD/8PDw&#10;//Dw8P/w8PD/8PDw//Dw8P/w8PD/8PDw//Dw8P/w8PD/8PDw/3h4eP8AAAD/UFZ+/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9QVn7/AAAA/3h4eP/w8PD/8PDw//Dw8P/w8PD/&#10;8PDw//Dw8P/w8PD/8PDw//Dw8P/w8PD/8PDw//Dw8P/w8PD/8PDw//Dw8P/w8PD/8PDw//Dw8P/w&#10;8PD/8PDw//Dw8P/w8PD/8PDw//Dw8P/w8PD/8PDw//Dw8P/w8PD/8PDw//Dw8P/w8PD/8PDw//Dw&#10;8P/w8PD/8PDw//Dw8P94eHj/AAAA/1BWfv+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1BWfv8AAAD/eHh4//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3h4eP8AAAD/UFZ+/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UFZ+/wAA&#10;AP94eHj/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eHh4/wAAAP9QVn7/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9QVn7/AAAA/3h4eP/w8PD/8PDw&#10;//Dw8P/w8PD/8PDw//Dw8P/w8PD/8PDw//Dw8P/w8PD/8PDw//Dw8P/w8PD/8PDw//Dw8P/w8PD/&#10;8PDw//Dw8P/w8PD/8PDw//Dw8P/w8PD/8PDw//Dw8P/w8PD/8PDw//Dw8P/w8PD/8PDw//Dw8P/w&#10;8PD/8PDw//Dw8P/w8PD/8PDw//Dw8P/w8PD/8PDw//Dw8P/w8PD/8PDw//Dw8P/w8PD/8PDw//Dw&#10;8P/w8PD/8PDw//Dw8P/w8PD/eHh4/wAAAP9QVn7/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1BWfv8AAAD/eHh4//Dw8P/w8PD/&#10;8PDw//Dw8P/w8PD/8PDw//Dw8P/w8PD/8PDw//Dw8P/w8PD/8PDw//Dw8P/w8PD/8PDw//Dw8P/w&#10;8PD/8PDw//Dw8P/w8PD/8PDw//Dw8P/w8PD/8PDw//Dw8P/w8PD/8PDw//Dw8P/w8PD/8PDw//Dw&#10;8P94eHj/AAAA/wAAAP8AAAD/AAAA/wAAAP8AAAD/AAAA/wAAAP8AAAD/AAAA/wAAAP8AAAD/AAAA&#10;/wAAAP8AAAD/AAAA/wAAAP8AAAD/AAAA/wAAAP8AAAD/AAAA/wAAAP9QVn7/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9QVn7/AAAA/3h4e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94eHj/AAAA/1BWfv+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1BWfv8AAAD/&#10;eHh4//Dw8P/w8PD/8PDw//Dw8P/w8PD/8PDw//Dw8P/w8PD/8PDw//Dw8P/w8PD/8PDw//Dw8P/w&#10;8PD/8PDw//Dw8P/w8PD/8PDw//Dw8P/w8PD/8PDw//Dw8P/w8PD/8PDw//Dw8P/w8PD/8PDw//Dw&#10;8P/w8PD/8PDw//Dw8P/w8PD/8PDw//Dw8P/w8PD/8PDw//Dw8P/w8PD/8PDw//Dw8P/w8PD/8PDw&#10;//Dw8P/w8PD/8PDw//Dw8P/w8PD/8PDw//Dw8P94eHj/AAAA/1BWfv+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UFZ+/wAAAP94&#10;eHj/8PDw//Dw8P/w8PD/8PDw//Dw8P/w8PD/8PDw//Dw8P/w8PD/8PDw//Dw8P/w8PD/8PDw//Dw&#10;8P/w8PD/8PDw//Dw8P/w8PD/8PDw//Dw8P/w8PD/8PDw//Dw8P/w8PD/8PDw//Dw8P/w8PD/8PDw&#10;//Dw8P/w8PD/8PDw/7S0tP94eHj/eHh4/3h4eP94eHj/eHh4/3h4eP94eHj/eHh4/3h4eP94eHj/&#10;eHh4/3h4eP94eHj/eHh4/3h4eP94eHj/eHh4/3h4eP94eHj/eHh4/3h4eP8AAAD/AAAA/1BWfv+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1BWfv8AAAD/eHh4//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eHh4/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3h4eP/w8PD/8PDw//Dw8P/w8PD/8PDw//Dw8P/w8PD/8PDw&#10;//Dw8P/w8PD/8PDw//Dw8P/w8PD/8PDw//Dw8P/w8PD/8PDw//Dw8P/w8PD/8PDw//Dw8P/w8PD/&#10;8PDw//Dw8P/w8PD/8PDw//Dw8P/w8PD/8PDw//Dw8P/w8PD/8PDw//Dw8P/w8PD/8PDw//Dw8P/w&#10;8PD/8PDw//Dw8P/w8PD/8PDw//Dw8P/w8PD/8PDw//Dw8P/w8PD/8PDw//Dw8P/w8PD/eHh4/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3h4e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0tLT/eHh4/3h4eP94eHj/eHh4/3h4eP94eHj/eHh4/3h4eP94eHj/eHh4/3h4&#10;eP94eHj/eHh4/3h4eP94eHj/eHh4/3h4eP94eHj/eHh4/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tLS0//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3h4eP8AAAD/UFZ+/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UFZ+/wAAAP94eHj/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eHh4/wAAAP9QVn7/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grPz/oKz8/6Cs/P+grPz/oKz8/6Cs/P+grPz/&#10;oKz8/6Cs/P+grPz/oKz8/6Cs/P+grPz/oKz8/6Cs/P+grPz/oKz8/6Cs/P+grPz/oKz8/6Cs/P+g&#10;rPz/oKz8/6Cs/P+grPz/oKz8/6Cs/P+grPz/oKz8/6Cs/P+grPz/oKz8/6Cs/P+grPz/oKz8/6Cs&#10;/P+grPz/oKz8/6Cs/P+grPz/oKz8/6Cs/P+grPz/oKz8/6Cs/P+grPz/oKz8/6Cs/P+grPz/oKz8&#10;/6Cs/P+grPz/oKz8/6Cs/P+grPz/oKz8/6Cs/P9QVn7/AAAA/3h4e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3h4e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94eHj/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tLS0/3h4eP94eHj/eHh4/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">
                <v:shape id="Image 15" o:spid="_x0000_s1027" type="#_x0000_t75" style="position:absolute;width:84328;height:574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" stroked="t" strokecolor="#4f81bd [3204]">
                  <v:imagedata r:id="rId32" o:title=""/>
                  <v:path arrowok="t"/>
                </v:shape>
                <v:shape id="Image 16" o:spid="_x0000_s1028" type="#_x0000_t75" style="position:absolute;left:73914;top:5117;width:42400;height:34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" stroked="t" strokecolor="#4f81bd [3204]">
                  <v:imagedata r:id="rId33" o:title=""/>
                  <v:path arrowok="t"/>
                </v:shape>
                <w10:wrap type="topAndBottom"/>
              </v:group>
            </w:pict>
          </mc:Fallback>
        </mc:AlternateContent>
      </w:r>
    </w:p>
    <w:p w14:paraId="2490FF58" w14:textId="19864AFB" w:rsidR="00501BA3" w:rsidRDefault="00501BA3" w:rsidP="008655B2">
      <w:pPr>
        <w:adjustRightInd w:val="0"/>
        <w:spacing w:after="120"/>
        <w:rPr>
          <w:b/>
          <w:bCs/>
        </w:rPr>
      </w:pPr>
      <w:r w:rsidRPr="00AB7A91">
        <w:rPr>
          <w:sz w:val="20"/>
          <w:szCs w:val="20"/>
        </w:rPr>
        <w:lastRenderedPageBreak/>
        <w:t>Légende :</w:t>
      </w:r>
      <w:r w:rsidRPr="00AB7A91">
        <w:rPr>
          <w:b/>
          <w:bCs/>
          <w:sz w:val="20"/>
          <w:szCs w:val="20"/>
        </w:rPr>
        <w:t xml:space="preserve"> </w:t>
      </w:r>
      <w:r w:rsidRPr="00AB7A91">
        <w:rPr>
          <w:sz w:val="20"/>
          <w:szCs w:val="20"/>
        </w:rPr>
        <w:t>R</w:t>
      </w:r>
      <w:r>
        <w:rPr>
          <w:sz w:val="20"/>
          <w:szCs w:val="20"/>
        </w:rPr>
        <w:t xml:space="preserve"> </w:t>
      </w:r>
      <w:r w:rsidRPr="00AB7A91">
        <w:rPr>
          <w:sz w:val="20"/>
          <w:szCs w:val="20"/>
        </w:rPr>
        <w:t>(</w:t>
      </w:r>
      <w:r>
        <w:rPr>
          <w:sz w:val="20"/>
          <w:szCs w:val="20"/>
        </w:rPr>
        <w:t>lien entre domaine ou cardinalité et propriété et entre propriété et codomaine</w:t>
      </w:r>
      <w:r w:rsidRPr="00AB7A91">
        <w:rPr>
          <w:sz w:val="20"/>
          <w:szCs w:val="20"/>
        </w:rPr>
        <w:t>)</w:t>
      </w:r>
      <w:r>
        <w:rPr>
          <w:sz w:val="20"/>
          <w:szCs w:val="20"/>
        </w:rPr>
        <w:t>; S (lien entre sous-classe et classe); I (lien entre classe et membre de la classe).</w:t>
      </w:r>
    </w:p>
    <w:p w14:paraId="6D1073BA" w14:textId="60F4128F" w:rsidR="00CA1663" w:rsidRPr="00AC6B84" w:rsidRDefault="00CA1663" w:rsidP="008655B2">
      <w:pPr>
        <w:adjustRightInd w:val="0"/>
        <w:spacing w:after="120"/>
      </w:pPr>
      <w:r w:rsidRPr="00AC6B84">
        <w:rPr>
          <w:b/>
          <w:bCs/>
        </w:rPr>
        <w:t>Figure</w:t>
      </w:r>
      <w:r w:rsidR="00DA64BD" w:rsidRPr="00AC6B84">
        <w:rPr>
          <w:b/>
          <w:bCs/>
        </w:rPr>
        <w:t> </w:t>
      </w:r>
      <w:r w:rsidR="009D4BBC">
        <w:rPr>
          <w:b/>
          <w:bCs/>
        </w:rPr>
        <w:t>9.</w:t>
      </w:r>
      <w:r w:rsidR="003635AE" w:rsidRPr="00AC6B84">
        <w:rPr>
          <w:b/>
          <w:bCs/>
        </w:rPr>
        <w:t>6</w:t>
      </w:r>
      <w:r w:rsidRPr="00AC6B84">
        <w:t xml:space="preserve"> Modèle </w:t>
      </w:r>
      <w:r w:rsidR="00832B59" w:rsidRPr="00AC6B84">
        <w:t>(partiel)</w:t>
      </w:r>
      <w:r w:rsidRPr="00AC6B84">
        <w:t xml:space="preserve"> de l</w:t>
      </w:r>
      <w:r w:rsidR="00DA1839">
        <w:t>’</w:t>
      </w:r>
      <w:r w:rsidRPr="00AC6B84">
        <w:t>ontologie définissant un agent conseiller TELOS</w:t>
      </w:r>
    </w:p>
    <w:p w14:paraId="2D48D043" w14:textId="784F4D34" w:rsidR="00F93969" w:rsidRPr="00AC6B84" w:rsidRDefault="00832B59" w:rsidP="00F93969">
      <w:pPr>
        <w:adjustRightInd w:val="0"/>
        <w:spacing w:after="120"/>
        <w:jc w:val="both"/>
      </w:pPr>
      <w:r w:rsidRPr="00AC6B84">
        <w:t>La partie droite de la figure indique que le système conseiller, compagnon du système hôte</w:t>
      </w:r>
      <w:r w:rsidR="00860EEF">
        <w:t>,</w:t>
      </w:r>
      <w:r w:rsidRPr="00AC6B84">
        <w:t xml:space="preserve"> se compose d</w:t>
      </w:r>
      <w:r w:rsidR="00DA1839">
        <w:t>’</w:t>
      </w:r>
      <w:r w:rsidRPr="00AC6B84">
        <w:t>au moins un (&gt;=1) agent conseiller, chacun s</w:t>
      </w:r>
      <w:r w:rsidR="00DA1839">
        <w:t>’</w:t>
      </w:r>
      <w:r w:rsidRPr="00AC6B84">
        <w:t>appliquant</w:t>
      </w:r>
      <w:r w:rsidR="00F93969" w:rsidRPr="00AC6B84">
        <w:t xml:space="preserve"> à un seul (=1) point d</w:t>
      </w:r>
      <w:r w:rsidR="00DA1839">
        <w:t>’</w:t>
      </w:r>
      <w:r w:rsidR="00F93969" w:rsidRPr="00AC6B84">
        <w:t>insertion dans un scénario. L</w:t>
      </w:r>
      <w:r w:rsidR="00DA1839">
        <w:t>’</w:t>
      </w:r>
      <w:r w:rsidR="00F93969" w:rsidRPr="00AC6B84">
        <w:t xml:space="preserve">agent conseillera </w:t>
      </w:r>
      <w:r w:rsidR="00AE1621" w:rsidRPr="00AC6B84">
        <w:t>un ou plusieurs</w:t>
      </w:r>
      <w:r w:rsidR="00F93969" w:rsidRPr="00AC6B84">
        <w:t xml:space="preserve"> des acteurs impliqués dans l</w:t>
      </w:r>
      <w:r w:rsidR="00DA1839">
        <w:t>’</w:t>
      </w:r>
      <w:r w:rsidR="00F93969" w:rsidRPr="00AC6B84">
        <w:t>activité, d</w:t>
      </w:r>
      <w:r w:rsidR="00DA1839">
        <w:t>’</w:t>
      </w:r>
      <w:r w:rsidR="00F93969" w:rsidRPr="00AC6B84">
        <w:t xml:space="preserve">autres </w:t>
      </w:r>
      <w:r w:rsidR="00AE1621" w:rsidRPr="00AC6B84">
        <w:t xml:space="preserve">acteurs </w:t>
      </w:r>
      <w:r w:rsidR="00F93969" w:rsidRPr="00AC6B84">
        <w:t xml:space="preserve">ne le seront pas, au choix </w:t>
      </w:r>
      <w:r w:rsidR="00860EEF">
        <w:t>de l’équipe de conception</w:t>
      </w:r>
      <w:r w:rsidR="00AE1621" w:rsidRPr="00AC6B84">
        <w:t>, lequel est</w:t>
      </w:r>
      <w:r w:rsidR="00F93969" w:rsidRPr="00AC6B84">
        <w:t xml:space="preserve"> </w:t>
      </w:r>
      <w:r w:rsidR="00265F16" w:rsidRPr="00AC6B84">
        <w:t>fix</w:t>
      </w:r>
      <w:r w:rsidR="0087741C" w:rsidRPr="00AC6B84">
        <w:t>é</w:t>
      </w:r>
      <w:r w:rsidR="00265F16" w:rsidRPr="00AC6B84">
        <w:t xml:space="preserve"> </w:t>
      </w:r>
      <w:r w:rsidR="0087741C" w:rsidRPr="00AC6B84">
        <w:t xml:space="preserve">dans </w:t>
      </w:r>
      <w:r w:rsidR="00265F16" w:rsidRPr="00AC6B84">
        <w:t>les paramètres du système conseiller</w:t>
      </w:r>
      <w:r w:rsidR="00F93969" w:rsidRPr="00AC6B84">
        <w:t xml:space="preserve">. </w:t>
      </w:r>
    </w:p>
    <w:p w14:paraId="1565DB96" w14:textId="1551CD03" w:rsidR="00265F16" w:rsidRPr="00AC6B84" w:rsidRDefault="00265F16" w:rsidP="00F71F1D">
      <w:pPr>
        <w:adjustRightInd w:val="0"/>
        <w:spacing w:after="120"/>
        <w:jc w:val="both"/>
      </w:pPr>
      <w:r w:rsidRPr="00AC6B84">
        <w:t>C</w:t>
      </w:r>
      <w:r w:rsidR="00CB303B" w:rsidRPr="00AC6B84">
        <w:t xml:space="preserve">haque </w:t>
      </w:r>
      <w:r w:rsidR="00915F17" w:rsidRPr="00AC6B84">
        <w:t xml:space="preserve">agent </w:t>
      </w:r>
      <w:r w:rsidR="00DD28D3" w:rsidRPr="00AC6B84">
        <w:t>conseiller</w:t>
      </w:r>
      <w:r w:rsidR="00915F17" w:rsidRPr="00AC6B84">
        <w:t xml:space="preserve"> </w:t>
      </w:r>
      <w:r w:rsidR="00CB303B" w:rsidRPr="00AC6B84">
        <w:t xml:space="preserve">est défini par </w:t>
      </w:r>
      <w:r w:rsidR="00915F17" w:rsidRPr="00AC6B84">
        <w:t xml:space="preserve">au moins </w:t>
      </w:r>
      <w:r w:rsidR="00CB303B" w:rsidRPr="00AC6B84">
        <w:t>une</w:t>
      </w:r>
      <w:r w:rsidR="002771E5" w:rsidRPr="00AC6B84">
        <w:t xml:space="preserve"> (&gt;=1)</w:t>
      </w:r>
      <w:r w:rsidR="00CB303B" w:rsidRPr="00AC6B84">
        <w:t xml:space="preserve"> ou plusieurs règles. Chaque règle est</w:t>
      </w:r>
      <w:r w:rsidRPr="00AC6B84">
        <w:t xml:space="preserve"> à son tour</w:t>
      </w:r>
      <w:r w:rsidR="00CB303B" w:rsidRPr="00AC6B84">
        <w:t xml:space="preserve"> composée </w:t>
      </w:r>
      <w:r w:rsidR="0087741C" w:rsidRPr="00AC6B84">
        <w:t>d</w:t>
      </w:r>
      <w:r w:rsidR="00DA1839">
        <w:t>’</w:t>
      </w:r>
      <w:r w:rsidR="0087741C" w:rsidRPr="00AC6B84">
        <w:t>une condition complexe et d</w:t>
      </w:r>
      <w:r w:rsidR="00DA1839">
        <w:t>’</w:t>
      </w:r>
      <w:r w:rsidR="0087741C" w:rsidRPr="00AC6B84">
        <w:t xml:space="preserve">une ou de plusieurs actions, ainsi que </w:t>
      </w:r>
      <w:r w:rsidR="00CB303B" w:rsidRPr="00AC6B84">
        <w:t>d</w:t>
      </w:r>
      <w:r w:rsidR="00DA1839">
        <w:t>’</w:t>
      </w:r>
      <w:r w:rsidR="001147DA" w:rsidRPr="00AC6B84">
        <w:t xml:space="preserve">un </w:t>
      </w:r>
      <w:r w:rsidR="00CB303B" w:rsidRPr="00AC6B84">
        <w:t xml:space="preserve">événement de </w:t>
      </w:r>
      <w:r w:rsidR="00BC4BDD" w:rsidRPr="00AC6B84">
        <w:t>déclenchement</w:t>
      </w:r>
      <w:r w:rsidR="00CB303B" w:rsidRPr="00AC6B84">
        <w:t xml:space="preserve"> qui se produit au point d</w:t>
      </w:r>
      <w:r w:rsidR="00DA1839">
        <w:t>’</w:t>
      </w:r>
      <w:r w:rsidR="00CB303B" w:rsidRPr="00AC6B84">
        <w:t>insertion lorsque l</w:t>
      </w:r>
      <w:r w:rsidR="00DA1839">
        <w:t>’</w:t>
      </w:r>
      <w:r w:rsidR="00CB303B" w:rsidRPr="00AC6B84">
        <w:t xml:space="preserve">activité, la </w:t>
      </w:r>
      <w:proofErr w:type="spellStart"/>
      <w:r w:rsidR="00CB303B" w:rsidRPr="00AC6B84">
        <w:t>multiactivité</w:t>
      </w:r>
      <w:proofErr w:type="spellEnd"/>
      <w:r w:rsidR="00CB303B" w:rsidRPr="00AC6B84">
        <w:t xml:space="preserve"> ou la fonction est lancée, suspendue ou terminée.</w:t>
      </w:r>
    </w:p>
    <w:p w14:paraId="179D0C2A" w14:textId="79763472" w:rsidR="00CB303B" w:rsidRPr="00AC6B84" w:rsidRDefault="00CB303B" w:rsidP="00F71F1D">
      <w:pPr>
        <w:adjustRightInd w:val="0"/>
        <w:spacing w:after="120"/>
        <w:jc w:val="both"/>
      </w:pPr>
      <w:r w:rsidRPr="00AC6B84">
        <w:t>Les conditions de</w:t>
      </w:r>
      <w:r w:rsidR="003635AE" w:rsidRPr="00AC6B84">
        <w:t>s</w:t>
      </w:r>
      <w:r w:rsidRPr="00AC6B84">
        <w:t xml:space="preserve"> règles</w:t>
      </w:r>
      <w:r w:rsidR="00265F16" w:rsidRPr="00AC6B84">
        <w:t xml:space="preserve"> complexe</w:t>
      </w:r>
      <w:r w:rsidR="00D86C4A" w:rsidRPr="00AC6B84">
        <w:t>s</w:t>
      </w:r>
      <w:r w:rsidRPr="00AC6B84">
        <w:t xml:space="preserve"> </w:t>
      </w:r>
      <w:r w:rsidR="0087741C" w:rsidRPr="00AC6B84">
        <w:t>contiennent</w:t>
      </w:r>
      <w:r w:rsidR="00265F16" w:rsidRPr="00AC6B84">
        <w:t xml:space="preserve"> plusieurs clauses se référant à</w:t>
      </w:r>
      <w:r w:rsidRPr="00AC6B84">
        <w:t xml:space="preserve"> </w:t>
      </w:r>
      <w:r w:rsidR="00265F16" w:rsidRPr="00AC6B84">
        <w:t>l</w:t>
      </w:r>
      <w:r w:rsidR="00DA1839">
        <w:t>’</w:t>
      </w:r>
      <w:r w:rsidR="00265F16" w:rsidRPr="00AC6B84">
        <w:t>état des</w:t>
      </w:r>
      <w:r w:rsidR="00915F17" w:rsidRPr="00AC6B84">
        <w:t xml:space="preserve"> propriétés du modèle de l</w:t>
      </w:r>
      <w:r w:rsidR="00DA1839">
        <w:t>’</w:t>
      </w:r>
      <w:r w:rsidR="00915F17" w:rsidRPr="00AC6B84">
        <w:t xml:space="preserve">acteur </w:t>
      </w:r>
      <w:r w:rsidR="00265F16" w:rsidRPr="00AC6B84">
        <w:t>conseillé</w:t>
      </w:r>
      <w:r w:rsidR="001147DA" w:rsidRPr="00AC6B84">
        <w:t xml:space="preserve">, </w:t>
      </w:r>
      <w:r w:rsidR="008F00B1" w:rsidRPr="00AC6B84">
        <w:t xml:space="preserve">à </w:t>
      </w:r>
      <w:r w:rsidR="00265F16" w:rsidRPr="00AC6B84">
        <w:t xml:space="preserve">son niveau de compétence, </w:t>
      </w:r>
      <w:r w:rsidR="008F00B1" w:rsidRPr="00AC6B84">
        <w:t xml:space="preserve">au </w:t>
      </w:r>
      <w:r w:rsidR="00265F16" w:rsidRPr="00AC6B84">
        <w:t>point où il en est dans le scénario et l</w:t>
      </w:r>
      <w:r w:rsidR="00DA1839">
        <w:t>’</w:t>
      </w:r>
      <w:r w:rsidR="00265F16" w:rsidRPr="00AC6B84">
        <w:t>arbre des tâches</w:t>
      </w:r>
      <w:r w:rsidR="008F00B1" w:rsidRPr="00AC6B84">
        <w:t xml:space="preserve"> de même qu</w:t>
      </w:r>
      <w:r w:rsidR="00DA1839">
        <w:t>’</w:t>
      </w:r>
      <w:r w:rsidR="008F00B1" w:rsidRPr="00AC6B84">
        <w:t>à</w:t>
      </w:r>
      <w:r w:rsidR="00265F16" w:rsidRPr="00AC6B84">
        <w:t xml:space="preserve"> ses </w:t>
      </w:r>
      <w:r w:rsidR="0087741C" w:rsidRPr="00AC6B84">
        <w:t xml:space="preserve">autres </w:t>
      </w:r>
      <w:r w:rsidR="00265F16" w:rsidRPr="00AC6B84">
        <w:t xml:space="preserve">données </w:t>
      </w:r>
      <w:r w:rsidR="0087741C" w:rsidRPr="00AC6B84">
        <w:t xml:space="preserve">ou </w:t>
      </w:r>
      <w:r w:rsidR="00265F16" w:rsidRPr="00AC6B84">
        <w:t>préférences</w:t>
      </w:r>
      <w:r w:rsidR="001147DA" w:rsidRPr="00AC6B84">
        <w:t xml:space="preserve">. </w:t>
      </w:r>
      <w:r w:rsidRPr="00AC6B84">
        <w:t xml:space="preserve">Lorsque les conditions </w:t>
      </w:r>
      <w:r w:rsidR="003635AE" w:rsidRPr="00AC6B84">
        <w:t xml:space="preserve">de la règle </w:t>
      </w:r>
      <w:r w:rsidRPr="00AC6B84">
        <w:t xml:space="preserve">sont remplies, la partie action des règles </w:t>
      </w:r>
      <w:r w:rsidR="00842403" w:rsidRPr="00AC6B84">
        <w:t>déclenche</w:t>
      </w:r>
      <w:r w:rsidRPr="00AC6B84">
        <w:t xml:space="preserve"> des messages à </w:t>
      </w:r>
      <w:r w:rsidR="00860EEF">
        <w:t xml:space="preserve">l’intention de </w:t>
      </w:r>
      <w:r w:rsidRPr="00AC6B84">
        <w:t>l</w:t>
      </w:r>
      <w:r w:rsidR="00DA1839">
        <w:t>’</w:t>
      </w:r>
      <w:r w:rsidRPr="00AC6B84">
        <w:t>utilisateur</w:t>
      </w:r>
      <w:r w:rsidR="00860EEF">
        <w:t xml:space="preserve"> ou de l’utilisatrice</w:t>
      </w:r>
      <w:r w:rsidRPr="00AC6B84">
        <w:t xml:space="preserve">, </w:t>
      </w:r>
      <w:r w:rsidR="00842403" w:rsidRPr="00AC6B84">
        <w:t>des notifications aux autres acteurs, par exemple au professeur</w:t>
      </w:r>
      <w:r w:rsidR="00860EEF">
        <w:t>, à la professeure</w:t>
      </w:r>
      <w:r w:rsidR="00842403" w:rsidRPr="00AC6B84">
        <w:t xml:space="preserve"> ou à un</w:t>
      </w:r>
      <w:r w:rsidR="00860EEF">
        <w:t>e</w:t>
      </w:r>
      <w:r w:rsidR="00842403" w:rsidRPr="00AC6B84">
        <w:t xml:space="preserve"> </w:t>
      </w:r>
      <w:r w:rsidR="00860EEF">
        <w:t>personne tutrice</w:t>
      </w:r>
      <w:r w:rsidR="00860EEF" w:rsidRPr="00AC6B84">
        <w:t xml:space="preserve"> </w:t>
      </w:r>
      <w:r w:rsidR="00842403" w:rsidRPr="00AC6B84">
        <w:t>qui pourra intervenir auprès de l</w:t>
      </w:r>
      <w:r w:rsidR="00860EEF">
        <w:t xml:space="preserve">a personne </w:t>
      </w:r>
      <w:r w:rsidR="00842403" w:rsidRPr="00AC6B84">
        <w:t>apprenant</w:t>
      </w:r>
      <w:r w:rsidR="00860EEF">
        <w:t>e</w:t>
      </w:r>
      <w:r w:rsidR="001914EE">
        <w:t>,</w:t>
      </w:r>
      <w:r w:rsidR="00842403" w:rsidRPr="00AC6B84">
        <w:t xml:space="preserve"> ou </w:t>
      </w:r>
      <w:r w:rsidRPr="00AC6B84">
        <w:t xml:space="preserve">des modifications </w:t>
      </w:r>
      <w:r w:rsidR="00842403" w:rsidRPr="00AC6B84">
        <w:t>à son</w:t>
      </w:r>
      <w:r w:rsidRPr="00AC6B84">
        <w:t xml:space="preserve"> modèle utilisateur</w:t>
      </w:r>
      <w:r w:rsidR="00842403" w:rsidRPr="00AC6B84">
        <w:t>.</w:t>
      </w:r>
      <w:r w:rsidRPr="00AC6B84">
        <w:t xml:space="preserve"> </w:t>
      </w:r>
      <w:r w:rsidR="00FF5750" w:rsidRPr="00AC6B84">
        <w:t>Par exemple, quand un</w:t>
      </w:r>
      <w:r w:rsidR="00860EEF">
        <w:t>e</w:t>
      </w:r>
      <w:r w:rsidR="00FF5750" w:rsidRPr="00AC6B84">
        <w:t xml:space="preserve"> </w:t>
      </w:r>
      <w:r w:rsidR="00860EEF">
        <w:t xml:space="preserve">personne </w:t>
      </w:r>
      <w:r w:rsidR="00FF5750" w:rsidRPr="00AC6B84">
        <w:t>apprenant</w:t>
      </w:r>
      <w:r w:rsidR="00860EEF">
        <w:t>e</w:t>
      </w:r>
      <w:r w:rsidR="00FF5750" w:rsidRPr="00AC6B84">
        <w:t xml:space="preserve"> réussi</w:t>
      </w:r>
      <w:r w:rsidR="00D86C4A" w:rsidRPr="00AC6B84">
        <w:t>t</w:t>
      </w:r>
      <w:r w:rsidR="00FF5750" w:rsidRPr="00AC6B84">
        <w:t xml:space="preserve"> une activité, une règle de l</w:t>
      </w:r>
      <w:r w:rsidR="00DA1839">
        <w:t>’</w:t>
      </w:r>
      <w:r w:rsidR="00FF5750" w:rsidRPr="00AC6B84">
        <w:t>agent conseill</w:t>
      </w:r>
      <w:r w:rsidR="00842403" w:rsidRPr="00AC6B84">
        <w:t>er</w:t>
      </w:r>
      <w:r w:rsidR="00FF5750" w:rsidRPr="00AC6B84">
        <w:t xml:space="preserve"> ajoutera </w:t>
      </w:r>
      <w:r w:rsidR="00842403" w:rsidRPr="00AC6B84">
        <w:t>les</w:t>
      </w:r>
      <w:r w:rsidR="00FF5750" w:rsidRPr="00AC6B84">
        <w:t xml:space="preserve"> compétences</w:t>
      </w:r>
      <w:r w:rsidR="00842403" w:rsidRPr="00AC6B84">
        <w:t xml:space="preserve"> visées par l</w:t>
      </w:r>
      <w:r w:rsidR="00DA1839">
        <w:t>’</w:t>
      </w:r>
      <w:r w:rsidR="00842403" w:rsidRPr="00AC6B84">
        <w:t>activité</w:t>
      </w:r>
      <w:r w:rsidR="00FF5750" w:rsidRPr="00AC6B84">
        <w:t xml:space="preserve"> dans son modèle utilisateur.</w:t>
      </w:r>
    </w:p>
    <w:p w14:paraId="47C92114" w14:textId="4192A00E" w:rsidR="007841DF" w:rsidRPr="00AC6B84" w:rsidRDefault="001B663C" w:rsidP="009D4BBC">
      <w:pPr>
        <w:pStyle w:val="Titre1"/>
        <w:numPr>
          <w:ilvl w:val="0"/>
          <w:numId w:val="0"/>
        </w:numPr>
        <w:ind w:left="432" w:hanging="432"/>
      </w:pPr>
      <w:r w:rsidRPr="00AC6B84">
        <w:t>Conclusion</w:t>
      </w:r>
    </w:p>
    <w:p w14:paraId="2A71ED28" w14:textId="24298C7A" w:rsidR="001B663C" w:rsidRPr="00AC6B84" w:rsidRDefault="001B663C" w:rsidP="001B663C">
      <w:pPr>
        <w:pStyle w:val="Default"/>
        <w:spacing w:after="120"/>
        <w:jc w:val="both"/>
      </w:pPr>
      <w:r w:rsidRPr="00AC6B84">
        <w:t>Ce chapitre a apporté un éclairage sur l</w:t>
      </w:r>
      <w:r w:rsidR="00DA1839">
        <w:t>’</w:t>
      </w:r>
      <w:r w:rsidRPr="00AC6B84">
        <w:t>importance de l</w:t>
      </w:r>
      <w:r w:rsidR="00DA1839">
        <w:t>’</w:t>
      </w:r>
      <w:r w:rsidRPr="00AC6B84">
        <w:t xml:space="preserve">intelligence dans les </w:t>
      </w:r>
      <w:r w:rsidR="00C1084F" w:rsidRPr="00AC6B84">
        <w:t>EIA</w:t>
      </w:r>
      <w:r w:rsidR="00EF0DD2">
        <w:t>,</w:t>
      </w:r>
      <w:r w:rsidRPr="00AC6B84">
        <w:t xml:space="preserve"> </w:t>
      </w:r>
      <w:r w:rsidR="00AE1621" w:rsidRPr="00AC6B84">
        <w:t>qui sert à</w:t>
      </w:r>
      <w:r w:rsidRPr="00AC6B84">
        <w:t xml:space="preserve"> adapter </w:t>
      </w:r>
      <w:r w:rsidR="00EF0DD2">
        <w:t xml:space="preserve">ces derniers </w:t>
      </w:r>
      <w:r w:rsidRPr="00AC6B84">
        <w:t xml:space="preserve">aux connaissances et aux compétences des </w:t>
      </w:r>
      <w:r w:rsidR="00EF0DD2">
        <w:t xml:space="preserve">personnes </w:t>
      </w:r>
      <w:r w:rsidRPr="00AC6B84">
        <w:t>apprenant</w:t>
      </w:r>
      <w:r w:rsidR="00EF0DD2">
        <w:t>e</w:t>
      </w:r>
      <w:r w:rsidRPr="00AC6B84">
        <w:t xml:space="preserve">s. Il a également mis en évidence que la réalisation des </w:t>
      </w:r>
      <w:r w:rsidR="00C1084F" w:rsidRPr="00AC6B84">
        <w:t>EIA</w:t>
      </w:r>
      <w:r w:rsidRPr="00AC6B84">
        <w:t xml:space="preserve"> requiert des outils de conception complexes pour réduire le temps et les efforts requis, lesquels demeurent importants. Pour finir, </w:t>
      </w:r>
      <w:r w:rsidR="001914EE">
        <w:t xml:space="preserve">il a présenté </w:t>
      </w:r>
      <w:r w:rsidRPr="00AC6B84">
        <w:t xml:space="preserve">les tendances et la recherche active dans le domaine des </w:t>
      </w:r>
      <w:r w:rsidR="00C1084F" w:rsidRPr="00AC6B84">
        <w:t>EIA</w:t>
      </w:r>
      <w:r w:rsidR="001914EE">
        <w:t>.</w:t>
      </w:r>
    </w:p>
    <w:p w14:paraId="027337FC" w14:textId="68FEE07C" w:rsidR="001914EE" w:rsidRDefault="00072EE1" w:rsidP="00F71F1D">
      <w:pPr>
        <w:pStyle w:val="Default"/>
        <w:spacing w:after="120"/>
        <w:jc w:val="both"/>
      </w:pPr>
      <w:r w:rsidRPr="00AC6B84">
        <w:t>La</w:t>
      </w:r>
      <w:r w:rsidR="00F44BCF" w:rsidRPr="00AC6B84">
        <w:t xml:space="preserve"> recherche dans le domaine des </w:t>
      </w:r>
      <w:r w:rsidR="00C1084F" w:rsidRPr="00AC6B84">
        <w:t>EIA</w:t>
      </w:r>
      <w:r w:rsidR="00F44BCF" w:rsidRPr="00AC6B84">
        <w:t xml:space="preserve"> est </w:t>
      </w:r>
      <w:r w:rsidR="005B4BA0" w:rsidRPr="00AC6B84">
        <w:t>très</w:t>
      </w:r>
      <w:r w:rsidR="00F44BCF" w:rsidRPr="00AC6B84">
        <w:t xml:space="preserve"> active</w:t>
      </w:r>
      <w:r w:rsidR="00AE1621" w:rsidRPr="00AC6B84">
        <w:t xml:space="preserve"> et se poursuit</w:t>
      </w:r>
      <w:r w:rsidR="00C35D37">
        <w:t> :</w:t>
      </w:r>
      <w:r w:rsidR="00F44BCF" w:rsidRPr="00AC6B84">
        <w:t xml:space="preserve"> </w:t>
      </w:r>
    </w:p>
    <w:p w14:paraId="2027156D" w14:textId="14F6EFC8" w:rsidR="00F12897" w:rsidRPr="00AC6B84" w:rsidRDefault="00465C20" w:rsidP="001562A6">
      <w:pPr>
        <w:pStyle w:val="Default"/>
        <w:numPr>
          <w:ilvl w:val="0"/>
          <w:numId w:val="50"/>
        </w:numPr>
        <w:spacing w:after="120"/>
        <w:jc w:val="both"/>
      </w:pPr>
      <w:r w:rsidRPr="00AC6B84">
        <w:rPr>
          <w:bCs/>
        </w:rPr>
        <w:t>Le rapport</w:t>
      </w:r>
      <w:r w:rsidR="009D4BBC">
        <w:rPr>
          <w:bCs/>
        </w:rPr>
        <w:t xml:space="preserve"> </w:t>
      </w:r>
      <w:r w:rsidRPr="00AC6B84">
        <w:rPr>
          <w:bCs/>
        </w:rPr>
        <w:t>2018 de l</w:t>
      </w:r>
      <w:r w:rsidR="00DA1839">
        <w:rPr>
          <w:bCs/>
        </w:rPr>
        <w:t>’</w:t>
      </w:r>
      <w:r w:rsidRPr="00AC6B84">
        <w:rPr>
          <w:bCs/>
        </w:rPr>
        <w:t>OTAN</w:t>
      </w:r>
      <w:r w:rsidRPr="00AC6B84">
        <w:t xml:space="preserve"> </w:t>
      </w:r>
      <w:r w:rsidR="00186B48" w:rsidRPr="00AC6B84">
        <w:t>sur les technologies des STI</w:t>
      </w:r>
      <w:r w:rsidR="001B663C" w:rsidRPr="00AC6B84">
        <w:t xml:space="preserve"> </w:t>
      </w:r>
      <w:r w:rsidR="00186B48" w:rsidRPr="00AC6B84">
        <w:t>s</w:t>
      </w:r>
      <w:r w:rsidR="00DA1839">
        <w:t>’</w:t>
      </w:r>
      <w:r w:rsidR="00186B48" w:rsidRPr="00AC6B84">
        <w:t xml:space="preserve">oriente </w:t>
      </w:r>
      <w:r w:rsidR="00D92F88" w:rsidRPr="00AC6B84">
        <w:t xml:space="preserve">dans </w:t>
      </w:r>
      <w:r w:rsidR="00F75E5E" w:rsidRPr="00AC6B84">
        <w:t xml:space="preserve">quatre </w:t>
      </w:r>
      <w:r w:rsidR="00D92F88" w:rsidRPr="00AC6B84">
        <w:t>directions</w:t>
      </w:r>
      <w:r w:rsidR="00E36046" w:rsidRPr="00AC6B84">
        <w:t xml:space="preserve"> : </w:t>
      </w:r>
      <w:r w:rsidR="00524613" w:rsidRPr="00AC6B84">
        <w:t xml:space="preserve">1) </w:t>
      </w:r>
      <w:r w:rsidRPr="00AC6B84">
        <w:rPr>
          <w:iCs/>
        </w:rPr>
        <w:t>l</w:t>
      </w:r>
      <w:r w:rsidR="00DA1839">
        <w:rPr>
          <w:iCs/>
        </w:rPr>
        <w:t>’</w:t>
      </w:r>
      <w:r w:rsidRPr="00AC6B84">
        <w:rPr>
          <w:iCs/>
        </w:rPr>
        <w:t>automatisation</w:t>
      </w:r>
      <w:r w:rsidRPr="00AC6B84">
        <w:rPr>
          <w:i/>
        </w:rPr>
        <w:t xml:space="preserve"> </w:t>
      </w:r>
      <w:r w:rsidR="00F91E36" w:rsidRPr="00AC6B84">
        <w:t>des</w:t>
      </w:r>
      <w:r w:rsidR="00F82AAD" w:rsidRPr="00AC6B84">
        <w:t xml:space="preserve"> tâches de </w:t>
      </w:r>
      <w:r w:rsidR="00C52ED1" w:rsidRPr="00AC6B84">
        <w:t>conception</w:t>
      </w:r>
      <w:r w:rsidR="00F82AAD" w:rsidRPr="00AC6B84">
        <w:t xml:space="preserve"> </w:t>
      </w:r>
      <w:r w:rsidR="00F91E36" w:rsidRPr="00AC6B84">
        <w:t xml:space="preserve">pour le </w:t>
      </w:r>
      <w:r w:rsidR="00C52ED1" w:rsidRPr="00AC6B84">
        <w:t>design</w:t>
      </w:r>
      <w:r w:rsidR="00F82AAD" w:rsidRPr="00AC6B84">
        <w:t xml:space="preserve">, </w:t>
      </w:r>
      <w:r w:rsidR="00F91E36" w:rsidRPr="00AC6B84">
        <w:t xml:space="preserve">le </w:t>
      </w:r>
      <w:r w:rsidR="00F82AAD" w:rsidRPr="00AC6B84">
        <w:t xml:space="preserve">développement, </w:t>
      </w:r>
      <w:r w:rsidR="00F91E36" w:rsidRPr="00AC6B84">
        <w:t xml:space="preserve">le </w:t>
      </w:r>
      <w:r w:rsidR="00F82AAD" w:rsidRPr="00AC6B84">
        <w:t xml:space="preserve">déploiement et </w:t>
      </w:r>
      <w:r w:rsidR="00F91E36" w:rsidRPr="00AC6B84">
        <w:t xml:space="preserve">la </w:t>
      </w:r>
      <w:r w:rsidR="00F82AAD" w:rsidRPr="00AC6B84">
        <w:t xml:space="preserve">maintenance des </w:t>
      </w:r>
      <w:r w:rsidR="00C1084F" w:rsidRPr="00AC6B84">
        <w:t>EIA</w:t>
      </w:r>
      <w:r w:rsidR="00E36046" w:rsidRPr="00AC6B84">
        <w:t>;</w:t>
      </w:r>
      <w:r w:rsidR="00F91E36" w:rsidRPr="00AC6B84">
        <w:t xml:space="preserve"> </w:t>
      </w:r>
      <w:r w:rsidR="00524613" w:rsidRPr="00AC6B84">
        <w:t xml:space="preserve">2) </w:t>
      </w:r>
      <w:r w:rsidR="00516113" w:rsidRPr="00AC6B84">
        <w:t>l</w:t>
      </w:r>
      <w:r w:rsidR="00DA1839">
        <w:t>’</w:t>
      </w:r>
      <w:r w:rsidR="00F91E36" w:rsidRPr="00AC6B84">
        <w:rPr>
          <w:bCs/>
          <w:iCs/>
        </w:rPr>
        <w:t>a</w:t>
      </w:r>
      <w:r w:rsidR="00F12897" w:rsidRPr="00AC6B84">
        <w:rPr>
          <w:bCs/>
          <w:iCs/>
        </w:rPr>
        <w:t>mélio</w:t>
      </w:r>
      <w:r w:rsidR="00F91E36" w:rsidRPr="00AC6B84">
        <w:rPr>
          <w:bCs/>
          <w:iCs/>
        </w:rPr>
        <w:t>r</w:t>
      </w:r>
      <w:r w:rsidR="00516113" w:rsidRPr="00AC6B84">
        <w:rPr>
          <w:bCs/>
          <w:iCs/>
        </w:rPr>
        <w:t>ation</w:t>
      </w:r>
      <w:r w:rsidR="00F12897" w:rsidRPr="00AC6B84">
        <w:rPr>
          <w:bCs/>
          <w:iCs/>
        </w:rPr>
        <w:t xml:space="preserve"> </w:t>
      </w:r>
      <w:r w:rsidR="00516113" w:rsidRPr="00AC6B84">
        <w:rPr>
          <w:bCs/>
          <w:iCs/>
        </w:rPr>
        <w:t>de</w:t>
      </w:r>
      <w:r w:rsidR="005C2662" w:rsidRPr="00AC6B84">
        <w:rPr>
          <w:bCs/>
          <w:iCs/>
        </w:rPr>
        <w:t xml:space="preserve"> </w:t>
      </w:r>
      <w:r w:rsidR="00516113" w:rsidRPr="00AC6B84">
        <w:rPr>
          <w:bCs/>
          <w:iCs/>
        </w:rPr>
        <w:t>la</w:t>
      </w:r>
      <w:r w:rsidR="00C67801" w:rsidRPr="00AC6B84">
        <w:rPr>
          <w:bCs/>
          <w:iCs/>
        </w:rPr>
        <w:t xml:space="preserve"> conception</w:t>
      </w:r>
      <w:r w:rsidR="009A0FDF" w:rsidRPr="00AC6B84">
        <w:rPr>
          <w:iCs/>
        </w:rPr>
        <w:t xml:space="preserve"> </w:t>
      </w:r>
      <w:r w:rsidR="00C67801" w:rsidRPr="00AC6B84">
        <w:t>afin de réduire la charge de travail, l</w:t>
      </w:r>
      <w:r w:rsidR="00DA1839">
        <w:t>’</w:t>
      </w:r>
      <w:r w:rsidR="00072EE1" w:rsidRPr="00AC6B84">
        <w:t>étendue des</w:t>
      </w:r>
      <w:r w:rsidR="00C67801" w:rsidRPr="00AC6B84">
        <w:t xml:space="preserve"> compétences</w:t>
      </w:r>
      <w:r w:rsidR="00F91E36" w:rsidRPr="00AC6B84">
        <w:t xml:space="preserve"> requises</w:t>
      </w:r>
      <w:r w:rsidR="00C67801" w:rsidRPr="00AC6B84">
        <w:t xml:space="preserve"> et le temps nécessaire pour créer des STI efficaces</w:t>
      </w:r>
      <w:r w:rsidR="00E36046" w:rsidRPr="00AC6B84">
        <w:t xml:space="preserve">; </w:t>
      </w:r>
      <w:r w:rsidR="00524613" w:rsidRPr="00AC6B84">
        <w:t xml:space="preserve">3) </w:t>
      </w:r>
      <w:r w:rsidR="00516113" w:rsidRPr="00AC6B84">
        <w:rPr>
          <w:bCs/>
          <w:iCs/>
        </w:rPr>
        <w:t>l</w:t>
      </w:r>
      <w:r w:rsidR="00DA1839">
        <w:rPr>
          <w:bCs/>
          <w:iCs/>
        </w:rPr>
        <w:t>’</w:t>
      </w:r>
      <w:r w:rsidR="00516113" w:rsidRPr="00AC6B84">
        <w:rPr>
          <w:bCs/>
          <w:iCs/>
        </w:rPr>
        <w:t>extension</w:t>
      </w:r>
      <w:r w:rsidR="00F75E5E" w:rsidRPr="00AC6B84">
        <w:rPr>
          <w:bCs/>
          <w:iCs/>
        </w:rPr>
        <w:t xml:space="preserve"> </w:t>
      </w:r>
      <w:r w:rsidR="00516113" w:rsidRPr="00AC6B84">
        <w:rPr>
          <w:bCs/>
          <w:iCs/>
        </w:rPr>
        <w:t>des</w:t>
      </w:r>
      <w:r w:rsidR="00F75E5E" w:rsidRPr="00AC6B84">
        <w:rPr>
          <w:bCs/>
          <w:iCs/>
        </w:rPr>
        <w:t xml:space="preserve"> domaines </w:t>
      </w:r>
      <w:r w:rsidR="00F91E36" w:rsidRPr="00AC6B84">
        <w:rPr>
          <w:bCs/>
          <w:iCs/>
        </w:rPr>
        <w:t>d</w:t>
      </w:r>
      <w:r w:rsidR="00DA1839">
        <w:rPr>
          <w:bCs/>
          <w:iCs/>
        </w:rPr>
        <w:t>’</w:t>
      </w:r>
      <w:r w:rsidR="00F91E36" w:rsidRPr="00AC6B84">
        <w:rPr>
          <w:bCs/>
          <w:iCs/>
        </w:rPr>
        <w:t xml:space="preserve">application </w:t>
      </w:r>
      <w:r w:rsidR="00F75E5E" w:rsidRPr="00AC6B84">
        <w:rPr>
          <w:bCs/>
          <w:iCs/>
        </w:rPr>
        <w:t>des systèmes</w:t>
      </w:r>
      <w:r w:rsidR="00516113" w:rsidRPr="00AC6B84">
        <w:rPr>
          <w:bCs/>
          <w:iCs/>
        </w:rPr>
        <w:t xml:space="preserve"> </w:t>
      </w:r>
      <w:r w:rsidR="00F75E5E" w:rsidRPr="00AC6B84">
        <w:rPr>
          <w:bCs/>
          <w:iCs/>
        </w:rPr>
        <w:t>auteurs</w:t>
      </w:r>
      <w:r w:rsidR="00F91E36" w:rsidRPr="00AC6B84">
        <w:rPr>
          <w:iCs/>
        </w:rPr>
        <w:t xml:space="preserve"> </w:t>
      </w:r>
      <w:r w:rsidR="00516113" w:rsidRPr="00AC6B84">
        <w:t>au-delà</w:t>
      </w:r>
      <w:r w:rsidR="00F91E36" w:rsidRPr="00AC6B84">
        <w:t xml:space="preserve"> </w:t>
      </w:r>
      <w:r w:rsidR="00F75E5E" w:rsidRPr="00AC6B84">
        <w:t>des tâches cognitives</w:t>
      </w:r>
      <w:r w:rsidR="00251AC1">
        <w:t>,</w:t>
      </w:r>
      <w:r w:rsidR="00F75E5E" w:rsidRPr="00AC6B84">
        <w:t xml:space="preserve"> </w:t>
      </w:r>
      <w:r w:rsidR="005C2662" w:rsidRPr="00AC6B84">
        <w:t>pour</w:t>
      </w:r>
      <w:r w:rsidR="00516113" w:rsidRPr="00AC6B84">
        <w:t xml:space="preserve"> la prise en compte de</w:t>
      </w:r>
      <w:r w:rsidR="00F75E5E" w:rsidRPr="00AC6B84">
        <w:t xml:space="preserve"> tâches affectives</w:t>
      </w:r>
      <w:r w:rsidR="00F91E36" w:rsidRPr="00AC6B84">
        <w:t>, psychomotrices ou collaboratives</w:t>
      </w:r>
      <w:r w:rsidR="009D4BBC">
        <w:t xml:space="preserve">; </w:t>
      </w:r>
      <w:r w:rsidR="00524613" w:rsidRPr="00AC6B84">
        <w:t xml:space="preserve">4) </w:t>
      </w:r>
      <w:r w:rsidR="00F12897" w:rsidRPr="00AC6B84">
        <w:rPr>
          <w:bCs/>
          <w:iCs/>
        </w:rPr>
        <w:t>l</w:t>
      </w:r>
      <w:r w:rsidR="00DA1839">
        <w:rPr>
          <w:bCs/>
          <w:iCs/>
        </w:rPr>
        <w:t>’</w:t>
      </w:r>
      <w:r w:rsidR="00F12897" w:rsidRPr="00AC6B84">
        <w:rPr>
          <w:bCs/>
          <w:iCs/>
        </w:rPr>
        <w:t xml:space="preserve">interopérabilité des </w:t>
      </w:r>
      <w:r w:rsidR="00C1084F" w:rsidRPr="00AC6B84">
        <w:rPr>
          <w:bCs/>
          <w:iCs/>
        </w:rPr>
        <w:t>EIA</w:t>
      </w:r>
      <w:r w:rsidR="009A0FDF" w:rsidRPr="00AC6B84">
        <w:rPr>
          <w:b/>
          <w:bCs/>
        </w:rPr>
        <w:t xml:space="preserve"> </w:t>
      </w:r>
      <w:r w:rsidR="00516113" w:rsidRPr="00AC6B84">
        <w:t>par la</w:t>
      </w:r>
      <w:r w:rsidR="00F91E36" w:rsidRPr="00AC6B84">
        <w:t xml:space="preserve"> </w:t>
      </w:r>
      <w:r w:rsidR="005B4BA0" w:rsidRPr="00AC6B84">
        <w:t>standardisation</w:t>
      </w:r>
      <w:r w:rsidR="00F91E36" w:rsidRPr="00AC6B84">
        <w:t xml:space="preserve"> de</w:t>
      </w:r>
      <w:r w:rsidR="00077769">
        <w:t xml:space="preserve"> leur</w:t>
      </w:r>
      <w:r w:rsidR="00F91E36" w:rsidRPr="00AC6B84">
        <w:t>s composantes</w:t>
      </w:r>
      <w:r w:rsidR="005C2662" w:rsidRPr="00AC6B84">
        <w:t>.</w:t>
      </w:r>
    </w:p>
    <w:p w14:paraId="1A62FC56" w14:textId="6059935C" w:rsidR="007F041A" w:rsidRPr="00AC6B84" w:rsidRDefault="007F041A" w:rsidP="001562A6">
      <w:pPr>
        <w:pStyle w:val="Default"/>
        <w:numPr>
          <w:ilvl w:val="0"/>
          <w:numId w:val="50"/>
        </w:numPr>
        <w:spacing w:after="120"/>
        <w:jc w:val="both"/>
      </w:pPr>
      <w:r w:rsidRPr="00AC6B84">
        <w:rPr>
          <w:bCs/>
        </w:rPr>
        <w:t>L</w:t>
      </w:r>
      <w:r w:rsidR="00DA1839">
        <w:rPr>
          <w:bCs/>
        </w:rPr>
        <w:t>’</w:t>
      </w:r>
      <w:r w:rsidR="009A1878" w:rsidRPr="00AC6B84">
        <w:rPr>
          <w:bCs/>
        </w:rPr>
        <w:t>appel à communications de la</w:t>
      </w:r>
      <w:r w:rsidRPr="00AC6B84">
        <w:rPr>
          <w:b/>
        </w:rPr>
        <w:t xml:space="preserve"> </w:t>
      </w:r>
      <w:r w:rsidRPr="00AC6B84">
        <w:rPr>
          <w:bCs/>
        </w:rPr>
        <w:t>conférence ITS</w:t>
      </w:r>
      <w:r w:rsidR="0009572B" w:rsidRPr="00AC6B84">
        <w:rPr>
          <w:bCs/>
        </w:rPr>
        <w:t> </w:t>
      </w:r>
      <w:r w:rsidRPr="00AC6B84">
        <w:rPr>
          <w:bCs/>
        </w:rPr>
        <w:t>2020</w:t>
      </w:r>
      <w:r w:rsidR="00516113" w:rsidRPr="00AC6B84">
        <w:rPr>
          <w:rStyle w:val="Appelnotedebasdep"/>
        </w:rPr>
        <w:footnoteReference w:id="11"/>
      </w:r>
      <w:r w:rsidR="00516113" w:rsidRPr="00AC6B84">
        <w:rPr>
          <w:bCs/>
        </w:rPr>
        <w:t xml:space="preserve"> </w:t>
      </w:r>
      <w:r w:rsidR="00AE1621" w:rsidRPr="00AC6B84">
        <w:rPr>
          <w:bCs/>
        </w:rPr>
        <w:t xml:space="preserve">a </w:t>
      </w:r>
      <w:r w:rsidR="009A1878" w:rsidRPr="00AC6B84">
        <w:t>identifi</w:t>
      </w:r>
      <w:r w:rsidR="00AE1621" w:rsidRPr="00AC6B84">
        <w:t>é</w:t>
      </w:r>
      <w:r w:rsidR="009A1878" w:rsidRPr="00AC6B84">
        <w:t xml:space="preserve"> les sujets suivants</w:t>
      </w:r>
      <w:r w:rsidR="0009572B" w:rsidRPr="00AC6B84">
        <w:t> </w:t>
      </w:r>
      <w:r w:rsidR="00153621" w:rsidRPr="00AC6B84">
        <w:t>: 1)</w:t>
      </w:r>
      <w:r w:rsidRPr="00AC6B84">
        <w:t xml:space="preserve"> </w:t>
      </w:r>
      <w:r w:rsidR="00153621" w:rsidRPr="00AC6B84">
        <w:t>l</w:t>
      </w:r>
      <w:r w:rsidR="00DA1839">
        <w:t>’</w:t>
      </w:r>
      <w:r w:rsidRPr="00AC6B84">
        <w:t>application</w:t>
      </w:r>
      <w:r w:rsidR="005C2662" w:rsidRPr="00AC6B84">
        <w:t xml:space="preserve"> aux </w:t>
      </w:r>
      <w:r w:rsidR="00C1084F" w:rsidRPr="00AC6B84">
        <w:t>EIA</w:t>
      </w:r>
      <w:r w:rsidRPr="00AC6B84">
        <w:t xml:space="preserve"> de l</w:t>
      </w:r>
      <w:r w:rsidR="00DA1839">
        <w:t>’</w:t>
      </w:r>
      <w:r w:rsidRPr="00AC6B84">
        <w:t>apprentissage machine, de l</w:t>
      </w:r>
      <w:r w:rsidR="00DA1839">
        <w:t>’</w:t>
      </w:r>
      <w:r w:rsidRPr="00AC6B84">
        <w:t xml:space="preserve">apprentissage profond et </w:t>
      </w:r>
      <w:r w:rsidR="00524613" w:rsidRPr="00AC6B84">
        <w:t xml:space="preserve">des </w:t>
      </w:r>
      <w:r w:rsidRPr="00AC6B84">
        <w:t>techniques d</w:t>
      </w:r>
      <w:r w:rsidR="00DA1839">
        <w:t>’</w:t>
      </w:r>
      <w:r w:rsidRPr="00AC6B84">
        <w:t>exploration des données</w:t>
      </w:r>
      <w:r w:rsidR="00153621" w:rsidRPr="00AC6B84">
        <w:t>; 2)</w:t>
      </w:r>
      <w:r w:rsidRPr="00AC6B84">
        <w:t xml:space="preserve"> </w:t>
      </w:r>
      <w:r w:rsidR="00153621" w:rsidRPr="00AC6B84">
        <w:t xml:space="preserve">la conception </w:t>
      </w:r>
      <w:r w:rsidRPr="00AC6B84">
        <w:t>d</w:t>
      </w:r>
      <w:r w:rsidR="00DA1839">
        <w:t>’</w:t>
      </w:r>
      <w:r w:rsidRPr="00AC6B84">
        <w:t>environnements soutenant l</w:t>
      </w:r>
      <w:r w:rsidR="00DA1839">
        <w:t>’</w:t>
      </w:r>
      <w:r w:rsidRPr="00AC6B84">
        <w:t xml:space="preserve">apprentissage collaboratif dans des communautés de </w:t>
      </w:r>
      <w:r w:rsidRPr="00AC6B84">
        <w:lastRenderedPageBreak/>
        <w:t>pratique utilisant les réseaux sociaux</w:t>
      </w:r>
      <w:r w:rsidR="00153621" w:rsidRPr="00AC6B84">
        <w:t>; 3)</w:t>
      </w:r>
      <w:r w:rsidRPr="00AC6B84">
        <w:t xml:space="preserve"> la modélisation des apprenant</w:t>
      </w:r>
      <w:r w:rsidR="00153621" w:rsidRPr="00AC6B84">
        <w:t>s</w:t>
      </w:r>
      <w:r w:rsidRPr="00AC6B84">
        <w:t xml:space="preserve"> </w:t>
      </w:r>
      <w:r w:rsidR="00516113" w:rsidRPr="00AC6B84">
        <w:t>dans</w:t>
      </w:r>
      <w:r w:rsidRPr="00AC6B84">
        <w:t xml:space="preserve"> les </w:t>
      </w:r>
      <w:r w:rsidR="00DD28D3" w:rsidRPr="00AC6B84">
        <w:t>systèmes conseillers</w:t>
      </w:r>
      <w:r w:rsidR="00153621" w:rsidRPr="00AC6B84">
        <w:t xml:space="preserve">; 4) </w:t>
      </w:r>
      <w:r w:rsidRPr="00AC6B84">
        <w:t>l</w:t>
      </w:r>
      <w:r w:rsidR="00DA1839">
        <w:t>’</w:t>
      </w:r>
      <w:r w:rsidRPr="00AC6B84">
        <w:t>utilisation de la modélisation ontologique et des technologies sémantique</w:t>
      </w:r>
      <w:r w:rsidR="005C2662" w:rsidRPr="00AC6B84">
        <w:t>s</w:t>
      </w:r>
      <w:r w:rsidRPr="00AC6B84">
        <w:t xml:space="preserve"> dans les </w:t>
      </w:r>
      <w:r w:rsidR="00C1084F" w:rsidRPr="00AC6B84">
        <w:t>EIA</w:t>
      </w:r>
      <w:r w:rsidR="009D4BBC">
        <w:t>;</w:t>
      </w:r>
      <w:r w:rsidR="0009572B" w:rsidRPr="00AC6B84">
        <w:t> </w:t>
      </w:r>
      <w:r w:rsidR="00153621" w:rsidRPr="00AC6B84">
        <w:t>5)</w:t>
      </w:r>
      <w:r w:rsidRPr="00AC6B84">
        <w:t xml:space="preserve"> les architectures </w:t>
      </w:r>
      <w:proofErr w:type="spellStart"/>
      <w:r w:rsidRPr="00AC6B84">
        <w:t>multiagents</w:t>
      </w:r>
      <w:proofErr w:type="spellEnd"/>
      <w:r w:rsidRPr="00AC6B84">
        <w:t xml:space="preserve"> pour les environnements d</w:t>
      </w:r>
      <w:r w:rsidR="00DA1839">
        <w:t>’</w:t>
      </w:r>
      <w:r w:rsidRPr="00AC6B84">
        <w:t>apprentissage et de tutorat.</w:t>
      </w:r>
    </w:p>
    <w:p w14:paraId="5FE94E18" w14:textId="6197270C" w:rsidR="009A0FDF" w:rsidRPr="00AC6B84" w:rsidRDefault="007F041A" w:rsidP="001562A6">
      <w:pPr>
        <w:pStyle w:val="Default"/>
        <w:numPr>
          <w:ilvl w:val="0"/>
          <w:numId w:val="50"/>
        </w:numPr>
        <w:spacing w:after="120"/>
        <w:jc w:val="both"/>
        <w:rPr>
          <w:rFonts w:eastAsia="Times New Roman"/>
          <w:lang w:eastAsia="fr-FR"/>
        </w:rPr>
      </w:pPr>
      <w:r w:rsidRPr="00AC6B84">
        <w:rPr>
          <w:bCs/>
        </w:rPr>
        <w:t>La conférence AIED</w:t>
      </w:r>
      <w:r w:rsidR="0009572B" w:rsidRPr="00AC6B84">
        <w:rPr>
          <w:bCs/>
        </w:rPr>
        <w:t> </w:t>
      </w:r>
      <w:r w:rsidRPr="00AC6B84">
        <w:rPr>
          <w:bCs/>
        </w:rPr>
        <w:t>2020</w:t>
      </w:r>
      <w:r w:rsidR="00516113" w:rsidRPr="00AC6B84">
        <w:rPr>
          <w:rStyle w:val="Appelnotedebasdep"/>
        </w:rPr>
        <w:footnoteReference w:id="12"/>
      </w:r>
      <w:r w:rsidR="00516113" w:rsidRPr="00AC6B84">
        <w:rPr>
          <w:bCs/>
        </w:rPr>
        <w:t xml:space="preserve"> </w:t>
      </w:r>
      <w:r w:rsidR="00AE1621" w:rsidRPr="00AC6B84">
        <w:rPr>
          <w:bCs/>
        </w:rPr>
        <w:t xml:space="preserve">a </w:t>
      </w:r>
      <w:r w:rsidRPr="00AC6B84">
        <w:t>distribu</w:t>
      </w:r>
      <w:r w:rsidR="00AE1621" w:rsidRPr="00AC6B84">
        <w:t>é</w:t>
      </w:r>
      <w:r w:rsidRPr="00AC6B84">
        <w:t xml:space="preserve"> les sujets en cinq groupes </w:t>
      </w:r>
      <w:r w:rsidR="00524613" w:rsidRPr="00AC6B84">
        <w:t>principaux</w:t>
      </w:r>
      <w:r w:rsidR="00E36046" w:rsidRPr="00AC6B84">
        <w:t xml:space="preserve"> : </w:t>
      </w:r>
      <w:r w:rsidRPr="00AC6B84">
        <w:t>1)</w:t>
      </w:r>
      <w:r w:rsidR="00153621" w:rsidRPr="00AC6B84">
        <w:t xml:space="preserve"> </w:t>
      </w:r>
      <w:r w:rsidR="00153621" w:rsidRPr="00AC6B84">
        <w:rPr>
          <w:iCs/>
        </w:rPr>
        <w:t>l</w:t>
      </w:r>
      <w:r w:rsidR="00DA1839">
        <w:rPr>
          <w:iCs/>
        </w:rPr>
        <w:t>’</w:t>
      </w:r>
      <w:r w:rsidR="00153621" w:rsidRPr="00AC6B84">
        <w:rPr>
          <w:iCs/>
        </w:rPr>
        <w:t xml:space="preserve">intégration dans les </w:t>
      </w:r>
      <w:r w:rsidR="00C1084F" w:rsidRPr="00AC6B84">
        <w:rPr>
          <w:iCs/>
        </w:rPr>
        <w:t>EIA</w:t>
      </w:r>
      <w:r w:rsidR="00153621" w:rsidRPr="00AC6B84">
        <w:rPr>
          <w:iCs/>
        </w:rPr>
        <w:t xml:space="preserve"> des technologies intelligentes</w:t>
      </w:r>
      <w:r w:rsidR="00153621" w:rsidRPr="00AC6B84">
        <w:t xml:space="preserve"> </w:t>
      </w:r>
      <w:r w:rsidR="00516113" w:rsidRPr="00AC6B84">
        <w:t>de</w:t>
      </w:r>
      <w:r w:rsidR="00072EE1" w:rsidRPr="00AC6B84">
        <w:t xml:space="preserve"> </w:t>
      </w:r>
      <w:r w:rsidR="00153621" w:rsidRPr="00AC6B84">
        <w:rPr>
          <w:lang w:eastAsia="fr-FR"/>
        </w:rPr>
        <w:t>t</w:t>
      </w:r>
      <w:r w:rsidR="00153621" w:rsidRPr="00AC6B84">
        <w:rPr>
          <w:rFonts w:eastAsia="Times New Roman"/>
          <w:lang w:eastAsia="fr-FR"/>
        </w:rPr>
        <w:t xml:space="preserve">raitement du langage naturel et de la parole, </w:t>
      </w:r>
      <w:r w:rsidR="005C2662" w:rsidRPr="00AC6B84">
        <w:rPr>
          <w:rFonts w:eastAsia="Times New Roman"/>
          <w:lang w:eastAsia="fr-FR"/>
        </w:rPr>
        <w:t xml:space="preserve">de </w:t>
      </w:r>
      <w:r w:rsidR="00072EE1" w:rsidRPr="00AC6B84">
        <w:rPr>
          <w:rFonts w:eastAsia="Times New Roman"/>
          <w:lang w:eastAsia="fr-FR"/>
        </w:rPr>
        <w:t>l</w:t>
      </w:r>
      <w:r w:rsidR="00DA1839">
        <w:rPr>
          <w:rFonts w:eastAsia="Times New Roman"/>
          <w:lang w:eastAsia="fr-FR"/>
        </w:rPr>
        <w:t>’</w:t>
      </w:r>
      <w:r w:rsidR="00153621" w:rsidRPr="00AC6B84">
        <w:rPr>
          <w:rFonts w:eastAsia="Times New Roman"/>
          <w:lang w:eastAsia="fr-FR"/>
        </w:rPr>
        <w:t xml:space="preserve">apprentissage automatique, </w:t>
      </w:r>
      <w:r w:rsidR="005C2662" w:rsidRPr="00AC6B84">
        <w:rPr>
          <w:rFonts w:eastAsia="Times New Roman"/>
          <w:lang w:eastAsia="fr-FR"/>
        </w:rPr>
        <w:t>de</w:t>
      </w:r>
      <w:r w:rsidR="005B4BA0" w:rsidRPr="00AC6B84">
        <w:rPr>
          <w:rFonts w:eastAsia="Times New Roman"/>
          <w:lang w:eastAsia="fr-FR"/>
        </w:rPr>
        <w:t xml:space="preserve"> </w:t>
      </w:r>
      <w:r w:rsidR="00072EE1" w:rsidRPr="00AC6B84">
        <w:rPr>
          <w:rFonts w:eastAsia="Times New Roman"/>
          <w:lang w:eastAsia="fr-FR"/>
        </w:rPr>
        <w:t xml:space="preserve">la </w:t>
      </w:r>
      <w:r w:rsidR="00153621" w:rsidRPr="00AC6B84">
        <w:rPr>
          <w:rFonts w:eastAsia="Times New Roman"/>
          <w:lang w:eastAsia="fr-FR"/>
        </w:rPr>
        <w:t xml:space="preserve">représentation des connaissances et </w:t>
      </w:r>
      <w:r w:rsidR="00251AC1">
        <w:rPr>
          <w:rFonts w:eastAsia="Times New Roman"/>
          <w:lang w:eastAsia="fr-FR"/>
        </w:rPr>
        <w:t>du</w:t>
      </w:r>
      <w:r w:rsidR="00251AC1" w:rsidRPr="00AC6B84">
        <w:rPr>
          <w:rFonts w:eastAsia="Times New Roman"/>
          <w:lang w:eastAsia="fr-FR"/>
        </w:rPr>
        <w:t xml:space="preserve"> </w:t>
      </w:r>
      <w:r w:rsidR="00153621" w:rsidRPr="00AC6B84">
        <w:rPr>
          <w:rFonts w:eastAsia="Times New Roman"/>
          <w:lang w:eastAsia="fr-FR"/>
        </w:rPr>
        <w:t xml:space="preserve">raisonnement, </w:t>
      </w:r>
      <w:r w:rsidR="005C2662" w:rsidRPr="00AC6B84">
        <w:rPr>
          <w:rFonts w:eastAsia="Times New Roman"/>
          <w:lang w:eastAsia="fr-FR"/>
        </w:rPr>
        <w:t>d</w:t>
      </w:r>
      <w:r w:rsidR="00072EE1" w:rsidRPr="00AC6B84">
        <w:rPr>
          <w:rFonts w:eastAsia="Times New Roman"/>
          <w:lang w:eastAsia="fr-FR"/>
        </w:rPr>
        <w:t xml:space="preserve">es </w:t>
      </w:r>
      <w:r w:rsidR="00153621" w:rsidRPr="00AC6B84">
        <w:rPr>
          <w:rFonts w:eastAsia="Times New Roman"/>
          <w:lang w:eastAsia="fr-FR"/>
        </w:rPr>
        <w:t xml:space="preserve">technologies du </w:t>
      </w:r>
      <w:r w:rsidR="00E37DFF">
        <w:rPr>
          <w:rFonts w:eastAsia="Times New Roman"/>
          <w:lang w:eastAsia="fr-FR"/>
        </w:rPr>
        <w:t>W</w:t>
      </w:r>
      <w:r w:rsidR="00153621" w:rsidRPr="00AC6B84">
        <w:rPr>
          <w:rFonts w:eastAsia="Times New Roman"/>
          <w:lang w:eastAsia="fr-FR"/>
        </w:rPr>
        <w:t>eb sémantique et</w:t>
      </w:r>
      <w:r w:rsidR="005C2662" w:rsidRPr="00AC6B84">
        <w:rPr>
          <w:rFonts w:eastAsia="Times New Roman"/>
          <w:lang w:eastAsia="fr-FR"/>
        </w:rPr>
        <w:t xml:space="preserve"> de</w:t>
      </w:r>
      <w:r w:rsidR="00153621" w:rsidRPr="00AC6B84">
        <w:rPr>
          <w:rFonts w:eastAsia="Times New Roman"/>
          <w:lang w:eastAsia="fr-FR"/>
        </w:rPr>
        <w:t xml:space="preserve"> </w:t>
      </w:r>
      <w:r w:rsidR="00072EE1" w:rsidRPr="00AC6B84">
        <w:rPr>
          <w:rFonts w:eastAsia="Times New Roman"/>
          <w:lang w:eastAsia="fr-FR"/>
        </w:rPr>
        <w:t xml:space="preserve">la </w:t>
      </w:r>
      <w:r w:rsidR="00153621" w:rsidRPr="00AC6B84">
        <w:rPr>
          <w:rFonts w:eastAsia="Times New Roman"/>
          <w:lang w:eastAsia="fr-FR"/>
        </w:rPr>
        <w:t xml:space="preserve">réalité </w:t>
      </w:r>
      <w:r w:rsidR="00072EE1" w:rsidRPr="00AC6B84">
        <w:rPr>
          <w:rFonts w:eastAsia="Times New Roman"/>
          <w:lang w:eastAsia="fr-FR"/>
        </w:rPr>
        <w:t xml:space="preserve">virtuelle et </w:t>
      </w:r>
      <w:r w:rsidR="00153621" w:rsidRPr="00AC6B84">
        <w:rPr>
          <w:rFonts w:eastAsia="Times New Roman"/>
          <w:lang w:eastAsia="fr-FR"/>
        </w:rPr>
        <w:t xml:space="preserve">augmentée; 2) </w:t>
      </w:r>
      <w:r w:rsidR="00524613" w:rsidRPr="00AC6B84">
        <w:rPr>
          <w:rFonts w:eastAsia="Times New Roman"/>
          <w:lang w:eastAsia="fr-FR"/>
        </w:rPr>
        <w:t xml:space="preserve">la </w:t>
      </w:r>
      <w:r w:rsidR="00153621" w:rsidRPr="00AC6B84">
        <w:rPr>
          <w:rFonts w:eastAsia="Times New Roman"/>
          <w:iCs/>
          <w:lang w:eastAsia="fr-FR"/>
        </w:rPr>
        <w:t>modélisation et</w:t>
      </w:r>
      <w:r w:rsidR="003C1C45" w:rsidRPr="00AC6B84">
        <w:rPr>
          <w:rFonts w:eastAsia="Times New Roman"/>
          <w:iCs/>
          <w:lang w:eastAsia="fr-FR"/>
        </w:rPr>
        <w:t xml:space="preserve"> </w:t>
      </w:r>
      <w:r w:rsidR="00524613" w:rsidRPr="00AC6B84">
        <w:rPr>
          <w:rFonts w:eastAsia="Times New Roman"/>
          <w:iCs/>
          <w:lang w:eastAsia="fr-FR"/>
        </w:rPr>
        <w:t xml:space="preserve">la </w:t>
      </w:r>
      <w:r w:rsidR="00153621" w:rsidRPr="00AC6B84">
        <w:rPr>
          <w:rFonts w:eastAsia="Times New Roman"/>
          <w:iCs/>
          <w:lang w:eastAsia="fr-FR"/>
        </w:rPr>
        <w:t>représentation</w:t>
      </w:r>
      <w:r w:rsidR="00153621" w:rsidRPr="00AC6B84">
        <w:rPr>
          <w:rFonts w:eastAsia="Times New Roman"/>
          <w:lang w:eastAsia="fr-FR"/>
        </w:rPr>
        <w:t xml:space="preserve"> des </w:t>
      </w:r>
      <w:r w:rsidR="00251AC1">
        <w:rPr>
          <w:rFonts w:eastAsia="Times New Roman"/>
          <w:lang w:eastAsia="fr-FR"/>
        </w:rPr>
        <w:t xml:space="preserve">personnes </w:t>
      </w:r>
      <w:r w:rsidR="00153621" w:rsidRPr="00AC6B84">
        <w:rPr>
          <w:rFonts w:eastAsia="Times New Roman"/>
          <w:lang w:eastAsia="fr-FR"/>
        </w:rPr>
        <w:t>apprenant</w:t>
      </w:r>
      <w:r w:rsidR="00251AC1">
        <w:rPr>
          <w:rFonts w:eastAsia="Times New Roman"/>
          <w:lang w:eastAsia="fr-FR"/>
        </w:rPr>
        <w:t>e</w:t>
      </w:r>
      <w:r w:rsidR="00153621" w:rsidRPr="00AC6B84">
        <w:rPr>
          <w:rFonts w:eastAsia="Times New Roman"/>
          <w:lang w:eastAsia="fr-FR"/>
        </w:rPr>
        <w:t xml:space="preserve">s, des facilitateurs </w:t>
      </w:r>
      <w:r w:rsidR="00251AC1">
        <w:rPr>
          <w:rFonts w:eastAsia="Times New Roman"/>
          <w:lang w:eastAsia="fr-FR"/>
        </w:rPr>
        <w:t xml:space="preserve">et des facilitatrices </w:t>
      </w:r>
      <w:r w:rsidR="00153621" w:rsidRPr="00AC6B84">
        <w:rPr>
          <w:rFonts w:eastAsia="Times New Roman"/>
          <w:lang w:eastAsia="fr-FR"/>
        </w:rPr>
        <w:t>des tâches, des groupes et de</w:t>
      </w:r>
      <w:r w:rsidR="00524613" w:rsidRPr="00AC6B84">
        <w:rPr>
          <w:rFonts w:eastAsia="Times New Roman"/>
          <w:lang w:eastAsia="fr-FR"/>
        </w:rPr>
        <w:t>s</w:t>
      </w:r>
      <w:r w:rsidR="00153621" w:rsidRPr="00AC6B84">
        <w:rPr>
          <w:rFonts w:eastAsia="Times New Roman"/>
          <w:lang w:eastAsia="fr-FR"/>
        </w:rPr>
        <w:t xml:space="preserve"> communautés pour l</w:t>
      </w:r>
      <w:r w:rsidR="00DA1839">
        <w:rPr>
          <w:rFonts w:eastAsia="Times New Roman"/>
          <w:lang w:eastAsia="fr-FR"/>
        </w:rPr>
        <w:t>’</w:t>
      </w:r>
      <w:r w:rsidR="00153621" w:rsidRPr="00AC6B84">
        <w:rPr>
          <w:rFonts w:eastAsia="Times New Roman"/>
          <w:lang w:eastAsia="fr-FR"/>
        </w:rPr>
        <w:t xml:space="preserve">apprentissage, </w:t>
      </w:r>
      <w:r w:rsidR="00072EE1" w:rsidRPr="00AC6B84">
        <w:rPr>
          <w:rFonts w:eastAsia="Times New Roman"/>
          <w:lang w:eastAsia="fr-FR"/>
        </w:rPr>
        <w:t xml:space="preserve">ainsi que </w:t>
      </w:r>
      <w:r w:rsidR="00153621" w:rsidRPr="00AC6B84">
        <w:rPr>
          <w:rFonts w:eastAsia="Times New Roman"/>
          <w:lang w:eastAsia="fr-FR"/>
        </w:rPr>
        <w:t>des aspects affectifs de l</w:t>
      </w:r>
      <w:r w:rsidR="00DA1839">
        <w:rPr>
          <w:rFonts w:eastAsia="Times New Roman"/>
          <w:lang w:eastAsia="fr-FR"/>
        </w:rPr>
        <w:t>’</w:t>
      </w:r>
      <w:r w:rsidR="00153621" w:rsidRPr="00AC6B84">
        <w:rPr>
          <w:rFonts w:eastAsia="Times New Roman"/>
          <w:lang w:eastAsia="fr-FR"/>
        </w:rPr>
        <w:t xml:space="preserve">apprentissage; </w:t>
      </w:r>
      <w:r w:rsidR="00524613" w:rsidRPr="00AC6B84">
        <w:rPr>
          <w:rFonts w:eastAsia="Times New Roman"/>
          <w:lang w:eastAsia="fr-FR"/>
        </w:rPr>
        <w:t xml:space="preserve">3) </w:t>
      </w:r>
      <w:r w:rsidR="00524613" w:rsidRPr="00AC6B84">
        <w:rPr>
          <w:rFonts w:eastAsia="Times New Roman"/>
          <w:iCs/>
          <w:lang w:eastAsia="fr-FR"/>
        </w:rPr>
        <w:t>les m</w:t>
      </w:r>
      <w:r w:rsidR="00153621" w:rsidRPr="00AC6B84">
        <w:rPr>
          <w:rFonts w:eastAsia="Times New Roman"/>
          <w:iCs/>
          <w:lang w:eastAsia="fr-FR"/>
        </w:rPr>
        <w:t>odèles d</w:t>
      </w:r>
      <w:r w:rsidR="00DA1839">
        <w:rPr>
          <w:rFonts w:eastAsia="Times New Roman"/>
          <w:iCs/>
          <w:lang w:eastAsia="fr-FR"/>
        </w:rPr>
        <w:t>’</w:t>
      </w:r>
      <w:r w:rsidR="00153621" w:rsidRPr="00AC6B84">
        <w:rPr>
          <w:rFonts w:eastAsia="Times New Roman"/>
          <w:iCs/>
          <w:lang w:eastAsia="fr-FR"/>
        </w:rPr>
        <w:t>enseignement et d</w:t>
      </w:r>
      <w:r w:rsidR="00DA1839">
        <w:rPr>
          <w:rFonts w:eastAsia="Times New Roman"/>
          <w:iCs/>
          <w:lang w:eastAsia="fr-FR"/>
        </w:rPr>
        <w:t>’</w:t>
      </w:r>
      <w:r w:rsidR="00153621" w:rsidRPr="00AC6B84">
        <w:rPr>
          <w:rFonts w:eastAsia="Times New Roman"/>
          <w:iCs/>
          <w:lang w:eastAsia="fr-FR"/>
        </w:rPr>
        <w:t>apprentissage</w:t>
      </w:r>
      <w:r w:rsidR="0009572B" w:rsidRPr="00AC6B84">
        <w:rPr>
          <w:rFonts w:eastAsia="Times New Roman"/>
          <w:iCs/>
          <w:lang w:eastAsia="fr-FR"/>
        </w:rPr>
        <w:t> </w:t>
      </w:r>
      <w:r w:rsidR="00153621" w:rsidRPr="00AC6B84">
        <w:rPr>
          <w:rFonts w:eastAsia="Times New Roman"/>
          <w:iCs/>
          <w:lang w:eastAsia="fr-FR"/>
        </w:rPr>
        <w:t>:</w:t>
      </w:r>
      <w:r w:rsidR="00153621" w:rsidRPr="00AC6B84">
        <w:rPr>
          <w:rFonts w:eastAsia="Times New Roman"/>
          <w:lang w:eastAsia="fr-FR"/>
        </w:rPr>
        <w:t xml:space="preserve"> </w:t>
      </w:r>
      <w:r w:rsidR="00524613" w:rsidRPr="00AC6B84">
        <w:rPr>
          <w:rFonts w:eastAsia="Times New Roman"/>
          <w:lang w:eastAsia="fr-FR"/>
        </w:rPr>
        <w:t>t</w:t>
      </w:r>
      <w:r w:rsidR="00153621" w:rsidRPr="00AC6B84">
        <w:rPr>
          <w:rFonts w:eastAsia="Times New Roman"/>
          <w:lang w:eastAsia="fr-FR"/>
        </w:rPr>
        <w:t>utorat et échafaudage intellige</w:t>
      </w:r>
      <w:r w:rsidR="005C2662" w:rsidRPr="00AC6B84">
        <w:rPr>
          <w:rFonts w:eastAsia="Times New Roman"/>
          <w:lang w:eastAsia="fr-FR"/>
        </w:rPr>
        <w:t xml:space="preserve">mment </w:t>
      </w:r>
      <w:r w:rsidR="005B4BA0" w:rsidRPr="00AC6B84">
        <w:rPr>
          <w:rFonts w:eastAsia="Times New Roman"/>
          <w:lang w:eastAsia="fr-FR"/>
        </w:rPr>
        <w:t>assisté</w:t>
      </w:r>
      <w:r w:rsidR="00524613" w:rsidRPr="00AC6B84">
        <w:rPr>
          <w:rFonts w:eastAsia="Times New Roman"/>
          <w:lang w:eastAsia="fr-FR"/>
        </w:rPr>
        <w:t>,</w:t>
      </w:r>
      <w:r w:rsidR="00153621" w:rsidRPr="00AC6B84">
        <w:rPr>
          <w:rFonts w:eastAsia="Times New Roman"/>
          <w:lang w:eastAsia="fr-FR"/>
        </w:rPr>
        <w:t xml:space="preserve"> </w:t>
      </w:r>
      <w:r w:rsidR="00524613" w:rsidRPr="00AC6B84">
        <w:rPr>
          <w:rFonts w:eastAsia="Times New Roman"/>
          <w:lang w:eastAsia="fr-FR"/>
        </w:rPr>
        <w:t>d</w:t>
      </w:r>
      <w:r w:rsidR="00153621" w:rsidRPr="00AC6B84">
        <w:rPr>
          <w:rFonts w:eastAsia="Times New Roman"/>
          <w:lang w:eastAsia="fr-FR"/>
        </w:rPr>
        <w:t>iagnostic motivationnel et rétroaction</w:t>
      </w:r>
      <w:r w:rsidR="00524613" w:rsidRPr="00AC6B84">
        <w:rPr>
          <w:rFonts w:eastAsia="Times New Roman"/>
          <w:lang w:eastAsia="fr-FR"/>
        </w:rPr>
        <w:t>, a</w:t>
      </w:r>
      <w:r w:rsidR="00153621" w:rsidRPr="00AC6B84">
        <w:rPr>
          <w:rFonts w:eastAsia="Times New Roman"/>
          <w:lang w:eastAsia="fr-FR"/>
        </w:rPr>
        <w:t>gents pédagogiques interactifs et compagnons d</w:t>
      </w:r>
      <w:r w:rsidR="00DA1839">
        <w:rPr>
          <w:rFonts w:eastAsia="Times New Roman"/>
          <w:lang w:eastAsia="fr-FR"/>
        </w:rPr>
        <w:t>’</w:t>
      </w:r>
      <w:r w:rsidR="00153621" w:rsidRPr="00AC6B84">
        <w:rPr>
          <w:rFonts w:eastAsia="Times New Roman"/>
          <w:lang w:eastAsia="fr-FR"/>
        </w:rPr>
        <w:t>apprentissage</w:t>
      </w:r>
      <w:r w:rsidR="00524613" w:rsidRPr="00AC6B84">
        <w:rPr>
          <w:rFonts w:eastAsia="Times New Roman"/>
          <w:lang w:eastAsia="fr-FR"/>
        </w:rPr>
        <w:t>,</w:t>
      </w:r>
      <w:r w:rsidR="00153621" w:rsidRPr="00AC6B84">
        <w:rPr>
          <w:rFonts w:eastAsia="Times New Roman"/>
          <w:lang w:eastAsia="fr-FR"/>
        </w:rPr>
        <w:t xml:space="preserve"> </w:t>
      </w:r>
      <w:r w:rsidR="00524613" w:rsidRPr="00AC6B84">
        <w:rPr>
          <w:rFonts w:eastAsia="Times New Roman"/>
          <w:lang w:eastAsia="fr-FR"/>
        </w:rPr>
        <w:t>a</w:t>
      </w:r>
      <w:r w:rsidR="00153621" w:rsidRPr="00AC6B84">
        <w:rPr>
          <w:rFonts w:eastAsia="Times New Roman"/>
          <w:lang w:eastAsia="fr-FR"/>
        </w:rPr>
        <w:t>gents favoris</w:t>
      </w:r>
      <w:r w:rsidR="00524613" w:rsidRPr="00AC6B84">
        <w:rPr>
          <w:rFonts w:eastAsia="Times New Roman"/>
          <w:lang w:eastAsia="fr-FR"/>
        </w:rPr>
        <w:t>a</w:t>
      </w:r>
      <w:r w:rsidR="00153621" w:rsidRPr="00AC6B84">
        <w:rPr>
          <w:rFonts w:eastAsia="Times New Roman"/>
          <w:lang w:eastAsia="fr-FR"/>
        </w:rPr>
        <w:t>nt la métacognition</w:t>
      </w:r>
      <w:r w:rsidR="005C2662" w:rsidRPr="00AC6B84">
        <w:rPr>
          <w:rFonts w:eastAsia="Times New Roman"/>
          <w:lang w:eastAsia="fr-FR"/>
        </w:rPr>
        <w:t xml:space="preserve"> et</w:t>
      </w:r>
      <w:r w:rsidR="00153621" w:rsidRPr="00AC6B84">
        <w:rPr>
          <w:rFonts w:eastAsia="Times New Roman"/>
          <w:lang w:eastAsia="fr-FR"/>
        </w:rPr>
        <w:t xml:space="preserve"> la motivation; </w:t>
      </w:r>
      <w:r w:rsidR="00524613" w:rsidRPr="00AC6B84">
        <w:rPr>
          <w:rFonts w:eastAsia="Times New Roman"/>
          <w:lang w:eastAsia="fr-FR"/>
        </w:rPr>
        <w:t xml:space="preserve">4) </w:t>
      </w:r>
      <w:r w:rsidR="00E36046" w:rsidRPr="00AC6B84">
        <w:rPr>
          <w:rFonts w:eastAsia="Times New Roman"/>
          <w:lang w:eastAsia="fr-FR"/>
        </w:rPr>
        <w:t xml:space="preserve">les </w:t>
      </w:r>
      <w:r w:rsidR="00524613" w:rsidRPr="00AC6B84">
        <w:rPr>
          <w:iCs/>
          <w:lang w:eastAsia="fr-FR"/>
        </w:rPr>
        <w:t>c</w:t>
      </w:r>
      <w:r w:rsidR="00153621" w:rsidRPr="00AC6B84">
        <w:rPr>
          <w:rFonts w:eastAsia="Times New Roman"/>
          <w:iCs/>
          <w:lang w:eastAsia="fr-FR"/>
        </w:rPr>
        <w:t>ontextes d</w:t>
      </w:r>
      <w:r w:rsidR="00DA1839">
        <w:rPr>
          <w:rFonts w:eastAsia="Times New Roman"/>
          <w:iCs/>
          <w:lang w:eastAsia="fr-FR"/>
        </w:rPr>
        <w:t>’</w:t>
      </w:r>
      <w:r w:rsidR="00153621" w:rsidRPr="00AC6B84">
        <w:rPr>
          <w:rFonts w:eastAsia="Times New Roman"/>
          <w:iCs/>
          <w:lang w:eastAsia="fr-FR"/>
        </w:rPr>
        <w:t>apprentissage</w:t>
      </w:r>
      <w:r w:rsidR="00153621" w:rsidRPr="00AC6B84">
        <w:rPr>
          <w:rFonts w:eastAsia="Times New Roman"/>
          <w:lang w:eastAsia="fr-FR"/>
        </w:rPr>
        <w:t xml:space="preserve"> </w:t>
      </w:r>
      <w:r w:rsidR="00251AC1">
        <w:rPr>
          <w:rFonts w:eastAsia="Times New Roman"/>
          <w:lang w:eastAsia="fr-FR"/>
        </w:rPr>
        <w:t>comme les</w:t>
      </w:r>
      <w:r w:rsidR="00153621" w:rsidRPr="00AC6B84">
        <w:rPr>
          <w:rFonts w:eastAsia="Times New Roman"/>
          <w:lang w:eastAsia="fr-FR"/>
        </w:rPr>
        <w:t xml:space="preserve"> </w:t>
      </w:r>
      <w:r w:rsidR="00524613" w:rsidRPr="00AC6B84">
        <w:rPr>
          <w:rFonts w:eastAsia="Times New Roman"/>
          <w:lang w:eastAsia="fr-FR"/>
        </w:rPr>
        <w:t>j</w:t>
      </w:r>
      <w:r w:rsidR="00153621" w:rsidRPr="00AC6B84">
        <w:rPr>
          <w:rFonts w:eastAsia="Times New Roman"/>
          <w:lang w:eastAsia="fr-FR"/>
        </w:rPr>
        <w:t xml:space="preserve">eux éducatifs et </w:t>
      </w:r>
      <w:r w:rsidR="00251AC1">
        <w:rPr>
          <w:rFonts w:eastAsia="Times New Roman"/>
          <w:lang w:eastAsia="fr-FR"/>
        </w:rPr>
        <w:t xml:space="preserve">la </w:t>
      </w:r>
      <w:r w:rsidR="00153621" w:rsidRPr="00AC6B84">
        <w:rPr>
          <w:rFonts w:eastAsia="Times New Roman"/>
          <w:lang w:eastAsia="fr-FR"/>
        </w:rPr>
        <w:t>ludification</w:t>
      </w:r>
      <w:r w:rsidR="00524613" w:rsidRPr="00AC6B84">
        <w:rPr>
          <w:rFonts w:eastAsia="Times New Roman"/>
          <w:lang w:eastAsia="fr-FR"/>
        </w:rPr>
        <w:t>,</w:t>
      </w:r>
      <w:r w:rsidR="00153621" w:rsidRPr="00AC6B84">
        <w:rPr>
          <w:rFonts w:eastAsia="Times New Roman"/>
          <w:lang w:eastAsia="fr-FR"/>
        </w:rPr>
        <w:t xml:space="preserve"> </w:t>
      </w:r>
      <w:r w:rsidR="00251AC1">
        <w:rPr>
          <w:rFonts w:eastAsia="Times New Roman"/>
          <w:lang w:eastAsia="fr-FR"/>
        </w:rPr>
        <w:t>l’</w:t>
      </w:r>
      <w:r w:rsidR="00524613" w:rsidRPr="00AC6B84">
        <w:rPr>
          <w:rFonts w:eastAsia="Times New Roman"/>
          <w:lang w:eastAsia="fr-FR"/>
        </w:rPr>
        <w:t>a</w:t>
      </w:r>
      <w:r w:rsidR="00153621" w:rsidRPr="00AC6B84">
        <w:rPr>
          <w:rFonts w:eastAsia="Times New Roman"/>
          <w:lang w:eastAsia="fr-FR"/>
        </w:rPr>
        <w:t xml:space="preserve">pprentissage collaboratif et </w:t>
      </w:r>
      <w:r w:rsidR="00251AC1">
        <w:rPr>
          <w:rFonts w:eastAsia="Times New Roman"/>
          <w:lang w:eastAsia="fr-FR"/>
        </w:rPr>
        <w:t xml:space="preserve">les </w:t>
      </w:r>
      <w:r w:rsidR="00524613" w:rsidRPr="00AC6B84">
        <w:rPr>
          <w:rFonts w:eastAsia="Times New Roman"/>
          <w:lang w:eastAsia="fr-FR"/>
        </w:rPr>
        <w:t>c</w:t>
      </w:r>
      <w:r w:rsidR="00153621" w:rsidRPr="00AC6B84">
        <w:rPr>
          <w:rFonts w:eastAsia="Times New Roman"/>
          <w:lang w:eastAsia="fr-FR"/>
        </w:rPr>
        <w:t>ommunautés de pratique</w:t>
      </w:r>
      <w:r w:rsidR="00524613" w:rsidRPr="00AC6B84">
        <w:rPr>
          <w:rFonts w:eastAsia="Times New Roman"/>
          <w:lang w:eastAsia="fr-FR"/>
        </w:rPr>
        <w:t xml:space="preserve">, </w:t>
      </w:r>
      <w:r w:rsidR="00251AC1">
        <w:rPr>
          <w:rFonts w:eastAsia="Times New Roman"/>
          <w:lang w:eastAsia="fr-FR"/>
        </w:rPr>
        <w:t xml:space="preserve">les </w:t>
      </w:r>
      <w:r w:rsidR="00524613" w:rsidRPr="00AC6B84">
        <w:rPr>
          <w:rFonts w:eastAsia="Times New Roman"/>
          <w:lang w:eastAsia="fr-FR"/>
        </w:rPr>
        <w:t>e</w:t>
      </w:r>
      <w:r w:rsidR="00153621" w:rsidRPr="00AC6B84">
        <w:rPr>
          <w:rFonts w:eastAsia="Times New Roman"/>
          <w:lang w:eastAsia="fr-FR"/>
        </w:rPr>
        <w:t>nvironnements d</w:t>
      </w:r>
      <w:r w:rsidR="00DA1839">
        <w:rPr>
          <w:rFonts w:eastAsia="Times New Roman"/>
          <w:lang w:eastAsia="fr-FR"/>
        </w:rPr>
        <w:t>’</w:t>
      </w:r>
      <w:r w:rsidR="00153621" w:rsidRPr="00AC6B84">
        <w:rPr>
          <w:rFonts w:eastAsia="Times New Roman"/>
          <w:lang w:eastAsia="fr-FR"/>
        </w:rPr>
        <w:t xml:space="preserve">apprentissage </w:t>
      </w:r>
      <w:r w:rsidR="00524613" w:rsidRPr="00AC6B84">
        <w:rPr>
          <w:rFonts w:eastAsia="Times New Roman"/>
          <w:lang w:eastAsia="fr-FR"/>
        </w:rPr>
        <w:t>immersifs</w:t>
      </w:r>
      <w:r w:rsidR="003C1C45" w:rsidRPr="00AC6B84">
        <w:rPr>
          <w:rFonts w:eastAsia="Times New Roman"/>
          <w:lang w:eastAsia="fr-FR"/>
        </w:rPr>
        <w:t xml:space="preserve"> et</w:t>
      </w:r>
      <w:r w:rsidR="00153621" w:rsidRPr="00AC6B84">
        <w:rPr>
          <w:rFonts w:eastAsia="Times New Roman"/>
          <w:lang w:eastAsia="fr-FR"/>
        </w:rPr>
        <w:t xml:space="preserve"> </w:t>
      </w:r>
      <w:r w:rsidR="00251AC1">
        <w:rPr>
          <w:rFonts w:eastAsia="Times New Roman"/>
          <w:lang w:eastAsia="fr-FR"/>
        </w:rPr>
        <w:t>l’</w:t>
      </w:r>
      <w:r w:rsidR="00524613" w:rsidRPr="00AC6B84">
        <w:rPr>
          <w:rFonts w:eastAsia="Times New Roman"/>
          <w:lang w:eastAsia="fr-FR"/>
        </w:rPr>
        <w:t>a</w:t>
      </w:r>
      <w:r w:rsidR="00153621" w:rsidRPr="00AC6B84">
        <w:rPr>
          <w:rFonts w:eastAsia="Times New Roman"/>
          <w:lang w:eastAsia="fr-FR"/>
        </w:rPr>
        <w:t>pprentissage tout au long de la vie</w:t>
      </w:r>
      <w:r w:rsidR="00524613" w:rsidRPr="00AC6B84">
        <w:rPr>
          <w:rFonts w:eastAsia="Times New Roman"/>
          <w:lang w:eastAsia="fr-FR"/>
        </w:rPr>
        <w:t xml:space="preserve">; 5) </w:t>
      </w:r>
      <w:r w:rsidR="00E36046" w:rsidRPr="00AC6B84">
        <w:rPr>
          <w:rFonts w:eastAsia="Times New Roman"/>
          <w:lang w:eastAsia="fr-FR"/>
        </w:rPr>
        <w:t xml:space="preserve">les </w:t>
      </w:r>
      <w:r w:rsidR="00153621" w:rsidRPr="00AC6B84">
        <w:rPr>
          <w:rFonts w:eastAsia="Times New Roman"/>
          <w:iCs/>
          <w:lang w:eastAsia="fr-FR"/>
        </w:rPr>
        <w:t xml:space="preserve">systèmes hybrides </w:t>
      </w:r>
      <w:r w:rsidR="005B4BA0" w:rsidRPr="00AC6B84">
        <w:rPr>
          <w:rFonts w:eastAsia="Times New Roman"/>
          <w:iCs/>
          <w:lang w:eastAsia="fr-FR"/>
        </w:rPr>
        <w:t>par</w:t>
      </w:r>
      <w:r w:rsidR="00153621" w:rsidRPr="00AC6B84">
        <w:rPr>
          <w:rFonts w:eastAsia="Times New Roman"/>
          <w:lang w:eastAsia="fr-FR"/>
        </w:rPr>
        <w:t xml:space="preserve"> lesquels les acteurs de l</w:t>
      </w:r>
      <w:r w:rsidR="00DA1839">
        <w:rPr>
          <w:rFonts w:eastAsia="Times New Roman"/>
          <w:lang w:eastAsia="fr-FR"/>
        </w:rPr>
        <w:t>’</w:t>
      </w:r>
      <w:r w:rsidR="00153621" w:rsidRPr="00AC6B84">
        <w:rPr>
          <w:rFonts w:eastAsia="Times New Roman"/>
          <w:lang w:eastAsia="fr-FR"/>
        </w:rPr>
        <w:t>éducation et les outils d</w:t>
      </w:r>
      <w:r w:rsidR="00DA1839">
        <w:rPr>
          <w:rFonts w:eastAsia="Times New Roman"/>
          <w:lang w:eastAsia="fr-FR"/>
        </w:rPr>
        <w:t>’</w:t>
      </w:r>
      <w:r w:rsidR="00153621" w:rsidRPr="00AC6B84">
        <w:rPr>
          <w:rFonts w:eastAsia="Times New Roman"/>
          <w:lang w:eastAsia="fr-FR"/>
        </w:rPr>
        <w:t>IA s</w:t>
      </w:r>
      <w:r w:rsidR="00DA1839">
        <w:rPr>
          <w:rFonts w:eastAsia="Times New Roman"/>
          <w:lang w:eastAsia="fr-FR"/>
        </w:rPr>
        <w:t>’</w:t>
      </w:r>
      <w:r w:rsidR="00153621" w:rsidRPr="00AC6B84">
        <w:rPr>
          <w:rFonts w:eastAsia="Times New Roman"/>
          <w:lang w:eastAsia="fr-FR"/>
        </w:rPr>
        <w:t xml:space="preserve">appuient </w:t>
      </w:r>
      <w:r w:rsidR="00516113" w:rsidRPr="00AC6B84">
        <w:rPr>
          <w:rFonts w:eastAsia="Times New Roman"/>
          <w:lang w:eastAsia="fr-FR"/>
        </w:rPr>
        <w:t xml:space="preserve">et </w:t>
      </w:r>
      <w:r w:rsidR="003C1C45" w:rsidRPr="00AC6B84">
        <w:rPr>
          <w:rFonts w:eastAsia="Times New Roman"/>
          <w:lang w:eastAsia="fr-FR"/>
        </w:rPr>
        <w:t>se complètent</w:t>
      </w:r>
      <w:r w:rsidR="00516113" w:rsidRPr="00AC6B84">
        <w:rPr>
          <w:rFonts w:eastAsia="Times New Roman"/>
          <w:lang w:eastAsia="fr-FR"/>
        </w:rPr>
        <w:t>.</w:t>
      </w:r>
    </w:p>
    <w:p w14:paraId="1E2C97CA" w14:textId="7EC1DE02" w:rsidR="00EC41EF" w:rsidRPr="00AC6B84" w:rsidRDefault="00814196" w:rsidP="00A5789C">
      <w:pPr>
        <w:pStyle w:val="Default"/>
        <w:spacing w:after="120"/>
        <w:jc w:val="both"/>
      </w:pPr>
      <w:r w:rsidRPr="00AC6B84">
        <w:t>C</w:t>
      </w:r>
      <w:r w:rsidR="009A0FDF" w:rsidRPr="00AC6B84">
        <w:t xml:space="preserve">es </w:t>
      </w:r>
      <w:r w:rsidR="005B4BA0" w:rsidRPr="00AC6B84">
        <w:t>recherches</w:t>
      </w:r>
      <w:r w:rsidR="00516113" w:rsidRPr="00AC6B84">
        <w:t xml:space="preserve"> </w:t>
      </w:r>
      <w:r w:rsidR="005B4BA0" w:rsidRPr="00AC6B84">
        <w:t>visent</w:t>
      </w:r>
      <w:r w:rsidR="00516113" w:rsidRPr="00AC6B84">
        <w:t xml:space="preserve"> à réduire </w:t>
      </w:r>
      <w:r w:rsidR="005C2662" w:rsidRPr="00AC6B84">
        <w:t xml:space="preserve">les efforts requis pour la réalisation des </w:t>
      </w:r>
      <w:r w:rsidR="00C1084F" w:rsidRPr="00AC6B84">
        <w:t>EIA</w:t>
      </w:r>
      <w:r w:rsidR="00516113" w:rsidRPr="00AC6B84">
        <w:t xml:space="preserve"> à travers la diversification des fonctionnalités, l</w:t>
      </w:r>
      <w:r w:rsidR="00DA1839">
        <w:t>’</w:t>
      </w:r>
      <w:r w:rsidR="00516113" w:rsidRPr="00AC6B84">
        <w:t>automatisation des tâches et l</w:t>
      </w:r>
      <w:r w:rsidR="00DA1839">
        <w:t>’</w:t>
      </w:r>
      <w:r w:rsidR="00516113" w:rsidRPr="00AC6B84">
        <w:t>amélioration de la convivialité des outils de conception. L</w:t>
      </w:r>
      <w:r w:rsidR="00DA1839">
        <w:t>’</w:t>
      </w:r>
      <w:r w:rsidR="00516113" w:rsidRPr="00AC6B84">
        <w:t xml:space="preserve">usage des normes et </w:t>
      </w:r>
      <w:r w:rsidR="00251AC1">
        <w:t xml:space="preserve">des </w:t>
      </w:r>
      <w:r w:rsidR="00516113" w:rsidRPr="00AC6B84">
        <w:t xml:space="preserve">standards applicables aux </w:t>
      </w:r>
      <w:r w:rsidR="00C1084F" w:rsidRPr="00AC6B84">
        <w:t>EIA</w:t>
      </w:r>
      <w:r w:rsidR="00516113" w:rsidRPr="00AC6B84">
        <w:t>, promus par des organismes internationaux comme l</w:t>
      </w:r>
      <w:r w:rsidR="00DA1839">
        <w:t>’</w:t>
      </w:r>
      <w:r w:rsidR="00516113" w:rsidRPr="00AC6B84">
        <w:t>ISO et l</w:t>
      </w:r>
      <w:r w:rsidR="00DA1839">
        <w:t>’</w:t>
      </w:r>
      <w:r w:rsidR="00516113" w:rsidRPr="00AC6B84">
        <w:t xml:space="preserve">IEEE, peut </w:t>
      </w:r>
      <w:r w:rsidR="005C2662" w:rsidRPr="00AC6B84">
        <w:t xml:space="preserve">y </w:t>
      </w:r>
      <w:r w:rsidR="00516113" w:rsidRPr="00AC6B84">
        <w:t xml:space="preserve">contribuer en favorisant la réutilisabilité </w:t>
      </w:r>
      <w:r w:rsidR="00434338">
        <w:t xml:space="preserve">et </w:t>
      </w:r>
      <w:r w:rsidR="00516113" w:rsidRPr="00AC6B84">
        <w:t>l</w:t>
      </w:r>
      <w:r w:rsidR="00DA1839">
        <w:t>’</w:t>
      </w:r>
      <w:r w:rsidR="00516113" w:rsidRPr="00AC6B84">
        <w:t xml:space="preserve">interopérabilité des composantes des </w:t>
      </w:r>
      <w:r w:rsidR="00C1084F" w:rsidRPr="00AC6B84">
        <w:t>EIA</w:t>
      </w:r>
      <w:r w:rsidR="00516113" w:rsidRPr="00AC6B84">
        <w:t xml:space="preserve">. </w:t>
      </w:r>
    </w:p>
    <w:p w14:paraId="56CEC046" w14:textId="1B02684A" w:rsidR="007841DF" w:rsidRPr="00AC6B84" w:rsidRDefault="00516113" w:rsidP="00A5789C">
      <w:pPr>
        <w:pStyle w:val="Default"/>
        <w:spacing w:after="120"/>
        <w:jc w:val="both"/>
      </w:pPr>
      <w:r w:rsidRPr="00AC6B84">
        <w:t>Enfin, le domaine de l</w:t>
      </w:r>
      <w:r w:rsidR="00DA1839">
        <w:t>’</w:t>
      </w:r>
      <w:r w:rsidRPr="00AC6B84">
        <w:t>analyse des données d</w:t>
      </w:r>
      <w:r w:rsidR="00DA1839">
        <w:t>’</w:t>
      </w:r>
      <w:r w:rsidRPr="00AC6B84">
        <w:t>apprentissage</w:t>
      </w:r>
      <w:r w:rsidR="001B663C" w:rsidRPr="00AC6B84">
        <w:rPr>
          <w:rStyle w:val="Appelnotedebasdep"/>
        </w:rPr>
        <w:footnoteReference w:id="13"/>
      </w:r>
      <w:r w:rsidR="00434338">
        <w:t>,</w:t>
      </w:r>
      <w:r w:rsidR="00EC41EF" w:rsidRPr="00AC6B84">
        <w:t xml:space="preserve"> </w:t>
      </w:r>
      <w:r w:rsidRPr="00AC6B84">
        <w:t>en plein essor actuellement, améliorera la capacité à comprendre et à modéliser l</w:t>
      </w:r>
      <w:r w:rsidR="00A46DE2">
        <w:t xml:space="preserve">a personne </w:t>
      </w:r>
      <w:r w:rsidRPr="00AC6B84">
        <w:t>apprenant</w:t>
      </w:r>
      <w:r w:rsidR="00A46DE2">
        <w:t>e</w:t>
      </w:r>
      <w:r w:rsidRPr="00AC6B84">
        <w:t xml:space="preserve"> et les stratégies pédagogiques, </w:t>
      </w:r>
      <w:r w:rsidR="00434338">
        <w:t xml:space="preserve">ce qui </w:t>
      </w:r>
      <w:r w:rsidRPr="00AC6B84">
        <w:t>permett</w:t>
      </w:r>
      <w:r w:rsidR="00434338">
        <w:t>ra</w:t>
      </w:r>
      <w:r w:rsidRPr="00AC6B84">
        <w:t xml:space="preserve"> aux </w:t>
      </w:r>
      <w:r w:rsidR="00A46DE2">
        <w:t xml:space="preserve">équipes de conception </w:t>
      </w:r>
      <w:r w:rsidR="00077769">
        <w:t xml:space="preserve">pédagogique </w:t>
      </w:r>
      <w:r w:rsidR="00A46DE2">
        <w:t>et</w:t>
      </w:r>
      <w:r w:rsidRPr="00AC6B84">
        <w:t xml:space="preserve"> aux </w:t>
      </w:r>
      <w:r w:rsidR="00434338">
        <w:t xml:space="preserve">équipes de développement </w:t>
      </w:r>
      <w:r w:rsidRPr="00AC6B84">
        <w:t>informatique d</w:t>
      </w:r>
      <w:r w:rsidR="00DA1839">
        <w:t>’</w:t>
      </w:r>
      <w:r w:rsidRPr="00AC6B84">
        <w:t xml:space="preserve">adapter les </w:t>
      </w:r>
      <w:r w:rsidR="00C1084F" w:rsidRPr="00AC6B84">
        <w:t>EIA</w:t>
      </w:r>
      <w:r w:rsidRPr="00AC6B84">
        <w:t xml:space="preserve"> existants ou de concevoir de nouveaux </w:t>
      </w:r>
      <w:r w:rsidR="00C1084F" w:rsidRPr="00AC6B84">
        <w:t>EIA</w:t>
      </w:r>
      <w:r w:rsidRPr="00AC6B84">
        <w:t xml:space="preserve"> plus rapidement et </w:t>
      </w:r>
      <w:r w:rsidR="000B12E9" w:rsidRPr="00AC6B84">
        <w:t xml:space="preserve">plus </w:t>
      </w:r>
      <w:r w:rsidRPr="00AC6B84">
        <w:t xml:space="preserve">efficacement que par le passé. </w:t>
      </w:r>
    </w:p>
    <w:p w14:paraId="6411F3BA" w14:textId="2E4987C5" w:rsidR="008C22AB" w:rsidRPr="00AC6B84" w:rsidRDefault="008C22AB" w:rsidP="008C22AB">
      <w:pPr>
        <w:pStyle w:val="TitreRfrences"/>
      </w:pPr>
      <w:r w:rsidRPr="00AC6B84">
        <w:t>Références</w:t>
      </w:r>
    </w:p>
    <w:p w14:paraId="1FBFFFAA" w14:textId="195B36EB" w:rsidR="008C22AB" w:rsidRPr="00BA6F5E" w:rsidRDefault="008C22AB" w:rsidP="008C22AB">
      <w:pPr>
        <w:adjustRightInd w:val="0"/>
        <w:spacing w:after="120"/>
        <w:ind w:left="567" w:hanging="567"/>
        <w:jc w:val="both"/>
        <w:rPr>
          <w:sz w:val="22"/>
          <w:szCs w:val="22"/>
          <w:lang w:val="en-US"/>
        </w:rPr>
      </w:pPr>
      <w:proofErr w:type="spellStart"/>
      <w:r w:rsidRPr="00AC6B84">
        <w:rPr>
          <w:sz w:val="22"/>
          <w:szCs w:val="22"/>
        </w:rPr>
        <w:t>Adomavicus</w:t>
      </w:r>
      <w:proofErr w:type="spellEnd"/>
      <w:r w:rsidRPr="00AC6B84">
        <w:rPr>
          <w:sz w:val="22"/>
          <w:szCs w:val="22"/>
        </w:rPr>
        <w:t>,</w:t>
      </w:r>
      <w:r w:rsidRPr="00AC6B84">
        <w:rPr>
          <w:spacing w:val="-5"/>
          <w:sz w:val="22"/>
          <w:szCs w:val="22"/>
        </w:rPr>
        <w:t xml:space="preserve"> </w:t>
      </w:r>
      <w:r w:rsidRPr="00AC6B84">
        <w:rPr>
          <w:sz w:val="22"/>
          <w:szCs w:val="22"/>
        </w:rPr>
        <w:t>G.</w:t>
      </w:r>
      <w:r w:rsidRPr="00AC6B84">
        <w:rPr>
          <w:spacing w:val="-4"/>
          <w:sz w:val="22"/>
          <w:szCs w:val="22"/>
        </w:rPr>
        <w:t xml:space="preserve"> </w:t>
      </w:r>
      <w:r w:rsidR="00F44B35">
        <w:rPr>
          <w:sz w:val="22"/>
          <w:szCs w:val="22"/>
        </w:rPr>
        <w:t>et</w:t>
      </w:r>
      <w:r w:rsidRPr="00AC6B84">
        <w:rPr>
          <w:spacing w:val="-8"/>
          <w:sz w:val="22"/>
          <w:szCs w:val="22"/>
        </w:rPr>
        <w:t xml:space="preserve"> </w:t>
      </w:r>
      <w:proofErr w:type="spellStart"/>
      <w:r w:rsidRPr="00AC6B84">
        <w:rPr>
          <w:sz w:val="22"/>
          <w:szCs w:val="22"/>
        </w:rPr>
        <w:t>Tuzhilin</w:t>
      </w:r>
      <w:proofErr w:type="spellEnd"/>
      <w:r w:rsidRPr="00AC6B84">
        <w:rPr>
          <w:sz w:val="22"/>
          <w:szCs w:val="22"/>
        </w:rPr>
        <w:t>,</w:t>
      </w:r>
      <w:r w:rsidRPr="00AC6B84">
        <w:rPr>
          <w:spacing w:val="-15"/>
          <w:sz w:val="22"/>
          <w:szCs w:val="22"/>
        </w:rPr>
        <w:t xml:space="preserve"> </w:t>
      </w:r>
      <w:r w:rsidRPr="00AC6B84">
        <w:rPr>
          <w:sz w:val="22"/>
          <w:szCs w:val="22"/>
        </w:rPr>
        <w:t>A.</w:t>
      </w:r>
      <w:r w:rsidRPr="00AC6B84">
        <w:rPr>
          <w:spacing w:val="-4"/>
          <w:sz w:val="22"/>
          <w:szCs w:val="22"/>
        </w:rPr>
        <w:t xml:space="preserve"> </w:t>
      </w:r>
      <w:r w:rsidRPr="00AC6B84">
        <w:rPr>
          <w:sz w:val="22"/>
          <w:szCs w:val="22"/>
        </w:rPr>
        <w:t>(2005).</w:t>
      </w:r>
      <w:r w:rsidRPr="00AC6B84">
        <w:rPr>
          <w:spacing w:val="-8"/>
          <w:sz w:val="22"/>
          <w:szCs w:val="22"/>
        </w:rPr>
        <w:t xml:space="preserve"> </w:t>
      </w:r>
      <w:r w:rsidRPr="00BA6F5E">
        <w:rPr>
          <w:spacing w:val="-3"/>
          <w:sz w:val="22"/>
          <w:szCs w:val="22"/>
          <w:lang w:val="en-US"/>
        </w:rPr>
        <w:t xml:space="preserve">Toward </w:t>
      </w:r>
      <w:r w:rsidRPr="00BA6F5E">
        <w:rPr>
          <w:sz w:val="22"/>
          <w:szCs w:val="22"/>
          <w:lang w:val="en-US"/>
        </w:rPr>
        <w:t xml:space="preserve">the next generation of recommender systems: </w:t>
      </w:r>
      <w:r w:rsidRPr="00BA6F5E">
        <w:rPr>
          <w:spacing w:val="-12"/>
          <w:sz w:val="22"/>
          <w:szCs w:val="22"/>
          <w:lang w:val="en-US"/>
        </w:rPr>
        <w:t xml:space="preserve">A </w:t>
      </w:r>
      <w:r w:rsidRPr="00BA6F5E">
        <w:rPr>
          <w:sz w:val="22"/>
          <w:szCs w:val="22"/>
          <w:lang w:val="en-US"/>
        </w:rPr>
        <w:t>survey</w:t>
      </w:r>
      <w:r w:rsidRPr="00BA6F5E">
        <w:rPr>
          <w:spacing w:val="-9"/>
          <w:sz w:val="22"/>
          <w:szCs w:val="22"/>
          <w:lang w:val="en-US"/>
        </w:rPr>
        <w:t xml:space="preserve"> </w:t>
      </w:r>
      <w:r w:rsidRPr="00BA6F5E">
        <w:rPr>
          <w:sz w:val="22"/>
          <w:szCs w:val="22"/>
          <w:lang w:val="en-US"/>
        </w:rPr>
        <w:t>of</w:t>
      </w:r>
      <w:r w:rsidRPr="00BA6F5E">
        <w:rPr>
          <w:spacing w:val="-9"/>
          <w:sz w:val="22"/>
          <w:szCs w:val="22"/>
          <w:lang w:val="en-US"/>
        </w:rPr>
        <w:t xml:space="preserve"> </w:t>
      </w:r>
      <w:r w:rsidRPr="00BA6F5E">
        <w:rPr>
          <w:sz w:val="22"/>
          <w:szCs w:val="22"/>
          <w:lang w:val="en-US"/>
        </w:rPr>
        <w:t>the</w:t>
      </w:r>
      <w:r w:rsidRPr="00BA6F5E">
        <w:rPr>
          <w:spacing w:val="-9"/>
          <w:sz w:val="22"/>
          <w:szCs w:val="22"/>
          <w:lang w:val="en-US"/>
        </w:rPr>
        <w:t xml:space="preserve"> </w:t>
      </w:r>
      <w:r w:rsidRPr="00BA6F5E">
        <w:rPr>
          <w:sz w:val="22"/>
          <w:szCs w:val="22"/>
          <w:lang w:val="en-US"/>
        </w:rPr>
        <w:t>state-of-the-art</w:t>
      </w:r>
      <w:r w:rsidRPr="00BA6F5E">
        <w:rPr>
          <w:spacing w:val="-10"/>
          <w:sz w:val="22"/>
          <w:szCs w:val="22"/>
          <w:lang w:val="en-US"/>
        </w:rPr>
        <w:t xml:space="preserve"> </w:t>
      </w:r>
      <w:r w:rsidRPr="00BA6F5E">
        <w:rPr>
          <w:sz w:val="22"/>
          <w:szCs w:val="22"/>
          <w:lang w:val="en-US"/>
        </w:rPr>
        <w:t>and</w:t>
      </w:r>
      <w:r w:rsidRPr="00BA6F5E">
        <w:rPr>
          <w:spacing w:val="-9"/>
          <w:sz w:val="22"/>
          <w:szCs w:val="22"/>
          <w:lang w:val="en-US"/>
        </w:rPr>
        <w:t xml:space="preserve"> </w:t>
      </w:r>
      <w:r w:rsidRPr="00BA6F5E">
        <w:rPr>
          <w:sz w:val="22"/>
          <w:szCs w:val="22"/>
          <w:lang w:val="en-US"/>
        </w:rPr>
        <w:t>possible</w:t>
      </w:r>
      <w:r w:rsidRPr="00BA6F5E">
        <w:rPr>
          <w:spacing w:val="-9"/>
          <w:sz w:val="22"/>
          <w:szCs w:val="22"/>
          <w:lang w:val="en-US"/>
        </w:rPr>
        <w:t xml:space="preserve"> </w:t>
      </w:r>
      <w:r w:rsidRPr="00BA6F5E">
        <w:rPr>
          <w:sz w:val="22"/>
          <w:szCs w:val="22"/>
          <w:lang w:val="en-US"/>
        </w:rPr>
        <w:t>extensions.</w:t>
      </w:r>
      <w:r w:rsidRPr="00BA6F5E">
        <w:rPr>
          <w:spacing w:val="-23"/>
          <w:sz w:val="22"/>
          <w:szCs w:val="22"/>
          <w:lang w:val="en-US"/>
        </w:rPr>
        <w:t xml:space="preserve"> </w:t>
      </w:r>
      <w:r w:rsidRPr="00BA6F5E">
        <w:rPr>
          <w:i/>
          <w:sz w:val="22"/>
          <w:szCs w:val="22"/>
          <w:lang w:val="en-US"/>
        </w:rPr>
        <w:t>IEEE Transactions on</w:t>
      </w:r>
      <w:r w:rsidRPr="00BA6F5E">
        <w:rPr>
          <w:i/>
          <w:spacing w:val="-23"/>
          <w:sz w:val="22"/>
          <w:szCs w:val="22"/>
          <w:lang w:val="en-US"/>
        </w:rPr>
        <w:t xml:space="preserve"> </w:t>
      </w:r>
      <w:r w:rsidRPr="00BA6F5E">
        <w:rPr>
          <w:i/>
          <w:sz w:val="22"/>
          <w:szCs w:val="22"/>
          <w:lang w:val="en-US"/>
        </w:rPr>
        <w:t>Knowledge and Data Engineering</w:t>
      </w:r>
      <w:r w:rsidRPr="00BA6F5E">
        <w:rPr>
          <w:sz w:val="22"/>
          <w:szCs w:val="22"/>
          <w:lang w:val="en-US"/>
        </w:rPr>
        <w:t>,</w:t>
      </w:r>
      <w:r w:rsidRPr="00BA6F5E">
        <w:rPr>
          <w:spacing w:val="-1"/>
          <w:sz w:val="22"/>
          <w:szCs w:val="22"/>
          <w:lang w:val="en-US"/>
        </w:rPr>
        <w:t xml:space="preserve"> </w:t>
      </w:r>
      <w:r w:rsidRPr="00BA6F5E">
        <w:rPr>
          <w:i/>
          <w:sz w:val="22"/>
          <w:szCs w:val="22"/>
          <w:lang w:val="en-US"/>
        </w:rPr>
        <w:t>17</w:t>
      </w:r>
      <w:r w:rsidRPr="00BA6F5E">
        <w:rPr>
          <w:sz w:val="22"/>
          <w:szCs w:val="22"/>
          <w:lang w:val="en-US"/>
        </w:rPr>
        <w:t>(6).</w:t>
      </w:r>
    </w:p>
    <w:p w14:paraId="23BFCF1D" w14:textId="77777777" w:rsidR="008C22AB" w:rsidRPr="00BA6F5E" w:rsidRDefault="008C22AB" w:rsidP="008C22AB">
      <w:pPr>
        <w:adjustRightInd w:val="0"/>
        <w:spacing w:after="120"/>
        <w:ind w:left="567" w:right="97" w:hanging="567"/>
        <w:jc w:val="both"/>
        <w:rPr>
          <w:rFonts w:eastAsia="Calibri"/>
          <w:sz w:val="22"/>
          <w:szCs w:val="22"/>
          <w:lang w:val="en-US"/>
        </w:rPr>
      </w:pPr>
      <w:proofErr w:type="spellStart"/>
      <w:r w:rsidRPr="00BA6F5E">
        <w:rPr>
          <w:rFonts w:eastAsia="Calibri"/>
          <w:sz w:val="22"/>
          <w:szCs w:val="22"/>
          <w:lang w:val="en-US"/>
        </w:rPr>
        <w:t>Al</w:t>
      </w:r>
      <w:r w:rsidRPr="00BA6F5E">
        <w:rPr>
          <w:rFonts w:eastAsia="Calibri"/>
          <w:spacing w:val="1"/>
          <w:sz w:val="22"/>
          <w:szCs w:val="22"/>
          <w:lang w:val="en-US"/>
        </w:rPr>
        <w:t>e</w:t>
      </w:r>
      <w:r w:rsidRPr="00BA6F5E">
        <w:rPr>
          <w:rFonts w:eastAsia="Calibri"/>
          <w:sz w:val="22"/>
          <w:szCs w:val="22"/>
          <w:lang w:val="en-US"/>
        </w:rPr>
        <w:t>v</w:t>
      </w:r>
      <w:r w:rsidRPr="00BA6F5E">
        <w:rPr>
          <w:rFonts w:eastAsia="Calibri"/>
          <w:spacing w:val="1"/>
          <w:sz w:val="22"/>
          <w:szCs w:val="22"/>
          <w:lang w:val="en-US"/>
        </w:rPr>
        <w:t>en</w:t>
      </w:r>
      <w:proofErr w:type="spellEnd"/>
      <w:r w:rsidRPr="00BA6F5E">
        <w:rPr>
          <w:rFonts w:eastAsia="Calibri"/>
          <w:sz w:val="22"/>
          <w:szCs w:val="22"/>
          <w:lang w:val="en-US"/>
        </w:rPr>
        <w:t>,</w:t>
      </w:r>
      <w:r w:rsidRPr="00BA6F5E">
        <w:rPr>
          <w:rFonts w:eastAsia="Calibri"/>
          <w:spacing w:val="1"/>
          <w:sz w:val="22"/>
          <w:szCs w:val="22"/>
          <w:lang w:val="en-US"/>
        </w:rPr>
        <w:t xml:space="preserve"> V</w:t>
      </w:r>
      <w:r w:rsidRPr="00BA6F5E">
        <w:rPr>
          <w:rFonts w:eastAsia="Calibri"/>
          <w:spacing w:val="-1"/>
          <w:sz w:val="22"/>
          <w:szCs w:val="22"/>
          <w:lang w:val="en-US"/>
        </w:rPr>
        <w:t>.</w:t>
      </w:r>
      <w:r w:rsidRPr="00BA6F5E">
        <w:rPr>
          <w:rFonts w:eastAsia="Calibri"/>
          <w:sz w:val="22"/>
          <w:szCs w:val="22"/>
          <w:lang w:val="en-US"/>
        </w:rPr>
        <w:t>,</w:t>
      </w:r>
      <w:r w:rsidRPr="00BA6F5E">
        <w:rPr>
          <w:rFonts w:eastAsia="Calibri"/>
          <w:spacing w:val="1"/>
          <w:sz w:val="22"/>
          <w:szCs w:val="22"/>
          <w:lang w:val="en-US"/>
        </w:rPr>
        <w:t xml:space="preserve"> M</w:t>
      </w:r>
      <w:r w:rsidRPr="00BA6F5E">
        <w:rPr>
          <w:rFonts w:eastAsia="Calibri"/>
          <w:spacing w:val="-1"/>
          <w:sz w:val="22"/>
          <w:szCs w:val="22"/>
          <w:lang w:val="en-US"/>
        </w:rPr>
        <w:t>c</w:t>
      </w:r>
      <w:r w:rsidRPr="00BA6F5E">
        <w:rPr>
          <w:rFonts w:eastAsia="Calibri"/>
          <w:sz w:val="22"/>
          <w:szCs w:val="22"/>
          <w:lang w:val="en-US"/>
        </w:rPr>
        <w:t>Lar</w:t>
      </w:r>
      <w:r w:rsidRPr="00BA6F5E">
        <w:rPr>
          <w:rFonts w:eastAsia="Calibri"/>
          <w:spacing w:val="1"/>
          <w:sz w:val="22"/>
          <w:szCs w:val="22"/>
          <w:lang w:val="en-US"/>
        </w:rPr>
        <w:t>en</w:t>
      </w:r>
      <w:r w:rsidRPr="00BA6F5E">
        <w:rPr>
          <w:rFonts w:eastAsia="Calibri"/>
          <w:sz w:val="22"/>
          <w:szCs w:val="22"/>
          <w:lang w:val="en-US"/>
        </w:rPr>
        <w:t>,</w:t>
      </w:r>
      <w:r w:rsidRPr="00BA6F5E">
        <w:rPr>
          <w:rFonts w:eastAsia="Calibri"/>
          <w:spacing w:val="1"/>
          <w:sz w:val="22"/>
          <w:szCs w:val="22"/>
          <w:lang w:val="en-US"/>
        </w:rPr>
        <w:t xml:space="preserve"> </w:t>
      </w:r>
      <w:r w:rsidRPr="00BA6F5E">
        <w:rPr>
          <w:rFonts w:eastAsia="Calibri"/>
          <w:spacing w:val="-1"/>
          <w:sz w:val="22"/>
          <w:szCs w:val="22"/>
          <w:lang w:val="en-US"/>
        </w:rPr>
        <w:t>B.</w:t>
      </w:r>
      <w:r w:rsidRPr="00BA6F5E">
        <w:rPr>
          <w:rFonts w:eastAsia="Calibri"/>
          <w:sz w:val="22"/>
          <w:szCs w:val="22"/>
          <w:lang w:val="en-US"/>
        </w:rPr>
        <w:t>,</w:t>
      </w:r>
      <w:r w:rsidRPr="00BA6F5E">
        <w:rPr>
          <w:rFonts w:eastAsia="Calibri"/>
          <w:spacing w:val="1"/>
          <w:sz w:val="22"/>
          <w:szCs w:val="22"/>
          <w:lang w:val="en-US"/>
        </w:rPr>
        <w:t xml:space="preserve"> </w:t>
      </w:r>
      <w:r w:rsidRPr="00BA6F5E">
        <w:rPr>
          <w:rFonts w:eastAsia="Calibri"/>
          <w:sz w:val="22"/>
          <w:szCs w:val="22"/>
          <w:lang w:val="en-US"/>
        </w:rPr>
        <w:t>S</w:t>
      </w:r>
      <w:r w:rsidRPr="00BA6F5E">
        <w:rPr>
          <w:rFonts w:eastAsia="Calibri"/>
          <w:spacing w:val="1"/>
          <w:sz w:val="22"/>
          <w:szCs w:val="22"/>
          <w:lang w:val="en-US"/>
        </w:rPr>
        <w:t>e</w:t>
      </w:r>
      <w:r w:rsidRPr="00BA6F5E">
        <w:rPr>
          <w:rFonts w:eastAsia="Calibri"/>
          <w:spacing w:val="-1"/>
          <w:sz w:val="22"/>
          <w:szCs w:val="22"/>
          <w:lang w:val="en-US"/>
        </w:rPr>
        <w:t>w</w:t>
      </w:r>
      <w:r w:rsidRPr="00BA6F5E">
        <w:rPr>
          <w:rFonts w:eastAsia="Calibri"/>
          <w:sz w:val="22"/>
          <w:szCs w:val="22"/>
          <w:lang w:val="en-US"/>
        </w:rPr>
        <w:t>all,</w:t>
      </w:r>
      <w:r w:rsidRPr="00BA6F5E">
        <w:rPr>
          <w:rFonts w:eastAsia="Calibri"/>
          <w:spacing w:val="1"/>
          <w:sz w:val="22"/>
          <w:szCs w:val="22"/>
          <w:lang w:val="en-US"/>
        </w:rPr>
        <w:t xml:space="preserve"> </w:t>
      </w:r>
      <w:r w:rsidRPr="00BA6F5E">
        <w:rPr>
          <w:rFonts w:eastAsia="Calibri"/>
          <w:sz w:val="22"/>
          <w:szCs w:val="22"/>
          <w:lang w:val="en-US"/>
        </w:rPr>
        <w:t>J. et</w:t>
      </w:r>
      <w:r w:rsidRPr="00BA6F5E">
        <w:rPr>
          <w:rFonts w:eastAsia="Calibri"/>
          <w:spacing w:val="2"/>
          <w:sz w:val="22"/>
          <w:szCs w:val="22"/>
          <w:lang w:val="en-US"/>
        </w:rPr>
        <w:t xml:space="preserve"> </w:t>
      </w:r>
      <w:r w:rsidRPr="00BA6F5E">
        <w:rPr>
          <w:rFonts w:eastAsia="Calibri"/>
          <w:sz w:val="22"/>
          <w:szCs w:val="22"/>
          <w:lang w:val="en-US"/>
        </w:rPr>
        <w:t>K</w:t>
      </w:r>
      <w:r w:rsidRPr="00BA6F5E">
        <w:rPr>
          <w:rFonts w:eastAsia="Calibri"/>
          <w:spacing w:val="1"/>
          <w:sz w:val="22"/>
          <w:szCs w:val="22"/>
          <w:lang w:val="en-US"/>
        </w:rPr>
        <w:t>oed</w:t>
      </w:r>
      <w:r w:rsidRPr="00BA6F5E">
        <w:rPr>
          <w:rFonts w:eastAsia="Calibri"/>
          <w:sz w:val="22"/>
          <w:szCs w:val="22"/>
          <w:lang w:val="en-US"/>
        </w:rPr>
        <w:t>i</w:t>
      </w:r>
      <w:r w:rsidRPr="00BA6F5E">
        <w:rPr>
          <w:rFonts w:eastAsia="Calibri"/>
          <w:spacing w:val="1"/>
          <w:sz w:val="22"/>
          <w:szCs w:val="22"/>
          <w:lang w:val="en-US"/>
        </w:rPr>
        <w:t>n</w:t>
      </w:r>
      <w:r w:rsidRPr="00BA6F5E">
        <w:rPr>
          <w:rFonts w:eastAsia="Calibri"/>
          <w:sz w:val="22"/>
          <w:szCs w:val="22"/>
          <w:lang w:val="en-US"/>
        </w:rPr>
        <w:t>g</w:t>
      </w:r>
      <w:r w:rsidRPr="00BA6F5E">
        <w:rPr>
          <w:rFonts w:eastAsia="Calibri"/>
          <w:spacing w:val="1"/>
          <w:sz w:val="22"/>
          <w:szCs w:val="22"/>
          <w:lang w:val="en-US"/>
        </w:rPr>
        <w:t>e</w:t>
      </w:r>
      <w:r w:rsidRPr="00BA6F5E">
        <w:rPr>
          <w:rFonts w:eastAsia="Calibri"/>
          <w:sz w:val="22"/>
          <w:szCs w:val="22"/>
          <w:lang w:val="en-US"/>
        </w:rPr>
        <w:t>r,</w:t>
      </w:r>
      <w:r w:rsidRPr="00BA6F5E">
        <w:rPr>
          <w:rFonts w:eastAsia="Calibri"/>
          <w:spacing w:val="1"/>
          <w:sz w:val="22"/>
          <w:szCs w:val="22"/>
          <w:lang w:val="en-US"/>
        </w:rPr>
        <w:t xml:space="preserve"> </w:t>
      </w:r>
      <w:r w:rsidRPr="00BA6F5E">
        <w:rPr>
          <w:rFonts w:eastAsia="Calibri"/>
          <w:spacing w:val="-2"/>
          <w:sz w:val="22"/>
          <w:szCs w:val="22"/>
          <w:lang w:val="en-US"/>
        </w:rPr>
        <w:t>K</w:t>
      </w:r>
      <w:r w:rsidRPr="00BA6F5E">
        <w:rPr>
          <w:rFonts w:eastAsia="Calibri"/>
          <w:sz w:val="22"/>
          <w:szCs w:val="22"/>
          <w:lang w:val="en-US"/>
        </w:rPr>
        <w:t xml:space="preserve">. </w:t>
      </w:r>
      <w:r w:rsidRPr="00BA6F5E">
        <w:rPr>
          <w:rFonts w:eastAsia="Calibri"/>
          <w:spacing w:val="-1"/>
          <w:sz w:val="22"/>
          <w:szCs w:val="22"/>
          <w:lang w:val="en-US"/>
        </w:rPr>
        <w:t>(</w:t>
      </w:r>
      <w:r w:rsidRPr="00BA6F5E">
        <w:rPr>
          <w:rFonts w:eastAsia="Calibri"/>
          <w:spacing w:val="1"/>
          <w:sz w:val="22"/>
          <w:szCs w:val="22"/>
          <w:lang w:val="en-US"/>
        </w:rPr>
        <w:t>2009</w:t>
      </w:r>
      <w:r w:rsidRPr="00BA6F5E">
        <w:rPr>
          <w:rFonts w:eastAsia="Calibri"/>
          <w:spacing w:val="-1"/>
          <w:sz w:val="22"/>
          <w:szCs w:val="22"/>
          <w:lang w:val="en-US"/>
        </w:rPr>
        <w:t>)</w:t>
      </w:r>
      <w:r w:rsidRPr="00BA6F5E">
        <w:rPr>
          <w:rFonts w:eastAsia="Calibri"/>
          <w:sz w:val="22"/>
          <w:szCs w:val="22"/>
          <w:lang w:val="en-US"/>
        </w:rPr>
        <w:t>. A</w:t>
      </w:r>
      <w:r w:rsidRPr="00BA6F5E">
        <w:rPr>
          <w:rFonts w:eastAsia="Calibri"/>
          <w:spacing w:val="1"/>
          <w:sz w:val="22"/>
          <w:szCs w:val="22"/>
          <w:lang w:val="en-US"/>
        </w:rPr>
        <w:t xml:space="preserve"> ne</w:t>
      </w:r>
      <w:r w:rsidRPr="00BA6F5E">
        <w:rPr>
          <w:rFonts w:eastAsia="Calibri"/>
          <w:sz w:val="22"/>
          <w:szCs w:val="22"/>
          <w:lang w:val="en-US"/>
        </w:rPr>
        <w:t xml:space="preserve">w </w:t>
      </w:r>
      <w:r w:rsidRPr="00BA6F5E">
        <w:rPr>
          <w:rFonts w:eastAsia="Calibri"/>
          <w:spacing w:val="1"/>
          <w:sz w:val="22"/>
          <w:szCs w:val="22"/>
          <w:lang w:val="en-US"/>
        </w:rPr>
        <w:t>p</w:t>
      </w:r>
      <w:r w:rsidRPr="00BA6F5E">
        <w:rPr>
          <w:rFonts w:eastAsia="Calibri"/>
          <w:sz w:val="22"/>
          <w:szCs w:val="22"/>
          <w:lang w:val="en-US"/>
        </w:rPr>
        <w:t>ara</w:t>
      </w:r>
      <w:r w:rsidRPr="00BA6F5E">
        <w:rPr>
          <w:rFonts w:eastAsia="Calibri"/>
          <w:spacing w:val="1"/>
          <w:sz w:val="22"/>
          <w:szCs w:val="22"/>
          <w:lang w:val="en-US"/>
        </w:rPr>
        <w:t>d</w:t>
      </w:r>
      <w:r w:rsidRPr="00BA6F5E">
        <w:rPr>
          <w:rFonts w:eastAsia="Calibri"/>
          <w:sz w:val="22"/>
          <w:szCs w:val="22"/>
          <w:lang w:val="en-US"/>
        </w:rPr>
        <w:t>igm</w:t>
      </w:r>
      <w:r w:rsidRPr="00BA6F5E">
        <w:rPr>
          <w:rFonts w:eastAsia="Calibri"/>
          <w:spacing w:val="1"/>
          <w:sz w:val="22"/>
          <w:szCs w:val="22"/>
          <w:lang w:val="en-US"/>
        </w:rPr>
        <w:t xml:space="preserve"> fo</w:t>
      </w:r>
      <w:r w:rsidRPr="00BA6F5E">
        <w:rPr>
          <w:rFonts w:eastAsia="Calibri"/>
          <w:sz w:val="22"/>
          <w:szCs w:val="22"/>
          <w:lang w:val="en-US"/>
        </w:rPr>
        <w:t>r</w:t>
      </w:r>
      <w:r w:rsidRPr="00BA6F5E">
        <w:rPr>
          <w:rFonts w:eastAsia="Calibri"/>
          <w:spacing w:val="1"/>
          <w:sz w:val="22"/>
          <w:szCs w:val="22"/>
          <w:lang w:val="en-US"/>
        </w:rPr>
        <w:t xml:space="preserve"> </w:t>
      </w:r>
      <w:r w:rsidRPr="00BA6F5E">
        <w:rPr>
          <w:rFonts w:eastAsia="Calibri"/>
          <w:sz w:val="22"/>
          <w:szCs w:val="22"/>
          <w:lang w:val="en-US"/>
        </w:rPr>
        <w:t>i</w:t>
      </w:r>
      <w:r w:rsidRPr="00BA6F5E">
        <w:rPr>
          <w:rFonts w:eastAsia="Calibri"/>
          <w:spacing w:val="1"/>
          <w:sz w:val="22"/>
          <w:szCs w:val="22"/>
          <w:lang w:val="en-US"/>
        </w:rPr>
        <w:t>nte</w:t>
      </w:r>
      <w:r w:rsidRPr="00BA6F5E">
        <w:rPr>
          <w:rFonts w:eastAsia="Calibri"/>
          <w:sz w:val="22"/>
          <w:szCs w:val="22"/>
          <w:lang w:val="en-US"/>
        </w:rPr>
        <w:t>lli</w:t>
      </w:r>
      <w:r w:rsidRPr="00BA6F5E">
        <w:rPr>
          <w:rFonts w:eastAsia="Calibri"/>
          <w:spacing w:val="-3"/>
          <w:sz w:val="22"/>
          <w:szCs w:val="22"/>
          <w:lang w:val="en-US"/>
        </w:rPr>
        <w:t>g</w:t>
      </w:r>
      <w:r w:rsidRPr="00BA6F5E">
        <w:rPr>
          <w:rFonts w:eastAsia="Calibri"/>
          <w:spacing w:val="1"/>
          <w:sz w:val="22"/>
          <w:szCs w:val="22"/>
          <w:lang w:val="en-US"/>
        </w:rPr>
        <w:t>e</w:t>
      </w:r>
      <w:r w:rsidRPr="00BA6F5E">
        <w:rPr>
          <w:rFonts w:eastAsia="Calibri"/>
          <w:spacing w:val="-1"/>
          <w:sz w:val="22"/>
          <w:szCs w:val="22"/>
          <w:lang w:val="en-US"/>
        </w:rPr>
        <w:t>n</w:t>
      </w:r>
      <w:r w:rsidRPr="00BA6F5E">
        <w:rPr>
          <w:rFonts w:eastAsia="Calibri"/>
          <w:sz w:val="22"/>
          <w:szCs w:val="22"/>
          <w:lang w:val="en-US"/>
        </w:rPr>
        <w:t xml:space="preserve">t </w:t>
      </w:r>
      <w:r w:rsidRPr="00BA6F5E">
        <w:rPr>
          <w:rFonts w:eastAsia="Calibri"/>
          <w:spacing w:val="1"/>
          <w:sz w:val="22"/>
          <w:szCs w:val="22"/>
          <w:lang w:val="en-US"/>
        </w:rPr>
        <w:t>tu</w:t>
      </w:r>
      <w:r w:rsidRPr="00BA6F5E">
        <w:rPr>
          <w:rFonts w:eastAsia="Calibri"/>
          <w:spacing w:val="-1"/>
          <w:sz w:val="22"/>
          <w:szCs w:val="22"/>
          <w:lang w:val="en-US"/>
        </w:rPr>
        <w:t>t</w:t>
      </w:r>
      <w:r w:rsidRPr="00BA6F5E">
        <w:rPr>
          <w:rFonts w:eastAsia="Calibri"/>
          <w:spacing w:val="1"/>
          <w:sz w:val="22"/>
          <w:szCs w:val="22"/>
          <w:lang w:val="en-US"/>
        </w:rPr>
        <w:t>o</w:t>
      </w:r>
      <w:r w:rsidRPr="00BA6F5E">
        <w:rPr>
          <w:rFonts w:eastAsia="Calibri"/>
          <w:sz w:val="22"/>
          <w:szCs w:val="22"/>
          <w:lang w:val="en-US"/>
        </w:rPr>
        <w:t>ri</w:t>
      </w:r>
      <w:r w:rsidRPr="00BA6F5E">
        <w:rPr>
          <w:rFonts w:eastAsia="Calibri"/>
          <w:spacing w:val="1"/>
          <w:sz w:val="22"/>
          <w:szCs w:val="22"/>
          <w:lang w:val="en-US"/>
        </w:rPr>
        <w:t>n</w:t>
      </w:r>
      <w:r w:rsidRPr="00BA6F5E">
        <w:rPr>
          <w:rFonts w:eastAsia="Calibri"/>
          <w:sz w:val="22"/>
          <w:szCs w:val="22"/>
          <w:lang w:val="en-US"/>
        </w:rPr>
        <w:t>g</w:t>
      </w:r>
      <w:r w:rsidRPr="00BA6F5E">
        <w:rPr>
          <w:rFonts w:eastAsia="Calibri"/>
          <w:spacing w:val="27"/>
          <w:sz w:val="22"/>
          <w:szCs w:val="22"/>
          <w:lang w:val="en-US"/>
        </w:rPr>
        <w:t xml:space="preserve"> </w:t>
      </w:r>
      <w:r w:rsidRPr="00BA6F5E">
        <w:rPr>
          <w:rFonts w:eastAsia="Calibri"/>
          <w:sz w:val="22"/>
          <w:szCs w:val="22"/>
          <w:lang w:val="en-US"/>
        </w:rPr>
        <w:t>s</w:t>
      </w:r>
      <w:r w:rsidRPr="00BA6F5E">
        <w:rPr>
          <w:rFonts w:eastAsia="Calibri"/>
          <w:spacing w:val="-1"/>
          <w:sz w:val="22"/>
          <w:szCs w:val="22"/>
          <w:lang w:val="en-US"/>
        </w:rPr>
        <w:t>y</w:t>
      </w:r>
      <w:r w:rsidRPr="00BA6F5E">
        <w:rPr>
          <w:rFonts w:eastAsia="Calibri"/>
          <w:sz w:val="22"/>
          <w:szCs w:val="22"/>
          <w:lang w:val="en-US"/>
        </w:rPr>
        <w:t>s</w:t>
      </w:r>
      <w:r w:rsidRPr="00BA6F5E">
        <w:rPr>
          <w:rFonts w:eastAsia="Calibri"/>
          <w:spacing w:val="1"/>
          <w:sz w:val="22"/>
          <w:szCs w:val="22"/>
          <w:lang w:val="en-US"/>
        </w:rPr>
        <w:t>te</w:t>
      </w:r>
      <w:r w:rsidRPr="00BA6F5E">
        <w:rPr>
          <w:rFonts w:eastAsia="Calibri"/>
          <w:sz w:val="22"/>
          <w:szCs w:val="22"/>
          <w:lang w:val="en-US"/>
        </w:rPr>
        <w:t>ms:</w:t>
      </w:r>
      <w:r w:rsidRPr="00BA6F5E">
        <w:rPr>
          <w:rFonts w:eastAsia="Calibri"/>
          <w:spacing w:val="28"/>
          <w:sz w:val="22"/>
          <w:szCs w:val="22"/>
          <w:lang w:val="en-US"/>
        </w:rPr>
        <w:t xml:space="preserve"> </w:t>
      </w:r>
      <w:r w:rsidRPr="00BA6F5E">
        <w:rPr>
          <w:rFonts w:eastAsia="Calibri"/>
          <w:sz w:val="22"/>
          <w:szCs w:val="22"/>
          <w:lang w:val="en-US"/>
        </w:rPr>
        <w:t>E</w:t>
      </w:r>
      <w:r w:rsidRPr="00BA6F5E">
        <w:rPr>
          <w:rFonts w:eastAsia="Calibri"/>
          <w:spacing w:val="-1"/>
          <w:sz w:val="22"/>
          <w:szCs w:val="22"/>
          <w:lang w:val="en-US"/>
        </w:rPr>
        <w:t>x</w:t>
      </w:r>
      <w:r w:rsidRPr="00BA6F5E">
        <w:rPr>
          <w:rFonts w:eastAsia="Calibri"/>
          <w:sz w:val="22"/>
          <w:szCs w:val="22"/>
          <w:lang w:val="en-US"/>
        </w:rPr>
        <w:t>a</w:t>
      </w:r>
      <w:r w:rsidRPr="00BA6F5E">
        <w:rPr>
          <w:rFonts w:eastAsia="Calibri"/>
          <w:spacing w:val="-2"/>
          <w:sz w:val="22"/>
          <w:szCs w:val="22"/>
          <w:lang w:val="en-US"/>
        </w:rPr>
        <w:t>m</w:t>
      </w:r>
      <w:r w:rsidRPr="00BA6F5E">
        <w:rPr>
          <w:rFonts w:eastAsia="Calibri"/>
          <w:spacing w:val="1"/>
          <w:sz w:val="22"/>
          <w:szCs w:val="22"/>
          <w:lang w:val="en-US"/>
        </w:rPr>
        <w:t>p</w:t>
      </w:r>
      <w:r w:rsidRPr="00BA6F5E">
        <w:rPr>
          <w:rFonts w:eastAsia="Calibri"/>
          <w:sz w:val="22"/>
          <w:szCs w:val="22"/>
          <w:lang w:val="en-US"/>
        </w:rPr>
        <w:t>l</w:t>
      </w:r>
      <w:r w:rsidRPr="00BA6F5E">
        <w:rPr>
          <w:rFonts w:eastAsia="Calibri"/>
          <w:spacing w:val="1"/>
          <w:sz w:val="22"/>
          <w:szCs w:val="22"/>
          <w:lang w:val="en-US"/>
        </w:rPr>
        <w:t>e</w:t>
      </w:r>
      <w:r w:rsidRPr="00BA6F5E">
        <w:rPr>
          <w:rFonts w:eastAsia="Calibri"/>
          <w:spacing w:val="-1"/>
          <w:sz w:val="22"/>
          <w:szCs w:val="22"/>
          <w:lang w:val="en-US"/>
        </w:rPr>
        <w:t>-</w:t>
      </w:r>
      <w:r w:rsidRPr="00BA6F5E">
        <w:rPr>
          <w:rFonts w:eastAsia="Calibri"/>
          <w:spacing w:val="1"/>
          <w:sz w:val="22"/>
          <w:szCs w:val="22"/>
          <w:lang w:val="en-US"/>
        </w:rPr>
        <w:t>t</w:t>
      </w:r>
      <w:r w:rsidRPr="00BA6F5E">
        <w:rPr>
          <w:rFonts w:eastAsia="Calibri"/>
          <w:sz w:val="22"/>
          <w:szCs w:val="22"/>
          <w:lang w:val="en-US"/>
        </w:rPr>
        <w:t>ra</w:t>
      </w:r>
      <w:r w:rsidRPr="00BA6F5E">
        <w:rPr>
          <w:rFonts w:eastAsia="Calibri"/>
          <w:spacing w:val="-1"/>
          <w:sz w:val="22"/>
          <w:szCs w:val="22"/>
          <w:lang w:val="en-US"/>
        </w:rPr>
        <w:t>c</w:t>
      </w:r>
      <w:r w:rsidRPr="00BA6F5E">
        <w:rPr>
          <w:rFonts w:eastAsia="Calibri"/>
          <w:sz w:val="22"/>
          <w:szCs w:val="22"/>
          <w:lang w:val="en-US"/>
        </w:rPr>
        <w:t>i</w:t>
      </w:r>
      <w:r w:rsidRPr="00BA6F5E">
        <w:rPr>
          <w:rFonts w:eastAsia="Calibri"/>
          <w:spacing w:val="1"/>
          <w:sz w:val="22"/>
          <w:szCs w:val="22"/>
          <w:lang w:val="en-US"/>
        </w:rPr>
        <w:t>n</w:t>
      </w:r>
      <w:r w:rsidRPr="00BA6F5E">
        <w:rPr>
          <w:rFonts w:eastAsia="Calibri"/>
          <w:sz w:val="22"/>
          <w:szCs w:val="22"/>
          <w:lang w:val="en-US"/>
        </w:rPr>
        <w:t>g</w:t>
      </w:r>
      <w:r w:rsidRPr="00BA6F5E">
        <w:rPr>
          <w:rFonts w:eastAsia="Calibri"/>
          <w:spacing w:val="27"/>
          <w:sz w:val="22"/>
          <w:szCs w:val="22"/>
          <w:lang w:val="en-US"/>
        </w:rPr>
        <w:t xml:space="preserve"> </w:t>
      </w:r>
      <w:r w:rsidRPr="00BA6F5E">
        <w:rPr>
          <w:rFonts w:eastAsia="Calibri"/>
          <w:spacing w:val="1"/>
          <w:sz w:val="22"/>
          <w:szCs w:val="22"/>
          <w:lang w:val="en-US"/>
        </w:rPr>
        <w:t>t</w:t>
      </w:r>
      <w:r w:rsidRPr="00BA6F5E">
        <w:rPr>
          <w:rFonts w:eastAsia="Calibri"/>
          <w:spacing w:val="-1"/>
          <w:sz w:val="22"/>
          <w:szCs w:val="22"/>
          <w:lang w:val="en-US"/>
        </w:rPr>
        <w:t>u</w:t>
      </w:r>
      <w:r w:rsidRPr="00BA6F5E">
        <w:rPr>
          <w:rFonts w:eastAsia="Calibri"/>
          <w:spacing w:val="1"/>
          <w:sz w:val="22"/>
          <w:szCs w:val="22"/>
          <w:lang w:val="en-US"/>
        </w:rPr>
        <w:t>to</w:t>
      </w:r>
      <w:r w:rsidRPr="00BA6F5E">
        <w:rPr>
          <w:rFonts w:eastAsia="Calibri"/>
          <w:sz w:val="22"/>
          <w:szCs w:val="22"/>
          <w:lang w:val="en-US"/>
        </w:rPr>
        <w:t>rs.</w:t>
      </w:r>
      <w:r w:rsidRPr="00BA6F5E">
        <w:rPr>
          <w:rFonts w:eastAsia="Calibri"/>
          <w:spacing w:val="29"/>
          <w:sz w:val="22"/>
          <w:szCs w:val="22"/>
          <w:lang w:val="en-US"/>
        </w:rPr>
        <w:t xml:space="preserve"> </w:t>
      </w:r>
      <w:r w:rsidRPr="00BA6F5E">
        <w:rPr>
          <w:rFonts w:eastAsia="Calibri"/>
          <w:i/>
          <w:sz w:val="22"/>
          <w:szCs w:val="22"/>
          <w:lang w:val="en-US"/>
        </w:rPr>
        <w:t>I</w:t>
      </w:r>
      <w:r w:rsidRPr="00BA6F5E">
        <w:rPr>
          <w:rFonts w:eastAsia="Calibri"/>
          <w:i/>
          <w:spacing w:val="-1"/>
          <w:sz w:val="22"/>
          <w:szCs w:val="22"/>
          <w:lang w:val="en-US"/>
        </w:rPr>
        <w:t>n</w:t>
      </w:r>
      <w:r w:rsidRPr="00BA6F5E">
        <w:rPr>
          <w:rFonts w:eastAsia="Calibri"/>
          <w:i/>
          <w:spacing w:val="1"/>
          <w:sz w:val="22"/>
          <w:szCs w:val="22"/>
          <w:lang w:val="en-US"/>
        </w:rPr>
        <w:t>te</w:t>
      </w:r>
      <w:r w:rsidRPr="00BA6F5E">
        <w:rPr>
          <w:rFonts w:eastAsia="Calibri"/>
          <w:i/>
          <w:spacing w:val="-1"/>
          <w:sz w:val="22"/>
          <w:szCs w:val="22"/>
          <w:lang w:val="en-US"/>
        </w:rPr>
        <w:t>r</w:t>
      </w:r>
      <w:r w:rsidRPr="00BA6F5E">
        <w:rPr>
          <w:rFonts w:eastAsia="Calibri"/>
          <w:i/>
          <w:spacing w:val="-3"/>
          <w:sz w:val="22"/>
          <w:szCs w:val="22"/>
          <w:lang w:val="en-US"/>
        </w:rPr>
        <w:t>n</w:t>
      </w:r>
      <w:r w:rsidRPr="00BA6F5E">
        <w:rPr>
          <w:rFonts w:eastAsia="Calibri"/>
          <w:i/>
          <w:spacing w:val="-1"/>
          <w:sz w:val="22"/>
          <w:szCs w:val="22"/>
          <w:lang w:val="en-US"/>
        </w:rPr>
        <w:t>a</w:t>
      </w:r>
      <w:r w:rsidRPr="00BA6F5E">
        <w:rPr>
          <w:rFonts w:eastAsia="Calibri"/>
          <w:i/>
          <w:spacing w:val="1"/>
          <w:sz w:val="22"/>
          <w:szCs w:val="22"/>
          <w:lang w:val="en-US"/>
        </w:rPr>
        <w:t>t</w:t>
      </w:r>
      <w:r w:rsidRPr="00BA6F5E">
        <w:rPr>
          <w:rFonts w:eastAsia="Calibri"/>
          <w:i/>
          <w:sz w:val="22"/>
          <w:szCs w:val="22"/>
          <w:lang w:val="en-US"/>
        </w:rPr>
        <w:t>i</w:t>
      </w:r>
      <w:r w:rsidRPr="00BA6F5E">
        <w:rPr>
          <w:rFonts w:eastAsia="Calibri"/>
          <w:i/>
          <w:spacing w:val="-1"/>
          <w:sz w:val="22"/>
          <w:szCs w:val="22"/>
          <w:lang w:val="en-US"/>
        </w:rPr>
        <w:t>ona</w:t>
      </w:r>
      <w:r w:rsidRPr="00BA6F5E">
        <w:rPr>
          <w:rFonts w:eastAsia="Calibri"/>
          <w:i/>
          <w:sz w:val="22"/>
          <w:szCs w:val="22"/>
          <w:lang w:val="en-US"/>
        </w:rPr>
        <w:t>l</w:t>
      </w:r>
      <w:r w:rsidRPr="00BA6F5E">
        <w:rPr>
          <w:rFonts w:eastAsia="Calibri"/>
          <w:i/>
          <w:spacing w:val="30"/>
          <w:sz w:val="22"/>
          <w:szCs w:val="22"/>
          <w:lang w:val="en-US"/>
        </w:rPr>
        <w:t xml:space="preserve"> </w:t>
      </w:r>
      <w:r w:rsidRPr="00BA6F5E">
        <w:rPr>
          <w:rFonts w:eastAsia="Calibri"/>
          <w:i/>
          <w:sz w:val="22"/>
          <w:szCs w:val="22"/>
          <w:lang w:val="en-US"/>
        </w:rPr>
        <w:t>J</w:t>
      </w:r>
      <w:r w:rsidRPr="00BA6F5E">
        <w:rPr>
          <w:rFonts w:eastAsia="Calibri"/>
          <w:i/>
          <w:spacing w:val="-1"/>
          <w:sz w:val="22"/>
          <w:szCs w:val="22"/>
          <w:lang w:val="en-US"/>
        </w:rPr>
        <w:t>ou</w:t>
      </w:r>
      <w:r w:rsidRPr="00BA6F5E">
        <w:rPr>
          <w:rFonts w:eastAsia="Calibri"/>
          <w:i/>
          <w:spacing w:val="2"/>
          <w:sz w:val="22"/>
          <w:szCs w:val="22"/>
          <w:lang w:val="en-US"/>
        </w:rPr>
        <w:t>r</w:t>
      </w:r>
      <w:r w:rsidRPr="00BA6F5E">
        <w:rPr>
          <w:rFonts w:eastAsia="Calibri"/>
          <w:i/>
          <w:spacing w:val="-1"/>
          <w:sz w:val="22"/>
          <w:szCs w:val="22"/>
          <w:lang w:val="en-US"/>
        </w:rPr>
        <w:t>na</w:t>
      </w:r>
      <w:r w:rsidRPr="00BA6F5E">
        <w:rPr>
          <w:rFonts w:eastAsia="Calibri"/>
          <w:i/>
          <w:sz w:val="22"/>
          <w:szCs w:val="22"/>
          <w:lang w:val="en-US"/>
        </w:rPr>
        <w:t>l</w:t>
      </w:r>
      <w:r w:rsidRPr="00BA6F5E">
        <w:rPr>
          <w:rFonts w:eastAsia="Calibri"/>
          <w:i/>
          <w:spacing w:val="30"/>
          <w:sz w:val="22"/>
          <w:szCs w:val="22"/>
          <w:lang w:val="en-US"/>
        </w:rPr>
        <w:t xml:space="preserve"> </w:t>
      </w:r>
      <w:r w:rsidRPr="00BA6F5E">
        <w:rPr>
          <w:rFonts w:eastAsia="Calibri"/>
          <w:i/>
          <w:spacing w:val="-1"/>
          <w:sz w:val="22"/>
          <w:szCs w:val="22"/>
          <w:lang w:val="en-US"/>
        </w:rPr>
        <w:t>o</w:t>
      </w:r>
      <w:r w:rsidRPr="00BA6F5E">
        <w:rPr>
          <w:rFonts w:eastAsia="Calibri"/>
          <w:i/>
          <w:sz w:val="22"/>
          <w:szCs w:val="22"/>
          <w:lang w:val="en-US"/>
        </w:rPr>
        <w:t>f</w:t>
      </w:r>
      <w:r w:rsidRPr="00BA6F5E">
        <w:rPr>
          <w:rFonts w:eastAsia="Calibri"/>
          <w:i/>
          <w:spacing w:val="31"/>
          <w:sz w:val="22"/>
          <w:szCs w:val="22"/>
          <w:lang w:val="en-US"/>
        </w:rPr>
        <w:t xml:space="preserve"> </w:t>
      </w:r>
      <w:r w:rsidRPr="00BA6F5E">
        <w:rPr>
          <w:rFonts w:eastAsia="Calibri"/>
          <w:i/>
          <w:sz w:val="22"/>
          <w:szCs w:val="22"/>
          <w:lang w:val="en-US"/>
        </w:rPr>
        <w:t>A</w:t>
      </w:r>
      <w:r w:rsidRPr="00BA6F5E">
        <w:rPr>
          <w:rFonts w:eastAsia="Calibri"/>
          <w:i/>
          <w:spacing w:val="-1"/>
          <w:sz w:val="22"/>
          <w:szCs w:val="22"/>
          <w:lang w:val="en-US"/>
        </w:rPr>
        <w:t>r</w:t>
      </w:r>
      <w:r w:rsidRPr="00BA6F5E">
        <w:rPr>
          <w:rFonts w:eastAsia="Calibri"/>
          <w:i/>
          <w:spacing w:val="1"/>
          <w:sz w:val="22"/>
          <w:szCs w:val="22"/>
          <w:lang w:val="en-US"/>
        </w:rPr>
        <w:t>t</w:t>
      </w:r>
      <w:r w:rsidRPr="00BA6F5E">
        <w:rPr>
          <w:rFonts w:eastAsia="Calibri"/>
          <w:i/>
          <w:sz w:val="22"/>
          <w:szCs w:val="22"/>
          <w:lang w:val="en-US"/>
        </w:rPr>
        <w:t>i</w:t>
      </w:r>
      <w:r w:rsidRPr="00BA6F5E">
        <w:rPr>
          <w:rFonts w:eastAsia="Calibri"/>
          <w:i/>
          <w:spacing w:val="1"/>
          <w:sz w:val="22"/>
          <w:szCs w:val="22"/>
          <w:lang w:val="en-US"/>
        </w:rPr>
        <w:t>f</w:t>
      </w:r>
      <w:r w:rsidRPr="00BA6F5E">
        <w:rPr>
          <w:rFonts w:eastAsia="Calibri"/>
          <w:i/>
          <w:sz w:val="22"/>
          <w:szCs w:val="22"/>
          <w:lang w:val="en-US"/>
        </w:rPr>
        <w:t>i</w:t>
      </w:r>
      <w:r w:rsidRPr="00BA6F5E">
        <w:rPr>
          <w:rFonts w:eastAsia="Calibri"/>
          <w:i/>
          <w:spacing w:val="-1"/>
          <w:sz w:val="22"/>
          <w:szCs w:val="22"/>
          <w:lang w:val="en-US"/>
        </w:rPr>
        <w:t>c</w:t>
      </w:r>
      <w:r w:rsidRPr="00BA6F5E">
        <w:rPr>
          <w:rFonts w:eastAsia="Calibri"/>
          <w:i/>
          <w:sz w:val="22"/>
          <w:szCs w:val="22"/>
          <w:lang w:val="en-US"/>
        </w:rPr>
        <w:t>i</w:t>
      </w:r>
      <w:r w:rsidRPr="00BA6F5E">
        <w:rPr>
          <w:rFonts w:eastAsia="Calibri"/>
          <w:i/>
          <w:spacing w:val="-1"/>
          <w:sz w:val="22"/>
          <w:szCs w:val="22"/>
          <w:lang w:val="en-US"/>
        </w:rPr>
        <w:t>a</w:t>
      </w:r>
      <w:r w:rsidRPr="00BA6F5E">
        <w:rPr>
          <w:rFonts w:eastAsia="Calibri"/>
          <w:i/>
          <w:sz w:val="22"/>
          <w:szCs w:val="22"/>
          <w:lang w:val="en-US"/>
        </w:rPr>
        <w:t>l</w:t>
      </w:r>
      <w:r w:rsidRPr="00BA6F5E">
        <w:rPr>
          <w:rFonts w:eastAsia="Calibri"/>
          <w:i/>
          <w:spacing w:val="30"/>
          <w:sz w:val="22"/>
          <w:szCs w:val="22"/>
          <w:lang w:val="en-US"/>
        </w:rPr>
        <w:t xml:space="preserve"> </w:t>
      </w:r>
      <w:r w:rsidRPr="00BA6F5E">
        <w:rPr>
          <w:rFonts w:eastAsia="Calibri"/>
          <w:i/>
          <w:sz w:val="22"/>
          <w:szCs w:val="22"/>
          <w:lang w:val="en-US"/>
        </w:rPr>
        <w:t>I</w:t>
      </w:r>
      <w:r w:rsidRPr="00BA6F5E">
        <w:rPr>
          <w:rFonts w:eastAsia="Calibri"/>
          <w:i/>
          <w:spacing w:val="-1"/>
          <w:sz w:val="22"/>
          <w:szCs w:val="22"/>
          <w:lang w:val="en-US"/>
        </w:rPr>
        <w:t>n</w:t>
      </w:r>
      <w:r w:rsidRPr="00BA6F5E">
        <w:rPr>
          <w:rFonts w:eastAsia="Calibri"/>
          <w:i/>
          <w:spacing w:val="1"/>
          <w:sz w:val="22"/>
          <w:szCs w:val="22"/>
          <w:lang w:val="en-US"/>
        </w:rPr>
        <w:t>te</w:t>
      </w:r>
      <w:r w:rsidRPr="00BA6F5E">
        <w:rPr>
          <w:rFonts w:eastAsia="Calibri"/>
          <w:i/>
          <w:sz w:val="22"/>
          <w:szCs w:val="22"/>
          <w:lang w:val="en-US"/>
        </w:rPr>
        <w:t>lli</w:t>
      </w:r>
      <w:r w:rsidRPr="00BA6F5E">
        <w:rPr>
          <w:rFonts w:eastAsia="Calibri"/>
          <w:i/>
          <w:spacing w:val="-1"/>
          <w:sz w:val="22"/>
          <w:szCs w:val="22"/>
          <w:lang w:val="en-US"/>
        </w:rPr>
        <w:t>g</w:t>
      </w:r>
      <w:r w:rsidRPr="00BA6F5E">
        <w:rPr>
          <w:rFonts w:eastAsia="Calibri"/>
          <w:i/>
          <w:spacing w:val="1"/>
          <w:sz w:val="22"/>
          <w:szCs w:val="22"/>
          <w:lang w:val="en-US"/>
        </w:rPr>
        <w:t>e</w:t>
      </w:r>
      <w:r w:rsidRPr="00BA6F5E">
        <w:rPr>
          <w:rFonts w:eastAsia="Calibri"/>
          <w:i/>
          <w:spacing w:val="-1"/>
          <w:sz w:val="22"/>
          <w:szCs w:val="22"/>
          <w:lang w:val="en-US"/>
        </w:rPr>
        <w:t>n</w:t>
      </w:r>
      <w:r w:rsidRPr="00BA6F5E">
        <w:rPr>
          <w:rFonts w:eastAsia="Calibri"/>
          <w:i/>
          <w:spacing w:val="1"/>
          <w:sz w:val="22"/>
          <w:szCs w:val="22"/>
          <w:lang w:val="en-US"/>
        </w:rPr>
        <w:t>c</w:t>
      </w:r>
      <w:r w:rsidRPr="00BA6F5E">
        <w:rPr>
          <w:rFonts w:eastAsia="Calibri"/>
          <w:i/>
          <w:sz w:val="22"/>
          <w:szCs w:val="22"/>
          <w:lang w:val="en-US"/>
        </w:rPr>
        <w:t>e in E</w:t>
      </w:r>
      <w:r w:rsidRPr="00BA6F5E">
        <w:rPr>
          <w:rFonts w:eastAsia="Calibri"/>
          <w:i/>
          <w:spacing w:val="-1"/>
          <w:sz w:val="22"/>
          <w:szCs w:val="22"/>
          <w:lang w:val="en-US"/>
        </w:rPr>
        <w:t>du</w:t>
      </w:r>
      <w:r w:rsidRPr="00BA6F5E">
        <w:rPr>
          <w:rFonts w:eastAsia="Calibri"/>
          <w:i/>
          <w:spacing w:val="1"/>
          <w:sz w:val="22"/>
          <w:szCs w:val="22"/>
          <w:lang w:val="en-US"/>
        </w:rPr>
        <w:t>c</w:t>
      </w:r>
      <w:r w:rsidRPr="00BA6F5E">
        <w:rPr>
          <w:rFonts w:eastAsia="Calibri"/>
          <w:i/>
          <w:spacing w:val="-1"/>
          <w:sz w:val="22"/>
          <w:szCs w:val="22"/>
          <w:lang w:val="en-US"/>
        </w:rPr>
        <w:t>a</w:t>
      </w:r>
      <w:r w:rsidRPr="00BA6F5E">
        <w:rPr>
          <w:rFonts w:eastAsia="Calibri"/>
          <w:i/>
          <w:spacing w:val="1"/>
          <w:sz w:val="22"/>
          <w:szCs w:val="22"/>
          <w:lang w:val="en-US"/>
        </w:rPr>
        <w:t>t</w:t>
      </w:r>
      <w:r w:rsidRPr="00BA6F5E">
        <w:rPr>
          <w:rFonts w:eastAsia="Calibri"/>
          <w:i/>
          <w:sz w:val="22"/>
          <w:szCs w:val="22"/>
          <w:lang w:val="en-US"/>
        </w:rPr>
        <w:t>i</w:t>
      </w:r>
      <w:r w:rsidRPr="00BA6F5E">
        <w:rPr>
          <w:rFonts w:eastAsia="Calibri"/>
          <w:i/>
          <w:spacing w:val="-1"/>
          <w:sz w:val="22"/>
          <w:szCs w:val="22"/>
          <w:lang w:val="en-US"/>
        </w:rPr>
        <w:t>on</w:t>
      </w:r>
      <w:r w:rsidRPr="00BA6F5E">
        <w:rPr>
          <w:rFonts w:eastAsia="Calibri"/>
          <w:sz w:val="22"/>
          <w:szCs w:val="22"/>
          <w:lang w:val="en-US"/>
        </w:rPr>
        <w:t>,</w:t>
      </w:r>
      <w:r w:rsidRPr="00BA6F5E">
        <w:rPr>
          <w:rFonts w:eastAsia="Calibri"/>
          <w:spacing w:val="1"/>
          <w:sz w:val="22"/>
          <w:szCs w:val="22"/>
          <w:lang w:val="en-US"/>
        </w:rPr>
        <w:t xml:space="preserve"> </w:t>
      </w:r>
      <w:r w:rsidRPr="00BA6F5E">
        <w:rPr>
          <w:rFonts w:eastAsia="Calibri"/>
          <w:sz w:val="22"/>
          <w:szCs w:val="22"/>
          <w:lang w:val="en-US"/>
        </w:rPr>
        <w:t>S</w:t>
      </w:r>
      <w:r w:rsidRPr="00BA6F5E">
        <w:rPr>
          <w:rFonts w:eastAsia="Calibri"/>
          <w:spacing w:val="1"/>
          <w:sz w:val="22"/>
          <w:szCs w:val="22"/>
          <w:lang w:val="en-US"/>
        </w:rPr>
        <w:t>pe</w:t>
      </w:r>
      <w:r w:rsidRPr="00BA6F5E">
        <w:rPr>
          <w:rFonts w:eastAsia="Calibri"/>
          <w:spacing w:val="-1"/>
          <w:sz w:val="22"/>
          <w:szCs w:val="22"/>
          <w:lang w:val="en-US"/>
        </w:rPr>
        <w:t>c</w:t>
      </w:r>
      <w:r w:rsidRPr="00BA6F5E">
        <w:rPr>
          <w:rFonts w:eastAsia="Calibri"/>
          <w:sz w:val="22"/>
          <w:szCs w:val="22"/>
          <w:lang w:val="en-US"/>
        </w:rPr>
        <w:t>ial</w:t>
      </w:r>
      <w:r w:rsidRPr="00BA6F5E">
        <w:rPr>
          <w:rFonts w:eastAsia="Calibri"/>
          <w:spacing w:val="1"/>
          <w:sz w:val="22"/>
          <w:szCs w:val="22"/>
          <w:lang w:val="en-US"/>
        </w:rPr>
        <w:t xml:space="preserve"> </w:t>
      </w:r>
      <w:r w:rsidRPr="00BA6F5E">
        <w:rPr>
          <w:rFonts w:eastAsia="Calibri"/>
          <w:sz w:val="22"/>
          <w:szCs w:val="22"/>
          <w:lang w:val="en-US"/>
        </w:rPr>
        <w:t>Iss</w:t>
      </w:r>
      <w:r w:rsidRPr="00BA6F5E">
        <w:rPr>
          <w:rFonts w:eastAsia="Calibri"/>
          <w:spacing w:val="-1"/>
          <w:sz w:val="22"/>
          <w:szCs w:val="22"/>
          <w:lang w:val="en-US"/>
        </w:rPr>
        <w:t>u</w:t>
      </w:r>
      <w:r w:rsidRPr="00BA6F5E">
        <w:rPr>
          <w:rFonts w:eastAsia="Calibri"/>
          <w:sz w:val="22"/>
          <w:szCs w:val="22"/>
          <w:lang w:val="en-US"/>
        </w:rPr>
        <w:t>e</w:t>
      </w:r>
      <w:r w:rsidRPr="00BA6F5E">
        <w:rPr>
          <w:rFonts w:eastAsia="Calibri"/>
          <w:spacing w:val="2"/>
          <w:sz w:val="22"/>
          <w:szCs w:val="22"/>
          <w:lang w:val="en-US"/>
        </w:rPr>
        <w:t xml:space="preserve"> </w:t>
      </w:r>
      <w:r w:rsidRPr="00BA6F5E">
        <w:rPr>
          <w:rFonts w:eastAsia="Calibri"/>
          <w:spacing w:val="1"/>
          <w:sz w:val="22"/>
          <w:szCs w:val="22"/>
          <w:lang w:val="en-US"/>
        </w:rPr>
        <w:t>o</w:t>
      </w:r>
      <w:r w:rsidRPr="00BA6F5E">
        <w:rPr>
          <w:rFonts w:eastAsia="Calibri"/>
          <w:sz w:val="22"/>
          <w:szCs w:val="22"/>
          <w:lang w:val="en-US"/>
        </w:rPr>
        <w:t>n A</w:t>
      </w:r>
      <w:r w:rsidRPr="00BA6F5E">
        <w:rPr>
          <w:rFonts w:eastAsia="Calibri"/>
          <w:spacing w:val="-1"/>
          <w:sz w:val="22"/>
          <w:szCs w:val="22"/>
          <w:lang w:val="en-US"/>
        </w:rPr>
        <w:t>u</w:t>
      </w:r>
      <w:r w:rsidRPr="00BA6F5E">
        <w:rPr>
          <w:rFonts w:eastAsia="Calibri"/>
          <w:spacing w:val="1"/>
          <w:sz w:val="22"/>
          <w:szCs w:val="22"/>
          <w:lang w:val="en-US"/>
        </w:rPr>
        <w:t>t</w:t>
      </w:r>
      <w:r w:rsidRPr="00BA6F5E">
        <w:rPr>
          <w:rFonts w:eastAsia="Calibri"/>
          <w:spacing w:val="-1"/>
          <w:sz w:val="22"/>
          <w:szCs w:val="22"/>
          <w:lang w:val="en-US"/>
        </w:rPr>
        <w:t>h</w:t>
      </w:r>
      <w:r w:rsidRPr="00BA6F5E">
        <w:rPr>
          <w:rFonts w:eastAsia="Calibri"/>
          <w:spacing w:val="1"/>
          <w:sz w:val="22"/>
          <w:szCs w:val="22"/>
          <w:lang w:val="en-US"/>
        </w:rPr>
        <w:t>o</w:t>
      </w:r>
      <w:r w:rsidRPr="00BA6F5E">
        <w:rPr>
          <w:rFonts w:eastAsia="Calibri"/>
          <w:sz w:val="22"/>
          <w:szCs w:val="22"/>
          <w:lang w:val="en-US"/>
        </w:rPr>
        <w:t>ri</w:t>
      </w:r>
      <w:r w:rsidRPr="00BA6F5E">
        <w:rPr>
          <w:rFonts w:eastAsia="Calibri"/>
          <w:spacing w:val="1"/>
          <w:sz w:val="22"/>
          <w:szCs w:val="22"/>
          <w:lang w:val="en-US"/>
        </w:rPr>
        <w:t>n</w:t>
      </w:r>
      <w:r w:rsidRPr="00BA6F5E">
        <w:rPr>
          <w:rFonts w:eastAsia="Calibri"/>
          <w:sz w:val="22"/>
          <w:szCs w:val="22"/>
          <w:lang w:val="en-US"/>
        </w:rPr>
        <w:t>g</w:t>
      </w:r>
      <w:r w:rsidRPr="00BA6F5E">
        <w:rPr>
          <w:rFonts w:eastAsia="Calibri"/>
          <w:spacing w:val="-2"/>
          <w:sz w:val="22"/>
          <w:szCs w:val="22"/>
          <w:lang w:val="en-US"/>
        </w:rPr>
        <w:t xml:space="preserve"> </w:t>
      </w:r>
      <w:r w:rsidRPr="00BA6F5E">
        <w:rPr>
          <w:rFonts w:eastAsia="Calibri"/>
          <w:sz w:val="22"/>
          <w:szCs w:val="22"/>
          <w:lang w:val="en-US"/>
        </w:rPr>
        <w:t>I</w:t>
      </w:r>
      <w:r w:rsidRPr="00BA6F5E">
        <w:rPr>
          <w:rFonts w:eastAsia="Calibri"/>
          <w:spacing w:val="1"/>
          <w:sz w:val="22"/>
          <w:szCs w:val="22"/>
          <w:lang w:val="en-US"/>
        </w:rPr>
        <w:t>n</w:t>
      </w:r>
      <w:r w:rsidRPr="00BA6F5E">
        <w:rPr>
          <w:rFonts w:eastAsia="Calibri"/>
          <w:spacing w:val="-1"/>
          <w:sz w:val="22"/>
          <w:szCs w:val="22"/>
          <w:lang w:val="en-US"/>
        </w:rPr>
        <w:t>t</w:t>
      </w:r>
      <w:r w:rsidRPr="00BA6F5E">
        <w:rPr>
          <w:rFonts w:eastAsia="Calibri"/>
          <w:spacing w:val="1"/>
          <w:sz w:val="22"/>
          <w:szCs w:val="22"/>
          <w:lang w:val="en-US"/>
        </w:rPr>
        <w:t>e</w:t>
      </w:r>
      <w:r w:rsidRPr="00BA6F5E">
        <w:rPr>
          <w:rFonts w:eastAsia="Calibri"/>
          <w:sz w:val="22"/>
          <w:szCs w:val="22"/>
          <w:lang w:val="en-US"/>
        </w:rPr>
        <w:t>llig</w:t>
      </w:r>
      <w:r w:rsidRPr="00BA6F5E">
        <w:rPr>
          <w:rFonts w:eastAsia="Calibri"/>
          <w:spacing w:val="1"/>
          <w:sz w:val="22"/>
          <w:szCs w:val="22"/>
          <w:lang w:val="en-US"/>
        </w:rPr>
        <w:t>e</w:t>
      </w:r>
      <w:r w:rsidRPr="00BA6F5E">
        <w:rPr>
          <w:rFonts w:eastAsia="Calibri"/>
          <w:spacing w:val="-1"/>
          <w:sz w:val="22"/>
          <w:szCs w:val="22"/>
          <w:lang w:val="en-US"/>
        </w:rPr>
        <w:t>n</w:t>
      </w:r>
      <w:r w:rsidRPr="00BA6F5E">
        <w:rPr>
          <w:rFonts w:eastAsia="Calibri"/>
          <w:sz w:val="22"/>
          <w:szCs w:val="22"/>
          <w:lang w:val="en-US"/>
        </w:rPr>
        <w:t>t</w:t>
      </w:r>
      <w:r w:rsidRPr="00BA6F5E">
        <w:rPr>
          <w:rFonts w:eastAsia="Calibri"/>
          <w:spacing w:val="2"/>
          <w:sz w:val="22"/>
          <w:szCs w:val="22"/>
          <w:lang w:val="en-US"/>
        </w:rPr>
        <w:t xml:space="preserve"> </w:t>
      </w:r>
      <w:r w:rsidRPr="00BA6F5E">
        <w:rPr>
          <w:rFonts w:eastAsia="Calibri"/>
          <w:spacing w:val="-2"/>
          <w:sz w:val="22"/>
          <w:szCs w:val="22"/>
          <w:lang w:val="en-US"/>
        </w:rPr>
        <w:t>T</w:t>
      </w:r>
      <w:r w:rsidRPr="00BA6F5E">
        <w:rPr>
          <w:rFonts w:eastAsia="Calibri"/>
          <w:spacing w:val="1"/>
          <w:sz w:val="22"/>
          <w:szCs w:val="22"/>
          <w:lang w:val="en-US"/>
        </w:rPr>
        <w:t>ut</w:t>
      </w:r>
      <w:r w:rsidRPr="00BA6F5E">
        <w:rPr>
          <w:rFonts w:eastAsia="Calibri"/>
          <w:spacing w:val="-2"/>
          <w:sz w:val="22"/>
          <w:szCs w:val="22"/>
          <w:lang w:val="en-US"/>
        </w:rPr>
        <w:t>o</w:t>
      </w:r>
      <w:r w:rsidRPr="00BA6F5E">
        <w:rPr>
          <w:rFonts w:eastAsia="Calibri"/>
          <w:sz w:val="22"/>
          <w:szCs w:val="22"/>
          <w:lang w:val="en-US"/>
        </w:rPr>
        <w:t>ri</w:t>
      </w:r>
      <w:r w:rsidRPr="00BA6F5E">
        <w:rPr>
          <w:rFonts w:eastAsia="Calibri"/>
          <w:spacing w:val="1"/>
          <w:sz w:val="22"/>
          <w:szCs w:val="22"/>
          <w:lang w:val="en-US"/>
        </w:rPr>
        <w:t>n</w:t>
      </w:r>
      <w:r w:rsidRPr="00BA6F5E">
        <w:rPr>
          <w:rFonts w:eastAsia="Calibri"/>
          <w:sz w:val="22"/>
          <w:szCs w:val="22"/>
          <w:lang w:val="en-US"/>
        </w:rPr>
        <w:t>g</w:t>
      </w:r>
      <w:r w:rsidRPr="00BA6F5E">
        <w:rPr>
          <w:rFonts w:eastAsia="Calibri"/>
          <w:spacing w:val="1"/>
          <w:sz w:val="22"/>
          <w:szCs w:val="22"/>
          <w:lang w:val="en-US"/>
        </w:rPr>
        <w:t xml:space="preserve"> </w:t>
      </w:r>
      <w:r w:rsidRPr="00BA6F5E">
        <w:rPr>
          <w:rFonts w:eastAsia="Calibri"/>
          <w:sz w:val="22"/>
          <w:szCs w:val="22"/>
          <w:lang w:val="en-US"/>
        </w:rPr>
        <w:t>S</w:t>
      </w:r>
      <w:r w:rsidRPr="00BA6F5E">
        <w:rPr>
          <w:rFonts w:eastAsia="Calibri"/>
          <w:spacing w:val="-1"/>
          <w:sz w:val="22"/>
          <w:szCs w:val="22"/>
          <w:lang w:val="en-US"/>
        </w:rPr>
        <w:t>y</w:t>
      </w:r>
      <w:r w:rsidRPr="00BA6F5E">
        <w:rPr>
          <w:rFonts w:eastAsia="Calibri"/>
          <w:spacing w:val="-3"/>
          <w:sz w:val="22"/>
          <w:szCs w:val="22"/>
          <w:lang w:val="en-US"/>
        </w:rPr>
        <w:t>s</w:t>
      </w:r>
      <w:r w:rsidRPr="00BA6F5E">
        <w:rPr>
          <w:rFonts w:eastAsia="Calibri"/>
          <w:spacing w:val="1"/>
          <w:sz w:val="22"/>
          <w:szCs w:val="22"/>
          <w:lang w:val="en-US"/>
        </w:rPr>
        <w:t>te</w:t>
      </w:r>
      <w:r w:rsidRPr="00BA6F5E">
        <w:rPr>
          <w:rFonts w:eastAsia="Calibri"/>
          <w:sz w:val="22"/>
          <w:szCs w:val="22"/>
          <w:lang w:val="en-US"/>
        </w:rPr>
        <w:t>ms</w:t>
      </w:r>
      <w:r w:rsidRPr="00BA6F5E">
        <w:rPr>
          <w:rFonts w:eastAsia="Calibri"/>
          <w:i/>
          <w:sz w:val="22"/>
          <w:szCs w:val="22"/>
          <w:lang w:val="en-US"/>
        </w:rPr>
        <w:t>,</w:t>
      </w:r>
      <w:r w:rsidRPr="00BA6F5E">
        <w:rPr>
          <w:rFonts w:eastAsia="Calibri"/>
          <w:i/>
          <w:spacing w:val="1"/>
          <w:sz w:val="22"/>
          <w:szCs w:val="22"/>
          <w:lang w:val="en-US"/>
        </w:rPr>
        <w:t xml:space="preserve"> </w:t>
      </w:r>
      <w:r w:rsidRPr="00BA6F5E">
        <w:rPr>
          <w:rFonts w:eastAsia="Calibri"/>
          <w:i/>
          <w:spacing w:val="-2"/>
          <w:sz w:val="22"/>
          <w:szCs w:val="22"/>
          <w:lang w:val="en-US"/>
        </w:rPr>
        <w:t>1</w:t>
      </w:r>
      <w:r w:rsidRPr="00BA6F5E">
        <w:rPr>
          <w:rFonts w:eastAsia="Calibri"/>
          <w:i/>
          <w:spacing w:val="1"/>
          <w:sz w:val="22"/>
          <w:szCs w:val="22"/>
          <w:lang w:val="en-US"/>
        </w:rPr>
        <w:t>9</w:t>
      </w:r>
      <w:r w:rsidRPr="00BA6F5E">
        <w:rPr>
          <w:rFonts w:eastAsia="Calibri"/>
          <w:spacing w:val="-1"/>
          <w:sz w:val="22"/>
          <w:szCs w:val="22"/>
          <w:lang w:val="en-US"/>
        </w:rPr>
        <w:t>(</w:t>
      </w:r>
      <w:r w:rsidRPr="00BA6F5E">
        <w:rPr>
          <w:rFonts w:eastAsia="Calibri"/>
          <w:spacing w:val="1"/>
          <w:sz w:val="22"/>
          <w:szCs w:val="22"/>
          <w:lang w:val="en-US"/>
        </w:rPr>
        <w:t>2</w:t>
      </w:r>
      <w:r w:rsidRPr="00BA6F5E">
        <w:rPr>
          <w:rFonts w:eastAsia="Calibri"/>
          <w:spacing w:val="-1"/>
          <w:sz w:val="22"/>
          <w:szCs w:val="22"/>
          <w:lang w:val="en-US"/>
        </w:rPr>
        <w:t>)</w:t>
      </w:r>
      <w:r w:rsidRPr="00BA6F5E">
        <w:rPr>
          <w:rFonts w:eastAsia="Calibri"/>
          <w:sz w:val="22"/>
          <w:szCs w:val="22"/>
          <w:lang w:val="en-US"/>
        </w:rPr>
        <w:t>,</w:t>
      </w:r>
      <w:r w:rsidRPr="00BA6F5E">
        <w:rPr>
          <w:rFonts w:eastAsia="Calibri"/>
          <w:spacing w:val="1"/>
          <w:sz w:val="22"/>
          <w:szCs w:val="22"/>
          <w:lang w:val="en-US"/>
        </w:rPr>
        <w:t xml:space="preserve"> 10</w:t>
      </w:r>
      <w:r w:rsidRPr="00BA6F5E">
        <w:rPr>
          <w:rFonts w:eastAsia="Calibri"/>
          <w:spacing w:val="-2"/>
          <w:sz w:val="22"/>
          <w:szCs w:val="22"/>
          <w:lang w:val="en-US"/>
        </w:rPr>
        <w:t>5</w:t>
      </w:r>
      <w:r w:rsidRPr="00BA6F5E">
        <w:rPr>
          <w:rFonts w:eastAsia="Calibri"/>
          <w:spacing w:val="1"/>
          <w:sz w:val="22"/>
          <w:szCs w:val="22"/>
          <w:lang w:val="en-US"/>
        </w:rPr>
        <w:t>-1</w:t>
      </w:r>
      <w:r w:rsidRPr="00BA6F5E">
        <w:rPr>
          <w:rFonts w:eastAsia="Calibri"/>
          <w:spacing w:val="-2"/>
          <w:sz w:val="22"/>
          <w:szCs w:val="22"/>
          <w:lang w:val="en-US"/>
        </w:rPr>
        <w:t>5</w:t>
      </w:r>
      <w:r w:rsidRPr="00BA6F5E">
        <w:rPr>
          <w:rFonts w:eastAsia="Calibri"/>
          <w:spacing w:val="1"/>
          <w:sz w:val="22"/>
          <w:szCs w:val="22"/>
          <w:lang w:val="en-US"/>
        </w:rPr>
        <w:t>4.</w:t>
      </w:r>
    </w:p>
    <w:p w14:paraId="10794169" w14:textId="52929810" w:rsidR="008C22AB" w:rsidRPr="00BA6F5E" w:rsidRDefault="008C22AB" w:rsidP="008C22AB">
      <w:pPr>
        <w:adjustRightInd w:val="0"/>
        <w:spacing w:after="120"/>
        <w:ind w:left="567" w:right="95" w:hanging="567"/>
        <w:jc w:val="both"/>
        <w:rPr>
          <w:rFonts w:eastAsia="Calibri"/>
          <w:sz w:val="22"/>
          <w:szCs w:val="22"/>
          <w:lang w:val="en-US"/>
        </w:rPr>
      </w:pPr>
      <w:r w:rsidRPr="00BA6F5E">
        <w:rPr>
          <w:rFonts w:eastAsia="Calibri"/>
          <w:sz w:val="22"/>
          <w:szCs w:val="22"/>
          <w:lang w:val="en-US"/>
        </w:rPr>
        <w:t>A</w:t>
      </w:r>
      <w:r w:rsidRPr="00BA6F5E">
        <w:rPr>
          <w:rFonts w:eastAsia="Calibri"/>
          <w:spacing w:val="1"/>
          <w:sz w:val="22"/>
          <w:szCs w:val="22"/>
          <w:lang w:val="en-US"/>
        </w:rPr>
        <w:t>nde</w:t>
      </w:r>
      <w:r w:rsidRPr="00BA6F5E">
        <w:rPr>
          <w:rFonts w:eastAsia="Calibri"/>
          <w:sz w:val="22"/>
          <w:szCs w:val="22"/>
          <w:lang w:val="en-US"/>
        </w:rPr>
        <w:t>r</w:t>
      </w:r>
      <w:r w:rsidRPr="00BA6F5E">
        <w:rPr>
          <w:rFonts w:eastAsia="Calibri"/>
          <w:spacing w:val="-3"/>
          <w:sz w:val="22"/>
          <w:szCs w:val="22"/>
          <w:lang w:val="en-US"/>
        </w:rPr>
        <w:t>s</w:t>
      </w:r>
      <w:r w:rsidRPr="00BA6F5E">
        <w:rPr>
          <w:rFonts w:eastAsia="Calibri"/>
          <w:spacing w:val="1"/>
          <w:sz w:val="22"/>
          <w:szCs w:val="22"/>
          <w:lang w:val="en-US"/>
        </w:rPr>
        <w:t>on</w:t>
      </w:r>
      <w:r w:rsidRPr="00BA6F5E">
        <w:rPr>
          <w:rFonts w:eastAsia="Calibri"/>
          <w:sz w:val="22"/>
          <w:szCs w:val="22"/>
          <w:lang w:val="en-US"/>
        </w:rPr>
        <w:t>, J.</w:t>
      </w:r>
      <w:r w:rsidR="0009572B" w:rsidRPr="00BA6F5E">
        <w:rPr>
          <w:rFonts w:eastAsia="Calibri"/>
          <w:sz w:val="22"/>
          <w:szCs w:val="22"/>
          <w:lang w:val="en-US"/>
        </w:rPr>
        <w:t> </w:t>
      </w:r>
      <w:r w:rsidRPr="00BA6F5E">
        <w:rPr>
          <w:rFonts w:eastAsia="Calibri"/>
          <w:spacing w:val="-1"/>
          <w:sz w:val="22"/>
          <w:szCs w:val="22"/>
          <w:lang w:val="en-US"/>
        </w:rPr>
        <w:t>R</w:t>
      </w:r>
      <w:r w:rsidRPr="00BA6F5E">
        <w:rPr>
          <w:rFonts w:eastAsia="Calibri"/>
          <w:sz w:val="22"/>
          <w:szCs w:val="22"/>
          <w:lang w:val="en-US"/>
        </w:rPr>
        <w:t>.</w:t>
      </w:r>
      <w:r w:rsidR="005750D8" w:rsidRPr="00BA6F5E">
        <w:rPr>
          <w:rFonts w:eastAsia="Calibri"/>
          <w:sz w:val="22"/>
          <w:szCs w:val="22"/>
          <w:lang w:val="en-US"/>
        </w:rPr>
        <w:t xml:space="preserve"> </w:t>
      </w:r>
      <w:r w:rsidRPr="00BA6F5E">
        <w:rPr>
          <w:rFonts w:eastAsia="Calibri"/>
          <w:spacing w:val="-1"/>
          <w:sz w:val="22"/>
          <w:szCs w:val="22"/>
          <w:lang w:val="en-US"/>
        </w:rPr>
        <w:t>(</w:t>
      </w:r>
      <w:r w:rsidRPr="00BA6F5E">
        <w:rPr>
          <w:rFonts w:eastAsia="Calibri"/>
          <w:spacing w:val="1"/>
          <w:sz w:val="22"/>
          <w:szCs w:val="22"/>
          <w:lang w:val="en-US"/>
        </w:rPr>
        <w:t>1983</w:t>
      </w:r>
      <w:r w:rsidRPr="00BA6F5E">
        <w:rPr>
          <w:rFonts w:eastAsia="Calibri"/>
          <w:spacing w:val="-1"/>
          <w:sz w:val="22"/>
          <w:szCs w:val="22"/>
          <w:lang w:val="en-US"/>
        </w:rPr>
        <w:t>)</w:t>
      </w:r>
      <w:r w:rsidRPr="00BA6F5E">
        <w:rPr>
          <w:rFonts w:eastAsia="Calibri"/>
          <w:sz w:val="22"/>
          <w:szCs w:val="22"/>
          <w:lang w:val="en-US"/>
        </w:rPr>
        <w:t>.</w:t>
      </w:r>
      <w:r w:rsidR="005750D8" w:rsidRPr="00BA6F5E">
        <w:rPr>
          <w:rFonts w:eastAsia="Calibri"/>
          <w:sz w:val="22"/>
          <w:szCs w:val="22"/>
          <w:lang w:val="en-US"/>
        </w:rPr>
        <w:t xml:space="preserve"> </w:t>
      </w:r>
      <w:r w:rsidRPr="00BA6F5E">
        <w:rPr>
          <w:rFonts w:eastAsia="Calibri"/>
          <w:i/>
          <w:spacing w:val="1"/>
          <w:sz w:val="22"/>
          <w:szCs w:val="22"/>
          <w:lang w:val="en-US"/>
        </w:rPr>
        <w:t>T</w:t>
      </w:r>
      <w:r w:rsidRPr="00BA6F5E">
        <w:rPr>
          <w:rFonts w:eastAsia="Calibri"/>
          <w:i/>
          <w:spacing w:val="-1"/>
          <w:sz w:val="22"/>
          <w:szCs w:val="22"/>
          <w:lang w:val="en-US"/>
        </w:rPr>
        <w:t>h</w:t>
      </w:r>
      <w:r w:rsidRPr="00BA6F5E">
        <w:rPr>
          <w:rFonts w:eastAsia="Calibri"/>
          <w:i/>
          <w:sz w:val="22"/>
          <w:szCs w:val="22"/>
          <w:lang w:val="en-US"/>
        </w:rPr>
        <w:t xml:space="preserve">e </w:t>
      </w:r>
      <w:r w:rsidRPr="00BA6F5E">
        <w:rPr>
          <w:rFonts w:eastAsia="Calibri"/>
          <w:i/>
          <w:spacing w:val="-1"/>
          <w:sz w:val="22"/>
          <w:szCs w:val="22"/>
          <w:lang w:val="en-US"/>
        </w:rPr>
        <w:t>ar</w:t>
      </w:r>
      <w:r w:rsidRPr="00BA6F5E">
        <w:rPr>
          <w:rFonts w:eastAsia="Calibri"/>
          <w:i/>
          <w:spacing w:val="1"/>
          <w:sz w:val="22"/>
          <w:szCs w:val="22"/>
          <w:lang w:val="en-US"/>
        </w:rPr>
        <w:t>c</w:t>
      </w:r>
      <w:r w:rsidRPr="00BA6F5E">
        <w:rPr>
          <w:rFonts w:eastAsia="Calibri"/>
          <w:i/>
          <w:spacing w:val="-1"/>
          <w:sz w:val="22"/>
          <w:szCs w:val="22"/>
          <w:lang w:val="en-US"/>
        </w:rPr>
        <w:t>h</w:t>
      </w:r>
      <w:r w:rsidRPr="00BA6F5E">
        <w:rPr>
          <w:rFonts w:eastAsia="Calibri"/>
          <w:i/>
          <w:sz w:val="22"/>
          <w:szCs w:val="22"/>
          <w:lang w:val="en-US"/>
        </w:rPr>
        <w:t>i</w:t>
      </w:r>
      <w:r w:rsidRPr="00BA6F5E">
        <w:rPr>
          <w:rFonts w:eastAsia="Calibri"/>
          <w:i/>
          <w:spacing w:val="1"/>
          <w:sz w:val="22"/>
          <w:szCs w:val="22"/>
          <w:lang w:val="en-US"/>
        </w:rPr>
        <w:t>te</w:t>
      </w:r>
      <w:r w:rsidRPr="00BA6F5E">
        <w:rPr>
          <w:rFonts w:eastAsia="Calibri"/>
          <w:i/>
          <w:spacing w:val="-1"/>
          <w:sz w:val="22"/>
          <w:szCs w:val="22"/>
          <w:lang w:val="en-US"/>
        </w:rPr>
        <w:t>c</w:t>
      </w:r>
      <w:r w:rsidRPr="00BA6F5E">
        <w:rPr>
          <w:rFonts w:eastAsia="Calibri"/>
          <w:i/>
          <w:spacing w:val="1"/>
          <w:sz w:val="22"/>
          <w:szCs w:val="22"/>
          <w:lang w:val="en-US"/>
        </w:rPr>
        <w:t>t</w:t>
      </w:r>
      <w:r w:rsidRPr="00BA6F5E">
        <w:rPr>
          <w:rFonts w:eastAsia="Calibri"/>
          <w:i/>
          <w:spacing w:val="-1"/>
          <w:sz w:val="22"/>
          <w:szCs w:val="22"/>
          <w:lang w:val="en-US"/>
        </w:rPr>
        <w:t>ur</w:t>
      </w:r>
      <w:r w:rsidRPr="00BA6F5E">
        <w:rPr>
          <w:rFonts w:eastAsia="Calibri"/>
          <w:i/>
          <w:sz w:val="22"/>
          <w:szCs w:val="22"/>
          <w:lang w:val="en-US"/>
        </w:rPr>
        <w:t xml:space="preserve">e </w:t>
      </w:r>
      <w:r w:rsidRPr="00BA6F5E">
        <w:rPr>
          <w:rFonts w:eastAsia="Calibri"/>
          <w:i/>
          <w:spacing w:val="-1"/>
          <w:sz w:val="22"/>
          <w:szCs w:val="22"/>
          <w:lang w:val="en-US"/>
        </w:rPr>
        <w:t>o</w:t>
      </w:r>
      <w:r w:rsidRPr="00BA6F5E">
        <w:rPr>
          <w:rFonts w:eastAsia="Calibri"/>
          <w:i/>
          <w:sz w:val="22"/>
          <w:szCs w:val="22"/>
          <w:lang w:val="en-US"/>
        </w:rPr>
        <w:t xml:space="preserve">f </w:t>
      </w:r>
      <w:r w:rsidRPr="00BA6F5E">
        <w:rPr>
          <w:rFonts w:eastAsia="Calibri"/>
          <w:i/>
          <w:spacing w:val="1"/>
          <w:sz w:val="22"/>
          <w:szCs w:val="22"/>
          <w:lang w:val="en-US"/>
        </w:rPr>
        <w:t>c</w:t>
      </w:r>
      <w:r w:rsidRPr="00BA6F5E">
        <w:rPr>
          <w:rFonts w:eastAsia="Calibri"/>
          <w:i/>
          <w:spacing w:val="-1"/>
          <w:sz w:val="22"/>
          <w:szCs w:val="22"/>
          <w:lang w:val="en-US"/>
        </w:rPr>
        <w:t>ogn</w:t>
      </w:r>
      <w:r w:rsidRPr="00BA6F5E">
        <w:rPr>
          <w:rFonts w:eastAsia="Calibri"/>
          <w:i/>
          <w:sz w:val="22"/>
          <w:szCs w:val="22"/>
          <w:lang w:val="en-US"/>
        </w:rPr>
        <w:t>i</w:t>
      </w:r>
      <w:r w:rsidRPr="00BA6F5E">
        <w:rPr>
          <w:rFonts w:eastAsia="Calibri"/>
          <w:i/>
          <w:spacing w:val="1"/>
          <w:sz w:val="22"/>
          <w:szCs w:val="22"/>
          <w:lang w:val="en-US"/>
        </w:rPr>
        <w:t>t</w:t>
      </w:r>
      <w:r w:rsidRPr="00BA6F5E">
        <w:rPr>
          <w:rFonts w:eastAsia="Calibri"/>
          <w:i/>
          <w:sz w:val="22"/>
          <w:szCs w:val="22"/>
          <w:lang w:val="en-US"/>
        </w:rPr>
        <w:t>i</w:t>
      </w:r>
      <w:r w:rsidRPr="00BA6F5E">
        <w:rPr>
          <w:rFonts w:eastAsia="Calibri"/>
          <w:i/>
          <w:spacing w:val="-1"/>
          <w:sz w:val="22"/>
          <w:szCs w:val="22"/>
          <w:lang w:val="en-US"/>
        </w:rPr>
        <w:t>on</w:t>
      </w:r>
      <w:r w:rsidRPr="00BA6F5E">
        <w:rPr>
          <w:rFonts w:eastAsia="Calibri"/>
          <w:sz w:val="22"/>
          <w:szCs w:val="22"/>
          <w:lang w:val="en-US"/>
        </w:rPr>
        <w:t>.</w:t>
      </w:r>
      <w:r w:rsidR="005750D8" w:rsidRPr="00BA6F5E">
        <w:rPr>
          <w:rFonts w:eastAsia="Calibri"/>
          <w:sz w:val="22"/>
          <w:szCs w:val="22"/>
          <w:lang w:val="en-US"/>
        </w:rPr>
        <w:t xml:space="preserve"> </w:t>
      </w:r>
      <w:r w:rsidRPr="00BA6F5E">
        <w:rPr>
          <w:rFonts w:eastAsia="Calibri"/>
          <w:spacing w:val="-1"/>
          <w:sz w:val="22"/>
          <w:szCs w:val="22"/>
          <w:lang w:val="en-US"/>
        </w:rPr>
        <w:t>H</w:t>
      </w:r>
      <w:r w:rsidRPr="00BA6F5E">
        <w:rPr>
          <w:rFonts w:eastAsia="Calibri"/>
          <w:sz w:val="22"/>
          <w:szCs w:val="22"/>
          <w:lang w:val="en-US"/>
        </w:rPr>
        <w:t>arvard U</w:t>
      </w:r>
      <w:r w:rsidRPr="00BA6F5E">
        <w:rPr>
          <w:rFonts w:eastAsia="Calibri"/>
          <w:spacing w:val="1"/>
          <w:sz w:val="22"/>
          <w:szCs w:val="22"/>
          <w:lang w:val="en-US"/>
        </w:rPr>
        <w:t>n</w:t>
      </w:r>
      <w:r w:rsidRPr="00BA6F5E">
        <w:rPr>
          <w:rFonts w:eastAsia="Calibri"/>
          <w:sz w:val="22"/>
          <w:szCs w:val="22"/>
          <w:lang w:val="en-US"/>
        </w:rPr>
        <w:t>iv</w:t>
      </w:r>
      <w:r w:rsidRPr="00BA6F5E">
        <w:rPr>
          <w:rFonts w:eastAsia="Calibri"/>
          <w:spacing w:val="1"/>
          <w:sz w:val="22"/>
          <w:szCs w:val="22"/>
          <w:lang w:val="en-US"/>
        </w:rPr>
        <w:t>e</w:t>
      </w:r>
      <w:r w:rsidRPr="00BA6F5E">
        <w:rPr>
          <w:rFonts w:eastAsia="Calibri"/>
          <w:sz w:val="22"/>
          <w:szCs w:val="22"/>
          <w:lang w:val="en-US"/>
        </w:rPr>
        <w:t>rsi</w:t>
      </w:r>
      <w:r w:rsidRPr="00BA6F5E">
        <w:rPr>
          <w:rFonts w:eastAsia="Calibri"/>
          <w:spacing w:val="1"/>
          <w:sz w:val="22"/>
          <w:szCs w:val="22"/>
          <w:lang w:val="en-US"/>
        </w:rPr>
        <w:t>t</w:t>
      </w:r>
      <w:r w:rsidRPr="00BA6F5E">
        <w:rPr>
          <w:rFonts w:eastAsia="Calibri"/>
          <w:sz w:val="22"/>
          <w:szCs w:val="22"/>
          <w:lang w:val="en-US"/>
        </w:rPr>
        <w:t xml:space="preserve">y </w:t>
      </w:r>
      <w:r w:rsidRPr="00BA6F5E">
        <w:rPr>
          <w:rFonts w:eastAsia="Calibri"/>
          <w:spacing w:val="-2"/>
          <w:sz w:val="22"/>
          <w:szCs w:val="22"/>
          <w:lang w:val="en-US"/>
        </w:rPr>
        <w:t>P</w:t>
      </w:r>
      <w:r w:rsidRPr="00BA6F5E">
        <w:rPr>
          <w:rFonts w:eastAsia="Calibri"/>
          <w:sz w:val="22"/>
          <w:szCs w:val="22"/>
          <w:lang w:val="en-US"/>
        </w:rPr>
        <w:t>r</w:t>
      </w:r>
      <w:r w:rsidRPr="00BA6F5E">
        <w:rPr>
          <w:rFonts w:eastAsia="Calibri"/>
          <w:spacing w:val="1"/>
          <w:sz w:val="22"/>
          <w:szCs w:val="22"/>
          <w:lang w:val="en-US"/>
        </w:rPr>
        <w:t>e</w:t>
      </w:r>
      <w:r w:rsidRPr="00BA6F5E">
        <w:rPr>
          <w:rFonts w:eastAsia="Calibri"/>
          <w:sz w:val="22"/>
          <w:szCs w:val="22"/>
          <w:lang w:val="en-US"/>
        </w:rPr>
        <w:t>ss.</w:t>
      </w:r>
    </w:p>
    <w:p w14:paraId="37C43A7A" w14:textId="77777777" w:rsidR="00226B39" w:rsidRPr="00BA6F5E" w:rsidRDefault="00226B39" w:rsidP="00226B39">
      <w:pPr>
        <w:adjustRightInd w:val="0"/>
        <w:spacing w:after="120"/>
        <w:ind w:left="567" w:right="95" w:hanging="567"/>
        <w:jc w:val="both"/>
        <w:rPr>
          <w:rFonts w:eastAsia="Calibri"/>
          <w:sz w:val="22"/>
          <w:szCs w:val="22"/>
          <w:lang w:val="en-US"/>
        </w:rPr>
      </w:pPr>
      <w:r w:rsidRPr="00BA6F5E">
        <w:rPr>
          <w:rFonts w:eastAsia="Calibri"/>
          <w:sz w:val="22"/>
          <w:szCs w:val="22"/>
          <w:lang w:val="en-US"/>
        </w:rPr>
        <w:t>A</w:t>
      </w:r>
      <w:r w:rsidRPr="00BA6F5E">
        <w:rPr>
          <w:rFonts w:eastAsia="Calibri"/>
          <w:spacing w:val="1"/>
          <w:sz w:val="22"/>
          <w:szCs w:val="22"/>
          <w:lang w:val="en-US"/>
        </w:rPr>
        <w:t>nde</w:t>
      </w:r>
      <w:r w:rsidRPr="00BA6F5E">
        <w:rPr>
          <w:rFonts w:eastAsia="Calibri"/>
          <w:sz w:val="22"/>
          <w:szCs w:val="22"/>
          <w:lang w:val="en-US"/>
        </w:rPr>
        <w:t>r</w:t>
      </w:r>
      <w:r w:rsidRPr="00BA6F5E">
        <w:rPr>
          <w:rFonts w:eastAsia="Calibri"/>
          <w:spacing w:val="-3"/>
          <w:sz w:val="22"/>
          <w:szCs w:val="22"/>
          <w:lang w:val="en-US"/>
        </w:rPr>
        <w:t>s</w:t>
      </w:r>
      <w:r w:rsidRPr="00BA6F5E">
        <w:rPr>
          <w:rFonts w:eastAsia="Calibri"/>
          <w:spacing w:val="1"/>
          <w:sz w:val="22"/>
          <w:szCs w:val="22"/>
          <w:lang w:val="en-US"/>
        </w:rPr>
        <w:t>on</w:t>
      </w:r>
      <w:r w:rsidRPr="00BA6F5E">
        <w:rPr>
          <w:rFonts w:eastAsia="Calibri"/>
          <w:sz w:val="22"/>
          <w:szCs w:val="22"/>
          <w:lang w:val="en-US"/>
        </w:rPr>
        <w:t>,</w:t>
      </w:r>
      <w:r w:rsidRPr="00BA6F5E">
        <w:rPr>
          <w:rFonts w:eastAsia="Calibri"/>
          <w:spacing w:val="27"/>
          <w:sz w:val="22"/>
          <w:szCs w:val="22"/>
          <w:lang w:val="en-US"/>
        </w:rPr>
        <w:t xml:space="preserve"> </w:t>
      </w:r>
      <w:r w:rsidRPr="00BA6F5E">
        <w:rPr>
          <w:rFonts w:eastAsia="Calibri"/>
          <w:sz w:val="22"/>
          <w:szCs w:val="22"/>
          <w:lang w:val="en-US"/>
        </w:rPr>
        <w:t>J. </w:t>
      </w:r>
      <w:r w:rsidRPr="00BA6F5E">
        <w:rPr>
          <w:rFonts w:eastAsia="Calibri"/>
          <w:spacing w:val="-1"/>
          <w:sz w:val="22"/>
          <w:szCs w:val="22"/>
          <w:lang w:val="en-US"/>
        </w:rPr>
        <w:t>R.</w:t>
      </w:r>
      <w:r w:rsidRPr="00BA6F5E">
        <w:rPr>
          <w:rFonts w:eastAsia="Calibri"/>
          <w:sz w:val="22"/>
          <w:szCs w:val="22"/>
          <w:lang w:val="en-US"/>
        </w:rPr>
        <w:t>,</w:t>
      </w:r>
      <w:r w:rsidRPr="00BA6F5E">
        <w:rPr>
          <w:rFonts w:eastAsia="Calibri"/>
          <w:spacing w:val="27"/>
          <w:sz w:val="22"/>
          <w:szCs w:val="22"/>
          <w:lang w:val="en-US"/>
        </w:rPr>
        <w:t xml:space="preserve"> </w:t>
      </w:r>
      <w:r w:rsidRPr="00BA6F5E">
        <w:rPr>
          <w:rFonts w:eastAsia="Calibri"/>
          <w:spacing w:val="-1"/>
          <w:sz w:val="22"/>
          <w:szCs w:val="22"/>
          <w:lang w:val="en-US"/>
        </w:rPr>
        <w:t>C</w:t>
      </w:r>
      <w:r w:rsidRPr="00BA6F5E">
        <w:rPr>
          <w:rFonts w:eastAsia="Calibri"/>
          <w:spacing w:val="1"/>
          <w:sz w:val="22"/>
          <w:szCs w:val="22"/>
          <w:lang w:val="en-US"/>
        </w:rPr>
        <w:t>o</w:t>
      </w:r>
      <w:r w:rsidRPr="00BA6F5E">
        <w:rPr>
          <w:rFonts w:eastAsia="Calibri"/>
          <w:spacing w:val="-2"/>
          <w:sz w:val="22"/>
          <w:szCs w:val="22"/>
          <w:lang w:val="en-US"/>
        </w:rPr>
        <w:t>r</w:t>
      </w:r>
      <w:r w:rsidRPr="00BA6F5E">
        <w:rPr>
          <w:rFonts w:eastAsia="Calibri"/>
          <w:spacing w:val="1"/>
          <w:sz w:val="22"/>
          <w:szCs w:val="22"/>
          <w:lang w:val="en-US"/>
        </w:rPr>
        <w:t>be</w:t>
      </w:r>
      <w:r w:rsidRPr="00BA6F5E">
        <w:rPr>
          <w:rFonts w:eastAsia="Calibri"/>
          <w:spacing w:val="-1"/>
          <w:sz w:val="22"/>
          <w:szCs w:val="22"/>
          <w:lang w:val="en-US"/>
        </w:rPr>
        <w:t>t</w:t>
      </w:r>
      <w:r w:rsidRPr="00BA6F5E">
        <w:rPr>
          <w:rFonts w:eastAsia="Calibri"/>
          <w:spacing w:val="1"/>
          <w:sz w:val="22"/>
          <w:szCs w:val="22"/>
          <w:lang w:val="en-US"/>
        </w:rPr>
        <w:t>t</w:t>
      </w:r>
      <w:r w:rsidRPr="00BA6F5E">
        <w:rPr>
          <w:rFonts w:eastAsia="Calibri"/>
          <w:sz w:val="22"/>
          <w:szCs w:val="22"/>
          <w:lang w:val="en-US"/>
        </w:rPr>
        <w:t>,</w:t>
      </w:r>
      <w:r w:rsidRPr="00BA6F5E">
        <w:rPr>
          <w:rFonts w:eastAsia="Calibri"/>
          <w:spacing w:val="25"/>
          <w:sz w:val="22"/>
          <w:szCs w:val="22"/>
          <w:lang w:val="en-US"/>
        </w:rPr>
        <w:t xml:space="preserve"> </w:t>
      </w:r>
      <w:r w:rsidRPr="00BA6F5E">
        <w:rPr>
          <w:rFonts w:eastAsia="Calibri"/>
          <w:sz w:val="22"/>
          <w:szCs w:val="22"/>
          <w:lang w:val="en-US"/>
        </w:rPr>
        <w:t xml:space="preserve">A. </w:t>
      </w:r>
      <w:r w:rsidRPr="00BA6F5E">
        <w:rPr>
          <w:rFonts w:eastAsia="Calibri"/>
          <w:spacing w:val="1"/>
          <w:sz w:val="22"/>
          <w:szCs w:val="22"/>
          <w:lang w:val="en-US"/>
        </w:rPr>
        <w:t>T</w:t>
      </w:r>
      <w:r w:rsidRPr="00BA6F5E">
        <w:rPr>
          <w:rFonts w:eastAsia="Calibri"/>
          <w:spacing w:val="-1"/>
          <w:sz w:val="22"/>
          <w:szCs w:val="22"/>
          <w:lang w:val="en-US"/>
        </w:rPr>
        <w:t>.</w:t>
      </w:r>
      <w:r w:rsidRPr="00BA6F5E">
        <w:rPr>
          <w:rFonts w:eastAsia="Calibri"/>
          <w:sz w:val="22"/>
          <w:szCs w:val="22"/>
          <w:lang w:val="en-US"/>
        </w:rPr>
        <w:t>,</w:t>
      </w:r>
      <w:r w:rsidRPr="00BA6F5E">
        <w:rPr>
          <w:rFonts w:eastAsia="Calibri"/>
          <w:spacing w:val="27"/>
          <w:sz w:val="22"/>
          <w:szCs w:val="22"/>
          <w:lang w:val="en-US"/>
        </w:rPr>
        <w:t xml:space="preserve"> </w:t>
      </w:r>
      <w:r w:rsidRPr="00BA6F5E">
        <w:rPr>
          <w:rFonts w:eastAsia="Calibri"/>
          <w:sz w:val="22"/>
          <w:szCs w:val="22"/>
          <w:lang w:val="en-US"/>
        </w:rPr>
        <w:t>K</w:t>
      </w:r>
      <w:r w:rsidRPr="00BA6F5E">
        <w:rPr>
          <w:rFonts w:eastAsia="Calibri"/>
          <w:spacing w:val="1"/>
          <w:sz w:val="22"/>
          <w:szCs w:val="22"/>
          <w:lang w:val="en-US"/>
        </w:rPr>
        <w:t>oe</w:t>
      </w:r>
      <w:r w:rsidRPr="00BA6F5E">
        <w:rPr>
          <w:rFonts w:eastAsia="Calibri"/>
          <w:spacing w:val="-1"/>
          <w:sz w:val="22"/>
          <w:szCs w:val="22"/>
          <w:lang w:val="en-US"/>
        </w:rPr>
        <w:t>d</w:t>
      </w:r>
      <w:r w:rsidRPr="00BA6F5E">
        <w:rPr>
          <w:rFonts w:eastAsia="Calibri"/>
          <w:sz w:val="22"/>
          <w:szCs w:val="22"/>
          <w:lang w:val="en-US"/>
        </w:rPr>
        <w:t>i</w:t>
      </w:r>
      <w:r w:rsidRPr="00BA6F5E">
        <w:rPr>
          <w:rFonts w:eastAsia="Calibri"/>
          <w:spacing w:val="1"/>
          <w:sz w:val="22"/>
          <w:szCs w:val="22"/>
          <w:lang w:val="en-US"/>
        </w:rPr>
        <w:t>n</w:t>
      </w:r>
      <w:r w:rsidRPr="00BA6F5E">
        <w:rPr>
          <w:rFonts w:eastAsia="Calibri"/>
          <w:sz w:val="22"/>
          <w:szCs w:val="22"/>
          <w:lang w:val="en-US"/>
        </w:rPr>
        <w:t>g</w:t>
      </w:r>
      <w:r w:rsidRPr="00BA6F5E">
        <w:rPr>
          <w:rFonts w:eastAsia="Calibri"/>
          <w:spacing w:val="1"/>
          <w:sz w:val="22"/>
          <w:szCs w:val="22"/>
          <w:lang w:val="en-US"/>
        </w:rPr>
        <w:t>e</w:t>
      </w:r>
      <w:r w:rsidRPr="00BA6F5E">
        <w:rPr>
          <w:rFonts w:eastAsia="Calibri"/>
          <w:sz w:val="22"/>
          <w:szCs w:val="22"/>
          <w:lang w:val="en-US"/>
        </w:rPr>
        <w:t>r,</w:t>
      </w:r>
      <w:r w:rsidRPr="00BA6F5E">
        <w:rPr>
          <w:rFonts w:eastAsia="Calibri"/>
          <w:spacing w:val="27"/>
          <w:sz w:val="22"/>
          <w:szCs w:val="22"/>
          <w:lang w:val="en-US"/>
        </w:rPr>
        <w:t xml:space="preserve"> </w:t>
      </w:r>
      <w:r w:rsidRPr="00BA6F5E">
        <w:rPr>
          <w:rFonts w:eastAsia="Calibri"/>
          <w:sz w:val="22"/>
          <w:szCs w:val="22"/>
          <w:lang w:val="en-US"/>
        </w:rPr>
        <w:t>K.</w:t>
      </w:r>
      <w:r w:rsidRPr="00BA6F5E">
        <w:rPr>
          <w:rFonts w:eastAsia="Calibri"/>
          <w:spacing w:val="-2"/>
          <w:sz w:val="22"/>
          <w:szCs w:val="22"/>
          <w:lang w:val="en-US"/>
        </w:rPr>
        <w:t> </w:t>
      </w:r>
      <w:r w:rsidRPr="00BA6F5E">
        <w:rPr>
          <w:rFonts w:eastAsia="Calibri"/>
          <w:spacing w:val="-1"/>
          <w:sz w:val="22"/>
          <w:szCs w:val="22"/>
          <w:lang w:val="en-US"/>
        </w:rPr>
        <w:t>R</w:t>
      </w:r>
      <w:r w:rsidRPr="00BA6F5E">
        <w:rPr>
          <w:rFonts w:eastAsia="Calibri"/>
          <w:sz w:val="22"/>
          <w:szCs w:val="22"/>
          <w:lang w:val="en-US"/>
        </w:rPr>
        <w:t>.</w:t>
      </w:r>
      <w:r w:rsidRPr="00BA6F5E">
        <w:rPr>
          <w:rFonts w:eastAsia="Calibri"/>
          <w:spacing w:val="27"/>
          <w:sz w:val="22"/>
          <w:szCs w:val="22"/>
          <w:lang w:val="en-US"/>
        </w:rPr>
        <w:t xml:space="preserve"> </w:t>
      </w:r>
      <w:r w:rsidRPr="00BA6F5E">
        <w:rPr>
          <w:rFonts w:eastAsia="Calibri"/>
          <w:spacing w:val="1"/>
          <w:sz w:val="22"/>
          <w:szCs w:val="22"/>
          <w:lang w:val="en-US"/>
        </w:rPr>
        <w:t>e</w:t>
      </w:r>
      <w:r w:rsidRPr="00BA6F5E">
        <w:rPr>
          <w:rFonts w:eastAsia="Calibri"/>
          <w:sz w:val="22"/>
          <w:szCs w:val="22"/>
          <w:lang w:val="en-US"/>
        </w:rPr>
        <w:t>t</w:t>
      </w:r>
      <w:r w:rsidRPr="00BA6F5E">
        <w:rPr>
          <w:rFonts w:eastAsia="Calibri"/>
          <w:spacing w:val="28"/>
          <w:sz w:val="22"/>
          <w:szCs w:val="22"/>
          <w:lang w:val="en-US"/>
        </w:rPr>
        <w:t xml:space="preserve"> </w:t>
      </w:r>
      <w:r w:rsidRPr="00BA6F5E">
        <w:rPr>
          <w:rFonts w:eastAsia="Calibri"/>
          <w:spacing w:val="1"/>
          <w:sz w:val="22"/>
          <w:szCs w:val="22"/>
          <w:lang w:val="en-US"/>
        </w:rPr>
        <w:t>Pe</w:t>
      </w:r>
      <w:r w:rsidRPr="00BA6F5E">
        <w:rPr>
          <w:rFonts w:eastAsia="Calibri"/>
          <w:sz w:val="22"/>
          <w:szCs w:val="22"/>
          <w:lang w:val="en-US"/>
        </w:rPr>
        <w:t>ll</w:t>
      </w:r>
      <w:r w:rsidRPr="00BA6F5E">
        <w:rPr>
          <w:rFonts w:eastAsia="Calibri"/>
          <w:spacing w:val="-2"/>
          <w:sz w:val="22"/>
          <w:szCs w:val="22"/>
          <w:lang w:val="en-US"/>
        </w:rPr>
        <w:t>e</w:t>
      </w:r>
      <w:r w:rsidRPr="00BA6F5E">
        <w:rPr>
          <w:rFonts w:eastAsia="Calibri"/>
          <w:spacing w:val="1"/>
          <w:sz w:val="22"/>
          <w:szCs w:val="22"/>
          <w:lang w:val="en-US"/>
        </w:rPr>
        <w:t>t</w:t>
      </w:r>
      <w:r w:rsidRPr="00BA6F5E">
        <w:rPr>
          <w:rFonts w:eastAsia="Calibri"/>
          <w:sz w:val="22"/>
          <w:szCs w:val="22"/>
          <w:lang w:val="en-US"/>
        </w:rPr>
        <w:t>i</w:t>
      </w:r>
      <w:r w:rsidRPr="00BA6F5E">
        <w:rPr>
          <w:rFonts w:eastAsia="Calibri"/>
          <w:spacing w:val="1"/>
          <w:sz w:val="22"/>
          <w:szCs w:val="22"/>
          <w:lang w:val="en-US"/>
        </w:rPr>
        <w:t>e</w:t>
      </w:r>
      <w:r w:rsidRPr="00BA6F5E">
        <w:rPr>
          <w:rFonts w:eastAsia="Calibri"/>
          <w:sz w:val="22"/>
          <w:szCs w:val="22"/>
          <w:lang w:val="en-US"/>
        </w:rPr>
        <w:t>r,</w:t>
      </w:r>
      <w:r w:rsidRPr="00BA6F5E">
        <w:rPr>
          <w:rFonts w:eastAsia="Calibri"/>
          <w:spacing w:val="25"/>
          <w:sz w:val="22"/>
          <w:szCs w:val="22"/>
          <w:lang w:val="en-US"/>
        </w:rPr>
        <w:t xml:space="preserve"> </w:t>
      </w:r>
      <w:r w:rsidRPr="00BA6F5E">
        <w:rPr>
          <w:rFonts w:eastAsia="Calibri"/>
          <w:spacing w:val="-1"/>
          <w:sz w:val="22"/>
          <w:szCs w:val="22"/>
          <w:lang w:val="en-US"/>
        </w:rPr>
        <w:t>R</w:t>
      </w:r>
      <w:r w:rsidRPr="00BA6F5E">
        <w:rPr>
          <w:rFonts w:eastAsia="Calibri"/>
          <w:sz w:val="22"/>
          <w:szCs w:val="22"/>
          <w:lang w:val="en-US"/>
        </w:rPr>
        <w:t>.</w:t>
      </w:r>
      <w:r w:rsidRPr="00BA6F5E">
        <w:rPr>
          <w:rFonts w:eastAsia="Calibri"/>
          <w:spacing w:val="27"/>
          <w:sz w:val="22"/>
          <w:szCs w:val="22"/>
          <w:lang w:val="en-US"/>
        </w:rPr>
        <w:t xml:space="preserve"> </w:t>
      </w:r>
      <w:r w:rsidRPr="00BA6F5E">
        <w:rPr>
          <w:rFonts w:eastAsia="Calibri"/>
          <w:spacing w:val="-1"/>
          <w:sz w:val="22"/>
          <w:szCs w:val="22"/>
          <w:lang w:val="en-US"/>
        </w:rPr>
        <w:t>(</w:t>
      </w:r>
      <w:r w:rsidRPr="00BA6F5E">
        <w:rPr>
          <w:rFonts w:eastAsia="Calibri"/>
          <w:spacing w:val="1"/>
          <w:sz w:val="22"/>
          <w:szCs w:val="22"/>
          <w:lang w:val="en-US"/>
        </w:rPr>
        <w:t>1996</w:t>
      </w:r>
      <w:r w:rsidRPr="00BA6F5E">
        <w:rPr>
          <w:rFonts w:eastAsia="Calibri"/>
          <w:spacing w:val="-1"/>
          <w:sz w:val="22"/>
          <w:szCs w:val="22"/>
          <w:lang w:val="en-US"/>
        </w:rPr>
        <w:t>)</w:t>
      </w:r>
      <w:r w:rsidRPr="00BA6F5E">
        <w:rPr>
          <w:rFonts w:eastAsia="Calibri"/>
          <w:sz w:val="22"/>
          <w:szCs w:val="22"/>
          <w:lang w:val="en-US"/>
        </w:rPr>
        <w:t>.</w:t>
      </w:r>
      <w:r w:rsidRPr="00BA6F5E">
        <w:rPr>
          <w:rFonts w:eastAsia="Calibri"/>
          <w:spacing w:val="27"/>
          <w:sz w:val="22"/>
          <w:szCs w:val="22"/>
          <w:lang w:val="en-US"/>
        </w:rPr>
        <w:t xml:space="preserve"> </w:t>
      </w:r>
      <w:r w:rsidRPr="00BA6F5E">
        <w:rPr>
          <w:rFonts w:eastAsia="Calibri"/>
          <w:i/>
          <w:iCs/>
          <w:spacing w:val="-1"/>
          <w:sz w:val="22"/>
          <w:szCs w:val="22"/>
          <w:lang w:val="en-US"/>
        </w:rPr>
        <w:t>C</w:t>
      </w:r>
      <w:r w:rsidRPr="00BA6F5E">
        <w:rPr>
          <w:rFonts w:eastAsia="Calibri"/>
          <w:i/>
          <w:iCs/>
          <w:spacing w:val="1"/>
          <w:sz w:val="22"/>
          <w:szCs w:val="22"/>
          <w:lang w:val="en-US"/>
        </w:rPr>
        <w:t>o</w:t>
      </w:r>
      <w:r w:rsidRPr="00BA6F5E">
        <w:rPr>
          <w:rFonts w:eastAsia="Calibri"/>
          <w:i/>
          <w:iCs/>
          <w:sz w:val="22"/>
          <w:szCs w:val="22"/>
          <w:lang w:val="en-US"/>
        </w:rPr>
        <w:t>g</w:t>
      </w:r>
      <w:r w:rsidRPr="00BA6F5E">
        <w:rPr>
          <w:rFonts w:eastAsia="Calibri"/>
          <w:i/>
          <w:iCs/>
          <w:spacing w:val="1"/>
          <w:sz w:val="22"/>
          <w:szCs w:val="22"/>
          <w:lang w:val="en-US"/>
        </w:rPr>
        <w:t>n</w:t>
      </w:r>
      <w:r w:rsidRPr="00BA6F5E">
        <w:rPr>
          <w:rFonts w:eastAsia="Calibri"/>
          <w:i/>
          <w:iCs/>
          <w:sz w:val="22"/>
          <w:szCs w:val="22"/>
          <w:lang w:val="en-US"/>
        </w:rPr>
        <w:t>i</w:t>
      </w:r>
      <w:r w:rsidRPr="00BA6F5E">
        <w:rPr>
          <w:rFonts w:eastAsia="Calibri"/>
          <w:i/>
          <w:iCs/>
          <w:spacing w:val="1"/>
          <w:sz w:val="22"/>
          <w:szCs w:val="22"/>
          <w:lang w:val="en-US"/>
        </w:rPr>
        <w:t>t</w:t>
      </w:r>
      <w:r w:rsidRPr="00BA6F5E">
        <w:rPr>
          <w:rFonts w:eastAsia="Calibri"/>
          <w:i/>
          <w:iCs/>
          <w:sz w:val="22"/>
          <w:szCs w:val="22"/>
          <w:lang w:val="en-US"/>
        </w:rPr>
        <w:t>ive</w:t>
      </w:r>
      <w:r w:rsidRPr="00BA6F5E">
        <w:rPr>
          <w:rFonts w:eastAsia="Calibri"/>
          <w:i/>
          <w:iCs/>
          <w:spacing w:val="26"/>
          <w:sz w:val="22"/>
          <w:szCs w:val="22"/>
          <w:lang w:val="en-US"/>
        </w:rPr>
        <w:t xml:space="preserve"> </w:t>
      </w:r>
      <w:r w:rsidRPr="00BA6F5E">
        <w:rPr>
          <w:rFonts w:eastAsia="Calibri"/>
          <w:i/>
          <w:iCs/>
          <w:spacing w:val="1"/>
          <w:sz w:val="22"/>
          <w:szCs w:val="22"/>
          <w:lang w:val="en-US"/>
        </w:rPr>
        <w:t>t</w:t>
      </w:r>
      <w:r w:rsidRPr="00BA6F5E">
        <w:rPr>
          <w:rFonts w:eastAsia="Calibri"/>
          <w:i/>
          <w:iCs/>
          <w:spacing w:val="-1"/>
          <w:sz w:val="22"/>
          <w:szCs w:val="22"/>
          <w:lang w:val="en-US"/>
        </w:rPr>
        <w:t>u</w:t>
      </w:r>
      <w:r w:rsidRPr="00BA6F5E">
        <w:rPr>
          <w:rFonts w:eastAsia="Calibri"/>
          <w:i/>
          <w:iCs/>
          <w:spacing w:val="1"/>
          <w:sz w:val="22"/>
          <w:szCs w:val="22"/>
          <w:lang w:val="en-US"/>
        </w:rPr>
        <w:t>to</w:t>
      </w:r>
      <w:r w:rsidRPr="00BA6F5E">
        <w:rPr>
          <w:rFonts w:eastAsia="Calibri"/>
          <w:i/>
          <w:iCs/>
          <w:sz w:val="22"/>
          <w:szCs w:val="22"/>
          <w:lang w:val="en-US"/>
        </w:rPr>
        <w:t>r</w:t>
      </w:r>
      <w:r w:rsidRPr="00BA6F5E">
        <w:rPr>
          <w:rFonts w:eastAsia="Calibri"/>
          <w:i/>
          <w:iCs/>
          <w:spacing w:val="-3"/>
          <w:sz w:val="22"/>
          <w:szCs w:val="22"/>
          <w:lang w:val="en-US"/>
        </w:rPr>
        <w:t>s : Lessons learned.</w:t>
      </w:r>
      <w:r w:rsidRPr="00BA6F5E">
        <w:rPr>
          <w:rFonts w:eastAsia="Calibri"/>
          <w:sz w:val="22"/>
          <w:szCs w:val="22"/>
          <w:lang w:val="en-US"/>
        </w:rPr>
        <w:t xml:space="preserve"> </w:t>
      </w:r>
      <w:hyperlink r:id="rId34" w:history="1">
        <w:r w:rsidRPr="00BA6F5E">
          <w:rPr>
            <w:rStyle w:val="Lienhypertexte"/>
            <w:rFonts w:eastAsia="Calibri"/>
            <w:sz w:val="22"/>
            <w:szCs w:val="22"/>
            <w:lang w:val="en-US"/>
          </w:rPr>
          <w:t>https://apps.dtic.mil/dtic/tr/fulltext/u2/a312246.pdf</w:t>
        </w:r>
      </w:hyperlink>
      <w:r w:rsidRPr="00BA6F5E">
        <w:rPr>
          <w:rFonts w:eastAsia="Calibri"/>
          <w:sz w:val="22"/>
          <w:szCs w:val="22"/>
          <w:lang w:val="en-US"/>
        </w:rPr>
        <w:t xml:space="preserve"> </w:t>
      </w:r>
    </w:p>
    <w:p w14:paraId="16CF23A0" w14:textId="7AFDC253" w:rsidR="008C22AB" w:rsidRPr="00BA6F5E" w:rsidRDefault="008C22AB" w:rsidP="008B4A0F">
      <w:pPr>
        <w:adjustRightInd w:val="0"/>
        <w:spacing w:after="120"/>
        <w:ind w:left="567" w:right="95" w:hanging="567"/>
        <w:jc w:val="both"/>
        <w:rPr>
          <w:rFonts w:eastAsia="Calibri"/>
          <w:sz w:val="22"/>
          <w:szCs w:val="22"/>
          <w:lang w:val="en-US"/>
        </w:rPr>
      </w:pPr>
      <w:r w:rsidRPr="00AC6B84">
        <w:rPr>
          <w:rFonts w:eastAsia="Calibri"/>
          <w:sz w:val="22"/>
          <w:szCs w:val="22"/>
        </w:rPr>
        <w:lastRenderedPageBreak/>
        <w:t>A</w:t>
      </w:r>
      <w:r w:rsidRPr="00AC6B84">
        <w:rPr>
          <w:rFonts w:eastAsia="Calibri"/>
          <w:spacing w:val="1"/>
          <w:sz w:val="22"/>
          <w:szCs w:val="22"/>
        </w:rPr>
        <w:t>nde</w:t>
      </w:r>
      <w:r w:rsidRPr="00AC6B84">
        <w:rPr>
          <w:rFonts w:eastAsia="Calibri"/>
          <w:sz w:val="22"/>
          <w:szCs w:val="22"/>
        </w:rPr>
        <w:t>r</w:t>
      </w:r>
      <w:r w:rsidRPr="00AC6B84">
        <w:rPr>
          <w:rFonts w:eastAsia="Calibri"/>
          <w:spacing w:val="-3"/>
          <w:sz w:val="22"/>
          <w:szCs w:val="22"/>
        </w:rPr>
        <w:t>s</w:t>
      </w:r>
      <w:r w:rsidRPr="00AC6B84">
        <w:rPr>
          <w:rFonts w:eastAsia="Calibri"/>
          <w:spacing w:val="1"/>
          <w:sz w:val="22"/>
          <w:szCs w:val="22"/>
        </w:rPr>
        <w:t>on</w:t>
      </w:r>
      <w:r w:rsidRPr="00AC6B84">
        <w:rPr>
          <w:rFonts w:eastAsia="Calibri"/>
          <w:sz w:val="22"/>
          <w:szCs w:val="22"/>
        </w:rPr>
        <w:t>,</w:t>
      </w:r>
      <w:r w:rsidRPr="00AC6B84">
        <w:rPr>
          <w:rFonts w:eastAsia="Calibri"/>
          <w:spacing w:val="25"/>
          <w:sz w:val="22"/>
          <w:szCs w:val="22"/>
        </w:rPr>
        <w:t xml:space="preserve"> </w:t>
      </w:r>
      <w:r w:rsidRPr="00AC6B84">
        <w:rPr>
          <w:rFonts w:eastAsia="Calibri"/>
          <w:sz w:val="22"/>
          <w:szCs w:val="22"/>
        </w:rPr>
        <w:t>J.</w:t>
      </w:r>
      <w:r w:rsidR="0009572B" w:rsidRPr="00AC6B84">
        <w:rPr>
          <w:rFonts w:eastAsia="Calibri"/>
          <w:sz w:val="22"/>
          <w:szCs w:val="22"/>
        </w:rPr>
        <w:t> </w:t>
      </w:r>
      <w:r w:rsidRPr="00AC6B84">
        <w:rPr>
          <w:rFonts w:eastAsia="Calibri"/>
          <w:spacing w:val="-1"/>
          <w:sz w:val="22"/>
          <w:szCs w:val="22"/>
        </w:rPr>
        <w:t>R</w:t>
      </w:r>
      <w:r w:rsidRPr="00AC6B84">
        <w:rPr>
          <w:rFonts w:eastAsia="Calibri"/>
          <w:sz w:val="22"/>
          <w:szCs w:val="22"/>
        </w:rPr>
        <w:t>.</w:t>
      </w:r>
      <w:r w:rsidRPr="00AC6B84">
        <w:rPr>
          <w:rFonts w:eastAsia="Calibri"/>
          <w:spacing w:val="24"/>
          <w:sz w:val="22"/>
          <w:szCs w:val="22"/>
        </w:rPr>
        <w:t xml:space="preserve"> </w:t>
      </w:r>
      <w:r w:rsidRPr="00AC6B84">
        <w:rPr>
          <w:rFonts w:eastAsia="Calibri"/>
          <w:spacing w:val="1"/>
          <w:sz w:val="22"/>
          <w:szCs w:val="22"/>
        </w:rPr>
        <w:t>e</w:t>
      </w:r>
      <w:r w:rsidRPr="00AC6B84">
        <w:rPr>
          <w:rFonts w:eastAsia="Calibri"/>
          <w:sz w:val="22"/>
          <w:szCs w:val="22"/>
        </w:rPr>
        <w:t>t</w:t>
      </w:r>
      <w:r w:rsidRPr="00AC6B84">
        <w:rPr>
          <w:rFonts w:eastAsia="Calibri"/>
          <w:spacing w:val="26"/>
          <w:sz w:val="22"/>
          <w:szCs w:val="22"/>
        </w:rPr>
        <w:t xml:space="preserve"> </w:t>
      </w:r>
      <w:r w:rsidRPr="00AC6B84">
        <w:rPr>
          <w:rFonts w:eastAsia="Calibri"/>
          <w:spacing w:val="-2"/>
          <w:sz w:val="22"/>
          <w:szCs w:val="22"/>
        </w:rPr>
        <w:t>P</w:t>
      </w:r>
      <w:r w:rsidRPr="00AC6B84">
        <w:rPr>
          <w:rFonts w:eastAsia="Calibri"/>
          <w:spacing w:val="1"/>
          <w:sz w:val="22"/>
          <w:szCs w:val="22"/>
        </w:rPr>
        <w:t>e</w:t>
      </w:r>
      <w:r w:rsidRPr="00AC6B84">
        <w:rPr>
          <w:rFonts w:eastAsia="Calibri"/>
          <w:sz w:val="22"/>
          <w:szCs w:val="22"/>
        </w:rPr>
        <w:t>ll</w:t>
      </w:r>
      <w:r w:rsidRPr="00AC6B84">
        <w:rPr>
          <w:rFonts w:eastAsia="Calibri"/>
          <w:spacing w:val="-2"/>
          <w:sz w:val="22"/>
          <w:szCs w:val="22"/>
        </w:rPr>
        <w:t>e</w:t>
      </w:r>
      <w:r w:rsidRPr="00AC6B84">
        <w:rPr>
          <w:rFonts w:eastAsia="Calibri"/>
          <w:spacing w:val="1"/>
          <w:sz w:val="22"/>
          <w:szCs w:val="22"/>
        </w:rPr>
        <w:t>t</w:t>
      </w:r>
      <w:r w:rsidRPr="00AC6B84">
        <w:rPr>
          <w:rFonts w:eastAsia="Calibri"/>
          <w:spacing w:val="-2"/>
          <w:sz w:val="22"/>
          <w:szCs w:val="22"/>
        </w:rPr>
        <w:t>i</w:t>
      </w:r>
      <w:r w:rsidRPr="00AC6B84">
        <w:rPr>
          <w:rFonts w:eastAsia="Calibri"/>
          <w:spacing w:val="1"/>
          <w:sz w:val="22"/>
          <w:szCs w:val="22"/>
        </w:rPr>
        <w:t>e</w:t>
      </w:r>
      <w:r w:rsidRPr="00AC6B84">
        <w:rPr>
          <w:rFonts w:eastAsia="Calibri"/>
          <w:sz w:val="22"/>
          <w:szCs w:val="22"/>
        </w:rPr>
        <w:t>r,</w:t>
      </w:r>
      <w:r w:rsidRPr="00AC6B84">
        <w:rPr>
          <w:rFonts w:eastAsia="Calibri"/>
          <w:spacing w:val="25"/>
          <w:sz w:val="22"/>
          <w:szCs w:val="22"/>
        </w:rPr>
        <w:t xml:space="preserve"> </w:t>
      </w:r>
      <w:r w:rsidRPr="00AC6B84">
        <w:rPr>
          <w:rFonts w:eastAsia="Calibri"/>
          <w:spacing w:val="-1"/>
          <w:sz w:val="22"/>
          <w:szCs w:val="22"/>
        </w:rPr>
        <w:t>R</w:t>
      </w:r>
      <w:r w:rsidRPr="00AC6B84">
        <w:rPr>
          <w:rFonts w:eastAsia="Calibri"/>
          <w:sz w:val="22"/>
          <w:szCs w:val="22"/>
        </w:rPr>
        <w:t>.</w:t>
      </w:r>
      <w:r w:rsidRPr="00AC6B84">
        <w:rPr>
          <w:rFonts w:eastAsia="Calibri"/>
          <w:spacing w:val="24"/>
          <w:sz w:val="22"/>
          <w:szCs w:val="22"/>
        </w:rPr>
        <w:t xml:space="preserve"> </w:t>
      </w:r>
      <w:r w:rsidRPr="00AC6B84">
        <w:rPr>
          <w:rFonts w:eastAsia="Calibri"/>
          <w:spacing w:val="-1"/>
          <w:sz w:val="22"/>
          <w:szCs w:val="22"/>
        </w:rPr>
        <w:t>(</w:t>
      </w:r>
      <w:r w:rsidRPr="00AC6B84">
        <w:rPr>
          <w:rFonts w:eastAsia="Calibri"/>
          <w:spacing w:val="1"/>
          <w:sz w:val="22"/>
          <w:szCs w:val="22"/>
        </w:rPr>
        <w:t>2008</w:t>
      </w:r>
      <w:r w:rsidRPr="00AC6B84">
        <w:rPr>
          <w:rFonts w:eastAsia="Calibri"/>
          <w:spacing w:val="-1"/>
          <w:sz w:val="22"/>
          <w:szCs w:val="22"/>
        </w:rPr>
        <w:t>)</w:t>
      </w:r>
      <w:r w:rsidRPr="00AC6B84">
        <w:rPr>
          <w:rFonts w:eastAsia="Calibri"/>
          <w:sz w:val="22"/>
          <w:szCs w:val="22"/>
        </w:rPr>
        <w:t>.</w:t>
      </w:r>
      <w:r w:rsidRPr="00AC6B84">
        <w:rPr>
          <w:rFonts w:eastAsia="Calibri"/>
          <w:spacing w:val="24"/>
          <w:sz w:val="22"/>
          <w:szCs w:val="22"/>
        </w:rPr>
        <w:t xml:space="preserve"> </w:t>
      </w:r>
      <w:r w:rsidRPr="00BA6F5E">
        <w:rPr>
          <w:rFonts w:eastAsia="Calibri"/>
          <w:sz w:val="22"/>
          <w:szCs w:val="22"/>
          <w:lang w:val="en-US"/>
        </w:rPr>
        <w:t>A</w:t>
      </w:r>
      <w:r w:rsidRPr="00BA6F5E">
        <w:rPr>
          <w:rFonts w:eastAsia="Calibri"/>
          <w:spacing w:val="25"/>
          <w:sz w:val="22"/>
          <w:szCs w:val="22"/>
          <w:lang w:val="en-US"/>
        </w:rPr>
        <w:t xml:space="preserve"> </w:t>
      </w:r>
      <w:r w:rsidRPr="00BA6F5E">
        <w:rPr>
          <w:rFonts w:eastAsia="Calibri"/>
          <w:spacing w:val="1"/>
          <w:sz w:val="22"/>
          <w:szCs w:val="22"/>
          <w:lang w:val="en-US"/>
        </w:rPr>
        <w:t>de</w:t>
      </w:r>
      <w:r w:rsidRPr="00BA6F5E">
        <w:rPr>
          <w:rFonts w:eastAsia="Calibri"/>
          <w:sz w:val="22"/>
          <w:szCs w:val="22"/>
          <w:lang w:val="en-US"/>
        </w:rPr>
        <w:t>v</w:t>
      </w:r>
      <w:r w:rsidRPr="00BA6F5E">
        <w:rPr>
          <w:rFonts w:eastAsia="Calibri"/>
          <w:spacing w:val="1"/>
          <w:sz w:val="22"/>
          <w:szCs w:val="22"/>
          <w:lang w:val="en-US"/>
        </w:rPr>
        <w:t>e</w:t>
      </w:r>
      <w:r w:rsidRPr="00BA6F5E">
        <w:rPr>
          <w:rFonts w:eastAsia="Calibri"/>
          <w:sz w:val="22"/>
          <w:szCs w:val="22"/>
          <w:lang w:val="en-US"/>
        </w:rPr>
        <w:t>l</w:t>
      </w:r>
      <w:r w:rsidRPr="00BA6F5E">
        <w:rPr>
          <w:rFonts w:eastAsia="Calibri"/>
          <w:spacing w:val="1"/>
          <w:sz w:val="22"/>
          <w:szCs w:val="22"/>
          <w:lang w:val="en-US"/>
        </w:rPr>
        <w:t>o</w:t>
      </w:r>
      <w:r w:rsidRPr="00BA6F5E">
        <w:rPr>
          <w:rFonts w:eastAsia="Calibri"/>
          <w:spacing w:val="-1"/>
          <w:sz w:val="22"/>
          <w:szCs w:val="22"/>
          <w:lang w:val="en-US"/>
        </w:rPr>
        <w:t>p</w:t>
      </w:r>
      <w:r w:rsidRPr="00BA6F5E">
        <w:rPr>
          <w:rFonts w:eastAsia="Calibri"/>
          <w:sz w:val="22"/>
          <w:szCs w:val="22"/>
          <w:lang w:val="en-US"/>
        </w:rPr>
        <w:t>m</w:t>
      </w:r>
      <w:r w:rsidRPr="00BA6F5E">
        <w:rPr>
          <w:rFonts w:eastAsia="Calibri"/>
          <w:spacing w:val="1"/>
          <w:sz w:val="22"/>
          <w:szCs w:val="22"/>
          <w:lang w:val="en-US"/>
        </w:rPr>
        <w:t>en</w:t>
      </w:r>
      <w:r w:rsidRPr="00BA6F5E">
        <w:rPr>
          <w:rFonts w:eastAsia="Calibri"/>
          <w:sz w:val="22"/>
          <w:szCs w:val="22"/>
          <w:lang w:val="en-US"/>
        </w:rPr>
        <w:t>t</w:t>
      </w:r>
      <w:r w:rsidRPr="00BA6F5E">
        <w:rPr>
          <w:rFonts w:eastAsia="Calibri"/>
          <w:spacing w:val="26"/>
          <w:sz w:val="22"/>
          <w:szCs w:val="22"/>
          <w:lang w:val="en-US"/>
        </w:rPr>
        <w:t xml:space="preserve"> </w:t>
      </w:r>
      <w:r w:rsidRPr="00BA6F5E">
        <w:rPr>
          <w:rFonts w:eastAsia="Calibri"/>
          <w:sz w:val="22"/>
          <w:szCs w:val="22"/>
          <w:lang w:val="en-US"/>
        </w:rPr>
        <w:t>s</w:t>
      </w:r>
      <w:r w:rsidRPr="00BA6F5E">
        <w:rPr>
          <w:rFonts w:eastAsia="Calibri"/>
          <w:spacing w:val="-1"/>
          <w:sz w:val="22"/>
          <w:szCs w:val="22"/>
          <w:lang w:val="en-US"/>
        </w:rPr>
        <w:t>y</w:t>
      </w:r>
      <w:r w:rsidRPr="00BA6F5E">
        <w:rPr>
          <w:rFonts w:eastAsia="Calibri"/>
          <w:sz w:val="22"/>
          <w:szCs w:val="22"/>
          <w:lang w:val="en-US"/>
        </w:rPr>
        <w:t>s</w:t>
      </w:r>
      <w:r w:rsidRPr="00BA6F5E">
        <w:rPr>
          <w:rFonts w:eastAsia="Calibri"/>
          <w:spacing w:val="1"/>
          <w:sz w:val="22"/>
          <w:szCs w:val="22"/>
          <w:lang w:val="en-US"/>
        </w:rPr>
        <w:t>t</w:t>
      </w:r>
      <w:r w:rsidRPr="00BA6F5E">
        <w:rPr>
          <w:rFonts w:eastAsia="Calibri"/>
          <w:spacing w:val="-2"/>
          <w:sz w:val="22"/>
          <w:szCs w:val="22"/>
          <w:lang w:val="en-US"/>
        </w:rPr>
        <w:t>e</w:t>
      </w:r>
      <w:r w:rsidRPr="00BA6F5E">
        <w:rPr>
          <w:rFonts w:eastAsia="Calibri"/>
          <w:sz w:val="22"/>
          <w:szCs w:val="22"/>
          <w:lang w:val="en-US"/>
        </w:rPr>
        <w:t>m</w:t>
      </w:r>
      <w:r w:rsidRPr="00BA6F5E">
        <w:rPr>
          <w:rFonts w:eastAsia="Calibri"/>
          <w:spacing w:val="25"/>
          <w:sz w:val="22"/>
          <w:szCs w:val="22"/>
          <w:lang w:val="en-US"/>
        </w:rPr>
        <w:t xml:space="preserve"> </w:t>
      </w:r>
      <w:r w:rsidRPr="00BA6F5E">
        <w:rPr>
          <w:rFonts w:eastAsia="Calibri"/>
          <w:spacing w:val="1"/>
          <w:sz w:val="22"/>
          <w:szCs w:val="22"/>
          <w:lang w:val="en-US"/>
        </w:rPr>
        <w:t>fo</w:t>
      </w:r>
      <w:r w:rsidRPr="00BA6F5E">
        <w:rPr>
          <w:rFonts w:eastAsia="Calibri"/>
          <w:sz w:val="22"/>
          <w:szCs w:val="22"/>
          <w:lang w:val="en-US"/>
        </w:rPr>
        <w:t>r</w:t>
      </w:r>
      <w:r w:rsidRPr="00BA6F5E">
        <w:rPr>
          <w:rFonts w:eastAsia="Calibri"/>
          <w:spacing w:val="25"/>
          <w:sz w:val="22"/>
          <w:szCs w:val="22"/>
          <w:lang w:val="en-US"/>
        </w:rPr>
        <w:t xml:space="preserve"> </w:t>
      </w:r>
      <w:r w:rsidRPr="00BA6F5E">
        <w:rPr>
          <w:rFonts w:eastAsia="Calibri"/>
          <w:sz w:val="22"/>
          <w:szCs w:val="22"/>
          <w:lang w:val="en-US"/>
        </w:rPr>
        <w:t>m</w:t>
      </w:r>
      <w:r w:rsidRPr="00BA6F5E">
        <w:rPr>
          <w:rFonts w:eastAsia="Calibri"/>
          <w:spacing w:val="-2"/>
          <w:sz w:val="22"/>
          <w:szCs w:val="22"/>
          <w:lang w:val="en-US"/>
        </w:rPr>
        <w:t>o</w:t>
      </w:r>
      <w:r w:rsidRPr="00BA6F5E">
        <w:rPr>
          <w:rFonts w:eastAsia="Calibri"/>
          <w:spacing w:val="1"/>
          <w:sz w:val="22"/>
          <w:szCs w:val="22"/>
          <w:lang w:val="en-US"/>
        </w:rPr>
        <w:t>de</w:t>
      </w:r>
      <w:r w:rsidRPr="00BA6F5E">
        <w:rPr>
          <w:rFonts w:eastAsia="Calibri"/>
          <w:spacing w:val="-2"/>
          <w:sz w:val="22"/>
          <w:szCs w:val="22"/>
          <w:lang w:val="en-US"/>
        </w:rPr>
        <w:t>l</w:t>
      </w:r>
      <w:r w:rsidRPr="00BA6F5E">
        <w:rPr>
          <w:rFonts w:eastAsia="Calibri"/>
          <w:spacing w:val="-1"/>
          <w:sz w:val="22"/>
          <w:szCs w:val="22"/>
          <w:lang w:val="en-US"/>
        </w:rPr>
        <w:t>-</w:t>
      </w:r>
      <w:r w:rsidRPr="00BA6F5E">
        <w:rPr>
          <w:rFonts w:eastAsia="Calibri"/>
          <w:spacing w:val="1"/>
          <w:sz w:val="22"/>
          <w:szCs w:val="22"/>
          <w:lang w:val="en-US"/>
        </w:rPr>
        <w:t>t</w:t>
      </w:r>
      <w:r w:rsidRPr="00BA6F5E">
        <w:rPr>
          <w:rFonts w:eastAsia="Calibri"/>
          <w:sz w:val="22"/>
          <w:szCs w:val="22"/>
          <w:lang w:val="en-US"/>
        </w:rPr>
        <w:t>ra</w:t>
      </w:r>
      <w:r w:rsidRPr="00BA6F5E">
        <w:rPr>
          <w:rFonts w:eastAsia="Calibri"/>
          <w:spacing w:val="-1"/>
          <w:sz w:val="22"/>
          <w:szCs w:val="22"/>
          <w:lang w:val="en-US"/>
        </w:rPr>
        <w:t>c</w:t>
      </w:r>
      <w:r w:rsidRPr="00BA6F5E">
        <w:rPr>
          <w:rFonts w:eastAsia="Calibri"/>
          <w:sz w:val="22"/>
          <w:szCs w:val="22"/>
          <w:lang w:val="en-US"/>
        </w:rPr>
        <w:t>i</w:t>
      </w:r>
      <w:r w:rsidRPr="00BA6F5E">
        <w:rPr>
          <w:rFonts w:eastAsia="Calibri"/>
          <w:spacing w:val="1"/>
          <w:sz w:val="22"/>
          <w:szCs w:val="22"/>
          <w:lang w:val="en-US"/>
        </w:rPr>
        <w:t>n</w:t>
      </w:r>
      <w:r w:rsidRPr="00BA6F5E">
        <w:rPr>
          <w:rFonts w:eastAsia="Calibri"/>
          <w:sz w:val="22"/>
          <w:szCs w:val="22"/>
          <w:lang w:val="en-US"/>
        </w:rPr>
        <w:t>g</w:t>
      </w:r>
      <w:r w:rsidRPr="00BA6F5E">
        <w:rPr>
          <w:rFonts w:eastAsia="Calibri"/>
          <w:spacing w:val="25"/>
          <w:sz w:val="22"/>
          <w:szCs w:val="22"/>
          <w:lang w:val="en-US"/>
        </w:rPr>
        <w:t xml:space="preserve"> </w:t>
      </w:r>
      <w:r w:rsidRPr="00BA6F5E">
        <w:rPr>
          <w:rFonts w:eastAsia="Calibri"/>
          <w:spacing w:val="-1"/>
          <w:sz w:val="22"/>
          <w:szCs w:val="22"/>
          <w:lang w:val="en-US"/>
        </w:rPr>
        <w:t>t</w:t>
      </w:r>
      <w:r w:rsidRPr="00BA6F5E">
        <w:rPr>
          <w:rFonts w:eastAsia="Calibri"/>
          <w:spacing w:val="1"/>
          <w:sz w:val="22"/>
          <w:szCs w:val="22"/>
          <w:lang w:val="en-US"/>
        </w:rPr>
        <w:t>ut</w:t>
      </w:r>
      <w:r w:rsidRPr="00BA6F5E">
        <w:rPr>
          <w:rFonts w:eastAsia="Calibri"/>
          <w:spacing w:val="-2"/>
          <w:sz w:val="22"/>
          <w:szCs w:val="22"/>
          <w:lang w:val="en-US"/>
        </w:rPr>
        <w:t>o</w:t>
      </w:r>
      <w:r w:rsidRPr="00BA6F5E">
        <w:rPr>
          <w:rFonts w:eastAsia="Calibri"/>
          <w:sz w:val="22"/>
          <w:szCs w:val="22"/>
          <w:lang w:val="en-US"/>
        </w:rPr>
        <w:t xml:space="preserve">rs. </w:t>
      </w:r>
      <w:proofErr w:type="spellStart"/>
      <w:r w:rsidRPr="00BA6F5E">
        <w:rPr>
          <w:rFonts w:eastAsia="Calibri"/>
          <w:spacing w:val="1"/>
          <w:sz w:val="22"/>
          <w:szCs w:val="22"/>
          <w:lang w:val="en-US"/>
        </w:rPr>
        <w:t>D</w:t>
      </w:r>
      <w:r w:rsidRPr="00BA6F5E">
        <w:rPr>
          <w:rFonts w:eastAsia="Calibri"/>
          <w:sz w:val="22"/>
          <w:szCs w:val="22"/>
          <w:lang w:val="en-US"/>
        </w:rPr>
        <w:t>a</w:t>
      </w:r>
      <w:r w:rsidRPr="00BA6F5E">
        <w:rPr>
          <w:rFonts w:eastAsia="Calibri"/>
          <w:spacing w:val="1"/>
          <w:sz w:val="22"/>
          <w:szCs w:val="22"/>
          <w:lang w:val="en-US"/>
        </w:rPr>
        <w:t>n</w:t>
      </w:r>
      <w:r w:rsidRPr="00BA6F5E">
        <w:rPr>
          <w:rFonts w:eastAsia="Calibri"/>
          <w:sz w:val="22"/>
          <w:szCs w:val="22"/>
          <w:lang w:val="en-US"/>
        </w:rPr>
        <w:t>s</w:t>
      </w:r>
      <w:proofErr w:type="spellEnd"/>
      <w:r w:rsidRPr="00BA6F5E">
        <w:rPr>
          <w:rFonts w:eastAsia="Calibri"/>
          <w:sz w:val="22"/>
          <w:szCs w:val="22"/>
          <w:lang w:val="en-US"/>
        </w:rPr>
        <w:t xml:space="preserve"> L. </w:t>
      </w:r>
      <w:proofErr w:type="spellStart"/>
      <w:r w:rsidRPr="00BA6F5E">
        <w:rPr>
          <w:rFonts w:eastAsia="Calibri"/>
          <w:spacing w:val="-1"/>
          <w:sz w:val="22"/>
          <w:szCs w:val="22"/>
          <w:lang w:val="en-US"/>
        </w:rPr>
        <w:t>B</w:t>
      </w:r>
      <w:r w:rsidRPr="00BA6F5E">
        <w:rPr>
          <w:rFonts w:eastAsia="Calibri"/>
          <w:sz w:val="22"/>
          <w:szCs w:val="22"/>
          <w:lang w:val="en-US"/>
        </w:rPr>
        <w:t>i</w:t>
      </w:r>
      <w:r w:rsidRPr="00BA6F5E">
        <w:rPr>
          <w:rFonts w:eastAsia="Calibri"/>
          <w:spacing w:val="-2"/>
          <w:sz w:val="22"/>
          <w:szCs w:val="22"/>
          <w:lang w:val="en-US"/>
        </w:rPr>
        <w:t>r</w:t>
      </w:r>
      <w:r w:rsidRPr="00BA6F5E">
        <w:rPr>
          <w:rFonts w:eastAsia="Calibri"/>
          <w:spacing w:val="1"/>
          <w:sz w:val="22"/>
          <w:szCs w:val="22"/>
          <w:lang w:val="en-US"/>
        </w:rPr>
        <w:t>b</w:t>
      </w:r>
      <w:r w:rsidRPr="00BA6F5E">
        <w:rPr>
          <w:rFonts w:eastAsia="Calibri"/>
          <w:sz w:val="22"/>
          <w:szCs w:val="22"/>
          <w:lang w:val="en-US"/>
        </w:rPr>
        <w:t>a</w:t>
      </w:r>
      <w:r w:rsidRPr="00BA6F5E">
        <w:rPr>
          <w:rFonts w:eastAsia="Calibri"/>
          <w:spacing w:val="1"/>
          <w:sz w:val="22"/>
          <w:szCs w:val="22"/>
          <w:lang w:val="en-US"/>
        </w:rPr>
        <w:t>u</w:t>
      </w:r>
      <w:r w:rsidRPr="00BA6F5E">
        <w:rPr>
          <w:rFonts w:eastAsia="Calibri"/>
          <w:sz w:val="22"/>
          <w:szCs w:val="22"/>
          <w:lang w:val="en-US"/>
        </w:rPr>
        <w:t>m</w:t>
      </w:r>
      <w:proofErr w:type="spellEnd"/>
      <w:r w:rsidRPr="00BA6F5E">
        <w:rPr>
          <w:rFonts w:eastAsia="Calibri"/>
          <w:sz w:val="22"/>
          <w:szCs w:val="22"/>
          <w:lang w:val="en-US"/>
        </w:rPr>
        <w:t xml:space="preserve"> </w:t>
      </w:r>
      <w:r w:rsidRPr="00BA6F5E">
        <w:rPr>
          <w:rFonts w:eastAsia="Calibri"/>
          <w:spacing w:val="-1"/>
          <w:sz w:val="22"/>
          <w:szCs w:val="22"/>
          <w:lang w:val="en-US"/>
        </w:rPr>
        <w:t>(</w:t>
      </w:r>
      <w:r w:rsidRPr="00BA6F5E">
        <w:rPr>
          <w:rFonts w:eastAsia="Calibri"/>
          <w:spacing w:val="1"/>
          <w:sz w:val="22"/>
          <w:szCs w:val="22"/>
          <w:lang w:val="en-US"/>
        </w:rPr>
        <w:t>d</w:t>
      </w:r>
      <w:r w:rsidRPr="00BA6F5E">
        <w:rPr>
          <w:rFonts w:eastAsia="Calibri"/>
          <w:sz w:val="22"/>
          <w:szCs w:val="22"/>
          <w:lang w:val="en-US"/>
        </w:rPr>
        <w:t>ir</w:t>
      </w:r>
      <w:r w:rsidRPr="00BA6F5E">
        <w:rPr>
          <w:rFonts w:eastAsia="Calibri"/>
          <w:spacing w:val="-1"/>
          <w:sz w:val="22"/>
          <w:szCs w:val="22"/>
          <w:lang w:val="en-US"/>
        </w:rPr>
        <w:t>.)</w:t>
      </w:r>
      <w:r w:rsidRPr="00BA6F5E">
        <w:rPr>
          <w:rFonts w:eastAsia="Calibri"/>
          <w:sz w:val="22"/>
          <w:szCs w:val="22"/>
          <w:lang w:val="en-US"/>
        </w:rPr>
        <w:t xml:space="preserve">, </w:t>
      </w:r>
      <w:r w:rsidRPr="00BA6F5E">
        <w:rPr>
          <w:rFonts w:eastAsia="Calibri"/>
          <w:i/>
          <w:spacing w:val="1"/>
          <w:sz w:val="22"/>
          <w:szCs w:val="22"/>
          <w:lang w:val="en-US"/>
        </w:rPr>
        <w:t>P</w:t>
      </w:r>
      <w:r w:rsidRPr="00BA6F5E">
        <w:rPr>
          <w:rFonts w:eastAsia="Calibri"/>
          <w:i/>
          <w:spacing w:val="-1"/>
          <w:sz w:val="22"/>
          <w:szCs w:val="22"/>
          <w:lang w:val="en-US"/>
        </w:rPr>
        <w:t>ro</w:t>
      </w:r>
      <w:r w:rsidRPr="00BA6F5E">
        <w:rPr>
          <w:rFonts w:eastAsia="Calibri"/>
          <w:i/>
          <w:spacing w:val="1"/>
          <w:sz w:val="22"/>
          <w:szCs w:val="22"/>
          <w:lang w:val="en-US"/>
        </w:rPr>
        <w:t>cee</w:t>
      </w:r>
      <w:r w:rsidRPr="00BA6F5E">
        <w:rPr>
          <w:rFonts w:eastAsia="Calibri"/>
          <w:i/>
          <w:spacing w:val="-1"/>
          <w:sz w:val="22"/>
          <w:szCs w:val="22"/>
          <w:lang w:val="en-US"/>
        </w:rPr>
        <w:t>d</w:t>
      </w:r>
      <w:r w:rsidRPr="00BA6F5E">
        <w:rPr>
          <w:rFonts w:eastAsia="Calibri"/>
          <w:i/>
          <w:sz w:val="22"/>
          <w:szCs w:val="22"/>
          <w:lang w:val="en-US"/>
        </w:rPr>
        <w:t>i</w:t>
      </w:r>
      <w:r w:rsidRPr="00BA6F5E">
        <w:rPr>
          <w:rFonts w:eastAsia="Calibri"/>
          <w:i/>
          <w:spacing w:val="-1"/>
          <w:sz w:val="22"/>
          <w:szCs w:val="22"/>
          <w:lang w:val="en-US"/>
        </w:rPr>
        <w:t>ng</w:t>
      </w:r>
      <w:r w:rsidRPr="00BA6F5E">
        <w:rPr>
          <w:rFonts w:eastAsia="Calibri"/>
          <w:i/>
          <w:sz w:val="22"/>
          <w:szCs w:val="22"/>
          <w:lang w:val="en-US"/>
        </w:rPr>
        <w:t xml:space="preserve">s </w:t>
      </w:r>
      <w:r w:rsidRPr="00BA6F5E">
        <w:rPr>
          <w:rFonts w:eastAsia="Calibri"/>
          <w:i/>
          <w:spacing w:val="-1"/>
          <w:sz w:val="22"/>
          <w:szCs w:val="22"/>
          <w:lang w:val="en-US"/>
        </w:rPr>
        <w:t>o</w:t>
      </w:r>
      <w:r w:rsidRPr="00BA6F5E">
        <w:rPr>
          <w:rFonts w:eastAsia="Calibri"/>
          <w:i/>
          <w:sz w:val="22"/>
          <w:szCs w:val="22"/>
          <w:lang w:val="en-US"/>
        </w:rPr>
        <w:t xml:space="preserve">f </w:t>
      </w:r>
      <w:r w:rsidRPr="00BA6F5E">
        <w:rPr>
          <w:rFonts w:eastAsia="Calibri"/>
          <w:i/>
          <w:spacing w:val="1"/>
          <w:sz w:val="22"/>
          <w:szCs w:val="22"/>
          <w:lang w:val="en-US"/>
        </w:rPr>
        <w:t>t</w:t>
      </w:r>
      <w:r w:rsidRPr="00BA6F5E">
        <w:rPr>
          <w:rFonts w:eastAsia="Calibri"/>
          <w:i/>
          <w:spacing w:val="-1"/>
          <w:sz w:val="22"/>
          <w:szCs w:val="22"/>
          <w:lang w:val="en-US"/>
        </w:rPr>
        <w:t>h</w:t>
      </w:r>
      <w:r w:rsidRPr="00BA6F5E">
        <w:rPr>
          <w:rFonts w:eastAsia="Calibri"/>
          <w:i/>
          <w:sz w:val="22"/>
          <w:szCs w:val="22"/>
          <w:lang w:val="en-US"/>
        </w:rPr>
        <w:t xml:space="preserve">e </w:t>
      </w:r>
      <w:r w:rsidR="00F44B35" w:rsidRPr="00BA6F5E">
        <w:rPr>
          <w:rFonts w:eastAsia="Calibri"/>
          <w:i/>
          <w:sz w:val="22"/>
          <w:szCs w:val="22"/>
          <w:lang w:val="en-US"/>
        </w:rPr>
        <w:t>i</w:t>
      </w:r>
      <w:r w:rsidRPr="00BA6F5E">
        <w:rPr>
          <w:rFonts w:eastAsia="Calibri"/>
          <w:i/>
          <w:spacing w:val="-1"/>
          <w:sz w:val="22"/>
          <w:szCs w:val="22"/>
          <w:lang w:val="en-US"/>
        </w:rPr>
        <w:t>n</w:t>
      </w:r>
      <w:r w:rsidRPr="00BA6F5E">
        <w:rPr>
          <w:rFonts w:eastAsia="Calibri"/>
          <w:i/>
          <w:spacing w:val="1"/>
          <w:sz w:val="22"/>
          <w:szCs w:val="22"/>
          <w:lang w:val="en-US"/>
        </w:rPr>
        <w:t>t</w:t>
      </w:r>
      <w:r w:rsidRPr="00BA6F5E">
        <w:rPr>
          <w:rFonts w:eastAsia="Calibri"/>
          <w:i/>
          <w:spacing w:val="-2"/>
          <w:sz w:val="22"/>
          <w:szCs w:val="22"/>
          <w:lang w:val="en-US"/>
        </w:rPr>
        <w:t>e</w:t>
      </w:r>
      <w:r w:rsidRPr="00BA6F5E">
        <w:rPr>
          <w:rFonts w:eastAsia="Calibri"/>
          <w:i/>
          <w:spacing w:val="-1"/>
          <w:sz w:val="22"/>
          <w:szCs w:val="22"/>
          <w:lang w:val="en-US"/>
        </w:rPr>
        <w:t>rna</w:t>
      </w:r>
      <w:r w:rsidRPr="00BA6F5E">
        <w:rPr>
          <w:rFonts w:eastAsia="Calibri"/>
          <w:i/>
          <w:spacing w:val="1"/>
          <w:sz w:val="22"/>
          <w:szCs w:val="22"/>
          <w:lang w:val="en-US"/>
        </w:rPr>
        <w:t>t</w:t>
      </w:r>
      <w:r w:rsidRPr="00BA6F5E">
        <w:rPr>
          <w:rFonts w:eastAsia="Calibri"/>
          <w:i/>
          <w:sz w:val="22"/>
          <w:szCs w:val="22"/>
          <w:lang w:val="en-US"/>
        </w:rPr>
        <w:t>i</w:t>
      </w:r>
      <w:r w:rsidRPr="00BA6F5E">
        <w:rPr>
          <w:rFonts w:eastAsia="Calibri"/>
          <w:i/>
          <w:spacing w:val="-1"/>
          <w:sz w:val="22"/>
          <w:szCs w:val="22"/>
          <w:lang w:val="en-US"/>
        </w:rPr>
        <w:t>o</w:t>
      </w:r>
      <w:r w:rsidRPr="00BA6F5E">
        <w:rPr>
          <w:rFonts w:eastAsia="Calibri"/>
          <w:i/>
          <w:spacing w:val="1"/>
          <w:sz w:val="22"/>
          <w:szCs w:val="22"/>
          <w:lang w:val="en-US"/>
        </w:rPr>
        <w:t>n</w:t>
      </w:r>
      <w:r w:rsidRPr="00BA6F5E">
        <w:rPr>
          <w:rFonts w:eastAsia="Calibri"/>
          <w:i/>
          <w:spacing w:val="-1"/>
          <w:sz w:val="22"/>
          <w:szCs w:val="22"/>
          <w:lang w:val="en-US"/>
        </w:rPr>
        <w:t>a</w:t>
      </w:r>
      <w:r w:rsidRPr="00BA6F5E">
        <w:rPr>
          <w:rFonts w:eastAsia="Calibri"/>
          <w:i/>
          <w:sz w:val="22"/>
          <w:szCs w:val="22"/>
          <w:lang w:val="en-US"/>
        </w:rPr>
        <w:t xml:space="preserve">l </w:t>
      </w:r>
      <w:r w:rsidR="00F44B35" w:rsidRPr="00BA6F5E">
        <w:rPr>
          <w:rFonts w:eastAsia="Calibri"/>
          <w:i/>
          <w:spacing w:val="-1"/>
          <w:sz w:val="22"/>
          <w:szCs w:val="22"/>
          <w:lang w:val="en-US"/>
        </w:rPr>
        <w:t>c</w:t>
      </w:r>
      <w:r w:rsidRPr="00BA6F5E">
        <w:rPr>
          <w:rFonts w:eastAsia="Calibri"/>
          <w:i/>
          <w:spacing w:val="-1"/>
          <w:sz w:val="22"/>
          <w:szCs w:val="22"/>
          <w:lang w:val="en-US"/>
        </w:rPr>
        <w:t>on</w:t>
      </w:r>
      <w:r w:rsidRPr="00BA6F5E">
        <w:rPr>
          <w:rFonts w:eastAsia="Calibri"/>
          <w:i/>
          <w:spacing w:val="1"/>
          <w:sz w:val="22"/>
          <w:szCs w:val="22"/>
          <w:lang w:val="en-US"/>
        </w:rPr>
        <w:t>fe</w:t>
      </w:r>
      <w:r w:rsidRPr="00BA6F5E">
        <w:rPr>
          <w:rFonts w:eastAsia="Calibri"/>
          <w:i/>
          <w:spacing w:val="-1"/>
          <w:sz w:val="22"/>
          <w:szCs w:val="22"/>
          <w:lang w:val="en-US"/>
        </w:rPr>
        <w:t>r</w:t>
      </w:r>
      <w:r w:rsidRPr="00BA6F5E">
        <w:rPr>
          <w:rFonts w:eastAsia="Calibri"/>
          <w:i/>
          <w:spacing w:val="1"/>
          <w:sz w:val="22"/>
          <w:szCs w:val="22"/>
          <w:lang w:val="en-US"/>
        </w:rPr>
        <w:t>e</w:t>
      </w:r>
      <w:r w:rsidRPr="00BA6F5E">
        <w:rPr>
          <w:rFonts w:eastAsia="Calibri"/>
          <w:i/>
          <w:spacing w:val="-1"/>
          <w:sz w:val="22"/>
          <w:szCs w:val="22"/>
          <w:lang w:val="en-US"/>
        </w:rPr>
        <w:t>n</w:t>
      </w:r>
      <w:r w:rsidRPr="00BA6F5E">
        <w:rPr>
          <w:rFonts w:eastAsia="Calibri"/>
          <w:i/>
          <w:spacing w:val="1"/>
          <w:sz w:val="22"/>
          <w:szCs w:val="22"/>
          <w:lang w:val="en-US"/>
        </w:rPr>
        <w:t>c</w:t>
      </w:r>
      <w:r w:rsidRPr="00BA6F5E">
        <w:rPr>
          <w:rFonts w:eastAsia="Calibri"/>
          <w:i/>
          <w:sz w:val="22"/>
          <w:szCs w:val="22"/>
          <w:lang w:val="en-US"/>
        </w:rPr>
        <w:t xml:space="preserve">e </w:t>
      </w:r>
      <w:r w:rsidRPr="00BA6F5E">
        <w:rPr>
          <w:rFonts w:eastAsia="Calibri"/>
          <w:i/>
          <w:spacing w:val="-1"/>
          <w:sz w:val="22"/>
          <w:szCs w:val="22"/>
          <w:lang w:val="en-US"/>
        </w:rPr>
        <w:t>o</w:t>
      </w:r>
      <w:r w:rsidRPr="00BA6F5E">
        <w:rPr>
          <w:rFonts w:eastAsia="Calibri"/>
          <w:i/>
          <w:sz w:val="22"/>
          <w:szCs w:val="22"/>
          <w:lang w:val="en-US"/>
        </w:rPr>
        <w:t xml:space="preserve">f </w:t>
      </w:r>
      <w:r w:rsidRPr="00BA6F5E">
        <w:rPr>
          <w:rFonts w:eastAsia="Calibri"/>
          <w:i/>
          <w:spacing w:val="1"/>
          <w:sz w:val="22"/>
          <w:szCs w:val="22"/>
          <w:lang w:val="en-US"/>
        </w:rPr>
        <w:t>t</w:t>
      </w:r>
      <w:r w:rsidRPr="00BA6F5E">
        <w:rPr>
          <w:rFonts w:eastAsia="Calibri"/>
          <w:i/>
          <w:spacing w:val="-1"/>
          <w:sz w:val="22"/>
          <w:szCs w:val="22"/>
          <w:lang w:val="en-US"/>
        </w:rPr>
        <w:t>h</w:t>
      </w:r>
      <w:r w:rsidRPr="00BA6F5E">
        <w:rPr>
          <w:rFonts w:eastAsia="Calibri"/>
          <w:i/>
          <w:sz w:val="22"/>
          <w:szCs w:val="22"/>
          <w:lang w:val="en-US"/>
        </w:rPr>
        <w:t xml:space="preserve">e </w:t>
      </w:r>
      <w:r w:rsidR="00F44B35" w:rsidRPr="00BA6F5E">
        <w:rPr>
          <w:rFonts w:eastAsia="Calibri"/>
          <w:i/>
          <w:sz w:val="22"/>
          <w:szCs w:val="22"/>
          <w:lang w:val="en-US"/>
        </w:rPr>
        <w:t>l</w:t>
      </w:r>
      <w:r w:rsidRPr="00BA6F5E">
        <w:rPr>
          <w:rFonts w:eastAsia="Calibri"/>
          <w:i/>
          <w:sz w:val="22"/>
          <w:szCs w:val="22"/>
          <w:lang w:val="en-US"/>
        </w:rPr>
        <w:t>e</w:t>
      </w:r>
      <w:r w:rsidRPr="00BA6F5E">
        <w:rPr>
          <w:rFonts w:eastAsia="Calibri"/>
          <w:i/>
          <w:spacing w:val="-1"/>
          <w:sz w:val="22"/>
          <w:szCs w:val="22"/>
          <w:lang w:val="en-US"/>
        </w:rPr>
        <w:t>arn</w:t>
      </w:r>
      <w:r w:rsidRPr="00BA6F5E">
        <w:rPr>
          <w:rFonts w:eastAsia="Calibri"/>
          <w:i/>
          <w:sz w:val="22"/>
          <w:szCs w:val="22"/>
          <w:lang w:val="en-US"/>
        </w:rPr>
        <w:t>i</w:t>
      </w:r>
      <w:r w:rsidRPr="00BA6F5E">
        <w:rPr>
          <w:rFonts w:eastAsia="Calibri"/>
          <w:i/>
          <w:spacing w:val="-1"/>
          <w:sz w:val="22"/>
          <w:szCs w:val="22"/>
          <w:lang w:val="en-US"/>
        </w:rPr>
        <w:t>n</w:t>
      </w:r>
      <w:r w:rsidRPr="00BA6F5E">
        <w:rPr>
          <w:rFonts w:eastAsia="Calibri"/>
          <w:i/>
          <w:sz w:val="22"/>
          <w:szCs w:val="22"/>
          <w:lang w:val="en-US"/>
        </w:rPr>
        <w:t xml:space="preserve">g </w:t>
      </w:r>
      <w:r w:rsidR="00F44B35" w:rsidRPr="00BA6F5E">
        <w:rPr>
          <w:rFonts w:eastAsia="Calibri"/>
          <w:i/>
          <w:sz w:val="22"/>
          <w:szCs w:val="22"/>
          <w:lang w:val="en-US"/>
        </w:rPr>
        <w:t>s</w:t>
      </w:r>
      <w:r w:rsidRPr="00BA6F5E">
        <w:rPr>
          <w:rFonts w:eastAsia="Calibri"/>
          <w:i/>
          <w:spacing w:val="1"/>
          <w:sz w:val="22"/>
          <w:szCs w:val="22"/>
          <w:lang w:val="en-US"/>
        </w:rPr>
        <w:t>c</w:t>
      </w:r>
      <w:r w:rsidRPr="00BA6F5E">
        <w:rPr>
          <w:rFonts w:eastAsia="Calibri"/>
          <w:i/>
          <w:sz w:val="22"/>
          <w:szCs w:val="22"/>
          <w:lang w:val="en-US"/>
        </w:rPr>
        <w:t>i</w:t>
      </w:r>
      <w:r w:rsidRPr="00BA6F5E">
        <w:rPr>
          <w:rFonts w:eastAsia="Calibri"/>
          <w:i/>
          <w:spacing w:val="1"/>
          <w:sz w:val="22"/>
          <w:szCs w:val="22"/>
          <w:lang w:val="en-US"/>
        </w:rPr>
        <w:t>e</w:t>
      </w:r>
      <w:r w:rsidRPr="00BA6F5E">
        <w:rPr>
          <w:rFonts w:eastAsia="Calibri"/>
          <w:i/>
          <w:spacing w:val="-1"/>
          <w:sz w:val="22"/>
          <w:szCs w:val="22"/>
          <w:lang w:val="en-US"/>
        </w:rPr>
        <w:t>n</w:t>
      </w:r>
      <w:r w:rsidRPr="00BA6F5E">
        <w:rPr>
          <w:rFonts w:eastAsia="Calibri"/>
          <w:i/>
          <w:spacing w:val="1"/>
          <w:sz w:val="22"/>
          <w:szCs w:val="22"/>
          <w:lang w:val="en-US"/>
        </w:rPr>
        <w:t>ce</w:t>
      </w:r>
      <w:r w:rsidRPr="00BA6F5E">
        <w:rPr>
          <w:rFonts w:eastAsia="Calibri"/>
          <w:i/>
          <w:sz w:val="22"/>
          <w:szCs w:val="22"/>
          <w:lang w:val="en-US"/>
        </w:rPr>
        <w:t>s</w:t>
      </w:r>
      <w:r w:rsidRPr="00BA6F5E">
        <w:rPr>
          <w:rFonts w:eastAsia="Calibri"/>
          <w:sz w:val="22"/>
          <w:szCs w:val="22"/>
          <w:lang w:val="en-US"/>
        </w:rPr>
        <w:t xml:space="preserve">. </w:t>
      </w:r>
      <w:r w:rsidR="00D9553B" w:rsidRPr="00BA6F5E">
        <w:rPr>
          <w:rFonts w:eastAsia="Calibri"/>
          <w:sz w:val="22"/>
          <w:szCs w:val="22"/>
          <w:lang w:val="en-US"/>
        </w:rPr>
        <w:t xml:space="preserve">Carnegie Mellon University. </w:t>
      </w:r>
      <w:hyperlink r:id="rId35" w:history="1">
        <w:r w:rsidR="00D9553B" w:rsidRPr="00BA6F5E">
          <w:rPr>
            <w:rStyle w:val="Lienhypertexte"/>
            <w:rFonts w:eastAsia="Calibri"/>
            <w:spacing w:val="-1"/>
            <w:sz w:val="22"/>
            <w:szCs w:val="22"/>
            <w:lang w:val="en-US"/>
          </w:rPr>
          <w:t>ht</w:t>
        </w:r>
        <w:r w:rsidR="00D9553B" w:rsidRPr="00BA6F5E">
          <w:rPr>
            <w:rStyle w:val="Lienhypertexte"/>
            <w:rFonts w:eastAsia="Calibri"/>
            <w:spacing w:val="1"/>
            <w:sz w:val="22"/>
            <w:szCs w:val="22"/>
            <w:lang w:val="en-US"/>
          </w:rPr>
          <w:t>tp</w:t>
        </w:r>
        <w:r w:rsidR="00D9553B" w:rsidRPr="00BA6F5E">
          <w:rPr>
            <w:rStyle w:val="Lienhypertexte"/>
            <w:rFonts w:eastAsia="Calibri"/>
            <w:spacing w:val="-2"/>
            <w:sz w:val="22"/>
            <w:szCs w:val="22"/>
            <w:lang w:val="en-US"/>
          </w:rPr>
          <w:t>:</w:t>
        </w:r>
        <w:r w:rsidR="00D9553B" w:rsidRPr="00BA6F5E">
          <w:rPr>
            <w:rStyle w:val="Lienhypertexte"/>
            <w:rFonts w:eastAsia="Calibri"/>
            <w:spacing w:val="1"/>
            <w:sz w:val="22"/>
            <w:szCs w:val="22"/>
            <w:lang w:val="en-US"/>
          </w:rPr>
          <w:t>//</w:t>
        </w:r>
        <w:r w:rsidR="00D9553B" w:rsidRPr="00BA6F5E">
          <w:rPr>
            <w:rStyle w:val="Lienhypertexte"/>
            <w:rFonts w:eastAsia="Calibri"/>
            <w:sz w:val="22"/>
            <w:szCs w:val="22"/>
            <w:lang w:val="en-US"/>
          </w:rPr>
          <w:t>r</w:t>
        </w:r>
        <w:r w:rsidR="00D9553B" w:rsidRPr="00BA6F5E">
          <w:rPr>
            <w:rStyle w:val="Lienhypertexte"/>
            <w:rFonts w:eastAsia="Calibri"/>
            <w:spacing w:val="-2"/>
            <w:sz w:val="22"/>
            <w:szCs w:val="22"/>
            <w:lang w:val="en-US"/>
          </w:rPr>
          <w:t>e</w:t>
        </w:r>
        <w:r w:rsidR="00D9553B" w:rsidRPr="00BA6F5E">
          <w:rPr>
            <w:rStyle w:val="Lienhypertexte"/>
            <w:rFonts w:eastAsia="Calibri"/>
            <w:spacing w:val="1"/>
            <w:sz w:val="22"/>
            <w:szCs w:val="22"/>
            <w:lang w:val="en-US"/>
          </w:rPr>
          <w:t>po</w:t>
        </w:r>
        <w:r w:rsidR="00D9553B" w:rsidRPr="00BA6F5E">
          <w:rPr>
            <w:rStyle w:val="Lienhypertexte"/>
            <w:rFonts w:eastAsia="Calibri"/>
            <w:sz w:val="22"/>
            <w:szCs w:val="22"/>
            <w:lang w:val="en-US"/>
          </w:rPr>
          <w:t>si</w:t>
        </w:r>
        <w:r w:rsidR="00D9553B" w:rsidRPr="00BA6F5E">
          <w:rPr>
            <w:rStyle w:val="Lienhypertexte"/>
            <w:rFonts w:eastAsia="Calibri"/>
            <w:spacing w:val="-1"/>
            <w:sz w:val="22"/>
            <w:szCs w:val="22"/>
            <w:lang w:val="en-US"/>
          </w:rPr>
          <w:t>t</w:t>
        </w:r>
        <w:r w:rsidR="00D9553B" w:rsidRPr="00BA6F5E">
          <w:rPr>
            <w:rStyle w:val="Lienhypertexte"/>
            <w:rFonts w:eastAsia="Calibri"/>
            <w:spacing w:val="1"/>
            <w:sz w:val="22"/>
            <w:szCs w:val="22"/>
            <w:lang w:val="en-US"/>
          </w:rPr>
          <w:t>o</w:t>
        </w:r>
        <w:r w:rsidR="00D9553B" w:rsidRPr="00BA6F5E">
          <w:rPr>
            <w:rStyle w:val="Lienhypertexte"/>
            <w:rFonts w:eastAsia="Calibri"/>
            <w:sz w:val="22"/>
            <w:szCs w:val="22"/>
            <w:lang w:val="en-US"/>
          </w:rPr>
          <w:t>r</w:t>
        </w:r>
        <w:r w:rsidR="00D9553B" w:rsidRPr="00BA6F5E">
          <w:rPr>
            <w:rStyle w:val="Lienhypertexte"/>
            <w:rFonts w:eastAsia="Calibri"/>
            <w:spacing w:val="-1"/>
            <w:sz w:val="22"/>
            <w:szCs w:val="22"/>
            <w:lang w:val="en-US"/>
          </w:rPr>
          <w:t>y.c</w:t>
        </w:r>
        <w:r w:rsidR="00D9553B" w:rsidRPr="00BA6F5E">
          <w:rPr>
            <w:rStyle w:val="Lienhypertexte"/>
            <w:rFonts w:eastAsia="Calibri"/>
            <w:sz w:val="22"/>
            <w:szCs w:val="22"/>
            <w:lang w:val="en-US"/>
          </w:rPr>
          <w:t>m</w:t>
        </w:r>
        <w:r w:rsidR="00D9553B" w:rsidRPr="00BA6F5E">
          <w:rPr>
            <w:rStyle w:val="Lienhypertexte"/>
            <w:rFonts w:eastAsia="Calibri"/>
            <w:spacing w:val="1"/>
            <w:sz w:val="22"/>
            <w:szCs w:val="22"/>
            <w:lang w:val="en-US"/>
          </w:rPr>
          <w:t>u</w:t>
        </w:r>
        <w:r w:rsidR="00D9553B" w:rsidRPr="00BA6F5E">
          <w:rPr>
            <w:rStyle w:val="Lienhypertexte"/>
            <w:rFonts w:eastAsia="Calibri"/>
            <w:spacing w:val="-1"/>
            <w:sz w:val="22"/>
            <w:szCs w:val="22"/>
            <w:lang w:val="en-US"/>
          </w:rPr>
          <w:t>.</w:t>
        </w:r>
        <w:r w:rsidR="00D9553B" w:rsidRPr="00BA6F5E">
          <w:rPr>
            <w:rStyle w:val="Lienhypertexte"/>
            <w:rFonts w:eastAsia="Calibri"/>
            <w:spacing w:val="1"/>
            <w:sz w:val="22"/>
            <w:szCs w:val="22"/>
            <w:lang w:val="en-US"/>
          </w:rPr>
          <w:t>e</w:t>
        </w:r>
        <w:r w:rsidR="00D9553B" w:rsidRPr="00BA6F5E">
          <w:rPr>
            <w:rStyle w:val="Lienhypertexte"/>
            <w:rFonts w:eastAsia="Calibri"/>
            <w:spacing w:val="-1"/>
            <w:sz w:val="22"/>
            <w:szCs w:val="22"/>
            <w:lang w:val="en-US"/>
          </w:rPr>
          <w:t>du</w:t>
        </w:r>
        <w:r w:rsidR="00D9553B" w:rsidRPr="00BA6F5E">
          <w:rPr>
            <w:rStyle w:val="Lienhypertexte"/>
            <w:rFonts w:eastAsia="Calibri"/>
            <w:spacing w:val="1"/>
            <w:sz w:val="22"/>
            <w:szCs w:val="22"/>
            <w:lang w:val="en-US"/>
          </w:rPr>
          <w:t>/p</w:t>
        </w:r>
        <w:r w:rsidR="00D9553B" w:rsidRPr="00BA6F5E">
          <w:rPr>
            <w:rStyle w:val="Lienhypertexte"/>
            <w:rFonts w:eastAsia="Calibri"/>
            <w:sz w:val="22"/>
            <w:szCs w:val="22"/>
            <w:lang w:val="en-US"/>
          </w:rPr>
          <w:t>s</w:t>
        </w:r>
        <w:r w:rsidR="00D9553B" w:rsidRPr="00BA6F5E">
          <w:rPr>
            <w:rStyle w:val="Lienhypertexte"/>
            <w:rFonts w:eastAsia="Calibri"/>
            <w:spacing w:val="-1"/>
            <w:sz w:val="22"/>
            <w:szCs w:val="22"/>
            <w:lang w:val="en-US"/>
          </w:rPr>
          <w:t>yc</w:t>
        </w:r>
        <w:r w:rsidR="00D9553B" w:rsidRPr="00BA6F5E">
          <w:rPr>
            <w:rStyle w:val="Lienhypertexte"/>
            <w:rFonts w:eastAsia="Calibri"/>
            <w:spacing w:val="1"/>
            <w:sz w:val="22"/>
            <w:szCs w:val="22"/>
            <w:lang w:val="en-US"/>
          </w:rPr>
          <w:t>ho</w:t>
        </w:r>
        <w:r w:rsidR="00D9553B" w:rsidRPr="00BA6F5E">
          <w:rPr>
            <w:rStyle w:val="Lienhypertexte"/>
            <w:rFonts w:eastAsia="Calibri"/>
            <w:sz w:val="22"/>
            <w:szCs w:val="22"/>
            <w:lang w:val="en-US"/>
          </w:rPr>
          <w:t>l</w:t>
        </w:r>
        <w:r w:rsidR="00D9553B" w:rsidRPr="00BA6F5E">
          <w:rPr>
            <w:rStyle w:val="Lienhypertexte"/>
            <w:rFonts w:eastAsia="Calibri"/>
            <w:spacing w:val="1"/>
            <w:sz w:val="22"/>
            <w:szCs w:val="22"/>
            <w:lang w:val="en-US"/>
          </w:rPr>
          <w:t>o</w:t>
        </w:r>
        <w:r w:rsidR="00D9553B" w:rsidRPr="00BA6F5E">
          <w:rPr>
            <w:rStyle w:val="Lienhypertexte"/>
            <w:rFonts w:eastAsia="Calibri"/>
            <w:sz w:val="22"/>
            <w:szCs w:val="22"/>
            <w:lang w:val="en-US"/>
          </w:rPr>
          <w:t>g</w:t>
        </w:r>
        <w:r w:rsidR="00D9553B" w:rsidRPr="00BA6F5E">
          <w:rPr>
            <w:rStyle w:val="Lienhypertexte"/>
            <w:rFonts w:eastAsia="Calibri"/>
            <w:spacing w:val="-1"/>
            <w:sz w:val="22"/>
            <w:szCs w:val="22"/>
            <w:lang w:val="en-US"/>
          </w:rPr>
          <w:t>y/</w:t>
        </w:r>
        <w:r w:rsidR="00D9553B" w:rsidRPr="00BA6F5E">
          <w:rPr>
            <w:rStyle w:val="Lienhypertexte"/>
            <w:rFonts w:eastAsia="Calibri"/>
            <w:spacing w:val="1"/>
            <w:sz w:val="22"/>
            <w:szCs w:val="22"/>
            <w:lang w:val="en-US"/>
          </w:rPr>
          <w:t>78</w:t>
        </w:r>
        <w:r w:rsidR="00D9553B" w:rsidRPr="00BA6F5E">
          <w:rPr>
            <w:rStyle w:val="Lienhypertexte"/>
            <w:rFonts w:eastAsia="Calibri"/>
            <w:sz w:val="22"/>
            <w:szCs w:val="22"/>
            <w:lang w:val="en-US"/>
          </w:rPr>
          <w:t>/</w:t>
        </w:r>
      </w:hyperlink>
    </w:p>
    <w:p w14:paraId="3FD234FE" w14:textId="75794117" w:rsidR="00270ED5" w:rsidRPr="002313AB" w:rsidRDefault="00270ED5" w:rsidP="00270ED5">
      <w:pPr>
        <w:adjustRightInd w:val="0"/>
        <w:spacing w:after="120"/>
        <w:ind w:left="567" w:right="95" w:hanging="567"/>
        <w:jc w:val="both"/>
        <w:rPr>
          <w:rFonts w:eastAsia="Calibri"/>
          <w:sz w:val="22"/>
          <w:szCs w:val="22"/>
        </w:rPr>
      </w:pPr>
      <w:r w:rsidRPr="00BA6F5E">
        <w:rPr>
          <w:rFonts w:eastAsia="Calibri"/>
          <w:sz w:val="22"/>
          <w:szCs w:val="22"/>
          <w:lang w:val="en-US"/>
        </w:rPr>
        <w:t>Basque, J., Dufresne, A., Paquette, G., Léonard, M., Lundgren-</w:t>
      </w:r>
      <w:proofErr w:type="spellStart"/>
      <w:r w:rsidRPr="00BA6F5E">
        <w:rPr>
          <w:rFonts w:eastAsia="Calibri"/>
          <w:sz w:val="22"/>
          <w:szCs w:val="22"/>
          <w:lang w:val="en-US"/>
        </w:rPr>
        <w:t>Cayrol</w:t>
      </w:r>
      <w:proofErr w:type="spellEnd"/>
      <w:r w:rsidRPr="00BA6F5E">
        <w:rPr>
          <w:rFonts w:eastAsia="Calibri"/>
          <w:sz w:val="22"/>
          <w:szCs w:val="22"/>
          <w:lang w:val="en-US"/>
        </w:rPr>
        <w:t xml:space="preserve">, K. et Prom </w:t>
      </w:r>
      <w:proofErr w:type="spellStart"/>
      <w:r w:rsidRPr="00BA6F5E">
        <w:rPr>
          <w:rFonts w:eastAsia="Calibri"/>
          <w:sz w:val="22"/>
          <w:szCs w:val="22"/>
          <w:lang w:val="en-US"/>
        </w:rPr>
        <w:t>Tep</w:t>
      </w:r>
      <w:proofErr w:type="spellEnd"/>
      <w:r w:rsidRPr="00BA6F5E">
        <w:rPr>
          <w:rFonts w:eastAsia="Calibri"/>
          <w:sz w:val="22"/>
          <w:szCs w:val="22"/>
          <w:lang w:val="en-US"/>
        </w:rPr>
        <w:t xml:space="preserve">, S. (2003). </w:t>
      </w:r>
      <w:r w:rsidRPr="00693E8D">
        <w:rPr>
          <w:rFonts w:eastAsia="Calibri"/>
          <w:sz w:val="22"/>
          <w:szCs w:val="22"/>
        </w:rPr>
        <w:t xml:space="preserve">Vers un modèle conceptuel générique de système d’assistance pour le téléapprentissage. </w:t>
      </w:r>
      <w:r w:rsidRPr="00BA6F5E">
        <w:rPr>
          <w:rFonts w:eastAsia="Calibri"/>
          <w:i/>
          <w:sz w:val="22"/>
          <w:szCs w:val="22"/>
        </w:rPr>
        <w:t>Revue STICEF</w:t>
      </w:r>
      <w:r w:rsidRPr="00BA6F5E">
        <w:rPr>
          <w:rFonts w:eastAsia="Calibri"/>
          <w:sz w:val="22"/>
          <w:szCs w:val="22"/>
        </w:rPr>
        <w:t xml:space="preserve">, </w:t>
      </w:r>
      <w:r w:rsidRPr="00BA6F5E">
        <w:rPr>
          <w:rFonts w:eastAsia="Calibri"/>
          <w:i/>
          <w:iCs/>
          <w:sz w:val="22"/>
          <w:szCs w:val="22"/>
        </w:rPr>
        <w:t>10</w:t>
      </w:r>
      <w:r w:rsidRPr="00BA6F5E">
        <w:rPr>
          <w:rFonts w:eastAsia="Calibri"/>
          <w:sz w:val="22"/>
          <w:szCs w:val="22"/>
        </w:rPr>
        <w:t xml:space="preserve">. </w:t>
      </w:r>
      <w:r w:rsidRPr="002313AB">
        <w:rPr>
          <w:rStyle w:val="Lienhypertexte"/>
          <w:rFonts w:eastAsia="Calibri"/>
          <w:spacing w:val="-1"/>
          <w:sz w:val="22"/>
          <w:szCs w:val="22"/>
        </w:rPr>
        <w:t>http://sticef.univ-lemans.fr/num/vol2003/dufresne-05s/sticef_2003_dufresne_05s.pdf</w:t>
      </w:r>
    </w:p>
    <w:p w14:paraId="01439C8B" w14:textId="3B5DFFFD" w:rsidR="00E42C4C" w:rsidRPr="00BA6F5E" w:rsidRDefault="00E42C4C" w:rsidP="00E42C4C">
      <w:pPr>
        <w:adjustRightInd w:val="0"/>
        <w:spacing w:after="120"/>
        <w:ind w:left="567" w:right="95" w:hanging="567"/>
        <w:jc w:val="both"/>
        <w:rPr>
          <w:rFonts w:eastAsia="Calibri"/>
          <w:sz w:val="22"/>
          <w:szCs w:val="22"/>
          <w:lang w:val="en-US"/>
        </w:rPr>
      </w:pPr>
      <w:r w:rsidRPr="00F34CD3">
        <w:rPr>
          <w:rFonts w:eastAsia="Calibri"/>
          <w:sz w:val="22"/>
          <w:szCs w:val="22"/>
          <w:lang w:val="en-US"/>
        </w:rPr>
        <w:t xml:space="preserve">Blessing, S. B. (2003). A programming by demonstration authoring tool for model-tracing tutors. </w:t>
      </w:r>
      <w:r>
        <w:rPr>
          <w:rFonts w:eastAsia="Calibri"/>
          <w:sz w:val="22"/>
          <w:szCs w:val="22"/>
          <w:lang w:val="en-US"/>
        </w:rPr>
        <w:t>Dans</w:t>
      </w:r>
      <w:r w:rsidRPr="00F34CD3">
        <w:rPr>
          <w:rFonts w:eastAsia="Calibri"/>
          <w:sz w:val="22"/>
          <w:szCs w:val="22"/>
          <w:lang w:val="en-US"/>
        </w:rPr>
        <w:t xml:space="preserve"> T. Murray, S. Blessing, </w:t>
      </w:r>
      <w:r>
        <w:rPr>
          <w:rFonts w:eastAsia="Calibri"/>
          <w:sz w:val="22"/>
          <w:szCs w:val="22"/>
          <w:lang w:val="en-US"/>
        </w:rPr>
        <w:t>et</w:t>
      </w:r>
      <w:r w:rsidRPr="00F34CD3">
        <w:rPr>
          <w:rFonts w:eastAsia="Calibri"/>
          <w:sz w:val="22"/>
          <w:szCs w:val="22"/>
          <w:lang w:val="en-US"/>
        </w:rPr>
        <w:t xml:space="preserve"> S. Ainsworth (</w:t>
      </w:r>
      <w:r>
        <w:rPr>
          <w:rFonts w:eastAsia="Calibri"/>
          <w:sz w:val="22"/>
          <w:szCs w:val="22"/>
          <w:lang w:val="en-US"/>
        </w:rPr>
        <w:t>dir</w:t>
      </w:r>
      <w:r w:rsidRPr="00F34CD3">
        <w:rPr>
          <w:rFonts w:eastAsia="Calibri"/>
          <w:sz w:val="22"/>
          <w:szCs w:val="22"/>
          <w:lang w:val="en-US"/>
        </w:rPr>
        <w:t>.)</w:t>
      </w:r>
      <w:r>
        <w:rPr>
          <w:rFonts w:eastAsia="Calibri"/>
          <w:sz w:val="22"/>
          <w:szCs w:val="22"/>
          <w:lang w:val="en-US"/>
        </w:rPr>
        <w:t xml:space="preserve">. </w:t>
      </w:r>
      <w:r w:rsidRPr="00F34CD3">
        <w:rPr>
          <w:rFonts w:eastAsia="Calibri"/>
          <w:i/>
          <w:sz w:val="22"/>
          <w:szCs w:val="22"/>
          <w:lang w:val="en-US"/>
        </w:rPr>
        <w:t xml:space="preserve">Authoring </w:t>
      </w:r>
      <w:r>
        <w:rPr>
          <w:rFonts w:eastAsia="Calibri"/>
          <w:i/>
          <w:sz w:val="22"/>
          <w:szCs w:val="22"/>
          <w:lang w:val="en-US"/>
        </w:rPr>
        <w:t>t</w:t>
      </w:r>
      <w:r w:rsidRPr="00F34CD3">
        <w:rPr>
          <w:rFonts w:eastAsia="Calibri"/>
          <w:i/>
          <w:sz w:val="22"/>
          <w:szCs w:val="22"/>
          <w:lang w:val="en-US"/>
        </w:rPr>
        <w:t xml:space="preserve">ools for </w:t>
      </w:r>
      <w:r>
        <w:rPr>
          <w:rFonts w:eastAsia="Calibri"/>
          <w:i/>
          <w:sz w:val="22"/>
          <w:szCs w:val="22"/>
          <w:lang w:val="en-US"/>
        </w:rPr>
        <w:t>a</w:t>
      </w:r>
      <w:r w:rsidRPr="00F34CD3">
        <w:rPr>
          <w:rFonts w:eastAsia="Calibri"/>
          <w:i/>
          <w:sz w:val="22"/>
          <w:szCs w:val="22"/>
          <w:lang w:val="en-US"/>
        </w:rPr>
        <w:t xml:space="preserve">dvanced </w:t>
      </w:r>
      <w:r>
        <w:rPr>
          <w:rFonts w:eastAsia="Calibri"/>
          <w:i/>
          <w:sz w:val="22"/>
          <w:szCs w:val="22"/>
          <w:lang w:val="en-US"/>
        </w:rPr>
        <w:t>t</w:t>
      </w:r>
      <w:r w:rsidRPr="00F34CD3">
        <w:rPr>
          <w:rFonts w:eastAsia="Calibri"/>
          <w:i/>
          <w:sz w:val="22"/>
          <w:szCs w:val="22"/>
          <w:lang w:val="en-US"/>
        </w:rPr>
        <w:t xml:space="preserve">echnology </w:t>
      </w:r>
      <w:r>
        <w:rPr>
          <w:rFonts w:eastAsia="Calibri"/>
          <w:i/>
          <w:sz w:val="22"/>
          <w:szCs w:val="22"/>
          <w:lang w:val="en-US"/>
        </w:rPr>
        <w:t>l</w:t>
      </w:r>
      <w:r w:rsidRPr="00F34CD3">
        <w:rPr>
          <w:rFonts w:eastAsia="Calibri"/>
          <w:i/>
          <w:sz w:val="22"/>
          <w:szCs w:val="22"/>
          <w:lang w:val="en-US"/>
        </w:rPr>
        <w:t xml:space="preserve">earning </w:t>
      </w:r>
      <w:r>
        <w:rPr>
          <w:rFonts w:eastAsia="Calibri"/>
          <w:i/>
          <w:sz w:val="22"/>
          <w:szCs w:val="22"/>
          <w:lang w:val="en-US"/>
        </w:rPr>
        <w:t>e</w:t>
      </w:r>
      <w:r w:rsidRPr="00F34CD3">
        <w:rPr>
          <w:rFonts w:eastAsia="Calibri"/>
          <w:i/>
          <w:sz w:val="22"/>
          <w:szCs w:val="22"/>
          <w:lang w:val="en-US"/>
        </w:rPr>
        <w:t>nvironments</w:t>
      </w:r>
      <w:r>
        <w:rPr>
          <w:rFonts w:eastAsia="Calibri"/>
          <w:i/>
          <w:sz w:val="22"/>
          <w:szCs w:val="22"/>
          <w:lang w:val="en-US"/>
        </w:rPr>
        <w:t xml:space="preserve"> </w:t>
      </w:r>
      <w:r w:rsidRPr="00F34CD3">
        <w:rPr>
          <w:rFonts w:eastAsia="Calibri"/>
          <w:sz w:val="22"/>
          <w:szCs w:val="22"/>
          <w:lang w:val="en-US"/>
        </w:rPr>
        <w:t>(p. 93</w:t>
      </w:r>
      <w:r>
        <w:rPr>
          <w:rFonts w:eastAsia="Calibri"/>
          <w:sz w:val="22"/>
          <w:szCs w:val="22"/>
          <w:lang w:val="en-US"/>
        </w:rPr>
        <w:t>-</w:t>
      </w:r>
      <w:r w:rsidRPr="00F34CD3">
        <w:rPr>
          <w:rFonts w:eastAsia="Calibri"/>
          <w:sz w:val="22"/>
          <w:szCs w:val="22"/>
          <w:lang w:val="en-US"/>
        </w:rPr>
        <w:t xml:space="preserve">119). </w:t>
      </w:r>
      <w:r w:rsidRPr="00BA6F5E">
        <w:rPr>
          <w:rFonts w:eastAsia="Calibri"/>
          <w:sz w:val="22"/>
          <w:szCs w:val="22"/>
          <w:lang w:val="en-US"/>
        </w:rPr>
        <w:t>Kluwer Academic Publishers.</w:t>
      </w:r>
    </w:p>
    <w:p w14:paraId="68E4A8D4" w14:textId="77E13957" w:rsidR="00573639" w:rsidRPr="00BA6F5E" w:rsidRDefault="00573639" w:rsidP="008B4A0F">
      <w:pPr>
        <w:pStyle w:val="Corpsdetexte"/>
        <w:adjustRightInd w:val="0"/>
        <w:spacing w:after="120"/>
        <w:ind w:left="567" w:right="8" w:hanging="567"/>
        <w:jc w:val="both"/>
      </w:pPr>
      <w:r w:rsidRPr="00BA6F5E">
        <w:t>Bloom, B.</w:t>
      </w:r>
      <w:r w:rsidR="008B4A0F" w:rsidRPr="00BA6F5E">
        <w:t xml:space="preserve"> </w:t>
      </w:r>
      <w:r w:rsidRPr="00BA6F5E">
        <w:t>S. (1984).</w:t>
      </w:r>
      <w:r w:rsidR="0009572B" w:rsidRPr="00BA6F5E">
        <w:t xml:space="preserve"> </w:t>
      </w:r>
      <w:r w:rsidRPr="00BA6F5E">
        <w:t xml:space="preserve">The 2 </w:t>
      </w:r>
      <w:r w:rsidR="008B4A0F" w:rsidRPr="00BA6F5E">
        <w:t>s</w:t>
      </w:r>
      <w:r w:rsidRPr="00BA6F5E">
        <w:t xml:space="preserve">igma </w:t>
      </w:r>
      <w:r w:rsidR="008B4A0F" w:rsidRPr="00BA6F5E">
        <w:t>p</w:t>
      </w:r>
      <w:r w:rsidRPr="00BA6F5E">
        <w:t xml:space="preserve">roblem: The </w:t>
      </w:r>
      <w:r w:rsidR="008B4A0F" w:rsidRPr="00BA6F5E">
        <w:t>s</w:t>
      </w:r>
      <w:r w:rsidRPr="00BA6F5E">
        <w:t xml:space="preserve">earch for </w:t>
      </w:r>
      <w:r w:rsidR="008B4A0F" w:rsidRPr="00BA6F5E">
        <w:t>m</w:t>
      </w:r>
      <w:r w:rsidRPr="00BA6F5E">
        <w:t xml:space="preserve">ethods of </w:t>
      </w:r>
      <w:r w:rsidR="008B4A0F" w:rsidRPr="00BA6F5E">
        <w:t>g</w:t>
      </w:r>
      <w:r w:rsidRPr="00BA6F5E">
        <w:t xml:space="preserve">roup </w:t>
      </w:r>
      <w:r w:rsidR="008B4A0F" w:rsidRPr="00BA6F5E">
        <w:t>i</w:t>
      </w:r>
      <w:r w:rsidRPr="00BA6F5E">
        <w:t xml:space="preserve">nstruction as </w:t>
      </w:r>
      <w:r w:rsidR="008B4A0F" w:rsidRPr="00BA6F5E">
        <w:t>e</w:t>
      </w:r>
      <w:r w:rsidRPr="00BA6F5E">
        <w:t xml:space="preserve">ffective as </w:t>
      </w:r>
      <w:r w:rsidR="008B4A0F" w:rsidRPr="00BA6F5E">
        <w:t>o</w:t>
      </w:r>
      <w:r w:rsidRPr="00BA6F5E">
        <w:t xml:space="preserve">ne-to-One </w:t>
      </w:r>
      <w:r w:rsidR="008B4A0F" w:rsidRPr="00BA6F5E">
        <w:t>t</w:t>
      </w:r>
      <w:r w:rsidRPr="00BA6F5E">
        <w:t>utoring.</w:t>
      </w:r>
      <w:r w:rsidR="00DA1839" w:rsidRPr="00BA6F5E">
        <w:t xml:space="preserve"> </w:t>
      </w:r>
      <w:r w:rsidRPr="00BA6F5E">
        <w:rPr>
          <w:i/>
        </w:rPr>
        <w:t>Educational Researcher</w:t>
      </w:r>
      <w:r w:rsidR="00B06E0C" w:rsidRPr="00BA6F5E">
        <w:t>,</w:t>
      </w:r>
      <w:r w:rsidR="008B4A0F" w:rsidRPr="00BA6F5E">
        <w:t xml:space="preserve"> </w:t>
      </w:r>
      <w:r w:rsidRPr="00BA6F5E">
        <w:rPr>
          <w:i/>
          <w:iCs/>
        </w:rPr>
        <w:t>13</w:t>
      </w:r>
      <w:r w:rsidRPr="00BA6F5E">
        <w:t>(6)</w:t>
      </w:r>
      <w:r w:rsidR="008B4A0F" w:rsidRPr="00BA6F5E">
        <w:t>,</w:t>
      </w:r>
      <w:r w:rsidRPr="00BA6F5E">
        <w:t xml:space="preserve"> 4</w:t>
      </w:r>
      <w:r w:rsidR="00B06E0C" w:rsidRPr="00BA6F5E">
        <w:t>-</w:t>
      </w:r>
      <w:r w:rsidRPr="00BA6F5E">
        <w:t xml:space="preserve">16. </w:t>
      </w:r>
      <w:hyperlink r:id="rId36" w:history="1">
        <w:r w:rsidR="00EC41EF" w:rsidRPr="00BA6F5E">
          <w:rPr>
            <w:rStyle w:val="Lienhypertexte"/>
          </w:rPr>
          <w:t>http://web.mit.edu/5.95/readings/bloom-two-sigma.pdf</w:t>
        </w:r>
      </w:hyperlink>
    </w:p>
    <w:p w14:paraId="4E03A47B" w14:textId="7A3F5513" w:rsidR="008C22AB" w:rsidRPr="00AC6B84" w:rsidRDefault="008C22AB" w:rsidP="008B4A0F">
      <w:pPr>
        <w:pStyle w:val="Corpsdetexte"/>
        <w:adjustRightInd w:val="0"/>
        <w:spacing w:after="120"/>
        <w:ind w:left="567" w:right="8" w:hanging="567"/>
        <w:jc w:val="both"/>
        <w:rPr>
          <w:rFonts w:eastAsia="Calibri"/>
          <w:lang w:val="fr-CA"/>
        </w:rPr>
      </w:pPr>
      <w:r w:rsidRPr="00AC6B84">
        <w:rPr>
          <w:rFonts w:eastAsia="Calibri"/>
          <w:spacing w:val="-1"/>
          <w:lang w:val="fr-CA"/>
        </w:rPr>
        <w:t>B</w:t>
      </w:r>
      <w:r w:rsidRPr="00AC6B84">
        <w:rPr>
          <w:rFonts w:eastAsia="Calibri"/>
          <w:spacing w:val="1"/>
          <w:lang w:val="fr-CA"/>
        </w:rPr>
        <w:t>ou</w:t>
      </w:r>
      <w:r w:rsidRPr="00AC6B84">
        <w:rPr>
          <w:rFonts w:eastAsia="Calibri"/>
          <w:lang w:val="fr-CA"/>
        </w:rPr>
        <w:t>r</w:t>
      </w:r>
      <w:r w:rsidRPr="00AC6B84">
        <w:rPr>
          <w:rFonts w:eastAsia="Calibri"/>
          <w:spacing w:val="1"/>
          <w:lang w:val="fr-CA"/>
        </w:rPr>
        <w:t>de</w:t>
      </w:r>
      <w:r w:rsidRPr="00AC6B84">
        <w:rPr>
          <w:rFonts w:eastAsia="Calibri"/>
          <w:spacing w:val="-2"/>
          <w:lang w:val="fr-CA"/>
        </w:rPr>
        <w:t>a</w:t>
      </w:r>
      <w:r w:rsidRPr="00AC6B84">
        <w:rPr>
          <w:rFonts w:eastAsia="Calibri"/>
          <w:spacing w:val="1"/>
          <w:lang w:val="fr-CA"/>
        </w:rPr>
        <w:t>u</w:t>
      </w:r>
      <w:r w:rsidRPr="00AC6B84">
        <w:rPr>
          <w:rFonts w:eastAsia="Calibri"/>
          <w:lang w:val="fr-CA"/>
        </w:rPr>
        <w:t>,</w:t>
      </w:r>
      <w:r w:rsidRPr="00AC6B84">
        <w:rPr>
          <w:rFonts w:eastAsia="Calibri"/>
          <w:spacing w:val="3"/>
          <w:lang w:val="fr-CA"/>
        </w:rPr>
        <w:t xml:space="preserve"> </w:t>
      </w:r>
      <w:r w:rsidRPr="00AC6B84">
        <w:rPr>
          <w:rFonts w:eastAsia="Calibri"/>
          <w:lang w:val="fr-CA"/>
        </w:rPr>
        <w:t>J</w:t>
      </w:r>
      <w:r w:rsidRPr="00AC6B84">
        <w:rPr>
          <w:rFonts w:eastAsia="Calibri"/>
          <w:spacing w:val="-1"/>
          <w:lang w:val="fr-CA"/>
        </w:rPr>
        <w:t>.</w:t>
      </w:r>
      <w:r w:rsidRPr="00AC6B84">
        <w:rPr>
          <w:rFonts w:eastAsia="Calibri"/>
          <w:lang w:val="fr-CA"/>
        </w:rPr>
        <w:t xml:space="preserve">, </w:t>
      </w:r>
      <w:proofErr w:type="spellStart"/>
      <w:r w:rsidRPr="00AC6B84">
        <w:rPr>
          <w:rFonts w:eastAsia="Calibri"/>
          <w:spacing w:val="1"/>
          <w:lang w:val="fr-CA"/>
        </w:rPr>
        <w:t>M</w:t>
      </w:r>
      <w:r w:rsidRPr="00AC6B84">
        <w:rPr>
          <w:rFonts w:eastAsia="Calibri"/>
          <w:lang w:val="fr-CA"/>
        </w:rPr>
        <w:t>i</w:t>
      </w:r>
      <w:r w:rsidRPr="00AC6B84">
        <w:rPr>
          <w:rFonts w:eastAsia="Calibri"/>
          <w:spacing w:val="-1"/>
          <w:lang w:val="fr-CA"/>
        </w:rPr>
        <w:t>z</w:t>
      </w:r>
      <w:r w:rsidRPr="00AC6B84">
        <w:rPr>
          <w:rFonts w:eastAsia="Calibri"/>
          <w:spacing w:val="1"/>
          <w:lang w:val="fr-CA"/>
        </w:rPr>
        <w:t>o</w:t>
      </w:r>
      <w:r w:rsidRPr="00AC6B84">
        <w:rPr>
          <w:rFonts w:eastAsia="Calibri"/>
          <w:lang w:val="fr-CA"/>
        </w:rPr>
        <w:t>g</w:t>
      </w:r>
      <w:r w:rsidRPr="00AC6B84">
        <w:rPr>
          <w:rFonts w:eastAsia="Calibri"/>
          <w:spacing w:val="1"/>
          <w:lang w:val="fr-CA"/>
        </w:rPr>
        <w:t>u</w:t>
      </w:r>
      <w:r w:rsidRPr="00AC6B84">
        <w:rPr>
          <w:rFonts w:eastAsia="Calibri"/>
          <w:spacing w:val="-1"/>
          <w:lang w:val="fr-CA"/>
        </w:rPr>
        <w:t>c</w:t>
      </w:r>
      <w:r w:rsidRPr="00AC6B84">
        <w:rPr>
          <w:rFonts w:eastAsia="Calibri"/>
          <w:spacing w:val="1"/>
          <w:lang w:val="fr-CA"/>
        </w:rPr>
        <w:t>h</w:t>
      </w:r>
      <w:r w:rsidRPr="00AC6B84">
        <w:rPr>
          <w:rFonts w:eastAsia="Calibri"/>
          <w:lang w:val="fr-CA"/>
        </w:rPr>
        <w:t>i</w:t>
      </w:r>
      <w:proofErr w:type="spellEnd"/>
      <w:r w:rsidRPr="00AC6B84">
        <w:rPr>
          <w:rFonts w:eastAsia="Calibri"/>
          <w:lang w:val="fr-CA"/>
        </w:rPr>
        <w:t xml:space="preserve">, </w:t>
      </w:r>
      <w:r w:rsidRPr="00AC6B84">
        <w:rPr>
          <w:rFonts w:eastAsia="Calibri"/>
          <w:spacing w:val="-1"/>
          <w:lang w:val="fr-CA"/>
        </w:rPr>
        <w:t>R.</w:t>
      </w:r>
      <w:r w:rsidRPr="00AC6B84">
        <w:rPr>
          <w:rFonts w:eastAsia="Calibri"/>
          <w:lang w:val="fr-CA"/>
        </w:rPr>
        <w:t>,</w:t>
      </w:r>
      <w:r w:rsidRPr="00AC6B84">
        <w:rPr>
          <w:rFonts w:eastAsia="Calibri"/>
          <w:spacing w:val="3"/>
          <w:lang w:val="fr-CA"/>
        </w:rPr>
        <w:t xml:space="preserve"> </w:t>
      </w:r>
      <w:r w:rsidRPr="00AC6B84">
        <w:rPr>
          <w:rFonts w:eastAsia="Calibri"/>
          <w:spacing w:val="1"/>
          <w:lang w:val="fr-CA"/>
        </w:rPr>
        <w:t>P</w:t>
      </w:r>
      <w:r w:rsidRPr="00AC6B84">
        <w:rPr>
          <w:rFonts w:eastAsia="Calibri"/>
          <w:lang w:val="fr-CA"/>
        </w:rPr>
        <w:t>s</w:t>
      </w:r>
      <w:r w:rsidRPr="00AC6B84">
        <w:rPr>
          <w:rFonts w:eastAsia="Calibri"/>
          <w:spacing w:val="-1"/>
          <w:lang w:val="fr-CA"/>
        </w:rPr>
        <w:t>yc</w:t>
      </w:r>
      <w:r w:rsidRPr="00AC6B84">
        <w:rPr>
          <w:rFonts w:eastAsia="Calibri"/>
          <w:spacing w:val="1"/>
          <w:lang w:val="fr-CA"/>
        </w:rPr>
        <w:t>hé</w:t>
      </w:r>
      <w:r w:rsidRPr="00AC6B84">
        <w:rPr>
          <w:rFonts w:eastAsia="Calibri"/>
          <w:lang w:val="fr-CA"/>
        </w:rPr>
        <w:t>,</w:t>
      </w:r>
      <w:r w:rsidRPr="00AC6B84">
        <w:rPr>
          <w:rFonts w:eastAsia="Calibri"/>
          <w:spacing w:val="3"/>
          <w:lang w:val="fr-CA"/>
        </w:rPr>
        <w:t xml:space="preserve"> </w:t>
      </w:r>
      <w:r w:rsidRPr="00AC6B84">
        <w:rPr>
          <w:rFonts w:eastAsia="Calibri"/>
          <w:spacing w:val="1"/>
          <w:lang w:val="fr-CA"/>
        </w:rPr>
        <w:t>V</w:t>
      </w:r>
      <w:r w:rsidRPr="00AC6B84">
        <w:rPr>
          <w:rFonts w:eastAsia="Calibri"/>
          <w:lang w:val="fr-CA"/>
        </w:rPr>
        <w:t>. et</w:t>
      </w:r>
      <w:r w:rsidRPr="00AC6B84">
        <w:rPr>
          <w:rFonts w:eastAsia="Calibri"/>
          <w:spacing w:val="1"/>
          <w:lang w:val="fr-CA"/>
        </w:rPr>
        <w:t xml:space="preserve"> </w:t>
      </w:r>
      <w:proofErr w:type="spellStart"/>
      <w:r w:rsidRPr="00AC6B84">
        <w:rPr>
          <w:rFonts w:eastAsia="Calibri"/>
          <w:spacing w:val="1"/>
          <w:lang w:val="fr-CA"/>
        </w:rPr>
        <w:t>N</w:t>
      </w:r>
      <w:r w:rsidRPr="00AC6B84">
        <w:rPr>
          <w:rFonts w:eastAsia="Calibri"/>
          <w:spacing w:val="-1"/>
          <w:lang w:val="fr-CA"/>
        </w:rPr>
        <w:t>k</w:t>
      </w:r>
      <w:r w:rsidRPr="00AC6B84">
        <w:rPr>
          <w:rFonts w:eastAsia="Calibri"/>
          <w:lang w:val="fr-CA"/>
        </w:rPr>
        <w:t>a</w:t>
      </w:r>
      <w:r w:rsidRPr="00AC6B84">
        <w:rPr>
          <w:rFonts w:eastAsia="Calibri"/>
          <w:spacing w:val="-2"/>
          <w:lang w:val="fr-CA"/>
        </w:rPr>
        <w:t>m</w:t>
      </w:r>
      <w:r w:rsidRPr="00AC6B84">
        <w:rPr>
          <w:rFonts w:eastAsia="Calibri"/>
          <w:spacing w:val="1"/>
          <w:lang w:val="fr-CA"/>
        </w:rPr>
        <w:t>bou</w:t>
      </w:r>
      <w:proofErr w:type="spellEnd"/>
      <w:r w:rsidRPr="00AC6B84">
        <w:rPr>
          <w:rFonts w:eastAsia="Calibri"/>
          <w:lang w:val="fr-CA"/>
        </w:rPr>
        <w:t xml:space="preserve">, </w:t>
      </w:r>
      <w:r w:rsidRPr="00AC6B84">
        <w:rPr>
          <w:rFonts w:eastAsia="Calibri"/>
          <w:spacing w:val="-1"/>
          <w:lang w:val="fr-CA"/>
        </w:rPr>
        <w:t>R</w:t>
      </w:r>
      <w:r w:rsidRPr="00AC6B84">
        <w:rPr>
          <w:rFonts w:eastAsia="Calibri"/>
          <w:lang w:val="fr-CA"/>
        </w:rPr>
        <w:t>.</w:t>
      </w:r>
      <w:r w:rsidRPr="00AC6B84">
        <w:rPr>
          <w:rFonts w:eastAsia="Calibri"/>
          <w:spacing w:val="2"/>
          <w:lang w:val="fr-CA"/>
        </w:rPr>
        <w:t xml:space="preserve"> </w:t>
      </w:r>
      <w:r w:rsidRPr="00AC6B84">
        <w:rPr>
          <w:rFonts w:eastAsia="Calibri"/>
          <w:spacing w:val="-1"/>
          <w:lang w:val="fr-CA"/>
        </w:rPr>
        <w:t>(</w:t>
      </w:r>
      <w:r w:rsidRPr="00AC6B84">
        <w:rPr>
          <w:rFonts w:eastAsia="Calibri"/>
          <w:spacing w:val="1"/>
          <w:lang w:val="fr-CA"/>
        </w:rPr>
        <w:t>2004</w:t>
      </w:r>
      <w:r w:rsidRPr="00AC6B84">
        <w:rPr>
          <w:rFonts w:eastAsia="Calibri"/>
          <w:spacing w:val="-1"/>
          <w:lang w:val="fr-CA"/>
        </w:rPr>
        <w:t>)</w:t>
      </w:r>
      <w:r w:rsidRPr="00AC6B84">
        <w:rPr>
          <w:rFonts w:eastAsia="Calibri"/>
          <w:lang w:val="fr-CA"/>
        </w:rPr>
        <w:t>.</w:t>
      </w:r>
      <w:r w:rsidRPr="00AC6B84">
        <w:rPr>
          <w:rFonts w:eastAsia="Calibri"/>
          <w:spacing w:val="2"/>
          <w:lang w:val="fr-CA"/>
        </w:rPr>
        <w:t xml:space="preserve"> </w:t>
      </w:r>
      <w:r w:rsidRPr="00BA6F5E">
        <w:rPr>
          <w:rFonts w:eastAsia="Calibri"/>
          <w:spacing w:val="-2"/>
        </w:rPr>
        <w:t>S</w:t>
      </w:r>
      <w:r w:rsidRPr="00BA6F5E">
        <w:rPr>
          <w:rFonts w:eastAsia="Calibri"/>
        </w:rPr>
        <w:t>el</w:t>
      </w:r>
      <w:r w:rsidRPr="00BA6F5E">
        <w:rPr>
          <w:rFonts w:eastAsia="Calibri"/>
          <w:spacing w:val="1"/>
        </w:rPr>
        <w:t>e</w:t>
      </w:r>
      <w:r w:rsidRPr="00BA6F5E">
        <w:rPr>
          <w:rFonts w:eastAsia="Calibri"/>
          <w:spacing w:val="-1"/>
        </w:rPr>
        <w:t>c</w:t>
      </w:r>
      <w:r w:rsidRPr="00BA6F5E">
        <w:rPr>
          <w:rFonts w:eastAsia="Calibri"/>
          <w:spacing w:val="1"/>
        </w:rPr>
        <w:t>t</w:t>
      </w:r>
      <w:r w:rsidRPr="00BA6F5E">
        <w:rPr>
          <w:rFonts w:eastAsia="Calibri"/>
          <w:spacing w:val="-2"/>
        </w:rPr>
        <w:t>i</w:t>
      </w:r>
      <w:r w:rsidRPr="00BA6F5E">
        <w:rPr>
          <w:rFonts w:eastAsia="Calibri"/>
          <w:spacing w:val="1"/>
        </w:rPr>
        <w:t>n</w:t>
      </w:r>
      <w:r w:rsidRPr="00BA6F5E">
        <w:rPr>
          <w:rFonts w:eastAsia="Calibri"/>
        </w:rPr>
        <w:t>g</w:t>
      </w:r>
      <w:r w:rsidRPr="00BA6F5E">
        <w:rPr>
          <w:rFonts w:eastAsia="Calibri"/>
          <w:spacing w:val="2"/>
        </w:rPr>
        <w:t xml:space="preserve"> </w:t>
      </w:r>
      <w:r w:rsidRPr="00BA6F5E">
        <w:rPr>
          <w:rFonts w:eastAsia="Calibri"/>
          <w:spacing w:val="1"/>
        </w:rPr>
        <w:t>t</w:t>
      </w:r>
      <w:r w:rsidRPr="00BA6F5E">
        <w:rPr>
          <w:rFonts w:eastAsia="Calibri"/>
          <w:spacing w:val="-1"/>
        </w:rPr>
        <w:t>h</w:t>
      </w:r>
      <w:r w:rsidRPr="00BA6F5E">
        <w:rPr>
          <w:rFonts w:eastAsia="Calibri"/>
          <w:spacing w:val="1"/>
        </w:rPr>
        <w:t>eo</w:t>
      </w:r>
      <w:r w:rsidRPr="00BA6F5E">
        <w:rPr>
          <w:rFonts w:eastAsia="Calibri"/>
        </w:rPr>
        <w:t>ri</w:t>
      </w:r>
      <w:r w:rsidRPr="00BA6F5E">
        <w:rPr>
          <w:rFonts w:eastAsia="Calibri"/>
          <w:spacing w:val="1"/>
        </w:rPr>
        <w:t>e</w:t>
      </w:r>
      <w:r w:rsidRPr="00BA6F5E">
        <w:rPr>
          <w:rFonts w:eastAsia="Calibri"/>
        </w:rPr>
        <w:t>s in</w:t>
      </w:r>
      <w:r w:rsidRPr="00BA6F5E">
        <w:rPr>
          <w:rFonts w:eastAsia="Calibri"/>
          <w:spacing w:val="1"/>
        </w:rPr>
        <w:t xml:space="preserve"> </w:t>
      </w:r>
      <w:r w:rsidRPr="00BA6F5E">
        <w:rPr>
          <w:rFonts w:eastAsia="Calibri"/>
          <w:spacing w:val="-2"/>
        </w:rPr>
        <w:t xml:space="preserve">an </w:t>
      </w:r>
      <w:r w:rsidRPr="00BA6F5E">
        <w:rPr>
          <w:rFonts w:eastAsia="Calibri"/>
          <w:spacing w:val="1"/>
        </w:rPr>
        <w:t>ont</w:t>
      </w:r>
      <w:r w:rsidRPr="00BA6F5E">
        <w:rPr>
          <w:rFonts w:eastAsia="Calibri"/>
          <w:spacing w:val="-2"/>
        </w:rPr>
        <w:t>o</w:t>
      </w:r>
      <w:r w:rsidRPr="00BA6F5E">
        <w:rPr>
          <w:rFonts w:eastAsia="Calibri"/>
        </w:rPr>
        <w:t>l</w:t>
      </w:r>
      <w:r w:rsidRPr="00BA6F5E">
        <w:rPr>
          <w:rFonts w:eastAsia="Calibri"/>
          <w:spacing w:val="1"/>
        </w:rPr>
        <w:t>o</w:t>
      </w:r>
      <w:r w:rsidRPr="00BA6F5E">
        <w:rPr>
          <w:rFonts w:eastAsia="Calibri"/>
        </w:rPr>
        <w:t>g</w:t>
      </w:r>
      <w:r w:rsidRPr="00BA6F5E">
        <w:rPr>
          <w:rFonts w:eastAsia="Calibri"/>
          <w:spacing w:val="-1"/>
        </w:rPr>
        <w:t>y</w:t>
      </w:r>
      <w:r w:rsidRPr="00BA6F5E">
        <w:rPr>
          <w:rFonts w:eastAsia="Calibri"/>
          <w:spacing w:val="1"/>
        </w:rPr>
        <w:t>-b</w:t>
      </w:r>
      <w:r w:rsidRPr="00BA6F5E">
        <w:rPr>
          <w:rFonts w:eastAsia="Calibri"/>
        </w:rPr>
        <w:t>a</w:t>
      </w:r>
      <w:r w:rsidRPr="00BA6F5E">
        <w:rPr>
          <w:rFonts w:eastAsia="Calibri"/>
          <w:spacing w:val="-3"/>
        </w:rPr>
        <w:t>s</w:t>
      </w:r>
      <w:r w:rsidRPr="00BA6F5E">
        <w:rPr>
          <w:rFonts w:eastAsia="Calibri"/>
        </w:rPr>
        <w:t>ed I</w:t>
      </w:r>
      <w:r w:rsidRPr="00BA6F5E">
        <w:rPr>
          <w:rFonts w:eastAsia="Calibri"/>
          <w:spacing w:val="1"/>
        </w:rPr>
        <w:t>T</w:t>
      </w:r>
      <w:r w:rsidRPr="00BA6F5E">
        <w:rPr>
          <w:rFonts w:eastAsia="Calibri"/>
        </w:rPr>
        <w:t xml:space="preserve">S </w:t>
      </w:r>
      <w:r w:rsidRPr="00BA6F5E">
        <w:rPr>
          <w:rFonts w:eastAsia="Calibri"/>
          <w:spacing w:val="-2"/>
        </w:rPr>
        <w:t>a</w:t>
      </w:r>
      <w:r w:rsidRPr="00BA6F5E">
        <w:rPr>
          <w:rFonts w:eastAsia="Calibri"/>
          <w:spacing w:val="1"/>
        </w:rPr>
        <w:t>ut</w:t>
      </w:r>
      <w:r w:rsidRPr="00BA6F5E">
        <w:rPr>
          <w:rFonts w:eastAsia="Calibri"/>
          <w:spacing w:val="-1"/>
        </w:rPr>
        <w:t>h</w:t>
      </w:r>
      <w:r w:rsidRPr="00BA6F5E">
        <w:rPr>
          <w:rFonts w:eastAsia="Calibri"/>
          <w:spacing w:val="1"/>
        </w:rPr>
        <w:t>o</w:t>
      </w:r>
      <w:r w:rsidRPr="00BA6F5E">
        <w:rPr>
          <w:rFonts w:eastAsia="Calibri"/>
        </w:rPr>
        <w:t>ri</w:t>
      </w:r>
      <w:r w:rsidRPr="00BA6F5E">
        <w:rPr>
          <w:rFonts w:eastAsia="Calibri"/>
          <w:spacing w:val="1"/>
        </w:rPr>
        <w:t>n</w:t>
      </w:r>
      <w:r w:rsidRPr="00BA6F5E">
        <w:rPr>
          <w:rFonts w:eastAsia="Calibri"/>
        </w:rPr>
        <w:t>g e</w:t>
      </w:r>
      <w:r w:rsidRPr="00BA6F5E">
        <w:rPr>
          <w:rFonts w:eastAsia="Calibri"/>
          <w:spacing w:val="1"/>
        </w:rPr>
        <w:t>n</w:t>
      </w:r>
      <w:r w:rsidRPr="00BA6F5E">
        <w:rPr>
          <w:rFonts w:eastAsia="Calibri"/>
        </w:rPr>
        <w:t>vir</w:t>
      </w:r>
      <w:r w:rsidRPr="00BA6F5E">
        <w:rPr>
          <w:rFonts w:eastAsia="Calibri"/>
          <w:spacing w:val="-2"/>
        </w:rPr>
        <w:t>o</w:t>
      </w:r>
      <w:r w:rsidRPr="00BA6F5E">
        <w:rPr>
          <w:rFonts w:eastAsia="Calibri"/>
          <w:spacing w:val="1"/>
        </w:rPr>
        <w:t>n</w:t>
      </w:r>
      <w:r w:rsidRPr="00BA6F5E">
        <w:rPr>
          <w:rFonts w:eastAsia="Calibri"/>
        </w:rPr>
        <w:t>m</w:t>
      </w:r>
      <w:r w:rsidRPr="00BA6F5E">
        <w:rPr>
          <w:rFonts w:eastAsia="Calibri"/>
          <w:spacing w:val="-2"/>
        </w:rPr>
        <w:t>e</w:t>
      </w:r>
      <w:r w:rsidRPr="00BA6F5E">
        <w:rPr>
          <w:rFonts w:eastAsia="Calibri"/>
          <w:spacing w:val="1"/>
        </w:rPr>
        <w:t>nt</w:t>
      </w:r>
      <w:r w:rsidRPr="00BA6F5E">
        <w:rPr>
          <w:rFonts w:eastAsia="Calibri"/>
        </w:rPr>
        <w:t>.</w:t>
      </w:r>
      <w:r w:rsidR="003C7E7A" w:rsidRPr="00BA6F5E">
        <w:rPr>
          <w:rFonts w:ascii="Arial" w:hAnsi="Arial" w:cs="Arial"/>
          <w:color w:val="000000"/>
          <w:sz w:val="21"/>
          <w:szCs w:val="21"/>
          <w:shd w:val="clear" w:color="auto" w:fill="FFFFFF"/>
        </w:rPr>
        <w:t xml:space="preserve"> </w:t>
      </w:r>
      <w:proofErr w:type="spellStart"/>
      <w:r w:rsidR="00B06E0C" w:rsidRPr="00BA6F5E">
        <w:rPr>
          <w:rFonts w:eastAsia="Calibri"/>
          <w:spacing w:val="1"/>
        </w:rPr>
        <w:t>Dans</w:t>
      </w:r>
      <w:proofErr w:type="spellEnd"/>
      <w:r w:rsidR="003C7E7A" w:rsidRPr="00BA6F5E">
        <w:rPr>
          <w:rFonts w:eastAsia="Calibri"/>
          <w:spacing w:val="1"/>
        </w:rPr>
        <w:t xml:space="preserve"> J. C. </w:t>
      </w:r>
      <w:r w:rsidR="00B06E0C" w:rsidRPr="00BA6F5E">
        <w:rPr>
          <w:rFonts w:eastAsia="Calibri"/>
          <w:spacing w:val="1"/>
        </w:rPr>
        <w:t xml:space="preserve">Lester, </w:t>
      </w:r>
      <w:r w:rsidR="003C7E7A" w:rsidRPr="00BA6F5E">
        <w:rPr>
          <w:rFonts w:eastAsia="Calibri"/>
          <w:spacing w:val="1"/>
        </w:rPr>
        <w:t xml:space="preserve">R. M. </w:t>
      </w:r>
      <w:proofErr w:type="spellStart"/>
      <w:r w:rsidR="00B06E0C" w:rsidRPr="00BA6F5E">
        <w:rPr>
          <w:rFonts w:eastAsia="Calibri"/>
          <w:spacing w:val="1"/>
        </w:rPr>
        <w:t>Vicari</w:t>
      </w:r>
      <w:proofErr w:type="spellEnd"/>
      <w:r w:rsidR="00B06E0C" w:rsidRPr="00BA6F5E">
        <w:rPr>
          <w:rFonts w:eastAsia="Calibri"/>
          <w:spacing w:val="1"/>
        </w:rPr>
        <w:t>, et</w:t>
      </w:r>
      <w:r w:rsidR="003C7E7A" w:rsidRPr="00BA6F5E">
        <w:rPr>
          <w:rFonts w:eastAsia="Calibri"/>
          <w:spacing w:val="1"/>
        </w:rPr>
        <w:t xml:space="preserve"> F. </w:t>
      </w:r>
      <w:proofErr w:type="spellStart"/>
      <w:r w:rsidR="00B06E0C" w:rsidRPr="00BA6F5E">
        <w:rPr>
          <w:rFonts w:eastAsia="Calibri"/>
          <w:spacing w:val="1"/>
        </w:rPr>
        <w:t>Paraguacu</w:t>
      </w:r>
      <w:proofErr w:type="spellEnd"/>
      <w:r w:rsidR="00E144E7" w:rsidRPr="00BA6F5E">
        <w:rPr>
          <w:rFonts w:eastAsia="Calibri"/>
          <w:spacing w:val="1"/>
        </w:rPr>
        <w:t xml:space="preserve"> </w:t>
      </w:r>
      <w:r w:rsidR="00B06E0C" w:rsidRPr="00BA6F5E">
        <w:rPr>
          <w:rFonts w:eastAsia="Calibri"/>
          <w:spacing w:val="1"/>
        </w:rPr>
        <w:t>(dir.),</w:t>
      </w:r>
      <w:r w:rsidR="003C7E7A" w:rsidRPr="00BA6F5E">
        <w:rPr>
          <w:rFonts w:eastAsia="Calibri"/>
          <w:spacing w:val="1"/>
        </w:rPr>
        <w:t xml:space="preserve"> </w:t>
      </w:r>
      <w:r w:rsidR="00B06E0C" w:rsidRPr="00BA6F5E">
        <w:rPr>
          <w:rFonts w:eastAsia="Calibri"/>
          <w:i/>
          <w:iCs/>
          <w:spacing w:val="1"/>
        </w:rPr>
        <w:t xml:space="preserve">Intelligent </w:t>
      </w:r>
      <w:r w:rsidR="003C7E7A" w:rsidRPr="00BA6F5E">
        <w:rPr>
          <w:rFonts w:eastAsia="Calibri"/>
          <w:i/>
          <w:iCs/>
          <w:spacing w:val="1"/>
        </w:rPr>
        <w:t>t</w:t>
      </w:r>
      <w:r w:rsidR="00B06E0C" w:rsidRPr="00BA6F5E">
        <w:rPr>
          <w:rFonts w:eastAsia="Calibri"/>
          <w:i/>
          <w:iCs/>
          <w:spacing w:val="1"/>
        </w:rPr>
        <w:t xml:space="preserve">utoring </w:t>
      </w:r>
      <w:r w:rsidR="003C7E7A" w:rsidRPr="00BA6F5E">
        <w:rPr>
          <w:rFonts w:eastAsia="Calibri"/>
          <w:i/>
          <w:iCs/>
          <w:spacing w:val="1"/>
        </w:rPr>
        <w:t>s</w:t>
      </w:r>
      <w:r w:rsidR="00B06E0C" w:rsidRPr="00BA6F5E">
        <w:rPr>
          <w:rFonts w:eastAsia="Calibri"/>
          <w:i/>
          <w:iCs/>
          <w:spacing w:val="1"/>
        </w:rPr>
        <w:t xml:space="preserve">ystems: Proceedings of the 7th </w:t>
      </w:r>
      <w:r w:rsidR="003C7E7A" w:rsidRPr="00BA6F5E">
        <w:rPr>
          <w:rFonts w:eastAsia="Calibri"/>
          <w:i/>
          <w:iCs/>
          <w:spacing w:val="1"/>
        </w:rPr>
        <w:t>i</w:t>
      </w:r>
      <w:r w:rsidR="00B06E0C" w:rsidRPr="00BA6F5E">
        <w:rPr>
          <w:rFonts w:eastAsia="Calibri"/>
          <w:i/>
          <w:iCs/>
          <w:spacing w:val="1"/>
        </w:rPr>
        <w:t xml:space="preserve">nternational </w:t>
      </w:r>
      <w:r w:rsidR="003C7E7A" w:rsidRPr="00BA6F5E">
        <w:rPr>
          <w:rFonts w:eastAsia="Calibri"/>
          <w:i/>
          <w:iCs/>
          <w:spacing w:val="1"/>
        </w:rPr>
        <w:t>c</w:t>
      </w:r>
      <w:r w:rsidR="00B06E0C" w:rsidRPr="00BA6F5E">
        <w:rPr>
          <w:rFonts w:eastAsia="Calibri"/>
          <w:i/>
          <w:iCs/>
          <w:spacing w:val="1"/>
        </w:rPr>
        <w:t>onference (ITS 2004)</w:t>
      </w:r>
      <w:r w:rsidR="00E144E7" w:rsidRPr="00BA6F5E">
        <w:rPr>
          <w:rFonts w:eastAsia="Calibri"/>
          <w:spacing w:val="1"/>
        </w:rPr>
        <w:t xml:space="preserve"> </w:t>
      </w:r>
      <w:r w:rsidRPr="00BA6F5E">
        <w:rPr>
          <w:rFonts w:eastAsia="Calibri"/>
          <w:spacing w:val="-1"/>
        </w:rPr>
        <w:t>(</w:t>
      </w:r>
      <w:r w:rsidRPr="00BA6F5E">
        <w:rPr>
          <w:rFonts w:eastAsia="Calibri"/>
          <w:spacing w:val="1"/>
        </w:rPr>
        <w:t>p</w:t>
      </w:r>
      <w:r w:rsidRPr="00BA6F5E">
        <w:rPr>
          <w:rFonts w:eastAsia="Calibri"/>
        </w:rPr>
        <w:t>.</w:t>
      </w:r>
      <w:r w:rsidR="003C7E7A" w:rsidRPr="00BA6F5E">
        <w:rPr>
          <w:rFonts w:eastAsia="Calibri"/>
        </w:rPr>
        <w:t> </w:t>
      </w:r>
      <w:r w:rsidRPr="00BA6F5E">
        <w:rPr>
          <w:rFonts w:eastAsia="Calibri"/>
          <w:spacing w:val="1"/>
        </w:rPr>
        <w:t>15</w:t>
      </w:r>
      <w:r w:rsidRPr="00BA6F5E">
        <w:rPr>
          <w:rFonts w:eastAsia="Calibri"/>
          <w:spacing w:val="-2"/>
        </w:rPr>
        <w:t>0</w:t>
      </w:r>
      <w:r w:rsidRPr="00BA6F5E">
        <w:rPr>
          <w:rFonts w:eastAsia="Calibri"/>
          <w:spacing w:val="1"/>
        </w:rPr>
        <w:t>-1</w:t>
      </w:r>
      <w:r w:rsidRPr="00BA6F5E">
        <w:rPr>
          <w:rFonts w:eastAsia="Calibri"/>
          <w:spacing w:val="-2"/>
        </w:rPr>
        <w:t>6</w:t>
      </w:r>
      <w:r w:rsidRPr="00BA6F5E">
        <w:rPr>
          <w:rFonts w:eastAsia="Calibri"/>
          <w:spacing w:val="1"/>
        </w:rPr>
        <w:t>1</w:t>
      </w:r>
      <w:r w:rsidRPr="00BA6F5E">
        <w:rPr>
          <w:rFonts w:eastAsia="Calibri"/>
          <w:spacing w:val="-1"/>
        </w:rPr>
        <w:t>)</w:t>
      </w:r>
      <w:r w:rsidRPr="00BA6F5E">
        <w:rPr>
          <w:rFonts w:eastAsia="Calibri"/>
        </w:rPr>
        <w:t xml:space="preserve">. </w:t>
      </w:r>
      <w:r w:rsidRPr="00AC6B84">
        <w:rPr>
          <w:rFonts w:eastAsia="Calibri"/>
          <w:lang w:val="fr-CA"/>
        </w:rPr>
        <w:t>S</w:t>
      </w:r>
      <w:r w:rsidRPr="00AC6B84">
        <w:rPr>
          <w:rFonts w:eastAsia="Calibri"/>
          <w:spacing w:val="1"/>
          <w:lang w:val="fr-CA"/>
        </w:rPr>
        <w:t>p</w:t>
      </w:r>
      <w:r w:rsidRPr="00AC6B84">
        <w:rPr>
          <w:rFonts w:eastAsia="Calibri"/>
          <w:lang w:val="fr-CA"/>
        </w:rPr>
        <w:t>r</w:t>
      </w:r>
      <w:r w:rsidRPr="00AC6B84">
        <w:rPr>
          <w:rFonts w:eastAsia="Calibri"/>
          <w:spacing w:val="-2"/>
          <w:lang w:val="fr-CA"/>
        </w:rPr>
        <w:t>i</w:t>
      </w:r>
      <w:r w:rsidRPr="00AC6B84">
        <w:rPr>
          <w:rFonts w:eastAsia="Calibri"/>
          <w:spacing w:val="-1"/>
          <w:lang w:val="fr-CA"/>
        </w:rPr>
        <w:t>n</w:t>
      </w:r>
      <w:r w:rsidRPr="00AC6B84">
        <w:rPr>
          <w:rFonts w:eastAsia="Calibri"/>
          <w:lang w:val="fr-CA"/>
        </w:rPr>
        <w:t>g</w:t>
      </w:r>
      <w:r w:rsidRPr="00AC6B84">
        <w:rPr>
          <w:rFonts w:eastAsia="Calibri"/>
          <w:spacing w:val="1"/>
          <w:lang w:val="fr-CA"/>
        </w:rPr>
        <w:t>e</w:t>
      </w:r>
      <w:r w:rsidRPr="00AC6B84">
        <w:rPr>
          <w:rFonts w:eastAsia="Calibri"/>
          <w:lang w:val="fr-CA"/>
        </w:rPr>
        <w:t>r.</w:t>
      </w:r>
      <w:r w:rsidR="00E144E7" w:rsidRPr="00AC6B84">
        <w:rPr>
          <w:rFonts w:eastAsia="Calibri"/>
          <w:lang w:val="fr-CA"/>
        </w:rPr>
        <w:t xml:space="preserve"> </w:t>
      </w:r>
      <w:hyperlink r:id="rId37" w:history="1">
        <w:r w:rsidR="003C7E7A" w:rsidRPr="00E7533C">
          <w:rPr>
            <w:rStyle w:val="Lienhypertexte"/>
            <w:rFonts w:eastAsia="Calibri"/>
            <w:lang w:val="fr-CA"/>
          </w:rPr>
          <w:t>https://r-libre.teluq.ca/1476/</w:t>
        </w:r>
      </w:hyperlink>
      <w:r w:rsidR="003C7E7A">
        <w:rPr>
          <w:rFonts w:eastAsia="Calibri"/>
          <w:lang w:val="fr-CA"/>
        </w:rPr>
        <w:t xml:space="preserve"> </w:t>
      </w:r>
    </w:p>
    <w:p w14:paraId="4649C3C8" w14:textId="46AE117B" w:rsidR="00667D88" w:rsidRPr="00AC6B84" w:rsidRDefault="00667D88" w:rsidP="00583604">
      <w:pPr>
        <w:pStyle w:val="EndNoteBibliography"/>
        <w:spacing w:after="120"/>
        <w:ind w:left="567" w:hanging="567"/>
        <w:rPr>
          <w:noProof/>
          <w:lang w:val="fr-CA"/>
        </w:rPr>
      </w:pPr>
      <w:r w:rsidRPr="00AC6B84">
        <w:rPr>
          <w:rStyle w:val="Lienhypertexte"/>
          <w:color w:val="auto"/>
          <w:szCs w:val="22"/>
          <w:u w:val="none"/>
          <w:lang w:val="fr-CA"/>
        </w:rPr>
        <w:fldChar w:fldCharType="begin"/>
      </w:r>
      <w:r w:rsidRPr="00AC6B84">
        <w:rPr>
          <w:rStyle w:val="Lienhypertexte"/>
          <w:color w:val="auto"/>
          <w:szCs w:val="22"/>
          <w:u w:val="none"/>
          <w:lang w:val="fr-CA"/>
        </w:rPr>
        <w:instrText xml:space="preserve"> ADDIN EN.REFLIST </w:instrText>
      </w:r>
      <w:r w:rsidRPr="00AC6B84">
        <w:rPr>
          <w:rStyle w:val="Lienhypertexte"/>
          <w:color w:val="auto"/>
          <w:szCs w:val="22"/>
          <w:u w:val="none"/>
          <w:lang w:val="fr-CA"/>
        </w:rPr>
        <w:fldChar w:fldCharType="separate"/>
      </w:r>
      <w:r w:rsidRPr="00AC6B84">
        <w:rPr>
          <w:noProof/>
          <w:lang w:val="fr-CA"/>
        </w:rPr>
        <w:t xml:space="preserve">Bourdeau, J., Pelleu-Tchétagni, J. et Psyché, V. (2014). </w:t>
      </w:r>
      <w:r w:rsidRPr="00AC6B84">
        <w:rPr>
          <w:i/>
          <w:noProof/>
          <w:lang w:val="fr-CA"/>
        </w:rPr>
        <w:t>Le domaine des environnements d</w:t>
      </w:r>
      <w:r w:rsidR="00DA1839">
        <w:rPr>
          <w:i/>
          <w:noProof/>
          <w:lang w:val="fr-CA"/>
        </w:rPr>
        <w:t>’</w:t>
      </w:r>
      <w:r w:rsidRPr="00AC6B84">
        <w:rPr>
          <w:i/>
          <w:noProof/>
          <w:lang w:val="fr-CA"/>
        </w:rPr>
        <w:t xml:space="preserve">apprentissage intelligents (EAI). </w:t>
      </w:r>
      <w:r w:rsidR="00C374E1">
        <w:rPr>
          <w:noProof/>
          <w:lang w:val="fr-CA"/>
        </w:rPr>
        <w:t xml:space="preserve">Université </w:t>
      </w:r>
      <w:r w:rsidRPr="00AC6B84">
        <w:rPr>
          <w:noProof/>
          <w:lang w:val="fr-CA"/>
        </w:rPr>
        <w:t xml:space="preserve">TÉLUQ. </w:t>
      </w:r>
    </w:p>
    <w:p w14:paraId="76871981" w14:textId="4360CA42" w:rsidR="00583604" w:rsidRPr="00583604" w:rsidRDefault="00667D88" w:rsidP="00583604">
      <w:pPr>
        <w:adjustRightInd w:val="0"/>
        <w:spacing w:after="120"/>
        <w:ind w:left="567" w:right="96" w:hanging="567"/>
        <w:jc w:val="both"/>
        <w:rPr>
          <w:rStyle w:val="Lienhypertexte"/>
          <w:iCs/>
          <w:sz w:val="22"/>
          <w:szCs w:val="22"/>
        </w:rPr>
      </w:pPr>
      <w:r w:rsidRPr="00AC6B84">
        <w:rPr>
          <w:rStyle w:val="Lienhypertexte"/>
          <w:color w:val="auto"/>
          <w:sz w:val="22"/>
          <w:szCs w:val="22"/>
          <w:u w:val="none"/>
        </w:rPr>
        <w:fldChar w:fldCharType="end"/>
      </w:r>
      <w:r w:rsidR="00583604" w:rsidRPr="00583604">
        <w:rPr>
          <w:noProof/>
          <w:sz w:val="22"/>
          <w:szCs w:val="22"/>
        </w:rPr>
        <w:t>Brassac, C.</w:t>
      </w:r>
      <w:r w:rsidR="00583604">
        <w:rPr>
          <w:noProof/>
          <w:sz w:val="22"/>
          <w:szCs w:val="22"/>
        </w:rPr>
        <w:t xml:space="preserve"> (2003). </w:t>
      </w:r>
      <w:r w:rsidR="00583604" w:rsidRPr="00583604">
        <w:rPr>
          <w:noProof/>
          <w:sz w:val="22"/>
          <w:szCs w:val="22"/>
        </w:rPr>
        <w:t>Lev, Ignace, J</w:t>
      </w:r>
      <w:r w:rsidR="00583604">
        <w:rPr>
          <w:noProof/>
          <w:sz w:val="22"/>
          <w:szCs w:val="22"/>
        </w:rPr>
        <w:t>e</w:t>
      </w:r>
      <w:r w:rsidR="00583604" w:rsidRPr="00583604">
        <w:rPr>
          <w:noProof/>
          <w:sz w:val="22"/>
          <w:szCs w:val="22"/>
        </w:rPr>
        <w:t>r</w:t>
      </w:r>
      <w:r w:rsidR="00583604">
        <w:rPr>
          <w:noProof/>
          <w:sz w:val="22"/>
          <w:szCs w:val="22"/>
        </w:rPr>
        <w:t>o</w:t>
      </w:r>
      <w:r w:rsidR="00583604" w:rsidRPr="00583604">
        <w:rPr>
          <w:noProof/>
          <w:sz w:val="22"/>
          <w:szCs w:val="22"/>
        </w:rPr>
        <w:t>me et les autres</w:t>
      </w:r>
      <w:r w:rsidR="00583604">
        <w:rPr>
          <w:noProof/>
          <w:sz w:val="22"/>
          <w:szCs w:val="22"/>
        </w:rPr>
        <w:t>... : v</w:t>
      </w:r>
      <w:r w:rsidR="00583604" w:rsidRPr="00583604">
        <w:rPr>
          <w:noProof/>
          <w:sz w:val="22"/>
          <w:szCs w:val="22"/>
        </w:rPr>
        <w:t>ers une perspective constructiviste en psychologie interactionniste</w:t>
      </w:r>
      <w:r w:rsidR="00583604">
        <w:rPr>
          <w:noProof/>
          <w:sz w:val="22"/>
          <w:szCs w:val="22"/>
        </w:rPr>
        <w:t>.</w:t>
      </w:r>
      <w:r w:rsidR="00583604" w:rsidRPr="00583604">
        <w:rPr>
          <w:noProof/>
          <w:sz w:val="22"/>
          <w:szCs w:val="22"/>
        </w:rPr>
        <w:t xml:space="preserve"> </w:t>
      </w:r>
      <w:r w:rsidR="00583604" w:rsidRPr="00583604">
        <w:rPr>
          <w:i/>
          <w:iCs/>
          <w:noProof/>
          <w:sz w:val="22"/>
          <w:szCs w:val="22"/>
        </w:rPr>
        <w:t>Technologies, idéologies, pratiques : revue d’anthropologie des connaissances</w:t>
      </w:r>
      <w:r w:rsidR="00583604" w:rsidRPr="00583604">
        <w:rPr>
          <w:noProof/>
          <w:sz w:val="22"/>
          <w:szCs w:val="22"/>
        </w:rPr>
        <w:t xml:space="preserve">, </w:t>
      </w:r>
      <w:r w:rsidR="00583604" w:rsidRPr="00583604">
        <w:rPr>
          <w:i/>
          <w:iCs/>
          <w:noProof/>
          <w:sz w:val="22"/>
          <w:szCs w:val="22"/>
        </w:rPr>
        <w:t>15</w:t>
      </w:r>
      <w:r w:rsidR="00583604">
        <w:rPr>
          <w:noProof/>
          <w:sz w:val="22"/>
          <w:szCs w:val="22"/>
        </w:rPr>
        <w:t>(</w:t>
      </w:r>
      <w:r w:rsidR="00583604" w:rsidRPr="00583604">
        <w:rPr>
          <w:noProof/>
          <w:sz w:val="22"/>
          <w:szCs w:val="22"/>
        </w:rPr>
        <w:t>1</w:t>
      </w:r>
      <w:r w:rsidR="00583604">
        <w:rPr>
          <w:noProof/>
          <w:sz w:val="22"/>
          <w:szCs w:val="22"/>
        </w:rPr>
        <w:t>)</w:t>
      </w:r>
      <w:r w:rsidR="00232158">
        <w:rPr>
          <w:noProof/>
          <w:sz w:val="22"/>
          <w:szCs w:val="22"/>
        </w:rPr>
        <w:t>, 195-214</w:t>
      </w:r>
      <w:r w:rsidR="00583604" w:rsidRPr="00583604">
        <w:rPr>
          <w:noProof/>
          <w:sz w:val="22"/>
          <w:szCs w:val="22"/>
        </w:rPr>
        <w:t xml:space="preserve">. </w:t>
      </w:r>
      <w:hyperlink r:id="rId38" w:history="1">
        <w:r w:rsidR="00583604" w:rsidRPr="00583604">
          <w:rPr>
            <w:rStyle w:val="Lienhypertexte"/>
            <w:iCs/>
            <w:sz w:val="22"/>
            <w:szCs w:val="22"/>
          </w:rPr>
          <w:t>http://www.sietmanagement.fr/wp-content/uploads/2016/04/tip_brassac_.pdf</w:t>
        </w:r>
      </w:hyperlink>
    </w:p>
    <w:p w14:paraId="7CC9E330" w14:textId="27189E8C" w:rsidR="008C22AB" w:rsidRPr="00BA6F5E" w:rsidRDefault="008C22AB" w:rsidP="00BA6F5E">
      <w:pPr>
        <w:adjustRightInd w:val="0"/>
        <w:spacing w:after="120"/>
        <w:ind w:left="567" w:right="96" w:hanging="567"/>
        <w:jc w:val="both"/>
        <w:rPr>
          <w:rFonts w:eastAsia="Calibri"/>
          <w:sz w:val="22"/>
          <w:szCs w:val="22"/>
          <w:lang w:val="en-US"/>
        </w:rPr>
      </w:pPr>
      <w:proofErr w:type="spellStart"/>
      <w:r w:rsidRPr="00BA6F5E">
        <w:rPr>
          <w:rFonts w:eastAsia="Calibri"/>
          <w:spacing w:val="-1"/>
          <w:sz w:val="22"/>
          <w:szCs w:val="22"/>
          <w:lang w:val="en-US"/>
        </w:rPr>
        <w:t>B</w:t>
      </w:r>
      <w:r w:rsidRPr="00BA6F5E">
        <w:rPr>
          <w:rFonts w:eastAsia="Calibri"/>
          <w:sz w:val="22"/>
          <w:szCs w:val="22"/>
          <w:lang w:val="en-US"/>
        </w:rPr>
        <w:t>r</w:t>
      </w:r>
      <w:r w:rsidRPr="00BA6F5E">
        <w:rPr>
          <w:rFonts w:eastAsia="Calibri"/>
          <w:spacing w:val="1"/>
          <w:sz w:val="22"/>
          <w:szCs w:val="22"/>
          <w:lang w:val="en-US"/>
        </w:rPr>
        <w:t>u</w:t>
      </w:r>
      <w:r w:rsidRPr="00BA6F5E">
        <w:rPr>
          <w:rFonts w:eastAsia="Calibri"/>
          <w:sz w:val="22"/>
          <w:szCs w:val="22"/>
          <w:lang w:val="en-US"/>
        </w:rPr>
        <w:t>sil</w:t>
      </w:r>
      <w:r w:rsidRPr="00BA6F5E">
        <w:rPr>
          <w:rFonts w:eastAsia="Calibri"/>
          <w:spacing w:val="1"/>
          <w:sz w:val="22"/>
          <w:szCs w:val="22"/>
          <w:lang w:val="en-US"/>
        </w:rPr>
        <w:t>o</w:t>
      </w:r>
      <w:r w:rsidRPr="00BA6F5E">
        <w:rPr>
          <w:rFonts w:eastAsia="Calibri"/>
          <w:sz w:val="22"/>
          <w:szCs w:val="22"/>
          <w:lang w:val="en-US"/>
        </w:rPr>
        <w:t>vs</w:t>
      </w:r>
      <w:r w:rsidRPr="00BA6F5E">
        <w:rPr>
          <w:rFonts w:eastAsia="Calibri"/>
          <w:spacing w:val="-1"/>
          <w:sz w:val="22"/>
          <w:szCs w:val="22"/>
          <w:lang w:val="en-US"/>
        </w:rPr>
        <w:t>ky</w:t>
      </w:r>
      <w:proofErr w:type="spellEnd"/>
      <w:r w:rsidRPr="00BA6F5E">
        <w:rPr>
          <w:rFonts w:eastAsia="Calibri"/>
          <w:sz w:val="22"/>
          <w:szCs w:val="22"/>
          <w:lang w:val="en-US"/>
        </w:rPr>
        <w:t xml:space="preserve">, </w:t>
      </w:r>
      <w:r w:rsidRPr="00BA6F5E">
        <w:rPr>
          <w:rFonts w:eastAsia="Calibri"/>
          <w:spacing w:val="1"/>
          <w:sz w:val="22"/>
          <w:szCs w:val="22"/>
          <w:lang w:val="en-US"/>
        </w:rPr>
        <w:t>P</w:t>
      </w:r>
      <w:r w:rsidRPr="00BA6F5E">
        <w:rPr>
          <w:rFonts w:eastAsia="Calibri"/>
          <w:sz w:val="22"/>
          <w:szCs w:val="22"/>
          <w:lang w:val="en-US"/>
        </w:rPr>
        <w:t>.</w:t>
      </w:r>
      <w:r w:rsidR="00E144E7" w:rsidRPr="00BA6F5E">
        <w:rPr>
          <w:rFonts w:eastAsia="Calibri"/>
          <w:sz w:val="22"/>
          <w:szCs w:val="22"/>
          <w:lang w:val="en-US"/>
        </w:rPr>
        <w:t xml:space="preserve"> </w:t>
      </w:r>
      <w:r w:rsidRPr="00BA6F5E">
        <w:rPr>
          <w:rFonts w:eastAsia="Calibri"/>
          <w:spacing w:val="-1"/>
          <w:sz w:val="22"/>
          <w:szCs w:val="22"/>
          <w:lang w:val="en-US"/>
        </w:rPr>
        <w:t>(</w:t>
      </w:r>
      <w:r w:rsidRPr="00BA6F5E">
        <w:rPr>
          <w:rFonts w:eastAsia="Calibri"/>
          <w:spacing w:val="1"/>
          <w:sz w:val="22"/>
          <w:szCs w:val="22"/>
          <w:lang w:val="en-US"/>
        </w:rPr>
        <w:t>1996</w:t>
      </w:r>
      <w:r w:rsidRPr="00BA6F5E">
        <w:rPr>
          <w:rFonts w:eastAsia="Calibri"/>
          <w:spacing w:val="-1"/>
          <w:sz w:val="22"/>
          <w:szCs w:val="22"/>
          <w:lang w:val="en-US"/>
        </w:rPr>
        <w:t>)</w:t>
      </w:r>
      <w:r w:rsidRPr="00BA6F5E">
        <w:rPr>
          <w:rFonts w:eastAsia="Calibri"/>
          <w:sz w:val="22"/>
          <w:szCs w:val="22"/>
          <w:lang w:val="en-US"/>
        </w:rPr>
        <w:t xml:space="preserve">. </w:t>
      </w:r>
      <w:r w:rsidRPr="00BA6F5E">
        <w:rPr>
          <w:rFonts w:eastAsia="Calibri"/>
          <w:spacing w:val="1"/>
          <w:sz w:val="22"/>
          <w:szCs w:val="22"/>
          <w:lang w:val="en-US"/>
        </w:rPr>
        <w:t>Me</w:t>
      </w:r>
      <w:r w:rsidRPr="00BA6F5E">
        <w:rPr>
          <w:rFonts w:eastAsia="Calibri"/>
          <w:spacing w:val="-1"/>
          <w:sz w:val="22"/>
          <w:szCs w:val="22"/>
          <w:lang w:val="en-US"/>
        </w:rPr>
        <w:t>t</w:t>
      </w:r>
      <w:r w:rsidRPr="00BA6F5E">
        <w:rPr>
          <w:rFonts w:eastAsia="Calibri"/>
          <w:spacing w:val="1"/>
          <w:sz w:val="22"/>
          <w:szCs w:val="22"/>
          <w:lang w:val="en-US"/>
        </w:rPr>
        <w:t>h</w:t>
      </w:r>
      <w:r w:rsidRPr="00BA6F5E">
        <w:rPr>
          <w:rFonts w:eastAsia="Calibri"/>
          <w:spacing w:val="-2"/>
          <w:sz w:val="22"/>
          <w:szCs w:val="22"/>
          <w:lang w:val="en-US"/>
        </w:rPr>
        <w:t>o</w:t>
      </w:r>
      <w:r w:rsidRPr="00BA6F5E">
        <w:rPr>
          <w:rFonts w:eastAsia="Calibri"/>
          <w:spacing w:val="1"/>
          <w:sz w:val="22"/>
          <w:szCs w:val="22"/>
          <w:lang w:val="en-US"/>
        </w:rPr>
        <w:t>d</w:t>
      </w:r>
      <w:r w:rsidRPr="00BA6F5E">
        <w:rPr>
          <w:rFonts w:eastAsia="Calibri"/>
          <w:sz w:val="22"/>
          <w:szCs w:val="22"/>
          <w:lang w:val="en-US"/>
        </w:rPr>
        <w:t>s a</w:t>
      </w:r>
      <w:r w:rsidRPr="00BA6F5E">
        <w:rPr>
          <w:rFonts w:eastAsia="Calibri"/>
          <w:spacing w:val="-1"/>
          <w:sz w:val="22"/>
          <w:szCs w:val="22"/>
          <w:lang w:val="en-US"/>
        </w:rPr>
        <w:t>n</w:t>
      </w:r>
      <w:r w:rsidRPr="00BA6F5E">
        <w:rPr>
          <w:rFonts w:eastAsia="Calibri"/>
          <w:sz w:val="22"/>
          <w:szCs w:val="22"/>
          <w:lang w:val="en-US"/>
        </w:rPr>
        <w:t xml:space="preserve">d </w:t>
      </w:r>
      <w:r w:rsidRPr="00BA6F5E">
        <w:rPr>
          <w:rFonts w:eastAsia="Calibri"/>
          <w:spacing w:val="1"/>
          <w:sz w:val="22"/>
          <w:szCs w:val="22"/>
          <w:lang w:val="en-US"/>
        </w:rPr>
        <w:t>te</w:t>
      </w:r>
      <w:r w:rsidRPr="00BA6F5E">
        <w:rPr>
          <w:rFonts w:eastAsia="Calibri"/>
          <w:spacing w:val="-3"/>
          <w:sz w:val="22"/>
          <w:szCs w:val="22"/>
          <w:lang w:val="en-US"/>
        </w:rPr>
        <w:t>c</w:t>
      </w:r>
      <w:r w:rsidRPr="00BA6F5E">
        <w:rPr>
          <w:rFonts w:eastAsia="Calibri"/>
          <w:spacing w:val="1"/>
          <w:sz w:val="22"/>
          <w:szCs w:val="22"/>
          <w:lang w:val="en-US"/>
        </w:rPr>
        <w:t>hn</w:t>
      </w:r>
      <w:r w:rsidRPr="00BA6F5E">
        <w:rPr>
          <w:rFonts w:eastAsia="Calibri"/>
          <w:spacing w:val="-2"/>
          <w:sz w:val="22"/>
          <w:szCs w:val="22"/>
          <w:lang w:val="en-US"/>
        </w:rPr>
        <w:t>i</w:t>
      </w:r>
      <w:r w:rsidRPr="00BA6F5E">
        <w:rPr>
          <w:rFonts w:eastAsia="Calibri"/>
          <w:spacing w:val="-1"/>
          <w:sz w:val="22"/>
          <w:szCs w:val="22"/>
          <w:lang w:val="en-US"/>
        </w:rPr>
        <w:t>q</w:t>
      </w:r>
      <w:r w:rsidRPr="00BA6F5E">
        <w:rPr>
          <w:rFonts w:eastAsia="Calibri"/>
          <w:spacing w:val="1"/>
          <w:sz w:val="22"/>
          <w:szCs w:val="22"/>
          <w:lang w:val="en-US"/>
        </w:rPr>
        <w:t>ue</w:t>
      </w:r>
      <w:r w:rsidRPr="00BA6F5E">
        <w:rPr>
          <w:rFonts w:eastAsia="Calibri"/>
          <w:sz w:val="22"/>
          <w:szCs w:val="22"/>
          <w:lang w:val="en-US"/>
        </w:rPr>
        <w:t xml:space="preserve">s </w:t>
      </w:r>
      <w:r w:rsidRPr="00BA6F5E">
        <w:rPr>
          <w:rFonts w:eastAsia="Calibri"/>
          <w:spacing w:val="1"/>
          <w:sz w:val="22"/>
          <w:szCs w:val="22"/>
          <w:lang w:val="en-US"/>
        </w:rPr>
        <w:t>f</w:t>
      </w:r>
      <w:r w:rsidRPr="00BA6F5E">
        <w:rPr>
          <w:rFonts w:eastAsia="Calibri"/>
          <w:spacing w:val="-2"/>
          <w:sz w:val="22"/>
          <w:szCs w:val="22"/>
          <w:lang w:val="en-US"/>
        </w:rPr>
        <w:t>o</w:t>
      </w:r>
      <w:r w:rsidRPr="00BA6F5E">
        <w:rPr>
          <w:rFonts w:eastAsia="Calibri"/>
          <w:sz w:val="22"/>
          <w:szCs w:val="22"/>
          <w:lang w:val="en-US"/>
        </w:rPr>
        <w:t>r a</w:t>
      </w:r>
      <w:r w:rsidRPr="00BA6F5E">
        <w:rPr>
          <w:rFonts w:eastAsia="Calibri"/>
          <w:spacing w:val="1"/>
          <w:sz w:val="22"/>
          <w:szCs w:val="22"/>
          <w:lang w:val="en-US"/>
        </w:rPr>
        <w:t>d</w:t>
      </w:r>
      <w:r w:rsidRPr="00BA6F5E">
        <w:rPr>
          <w:rFonts w:eastAsia="Calibri"/>
          <w:spacing w:val="-2"/>
          <w:sz w:val="22"/>
          <w:szCs w:val="22"/>
          <w:lang w:val="en-US"/>
        </w:rPr>
        <w:t>a</w:t>
      </w:r>
      <w:r w:rsidRPr="00BA6F5E">
        <w:rPr>
          <w:rFonts w:eastAsia="Calibri"/>
          <w:spacing w:val="1"/>
          <w:sz w:val="22"/>
          <w:szCs w:val="22"/>
          <w:lang w:val="en-US"/>
        </w:rPr>
        <w:t>pt</w:t>
      </w:r>
      <w:r w:rsidRPr="00BA6F5E">
        <w:rPr>
          <w:rFonts w:eastAsia="Calibri"/>
          <w:spacing w:val="-2"/>
          <w:sz w:val="22"/>
          <w:szCs w:val="22"/>
          <w:lang w:val="en-US"/>
        </w:rPr>
        <w:t>i</w:t>
      </w:r>
      <w:r w:rsidRPr="00BA6F5E">
        <w:rPr>
          <w:rFonts w:eastAsia="Calibri"/>
          <w:spacing w:val="1"/>
          <w:sz w:val="22"/>
          <w:szCs w:val="22"/>
          <w:lang w:val="en-US"/>
        </w:rPr>
        <w:t>v</w:t>
      </w:r>
      <w:r w:rsidRPr="00BA6F5E">
        <w:rPr>
          <w:rFonts w:eastAsia="Calibri"/>
          <w:sz w:val="22"/>
          <w:szCs w:val="22"/>
          <w:lang w:val="en-US"/>
        </w:rPr>
        <w:t xml:space="preserve">e </w:t>
      </w:r>
      <w:r w:rsidRPr="00BA6F5E">
        <w:rPr>
          <w:rFonts w:eastAsia="Calibri"/>
          <w:spacing w:val="1"/>
          <w:sz w:val="22"/>
          <w:szCs w:val="22"/>
          <w:lang w:val="en-US"/>
        </w:rPr>
        <w:t>h</w:t>
      </w:r>
      <w:r w:rsidRPr="00BA6F5E">
        <w:rPr>
          <w:rFonts w:eastAsia="Calibri"/>
          <w:spacing w:val="-1"/>
          <w:sz w:val="22"/>
          <w:szCs w:val="22"/>
          <w:lang w:val="en-US"/>
        </w:rPr>
        <w:t>yp</w:t>
      </w:r>
      <w:r w:rsidRPr="00BA6F5E">
        <w:rPr>
          <w:rFonts w:eastAsia="Calibri"/>
          <w:spacing w:val="1"/>
          <w:sz w:val="22"/>
          <w:szCs w:val="22"/>
          <w:lang w:val="en-US"/>
        </w:rPr>
        <w:t>e</w:t>
      </w:r>
      <w:r w:rsidRPr="00BA6F5E">
        <w:rPr>
          <w:rFonts w:eastAsia="Calibri"/>
          <w:sz w:val="22"/>
          <w:szCs w:val="22"/>
          <w:lang w:val="en-US"/>
        </w:rPr>
        <w:t>rm</w:t>
      </w:r>
      <w:r w:rsidRPr="00BA6F5E">
        <w:rPr>
          <w:rFonts w:eastAsia="Calibri"/>
          <w:spacing w:val="1"/>
          <w:sz w:val="22"/>
          <w:szCs w:val="22"/>
          <w:lang w:val="en-US"/>
        </w:rPr>
        <w:t>ed</w:t>
      </w:r>
      <w:r w:rsidRPr="00BA6F5E">
        <w:rPr>
          <w:rFonts w:eastAsia="Calibri"/>
          <w:sz w:val="22"/>
          <w:szCs w:val="22"/>
          <w:lang w:val="en-US"/>
        </w:rPr>
        <w:t xml:space="preserve">ia. </w:t>
      </w:r>
      <w:r w:rsidRPr="00BA6F5E">
        <w:rPr>
          <w:rFonts w:eastAsia="Calibri"/>
          <w:i/>
          <w:sz w:val="22"/>
          <w:szCs w:val="22"/>
          <w:lang w:val="en-US"/>
        </w:rPr>
        <w:t>Us</w:t>
      </w:r>
      <w:r w:rsidRPr="00BA6F5E">
        <w:rPr>
          <w:rFonts w:eastAsia="Calibri"/>
          <w:i/>
          <w:spacing w:val="1"/>
          <w:sz w:val="22"/>
          <w:szCs w:val="22"/>
          <w:lang w:val="en-US"/>
        </w:rPr>
        <w:t>e</w:t>
      </w:r>
      <w:r w:rsidRPr="00BA6F5E">
        <w:rPr>
          <w:rFonts w:eastAsia="Calibri"/>
          <w:i/>
          <w:sz w:val="22"/>
          <w:szCs w:val="22"/>
          <w:lang w:val="en-US"/>
        </w:rPr>
        <w:t>r</w:t>
      </w:r>
      <w:r w:rsidRPr="00BA6F5E">
        <w:rPr>
          <w:rFonts w:eastAsia="Calibri"/>
          <w:sz w:val="22"/>
          <w:szCs w:val="22"/>
          <w:lang w:val="en-US"/>
        </w:rPr>
        <w:t xml:space="preserve"> </w:t>
      </w:r>
      <w:r w:rsidRPr="00BA6F5E">
        <w:rPr>
          <w:rFonts w:eastAsia="Calibri"/>
          <w:i/>
          <w:spacing w:val="1"/>
          <w:sz w:val="22"/>
          <w:szCs w:val="22"/>
          <w:lang w:val="en-US"/>
        </w:rPr>
        <w:t>M</w:t>
      </w:r>
      <w:r w:rsidRPr="00BA6F5E">
        <w:rPr>
          <w:rFonts w:eastAsia="Calibri"/>
          <w:i/>
          <w:spacing w:val="-1"/>
          <w:sz w:val="22"/>
          <w:szCs w:val="22"/>
          <w:lang w:val="en-US"/>
        </w:rPr>
        <w:t>od</w:t>
      </w:r>
      <w:r w:rsidRPr="00BA6F5E">
        <w:rPr>
          <w:rFonts w:eastAsia="Calibri"/>
          <w:i/>
          <w:spacing w:val="1"/>
          <w:sz w:val="22"/>
          <w:szCs w:val="22"/>
          <w:lang w:val="en-US"/>
        </w:rPr>
        <w:t>e</w:t>
      </w:r>
      <w:r w:rsidRPr="00BA6F5E">
        <w:rPr>
          <w:rFonts w:eastAsia="Calibri"/>
          <w:i/>
          <w:sz w:val="22"/>
          <w:szCs w:val="22"/>
          <w:lang w:val="en-US"/>
        </w:rPr>
        <w:t>lli</w:t>
      </w:r>
      <w:r w:rsidRPr="00BA6F5E">
        <w:rPr>
          <w:rFonts w:eastAsia="Calibri"/>
          <w:i/>
          <w:spacing w:val="-1"/>
          <w:sz w:val="22"/>
          <w:szCs w:val="22"/>
          <w:lang w:val="en-US"/>
        </w:rPr>
        <w:t>n</w:t>
      </w:r>
      <w:r w:rsidRPr="00BA6F5E">
        <w:rPr>
          <w:rFonts w:eastAsia="Calibri"/>
          <w:i/>
          <w:sz w:val="22"/>
          <w:szCs w:val="22"/>
          <w:lang w:val="en-US"/>
        </w:rPr>
        <w:t xml:space="preserve">g </w:t>
      </w:r>
      <w:r w:rsidRPr="00BA6F5E">
        <w:rPr>
          <w:rFonts w:eastAsia="Calibri"/>
          <w:i/>
          <w:spacing w:val="-1"/>
          <w:sz w:val="22"/>
          <w:szCs w:val="22"/>
          <w:lang w:val="en-US"/>
        </w:rPr>
        <w:t>a</w:t>
      </w:r>
      <w:r w:rsidRPr="00BA6F5E">
        <w:rPr>
          <w:rFonts w:eastAsia="Calibri"/>
          <w:i/>
          <w:spacing w:val="1"/>
          <w:sz w:val="22"/>
          <w:szCs w:val="22"/>
          <w:lang w:val="en-US"/>
        </w:rPr>
        <w:t>n</w:t>
      </w:r>
      <w:r w:rsidRPr="00BA6F5E">
        <w:rPr>
          <w:rFonts w:eastAsia="Calibri"/>
          <w:i/>
          <w:sz w:val="22"/>
          <w:szCs w:val="22"/>
          <w:lang w:val="en-US"/>
        </w:rPr>
        <w:t>d Us</w:t>
      </w:r>
      <w:r w:rsidRPr="00BA6F5E">
        <w:rPr>
          <w:rFonts w:eastAsia="Calibri"/>
          <w:i/>
          <w:spacing w:val="1"/>
          <w:sz w:val="22"/>
          <w:szCs w:val="22"/>
          <w:lang w:val="en-US"/>
        </w:rPr>
        <w:t>e</w:t>
      </w:r>
      <w:r w:rsidRPr="00BA6F5E">
        <w:rPr>
          <w:rFonts w:eastAsia="Calibri"/>
          <w:i/>
          <w:sz w:val="22"/>
          <w:szCs w:val="22"/>
          <w:lang w:val="en-US"/>
        </w:rPr>
        <w:t>r A</w:t>
      </w:r>
      <w:r w:rsidRPr="00BA6F5E">
        <w:rPr>
          <w:rFonts w:eastAsia="Calibri"/>
          <w:i/>
          <w:spacing w:val="-1"/>
          <w:sz w:val="22"/>
          <w:szCs w:val="22"/>
          <w:lang w:val="en-US"/>
        </w:rPr>
        <w:t>d</w:t>
      </w:r>
      <w:r w:rsidRPr="00BA6F5E">
        <w:rPr>
          <w:rFonts w:eastAsia="Calibri"/>
          <w:i/>
          <w:spacing w:val="1"/>
          <w:sz w:val="22"/>
          <w:szCs w:val="22"/>
          <w:lang w:val="en-US"/>
        </w:rPr>
        <w:t>a</w:t>
      </w:r>
      <w:r w:rsidRPr="00BA6F5E">
        <w:rPr>
          <w:rFonts w:eastAsia="Calibri"/>
          <w:i/>
          <w:spacing w:val="-1"/>
          <w:sz w:val="22"/>
          <w:szCs w:val="22"/>
          <w:lang w:val="en-US"/>
        </w:rPr>
        <w:t>p</w:t>
      </w:r>
      <w:r w:rsidRPr="00BA6F5E">
        <w:rPr>
          <w:rFonts w:eastAsia="Calibri"/>
          <w:i/>
          <w:spacing w:val="1"/>
          <w:sz w:val="22"/>
          <w:szCs w:val="22"/>
          <w:lang w:val="en-US"/>
        </w:rPr>
        <w:t>te</w:t>
      </w:r>
      <w:r w:rsidRPr="00BA6F5E">
        <w:rPr>
          <w:rFonts w:eastAsia="Calibri"/>
          <w:i/>
          <w:sz w:val="22"/>
          <w:szCs w:val="22"/>
          <w:lang w:val="en-US"/>
        </w:rPr>
        <w:t>d I</w:t>
      </w:r>
      <w:r w:rsidRPr="00BA6F5E">
        <w:rPr>
          <w:rFonts w:eastAsia="Calibri"/>
          <w:i/>
          <w:spacing w:val="-1"/>
          <w:sz w:val="22"/>
          <w:szCs w:val="22"/>
          <w:lang w:val="en-US"/>
        </w:rPr>
        <w:t>n</w:t>
      </w:r>
      <w:r w:rsidRPr="00BA6F5E">
        <w:rPr>
          <w:rFonts w:eastAsia="Calibri"/>
          <w:i/>
          <w:spacing w:val="1"/>
          <w:sz w:val="22"/>
          <w:szCs w:val="22"/>
          <w:lang w:val="en-US"/>
        </w:rPr>
        <w:t>te</w:t>
      </w:r>
      <w:r w:rsidRPr="00BA6F5E">
        <w:rPr>
          <w:rFonts w:eastAsia="Calibri"/>
          <w:i/>
          <w:spacing w:val="-1"/>
          <w:sz w:val="22"/>
          <w:szCs w:val="22"/>
          <w:lang w:val="en-US"/>
        </w:rPr>
        <w:t>ra</w:t>
      </w:r>
      <w:r w:rsidRPr="00BA6F5E">
        <w:rPr>
          <w:rFonts w:eastAsia="Calibri"/>
          <w:i/>
          <w:spacing w:val="1"/>
          <w:sz w:val="22"/>
          <w:szCs w:val="22"/>
          <w:lang w:val="en-US"/>
        </w:rPr>
        <w:t>ct</w:t>
      </w:r>
      <w:r w:rsidRPr="00BA6F5E">
        <w:rPr>
          <w:rFonts w:eastAsia="Calibri"/>
          <w:i/>
          <w:sz w:val="22"/>
          <w:szCs w:val="22"/>
          <w:lang w:val="en-US"/>
        </w:rPr>
        <w:t>i</w:t>
      </w:r>
      <w:r w:rsidRPr="00BA6F5E">
        <w:rPr>
          <w:rFonts w:eastAsia="Calibri"/>
          <w:i/>
          <w:spacing w:val="-1"/>
          <w:sz w:val="22"/>
          <w:szCs w:val="22"/>
          <w:lang w:val="en-US"/>
        </w:rPr>
        <w:t>on</w:t>
      </w:r>
      <w:r w:rsidRPr="00BA6F5E">
        <w:rPr>
          <w:rFonts w:eastAsia="Calibri"/>
          <w:sz w:val="22"/>
          <w:szCs w:val="22"/>
          <w:lang w:val="en-US"/>
        </w:rPr>
        <w:t>,</w:t>
      </w:r>
      <w:r w:rsidRPr="00BA6F5E">
        <w:rPr>
          <w:rFonts w:eastAsia="Calibri"/>
          <w:spacing w:val="1"/>
          <w:sz w:val="22"/>
          <w:szCs w:val="22"/>
          <w:lang w:val="en-US"/>
        </w:rPr>
        <w:t xml:space="preserve"> </w:t>
      </w:r>
      <w:r w:rsidRPr="00BA6F5E">
        <w:rPr>
          <w:rFonts w:eastAsia="Calibri"/>
          <w:i/>
          <w:spacing w:val="1"/>
          <w:sz w:val="22"/>
          <w:szCs w:val="22"/>
          <w:lang w:val="en-US"/>
        </w:rPr>
        <w:t>6</w:t>
      </w:r>
      <w:r w:rsidRPr="00BA6F5E">
        <w:rPr>
          <w:rFonts w:eastAsia="Calibri"/>
          <w:spacing w:val="-1"/>
          <w:sz w:val="22"/>
          <w:szCs w:val="22"/>
          <w:lang w:val="en-US"/>
        </w:rPr>
        <w:t>(</w:t>
      </w:r>
      <w:r w:rsidRPr="00BA6F5E">
        <w:rPr>
          <w:rFonts w:eastAsia="Calibri"/>
          <w:spacing w:val="1"/>
          <w:sz w:val="22"/>
          <w:szCs w:val="22"/>
          <w:lang w:val="en-US"/>
        </w:rPr>
        <w:t>2-3</w:t>
      </w:r>
      <w:r w:rsidRPr="00BA6F5E">
        <w:rPr>
          <w:rFonts w:eastAsia="Calibri"/>
          <w:spacing w:val="-1"/>
          <w:sz w:val="22"/>
          <w:szCs w:val="22"/>
          <w:lang w:val="en-US"/>
        </w:rPr>
        <w:t>)</w:t>
      </w:r>
      <w:r w:rsidRPr="00BA6F5E">
        <w:rPr>
          <w:rFonts w:eastAsia="Calibri"/>
          <w:sz w:val="22"/>
          <w:szCs w:val="22"/>
          <w:lang w:val="en-US"/>
        </w:rPr>
        <w:t>,</w:t>
      </w:r>
      <w:r w:rsidRPr="00BA6F5E">
        <w:rPr>
          <w:rFonts w:eastAsia="Calibri"/>
          <w:spacing w:val="-1"/>
          <w:sz w:val="22"/>
          <w:szCs w:val="22"/>
          <w:lang w:val="en-US"/>
        </w:rPr>
        <w:t xml:space="preserve"> </w:t>
      </w:r>
      <w:r w:rsidRPr="00BA6F5E">
        <w:rPr>
          <w:rFonts w:eastAsia="Calibri"/>
          <w:spacing w:val="1"/>
          <w:sz w:val="22"/>
          <w:szCs w:val="22"/>
          <w:lang w:val="en-US"/>
        </w:rPr>
        <w:t>87-</w:t>
      </w:r>
      <w:r w:rsidRPr="00BA6F5E">
        <w:rPr>
          <w:rFonts w:eastAsia="Calibri"/>
          <w:spacing w:val="-2"/>
          <w:sz w:val="22"/>
          <w:szCs w:val="22"/>
          <w:lang w:val="en-US"/>
        </w:rPr>
        <w:t>1</w:t>
      </w:r>
      <w:r w:rsidRPr="00BA6F5E">
        <w:rPr>
          <w:rFonts w:eastAsia="Calibri"/>
          <w:spacing w:val="1"/>
          <w:sz w:val="22"/>
          <w:szCs w:val="22"/>
          <w:lang w:val="en-US"/>
        </w:rPr>
        <w:t>29</w:t>
      </w:r>
      <w:r w:rsidRPr="00BA6F5E">
        <w:rPr>
          <w:rFonts w:eastAsia="Calibri"/>
          <w:sz w:val="22"/>
          <w:szCs w:val="22"/>
          <w:lang w:val="en-US"/>
        </w:rPr>
        <w:t>.</w:t>
      </w:r>
    </w:p>
    <w:p w14:paraId="681DA6D7" w14:textId="65F8CECE" w:rsidR="008C22AB" w:rsidRPr="00BA6F5E" w:rsidRDefault="008C22AB" w:rsidP="00885815">
      <w:pPr>
        <w:pStyle w:val="Corpsdetexte"/>
        <w:adjustRightInd w:val="0"/>
        <w:spacing w:after="120"/>
        <w:ind w:left="567" w:right="6" w:hanging="567"/>
        <w:jc w:val="both"/>
      </w:pPr>
      <w:proofErr w:type="spellStart"/>
      <w:r w:rsidRPr="00BA6F5E">
        <w:t>Brusilovsky</w:t>
      </w:r>
      <w:proofErr w:type="spellEnd"/>
      <w:r w:rsidRPr="00BA6F5E">
        <w:t>,</w:t>
      </w:r>
      <w:r w:rsidRPr="00BA6F5E">
        <w:rPr>
          <w:spacing w:val="-21"/>
        </w:rPr>
        <w:t xml:space="preserve"> </w:t>
      </w:r>
      <w:r w:rsidRPr="00BA6F5E">
        <w:rPr>
          <w:spacing w:val="-9"/>
        </w:rPr>
        <w:t>P.,</w:t>
      </w:r>
      <w:r w:rsidRPr="00BA6F5E">
        <w:rPr>
          <w:spacing w:val="-20"/>
        </w:rPr>
        <w:t xml:space="preserve"> </w:t>
      </w:r>
      <w:proofErr w:type="spellStart"/>
      <w:r w:rsidRPr="00BA6F5E">
        <w:t>Kobsa</w:t>
      </w:r>
      <w:proofErr w:type="spellEnd"/>
      <w:r w:rsidRPr="00BA6F5E">
        <w:t>,</w:t>
      </w:r>
      <w:r w:rsidRPr="00BA6F5E">
        <w:rPr>
          <w:spacing w:val="-32"/>
        </w:rPr>
        <w:t xml:space="preserve"> </w:t>
      </w:r>
      <w:r w:rsidRPr="00BA6F5E">
        <w:t>A.</w:t>
      </w:r>
      <w:r w:rsidR="001346AA" w:rsidRPr="00BA6F5E">
        <w:t xml:space="preserve"> et</w:t>
      </w:r>
      <w:r w:rsidR="003C7E7A" w:rsidRPr="00BA6F5E">
        <w:t xml:space="preserve"> </w:t>
      </w:r>
      <w:proofErr w:type="spellStart"/>
      <w:r w:rsidRPr="00BA6F5E">
        <w:rPr>
          <w:spacing w:val="-3"/>
        </w:rPr>
        <w:t>Vassileva</w:t>
      </w:r>
      <w:proofErr w:type="spellEnd"/>
      <w:r w:rsidRPr="00BA6F5E">
        <w:rPr>
          <w:spacing w:val="-3"/>
        </w:rPr>
        <w:t>,</w:t>
      </w:r>
      <w:r w:rsidRPr="00BA6F5E">
        <w:rPr>
          <w:spacing w:val="-20"/>
        </w:rPr>
        <w:t xml:space="preserve"> </w:t>
      </w:r>
      <w:r w:rsidRPr="00BA6F5E">
        <w:t>J.</w:t>
      </w:r>
      <w:r w:rsidRPr="00BA6F5E">
        <w:rPr>
          <w:spacing w:val="-20"/>
        </w:rPr>
        <w:t xml:space="preserve"> </w:t>
      </w:r>
      <w:r w:rsidRPr="00BA6F5E">
        <w:t>(</w:t>
      </w:r>
      <w:r w:rsidR="00C374E1" w:rsidRPr="00BA6F5E">
        <w:t>dir.</w:t>
      </w:r>
      <w:r w:rsidRPr="00BA6F5E">
        <w:t>). (1998).</w:t>
      </w:r>
      <w:r w:rsidRPr="00BA6F5E">
        <w:rPr>
          <w:spacing w:val="-27"/>
        </w:rPr>
        <w:t xml:space="preserve"> </w:t>
      </w:r>
      <w:r w:rsidRPr="00BA6F5E">
        <w:rPr>
          <w:i/>
        </w:rPr>
        <w:t>Adaptive</w:t>
      </w:r>
      <w:r w:rsidRPr="00BA6F5E">
        <w:rPr>
          <w:i/>
          <w:spacing w:val="-26"/>
        </w:rPr>
        <w:t xml:space="preserve"> </w:t>
      </w:r>
      <w:r w:rsidRPr="00BA6F5E">
        <w:rPr>
          <w:i/>
        </w:rPr>
        <w:t>hypertext</w:t>
      </w:r>
      <w:r w:rsidRPr="00BA6F5E">
        <w:rPr>
          <w:i/>
          <w:spacing w:val="-27"/>
        </w:rPr>
        <w:t xml:space="preserve"> </w:t>
      </w:r>
      <w:r w:rsidRPr="00BA6F5E">
        <w:rPr>
          <w:i/>
          <w:spacing w:val="2"/>
        </w:rPr>
        <w:t>and hypermedia</w:t>
      </w:r>
      <w:r w:rsidRPr="00BA6F5E">
        <w:rPr>
          <w:spacing w:val="2"/>
        </w:rPr>
        <w:t>.</w:t>
      </w:r>
      <w:r w:rsidRPr="00BA6F5E">
        <w:rPr>
          <w:spacing w:val="-26"/>
        </w:rPr>
        <w:t xml:space="preserve"> </w:t>
      </w:r>
      <w:r w:rsidRPr="00BA6F5E">
        <w:t>Kluwer</w:t>
      </w:r>
      <w:r w:rsidRPr="00BA6F5E">
        <w:rPr>
          <w:spacing w:val="-15"/>
        </w:rPr>
        <w:t xml:space="preserve"> </w:t>
      </w:r>
      <w:r w:rsidRPr="00BA6F5E">
        <w:t>Academic.</w:t>
      </w:r>
    </w:p>
    <w:p w14:paraId="5ABE8494" w14:textId="279DDFD0" w:rsidR="00885815" w:rsidRPr="00AC6B84" w:rsidRDefault="00885815" w:rsidP="008C22AB">
      <w:pPr>
        <w:adjustRightInd w:val="0"/>
        <w:spacing w:after="120"/>
        <w:ind w:left="567" w:right="8" w:hanging="567"/>
        <w:jc w:val="both"/>
        <w:rPr>
          <w:sz w:val="22"/>
          <w:szCs w:val="22"/>
        </w:rPr>
      </w:pPr>
      <w:proofErr w:type="spellStart"/>
      <w:r w:rsidRPr="00BA6F5E">
        <w:rPr>
          <w:sz w:val="22"/>
          <w:szCs w:val="22"/>
          <w:lang w:val="en-US"/>
        </w:rPr>
        <w:t>Carbonell</w:t>
      </w:r>
      <w:proofErr w:type="spellEnd"/>
      <w:r w:rsidRPr="00BA6F5E">
        <w:rPr>
          <w:sz w:val="22"/>
          <w:szCs w:val="22"/>
          <w:lang w:val="en-US"/>
        </w:rPr>
        <w:t xml:space="preserve"> J. R. (1970)</w:t>
      </w:r>
      <w:r w:rsidR="00226B39" w:rsidRPr="00BA6F5E">
        <w:rPr>
          <w:sz w:val="22"/>
          <w:szCs w:val="22"/>
          <w:lang w:val="en-US"/>
        </w:rPr>
        <w:t>.</w:t>
      </w:r>
      <w:r w:rsidRPr="00BA6F5E">
        <w:rPr>
          <w:sz w:val="22"/>
          <w:szCs w:val="22"/>
          <w:lang w:val="en-US"/>
        </w:rPr>
        <w:t xml:space="preserve"> </w:t>
      </w:r>
      <w:r w:rsidRPr="00BA6F5E">
        <w:rPr>
          <w:iCs/>
          <w:sz w:val="22"/>
          <w:lang w:val="en-US"/>
        </w:rPr>
        <w:t xml:space="preserve">AI in CAI: An artificial-intelligence approach to computer-assisted instruction. </w:t>
      </w:r>
      <w:r w:rsidRPr="00AC6B84">
        <w:rPr>
          <w:i/>
          <w:sz w:val="22"/>
        </w:rPr>
        <w:t xml:space="preserve">IEEE Transactions on Man-Machine </w:t>
      </w:r>
      <w:proofErr w:type="spellStart"/>
      <w:r w:rsidRPr="00AC6B84">
        <w:rPr>
          <w:i/>
          <w:sz w:val="22"/>
        </w:rPr>
        <w:t>Systems</w:t>
      </w:r>
      <w:proofErr w:type="spellEnd"/>
      <w:r w:rsidR="00C9451E" w:rsidRPr="00AC6B84">
        <w:rPr>
          <w:iCs/>
          <w:sz w:val="22"/>
        </w:rPr>
        <w:t xml:space="preserve">. </w:t>
      </w:r>
      <w:r w:rsidR="00C9451E" w:rsidRPr="00AC6B84">
        <w:rPr>
          <w:i/>
          <w:sz w:val="22"/>
        </w:rPr>
        <w:t>11</w:t>
      </w:r>
      <w:r w:rsidR="001346AA" w:rsidRPr="00AC6B84">
        <w:rPr>
          <w:iCs/>
          <w:sz w:val="22"/>
        </w:rPr>
        <w:t>(</w:t>
      </w:r>
      <w:r w:rsidR="00C9451E" w:rsidRPr="00AC6B84">
        <w:rPr>
          <w:iCs/>
          <w:sz w:val="22"/>
        </w:rPr>
        <w:t>4</w:t>
      </w:r>
      <w:r w:rsidR="001346AA" w:rsidRPr="00AC6B84">
        <w:rPr>
          <w:iCs/>
          <w:sz w:val="22"/>
        </w:rPr>
        <w:t>)</w:t>
      </w:r>
      <w:r w:rsidR="00C9451E" w:rsidRPr="00AC6B84">
        <w:rPr>
          <w:iCs/>
          <w:sz w:val="22"/>
        </w:rPr>
        <w:t xml:space="preserve">. </w:t>
      </w:r>
      <w:r w:rsidR="005777BB">
        <w:rPr>
          <w:iCs/>
          <w:sz w:val="22"/>
        </w:rPr>
        <w:t xml:space="preserve">Site de l’IEEE. </w:t>
      </w:r>
      <w:r w:rsidR="00C9451E" w:rsidRPr="00AC6B84">
        <w:rPr>
          <w:iCs/>
          <w:sz w:val="22"/>
        </w:rPr>
        <w:t xml:space="preserve">Récupéré le </w:t>
      </w:r>
      <w:r w:rsidR="001346AA" w:rsidRPr="00AC6B84">
        <w:rPr>
          <w:iCs/>
          <w:sz w:val="22"/>
        </w:rPr>
        <w:t>15</w:t>
      </w:r>
      <w:r w:rsidR="005777BB">
        <w:rPr>
          <w:iCs/>
          <w:sz w:val="22"/>
        </w:rPr>
        <w:t> </w:t>
      </w:r>
      <w:r w:rsidR="001346AA" w:rsidRPr="00AC6B84">
        <w:rPr>
          <w:iCs/>
          <w:sz w:val="22"/>
        </w:rPr>
        <w:t xml:space="preserve">décembre 2020 de </w:t>
      </w:r>
      <w:hyperlink r:id="rId39" w:anchor="authors" w:history="1">
        <w:r w:rsidR="00C9451E" w:rsidRPr="00AC6B84">
          <w:rPr>
            <w:rStyle w:val="Lienhypertexte"/>
            <w:iCs/>
            <w:sz w:val="22"/>
          </w:rPr>
          <w:t>https://ieeexplore.ieee.org/document/4081977/authors#authors</w:t>
        </w:r>
      </w:hyperlink>
      <w:r w:rsidR="00C9451E" w:rsidRPr="00AC6B84">
        <w:rPr>
          <w:iCs/>
          <w:sz w:val="22"/>
        </w:rPr>
        <w:t xml:space="preserve"> </w:t>
      </w:r>
    </w:p>
    <w:p w14:paraId="5496706E" w14:textId="327F1A48" w:rsidR="008C22AB" w:rsidRPr="00BA6F5E" w:rsidRDefault="008C22AB" w:rsidP="008C22AB">
      <w:pPr>
        <w:adjustRightInd w:val="0"/>
        <w:spacing w:after="120"/>
        <w:ind w:left="567" w:right="8" w:hanging="567"/>
        <w:jc w:val="both"/>
        <w:rPr>
          <w:sz w:val="22"/>
          <w:szCs w:val="22"/>
          <w:lang w:val="en-US"/>
        </w:rPr>
      </w:pPr>
      <w:proofErr w:type="spellStart"/>
      <w:r w:rsidRPr="00AC6B84">
        <w:rPr>
          <w:sz w:val="22"/>
          <w:szCs w:val="22"/>
        </w:rPr>
        <w:t>Dolog</w:t>
      </w:r>
      <w:proofErr w:type="spellEnd"/>
      <w:r w:rsidRPr="00AC6B84">
        <w:rPr>
          <w:sz w:val="22"/>
          <w:szCs w:val="22"/>
        </w:rPr>
        <w:t xml:space="preserve">, </w:t>
      </w:r>
      <w:r w:rsidRPr="00AC6B84">
        <w:rPr>
          <w:spacing w:val="-9"/>
          <w:sz w:val="22"/>
          <w:szCs w:val="22"/>
        </w:rPr>
        <w:t xml:space="preserve">P., </w:t>
      </w:r>
      <w:r w:rsidRPr="00AC6B84">
        <w:rPr>
          <w:sz w:val="22"/>
          <w:szCs w:val="22"/>
        </w:rPr>
        <w:t xml:space="preserve">Henze, N., </w:t>
      </w:r>
      <w:proofErr w:type="spellStart"/>
      <w:r w:rsidRPr="00AC6B84">
        <w:rPr>
          <w:sz w:val="22"/>
          <w:szCs w:val="22"/>
        </w:rPr>
        <w:t>Nejdl</w:t>
      </w:r>
      <w:proofErr w:type="spellEnd"/>
      <w:r w:rsidRPr="00AC6B84">
        <w:rPr>
          <w:sz w:val="22"/>
          <w:szCs w:val="22"/>
        </w:rPr>
        <w:t xml:space="preserve">, </w:t>
      </w:r>
      <w:r w:rsidRPr="00AC6B84">
        <w:rPr>
          <w:spacing w:val="-7"/>
          <w:sz w:val="22"/>
          <w:szCs w:val="22"/>
        </w:rPr>
        <w:t xml:space="preserve">W. </w:t>
      </w:r>
      <w:r w:rsidR="00C374E1">
        <w:rPr>
          <w:sz w:val="22"/>
          <w:szCs w:val="22"/>
        </w:rPr>
        <w:t>et</w:t>
      </w:r>
      <w:r w:rsidRPr="00AC6B84">
        <w:rPr>
          <w:sz w:val="22"/>
          <w:szCs w:val="22"/>
        </w:rPr>
        <w:t xml:space="preserve"> </w:t>
      </w:r>
      <w:proofErr w:type="spellStart"/>
      <w:r w:rsidRPr="00AC6B84">
        <w:rPr>
          <w:sz w:val="22"/>
          <w:szCs w:val="22"/>
        </w:rPr>
        <w:t>Sintek</w:t>
      </w:r>
      <w:proofErr w:type="spellEnd"/>
      <w:r w:rsidRPr="00AC6B84">
        <w:rPr>
          <w:sz w:val="22"/>
          <w:szCs w:val="22"/>
        </w:rPr>
        <w:t xml:space="preserve">, M. (2003). </w:t>
      </w:r>
      <w:r w:rsidRPr="00BA6F5E">
        <w:rPr>
          <w:i/>
          <w:spacing w:val="-4"/>
          <w:sz w:val="22"/>
          <w:szCs w:val="22"/>
          <w:lang w:val="en-US"/>
        </w:rPr>
        <w:t xml:space="preserve">Towards </w:t>
      </w:r>
      <w:r w:rsidRPr="00BA6F5E">
        <w:rPr>
          <w:i/>
          <w:sz w:val="22"/>
          <w:szCs w:val="22"/>
          <w:lang w:val="en-US"/>
        </w:rPr>
        <w:t xml:space="preserve">the adaptive </w:t>
      </w:r>
      <w:r w:rsidR="00C374E1" w:rsidRPr="00BA6F5E">
        <w:rPr>
          <w:i/>
          <w:sz w:val="22"/>
          <w:szCs w:val="22"/>
          <w:lang w:val="en-US"/>
        </w:rPr>
        <w:t>s</w:t>
      </w:r>
      <w:r w:rsidRPr="00BA6F5E">
        <w:rPr>
          <w:i/>
          <w:sz w:val="22"/>
          <w:szCs w:val="22"/>
          <w:lang w:val="en-US"/>
        </w:rPr>
        <w:t xml:space="preserve">emantic </w:t>
      </w:r>
      <w:r w:rsidRPr="00BA6F5E">
        <w:rPr>
          <w:i/>
          <w:spacing w:val="-5"/>
          <w:sz w:val="22"/>
          <w:szCs w:val="22"/>
          <w:lang w:val="en-US"/>
        </w:rPr>
        <w:t xml:space="preserve">Web. </w:t>
      </w:r>
      <w:r w:rsidRPr="00BA6F5E">
        <w:rPr>
          <w:i/>
          <w:sz w:val="22"/>
          <w:szCs w:val="22"/>
          <w:lang w:val="en-US"/>
        </w:rPr>
        <w:t>Lecture</w:t>
      </w:r>
      <w:r w:rsidRPr="00BA6F5E">
        <w:rPr>
          <w:i/>
          <w:spacing w:val="-12"/>
          <w:sz w:val="22"/>
          <w:szCs w:val="22"/>
          <w:lang w:val="en-US"/>
        </w:rPr>
        <w:t xml:space="preserve"> </w:t>
      </w:r>
      <w:r w:rsidR="00C374E1" w:rsidRPr="00BA6F5E">
        <w:rPr>
          <w:i/>
          <w:sz w:val="22"/>
          <w:szCs w:val="22"/>
          <w:lang w:val="en-US"/>
        </w:rPr>
        <w:t>n</w:t>
      </w:r>
      <w:r w:rsidRPr="00BA6F5E">
        <w:rPr>
          <w:i/>
          <w:sz w:val="22"/>
          <w:szCs w:val="22"/>
          <w:lang w:val="en-US"/>
        </w:rPr>
        <w:t>otes</w:t>
      </w:r>
      <w:r w:rsidRPr="00BA6F5E">
        <w:rPr>
          <w:i/>
          <w:spacing w:val="-11"/>
          <w:sz w:val="22"/>
          <w:szCs w:val="22"/>
          <w:lang w:val="en-US"/>
        </w:rPr>
        <w:t xml:space="preserve"> </w:t>
      </w:r>
      <w:r w:rsidRPr="00BA6F5E">
        <w:rPr>
          <w:i/>
          <w:sz w:val="22"/>
          <w:szCs w:val="22"/>
          <w:lang w:val="en-US"/>
        </w:rPr>
        <w:t>in</w:t>
      </w:r>
      <w:r w:rsidRPr="00BA6F5E">
        <w:rPr>
          <w:i/>
          <w:spacing w:val="-12"/>
          <w:sz w:val="22"/>
          <w:szCs w:val="22"/>
          <w:lang w:val="en-US"/>
        </w:rPr>
        <w:t xml:space="preserve"> </w:t>
      </w:r>
      <w:r w:rsidR="00C374E1" w:rsidRPr="00BA6F5E">
        <w:rPr>
          <w:i/>
          <w:sz w:val="22"/>
          <w:szCs w:val="22"/>
          <w:lang w:val="en-US"/>
        </w:rPr>
        <w:t>c</w:t>
      </w:r>
      <w:r w:rsidRPr="00BA6F5E">
        <w:rPr>
          <w:i/>
          <w:sz w:val="22"/>
          <w:szCs w:val="22"/>
          <w:lang w:val="en-US"/>
        </w:rPr>
        <w:t>omputer</w:t>
      </w:r>
      <w:r w:rsidRPr="00BA6F5E">
        <w:rPr>
          <w:i/>
          <w:spacing w:val="-11"/>
          <w:sz w:val="22"/>
          <w:szCs w:val="22"/>
          <w:lang w:val="en-US"/>
        </w:rPr>
        <w:t xml:space="preserve"> </w:t>
      </w:r>
      <w:r w:rsidR="00C374E1" w:rsidRPr="00BA6F5E">
        <w:rPr>
          <w:i/>
          <w:sz w:val="22"/>
          <w:szCs w:val="22"/>
          <w:lang w:val="en-US"/>
        </w:rPr>
        <w:t>s</w:t>
      </w:r>
      <w:r w:rsidRPr="00BA6F5E">
        <w:rPr>
          <w:i/>
          <w:sz w:val="22"/>
          <w:szCs w:val="22"/>
          <w:lang w:val="en-US"/>
        </w:rPr>
        <w:t>cience</w:t>
      </w:r>
      <w:r w:rsidRPr="00BA6F5E">
        <w:rPr>
          <w:sz w:val="22"/>
          <w:szCs w:val="22"/>
          <w:lang w:val="en-US"/>
        </w:rPr>
        <w:t>.</w:t>
      </w:r>
      <w:r w:rsidRPr="00BA6F5E">
        <w:rPr>
          <w:spacing w:val="-12"/>
          <w:sz w:val="22"/>
          <w:szCs w:val="22"/>
          <w:lang w:val="en-US"/>
        </w:rPr>
        <w:t xml:space="preserve"> </w:t>
      </w:r>
      <w:r w:rsidRPr="00BA6F5E">
        <w:rPr>
          <w:spacing w:val="-3"/>
          <w:sz w:val="22"/>
          <w:szCs w:val="22"/>
          <w:lang w:val="en-US"/>
        </w:rPr>
        <w:t>Springer.</w:t>
      </w:r>
    </w:p>
    <w:p w14:paraId="2A63FC23" w14:textId="2F8B1FCC" w:rsidR="008C22AB" w:rsidRPr="00BA6F5E" w:rsidRDefault="008C22AB" w:rsidP="008C22AB">
      <w:pPr>
        <w:adjustRightInd w:val="0"/>
        <w:spacing w:after="120"/>
        <w:ind w:left="567" w:right="8" w:hanging="567"/>
        <w:jc w:val="both"/>
        <w:rPr>
          <w:sz w:val="22"/>
          <w:szCs w:val="22"/>
          <w:lang w:val="en-US"/>
        </w:rPr>
      </w:pPr>
      <w:proofErr w:type="spellStart"/>
      <w:r w:rsidRPr="00BA6F5E">
        <w:rPr>
          <w:sz w:val="22"/>
          <w:szCs w:val="22"/>
          <w:lang w:val="en-US"/>
        </w:rPr>
        <w:t>Frankowski</w:t>
      </w:r>
      <w:proofErr w:type="spellEnd"/>
      <w:r w:rsidRPr="00BA6F5E">
        <w:rPr>
          <w:sz w:val="22"/>
          <w:szCs w:val="22"/>
          <w:lang w:val="en-US"/>
        </w:rPr>
        <w:t xml:space="preserve">, D., Lam, S. K., Sen, S., Maxwell Harper, </w:t>
      </w:r>
      <w:r w:rsidRPr="00BA6F5E">
        <w:rPr>
          <w:spacing w:val="-6"/>
          <w:sz w:val="22"/>
          <w:szCs w:val="22"/>
          <w:lang w:val="en-US"/>
        </w:rPr>
        <w:t>F.</w:t>
      </w:r>
      <w:r w:rsidR="00C374E1" w:rsidRPr="00BA6F5E">
        <w:rPr>
          <w:spacing w:val="-6"/>
          <w:sz w:val="22"/>
          <w:szCs w:val="22"/>
          <w:lang w:val="en-US"/>
        </w:rPr>
        <w:t>,</w:t>
      </w:r>
      <w:r w:rsidRPr="00BA6F5E">
        <w:rPr>
          <w:spacing w:val="-6"/>
          <w:sz w:val="22"/>
          <w:szCs w:val="22"/>
          <w:lang w:val="en-US"/>
        </w:rPr>
        <w:t xml:space="preserve"> </w:t>
      </w:r>
      <w:proofErr w:type="spellStart"/>
      <w:r w:rsidRPr="00BA6F5E">
        <w:rPr>
          <w:spacing w:val="-3"/>
          <w:sz w:val="22"/>
          <w:szCs w:val="22"/>
          <w:lang w:val="en-US"/>
        </w:rPr>
        <w:t>Yilek</w:t>
      </w:r>
      <w:proofErr w:type="spellEnd"/>
      <w:r w:rsidRPr="00BA6F5E">
        <w:rPr>
          <w:spacing w:val="-3"/>
          <w:sz w:val="22"/>
          <w:szCs w:val="22"/>
          <w:lang w:val="en-US"/>
        </w:rPr>
        <w:t xml:space="preserve">, </w:t>
      </w:r>
      <w:r w:rsidRPr="00BA6F5E">
        <w:rPr>
          <w:sz w:val="22"/>
          <w:szCs w:val="22"/>
          <w:lang w:val="en-US"/>
        </w:rPr>
        <w:t xml:space="preserve">S. </w:t>
      </w:r>
      <w:r w:rsidR="00C374E1" w:rsidRPr="00BA6F5E">
        <w:rPr>
          <w:sz w:val="22"/>
          <w:szCs w:val="22"/>
          <w:lang w:val="en-US"/>
        </w:rPr>
        <w:t xml:space="preserve">et </w:t>
      </w:r>
      <w:proofErr w:type="spellStart"/>
      <w:r w:rsidRPr="00BA6F5E">
        <w:rPr>
          <w:sz w:val="22"/>
          <w:szCs w:val="22"/>
          <w:lang w:val="en-US"/>
        </w:rPr>
        <w:t>Riedl</w:t>
      </w:r>
      <w:proofErr w:type="spellEnd"/>
      <w:r w:rsidRPr="00BA6F5E">
        <w:rPr>
          <w:sz w:val="22"/>
          <w:szCs w:val="22"/>
          <w:lang w:val="en-US"/>
        </w:rPr>
        <w:t>, J. (2010)</w:t>
      </w:r>
      <w:r w:rsidR="00C374E1" w:rsidRPr="00BA6F5E">
        <w:rPr>
          <w:sz w:val="22"/>
          <w:szCs w:val="22"/>
          <w:lang w:val="en-US"/>
        </w:rPr>
        <w:t>.</w:t>
      </w:r>
      <w:r w:rsidRPr="00BA6F5E">
        <w:rPr>
          <w:sz w:val="22"/>
          <w:szCs w:val="22"/>
          <w:lang w:val="en-US"/>
        </w:rPr>
        <w:t xml:space="preserve"> </w:t>
      </w:r>
      <w:r w:rsidRPr="00BA6F5E">
        <w:rPr>
          <w:i/>
          <w:sz w:val="22"/>
          <w:szCs w:val="22"/>
          <w:lang w:val="en-US"/>
        </w:rPr>
        <w:t xml:space="preserve">Recommenders everywhere: The Wiki </w:t>
      </w:r>
      <w:r w:rsidR="00C374E1" w:rsidRPr="00BA6F5E">
        <w:rPr>
          <w:i/>
          <w:sz w:val="22"/>
          <w:szCs w:val="22"/>
          <w:lang w:val="en-US"/>
        </w:rPr>
        <w:t>l</w:t>
      </w:r>
      <w:r w:rsidRPr="00BA6F5E">
        <w:rPr>
          <w:i/>
          <w:sz w:val="22"/>
          <w:szCs w:val="22"/>
          <w:lang w:val="en-US"/>
        </w:rPr>
        <w:t>ens community-maintained</w:t>
      </w:r>
      <w:r w:rsidRPr="00BA6F5E">
        <w:rPr>
          <w:i/>
          <w:spacing w:val="-23"/>
          <w:sz w:val="22"/>
          <w:szCs w:val="22"/>
          <w:lang w:val="en-US"/>
        </w:rPr>
        <w:t xml:space="preserve"> </w:t>
      </w:r>
      <w:r w:rsidRPr="00BA6F5E">
        <w:rPr>
          <w:i/>
          <w:sz w:val="22"/>
          <w:szCs w:val="22"/>
          <w:lang w:val="en-US"/>
        </w:rPr>
        <w:t>recommender</w:t>
      </w:r>
      <w:r w:rsidRPr="00BA6F5E">
        <w:rPr>
          <w:i/>
          <w:spacing w:val="-22"/>
          <w:sz w:val="22"/>
          <w:szCs w:val="22"/>
          <w:lang w:val="en-US"/>
        </w:rPr>
        <w:t xml:space="preserve"> </w:t>
      </w:r>
      <w:r w:rsidRPr="00BA6F5E">
        <w:rPr>
          <w:i/>
          <w:sz w:val="22"/>
          <w:szCs w:val="22"/>
          <w:lang w:val="en-US"/>
        </w:rPr>
        <w:t>system</w:t>
      </w:r>
      <w:r w:rsidRPr="00BA6F5E">
        <w:rPr>
          <w:sz w:val="22"/>
          <w:szCs w:val="22"/>
          <w:lang w:val="en-US"/>
        </w:rPr>
        <w:t>.</w:t>
      </w:r>
      <w:r w:rsidRPr="00BA6F5E">
        <w:rPr>
          <w:spacing w:val="-21"/>
          <w:sz w:val="22"/>
          <w:szCs w:val="22"/>
          <w:lang w:val="en-US"/>
        </w:rPr>
        <w:t xml:space="preserve"> </w:t>
      </w:r>
      <w:proofErr w:type="spellStart"/>
      <w:r w:rsidR="00675710" w:rsidRPr="00BA6F5E">
        <w:rPr>
          <w:sz w:val="22"/>
          <w:szCs w:val="22"/>
          <w:lang w:val="en-US"/>
        </w:rPr>
        <w:t>Récupéré</w:t>
      </w:r>
      <w:proofErr w:type="spellEnd"/>
      <w:r w:rsidR="00675710" w:rsidRPr="00BA6F5E">
        <w:rPr>
          <w:sz w:val="22"/>
          <w:szCs w:val="22"/>
          <w:lang w:val="en-US"/>
        </w:rPr>
        <w:t xml:space="preserve"> </w:t>
      </w:r>
      <w:proofErr w:type="spellStart"/>
      <w:r w:rsidR="00675710" w:rsidRPr="00BA6F5E">
        <w:rPr>
          <w:sz w:val="22"/>
          <w:szCs w:val="22"/>
          <w:lang w:val="en-US"/>
        </w:rPr>
        <w:t>en</w:t>
      </w:r>
      <w:proofErr w:type="spellEnd"/>
      <w:r w:rsidR="00675710" w:rsidRPr="00BA6F5E">
        <w:rPr>
          <w:sz w:val="22"/>
          <w:szCs w:val="22"/>
          <w:lang w:val="en-US"/>
        </w:rPr>
        <w:t xml:space="preserve"> </w:t>
      </w:r>
      <w:proofErr w:type="spellStart"/>
      <w:r w:rsidR="00675710" w:rsidRPr="00BA6F5E">
        <w:rPr>
          <w:sz w:val="22"/>
          <w:szCs w:val="22"/>
          <w:lang w:val="en-US"/>
        </w:rPr>
        <w:t>août</w:t>
      </w:r>
      <w:proofErr w:type="spellEnd"/>
      <w:r w:rsidR="00D867E8" w:rsidRPr="00BA6F5E">
        <w:rPr>
          <w:sz w:val="22"/>
          <w:szCs w:val="22"/>
          <w:lang w:val="en-US"/>
        </w:rPr>
        <w:t xml:space="preserve"> </w:t>
      </w:r>
      <w:r w:rsidRPr="00BA6F5E">
        <w:rPr>
          <w:sz w:val="22"/>
          <w:szCs w:val="22"/>
          <w:lang w:val="en-US"/>
        </w:rPr>
        <w:t>2010</w:t>
      </w:r>
      <w:r w:rsidR="00675710" w:rsidRPr="00BA6F5E">
        <w:rPr>
          <w:sz w:val="22"/>
          <w:szCs w:val="22"/>
          <w:lang w:val="en-US"/>
        </w:rPr>
        <w:t xml:space="preserve"> de </w:t>
      </w:r>
      <w:hyperlink r:id="rId40" w:history="1">
        <w:r w:rsidR="00675710" w:rsidRPr="00BA6F5E">
          <w:rPr>
            <w:rStyle w:val="Lienhypertexte"/>
            <w:sz w:val="22"/>
            <w:szCs w:val="22"/>
            <w:lang w:val="en-US"/>
          </w:rPr>
          <w:t>http://www-users.cs.umn.edu/</w:t>
        </w:r>
      </w:hyperlink>
      <w:r w:rsidRPr="00BA6F5E">
        <w:rPr>
          <w:sz w:val="22"/>
          <w:szCs w:val="22"/>
          <w:lang w:val="en-US"/>
        </w:rPr>
        <w:t>~dfrankow/ files/wiki06f</w:t>
      </w:r>
      <w:r w:rsidR="0009572B" w:rsidRPr="00BA6F5E">
        <w:rPr>
          <w:sz w:val="22"/>
          <w:szCs w:val="22"/>
          <w:lang w:val="en-US"/>
        </w:rPr>
        <w:t>—</w:t>
      </w:r>
      <w:r w:rsidRPr="00BA6F5E">
        <w:rPr>
          <w:sz w:val="22"/>
          <w:szCs w:val="22"/>
          <w:lang w:val="en-US"/>
        </w:rPr>
        <w:t>frankowski.pdf</w:t>
      </w:r>
      <w:r w:rsidR="001346AA" w:rsidRPr="00BA6F5E">
        <w:rPr>
          <w:sz w:val="22"/>
          <w:szCs w:val="22"/>
          <w:lang w:val="en-US"/>
        </w:rPr>
        <w:t xml:space="preserve"> </w:t>
      </w:r>
    </w:p>
    <w:p w14:paraId="220B9BCA" w14:textId="693CA7EB" w:rsidR="004D35A4" w:rsidRPr="00BA6F5E" w:rsidRDefault="004D35A4" w:rsidP="008C22AB">
      <w:pPr>
        <w:adjustRightInd w:val="0"/>
        <w:spacing w:after="120"/>
        <w:ind w:left="567" w:right="7" w:hanging="567"/>
        <w:jc w:val="both"/>
        <w:rPr>
          <w:sz w:val="21"/>
          <w:szCs w:val="22"/>
          <w:lang w:val="en-US"/>
        </w:rPr>
      </w:pPr>
      <w:proofErr w:type="spellStart"/>
      <w:r w:rsidRPr="00BA6F5E">
        <w:rPr>
          <w:sz w:val="22"/>
          <w:lang w:val="en-US"/>
        </w:rPr>
        <w:t>Gagné</w:t>
      </w:r>
      <w:proofErr w:type="spellEnd"/>
      <w:r w:rsidRPr="00BA6F5E">
        <w:rPr>
          <w:sz w:val="22"/>
          <w:lang w:val="en-US"/>
        </w:rPr>
        <w:t>, R.</w:t>
      </w:r>
      <w:r w:rsidR="00675710" w:rsidRPr="00BA6F5E">
        <w:rPr>
          <w:sz w:val="22"/>
          <w:lang w:val="en-US"/>
        </w:rPr>
        <w:t xml:space="preserve"> </w:t>
      </w:r>
      <w:r w:rsidRPr="00BA6F5E">
        <w:rPr>
          <w:sz w:val="22"/>
          <w:lang w:val="en-US"/>
        </w:rPr>
        <w:t xml:space="preserve">M. (1985). </w:t>
      </w:r>
      <w:r w:rsidRPr="00BA6F5E">
        <w:rPr>
          <w:i/>
          <w:sz w:val="22"/>
          <w:lang w:val="en-US"/>
        </w:rPr>
        <w:t>The conditions of learning</w:t>
      </w:r>
      <w:r w:rsidRPr="00BA6F5E">
        <w:rPr>
          <w:sz w:val="22"/>
          <w:lang w:val="en-US"/>
        </w:rPr>
        <w:t xml:space="preserve"> </w:t>
      </w:r>
      <w:r w:rsidRPr="00BA6F5E">
        <w:rPr>
          <w:i/>
          <w:iCs/>
          <w:sz w:val="22"/>
          <w:lang w:val="en-US"/>
        </w:rPr>
        <w:t xml:space="preserve">and theory of instruction </w:t>
      </w:r>
      <w:r w:rsidRPr="00BA6F5E">
        <w:rPr>
          <w:sz w:val="22"/>
          <w:lang w:val="en-US"/>
        </w:rPr>
        <w:t>(4</w:t>
      </w:r>
      <w:r w:rsidR="00C374E1" w:rsidRPr="00BA6F5E">
        <w:rPr>
          <w:sz w:val="22"/>
          <w:vertAlign w:val="superscript"/>
          <w:lang w:val="en-US"/>
        </w:rPr>
        <w:t>e</w:t>
      </w:r>
      <w:r w:rsidR="00C374E1" w:rsidRPr="00BA6F5E">
        <w:rPr>
          <w:sz w:val="22"/>
          <w:lang w:val="en-US"/>
        </w:rPr>
        <w:t> </w:t>
      </w:r>
      <w:proofErr w:type="spellStart"/>
      <w:r w:rsidR="00C374E1" w:rsidRPr="00BA6F5E">
        <w:rPr>
          <w:sz w:val="22"/>
          <w:lang w:val="en-US"/>
        </w:rPr>
        <w:t>é</w:t>
      </w:r>
      <w:r w:rsidRPr="00BA6F5E">
        <w:rPr>
          <w:sz w:val="22"/>
          <w:lang w:val="en-US"/>
        </w:rPr>
        <w:t>d</w:t>
      </w:r>
      <w:proofErr w:type="spellEnd"/>
      <w:r w:rsidR="00C374E1" w:rsidRPr="00BA6F5E">
        <w:rPr>
          <w:sz w:val="22"/>
          <w:lang w:val="en-US"/>
        </w:rPr>
        <w:t>.</w:t>
      </w:r>
      <w:r w:rsidRPr="00BA6F5E">
        <w:rPr>
          <w:sz w:val="22"/>
          <w:lang w:val="en-US"/>
        </w:rPr>
        <w:t>). Holt, Rinehart &amp; Winston</w:t>
      </w:r>
      <w:r w:rsidR="00C374E1" w:rsidRPr="00BA6F5E">
        <w:rPr>
          <w:sz w:val="22"/>
          <w:lang w:val="en-US"/>
        </w:rPr>
        <w:t>.</w:t>
      </w:r>
      <w:r w:rsidRPr="00BA6F5E">
        <w:rPr>
          <w:sz w:val="21"/>
          <w:szCs w:val="22"/>
          <w:lang w:val="en-US"/>
        </w:rPr>
        <w:t xml:space="preserve"> </w:t>
      </w:r>
    </w:p>
    <w:p w14:paraId="58CC8BD4" w14:textId="2D2E4161" w:rsidR="008C22AB" w:rsidRPr="00BA6F5E" w:rsidRDefault="008C22AB" w:rsidP="008C22AB">
      <w:pPr>
        <w:adjustRightInd w:val="0"/>
        <w:spacing w:after="120"/>
        <w:ind w:left="567" w:right="7" w:hanging="567"/>
        <w:jc w:val="both"/>
        <w:rPr>
          <w:sz w:val="22"/>
          <w:szCs w:val="22"/>
          <w:lang w:val="en-US"/>
        </w:rPr>
      </w:pPr>
      <w:r w:rsidRPr="00BA6F5E">
        <w:rPr>
          <w:sz w:val="22"/>
          <w:szCs w:val="22"/>
          <w:lang w:val="en-US"/>
        </w:rPr>
        <w:t xml:space="preserve">Girard, J., Paquette, G., </w:t>
      </w:r>
      <w:proofErr w:type="spellStart"/>
      <w:r w:rsidRPr="00BA6F5E">
        <w:rPr>
          <w:sz w:val="22"/>
          <w:szCs w:val="22"/>
          <w:lang w:val="en-US"/>
        </w:rPr>
        <w:t>Miara</w:t>
      </w:r>
      <w:proofErr w:type="spellEnd"/>
      <w:r w:rsidRPr="00BA6F5E">
        <w:rPr>
          <w:sz w:val="22"/>
          <w:szCs w:val="22"/>
          <w:lang w:val="en-US"/>
        </w:rPr>
        <w:t xml:space="preserve">, A., </w:t>
      </w:r>
      <w:r w:rsidR="00675710" w:rsidRPr="00BA6F5E">
        <w:rPr>
          <w:sz w:val="22"/>
          <w:szCs w:val="22"/>
          <w:lang w:val="en-US"/>
        </w:rPr>
        <w:t>et</w:t>
      </w:r>
      <w:r w:rsidR="00675710" w:rsidRPr="00BA6F5E">
        <w:rPr>
          <w:spacing w:val="-36"/>
          <w:sz w:val="22"/>
          <w:szCs w:val="22"/>
          <w:lang w:val="en-US"/>
        </w:rPr>
        <w:t xml:space="preserve"> </w:t>
      </w:r>
      <w:r w:rsidRPr="00BA6F5E">
        <w:rPr>
          <w:sz w:val="22"/>
          <w:szCs w:val="22"/>
          <w:lang w:val="en-US"/>
        </w:rPr>
        <w:t>Lundgren</w:t>
      </w:r>
      <w:r w:rsidR="001346AA" w:rsidRPr="00BA6F5E">
        <w:rPr>
          <w:sz w:val="22"/>
          <w:szCs w:val="22"/>
          <w:lang w:val="en-US"/>
        </w:rPr>
        <w:t>-</w:t>
      </w:r>
      <w:proofErr w:type="spellStart"/>
      <w:r w:rsidRPr="00BA6F5E">
        <w:rPr>
          <w:sz w:val="22"/>
          <w:szCs w:val="22"/>
          <w:lang w:val="en-US"/>
        </w:rPr>
        <w:t>Cayrol</w:t>
      </w:r>
      <w:proofErr w:type="spellEnd"/>
      <w:r w:rsidRPr="00BA6F5E">
        <w:rPr>
          <w:sz w:val="22"/>
          <w:szCs w:val="22"/>
          <w:lang w:val="en-US"/>
        </w:rPr>
        <w:t>,</w:t>
      </w:r>
      <w:r w:rsidRPr="00BA6F5E">
        <w:rPr>
          <w:spacing w:val="-20"/>
          <w:sz w:val="22"/>
          <w:szCs w:val="22"/>
          <w:lang w:val="en-US"/>
        </w:rPr>
        <w:t xml:space="preserve"> </w:t>
      </w:r>
      <w:r w:rsidRPr="00BA6F5E">
        <w:rPr>
          <w:sz w:val="22"/>
          <w:szCs w:val="22"/>
          <w:lang w:val="en-US"/>
        </w:rPr>
        <w:t>K.</w:t>
      </w:r>
      <w:r w:rsidRPr="00BA6F5E">
        <w:rPr>
          <w:spacing w:val="-20"/>
          <w:sz w:val="22"/>
          <w:szCs w:val="22"/>
          <w:lang w:val="en-US"/>
        </w:rPr>
        <w:t xml:space="preserve"> </w:t>
      </w:r>
      <w:r w:rsidRPr="00BA6F5E">
        <w:rPr>
          <w:sz w:val="22"/>
          <w:szCs w:val="22"/>
          <w:lang w:val="en-US"/>
        </w:rPr>
        <w:t>(1999).</w:t>
      </w:r>
      <w:r w:rsidRPr="00BA6F5E">
        <w:rPr>
          <w:spacing w:val="-20"/>
          <w:sz w:val="22"/>
          <w:szCs w:val="22"/>
          <w:lang w:val="en-US"/>
        </w:rPr>
        <w:t xml:space="preserve"> </w:t>
      </w:r>
      <w:r w:rsidRPr="00BA6F5E">
        <w:rPr>
          <w:sz w:val="22"/>
          <w:szCs w:val="22"/>
          <w:lang w:val="en-US"/>
        </w:rPr>
        <w:t>Intelligent</w:t>
      </w:r>
      <w:r w:rsidRPr="00BA6F5E">
        <w:rPr>
          <w:spacing w:val="-19"/>
          <w:sz w:val="22"/>
          <w:szCs w:val="22"/>
          <w:lang w:val="en-US"/>
        </w:rPr>
        <w:t xml:space="preserve"> </w:t>
      </w:r>
      <w:r w:rsidRPr="00BA6F5E">
        <w:rPr>
          <w:sz w:val="22"/>
          <w:szCs w:val="22"/>
          <w:lang w:val="en-US"/>
        </w:rPr>
        <w:t>assistance</w:t>
      </w:r>
      <w:r w:rsidRPr="00BA6F5E">
        <w:rPr>
          <w:spacing w:val="-20"/>
          <w:sz w:val="22"/>
          <w:szCs w:val="22"/>
          <w:lang w:val="en-US"/>
        </w:rPr>
        <w:t xml:space="preserve"> </w:t>
      </w:r>
      <w:r w:rsidRPr="00BA6F5E">
        <w:rPr>
          <w:sz w:val="22"/>
          <w:szCs w:val="22"/>
          <w:lang w:val="en-US"/>
        </w:rPr>
        <w:t>for</w:t>
      </w:r>
      <w:r w:rsidRPr="00BA6F5E">
        <w:rPr>
          <w:spacing w:val="-24"/>
          <w:sz w:val="22"/>
          <w:szCs w:val="22"/>
          <w:lang w:val="en-US"/>
        </w:rPr>
        <w:t xml:space="preserve"> </w:t>
      </w:r>
      <w:r w:rsidRPr="00BA6F5E">
        <w:rPr>
          <w:spacing w:val="-8"/>
          <w:sz w:val="22"/>
          <w:szCs w:val="22"/>
          <w:lang w:val="en-US"/>
        </w:rPr>
        <w:t>Web-</w:t>
      </w:r>
      <w:r w:rsidRPr="00BA6F5E">
        <w:rPr>
          <w:sz w:val="22"/>
          <w:szCs w:val="22"/>
          <w:lang w:val="en-US"/>
        </w:rPr>
        <w:t>based tele-learning.</w:t>
      </w:r>
      <w:r w:rsidRPr="00BA6F5E">
        <w:rPr>
          <w:spacing w:val="-34"/>
          <w:sz w:val="22"/>
          <w:szCs w:val="22"/>
          <w:lang w:val="en-US"/>
        </w:rPr>
        <w:t xml:space="preserve"> </w:t>
      </w:r>
      <w:proofErr w:type="spellStart"/>
      <w:r w:rsidR="00C374E1" w:rsidRPr="00BA6F5E">
        <w:rPr>
          <w:sz w:val="22"/>
          <w:szCs w:val="22"/>
          <w:lang w:val="en-US"/>
        </w:rPr>
        <w:t>Dans</w:t>
      </w:r>
      <w:proofErr w:type="spellEnd"/>
      <w:r w:rsidR="00C374E1" w:rsidRPr="00BA6F5E">
        <w:rPr>
          <w:sz w:val="22"/>
          <w:szCs w:val="22"/>
          <w:lang w:val="en-US"/>
        </w:rPr>
        <w:t xml:space="preserve"> </w:t>
      </w:r>
      <w:r w:rsidRPr="00BA6F5E">
        <w:rPr>
          <w:sz w:val="22"/>
          <w:szCs w:val="22"/>
          <w:lang w:val="en-US"/>
        </w:rPr>
        <w:t>S.</w:t>
      </w:r>
      <w:r w:rsidRPr="00BA6F5E">
        <w:rPr>
          <w:spacing w:val="-33"/>
          <w:sz w:val="22"/>
          <w:szCs w:val="22"/>
          <w:lang w:val="en-US"/>
        </w:rPr>
        <w:t xml:space="preserve"> </w:t>
      </w:r>
      <w:proofErr w:type="spellStart"/>
      <w:r w:rsidRPr="00BA6F5E">
        <w:rPr>
          <w:spacing w:val="2"/>
          <w:sz w:val="22"/>
          <w:szCs w:val="22"/>
          <w:lang w:val="en-US"/>
        </w:rPr>
        <w:t>Lajoie</w:t>
      </w:r>
      <w:proofErr w:type="spellEnd"/>
      <w:r w:rsidRPr="00BA6F5E">
        <w:rPr>
          <w:spacing w:val="2"/>
          <w:sz w:val="22"/>
          <w:szCs w:val="22"/>
          <w:lang w:val="en-US"/>
        </w:rPr>
        <w:t xml:space="preserve"> </w:t>
      </w:r>
      <w:r w:rsidR="00C374E1" w:rsidRPr="00BA6F5E">
        <w:rPr>
          <w:spacing w:val="2"/>
          <w:sz w:val="22"/>
          <w:szCs w:val="22"/>
          <w:lang w:val="en-US"/>
        </w:rPr>
        <w:t>et</w:t>
      </w:r>
      <w:r w:rsidRPr="00BA6F5E">
        <w:rPr>
          <w:spacing w:val="-34"/>
          <w:sz w:val="22"/>
          <w:szCs w:val="22"/>
          <w:lang w:val="en-US"/>
        </w:rPr>
        <w:t xml:space="preserve"> </w:t>
      </w:r>
      <w:r w:rsidRPr="00BA6F5E">
        <w:rPr>
          <w:sz w:val="22"/>
          <w:szCs w:val="22"/>
          <w:lang w:val="en-US"/>
        </w:rPr>
        <w:t>M.</w:t>
      </w:r>
      <w:r w:rsidRPr="00BA6F5E">
        <w:rPr>
          <w:spacing w:val="-37"/>
          <w:sz w:val="22"/>
          <w:szCs w:val="22"/>
          <w:lang w:val="en-US"/>
        </w:rPr>
        <w:t xml:space="preserve"> </w:t>
      </w:r>
      <w:proofErr w:type="spellStart"/>
      <w:r w:rsidRPr="00BA6F5E">
        <w:rPr>
          <w:sz w:val="22"/>
          <w:szCs w:val="22"/>
          <w:lang w:val="en-US"/>
        </w:rPr>
        <w:t>Vivet</w:t>
      </w:r>
      <w:proofErr w:type="spellEnd"/>
      <w:r w:rsidR="00C374E1" w:rsidRPr="00BA6F5E">
        <w:rPr>
          <w:sz w:val="22"/>
          <w:szCs w:val="22"/>
          <w:lang w:val="en-US"/>
        </w:rPr>
        <w:t xml:space="preserve"> </w:t>
      </w:r>
      <w:r w:rsidRPr="00BA6F5E">
        <w:rPr>
          <w:sz w:val="22"/>
          <w:szCs w:val="22"/>
          <w:lang w:val="en-US"/>
        </w:rPr>
        <w:t>(</w:t>
      </w:r>
      <w:r w:rsidR="00C374E1" w:rsidRPr="00BA6F5E">
        <w:rPr>
          <w:sz w:val="22"/>
          <w:szCs w:val="22"/>
          <w:lang w:val="en-US"/>
        </w:rPr>
        <w:t>dir.</w:t>
      </w:r>
      <w:r w:rsidRPr="00BA6F5E">
        <w:rPr>
          <w:sz w:val="22"/>
          <w:szCs w:val="22"/>
          <w:lang w:val="en-US"/>
        </w:rPr>
        <w:t xml:space="preserve">), </w:t>
      </w:r>
      <w:r w:rsidRPr="00BA6F5E">
        <w:rPr>
          <w:i/>
          <w:sz w:val="22"/>
          <w:szCs w:val="22"/>
          <w:lang w:val="en-US"/>
        </w:rPr>
        <w:t>Proceedings of AI-Ed</w:t>
      </w:r>
      <w:r w:rsidR="00DA1839" w:rsidRPr="00BA6F5E">
        <w:rPr>
          <w:i/>
          <w:sz w:val="22"/>
          <w:szCs w:val="22"/>
          <w:lang w:val="en-US"/>
        </w:rPr>
        <w:t>’</w:t>
      </w:r>
      <w:r w:rsidRPr="00BA6F5E">
        <w:rPr>
          <w:i/>
          <w:sz w:val="22"/>
          <w:szCs w:val="22"/>
          <w:lang w:val="en-US"/>
        </w:rPr>
        <w:t>99, in AI and Education, Open Learning Environments</w:t>
      </w:r>
      <w:r w:rsidRPr="00BA6F5E">
        <w:rPr>
          <w:sz w:val="22"/>
          <w:szCs w:val="22"/>
          <w:lang w:val="en-US"/>
        </w:rPr>
        <w:t xml:space="preserve"> (p.</w:t>
      </w:r>
      <w:r w:rsidR="00C374E1" w:rsidRPr="00BA6F5E">
        <w:rPr>
          <w:sz w:val="22"/>
          <w:szCs w:val="22"/>
          <w:lang w:val="en-US"/>
        </w:rPr>
        <w:t> </w:t>
      </w:r>
      <w:r w:rsidRPr="00BA6F5E">
        <w:rPr>
          <w:sz w:val="22"/>
          <w:szCs w:val="22"/>
          <w:lang w:val="en-US"/>
        </w:rPr>
        <w:t>561-569). IOS</w:t>
      </w:r>
      <w:r w:rsidRPr="00BA6F5E">
        <w:rPr>
          <w:spacing w:val="-1"/>
          <w:sz w:val="22"/>
          <w:szCs w:val="22"/>
          <w:lang w:val="en-US"/>
        </w:rPr>
        <w:t xml:space="preserve"> </w:t>
      </w:r>
      <w:r w:rsidRPr="00BA6F5E">
        <w:rPr>
          <w:sz w:val="22"/>
          <w:szCs w:val="22"/>
          <w:lang w:val="en-US"/>
        </w:rPr>
        <w:t>Press.</w:t>
      </w:r>
    </w:p>
    <w:p w14:paraId="3A1D17F0" w14:textId="6EA90C81" w:rsidR="008C22AB" w:rsidRPr="00BA6F5E" w:rsidRDefault="008C22AB" w:rsidP="008C22AB">
      <w:pPr>
        <w:spacing w:after="120"/>
        <w:ind w:left="567" w:hanging="567"/>
        <w:rPr>
          <w:sz w:val="22"/>
          <w:szCs w:val="22"/>
          <w:lang w:val="en-US"/>
        </w:rPr>
      </w:pPr>
      <w:proofErr w:type="spellStart"/>
      <w:r w:rsidRPr="00BA6F5E">
        <w:rPr>
          <w:sz w:val="22"/>
          <w:szCs w:val="22"/>
          <w:shd w:val="clear" w:color="auto" w:fill="FFFFFF"/>
          <w:lang w:val="en-US"/>
        </w:rPr>
        <w:t>Graesser</w:t>
      </w:r>
      <w:proofErr w:type="spellEnd"/>
      <w:r w:rsidRPr="00BA6F5E">
        <w:rPr>
          <w:sz w:val="22"/>
          <w:szCs w:val="22"/>
          <w:shd w:val="clear" w:color="auto" w:fill="FFFFFF"/>
          <w:lang w:val="en-US"/>
        </w:rPr>
        <w:t>, A.</w:t>
      </w:r>
      <w:r w:rsidR="00C374E1" w:rsidRPr="00BA6F5E">
        <w:rPr>
          <w:sz w:val="22"/>
          <w:szCs w:val="22"/>
          <w:shd w:val="clear" w:color="auto" w:fill="FFFFFF"/>
          <w:lang w:val="en-US"/>
        </w:rPr>
        <w:t xml:space="preserve"> </w:t>
      </w:r>
      <w:r w:rsidRPr="00BA6F5E">
        <w:rPr>
          <w:sz w:val="22"/>
          <w:szCs w:val="22"/>
          <w:shd w:val="clear" w:color="auto" w:fill="FFFFFF"/>
          <w:lang w:val="en-US"/>
        </w:rPr>
        <w:t xml:space="preserve">C., Person, N., Harter, D. </w:t>
      </w:r>
      <w:r w:rsidR="00C374E1" w:rsidRPr="00BA6F5E">
        <w:rPr>
          <w:sz w:val="22"/>
          <w:szCs w:val="22"/>
          <w:shd w:val="clear" w:color="auto" w:fill="FFFFFF"/>
          <w:lang w:val="en-US"/>
        </w:rPr>
        <w:t>et</w:t>
      </w:r>
      <w:r w:rsidRPr="00BA6F5E">
        <w:rPr>
          <w:sz w:val="22"/>
          <w:szCs w:val="22"/>
          <w:shd w:val="clear" w:color="auto" w:fill="FFFFFF"/>
          <w:lang w:val="en-US"/>
        </w:rPr>
        <w:t xml:space="preserve"> Tutoring Research Group</w:t>
      </w:r>
      <w:r w:rsidR="00C374E1" w:rsidRPr="00BA6F5E">
        <w:rPr>
          <w:sz w:val="22"/>
          <w:szCs w:val="22"/>
          <w:shd w:val="clear" w:color="auto" w:fill="FFFFFF"/>
          <w:lang w:val="en-US"/>
        </w:rPr>
        <w:t>.</w:t>
      </w:r>
      <w:r w:rsidRPr="00BA6F5E">
        <w:rPr>
          <w:sz w:val="22"/>
          <w:szCs w:val="22"/>
          <w:shd w:val="clear" w:color="auto" w:fill="FFFFFF"/>
          <w:lang w:val="en-US"/>
        </w:rPr>
        <w:t xml:space="preserve"> (2001)</w:t>
      </w:r>
      <w:r w:rsidR="00C374E1" w:rsidRPr="00BA6F5E">
        <w:rPr>
          <w:sz w:val="22"/>
          <w:szCs w:val="22"/>
          <w:shd w:val="clear" w:color="auto" w:fill="FFFFFF"/>
          <w:lang w:val="en-US"/>
        </w:rPr>
        <w:t>.</w:t>
      </w:r>
      <w:r w:rsidRPr="00BA6F5E">
        <w:rPr>
          <w:sz w:val="22"/>
          <w:szCs w:val="22"/>
          <w:shd w:val="clear" w:color="auto" w:fill="FFFFFF"/>
          <w:lang w:val="en-US"/>
        </w:rPr>
        <w:t xml:space="preserve"> Teaching tactics and dialog in </w:t>
      </w:r>
      <w:proofErr w:type="spellStart"/>
      <w:r w:rsidRPr="00BA6F5E">
        <w:rPr>
          <w:sz w:val="22"/>
          <w:szCs w:val="22"/>
          <w:shd w:val="clear" w:color="auto" w:fill="FFFFFF"/>
          <w:lang w:val="en-US"/>
        </w:rPr>
        <w:t>AutoTutor</w:t>
      </w:r>
      <w:proofErr w:type="spellEnd"/>
      <w:r w:rsidRPr="00BA6F5E">
        <w:rPr>
          <w:sz w:val="22"/>
          <w:szCs w:val="22"/>
          <w:shd w:val="clear" w:color="auto" w:fill="FFFFFF"/>
          <w:lang w:val="en-US"/>
        </w:rPr>
        <w:t>.</w:t>
      </w:r>
      <w:r w:rsidR="00C374E1" w:rsidRPr="00BA6F5E">
        <w:rPr>
          <w:rStyle w:val="apple-converted-space"/>
          <w:sz w:val="22"/>
          <w:szCs w:val="22"/>
          <w:shd w:val="clear" w:color="auto" w:fill="FFFFFF"/>
          <w:lang w:val="en-US"/>
        </w:rPr>
        <w:t xml:space="preserve"> </w:t>
      </w:r>
      <w:r w:rsidRPr="00BA6F5E">
        <w:rPr>
          <w:i/>
          <w:iCs/>
          <w:sz w:val="22"/>
          <w:szCs w:val="22"/>
          <w:lang w:val="en-US"/>
        </w:rPr>
        <w:t>International Journal of Artificial Intelligence</w:t>
      </w:r>
      <w:r w:rsidR="00C374E1" w:rsidRPr="00BA6F5E">
        <w:rPr>
          <w:rStyle w:val="apple-converted-space"/>
          <w:sz w:val="22"/>
          <w:szCs w:val="22"/>
          <w:shd w:val="clear" w:color="auto" w:fill="FFFFFF"/>
          <w:lang w:val="en-US"/>
        </w:rPr>
        <w:t xml:space="preserve"> </w:t>
      </w:r>
      <w:r w:rsidRPr="00BA6F5E">
        <w:rPr>
          <w:i/>
          <w:iCs/>
          <w:sz w:val="22"/>
          <w:szCs w:val="22"/>
          <w:shd w:val="clear" w:color="auto" w:fill="FFFFFF"/>
          <w:lang w:val="en-US"/>
        </w:rPr>
        <w:t>in Education</w:t>
      </w:r>
      <w:r w:rsidRPr="00BA6F5E">
        <w:rPr>
          <w:i/>
          <w:iCs/>
          <w:sz w:val="22"/>
          <w:szCs w:val="22"/>
          <w:lang w:val="en-US"/>
        </w:rPr>
        <w:t xml:space="preserve">, 12, </w:t>
      </w:r>
      <w:r w:rsidRPr="00BA6F5E">
        <w:rPr>
          <w:sz w:val="22"/>
          <w:szCs w:val="22"/>
          <w:lang w:val="en-US"/>
        </w:rPr>
        <w:t>257</w:t>
      </w:r>
      <w:r w:rsidR="00C374E1" w:rsidRPr="00BA6F5E">
        <w:rPr>
          <w:sz w:val="22"/>
          <w:szCs w:val="22"/>
          <w:lang w:val="en-US"/>
        </w:rPr>
        <w:t>-</w:t>
      </w:r>
      <w:r w:rsidRPr="00BA6F5E">
        <w:rPr>
          <w:sz w:val="22"/>
          <w:szCs w:val="22"/>
          <w:lang w:val="en-US"/>
        </w:rPr>
        <w:t>279</w:t>
      </w:r>
      <w:r w:rsidR="00C374E1" w:rsidRPr="00BA6F5E">
        <w:rPr>
          <w:sz w:val="22"/>
          <w:szCs w:val="22"/>
          <w:lang w:val="en-US"/>
        </w:rPr>
        <w:t>.</w:t>
      </w:r>
    </w:p>
    <w:p w14:paraId="1D0A8AFC" w14:textId="692AB0F9" w:rsidR="00EB40A3" w:rsidRPr="00BA6F5E" w:rsidRDefault="00EB40A3" w:rsidP="00EB40A3">
      <w:pPr>
        <w:spacing w:after="120"/>
        <w:ind w:left="567" w:hanging="567"/>
        <w:rPr>
          <w:sz w:val="22"/>
          <w:szCs w:val="22"/>
          <w:shd w:val="clear" w:color="auto" w:fill="FFFFFF"/>
          <w:lang w:val="en-US"/>
        </w:rPr>
      </w:pPr>
      <w:r w:rsidRPr="00BA6F5E">
        <w:rPr>
          <w:sz w:val="22"/>
          <w:szCs w:val="22"/>
          <w:shd w:val="clear" w:color="auto" w:fill="FFFFFF"/>
        </w:rPr>
        <w:lastRenderedPageBreak/>
        <w:t xml:space="preserve">Griffiths, D., Beauvoir, P. et Liber, O. (2009, août). </w:t>
      </w:r>
      <w:r w:rsidRPr="00F033BD">
        <w:rPr>
          <w:sz w:val="22"/>
          <w:szCs w:val="22"/>
          <w:shd w:val="clear" w:color="auto" w:fill="FFFFFF"/>
          <w:lang w:val="en-US"/>
        </w:rPr>
        <w:t xml:space="preserve">From </w:t>
      </w:r>
      <w:r>
        <w:rPr>
          <w:sz w:val="22"/>
          <w:szCs w:val="22"/>
          <w:shd w:val="clear" w:color="auto" w:fill="FFFFFF"/>
          <w:lang w:val="en-US"/>
        </w:rPr>
        <w:t>r</w:t>
      </w:r>
      <w:r w:rsidRPr="00F033BD">
        <w:rPr>
          <w:sz w:val="22"/>
          <w:szCs w:val="22"/>
          <w:shd w:val="clear" w:color="auto" w:fill="FFFFFF"/>
          <w:lang w:val="en-US"/>
        </w:rPr>
        <w:t xml:space="preserve">eload to </w:t>
      </w:r>
      <w:r>
        <w:rPr>
          <w:sz w:val="22"/>
          <w:szCs w:val="22"/>
          <w:shd w:val="clear" w:color="auto" w:fill="FFFFFF"/>
          <w:lang w:val="en-US"/>
        </w:rPr>
        <w:t>r</w:t>
      </w:r>
      <w:r w:rsidRPr="00F033BD">
        <w:rPr>
          <w:sz w:val="22"/>
          <w:szCs w:val="22"/>
          <w:shd w:val="clear" w:color="auto" w:fill="FFFFFF"/>
          <w:lang w:val="en-US"/>
        </w:rPr>
        <w:t>e</w:t>
      </w:r>
      <w:r>
        <w:rPr>
          <w:sz w:val="22"/>
          <w:szCs w:val="22"/>
          <w:shd w:val="clear" w:color="auto" w:fill="FFFFFF"/>
          <w:lang w:val="en-US"/>
        </w:rPr>
        <w:t>c</w:t>
      </w:r>
      <w:r w:rsidRPr="00F033BD">
        <w:rPr>
          <w:sz w:val="22"/>
          <w:szCs w:val="22"/>
          <w:shd w:val="clear" w:color="auto" w:fill="FFFFFF"/>
          <w:lang w:val="en-US"/>
        </w:rPr>
        <w:t xml:space="preserve">ourse: </w:t>
      </w:r>
      <w:r>
        <w:rPr>
          <w:sz w:val="22"/>
          <w:szCs w:val="22"/>
          <w:shd w:val="clear" w:color="auto" w:fill="FFFFFF"/>
          <w:lang w:val="en-US"/>
        </w:rPr>
        <w:t>L</w:t>
      </w:r>
      <w:r w:rsidRPr="00F033BD">
        <w:rPr>
          <w:sz w:val="22"/>
          <w:szCs w:val="22"/>
          <w:shd w:val="clear" w:color="auto" w:fill="FFFFFF"/>
          <w:lang w:val="en-US"/>
        </w:rPr>
        <w:t xml:space="preserve">earning from IMS </w:t>
      </w:r>
      <w:r>
        <w:rPr>
          <w:sz w:val="22"/>
          <w:szCs w:val="22"/>
          <w:shd w:val="clear" w:color="auto" w:fill="FFFFFF"/>
          <w:lang w:val="en-US"/>
        </w:rPr>
        <w:t>l</w:t>
      </w:r>
      <w:r w:rsidRPr="00F033BD">
        <w:rPr>
          <w:sz w:val="22"/>
          <w:szCs w:val="22"/>
          <w:shd w:val="clear" w:color="auto" w:fill="FFFFFF"/>
          <w:lang w:val="en-US"/>
        </w:rPr>
        <w:t xml:space="preserve">earning </w:t>
      </w:r>
      <w:r>
        <w:rPr>
          <w:sz w:val="22"/>
          <w:szCs w:val="22"/>
          <w:shd w:val="clear" w:color="auto" w:fill="FFFFFF"/>
          <w:lang w:val="en-US"/>
        </w:rPr>
        <w:t>d</w:t>
      </w:r>
      <w:r w:rsidRPr="00F033BD">
        <w:rPr>
          <w:sz w:val="22"/>
          <w:szCs w:val="22"/>
          <w:shd w:val="clear" w:color="auto" w:fill="FFFFFF"/>
          <w:lang w:val="en-US"/>
        </w:rPr>
        <w:t xml:space="preserve">esign implementations. </w:t>
      </w:r>
      <w:r w:rsidRPr="00EB40A3">
        <w:rPr>
          <w:i/>
          <w:iCs/>
          <w:sz w:val="22"/>
          <w:szCs w:val="22"/>
          <w:shd w:val="clear" w:color="auto" w:fill="FFFFFF"/>
          <w:lang w:val="en-US"/>
        </w:rPr>
        <w:t>Distance Education</w:t>
      </w:r>
      <w:r>
        <w:rPr>
          <w:sz w:val="22"/>
          <w:szCs w:val="22"/>
          <w:shd w:val="clear" w:color="auto" w:fill="FFFFFF"/>
          <w:lang w:val="en-US"/>
        </w:rPr>
        <w:t xml:space="preserve">, </w:t>
      </w:r>
      <w:r w:rsidRPr="00EB40A3">
        <w:rPr>
          <w:i/>
          <w:iCs/>
          <w:sz w:val="22"/>
          <w:szCs w:val="22"/>
          <w:shd w:val="clear" w:color="auto" w:fill="FFFFFF"/>
          <w:lang w:val="en-US"/>
        </w:rPr>
        <w:t>30</w:t>
      </w:r>
      <w:r w:rsidRPr="00F033BD">
        <w:rPr>
          <w:sz w:val="22"/>
          <w:szCs w:val="22"/>
          <w:shd w:val="clear" w:color="auto" w:fill="FFFFFF"/>
          <w:lang w:val="en-US"/>
        </w:rPr>
        <w:t>(2)</w:t>
      </w:r>
      <w:r>
        <w:rPr>
          <w:sz w:val="22"/>
          <w:szCs w:val="22"/>
          <w:shd w:val="clear" w:color="auto" w:fill="FFFFFF"/>
          <w:lang w:val="en-US"/>
        </w:rPr>
        <w:t xml:space="preserve">, </w:t>
      </w:r>
      <w:r w:rsidRPr="00F033BD">
        <w:rPr>
          <w:sz w:val="22"/>
          <w:szCs w:val="22"/>
          <w:shd w:val="clear" w:color="auto" w:fill="FFFFFF"/>
          <w:lang w:val="en-US"/>
        </w:rPr>
        <w:t>201-222</w:t>
      </w:r>
      <w:r>
        <w:rPr>
          <w:sz w:val="22"/>
          <w:szCs w:val="22"/>
          <w:shd w:val="clear" w:color="auto" w:fill="FFFFFF"/>
          <w:lang w:val="en-US"/>
        </w:rPr>
        <w:t xml:space="preserve">. </w:t>
      </w:r>
      <w:hyperlink r:id="rId41" w:history="1">
        <w:r w:rsidRPr="00BA6F5E">
          <w:rPr>
            <w:rStyle w:val="Lienhypertexte"/>
            <w:iCs/>
            <w:sz w:val="22"/>
            <w:lang w:val="en-US"/>
          </w:rPr>
          <w:t>https://www.researchgate.net/publication/249016824_From_Reload_to_ReCourse_learning_from_IMS_Learning_Design_implementations</w:t>
        </w:r>
      </w:hyperlink>
      <w:r w:rsidRPr="00BA6F5E">
        <w:rPr>
          <w:rStyle w:val="Lienhypertexte"/>
          <w:iCs/>
          <w:lang w:val="en-US"/>
        </w:rPr>
        <w:t>.</w:t>
      </w:r>
      <w:r w:rsidRPr="00BA6F5E">
        <w:rPr>
          <w:sz w:val="22"/>
          <w:szCs w:val="22"/>
          <w:shd w:val="clear" w:color="auto" w:fill="FFFFFF"/>
          <w:lang w:val="en-US"/>
        </w:rPr>
        <w:t xml:space="preserve"> </w:t>
      </w:r>
    </w:p>
    <w:p w14:paraId="092C1673" w14:textId="361CC753" w:rsidR="008C22AB" w:rsidRPr="00BA6F5E" w:rsidRDefault="008C22AB" w:rsidP="00C374E1">
      <w:pPr>
        <w:pStyle w:val="nova-e-listitem"/>
        <w:adjustRightInd w:val="0"/>
        <w:spacing w:before="0" w:beforeAutospacing="0" w:after="120" w:afterAutospacing="0"/>
        <w:ind w:left="567" w:hanging="567"/>
        <w:jc w:val="both"/>
        <w:rPr>
          <w:rFonts w:eastAsiaTheme="minorHAnsi"/>
          <w:i/>
          <w:color w:val="231F20"/>
          <w:sz w:val="22"/>
          <w:szCs w:val="22"/>
          <w:lang w:val="en-US" w:eastAsia="en-US"/>
        </w:rPr>
      </w:pPr>
      <w:proofErr w:type="spellStart"/>
      <w:r w:rsidRPr="00BA6F5E">
        <w:rPr>
          <w:sz w:val="22"/>
          <w:szCs w:val="22"/>
          <w:lang w:val="en-US"/>
        </w:rPr>
        <w:t>Gugerty</w:t>
      </w:r>
      <w:proofErr w:type="spellEnd"/>
      <w:r w:rsidRPr="00BA6F5E">
        <w:rPr>
          <w:sz w:val="22"/>
          <w:szCs w:val="22"/>
          <w:lang w:val="en-US"/>
        </w:rPr>
        <w:t>, L. (20</w:t>
      </w:r>
      <w:r w:rsidR="001A7FF2" w:rsidRPr="00BA6F5E">
        <w:rPr>
          <w:sz w:val="22"/>
          <w:szCs w:val="22"/>
          <w:lang w:val="en-US"/>
        </w:rPr>
        <w:t>06</w:t>
      </w:r>
      <w:r w:rsidRPr="00BA6F5E">
        <w:rPr>
          <w:sz w:val="22"/>
          <w:szCs w:val="22"/>
          <w:lang w:val="en-US"/>
        </w:rPr>
        <w:t>)</w:t>
      </w:r>
      <w:r w:rsidR="00C374E1" w:rsidRPr="00BA6F5E">
        <w:rPr>
          <w:sz w:val="22"/>
          <w:szCs w:val="22"/>
          <w:lang w:val="en-US"/>
        </w:rPr>
        <w:t>.</w:t>
      </w:r>
      <w:r w:rsidRPr="00BA6F5E">
        <w:rPr>
          <w:sz w:val="22"/>
          <w:szCs w:val="22"/>
          <w:lang w:val="en-US"/>
        </w:rPr>
        <w:t xml:space="preserve"> Newell, Shaw and Simon</w:t>
      </w:r>
      <w:r w:rsidR="00DA1839" w:rsidRPr="00BA6F5E">
        <w:rPr>
          <w:sz w:val="22"/>
          <w:szCs w:val="22"/>
          <w:lang w:val="en-US"/>
        </w:rPr>
        <w:t>’</w:t>
      </w:r>
      <w:r w:rsidRPr="00BA6F5E">
        <w:rPr>
          <w:sz w:val="22"/>
          <w:szCs w:val="22"/>
          <w:lang w:val="en-US"/>
        </w:rPr>
        <w:t xml:space="preserve">s </w:t>
      </w:r>
      <w:r w:rsidR="00675710" w:rsidRPr="00BA6F5E">
        <w:rPr>
          <w:sz w:val="22"/>
          <w:szCs w:val="22"/>
          <w:lang w:val="en-US"/>
        </w:rPr>
        <w:t>l</w:t>
      </w:r>
      <w:r w:rsidRPr="00BA6F5E">
        <w:rPr>
          <w:sz w:val="22"/>
          <w:szCs w:val="22"/>
          <w:lang w:val="en-US"/>
        </w:rPr>
        <w:t xml:space="preserve">ogic </w:t>
      </w:r>
      <w:r w:rsidR="00675710" w:rsidRPr="00BA6F5E">
        <w:rPr>
          <w:sz w:val="22"/>
          <w:szCs w:val="22"/>
          <w:lang w:val="en-US"/>
        </w:rPr>
        <w:t>t</w:t>
      </w:r>
      <w:r w:rsidRPr="00BA6F5E">
        <w:rPr>
          <w:sz w:val="22"/>
          <w:szCs w:val="22"/>
          <w:lang w:val="en-US"/>
        </w:rPr>
        <w:t xml:space="preserve">heorist: Historical </w:t>
      </w:r>
      <w:r w:rsidR="00675710" w:rsidRPr="00BA6F5E">
        <w:rPr>
          <w:sz w:val="22"/>
          <w:szCs w:val="22"/>
          <w:lang w:val="en-US"/>
        </w:rPr>
        <w:t>b</w:t>
      </w:r>
      <w:r w:rsidRPr="00BA6F5E">
        <w:rPr>
          <w:sz w:val="22"/>
          <w:szCs w:val="22"/>
          <w:lang w:val="en-US"/>
        </w:rPr>
        <w:t xml:space="preserve">ackground and </w:t>
      </w:r>
      <w:r w:rsidR="00675710" w:rsidRPr="00BA6F5E">
        <w:rPr>
          <w:sz w:val="22"/>
          <w:szCs w:val="22"/>
          <w:lang w:val="en-US"/>
        </w:rPr>
        <w:t>i</w:t>
      </w:r>
      <w:r w:rsidRPr="00BA6F5E">
        <w:rPr>
          <w:sz w:val="22"/>
          <w:szCs w:val="22"/>
          <w:lang w:val="en-US"/>
        </w:rPr>
        <w:t xml:space="preserve">mpact on </w:t>
      </w:r>
      <w:r w:rsidR="00675710" w:rsidRPr="00BA6F5E">
        <w:rPr>
          <w:sz w:val="22"/>
          <w:szCs w:val="22"/>
          <w:lang w:val="en-US"/>
        </w:rPr>
        <w:t>c</w:t>
      </w:r>
      <w:r w:rsidRPr="00BA6F5E">
        <w:rPr>
          <w:sz w:val="22"/>
          <w:szCs w:val="22"/>
          <w:lang w:val="en-US"/>
        </w:rPr>
        <w:t xml:space="preserve">ognitive </w:t>
      </w:r>
      <w:r w:rsidR="00675710" w:rsidRPr="00BA6F5E">
        <w:rPr>
          <w:sz w:val="22"/>
          <w:szCs w:val="22"/>
          <w:lang w:val="en-US"/>
        </w:rPr>
        <w:t>m</w:t>
      </w:r>
      <w:r w:rsidRPr="00BA6F5E">
        <w:rPr>
          <w:sz w:val="22"/>
          <w:szCs w:val="22"/>
          <w:lang w:val="en-US"/>
        </w:rPr>
        <w:t xml:space="preserve">odeling. </w:t>
      </w:r>
      <w:r w:rsidRPr="00BA6F5E">
        <w:rPr>
          <w:i/>
          <w:iCs/>
          <w:sz w:val="22"/>
          <w:szCs w:val="22"/>
          <w:lang w:val="en-US"/>
        </w:rPr>
        <w:t xml:space="preserve">Human </w:t>
      </w:r>
      <w:r w:rsidR="001A7FF2" w:rsidRPr="00BA6F5E">
        <w:rPr>
          <w:i/>
          <w:iCs/>
          <w:sz w:val="22"/>
          <w:szCs w:val="22"/>
          <w:lang w:val="en-US"/>
        </w:rPr>
        <w:t>F</w:t>
      </w:r>
      <w:r w:rsidRPr="00BA6F5E">
        <w:rPr>
          <w:i/>
          <w:iCs/>
          <w:sz w:val="22"/>
          <w:szCs w:val="22"/>
          <w:lang w:val="en-US"/>
        </w:rPr>
        <w:t xml:space="preserve">actors and </w:t>
      </w:r>
      <w:r w:rsidR="001A7FF2" w:rsidRPr="00BA6F5E">
        <w:rPr>
          <w:i/>
          <w:iCs/>
          <w:sz w:val="22"/>
          <w:szCs w:val="22"/>
          <w:lang w:val="en-US"/>
        </w:rPr>
        <w:t>E</w:t>
      </w:r>
      <w:r w:rsidRPr="00BA6F5E">
        <w:rPr>
          <w:i/>
          <w:iCs/>
          <w:sz w:val="22"/>
          <w:szCs w:val="22"/>
          <w:lang w:val="en-US"/>
        </w:rPr>
        <w:t xml:space="preserve">rgonomics </w:t>
      </w:r>
      <w:r w:rsidR="001A7FF2" w:rsidRPr="00BA6F5E">
        <w:rPr>
          <w:i/>
          <w:iCs/>
          <w:sz w:val="22"/>
          <w:szCs w:val="22"/>
          <w:lang w:val="en-US"/>
        </w:rPr>
        <w:t>S</w:t>
      </w:r>
      <w:r w:rsidRPr="00BA6F5E">
        <w:rPr>
          <w:i/>
          <w:iCs/>
          <w:sz w:val="22"/>
          <w:szCs w:val="22"/>
          <w:lang w:val="en-US"/>
        </w:rPr>
        <w:t xml:space="preserve">ociety </w:t>
      </w:r>
      <w:r w:rsidR="001A7FF2" w:rsidRPr="00BA6F5E">
        <w:rPr>
          <w:i/>
          <w:iCs/>
          <w:sz w:val="22"/>
          <w:szCs w:val="22"/>
          <w:lang w:val="en-US"/>
        </w:rPr>
        <w:t>A</w:t>
      </w:r>
      <w:r w:rsidRPr="00BA6F5E">
        <w:rPr>
          <w:i/>
          <w:iCs/>
          <w:sz w:val="22"/>
          <w:szCs w:val="22"/>
          <w:lang w:val="en-US"/>
        </w:rPr>
        <w:t xml:space="preserve">nnual </w:t>
      </w:r>
      <w:r w:rsidR="001A7FF2" w:rsidRPr="00BA6F5E">
        <w:rPr>
          <w:i/>
          <w:iCs/>
          <w:sz w:val="22"/>
          <w:szCs w:val="22"/>
          <w:lang w:val="en-US"/>
        </w:rPr>
        <w:t>M</w:t>
      </w:r>
      <w:r w:rsidRPr="00BA6F5E">
        <w:rPr>
          <w:i/>
          <w:iCs/>
          <w:sz w:val="22"/>
          <w:szCs w:val="22"/>
          <w:lang w:val="en-US"/>
        </w:rPr>
        <w:t>eeting</w:t>
      </w:r>
      <w:r w:rsidR="00C374E1" w:rsidRPr="00BA6F5E">
        <w:rPr>
          <w:i/>
          <w:iCs/>
          <w:sz w:val="22"/>
          <w:szCs w:val="22"/>
          <w:lang w:val="en-US"/>
        </w:rPr>
        <w:t xml:space="preserve"> </w:t>
      </w:r>
      <w:r w:rsidR="001A7FF2" w:rsidRPr="00BA6F5E">
        <w:rPr>
          <w:i/>
          <w:iCs/>
          <w:sz w:val="22"/>
          <w:szCs w:val="22"/>
          <w:lang w:val="en-US"/>
        </w:rPr>
        <w:t>P</w:t>
      </w:r>
      <w:r w:rsidRPr="00BA6F5E">
        <w:rPr>
          <w:i/>
          <w:iCs/>
          <w:sz w:val="22"/>
          <w:szCs w:val="22"/>
          <w:lang w:val="en-US"/>
        </w:rPr>
        <w:t>roceedings</w:t>
      </w:r>
      <w:r w:rsidR="001A7FF2" w:rsidRPr="00BA6F5E">
        <w:rPr>
          <w:sz w:val="22"/>
          <w:szCs w:val="22"/>
          <w:lang w:val="en-US"/>
        </w:rPr>
        <w:t>,</w:t>
      </w:r>
      <w:r w:rsidR="00C374E1" w:rsidRPr="00BA6F5E">
        <w:rPr>
          <w:sz w:val="22"/>
          <w:szCs w:val="22"/>
          <w:lang w:val="en-US"/>
        </w:rPr>
        <w:t xml:space="preserve"> </w:t>
      </w:r>
      <w:r w:rsidRPr="00BA6F5E">
        <w:rPr>
          <w:i/>
          <w:iCs/>
          <w:sz w:val="22"/>
          <w:szCs w:val="22"/>
          <w:lang w:val="en-US"/>
        </w:rPr>
        <w:t>50</w:t>
      </w:r>
      <w:r w:rsidRPr="00BA6F5E">
        <w:rPr>
          <w:sz w:val="22"/>
          <w:szCs w:val="22"/>
          <w:lang w:val="en-US"/>
        </w:rPr>
        <w:t>(9)</w:t>
      </w:r>
      <w:r w:rsidR="00C374E1" w:rsidRPr="00BA6F5E">
        <w:rPr>
          <w:sz w:val="22"/>
          <w:szCs w:val="22"/>
          <w:lang w:val="en-US"/>
        </w:rPr>
        <w:t xml:space="preserve">, </w:t>
      </w:r>
      <w:r w:rsidRPr="00BA6F5E">
        <w:rPr>
          <w:sz w:val="22"/>
          <w:szCs w:val="22"/>
          <w:lang w:val="en-US"/>
        </w:rPr>
        <w:t xml:space="preserve">880-884. </w:t>
      </w:r>
      <w:hyperlink r:id="rId42" w:history="1">
        <w:r w:rsidRPr="00BA6F5E">
          <w:rPr>
            <w:rStyle w:val="Lienhypertexte"/>
            <w:sz w:val="22"/>
            <w:szCs w:val="22"/>
            <w:lang w:val="en-US"/>
          </w:rPr>
          <w:t>https://www.researchgate.net/publication/276216226_Newell_and_Simon%27s_Logic_Theorist_Historical_Background_and_Impact_on_Cognitive_Modeling</w:t>
        </w:r>
      </w:hyperlink>
      <w:r w:rsidRPr="00BA6F5E">
        <w:rPr>
          <w:color w:val="777777"/>
          <w:sz w:val="22"/>
          <w:szCs w:val="22"/>
          <w:lang w:val="en-US"/>
        </w:rPr>
        <w:t>.</w:t>
      </w:r>
      <w:r w:rsidRPr="00BA6F5E">
        <w:rPr>
          <w:sz w:val="22"/>
          <w:szCs w:val="22"/>
          <w:lang w:val="en-US"/>
        </w:rPr>
        <w:t xml:space="preserve"> </w:t>
      </w:r>
    </w:p>
    <w:p w14:paraId="62410978" w14:textId="64D69E93" w:rsidR="001B0A3C" w:rsidRPr="00F033BD" w:rsidRDefault="001B0A3C" w:rsidP="001B0A3C">
      <w:pPr>
        <w:adjustRightInd w:val="0"/>
        <w:spacing w:after="120"/>
        <w:ind w:left="567" w:hanging="567"/>
        <w:jc w:val="both"/>
        <w:rPr>
          <w:sz w:val="22"/>
          <w:szCs w:val="22"/>
          <w:lang w:val="en-US"/>
        </w:rPr>
      </w:pPr>
      <w:proofErr w:type="spellStart"/>
      <w:r w:rsidRPr="00BA6F5E">
        <w:rPr>
          <w:sz w:val="22"/>
          <w:szCs w:val="22"/>
        </w:rPr>
        <w:t>Hayashi</w:t>
      </w:r>
      <w:proofErr w:type="spellEnd"/>
      <w:r w:rsidRPr="00BA6F5E">
        <w:rPr>
          <w:sz w:val="22"/>
          <w:szCs w:val="22"/>
        </w:rPr>
        <w:t xml:space="preserve">, Y., </w:t>
      </w:r>
      <w:proofErr w:type="spellStart"/>
      <w:r w:rsidRPr="00BA6F5E">
        <w:rPr>
          <w:sz w:val="22"/>
          <w:szCs w:val="22"/>
        </w:rPr>
        <w:t>Bourdeau</w:t>
      </w:r>
      <w:proofErr w:type="spellEnd"/>
      <w:r w:rsidRPr="00BA6F5E">
        <w:rPr>
          <w:sz w:val="22"/>
          <w:szCs w:val="22"/>
        </w:rPr>
        <w:t xml:space="preserve">, J. et </w:t>
      </w:r>
      <w:proofErr w:type="spellStart"/>
      <w:r w:rsidRPr="00BA6F5E">
        <w:rPr>
          <w:sz w:val="22"/>
          <w:szCs w:val="22"/>
        </w:rPr>
        <w:t>Mizoguchi</w:t>
      </w:r>
      <w:proofErr w:type="spellEnd"/>
      <w:r w:rsidRPr="00BA6F5E">
        <w:rPr>
          <w:sz w:val="22"/>
          <w:szCs w:val="22"/>
        </w:rPr>
        <w:t xml:space="preserve">, R. (2009). </w:t>
      </w:r>
      <w:r w:rsidRPr="00F033BD">
        <w:rPr>
          <w:sz w:val="22"/>
          <w:szCs w:val="22"/>
          <w:lang w:val="en-US"/>
        </w:rPr>
        <w:t xml:space="preserve">Using </w:t>
      </w:r>
      <w:r>
        <w:rPr>
          <w:sz w:val="22"/>
          <w:szCs w:val="22"/>
          <w:lang w:val="en-US"/>
        </w:rPr>
        <w:t>o</w:t>
      </w:r>
      <w:r w:rsidRPr="00F033BD">
        <w:rPr>
          <w:sz w:val="22"/>
          <w:szCs w:val="22"/>
          <w:lang w:val="en-US"/>
        </w:rPr>
        <w:t xml:space="preserve">ntological </w:t>
      </w:r>
      <w:r>
        <w:rPr>
          <w:sz w:val="22"/>
          <w:szCs w:val="22"/>
          <w:lang w:val="en-US"/>
        </w:rPr>
        <w:t>e</w:t>
      </w:r>
      <w:r w:rsidRPr="00F033BD">
        <w:rPr>
          <w:sz w:val="22"/>
          <w:szCs w:val="22"/>
          <w:lang w:val="en-US"/>
        </w:rPr>
        <w:t xml:space="preserve">ngineering to </w:t>
      </w:r>
      <w:r>
        <w:rPr>
          <w:sz w:val="22"/>
          <w:szCs w:val="22"/>
          <w:lang w:val="en-US"/>
        </w:rPr>
        <w:t>o</w:t>
      </w:r>
      <w:r w:rsidRPr="00F033BD">
        <w:rPr>
          <w:sz w:val="22"/>
          <w:szCs w:val="22"/>
          <w:lang w:val="en-US"/>
        </w:rPr>
        <w:t xml:space="preserve">rganize </w:t>
      </w:r>
      <w:r>
        <w:rPr>
          <w:sz w:val="22"/>
          <w:szCs w:val="22"/>
          <w:lang w:val="en-US"/>
        </w:rPr>
        <w:t>l</w:t>
      </w:r>
      <w:r w:rsidRPr="00F033BD">
        <w:rPr>
          <w:sz w:val="22"/>
          <w:szCs w:val="22"/>
          <w:lang w:val="en-US"/>
        </w:rPr>
        <w:t>earning/</w:t>
      </w:r>
      <w:r>
        <w:rPr>
          <w:sz w:val="22"/>
          <w:szCs w:val="22"/>
          <w:lang w:val="en-US"/>
        </w:rPr>
        <w:t>i</w:t>
      </w:r>
      <w:r w:rsidRPr="00F033BD">
        <w:rPr>
          <w:sz w:val="22"/>
          <w:szCs w:val="22"/>
          <w:lang w:val="en-US"/>
        </w:rPr>
        <w:t xml:space="preserve">nstructional </w:t>
      </w:r>
      <w:r>
        <w:rPr>
          <w:sz w:val="22"/>
          <w:szCs w:val="22"/>
          <w:lang w:val="en-US"/>
        </w:rPr>
        <w:t>t</w:t>
      </w:r>
      <w:r w:rsidRPr="00F033BD">
        <w:rPr>
          <w:sz w:val="22"/>
          <w:szCs w:val="22"/>
          <w:lang w:val="en-US"/>
        </w:rPr>
        <w:t xml:space="preserve">heories and </w:t>
      </w:r>
      <w:r>
        <w:rPr>
          <w:sz w:val="22"/>
          <w:szCs w:val="22"/>
          <w:lang w:val="en-US"/>
        </w:rPr>
        <w:t>b</w:t>
      </w:r>
      <w:r w:rsidRPr="00F033BD">
        <w:rPr>
          <w:sz w:val="22"/>
          <w:szCs w:val="22"/>
          <w:lang w:val="en-US"/>
        </w:rPr>
        <w:t xml:space="preserve">uild a </w:t>
      </w:r>
      <w:r>
        <w:rPr>
          <w:sz w:val="22"/>
          <w:szCs w:val="22"/>
          <w:lang w:val="en-US"/>
        </w:rPr>
        <w:t>t</w:t>
      </w:r>
      <w:r w:rsidRPr="00F033BD">
        <w:rPr>
          <w:sz w:val="22"/>
          <w:szCs w:val="22"/>
          <w:lang w:val="en-US"/>
        </w:rPr>
        <w:t xml:space="preserve">heory-aware </w:t>
      </w:r>
      <w:r>
        <w:rPr>
          <w:sz w:val="22"/>
          <w:szCs w:val="22"/>
          <w:lang w:val="en-US"/>
        </w:rPr>
        <w:t>a</w:t>
      </w:r>
      <w:r w:rsidRPr="00F033BD">
        <w:rPr>
          <w:sz w:val="22"/>
          <w:szCs w:val="22"/>
          <w:lang w:val="en-US"/>
        </w:rPr>
        <w:t xml:space="preserve">uthoring </w:t>
      </w:r>
      <w:r>
        <w:rPr>
          <w:sz w:val="22"/>
          <w:szCs w:val="22"/>
          <w:lang w:val="en-US"/>
        </w:rPr>
        <w:t>s</w:t>
      </w:r>
      <w:r w:rsidRPr="00F033BD">
        <w:rPr>
          <w:sz w:val="22"/>
          <w:szCs w:val="22"/>
          <w:lang w:val="en-US"/>
        </w:rPr>
        <w:t>ystem</w:t>
      </w:r>
      <w:r>
        <w:rPr>
          <w:sz w:val="22"/>
          <w:szCs w:val="22"/>
          <w:lang w:val="en-US"/>
        </w:rPr>
        <w:t>.</w:t>
      </w:r>
      <w:r w:rsidRPr="00F033BD">
        <w:rPr>
          <w:sz w:val="22"/>
          <w:szCs w:val="22"/>
          <w:lang w:val="en-US"/>
        </w:rPr>
        <w:t xml:space="preserve"> </w:t>
      </w:r>
      <w:r w:rsidRPr="001B0A3C">
        <w:rPr>
          <w:i/>
          <w:iCs/>
          <w:sz w:val="22"/>
          <w:szCs w:val="22"/>
          <w:lang w:val="en-US"/>
        </w:rPr>
        <w:t>International Journal of Artificial Intelligence in Education</w:t>
      </w:r>
      <w:r>
        <w:rPr>
          <w:sz w:val="22"/>
          <w:szCs w:val="22"/>
          <w:lang w:val="en-US"/>
        </w:rPr>
        <w:t xml:space="preserve">, </w:t>
      </w:r>
      <w:r w:rsidRPr="001B0A3C">
        <w:rPr>
          <w:i/>
          <w:iCs/>
          <w:sz w:val="22"/>
          <w:szCs w:val="22"/>
          <w:lang w:val="en-US"/>
        </w:rPr>
        <w:t>19</w:t>
      </w:r>
      <w:r>
        <w:rPr>
          <w:sz w:val="22"/>
          <w:szCs w:val="22"/>
          <w:lang w:val="en-US"/>
        </w:rPr>
        <w:t>(2), 211-252.</w:t>
      </w:r>
    </w:p>
    <w:p w14:paraId="7B65FF75" w14:textId="4C935273" w:rsidR="008C22AB" w:rsidRPr="00BA6F5E" w:rsidRDefault="008C22AB" w:rsidP="008C22AB">
      <w:pPr>
        <w:pStyle w:val="Corpsdetexte"/>
        <w:adjustRightInd w:val="0"/>
        <w:ind w:left="567" w:right="6" w:hanging="567"/>
        <w:jc w:val="both"/>
      </w:pPr>
      <w:r w:rsidRPr="00BA6F5E">
        <w:t xml:space="preserve">Heffernan, N. et Koedinger, K. R. (2002). An intelligent tutoring system incorporating a model of an experienced human tutor. </w:t>
      </w:r>
      <w:r w:rsidRPr="00AC6B84">
        <w:rPr>
          <w:lang w:val="fr-CA"/>
        </w:rPr>
        <w:t>Dans S.</w:t>
      </w:r>
      <w:r w:rsidR="0009572B" w:rsidRPr="00AC6B84">
        <w:rPr>
          <w:lang w:val="fr-CA"/>
        </w:rPr>
        <w:t> </w:t>
      </w:r>
      <w:proofErr w:type="spellStart"/>
      <w:r w:rsidRPr="00AC6B84">
        <w:rPr>
          <w:lang w:val="fr-CA"/>
        </w:rPr>
        <w:t>Cerri</w:t>
      </w:r>
      <w:proofErr w:type="spellEnd"/>
      <w:r w:rsidRPr="00AC6B84">
        <w:rPr>
          <w:lang w:val="fr-CA"/>
        </w:rPr>
        <w:t>, G.</w:t>
      </w:r>
      <w:r w:rsidR="0009572B" w:rsidRPr="00AC6B84">
        <w:rPr>
          <w:lang w:val="fr-CA"/>
        </w:rPr>
        <w:t> </w:t>
      </w:r>
      <w:proofErr w:type="spellStart"/>
      <w:r w:rsidRPr="00AC6B84">
        <w:rPr>
          <w:lang w:val="fr-CA"/>
        </w:rPr>
        <w:t>Gouardères</w:t>
      </w:r>
      <w:proofErr w:type="spellEnd"/>
      <w:r w:rsidRPr="00AC6B84">
        <w:rPr>
          <w:lang w:val="fr-CA"/>
        </w:rPr>
        <w:t xml:space="preserve"> et F.</w:t>
      </w:r>
      <w:r w:rsidR="0009572B" w:rsidRPr="00AC6B84">
        <w:rPr>
          <w:lang w:val="fr-CA"/>
        </w:rPr>
        <w:t> </w:t>
      </w:r>
      <w:proofErr w:type="spellStart"/>
      <w:r w:rsidRPr="00AC6B84">
        <w:rPr>
          <w:lang w:val="fr-CA"/>
        </w:rPr>
        <w:t>Paraguaçu</w:t>
      </w:r>
      <w:proofErr w:type="spellEnd"/>
      <w:r w:rsidRPr="00AC6B84">
        <w:rPr>
          <w:lang w:val="fr-CA"/>
        </w:rPr>
        <w:t xml:space="preserve"> (</w:t>
      </w:r>
      <w:proofErr w:type="spellStart"/>
      <w:r w:rsidRPr="00AC6B84">
        <w:rPr>
          <w:lang w:val="fr-CA"/>
        </w:rPr>
        <w:t>dir</w:t>
      </w:r>
      <w:proofErr w:type="spellEnd"/>
      <w:r w:rsidRPr="00AC6B84">
        <w:rPr>
          <w:lang w:val="fr-CA"/>
        </w:rPr>
        <w:t xml:space="preserve">.), </w:t>
      </w:r>
      <w:r w:rsidRPr="00AC6B84">
        <w:rPr>
          <w:i/>
          <w:lang w:val="fr-CA"/>
        </w:rPr>
        <w:t>Lecture notes on computer science : Vol.</w:t>
      </w:r>
      <w:r w:rsidR="0009572B" w:rsidRPr="00AC6B84">
        <w:rPr>
          <w:i/>
          <w:lang w:val="fr-CA"/>
        </w:rPr>
        <w:t> </w:t>
      </w:r>
      <w:r w:rsidRPr="00AC6B84">
        <w:rPr>
          <w:i/>
          <w:lang w:val="fr-CA"/>
        </w:rPr>
        <w:t xml:space="preserve">2363. </w:t>
      </w:r>
      <w:r w:rsidRPr="00BA6F5E">
        <w:rPr>
          <w:i/>
        </w:rPr>
        <w:t>Intelligent tutoring systems</w:t>
      </w:r>
      <w:r w:rsidRPr="00BA6F5E">
        <w:t xml:space="preserve">: </w:t>
      </w:r>
      <w:r w:rsidRPr="00BA6F5E">
        <w:rPr>
          <w:i/>
          <w:iCs/>
        </w:rPr>
        <w:t>6th International Conference</w:t>
      </w:r>
      <w:r w:rsidRPr="00BA6F5E">
        <w:t xml:space="preserve"> (p.</w:t>
      </w:r>
      <w:r w:rsidR="00C374E1" w:rsidRPr="00BA6F5E">
        <w:t> </w:t>
      </w:r>
      <w:r w:rsidRPr="00BA6F5E">
        <w:t>596-608). Springer.</w:t>
      </w:r>
    </w:p>
    <w:p w14:paraId="130628DD" w14:textId="091798E4" w:rsidR="008C22AB" w:rsidRPr="00AC6B84" w:rsidRDefault="008C22AB" w:rsidP="008C22AB">
      <w:pPr>
        <w:adjustRightInd w:val="0"/>
        <w:spacing w:after="120"/>
        <w:ind w:left="567" w:hanging="567"/>
        <w:jc w:val="both"/>
        <w:rPr>
          <w:sz w:val="22"/>
          <w:szCs w:val="22"/>
        </w:rPr>
      </w:pPr>
      <w:proofErr w:type="spellStart"/>
      <w:r w:rsidRPr="00BA6F5E">
        <w:rPr>
          <w:sz w:val="22"/>
          <w:szCs w:val="22"/>
          <w:lang w:val="en-US"/>
        </w:rPr>
        <w:t>Ivic</w:t>
      </w:r>
      <w:proofErr w:type="spellEnd"/>
      <w:r w:rsidR="001A7FF2" w:rsidRPr="00BA6F5E">
        <w:rPr>
          <w:sz w:val="22"/>
          <w:szCs w:val="22"/>
          <w:lang w:val="en-US"/>
        </w:rPr>
        <w:t>,</w:t>
      </w:r>
      <w:r w:rsidRPr="00BA6F5E">
        <w:rPr>
          <w:sz w:val="22"/>
          <w:szCs w:val="22"/>
          <w:lang w:val="en-US"/>
        </w:rPr>
        <w:t xml:space="preserve"> I</w:t>
      </w:r>
      <w:r w:rsidR="001A7FF2" w:rsidRPr="00BA6F5E">
        <w:rPr>
          <w:sz w:val="22"/>
          <w:szCs w:val="22"/>
          <w:lang w:val="en-US"/>
        </w:rPr>
        <w:t>.</w:t>
      </w:r>
      <w:r w:rsidRPr="00BA6F5E">
        <w:rPr>
          <w:sz w:val="22"/>
          <w:szCs w:val="22"/>
          <w:lang w:val="en-US"/>
        </w:rPr>
        <w:t xml:space="preserve"> (1994),</w:t>
      </w:r>
      <w:r w:rsidR="00C374E1" w:rsidRPr="00BA6F5E">
        <w:rPr>
          <w:sz w:val="22"/>
          <w:szCs w:val="22"/>
          <w:lang w:val="en-US"/>
        </w:rPr>
        <w:t xml:space="preserve"> </w:t>
      </w:r>
      <w:r w:rsidRPr="00BA6F5E">
        <w:rPr>
          <w:sz w:val="22"/>
          <w:szCs w:val="22"/>
          <w:lang w:val="en-US"/>
        </w:rPr>
        <w:t xml:space="preserve">Lev F. </w:t>
      </w:r>
      <w:proofErr w:type="spellStart"/>
      <w:r w:rsidRPr="00BA6F5E">
        <w:rPr>
          <w:sz w:val="22"/>
          <w:szCs w:val="22"/>
          <w:lang w:val="en-US"/>
        </w:rPr>
        <w:t>Vigotsky</w:t>
      </w:r>
      <w:proofErr w:type="spellEnd"/>
      <w:r w:rsidRPr="00BA6F5E">
        <w:rPr>
          <w:sz w:val="22"/>
          <w:szCs w:val="22"/>
          <w:lang w:val="en-US"/>
        </w:rPr>
        <w:t xml:space="preserve"> (1896</w:t>
      </w:r>
      <w:r w:rsidR="00C374E1" w:rsidRPr="00BA6F5E">
        <w:rPr>
          <w:sz w:val="22"/>
          <w:szCs w:val="22"/>
          <w:lang w:val="en-US"/>
        </w:rPr>
        <w:t>-</w:t>
      </w:r>
      <w:r w:rsidRPr="00BA6F5E">
        <w:rPr>
          <w:sz w:val="22"/>
          <w:szCs w:val="22"/>
          <w:lang w:val="en-US"/>
        </w:rPr>
        <w:t>1934)</w:t>
      </w:r>
      <w:r w:rsidR="001A7FF2" w:rsidRPr="00BA6F5E">
        <w:rPr>
          <w:sz w:val="22"/>
          <w:szCs w:val="22"/>
          <w:lang w:val="en-US"/>
        </w:rPr>
        <w:t>.</w:t>
      </w:r>
      <w:r w:rsidR="00C374E1" w:rsidRPr="00BA6F5E">
        <w:rPr>
          <w:sz w:val="22"/>
          <w:szCs w:val="22"/>
          <w:lang w:val="en-US"/>
        </w:rPr>
        <w:t xml:space="preserve"> </w:t>
      </w:r>
      <w:r w:rsidRPr="00C374E1">
        <w:rPr>
          <w:i/>
          <w:iCs/>
          <w:sz w:val="22"/>
          <w:szCs w:val="22"/>
        </w:rPr>
        <w:t>Revue trimestrielle d</w:t>
      </w:r>
      <w:r w:rsidR="00DA1839" w:rsidRPr="00C374E1">
        <w:rPr>
          <w:i/>
          <w:iCs/>
          <w:sz w:val="22"/>
          <w:szCs w:val="22"/>
        </w:rPr>
        <w:t>’</w:t>
      </w:r>
      <w:r w:rsidRPr="00C374E1">
        <w:rPr>
          <w:i/>
          <w:iCs/>
          <w:sz w:val="22"/>
          <w:szCs w:val="22"/>
        </w:rPr>
        <w:t>éducation comparée</w:t>
      </w:r>
      <w:r w:rsidRPr="00AC6B84">
        <w:rPr>
          <w:sz w:val="22"/>
          <w:szCs w:val="22"/>
        </w:rPr>
        <w:t xml:space="preserve">, </w:t>
      </w:r>
      <w:r w:rsidRPr="001A7FF2">
        <w:rPr>
          <w:i/>
          <w:iCs/>
          <w:sz w:val="22"/>
          <w:szCs w:val="22"/>
        </w:rPr>
        <w:t>24</w:t>
      </w:r>
      <w:r w:rsidR="001A7FF2">
        <w:rPr>
          <w:sz w:val="22"/>
          <w:szCs w:val="22"/>
        </w:rPr>
        <w:t>(</w:t>
      </w:r>
      <w:r w:rsidRPr="00AC6B84">
        <w:rPr>
          <w:sz w:val="22"/>
          <w:szCs w:val="22"/>
        </w:rPr>
        <w:t>3/4</w:t>
      </w:r>
      <w:r w:rsidR="001A7FF2">
        <w:rPr>
          <w:sz w:val="22"/>
          <w:szCs w:val="22"/>
        </w:rPr>
        <w:t>)</w:t>
      </w:r>
      <w:r w:rsidRPr="00AC6B84">
        <w:rPr>
          <w:sz w:val="22"/>
          <w:szCs w:val="22"/>
        </w:rPr>
        <w:t xml:space="preserve">. </w:t>
      </w:r>
      <w:hyperlink r:id="rId43" w:history="1">
        <w:r w:rsidR="001A7FF2" w:rsidRPr="00E7533C">
          <w:rPr>
            <w:rStyle w:val="Lienhypertexte"/>
            <w:sz w:val="22"/>
            <w:szCs w:val="22"/>
          </w:rPr>
          <w:t>http://www.ibe.unesco.org/sites/default/files/vygotskf.pdf</w:t>
        </w:r>
      </w:hyperlink>
      <w:r w:rsidR="001A7FF2">
        <w:rPr>
          <w:sz w:val="22"/>
          <w:szCs w:val="22"/>
        </w:rPr>
        <w:t xml:space="preserve"> </w:t>
      </w:r>
    </w:p>
    <w:p w14:paraId="6E5A556A" w14:textId="62AE739B" w:rsidR="008C22AB" w:rsidRPr="00AC6B84" w:rsidRDefault="008C22AB" w:rsidP="008C22AB">
      <w:pPr>
        <w:adjustRightInd w:val="0"/>
        <w:spacing w:after="120"/>
        <w:ind w:left="567" w:right="94" w:hanging="567"/>
        <w:jc w:val="both"/>
        <w:rPr>
          <w:rFonts w:eastAsia="Calibri"/>
          <w:sz w:val="22"/>
          <w:szCs w:val="22"/>
        </w:rPr>
      </w:pPr>
      <w:proofErr w:type="spellStart"/>
      <w:r w:rsidRPr="00AC6B84">
        <w:rPr>
          <w:rFonts w:eastAsia="Calibri"/>
          <w:sz w:val="22"/>
          <w:szCs w:val="22"/>
        </w:rPr>
        <w:t>K</w:t>
      </w:r>
      <w:r w:rsidRPr="00AC6B84">
        <w:rPr>
          <w:rFonts w:eastAsia="Calibri"/>
          <w:spacing w:val="1"/>
          <w:sz w:val="22"/>
          <w:szCs w:val="22"/>
        </w:rPr>
        <w:t>oed</w:t>
      </w:r>
      <w:r w:rsidRPr="00AC6B84">
        <w:rPr>
          <w:rFonts w:eastAsia="Calibri"/>
          <w:spacing w:val="-2"/>
          <w:sz w:val="22"/>
          <w:szCs w:val="22"/>
        </w:rPr>
        <w:t>i</w:t>
      </w:r>
      <w:r w:rsidRPr="00AC6B84">
        <w:rPr>
          <w:rFonts w:eastAsia="Calibri"/>
          <w:spacing w:val="1"/>
          <w:sz w:val="22"/>
          <w:szCs w:val="22"/>
        </w:rPr>
        <w:t>n</w:t>
      </w:r>
      <w:r w:rsidRPr="00AC6B84">
        <w:rPr>
          <w:rFonts w:eastAsia="Calibri"/>
          <w:sz w:val="22"/>
          <w:szCs w:val="22"/>
        </w:rPr>
        <w:t>g</w:t>
      </w:r>
      <w:r w:rsidRPr="00AC6B84">
        <w:rPr>
          <w:rFonts w:eastAsia="Calibri"/>
          <w:spacing w:val="1"/>
          <w:sz w:val="22"/>
          <w:szCs w:val="22"/>
        </w:rPr>
        <w:t>e</w:t>
      </w:r>
      <w:r w:rsidRPr="00AC6B84">
        <w:rPr>
          <w:rFonts w:eastAsia="Calibri"/>
          <w:sz w:val="22"/>
          <w:szCs w:val="22"/>
        </w:rPr>
        <w:t>r</w:t>
      </w:r>
      <w:proofErr w:type="spellEnd"/>
      <w:r w:rsidRPr="00AC6B84">
        <w:rPr>
          <w:rFonts w:eastAsia="Calibri"/>
          <w:sz w:val="22"/>
          <w:szCs w:val="22"/>
        </w:rPr>
        <w:t xml:space="preserve">, K. </w:t>
      </w:r>
      <w:r w:rsidRPr="00AC6B84">
        <w:rPr>
          <w:rFonts w:eastAsia="Calibri"/>
          <w:spacing w:val="1"/>
          <w:sz w:val="22"/>
          <w:szCs w:val="22"/>
        </w:rPr>
        <w:t>e</w:t>
      </w:r>
      <w:r w:rsidRPr="00AC6B84">
        <w:rPr>
          <w:rFonts w:eastAsia="Calibri"/>
          <w:sz w:val="22"/>
          <w:szCs w:val="22"/>
        </w:rPr>
        <w:t xml:space="preserve">t </w:t>
      </w:r>
      <w:r w:rsidRPr="00AC6B84">
        <w:rPr>
          <w:rFonts w:eastAsia="Calibri"/>
          <w:spacing w:val="-1"/>
          <w:sz w:val="22"/>
          <w:szCs w:val="22"/>
        </w:rPr>
        <w:t>C</w:t>
      </w:r>
      <w:r w:rsidRPr="00AC6B84">
        <w:rPr>
          <w:rFonts w:eastAsia="Calibri"/>
          <w:spacing w:val="1"/>
          <w:sz w:val="22"/>
          <w:szCs w:val="22"/>
        </w:rPr>
        <w:t>o</w:t>
      </w:r>
      <w:r w:rsidRPr="00AC6B84">
        <w:rPr>
          <w:rFonts w:eastAsia="Calibri"/>
          <w:sz w:val="22"/>
          <w:szCs w:val="22"/>
        </w:rPr>
        <w:t>r</w:t>
      </w:r>
      <w:r w:rsidRPr="00AC6B84">
        <w:rPr>
          <w:rFonts w:eastAsia="Calibri"/>
          <w:spacing w:val="-1"/>
          <w:sz w:val="22"/>
          <w:szCs w:val="22"/>
        </w:rPr>
        <w:t>b</w:t>
      </w:r>
      <w:r w:rsidRPr="00AC6B84">
        <w:rPr>
          <w:rFonts w:eastAsia="Calibri"/>
          <w:spacing w:val="1"/>
          <w:sz w:val="22"/>
          <w:szCs w:val="22"/>
        </w:rPr>
        <w:t>ett</w:t>
      </w:r>
      <w:r w:rsidRPr="00AC6B84">
        <w:rPr>
          <w:rFonts w:eastAsia="Calibri"/>
          <w:sz w:val="22"/>
          <w:szCs w:val="22"/>
        </w:rPr>
        <w:t>, A.</w:t>
      </w:r>
      <w:r w:rsidR="00E144E7" w:rsidRPr="00AC6B84">
        <w:rPr>
          <w:rFonts w:eastAsia="Calibri"/>
          <w:sz w:val="22"/>
          <w:szCs w:val="22"/>
        </w:rPr>
        <w:t xml:space="preserve"> </w:t>
      </w:r>
      <w:r w:rsidRPr="00AC6B84">
        <w:rPr>
          <w:rFonts w:eastAsia="Calibri"/>
          <w:spacing w:val="-1"/>
          <w:sz w:val="22"/>
          <w:szCs w:val="22"/>
        </w:rPr>
        <w:t>(</w:t>
      </w:r>
      <w:r w:rsidRPr="00AC6B84">
        <w:rPr>
          <w:rFonts w:eastAsia="Calibri"/>
          <w:spacing w:val="1"/>
          <w:sz w:val="22"/>
          <w:szCs w:val="22"/>
        </w:rPr>
        <w:t>2</w:t>
      </w:r>
      <w:r w:rsidRPr="00AC6B84">
        <w:rPr>
          <w:rFonts w:eastAsia="Calibri"/>
          <w:spacing w:val="-2"/>
          <w:sz w:val="22"/>
          <w:szCs w:val="22"/>
        </w:rPr>
        <w:t>0</w:t>
      </w:r>
      <w:r w:rsidRPr="00AC6B84">
        <w:rPr>
          <w:rFonts w:eastAsia="Calibri"/>
          <w:spacing w:val="1"/>
          <w:sz w:val="22"/>
          <w:szCs w:val="22"/>
        </w:rPr>
        <w:t>06</w:t>
      </w:r>
      <w:r w:rsidRPr="00AC6B84">
        <w:rPr>
          <w:rFonts w:eastAsia="Calibri"/>
          <w:spacing w:val="-1"/>
          <w:sz w:val="22"/>
          <w:szCs w:val="22"/>
        </w:rPr>
        <w:t>)</w:t>
      </w:r>
      <w:r w:rsidRPr="00AC6B84">
        <w:rPr>
          <w:rFonts w:eastAsia="Calibri"/>
          <w:sz w:val="22"/>
          <w:szCs w:val="22"/>
        </w:rPr>
        <w:t xml:space="preserve">. </w:t>
      </w:r>
      <w:r w:rsidRPr="00BA6F5E">
        <w:rPr>
          <w:rFonts w:eastAsia="Calibri"/>
          <w:spacing w:val="-1"/>
          <w:sz w:val="22"/>
          <w:szCs w:val="22"/>
          <w:lang w:val="en-US"/>
        </w:rPr>
        <w:t>C</w:t>
      </w:r>
      <w:r w:rsidRPr="00BA6F5E">
        <w:rPr>
          <w:rFonts w:eastAsia="Calibri"/>
          <w:spacing w:val="1"/>
          <w:sz w:val="22"/>
          <w:szCs w:val="22"/>
          <w:lang w:val="en-US"/>
        </w:rPr>
        <w:t>o</w:t>
      </w:r>
      <w:r w:rsidRPr="00BA6F5E">
        <w:rPr>
          <w:rFonts w:eastAsia="Calibri"/>
          <w:sz w:val="22"/>
          <w:szCs w:val="22"/>
          <w:lang w:val="en-US"/>
        </w:rPr>
        <w:t>g</w:t>
      </w:r>
      <w:r w:rsidRPr="00BA6F5E">
        <w:rPr>
          <w:rFonts w:eastAsia="Calibri"/>
          <w:spacing w:val="1"/>
          <w:sz w:val="22"/>
          <w:szCs w:val="22"/>
          <w:lang w:val="en-US"/>
        </w:rPr>
        <w:t>n</w:t>
      </w:r>
      <w:r w:rsidRPr="00BA6F5E">
        <w:rPr>
          <w:rFonts w:eastAsia="Calibri"/>
          <w:spacing w:val="-2"/>
          <w:sz w:val="22"/>
          <w:szCs w:val="22"/>
          <w:lang w:val="en-US"/>
        </w:rPr>
        <w:t>i</w:t>
      </w:r>
      <w:r w:rsidRPr="00BA6F5E">
        <w:rPr>
          <w:rFonts w:eastAsia="Calibri"/>
          <w:spacing w:val="1"/>
          <w:sz w:val="22"/>
          <w:szCs w:val="22"/>
          <w:lang w:val="en-US"/>
        </w:rPr>
        <w:t>t</w:t>
      </w:r>
      <w:r w:rsidRPr="00BA6F5E">
        <w:rPr>
          <w:rFonts w:eastAsia="Calibri"/>
          <w:spacing w:val="-2"/>
          <w:sz w:val="22"/>
          <w:szCs w:val="22"/>
          <w:lang w:val="en-US"/>
        </w:rPr>
        <w:t>i</w:t>
      </w:r>
      <w:r w:rsidRPr="00BA6F5E">
        <w:rPr>
          <w:rFonts w:eastAsia="Calibri"/>
          <w:sz w:val="22"/>
          <w:szCs w:val="22"/>
          <w:lang w:val="en-US"/>
        </w:rPr>
        <w:t xml:space="preserve">ve </w:t>
      </w:r>
      <w:r w:rsidRPr="00BA6F5E">
        <w:rPr>
          <w:rFonts w:eastAsia="Calibri"/>
          <w:spacing w:val="1"/>
          <w:sz w:val="22"/>
          <w:szCs w:val="22"/>
          <w:lang w:val="en-US"/>
        </w:rPr>
        <w:t>t</w:t>
      </w:r>
      <w:r w:rsidRPr="00BA6F5E">
        <w:rPr>
          <w:rFonts w:eastAsia="Calibri"/>
          <w:spacing w:val="-1"/>
          <w:sz w:val="22"/>
          <w:szCs w:val="22"/>
          <w:lang w:val="en-US"/>
        </w:rPr>
        <w:t>u</w:t>
      </w:r>
      <w:r w:rsidRPr="00BA6F5E">
        <w:rPr>
          <w:rFonts w:eastAsia="Calibri"/>
          <w:spacing w:val="1"/>
          <w:sz w:val="22"/>
          <w:szCs w:val="22"/>
          <w:lang w:val="en-US"/>
        </w:rPr>
        <w:t>to</w:t>
      </w:r>
      <w:r w:rsidRPr="00BA6F5E">
        <w:rPr>
          <w:rFonts w:eastAsia="Calibri"/>
          <w:sz w:val="22"/>
          <w:szCs w:val="22"/>
          <w:lang w:val="en-US"/>
        </w:rPr>
        <w:t xml:space="preserve">rs. </w:t>
      </w:r>
      <w:proofErr w:type="spellStart"/>
      <w:r w:rsidRPr="00BA6F5E">
        <w:rPr>
          <w:rFonts w:eastAsia="Calibri"/>
          <w:spacing w:val="1"/>
          <w:sz w:val="22"/>
          <w:szCs w:val="22"/>
          <w:lang w:val="en-US"/>
        </w:rPr>
        <w:t>D</w:t>
      </w:r>
      <w:r w:rsidRPr="00BA6F5E">
        <w:rPr>
          <w:rFonts w:eastAsia="Calibri"/>
          <w:spacing w:val="-2"/>
          <w:sz w:val="22"/>
          <w:szCs w:val="22"/>
          <w:lang w:val="en-US"/>
        </w:rPr>
        <w:t>a</w:t>
      </w:r>
      <w:r w:rsidRPr="00BA6F5E">
        <w:rPr>
          <w:rFonts w:eastAsia="Calibri"/>
          <w:spacing w:val="1"/>
          <w:sz w:val="22"/>
          <w:szCs w:val="22"/>
          <w:lang w:val="en-US"/>
        </w:rPr>
        <w:t>n</w:t>
      </w:r>
      <w:r w:rsidRPr="00BA6F5E">
        <w:rPr>
          <w:rFonts w:eastAsia="Calibri"/>
          <w:sz w:val="22"/>
          <w:szCs w:val="22"/>
          <w:lang w:val="en-US"/>
        </w:rPr>
        <w:t>s</w:t>
      </w:r>
      <w:proofErr w:type="spellEnd"/>
      <w:r w:rsidRPr="00BA6F5E">
        <w:rPr>
          <w:rFonts w:eastAsia="Calibri"/>
          <w:sz w:val="22"/>
          <w:szCs w:val="22"/>
          <w:lang w:val="en-US"/>
        </w:rPr>
        <w:t xml:space="preserve"> K.</w:t>
      </w:r>
      <w:r w:rsidR="0009572B" w:rsidRPr="00BA6F5E">
        <w:rPr>
          <w:rFonts w:eastAsia="Calibri"/>
          <w:sz w:val="22"/>
          <w:szCs w:val="22"/>
          <w:lang w:val="en-US"/>
        </w:rPr>
        <w:t> </w:t>
      </w:r>
      <w:r w:rsidRPr="00BA6F5E">
        <w:rPr>
          <w:rFonts w:eastAsia="Calibri"/>
          <w:sz w:val="22"/>
          <w:szCs w:val="22"/>
          <w:lang w:val="en-US"/>
        </w:rPr>
        <w:t>Sa</w:t>
      </w:r>
      <w:r w:rsidRPr="00BA6F5E">
        <w:rPr>
          <w:rFonts w:eastAsia="Calibri"/>
          <w:spacing w:val="-4"/>
          <w:sz w:val="22"/>
          <w:szCs w:val="22"/>
          <w:lang w:val="en-US"/>
        </w:rPr>
        <w:t>w</w:t>
      </w:r>
      <w:r w:rsidRPr="00BA6F5E">
        <w:rPr>
          <w:rFonts w:eastAsia="Calibri"/>
          <w:spacing w:val="-1"/>
          <w:sz w:val="22"/>
          <w:szCs w:val="22"/>
          <w:lang w:val="en-US"/>
        </w:rPr>
        <w:t>y</w:t>
      </w:r>
      <w:r w:rsidRPr="00BA6F5E">
        <w:rPr>
          <w:rFonts w:eastAsia="Calibri"/>
          <w:spacing w:val="1"/>
          <w:sz w:val="22"/>
          <w:szCs w:val="22"/>
          <w:lang w:val="en-US"/>
        </w:rPr>
        <w:t>e</w:t>
      </w:r>
      <w:r w:rsidRPr="00BA6F5E">
        <w:rPr>
          <w:rFonts w:eastAsia="Calibri"/>
          <w:sz w:val="22"/>
          <w:szCs w:val="22"/>
          <w:lang w:val="en-US"/>
        </w:rPr>
        <w:t xml:space="preserve">r </w:t>
      </w:r>
      <w:r w:rsidRPr="00BA6F5E">
        <w:rPr>
          <w:rFonts w:eastAsia="Calibri"/>
          <w:spacing w:val="-1"/>
          <w:sz w:val="22"/>
          <w:szCs w:val="22"/>
          <w:lang w:val="en-US"/>
        </w:rPr>
        <w:t>(</w:t>
      </w:r>
      <w:r w:rsidRPr="00BA6F5E">
        <w:rPr>
          <w:rFonts w:eastAsia="Calibri"/>
          <w:spacing w:val="1"/>
          <w:sz w:val="22"/>
          <w:szCs w:val="22"/>
          <w:lang w:val="en-US"/>
        </w:rPr>
        <w:t>d</w:t>
      </w:r>
      <w:r w:rsidRPr="00BA6F5E">
        <w:rPr>
          <w:rFonts w:eastAsia="Calibri"/>
          <w:sz w:val="22"/>
          <w:szCs w:val="22"/>
          <w:lang w:val="en-US"/>
        </w:rPr>
        <w:t>ir</w:t>
      </w:r>
      <w:r w:rsidRPr="00BA6F5E">
        <w:rPr>
          <w:rFonts w:eastAsia="Calibri"/>
          <w:spacing w:val="-1"/>
          <w:sz w:val="22"/>
          <w:szCs w:val="22"/>
          <w:lang w:val="en-US"/>
        </w:rPr>
        <w:t>.)</w:t>
      </w:r>
      <w:r w:rsidRPr="00BA6F5E">
        <w:rPr>
          <w:rFonts w:eastAsia="Calibri"/>
          <w:sz w:val="22"/>
          <w:szCs w:val="22"/>
          <w:lang w:val="en-US"/>
        </w:rPr>
        <w:t xml:space="preserve">, </w:t>
      </w:r>
      <w:r w:rsidRPr="00BA6F5E">
        <w:rPr>
          <w:rFonts w:eastAsia="Calibri"/>
          <w:i/>
          <w:spacing w:val="1"/>
          <w:sz w:val="22"/>
          <w:szCs w:val="22"/>
          <w:lang w:val="en-US"/>
        </w:rPr>
        <w:t>T</w:t>
      </w:r>
      <w:r w:rsidRPr="00BA6F5E">
        <w:rPr>
          <w:rFonts w:eastAsia="Calibri"/>
          <w:i/>
          <w:spacing w:val="-1"/>
          <w:sz w:val="22"/>
          <w:szCs w:val="22"/>
          <w:lang w:val="en-US"/>
        </w:rPr>
        <w:t>h</w:t>
      </w:r>
      <w:r w:rsidRPr="00BA6F5E">
        <w:rPr>
          <w:rFonts w:eastAsia="Calibri"/>
          <w:i/>
          <w:sz w:val="22"/>
          <w:szCs w:val="22"/>
          <w:lang w:val="en-US"/>
        </w:rPr>
        <w:t>e C</w:t>
      </w:r>
      <w:r w:rsidRPr="00BA6F5E">
        <w:rPr>
          <w:rFonts w:eastAsia="Calibri"/>
          <w:i/>
          <w:spacing w:val="-1"/>
          <w:sz w:val="22"/>
          <w:szCs w:val="22"/>
          <w:lang w:val="en-US"/>
        </w:rPr>
        <w:t>a</w:t>
      </w:r>
      <w:r w:rsidRPr="00BA6F5E">
        <w:rPr>
          <w:rFonts w:eastAsia="Calibri"/>
          <w:i/>
          <w:sz w:val="22"/>
          <w:szCs w:val="22"/>
          <w:lang w:val="en-US"/>
        </w:rPr>
        <w:t>m</w:t>
      </w:r>
      <w:r w:rsidRPr="00BA6F5E">
        <w:rPr>
          <w:rFonts w:eastAsia="Calibri"/>
          <w:i/>
          <w:spacing w:val="-1"/>
          <w:sz w:val="22"/>
          <w:szCs w:val="22"/>
          <w:lang w:val="en-US"/>
        </w:rPr>
        <w:t>br</w:t>
      </w:r>
      <w:r w:rsidRPr="00BA6F5E">
        <w:rPr>
          <w:rFonts w:eastAsia="Calibri"/>
          <w:i/>
          <w:spacing w:val="3"/>
          <w:sz w:val="22"/>
          <w:szCs w:val="22"/>
          <w:lang w:val="en-US"/>
        </w:rPr>
        <w:t>i</w:t>
      </w:r>
      <w:r w:rsidRPr="00BA6F5E">
        <w:rPr>
          <w:rFonts w:eastAsia="Calibri"/>
          <w:i/>
          <w:spacing w:val="-1"/>
          <w:sz w:val="22"/>
          <w:szCs w:val="22"/>
          <w:lang w:val="en-US"/>
        </w:rPr>
        <w:t>dg</w:t>
      </w:r>
      <w:r w:rsidRPr="00BA6F5E">
        <w:rPr>
          <w:rFonts w:eastAsia="Calibri"/>
          <w:i/>
          <w:sz w:val="22"/>
          <w:szCs w:val="22"/>
          <w:lang w:val="en-US"/>
        </w:rPr>
        <w:t>e</w:t>
      </w:r>
      <w:r w:rsidRPr="00BA6F5E">
        <w:rPr>
          <w:rFonts w:eastAsia="Calibri"/>
          <w:i/>
          <w:spacing w:val="42"/>
          <w:sz w:val="22"/>
          <w:szCs w:val="22"/>
          <w:lang w:val="en-US"/>
        </w:rPr>
        <w:t xml:space="preserve"> </w:t>
      </w:r>
      <w:r w:rsidRPr="00BA6F5E">
        <w:rPr>
          <w:rFonts w:eastAsia="Calibri"/>
          <w:i/>
          <w:spacing w:val="-1"/>
          <w:sz w:val="22"/>
          <w:szCs w:val="22"/>
          <w:lang w:val="en-US"/>
        </w:rPr>
        <w:t>h</w:t>
      </w:r>
      <w:r w:rsidRPr="00BA6F5E">
        <w:rPr>
          <w:rFonts w:eastAsia="Calibri"/>
          <w:i/>
          <w:spacing w:val="1"/>
          <w:sz w:val="22"/>
          <w:szCs w:val="22"/>
          <w:lang w:val="en-US"/>
        </w:rPr>
        <w:t>a</w:t>
      </w:r>
      <w:r w:rsidRPr="00BA6F5E">
        <w:rPr>
          <w:rFonts w:eastAsia="Calibri"/>
          <w:i/>
          <w:spacing w:val="-1"/>
          <w:sz w:val="22"/>
          <w:szCs w:val="22"/>
          <w:lang w:val="en-US"/>
        </w:rPr>
        <w:t>n</w:t>
      </w:r>
      <w:r w:rsidRPr="00BA6F5E">
        <w:rPr>
          <w:rFonts w:eastAsia="Calibri"/>
          <w:i/>
          <w:spacing w:val="1"/>
          <w:sz w:val="22"/>
          <w:szCs w:val="22"/>
          <w:lang w:val="en-US"/>
        </w:rPr>
        <w:t>d</w:t>
      </w:r>
      <w:r w:rsidRPr="00BA6F5E">
        <w:rPr>
          <w:rFonts w:eastAsia="Calibri"/>
          <w:i/>
          <w:spacing w:val="-1"/>
          <w:sz w:val="22"/>
          <w:szCs w:val="22"/>
          <w:lang w:val="en-US"/>
        </w:rPr>
        <w:t>bo</w:t>
      </w:r>
      <w:r w:rsidRPr="00BA6F5E">
        <w:rPr>
          <w:rFonts w:eastAsia="Calibri"/>
          <w:i/>
          <w:spacing w:val="2"/>
          <w:sz w:val="22"/>
          <w:szCs w:val="22"/>
          <w:lang w:val="en-US"/>
        </w:rPr>
        <w:t>o</w:t>
      </w:r>
      <w:r w:rsidRPr="00BA6F5E">
        <w:rPr>
          <w:rFonts w:eastAsia="Calibri"/>
          <w:i/>
          <w:sz w:val="22"/>
          <w:szCs w:val="22"/>
          <w:lang w:val="en-US"/>
        </w:rPr>
        <w:t>k</w:t>
      </w:r>
      <w:r w:rsidRPr="00BA6F5E">
        <w:rPr>
          <w:rFonts w:eastAsia="Calibri"/>
          <w:i/>
          <w:spacing w:val="38"/>
          <w:sz w:val="22"/>
          <w:szCs w:val="22"/>
          <w:lang w:val="en-US"/>
        </w:rPr>
        <w:t xml:space="preserve"> </w:t>
      </w:r>
      <w:r w:rsidRPr="00BA6F5E">
        <w:rPr>
          <w:rFonts w:eastAsia="Calibri"/>
          <w:i/>
          <w:spacing w:val="-1"/>
          <w:sz w:val="22"/>
          <w:szCs w:val="22"/>
          <w:lang w:val="en-US"/>
        </w:rPr>
        <w:t>o</w:t>
      </w:r>
      <w:r w:rsidRPr="00BA6F5E">
        <w:rPr>
          <w:rFonts w:eastAsia="Calibri"/>
          <w:i/>
          <w:sz w:val="22"/>
          <w:szCs w:val="22"/>
          <w:lang w:val="en-US"/>
        </w:rPr>
        <w:t>f</w:t>
      </w:r>
      <w:r w:rsidRPr="00BA6F5E">
        <w:rPr>
          <w:rFonts w:eastAsia="Calibri"/>
          <w:i/>
          <w:spacing w:val="43"/>
          <w:sz w:val="22"/>
          <w:szCs w:val="22"/>
          <w:lang w:val="en-US"/>
        </w:rPr>
        <w:t xml:space="preserve"> </w:t>
      </w:r>
      <w:r w:rsidRPr="00BA6F5E">
        <w:rPr>
          <w:rFonts w:eastAsia="Calibri"/>
          <w:i/>
          <w:spacing w:val="1"/>
          <w:sz w:val="22"/>
          <w:szCs w:val="22"/>
          <w:lang w:val="en-US"/>
        </w:rPr>
        <w:t>t</w:t>
      </w:r>
      <w:r w:rsidRPr="00BA6F5E">
        <w:rPr>
          <w:rFonts w:eastAsia="Calibri"/>
          <w:i/>
          <w:spacing w:val="-1"/>
          <w:sz w:val="22"/>
          <w:szCs w:val="22"/>
          <w:lang w:val="en-US"/>
        </w:rPr>
        <w:t>h</w:t>
      </w:r>
      <w:r w:rsidRPr="00BA6F5E">
        <w:rPr>
          <w:rFonts w:eastAsia="Calibri"/>
          <w:i/>
          <w:sz w:val="22"/>
          <w:szCs w:val="22"/>
          <w:lang w:val="en-US"/>
        </w:rPr>
        <w:t>e</w:t>
      </w:r>
      <w:r w:rsidRPr="00BA6F5E">
        <w:rPr>
          <w:rFonts w:eastAsia="Calibri"/>
          <w:i/>
          <w:spacing w:val="40"/>
          <w:sz w:val="22"/>
          <w:szCs w:val="22"/>
          <w:lang w:val="en-US"/>
        </w:rPr>
        <w:t xml:space="preserve"> </w:t>
      </w:r>
      <w:r w:rsidRPr="00BA6F5E">
        <w:rPr>
          <w:rFonts w:eastAsia="Calibri"/>
          <w:i/>
          <w:sz w:val="22"/>
          <w:szCs w:val="22"/>
          <w:lang w:val="en-US"/>
        </w:rPr>
        <w:t>le</w:t>
      </w:r>
      <w:r w:rsidRPr="00BA6F5E">
        <w:rPr>
          <w:rFonts w:eastAsia="Calibri"/>
          <w:i/>
          <w:spacing w:val="-1"/>
          <w:sz w:val="22"/>
          <w:szCs w:val="22"/>
          <w:lang w:val="en-US"/>
        </w:rPr>
        <w:t>arn</w:t>
      </w:r>
      <w:r w:rsidRPr="00BA6F5E">
        <w:rPr>
          <w:rFonts w:eastAsia="Calibri"/>
          <w:i/>
          <w:spacing w:val="3"/>
          <w:sz w:val="22"/>
          <w:szCs w:val="22"/>
          <w:lang w:val="en-US"/>
        </w:rPr>
        <w:t>i</w:t>
      </w:r>
      <w:r w:rsidRPr="00BA6F5E">
        <w:rPr>
          <w:rFonts w:eastAsia="Calibri"/>
          <w:i/>
          <w:spacing w:val="-1"/>
          <w:sz w:val="22"/>
          <w:szCs w:val="22"/>
          <w:lang w:val="en-US"/>
        </w:rPr>
        <w:t>n</w:t>
      </w:r>
      <w:r w:rsidRPr="00BA6F5E">
        <w:rPr>
          <w:rFonts w:eastAsia="Calibri"/>
          <w:i/>
          <w:sz w:val="22"/>
          <w:szCs w:val="22"/>
          <w:lang w:val="en-US"/>
        </w:rPr>
        <w:t>g</w:t>
      </w:r>
      <w:r w:rsidRPr="00BA6F5E">
        <w:rPr>
          <w:rFonts w:eastAsia="Calibri"/>
          <w:i/>
          <w:spacing w:val="41"/>
          <w:sz w:val="22"/>
          <w:szCs w:val="22"/>
          <w:lang w:val="en-US"/>
        </w:rPr>
        <w:t xml:space="preserve"> </w:t>
      </w:r>
      <w:r w:rsidRPr="00BA6F5E">
        <w:rPr>
          <w:rFonts w:eastAsia="Calibri"/>
          <w:i/>
          <w:sz w:val="22"/>
          <w:szCs w:val="22"/>
          <w:lang w:val="en-US"/>
        </w:rPr>
        <w:t>s</w:t>
      </w:r>
      <w:r w:rsidRPr="00BA6F5E">
        <w:rPr>
          <w:rFonts w:eastAsia="Calibri"/>
          <w:i/>
          <w:spacing w:val="1"/>
          <w:sz w:val="22"/>
          <w:szCs w:val="22"/>
          <w:lang w:val="en-US"/>
        </w:rPr>
        <w:t>c</w:t>
      </w:r>
      <w:r w:rsidRPr="00BA6F5E">
        <w:rPr>
          <w:rFonts w:eastAsia="Calibri"/>
          <w:i/>
          <w:sz w:val="22"/>
          <w:szCs w:val="22"/>
          <w:lang w:val="en-US"/>
        </w:rPr>
        <w:t>i</w:t>
      </w:r>
      <w:r w:rsidRPr="00BA6F5E">
        <w:rPr>
          <w:rFonts w:eastAsia="Calibri"/>
          <w:i/>
          <w:spacing w:val="1"/>
          <w:sz w:val="22"/>
          <w:szCs w:val="22"/>
          <w:lang w:val="en-US"/>
        </w:rPr>
        <w:t>e</w:t>
      </w:r>
      <w:r w:rsidRPr="00BA6F5E">
        <w:rPr>
          <w:rFonts w:eastAsia="Calibri"/>
          <w:i/>
          <w:spacing w:val="-1"/>
          <w:sz w:val="22"/>
          <w:szCs w:val="22"/>
          <w:lang w:val="en-US"/>
        </w:rPr>
        <w:t>n</w:t>
      </w:r>
      <w:r w:rsidRPr="00BA6F5E">
        <w:rPr>
          <w:rFonts w:eastAsia="Calibri"/>
          <w:i/>
          <w:spacing w:val="1"/>
          <w:sz w:val="22"/>
          <w:szCs w:val="22"/>
          <w:lang w:val="en-US"/>
        </w:rPr>
        <w:t>ce</w:t>
      </w:r>
      <w:r w:rsidRPr="00BA6F5E">
        <w:rPr>
          <w:rFonts w:eastAsia="Calibri"/>
          <w:i/>
          <w:sz w:val="22"/>
          <w:szCs w:val="22"/>
          <w:lang w:val="en-US"/>
        </w:rPr>
        <w:t>s</w:t>
      </w:r>
      <w:r w:rsidRPr="00BA6F5E">
        <w:rPr>
          <w:rFonts w:eastAsia="Calibri"/>
          <w:i/>
          <w:spacing w:val="39"/>
          <w:sz w:val="22"/>
          <w:szCs w:val="22"/>
          <w:lang w:val="en-US"/>
        </w:rPr>
        <w:t xml:space="preserve"> </w:t>
      </w:r>
      <w:r w:rsidRPr="00BA6F5E">
        <w:rPr>
          <w:rFonts w:eastAsia="Calibri"/>
          <w:spacing w:val="-1"/>
          <w:sz w:val="22"/>
          <w:szCs w:val="22"/>
          <w:lang w:val="en-US"/>
        </w:rPr>
        <w:t>(</w:t>
      </w:r>
      <w:r w:rsidRPr="00BA6F5E">
        <w:rPr>
          <w:rFonts w:eastAsia="Calibri"/>
          <w:spacing w:val="1"/>
          <w:sz w:val="22"/>
          <w:szCs w:val="22"/>
          <w:lang w:val="en-US"/>
        </w:rPr>
        <w:t>p</w:t>
      </w:r>
      <w:r w:rsidRPr="00BA6F5E">
        <w:rPr>
          <w:rFonts w:eastAsia="Calibri"/>
          <w:sz w:val="22"/>
          <w:szCs w:val="22"/>
          <w:lang w:val="en-US"/>
        </w:rPr>
        <w:t>.</w:t>
      </w:r>
      <w:r w:rsidR="0009572B" w:rsidRPr="00BA6F5E">
        <w:rPr>
          <w:rFonts w:eastAsia="Calibri"/>
          <w:sz w:val="22"/>
          <w:szCs w:val="22"/>
          <w:lang w:val="en-US"/>
        </w:rPr>
        <w:t> </w:t>
      </w:r>
      <w:r w:rsidRPr="00BA6F5E">
        <w:rPr>
          <w:rFonts w:eastAsia="Calibri"/>
          <w:spacing w:val="1"/>
          <w:sz w:val="22"/>
          <w:szCs w:val="22"/>
          <w:lang w:val="en-US"/>
        </w:rPr>
        <w:t>6</w:t>
      </w:r>
      <w:r w:rsidRPr="00BA6F5E">
        <w:rPr>
          <w:rFonts w:eastAsia="Calibri"/>
          <w:spacing w:val="-2"/>
          <w:sz w:val="22"/>
          <w:szCs w:val="22"/>
          <w:lang w:val="en-US"/>
        </w:rPr>
        <w:t>1</w:t>
      </w:r>
      <w:r w:rsidRPr="00BA6F5E">
        <w:rPr>
          <w:rFonts w:eastAsia="Calibri"/>
          <w:spacing w:val="1"/>
          <w:sz w:val="22"/>
          <w:szCs w:val="22"/>
          <w:lang w:val="en-US"/>
        </w:rPr>
        <w:t>-77</w:t>
      </w:r>
      <w:r w:rsidRPr="00BA6F5E">
        <w:rPr>
          <w:rFonts w:eastAsia="Calibri"/>
          <w:spacing w:val="-1"/>
          <w:sz w:val="22"/>
          <w:szCs w:val="22"/>
          <w:lang w:val="en-US"/>
        </w:rPr>
        <w:t>)</w:t>
      </w:r>
      <w:r w:rsidRPr="00BA6F5E">
        <w:rPr>
          <w:rFonts w:eastAsia="Calibri"/>
          <w:sz w:val="22"/>
          <w:szCs w:val="22"/>
          <w:lang w:val="en-US"/>
        </w:rPr>
        <w:t>.</w:t>
      </w:r>
      <w:r w:rsidRPr="00BA6F5E">
        <w:rPr>
          <w:rFonts w:eastAsia="Calibri"/>
          <w:spacing w:val="39"/>
          <w:sz w:val="22"/>
          <w:szCs w:val="22"/>
          <w:lang w:val="en-US"/>
        </w:rPr>
        <w:t xml:space="preserve"> </w:t>
      </w:r>
      <w:r w:rsidRPr="00AC6B84">
        <w:rPr>
          <w:rFonts w:eastAsia="Calibri"/>
          <w:spacing w:val="-1"/>
          <w:sz w:val="22"/>
          <w:szCs w:val="22"/>
        </w:rPr>
        <w:t>C</w:t>
      </w:r>
      <w:r w:rsidRPr="00AC6B84">
        <w:rPr>
          <w:rFonts w:eastAsia="Calibri"/>
          <w:sz w:val="22"/>
          <w:szCs w:val="22"/>
        </w:rPr>
        <w:t>am</w:t>
      </w:r>
      <w:r w:rsidRPr="00AC6B84">
        <w:rPr>
          <w:rFonts w:eastAsia="Calibri"/>
          <w:spacing w:val="1"/>
          <w:sz w:val="22"/>
          <w:szCs w:val="22"/>
        </w:rPr>
        <w:t>b</w:t>
      </w:r>
      <w:r w:rsidRPr="00AC6B84">
        <w:rPr>
          <w:rFonts w:eastAsia="Calibri"/>
          <w:sz w:val="22"/>
          <w:szCs w:val="22"/>
        </w:rPr>
        <w:t>ri</w:t>
      </w:r>
      <w:r w:rsidRPr="00AC6B84">
        <w:rPr>
          <w:rFonts w:eastAsia="Calibri"/>
          <w:spacing w:val="1"/>
          <w:sz w:val="22"/>
          <w:szCs w:val="22"/>
        </w:rPr>
        <w:t>d</w:t>
      </w:r>
      <w:r w:rsidRPr="00AC6B84">
        <w:rPr>
          <w:rFonts w:eastAsia="Calibri"/>
          <w:spacing w:val="-3"/>
          <w:sz w:val="22"/>
          <w:szCs w:val="22"/>
        </w:rPr>
        <w:t>g</w:t>
      </w:r>
      <w:r w:rsidRPr="00AC6B84">
        <w:rPr>
          <w:rFonts w:eastAsia="Calibri"/>
          <w:sz w:val="22"/>
          <w:szCs w:val="22"/>
        </w:rPr>
        <w:t xml:space="preserve">e </w:t>
      </w:r>
      <w:proofErr w:type="spellStart"/>
      <w:r w:rsidRPr="00AC6B84">
        <w:rPr>
          <w:rFonts w:eastAsia="Calibri"/>
          <w:sz w:val="22"/>
          <w:szCs w:val="22"/>
        </w:rPr>
        <w:t>U</w:t>
      </w:r>
      <w:r w:rsidRPr="00AC6B84">
        <w:rPr>
          <w:rFonts w:eastAsia="Calibri"/>
          <w:spacing w:val="1"/>
          <w:sz w:val="22"/>
          <w:szCs w:val="22"/>
        </w:rPr>
        <w:t>n</w:t>
      </w:r>
      <w:r w:rsidRPr="00AC6B84">
        <w:rPr>
          <w:rFonts w:eastAsia="Calibri"/>
          <w:sz w:val="22"/>
          <w:szCs w:val="22"/>
        </w:rPr>
        <w:t>iv</w:t>
      </w:r>
      <w:r w:rsidRPr="00AC6B84">
        <w:rPr>
          <w:rFonts w:eastAsia="Calibri"/>
          <w:spacing w:val="1"/>
          <w:sz w:val="22"/>
          <w:szCs w:val="22"/>
        </w:rPr>
        <w:t>e</w:t>
      </w:r>
      <w:r w:rsidRPr="00AC6B84">
        <w:rPr>
          <w:rFonts w:eastAsia="Calibri"/>
          <w:sz w:val="22"/>
          <w:szCs w:val="22"/>
        </w:rPr>
        <w:t>rsi</w:t>
      </w:r>
      <w:r w:rsidRPr="00AC6B84">
        <w:rPr>
          <w:rFonts w:eastAsia="Calibri"/>
          <w:spacing w:val="1"/>
          <w:sz w:val="22"/>
          <w:szCs w:val="22"/>
        </w:rPr>
        <w:t>t</w:t>
      </w:r>
      <w:r w:rsidRPr="00AC6B84">
        <w:rPr>
          <w:rFonts w:eastAsia="Calibri"/>
          <w:sz w:val="22"/>
          <w:szCs w:val="22"/>
        </w:rPr>
        <w:t>y</w:t>
      </w:r>
      <w:proofErr w:type="spellEnd"/>
      <w:r w:rsidRPr="00AC6B84">
        <w:rPr>
          <w:rFonts w:eastAsia="Calibri"/>
          <w:sz w:val="22"/>
          <w:szCs w:val="22"/>
        </w:rPr>
        <w:t xml:space="preserve"> </w:t>
      </w:r>
      <w:proofErr w:type="spellStart"/>
      <w:r w:rsidRPr="00AC6B84">
        <w:rPr>
          <w:rFonts w:eastAsia="Calibri"/>
          <w:spacing w:val="-2"/>
          <w:sz w:val="22"/>
          <w:szCs w:val="22"/>
        </w:rPr>
        <w:t>P</w:t>
      </w:r>
      <w:r w:rsidRPr="00AC6B84">
        <w:rPr>
          <w:rFonts w:eastAsia="Calibri"/>
          <w:sz w:val="22"/>
          <w:szCs w:val="22"/>
        </w:rPr>
        <w:t>r</w:t>
      </w:r>
      <w:r w:rsidRPr="00AC6B84">
        <w:rPr>
          <w:rFonts w:eastAsia="Calibri"/>
          <w:spacing w:val="1"/>
          <w:sz w:val="22"/>
          <w:szCs w:val="22"/>
        </w:rPr>
        <w:t>e</w:t>
      </w:r>
      <w:r w:rsidRPr="00AC6B84">
        <w:rPr>
          <w:rFonts w:eastAsia="Calibri"/>
          <w:sz w:val="22"/>
          <w:szCs w:val="22"/>
        </w:rPr>
        <w:t>ss</w:t>
      </w:r>
      <w:proofErr w:type="spellEnd"/>
      <w:r w:rsidRPr="00AC6B84">
        <w:rPr>
          <w:rFonts w:eastAsia="Calibri"/>
          <w:sz w:val="22"/>
          <w:szCs w:val="22"/>
        </w:rPr>
        <w:t>.</w:t>
      </w:r>
    </w:p>
    <w:p w14:paraId="1A8BA704" w14:textId="14137739" w:rsidR="008C22AB" w:rsidRPr="00AC6B84" w:rsidRDefault="008C22AB" w:rsidP="008C22AB">
      <w:pPr>
        <w:adjustRightInd w:val="0"/>
        <w:spacing w:after="120"/>
        <w:ind w:left="567" w:right="94" w:hanging="567"/>
        <w:jc w:val="both"/>
        <w:rPr>
          <w:rFonts w:eastAsia="Calibri"/>
          <w:sz w:val="22"/>
          <w:szCs w:val="22"/>
        </w:rPr>
      </w:pPr>
      <w:r w:rsidRPr="00AC6B84">
        <w:rPr>
          <w:rFonts w:eastAsia="Calibri"/>
          <w:sz w:val="22"/>
          <w:szCs w:val="22"/>
        </w:rPr>
        <w:t>Ler</w:t>
      </w:r>
      <w:r w:rsidRPr="00AC6B84">
        <w:rPr>
          <w:rFonts w:eastAsia="Calibri"/>
          <w:spacing w:val="1"/>
          <w:sz w:val="22"/>
          <w:szCs w:val="22"/>
        </w:rPr>
        <w:t>ou</w:t>
      </w:r>
      <w:r w:rsidRPr="00AC6B84">
        <w:rPr>
          <w:rFonts w:eastAsia="Calibri"/>
          <w:spacing w:val="-1"/>
          <w:sz w:val="22"/>
          <w:szCs w:val="22"/>
        </w:rPr>
        <w:t>x</w:t>
      </w:r>
      <w:r w:rsidRPr="00AC6B84">
        <w:rPr>
          <w:rFonts w:eastAsia="Calibri"/>
          <w:sz w:val="22"/>
          <w:szCs w:val="22"/>
        </w:rPr>
        <w:t>,</w:t>
      </w:r>
      <w:r w:rsidRPr="00AC6B84">
        <w:rPr>
          <w:rFonts w:eastAsia="Calibri"/>
          <w:spacing w:val="2"/>
          <w:sz w:val="22"/>
          <w:szCs w:val="22"/>
        </w:rPr>
        <w:t xml:space="preserve"> </w:t>
      </w:r>
      <w:r w:rsidRPr="00AC6B84">
        <w:rPr>
          <w:rFonts w:eastAsia="Calibri"/>
          <w:spacing w:val="1"/>
          <w:sz w:val="22"/>
          <w:szCs w:val="22"/>
        </w:rPr>
        <w:t>P</w:t>
      </w:r>
      <w:r w:rsidRPr="00AC6B84">
        <w:rPr>
          <w:rFonts w:eastAsia="Calibri"/>
          <w:sz w:val="22"/>
          <w:szCs w:val="22"/>
        </w:rPr>
        <w:t>.</w:t>
      </w:r>
      <w:r w:rsidRPr="00AC6B84">
        <w:rPr>
          <w:rFonts w:eastAsia="Calibri"/>
          <w:spacing w:val="1"/>
          <w:sz w:val="22"/>
          <w:szCs w:val="22"/>
        </w:rPr>
        <w:t xml:space="preserve"> </w:t>
      </w:r>
      <w:r w:rsidRPr="00AC6B84">
        <w:rPr>
          <w:rFonts w:eastAsia="Calibri"/>
          <w:spacing w:val="-1"/>
          <w:sz w:val="22"/>
          <w:szCs w:val="22"/>
        </w:rPr>
        <w:t>(</w:t>
      </w:r>
      <w:r w:rsidRPr="00AC6B84">
        <w:rPr>
          <w:rFonts w:eastAsia="Calibri"/>
          <w:spacing w:val="1"/>
          <w:sz w:val="22"/>
          <w:szCs w:val="22"/>
        </w:rPr>
        <w:t>20</w:t>
      </w:r>
      <w:r w:rsidRPr="00AC6B84">
        <w:rPr>
          <w:rFonts w:eastAsia="Calibri"/>
          <w:spacing w:val="-2"/>
          <w:sz w:val="22"/>
          <w:szCs w:val="22"/>
        </w:rPr>
        <w:t>0</w:t>
      </w:r>
      <w:r w:rsidRPr="00AC6B84">
        <w:rPr>
          <w:rFonts w:eastAsia="Calibri"/>
          <w:spacing w:val="1"/>
          <w:sz w:val="22"/>
          <w:szCs w:val="22"/>
        </w:rPr>
        <w:t>6</w:t>
      </w:r>
      <w:r w:rsidRPr="00AC6B84">
        <w:rPr>
          <w:rFonts w:eastAsia="Calibri"/>
          <w:spacing w:val="-1"/>
          <w:sz w:val="22"/>
          <w:szCs w:val="22"/>
        </w:rPr>
        <w:t>)</w:t>
      </w:r>
      <w:r w:rsidRPr="00AC6B84">
        <w:rPr>
          <w:rFonts w:eastAsia="Calibri"/>
          <w:sz w:val="22"/>
          <w:szCs w:val="22"/>
        </w:rPr>
        <w:t>.</w:t>
      </w:r>
      <w:r w:rsidRPr="00AC6B84">
        <w:rPr>
          <w:rFonts w:eastAsia="Calibri"/>
          <w:spacing w:val="1"/>
          <w:sz w:val="22"/>
          <w:szCs w:val="22"/>
        </w:rPr>
        <w:t xml:space="preserve"> M</w:t>
      </w:r>
      <w:r w:rsidRPr="00AC6B84">
        <w:rPr>
          <w:rFonts w:eastAsia="Calibri"/>
          <w:sz w:val="22"/>
          <w:szCs w:val="22"/>
        </w:rPr>
        <w:t>i</w:t>
      </w:r>
      <w:r w:rsidRPr="00AC6B84">
        <w:rPr>
          <w:rFonts w:eastAsia="Calibri"/>
          <w:spacing w:val="-1"/>
          <w:sz w:val="22"/>
          <w:szCs w:val="22"/>
        </w:rPr>
        <w:t>c</w:t>
      </w:r>
      <w:r w:rsidRPr="00AC6B84">
        <w:rPr>
          <w:rFonts w:eastAsia="Calibri"/>
          <w:sz w:val="22"/>
          <w:szCs w:val="22"/>
        </w:rPr>
        <w:t>r</w:t>
      </w:r>
      <w:r w:rsidRPr="00AC6B84">
        <w:rPr>
          <w:rFonts w:eastAsia="Calibri"/>
          <w:spacing w:val="-2"/>
          <w:sz w:val="22"/>
          <w:szCs w:val="22"/>
        </w:rPr>
        <w:t>o</w:t>
      </w:r>
      <w:r w:rsidRPr="00AC6B84">
        <w:rPr>
          <w:rFonts w:eastAsia="Calibri"/>
          <w:sz w:val="22"/>
          <w:szCs w:val="22"/>
        </w:rPr>
        <w:t>m</w:t>
      </w:r>
      <w:r w:rsidRPr="00AC6B84">
        <w:rPr>
          <w:rFonts w:eastAsia="Calibri"/>
          <w:spacing w:val="1"/>
          <w:sz w:val="22"/>
          <w:szCs w:val="22"/>
        </w:rPr>
        <w:t>on</w:t>
      </w:r>
      <w:r w:rsidRPr="00AC6B84">
        <w:rPr>
          <w:rFonts w:eastAsia="Calibri"/>
          <w:spacing w:val="-1"/>
          <w:sz w:val="22"/>
          <w:szCs w:val="22"/>
        </w:rPr>
        <w:t>d</w:t>
      </w:r>
      <w:r w:rsidRPr="00AC6B84">
        <w:rPr>
          <w:rFonts w:eastAsia="Calibri"/>
          <w:spacing w:val="1"/>
          <w:sz w:val="22"/>
          <w:szCs w:val="22"/>
        </w:rPr>
        <w:t>e</w:t>
      </w:r>
      <w:r w:rsidRPr="00AC6B84">
        <w:rPr>
          <w:rFonts w:eastAsia="Calibri"/>
          <w:sz w:val="22"/>
          <w:szCs w:val="22"/>
        </w:rPr>
        <w:t>s</w:t>
      </w:r>
      <w:r w:rsidRPr="00AC6B84">
        <w:rPr>
          <w:rFonts w:eastAsia="Calibri"/>
          <w:spacing w:val="2"/>
          <w:sz w:val="22"/>
          <w:szCs w:val="22"/>
        </w:rPr>
        <w:t xml:space="preserve"> </w:t>
      </w:r>
      <w:r w:rsidRPr="00AC6B84">
        <w:rPr>
          <w:rFonts w:eastAsia="Calibri"/>
          <w:spacing w:val="1"/>
          <w:sz w:val="22"/>
          <w:szCs w:val="22"/>
        </w:rPr>
        <w:t>e</w:t>
      </w:r>
      <w:r w:rsidRPr="00AC6B84">
        <w:rPr>
          <w:rFonts w:eastAsia="Calibri"/>
          <w:sz w:val="22"/>
          <w:szCs w:val="22"/>
        </w:rPr>
        <w:t>t</w:t>
      </w:r>
      <w:r w:rsidRPr="00AC6B84">
        <w:rPr>
          <w:rFonts w:eastAsia="Calibri"/>
          <w:spacing w:val="3"/>
          <w:sz w:val="22"/>
          <w:szCs w:val="22"/>
        </w:rPr>
        <w:t xml:space="preserve"> </w:t>
      </w:r>
      <w:r w:rsidRPr="00AC6B84">
        <w:rPr>
          <w:rFonts w:eastAsia="Calibri"/>
          <w:spacing w:val="-2"/>
          <w:sz w:val="22"/>
          <w:szCs w:val="22"/>
        </w:rPr>
        <w:t>r</w:t>
      </w:r>
      <w:r w:rsidRPr="00AC6B84">
        <w:rPr>
          <w:rFonts w:eastAsia="Calibri"/>
          <w:spacing w:val="1"/>
          <w:sz w:val="22"/>
          <w:szCs w:val="22"/>
        </w:rPr>
        <w:t>ob</w:t>
      </w:r>
      <w:r w:rsidRPr="00AC6B84">
        <w:rPr>
          <w:rFonts w:eastAsia="Calibri"/>
          <w:spacing w:val="-2"/>
          <w:sz w:val="22"/>
          <w:szCs w:val="22"/>
        </w:rPr>
        <w:t>o</w:t>
      </w:r>
      <w:r w:rsidRPr="00AC6B84">
        <w:rPr>
          <w:rFonts w:eastAsia="Calibri"/>
          <w:spacing w:val="1"/>
          <w:sz w:val="22"/>
          <w:szCs w:val="22"/>
        </w:rPr>
        <w:t>t</w:t>
      </w:r>
      <w:r w:rsidRPr="00AC6B84">
        <w:rPr>
          <w:rFonts w:eastAsia="Calibri"/>
          <w:sz w:val="22"/>
          <w:szCs w:val="22"/>
        </w:rPr>
        <w:t>i</w:t>
      </w:r>
      <w:r w:rsidRPr="00AC6B84">
        <w:rPr>
          <w:rFonts w:eastAsia="Calibri"/>
          <w:spacing w:val="-1"/>
          <w:sz w:val="22"/>
          <w:szCs w:val="22"/>
        </w:rPr>
        <w:t>q</w:t>
      </w:r>
      <w:r w:rsidRPr="00AC6B84">
        <w:rPr>
          <w:rFonts w:eastAsia="Calibri"/>
          <w:spacing w:val="1"/>
          <w:sz w:val="22"/>
          <w:szCs w:val="22"/>
        </w:rPr>
        <w:t>u</w:t>
      </w:r>
      <w:r w:rsidRPr="00AC6B84">
        <w:rPr>
          <w:rFonts w:eastAsia="Calibri"/>
          <w:sz w:val="22"/>
          <w:szCs w:val="22"/>
        </w:rPr>
        <w:t>e</w:t>
      </w:r>
      <w:r w:rsidRPr="00AC6B84">
        <w:rPr>
          <w:rFonts w:eastAsia="Calibri"/>
          <w:spacing w:val="3"/>
          <w:sz w:val="22"/>
          <w:szCs w:val="22"/>
        </w:rPr>
        <w:t xml:space="preserve"> </w:t>
      </w:r>
      <w:r w:rsidRPr="00AC6B84">
        <w:rPr>
          <w:rFonts w:eastAsia="Calibri"/>
          <w:spacing w:val="-1"/>
          <w:sz w:val="22"/>
          <w:szCs w:val="22"/>
        </w:rPr>
        <w:t>p</w:t>
      </w:r>
      <w:r w:rsidRPr="00AC6B84">
        <w:rPr>
          <w:rFonts w:eastAsia="Calibri"/>
          <w:spacing w:val="1"/>
          <w:sz w:val="22"/>
          <w:szCs w:val="22"/>
        </w:rPr>
        <w:t>éd</w:t>
      </w:r>
      <w:r w:rsidRPr="00AC6B84">
        <w:rPr>
          <w:rFonts w:eastAsia="Calibri"/>
          <w:sz w:val="22"/>
          <w:szCs w:val="22"/>
        </w:rPr>
        <w:t>ag</w:t>
      </w:r>
      <w:r w:rsidRPr="00AC6B84">
        <w:rPr>
          <w:rFonts w:eastAsia="Calibri"/>
          <w:spacing w:val="1"/>
          <w:sz w:val="22"/>
          <w:szCs w:val="22"/>
        </w:rPr>
        <w:t>o</w:t>
      </w:r>
      <w:r w:rsidRPr="00AC6B84">
        <w:rPr>
          <w:rFonts w:eastAsia="Calibri"/>
          <w:sz w:val="22"/>
          <w:szCs w:val="22"/>
        </w:rPr>
        <w:t>gi</w:t>
      </w:r>
      <w:r w:rsidRPr="00AC6B84">
        <w:rPr>
          <w:rFonts w:eastAsia="Calibri"/>
          <w:spacing w:val="-1"/>
          <w:sz w:val="22"/>
          <w:szCs w:val="22"/>
        </w:rPr>
        <w:t>q</w:t>
      </w:r>
      <w:r w:rsidRPr="00AC6B84">
        <w:rPr>
          <w:rFonts w:eastAsia="Calibri"/>
          <w:spacing w:val="1"/>
          <w:sz w:val="22"/>
          <w:szCs w:val="22"/>
        </w:rPr>
        <w:t>ue</w:t>
      </w:r>
      <w:r w:rsidRPr="00AC6B84">
        <w:rPr>
          <w:rFonts w:eastAsia="Calibri"/>
          <w:sz w:val="22"/>
          <w:szCs w:val="22"/>
        </w:rPr>
        <w:t>.</w:t>
      </w:r>
      <w:r w:rsidRPr="00AC6B84">
        <w:rPr>
          <w:rFonts w:eastAsia="Calibri"/>
          <w:spacing w:val="1"/>
          <w:sz w:val="22"/>
          <w:szCs w:val="22"/>
        </w:rPr>
        <w:t xml:space="preserve"> D</w:t>
      </w:r>
      <w:r w:rsidRPr="00AC6B84">
        <w:rPr>
          <w:rFonts w:eastAsia="Calibri"/>
          <w:spacing w:val="-2"/>
          <w:sz w:val="22"/>
          <w:szCs w:val="22"/>
        </w:rPr>
        <w:t>a</w:t>
      </w:r>
      <w:r w:rsidRPr="00AC6B84">
        <w:rPr>
          <w:rFonts w:eastAsia="Calibri"/>
          <w:spacing w:val="1"/>
          <w:sz w:val="22"/>
          <w:szCs w:val="22"/>
        </w:rPr>
        <w:t>n</w:t>
      </w:r>
      <w:r w:rsidRPr="00AC6B84">
        <w:rPr>
          <w:rFonts w:eastAsia="Calibri"/>
          <w:sz w:val="22"/>
          <w:szCs w:val="22"/>
        </w:rPr>
        <w:t>s</w:t>
      </w:r>
      <w:r w:rsidRPr="00AC6B84">
        <w:rPr>
          <w:rFonts w:eastAsia="Calibri"/>
          <w:spacing w:val="2"/>
          <w:sz w:val="22"/>
          <w:szCs w:val="22"/>
        </w:rPr>
        <w:t xml:space="preserve"> </w:t>
      </w:r>
      <w:r w:rsidR="00C374E1">
        <w:rPr>
          <w:rFonts w:eastAsia="Calibri"/>
          <w:spacing w:val="2"/>
          <w:sz w:val="22"/>
          <w:szCs w:val="22"/>
        </w:rPr>
        <w:t xml:space="preserve">M. </w:t>
      </w:r>
      <w:proofErr w:type="spellStart"/>
      <w:r w:rsidRPr="00AC6B84">
        <w:rPr>
          <w:rFonts w:eastAsia="Calibri"/>
          <w:sz w:val="22"/>
          <w:szCs w:val="22"/>
        </w:rPr>
        <w:t>Gra</w:t>
      </w:r>
      <w:r w:rsidRPr="00AC6B84">
        <w:rPr>
          <w:rFonts w:eastAsia="Calibri"/>
          <w:spacing w:val="-1"/>
          <w:sz w:val="22"/>
          <w:szCs w:val="22"/>
        </w:rPr>
        <w:t>n</w:t>
      </w:r>
      <w:r w:rsidRPr="00AC6B84">
        <w:rPr>
          <w:rFonts w:eastAsia="Calibri"/>
          <w:spacing w:val="1"/>
          <w:sz w:val="22"/>
          <w:szCs w:val="22"/>
        </w:rPr>
        <w:t>db</w:t>
      </w:r>
      <w:r w:rsidRPr="00AC6B84">
        <w:rPr>
          <w:rFonts w:eastAsia="Calibri"/>
          <w:sz w:val="22"/>
          <w:szCs w:val="22"/>
        </w:rPr>
        <w:t>as</w:t>
      </w:r>
      <w:r w:rsidRPr="00AC6B84">
        <w:rPr>
          <w:rFonts w:eastAsia="Calibri"/>
          <w:spacing w:val="1"/>
          <w:sz w:val="22"/>
          <w:szCs w:val="22"/>
        </w:rPr>
        <w:t>t</w:t>
      </w:r>
      <w:r w:rsidRPr="00AC6B84">
        <w:rPr>
          <w:rFonts w:eastAsia="Calibri"/>
          <w:spacing w:val="-2"/>
          <w:sz w:val="22"/>
          <w:szCs w:val="22"/>
        </w:rPr>
        <w:t>i</w:t>
      </w:r>
      <w:r w:rsidRPr="00AC6B84">
        <w:rPr>
          <w:rFonts w:eastAsia="Calibri"/>
          <w:spacing w:val="1"/>
          <w:sz w:val="22"/>
          <w:szCs w:val="22"/>
        </w:rPr>
        <w:t>en</w:t>
      </w:r>
      <w:proofErr w:type="spellEnd"/>
      <w:r w:rsidRPr="00AC6B84">
        <w:rPr>
          <w:rFonts w:eastAsia="Calibri"/>
          <w:spacing w:val="1"/>
          <w:sz w:val="22"/>
          <w:szCs w:val="22"/>
        </w:rPr>
        <w:t xml:space="preserve"> </w:t>
      </w:r>
      <w:r w:rsidRPr="00AC6B84">
        <w:rPr>
          <w:rFonts w:eastAsia="Calibri"/>
          <w:spacing w:val="-2"/>
          <w:sz w:val="22"/>
          <w:szCs w:val="22"/>
        </w:rPr>
        <w:t xml:space="preserve">et </w:t>
      </w:r>
      <w:r w:rsidR="00C374E1">
        <w:rPr>
          <w:rFonts w:eastAsia="Calibri"/>
          <w:spacing w:val="-2"/>
          <w:sz w:val="22"/>
          <w:szCs w:val="22"/>
        </w:rPr>
        <w:t xml:space="preserve">J. </w:t>
      </w:r>
      <w:r w:rsidRPr="00AC6B84">
        <w:rPr>
          <w:rFonts w:eastAsia="Calibri"/>
          <w:sz w:val="22"/>
          <w:szCs w:val="22"/>
        </w:rPr>
        <w:t>La</w:t>
      </w:r>
      <w:r w:rsidRPr="00AC6B84">
        <w:rPr>
          <w:rFonts w:eastAsia="Calibri"/>
          <w:spacing w:val="1"/>
          <w:sz w:val="22"/>
          <w:szCs w:val="22"/>
        </w:rPr>
        <w:t>b</w:t>
      </w:r>
      <w:r w:rsidRPr="00AC6B84">
        <w:rPr>
          <w:rFonts w:eastAsia="Calibri"/>
          <w:sz w:val="22"/>
          <w:szCs w:val="22"/>
        </w:rPr>
        <w:t>a</w:t>
      </w:r>
      <w:r w:rsidRPr="00AC6B84">
        <w:rPr>
          <w:rFonts w:eastAsia="Calibri"/>
          <w:spacing w:val="1"/>
          <w:sz w:val="22"/>
          <w:szCs w:val="22"/>
        </w:rPr>
        <w:t>t</w:t>
      </w:r>
      <w:r w:rsidRPr="00AC6B84">
        <w:rPr>
          <w:rFonts w:eastAsia="Calibri"/>
          <w:spacing w:val="10"/>
          <w:sz w:val="22"/>
          <w:szCs w:val="22"/>
        </w:rPr>
        <w:t xml:space="preserve"> </w:t>
      </w:r>
      <w:r w:rsidRPr="00AC6B84">
        <w:rPr>
          <w:rFonts w:eastAsia="Calibri"/>
          <w:spacing w:val="-1"/>
          <w:sz w:val="22"/>
          <w:szCs w:val="22"/>
        </w:rPr>
        <w:t>(</w:t>
      </w:r>
      <w:proofErr w:type="spellStart"/>
      <w:r w:rsidRPr="00AC6B84">
        <w:rPr>
          <w:rFonts w:eastAsia="Calibri"/>
          <w:spacing w:val="1"/>
          <w:sz w:val="22"/>
          <w:szCs w:val="22"/>
        </w:rPr>
        <w:t>d</w:t>
      </w:r>
      <w:r w:rsidRPr="00AC6B84">
        <w:rPr>
          <w:rFonts w:eastAsia="Calibri"/>
          <w:sz w:val="22"/>
          <w:szCs w:val="22"/>
        </w:rPr>
        <w:t>ir</w:t>
      </w:r>
      <w:proofErr w:type="spellEnd"/>
      <w:r w:rsidRPr="00AC6B84">
        <w:rPr>
          <w:rFonts w:eastAsia="Calibri"/>
          <w:spacing w:val="-1"/>
          <w:sz w:val="22"/>
          <w:szCs w:val="22"/>
        </w:rPr>
        <w:t>.)</w:t>
      </w:r>
      <w:r w:rsidRPr="00AC6B84">
        <w:rPr>
          <w:rFonts w:eastAsia="Calibri"/>
          <w:sz w:val="22"/>
          <w:szCs w:val="22"/>
        </w:rPr>
        <w:t>,</w:t>
      </w:r>
      <w:r w:rsidRPr="00AC6B84">
        <w:rPr>
          <w:rFonts w:eastAsia="Calibri"/>
          <w:spacing w:val="11"/>
          <w:sz w:val="22"/>
          <w:szCs w:val="22"/>
        </w:rPr>
        <w:t xml:space="preserve"> </w:t>
      </w:r>
      <w:r w:rsidRPr="00AC6B84">
        <w:rPr>
          <w:rFonts w:eastAsia="Calibri"/>
          <w:i/>
          <w:sz w:val="22"/>
          <w:szCs w:val="22"/>
        </w:rPr>
        <w:t>E</w:t>
      </w:r>
      <w:r w:rsidRPr="00AC6B84">
        <w:rPr>
          <w:rFonts w:eastAsia="Calibri"/>
          <w:i/>
          <w:spacing w:val="-1"/>
          <w:sz w:val="22"/>
          <w:szCs w:val="22"/>
        </w:rPr>
        <w:t>n</w:t>
      </w:r>
      <w:r w:rsidRPr="00AC6B84">
        <w:rPr>
          <w:rFonts w:eastAsia="Calibri"/>
          <w:i/>
          <w:spacing w:val="1"/>
          <w:sz w:val="22"/>
          <w:szCs w:val="22"/>
        </w:rPr>
        <w:t>v</w:t>
      </w:r>
      <w:r w:rsidRPr="00AC6B84">
        <w:rPr>
          <w:rFonts w:eastAsia="Calibri"/>
          <w:i/>
          <w:sz w:val="22"/>
          <w:szCs w:val="22"/>
        </w:rPr>
        <w:t>i</w:t>
      </w:r>
      <w:r w:rsidRPr="00AC6B84">
        <w:rPr>
          <w:rFonts w:eastAsia="Calibri"/>
          <w:i/>
          <w:spacing w:val="-1"/>
          <w:sz w:val="22"/>
          <w:szCs w:val="22"/>
        </w:rPr>
        <w:t>ronn</w:t>
      </w:r>
      <w:r w:rsidRPr="00AC6B84">
        <w:rPr>
          <w:rFonts w:eastAsia="Calibri"/>
          <w:i/>
          <w:spacing w:val="1"/>
          <w:sz w:val="22"/>
          <w:szCs w:val="22"/>
        </w:rPr>
        <w:t>e</w:t>
      </w:r>
      <w:r w:rsidRPr="00AC6B84">
        <w:rPr>
          <w:rFonts w:eastAsia="Calibri"/>
          <w:i/>
          <w:sz w:val="22"/>
          <w:szCs w:val="22"/>
        </w:rPr>
        <w:t>m</w:t>
      </w:r>
      <w:r w:rsidRPr="00AC6B84">
        <w:rPr>
          <w:rFonts w:eastAsia="Calibri"/>
          <w:i/>
          <w:spacing w:val="1"/>
          <w:sz w:val="22"/>
          <w:szCs w:val="22"/>
        </w:rPr>
        <w:t>e</w:t>
      </w:r>
      <w:r w:rsidRPr="00AC6B84">
        <w:rPr>
          <w:rFonts w:eastAsia="Calibri"/>
          <w:i/>
          <w:spacing w:val="-1"/>
          <w:sz w:val="22"/>
          <w:szCs w:val="22"/>
        </w:rPr>
        <w:t>n</w:t>
      </w:r>
      <w:r w:rsidRPr="00AC6B84">
        <w:rPr>
          <w:rFonts w:eastAsia="Calibri"/>
          <w:i/>
          <w:spacing w:val="1"/>
          <w:sz w:val="22"/>
          <w:szCs w:val="22"/>
        </w:rPr>
        <w:t>t</w:t>
      </w:r>
      <w:r w:rsidRPr="00AC6B84">
        <w:rPr>
          <w:rFonts w:eastAsia="Calibri"/>
          <w:i/>
          <w:sz w:val="22"/>
          <w:szCs w:val="22"/>
        </w:rPr>
        <w:t>s</w:t>
      </w:r>
      <w:r w:rsidRPr="00AC6B84">
        <w:rPr>
          <w:rFonts w:eastAsia="Calibri"/>
          <w:i/>
          <w:spacing w:val="11"/>
          <w:sz w:val="22"/>
          <w:szCs w:val="22"/>
        </w:rPr>
        <w:t xml:space="preserve"> </w:t>
      </w:r>
      <w:r w:rsidRPr="00AC6B84">
        <w:rPr>
          <w:rFonts w:eastAsia="Calibri"/>
          <w:i/>
          <w:sz w:val="22"/>
          <w:szCs w:val="22"/>
        </w:rPr>
        <w:t>i</w:t>
      </w:r>
      <w:r w:rsidRPr="00AC6B84">
        <w:rPr>
          <w:rFonts w:eastAsia="Calibri"/>
          <w:i/>
          <w:spacing w:val="-1"/>
          <w:sz w:val="22"/>
          <w:szCs w:val="22"/>
        </w:rPr>
        <w:t>n</w:t>
      </w:r>
      <w:r w:rsidRPr="00AC6B84">
        <w:rPr>
          <w:rFonts w:eastAsia="Calibri"/>
          <w:i/>
          <w:spacing w:val="1"/>
          <w:sz w:val="22"/>
          <w:szCs w:val="22"/>
        </w:rPr>
        <w:t>f</w:t>
      </w:r>
      <w:r w:rsidRPr="00AC6B84">
        <w:rPr>
          <w:rFonts w:eastAsia="Calibri"/>
          <w:i/>
          <w:spacing w:val="-1"/>
          <w:sz w:val="22"/>
          <w:szCs w:val="22"/>
        </w:rPr>
        <w:t>or</w:t>
      </w:r>
      <w:r w:rsidRPr="00AC6B84">
        <w:rPr>
          <w:rFonts w:eastAsia="Calibri"/>
          <w:i/>
          <w:sz w:val="22"/>
          <w:szCs w:val="22"/>
        </w:rPr>
        <w:t>m</w:t>
      </w:r>
      <w:r w:rsidRPr="00AC6B84">
        <w:rPr>
          <w:rFonts w:eastAsia="Calibri"/>
          <w:i/>
          <w:spacing w:val="-1"/>
          <w:sz w:val="22"/>
          <w:szCs w:val="22"/>
        </w:rPr>
        <w:t>a</w:t>
      </w:r>
      <w:r w:rsidRPr="00AC6B84">
        <w:rPr>
          <w:rFonts w:eastAsia="Calibri"/>
          <w:i/>
          <w:spacing w:val="1"/>
          <w:sz w:val="22"/>
          <w:szCs w:val="22"/>
        </w:rPr>
        <w:t>t</w:t>
      </w:r>
      <w:r w:rsidRPr="00AC6B84">
        <w:rPr>
          <w:rFonts w:eastAsia="Calibri"/>
          <w:i/>
          <w:sz w:val="22"/>
          <w:szCs w:val="22"/>
        </w:rPr>
        <w:t>i</w:t>
      </w:r>
      <w:r w:rsidRPr="00AC6B84">
        <w:rPr>
          <w:rFonts w:eastAsia="Calibri"/>
          <w:i/>
          <w:spacing w:val="-1"/>
          <w:sz w:val="22"/>
          <w:szCs w:val="22"/>
        </w:rPr>
        <w:t>qu</w:t>
      </w:r>
      <w:r w:rsidRPr="00AC6B84">
        <w:rPr>
          <w:rFonts w:eastAsia="Calibri"/>
          <w:i/>
          <w:spacing w:val="1"/>
          <w:sz w:val="22"/>
          <w:szCs w:val="22"/>
        </w:rPr>
        <w:t>e</w:t>
      </w:r>
      <w:r w:rsidRPr="00AC6B84">
        <w:rPr>
          <w:rFonts w:eastAsia="Calibri"/>
          <w:i/>
          <w:sz w:val="22"/>
          <w:szCs w:val="22"/>
        </w:rPr>
        <w:t>s</w:t>
      </w:r>
      <w:r w:rsidRPr="00AC6B84">
        <w:rPr>
          <w:rFonts w:eastAsia="Calibri"/>
          <w:i/>
          <w:spacing w:val="11"/>
          <w:sz w:val="22"/>
          <w:szCs w:val="22"/>
        </w:rPr>
        <w:t xml:space="preserve"> </w:t>
      </w:r>
      <w:r w:rsidRPr="00AC6B84">
        <w:rPr>
          <w:rFonts w:eastAsia="Calibri"/>
          <w:i/>
          <w:spacing w:val="-1"/>
          <w:sz w:val="22"/>
          <w:szCs w:val="22"/>
        </w:rPr>
        <w:t>p</w:t>
      </w:r>
      <w:r w:rsidRPr="00AC6B84">
        <w:rPr>
          <w:rFonts w:eastAsia="Calibri"/>
          <w:i/>
          <w:spacing w:val="2"/>
          <w:sz w:val="22"/>
          <w:szCs w:val="22"/>
        </w:rPr>
        <w:t>o</w:t>
      </w:r>
      <w:r w:rsidRPr="00AC6B84">
        <w:rPr>
          <w:rFonts w:eastAsia="Calibri"/>
          <w:i/>
          <w:spacing w:val="-1"/>
          <w:sz w:val="22"/>
          <w:szCs w:val="22"/>
        </w:rPr>
        <w:t>u</w:t>
      </w:r>
      <w:r w:rsidRPr="00AC6B84">
        <w:rPr>
          <w:rFonts w:eastAsia="Calibri"/>
          <w:i/>
          <w:sz w:val="22"/>
          <w:szCs w:val="22"/>
        </w:rPr>
        <w:t>r</w:t>
      </w:r>
      <w:r w:rsidRPr="00AC6B84">
        <w:rPr>
          <w:rFonts w:eastAsia="Calibri"/>
          <w:i/>
          <w:spacing w:val="10"/>
          <w:sz w:val="22"/>
          <w:szCs w:val="22"/>
        </w:rPr>
        <w:t xml:space="preserve"> </w:t>
      </w:r>
      <w:r w:rsidRPr="00AC6B84">
        <w:rPr>
          <w:rFonts w:eastAsia="Calibri"/>
          <w:i/>
          <w:sz w:val="22"/>
          <w:szCs w:val="22"/>
        </w:rPr>
        <w:t>l</w:t>
      </w:r>
      <w:r w:rsidR="00DA1839">
        <w:rPr>
          <w:rFonts w:eastAsia="Calibri"/>
          <w:i/>
          <w:sz w:val="22"/>
          <w:szCs w:val="22"/>
        </w:rPr>
        <w:t>’</w:t>
      </w:r>
      <w:r w:rsidRPr="00AC6B84">
        <w:rPr>
          <w:rFonts w:eastAsia="Calibri"/>
          <w:i/>
          <w:spacing w:val="-1"/>
          <w:sz w:val="22"/>
          <w:szCs w:val="22"/>
        </w:rPr>
        <w:t>a</w:t>
      </w:r>
      <w:r w:rsidRPr="00AC6B84">
        <w:rPr>
          <w:rFonts w:eastAsia="Calibri"/>
          <w:i/>
          <w:spacing w:val="1"/>
          <w:sz w:val="22"/>
          <w:szCs w:val="22"/>
        </w:rPr>
        <w:t>p</w:t>
      </w:r>
      <w:r w:rsidRPr="00AC6B84">
        <w:rPr>
          <w:rFonts w:eastAsia="Calibri"/>
          <w:i/>
          <w:spacing w:val="-1"/>
          <w:sz w:val="22"/>
          <w:szCs w:val="22"/>
        </w:rPr>
        <w:t>pr</w:t>
      </w:r>
      <w:r w:rsidRPr="00AC6B84">
        <w:rPr>
          <w:rFonts w:eastAsia="Calibri"/>
          <w:i/>
          <w:spacing w:val="1"/>
          <w:sz w:val="22"/>
          <w:szCs w:val="22"/>
        </w:rPr>
        <w:t>e</w:t>
      </w:r>
      <w:r w:rsidRPr="00AC6B84">
        <w:rPr>
          <w:rFonts w:eastAsia="Calibri"/>
          <w:i/>
          <w:spacing w:val="-1"/>
          <w:sz w:val="22"/>
          <w:szCs w:val="22"/>
        </w:rPr>
        <w:t>n</w:t>
      </w:r>
      <w:r w:rsidRPr="00AC6B84">
        <w:rPr>
          <w:rFonts w:eastAsia="Calibri"/>
          <w:i/>
          <w:spacing w:val="1"/>
          <w:sz w:val="22"/>
          <w:szCs w:val="22"/>
        </w:rPr>
        <w:t>t</w:t>
      </w:r>
      <w:r w:rsidRPr="00AC6B84">
        <w:rPr>
          <w:rFonts w:eastAsia="Calibri"/>
          <w:i/>
          <w:sz w:val="22"/>
          <w:szCs w:val="22"/>
        </w:rPr>
        <w:t>iss</w:t>
      </w:r>
      <w:r w:rsidRPr="00AC6B84">
        <w:rPr>
          <w:rFonts w:eastAsia="Calibri"/>
          <w:i/>
          <w:spacing w:val="-1"/>
          <w:sz w:val="22"/>
          <w:szCs w:val="22"/>
        </w:rPr>
        <w:t>ag</w:t>
      </w:r>
      <w:r w:rsidRPr="00AC6B84">
        <w:rPr>
          <w:rFonts w:eastAsia="Calibri"/>
          <w:i/>
          <w:sz w:val="22"/>
          <w:szCs w:val="22"/>
        </w:rPr>
        <w:t>e</w:t>
      </w:r>
      <w:r w:rsidRPr="00AC6B84">
        <w:rPr>
          <w:rFonts w:eastAsia="Calibri"/>
          <w:i/>
          <w:spacing w:val="11"/>
          <w:sz w:val="22"/>
          <w:szCs w:val="22"/>
        </w:rPr>
        <w:t xml:space="preserve"> </w:t>
      </w:r>
      <w:r w:rsidRPr="00AC6B84">
        <w:rPr>
          <w:rFonts w:eastAsia="Calibri"/>
          <w:i/>
          <w:spacing w:val="-1"/>
          <w:sz w:val="22"/>
          <w:szCs w:val="22"/>
        </w:rPr>
        <w:t>h</w:t>
      </w:r>
      <w:r w:rsidRPr="00AC6B84">
        <w:rPr>
          <w:rFonts w:eastAsia="Calibri"/>
          <w:i/>
          <w:spacing w:val="1"/>
          <w:sz w:val="22"/>
          <w:szCs w:val="22"/>
        </w:rPr>
        <w:t>u</w:t>
      </w:r>
      <w:r w:rsidRPr="00AC6B84">
        <w:rPr>
          <w:rFonts w:eastAsia="Calibri"/>
          <w:i/>
          <w:sz w:val="22"/>
          <w:szCs w:val="22"/>
        </w:rPr>
        <w:t>m</w:t>
      </w:r>
      <w:r w:rsidRPr="00AC6B84">
        <w:rPr>
          <w:rFonts w:eastAsia="Calibri"/>
          <w:i/>
          <w:spacing w:val="-1"/>
          <w:sz w:val="22"/>
          <w:szCs w:val="22"/>
        </w:rPr>
        <w:t>a</w:t>
      </w:r>
      <w:r w:rsidRPr="00AC6B84">
        <w:rPr>
          <w:rFonts w:eastAsia="Calibri"/>
          <w:i/>
          <w:spacing w:val="3"/>
          <w:sz w:val="22"/>
          <w:szCs w:val="22"/>
        </w:rPr>
        <w:t>i</w:t>
      </w:r>
      <w:r w:rsidRPr="00AC6B84">
        <w:rPr>
          <w:rFonts w:eastAsia="Calibri"/>
          <w:i/>
          <w:sz w:val="22"/>
          <w:szCs w:val="22"/>
        </w:rPr>
        <w:t>n</w:t>
      </w:r>
      <w:r w:rsidRPr="00AC6B84">
        <w:rPr>
          <w:rFonts w:eastAsia="Calibri"/>
          <w:i/>
          <w:spacing w:val="10"/>
          <w:sz w:val="22"/>
          <w:szCs w:val="22"/>
        </w:rPr>
        <w:t xml:space="preserve"> </w:t>
      </w:r>
      <w:r w:rsidRPr="00AC6B84">
        <w:rPr>
          <w:rFonts w:eastAsia="Calibri"/>
          <w:spacing w:val="-1"/>
          <w:sz w:val="22"/>
          <w:szCs w:val="22"/>
        </w:rPr>
        <w:t>(</w:t>
      </w:r>
      <w:r w:rsidRPr="00AC6B84">
        <w:rPr>
          <w:rFonts w:eastAsia="Calibri"/>
          <w:spacing w:val="1"/>
          <w:sz w:val="22"/>
          <w:szCs w:val="22"/>
        </w:rPr>
        <w:t>p</w:t>
      </w:r>
      <w:r w:rsidRPr="00AC6B84">
        <w:rPr>
          <w:rFonts w:eastAsia="Calibri"/>
          <w:sz w:val="22"/>
          <w:szCs w:val="22"/>
        </w:rPr>
        <w:t>. </w:t>
      </w:r>
      <w:r w:rsidRPr="00AC6B84">
        <w:rPr>
          <w:rFonts w:eastAsia="Calibri"/>
          <w:spacing w:val="1"/>
          <w:sz w:val="22"/>
          <w:szCs w:val="22"/>
        </w:rPr>
        <w:t>117</w:t>
      </w:r>
      <w:r w:rsidRPr="00AC6B84">
        <w:rPr>
          <w:rFonts w:eastAsia="Calibri"/>
          <w:spacing w:val="-1"/>
          <w:sz w:val="22"/>
          <w:szCs w:val="22"/>
        </w:rPr>
        <w:t>-</w:t>
      </w:r>
      <w:r w:rsidRPr="00AC6B84">
        <w:rPr>
          <w:rFonts w:eastAsia="Calibri"/>
          <w:spacing w:val="1"/>
          <w:sz w:val="22"/>
          <w:szCs w:val="22"/>
        </w:rPr>
        <w:t>138</w:t>
      </w:r>
      <w:r w:rsidRPr="00AC6B84">
        <w:rPr>
          <w:rFonts w:eastAsia="Calibri"/>
          <w:spacing w:val="-1"/>
          <w:sz w:val="22"/>
          <w:szCs w:val="22"/>
        </w:rPr>
        <w:t>). H</w:t>
      </w:r>
      <w:r w:rsidRPr="00AC6B84">
        <w:rPr>
          <w:rFonts w:eastAsia="Calibri"/>
          <w:spacing w:val="1"/>
          <w:sz w:val="22"/>
          <w:szCs w:val="22"/>
        </w:rPr>
        <w:t>e</w:t>
      </w:r>
      <w:r w:rsidRPr="00AC6B84">
        <w:rPr>
          <w:rFonts w:eastAsia="Calibri"/>
          <w:sz w:val="22"/>
          <w:szCs w:val="22"/>
        </w:rPr>
        <w:t>rm</w:t>
      </w:r>
      <w:r w:rsidRPr="00AC6B84">
        <w:rPr>
          <w:rFonts w:eastAsia="Calibri"/>
          <w:spacing w:val="1"/>
          <w:sz w:val="22"/>
          <w:szCs w:val="22"/>
        </w:rPr>
        <w:t>è</w:t>
      </w:r>
      <w:r w:rsidRPr="00AC6B84">
        <w:rPr>
          <w:rFonts w:eastAsia="Calibri"/>
          <w:sz w:val="22"/>
          <w:szCs w:val="22"/>
        </w:rPr>
        <w:t>s.</w:t>
      </w:r>
    </w:p>
    <w:p w14:paraId="7A930051" w14:textId="5FC1F476" w:rsidR="008C22AB" w:rsidRPr="00AC6B84" w:rsidRDefault="008C22AB" w:rsidP="00C374E1">
      <w:pPr>
        <w:adjustRightInd w:val="0"/>
        <w:spacing w:after="120"/>
        <w:ind w:left="567" w:right="94" w:hanging="567"/>
        <w:jc w:val="both"/>
        <w:rPr>
          <w:rFonts w:eastAsia="Calibri"/>
          <w:sz w:val="22"/>
          <w:szCs w:val="22"/>
        </w:rPr>
      </w:pPr>
      <w:r w:rsidRPr="00AC6B84">
        <w:rPr>
          <w:rFonts w:eastAsia="Calibri"/>
          <w:sz w:val="22"/>
          <w:szCs w:val="22"/>
        </w:rPr>
        <w:t>Lindsay</w:t>
      </w:r>
      <w:r w:rsidR="00C374E1">
        <w:rPr>
          <w:rFonts w:eastAsia="Calibri"/>
          <w:sz w:val="22"/>
          <w:szCs w:val="22"/>
        </w:rPr>
        <w:t>,</w:t>
      </w:r>
      <w:r w:rsidRPr="00AC6B84">
        <w:rPr>
          <w:rFonts w:eastAsia="Calibri"/>
          <w:sz w:val="22"/>
          <w:szCs w:val="22"/>
        </w:rPr>
        <w:t xml:space="preserve"> R.</w:t>
      </w:r>
      <w:r w:rsidR="00C374E1">
        <w:rPr>
          <w:rFonts w:eastAsia="Calibri"/>
          <w:sz w:val="22"/>
          <w:szCs w:val="22"/>
        </w:rPr>
        <w:t xml:space="preserve"> </w:t>
      </w:r>
      <w:r w:rsidRPr="00AC6B84">
        <w:rPr>
          <w:rFonts w:eastAsia="Calibri"/>
          <w:sz w:val="22"/>
          <w:szCs w:val="22"/>
        </w:rPr>
        <w:t>K., Buchanan</w:t>
      </w:r>
      <w:r w:rsidR="00C374E1">
        <w:rPr>
          <w:rFonts w:eastAsia="Calibri"/>
          <w:sz w:val="22"/>
          <w:szCs w:val="22"/>
        </w:rPr>
        <w:t>,</w:t>
      </w:r>
      <w:r w:rsidRPr="00AC6B84">
        <w:rPr>
          <w:rFonts w:eastAsia="Calibri"/>
          <w:sz w:val="22"/>
          <w:szCs w:val="22"/>
        </w:rPr>
        <w:t xml:space="preserve"> B.</w:t>
      </w:r>
      <w:r w:rsidR="00C374E1">
        <w:rPr>
          <w:rFonts w:eastAsia="Calibri"/>
          <w:sz w:val="22"/>
          <w:szCs w:val="22"/>
        </w:rPr>
        <w:t xml:space="preserve"> </w:t>
      </w:r>
      <w:r w:rsidRPr="00AC6B84">
        <w:rPr>
          <w:rFonts w:eastAsia="Calibri"/>
          <w:sz w:val="22"/>
          <w:szCs w:val="22"/>
        </w:rPr>
        <w:t xml:space="preserve">G., </w:t>
      </w:r>
      <w:proofErr w:type="spellStart"/>
      <w:r w:rsidRPr="00AC6B84">
        <w:rPr>
          <w:rFonts w:eastAsia="Calibri"/>
          <w:sz w:val="22"/>
          <w:szCs w:val="22"/>
        </w:rPr>
        <w:t>Feigenbaum</w:t>
      </w:r>
      <w:proofErr w:type="spellEnd"/>
      <w:r w:rsidR="00C374E1">
        <w:rPr>
          <w:rFonts w:eastAsia="Calibri"/>
          <w:sz w:val="22"/>
          <w:szCs w:val="22"/>
        </w:rPr>
        <w:t>,</w:t>
      </w:r>
      <w:r w:rsidRPr="00AC6B84">
        <w:rPr>
          <w:rFonts w:eastAsia="Calibri"/>
          <w:sz w:val="22"/>
          <w:szCs w:val="22"/>
        </w:rPr>
        <w:t xml:space="preserve"> E. A. </w:t>
      </w:r>
      <w:r w:rsidR="00C374E1">
        <w:rPr>
          <w:rFonts w:eastAsia="Calibri"/>
          <w:sz w:val="22"/>
          <w:szCs w:val="22"/>
        </w:rPr>
        <w:t>et</w:t>
      </w:r>
      <w:r w:rsidRPr="00AC6B84">
        <w:rPr>
          <w:rFonts w:eastAsia="Calibri"/>
          <w:sz w:val="22"/>
          <w:szCs w:val="22"/>
        </w:rPr>
        <w:t xml:space="preserve"> </w:t>
      </w:r>
      <w:proofErr w:type="spellStart"/>
      <w:r w:rsidRPr="00AC6B84">
        <w:rPr>
          <w:rFonts w:eastAsia="Calibri"/>
          <w:sz w:val="22"/>
          <w:szCs w:val="22"/>
        </w:rPr>
        <w:t>Lederbert</w:t>
      </w:r>
      <w:proofErr w:type="spellEnd"/>
      <w:r w:rsidR="00C374E1">
        <w:rPr>
          <w:rFonts w:eastAsia="Calibri"/>
          <w:sz w:val="22"/>
          <w:szCs w:val="22"/>
        </w:rPr>
        <w:t>,</w:t>
      </w:r>
      <w:r w:rsidRPr="00AC6B84">
        <w:rPr>
          <w:rFonts w:eastAsia="Calibri"/>
          <w:sz w:val="22"/>
          <w:szCs w:val="22"/>
        </w:rPr>
        <w:t xml:space="preserve"> J. (1993</w:t>
      </w:r>
      <w:r w:rsidR="00C374E1">
        <w:rPr>
          <w:rFonts w:eastAsia="Calibri"/>
          <w:sz w:val="22"/>
          <w:szCs w:val="22"/>
        </w:rPr>
        <w:t>, juin</w:t>
      </w:r>
      <w:r w:rsidRPr="00AC6B84">
        <w:rPr>
          <w:rFonts w:eastAsia="Calibri"/>
          <w:sz w:val="22"/>
          <w:szCs w:val="22"/>
        </w:rPr>
        <w:t>)</w:t>
      </w:r>
      <w:r w:rsidR="00C374E1">
        <w:rPr>
          <w:rFonts w:eastAsia="Calibri"/>
          <w:sz w:val="22"/>
          <w:szCs w:val="22"/>
        </w:rPr>
        <w:t>.</w:t>
      </w:r>
      <w:r w:rsidRPr="00AC6B84">
        <w:rPr>
          <w:rFonts w:eastAsia="Calibri"/>
          <w:sz w:val="22"/>
          <w:szCs w:val="22"/>
        </w:rPr>
        <w:t xml:space="preserve"> </w:t>
      </w:r>
      <w:r w:rsidRPr="00BA6F5E">
        <w:rPr>
          <w:rFonts w:eastAsia="Calibri"/>
          <w:sz w:val="22"/>
          <w:szCs w:val="22"/>
          <w:lang w:val="en-US"/>
        </w:rPr>
        <w:t xml:space="preserve">DENDRAL: A case study of the first expert system for scientific hypothesis formation. </w:t>
      </w:r>
      <w:proofErr w:type="spellStart"/>
      <w:r w:rsidRPr="00C374E1">
        <w:rPr>
          <w:rFonts w:eastAsia="Calibri"/>
          <w:i/>
          <w:iCs/>
          <w:sz w:val="22"/>
          <w:szCs w:val="22"/>
        </w:rPr>
        <w:t>Artificial</w:t>
      </w:r>
      <w:proofErr w:type="spellEnd"/>
      <w:r w:rsidRPr="00C374E1">
        <w:rPr>
          <w:rFonts w:eastAsia="Calibri"/>
          <w:i/>
          <w:iCs/>
          <w:sz w:val="22"/>
          <w:szCs w:val="22"/>
        </w:rPr>
        <w:t xml:space="preserve"> Intelligence</w:t>
      </w:r>
      <w:r w:rsidRPr="00AC6B84">
        <w:rPr>
          <w:rFonts w:eastAsia="Calibri"/>
          <w:sz w:val="22"/>
          <w:szCs w:val="22"/>
        </w:rPr>
        <w:t xml:space="preserve">, </w:t>
      </w:r>
      <w:hyperlink r:id="rId44" w:tooltip="Go to table of contents for this volume/issue" w:history="1">
        <w:r w:rsidRPr="00C374E1">
          <w:rPr>
            <w:rFonts w:eastAsia="Calibri"/>
            <w:i/>
            <w:iCs/>
            <w:sz w:val="22"/>
            <w:szCs w:val="22"/>
          </w:rPr>
          <w:t>61</w:t>
        </w:r>
        <w:r w:rsidR="00C374E1">
          <w:rPr>
            <w:rFonts w:eastAsia="Calibri"/>
            <w:sz w:val="22"/>
            <w:szCs w:val="22"/>
          </w:rPr>
          <w:t>(</w:t>
        </w:r>
        <w:r w:rsidRPr="00AC6B84">
          <w:rPr>
            <w:rFonts w:eastAsia="Calibri"/>
            <w:sz w:val="22"/>
            <w:szCs w:val="22"/>
          </w:rPr>
          <w:t>2</w:t>
        </w:r>
      </w:hyperlink>
      <w:r w:rsidR="00C374E1">
        <w:rPr>
          <w:rFonts w:eastAsia="Calibri"/>
          <w:sz w:val="22"/>
          <w:szCs w:val="22"/>
        </w:rPr>
        <w:t>)</w:t>
      </w:r>
      <w:r w:rsidRPr="00AC6B84">
        <w:rPr>
          <w:rFonts w:eastAsia="Calibri"/>
          <w:sz w:val="22"/>
          <w:szCs w:val="22"/>
        </w:rPr>
        <w:t>, 209-261</w:t>
      </w:r>
      <w:r w:rsidR="00C374E1">
        <w:rPr>
          <w:rFonts w:eastAsia="Calibri"/>
          <w:sz w:val="22"/>
          <w:szCs w:val="22"/>
        </w:rPr>
        <w:t>.</w:t>
      </w:r>
    </w:p>
    <w:p w14:paraId="464F6847" w14:textId="43BF5FAD" w:rsidR="001B42A6" w:rsidRPr="00BF5DA9" w:rsidRDefault="001B42A6" w:rsidP="001B42A6">
      <w:pPr>
        <w:adjustRightInd w:val="0"/>
        <w:spacing w:after="120"/>
        <w:ind w:left="567" w:right="138" w:hanging="567"/>
        <w:jc w:val="both"/>
        <w:rPr>
          <w:sz w:val="22"/>
          <w:szCs w:val="22"/>
          <w:lang w:val="en-US"/>
        </w:rPr>
      </w:pPr>
      <w:proofErr w:type="spellStart"/>
      <w:r w:rsidRPr="00BA6F5E">
        <w:rPr>
          <w:sz w:val="22"/>
          <w:szCs w:val="22"/>
        </w:rPr>
        <w:t>Lundgren</w:t>
      </w:r>
      <w:proofErr w:type="spellEnd"/>
      <w:r w:rsidRPr="00BA6F5E">
        <w:rPr>
          <w:sz w:val="22"/>
          <w:szCs w:val="22"/>
        </w:rPr>
        <w:t xml:space="preserve">-Cayrol, K., Paquette, G., </w:t>
      </w:r>
      <w:proofErr w:type="spellStart"/>
      <w:r w:rsidRPr="00BA6F5E">
        <w:rPr>
          <w:sz w:val="22"/>
          <w:szCs w:val="22"/>
        </w:rPr>
        <w:t>Miara</w:t>
      </w:r>
      <w:proofErr w:type="spellEnd"/>
      <w:r w:rsidRPr="00BA6F5E">
        <w:rPr>
          <w:sz w:val="22"/>
          <w:szCs w:val="22"/>
        </w:rPr>
        <w:t xml:space="preserve">, A., Bergeron, </w:t>
      </w:r>
      <w:r w:rsidRPr="00BA6F5E">
        <w:rPr>
          <w:spacing w:val="-6"/>
          <w:sz w:val="22"/>
          <w:szCs w:val="22"/>
        </w:rPr>
        <w:t xml:space="preserve">F., </w:t>
      </w:r>
      <w:r w:rsidRPr="00BA6F5E">
        <w:rPr>
          <w:sz w:val="22"/>
          <w:szCs w:val="22"/>
        </w:rPr>
        <w:t xml:space="preserve">Rivard, J. et </w:t>
      </w:r>
      <w:proofErr w:type="spellStart"/>
      <w:r w:rsidRPr="00BA6F5E">
        <w:rPr>
          <w:sz w:val="22"/>
          <w:szCs w:val="22"/>
        </w:rPr>
        <w:t>Rosca</w:t>
      </w:r>
      <w:proofErr w:type="spellEnd"/>
      <w:r w:rsidRPr="00BA6F5E">
        <w:rPr>
          <w:sz w:val="22"/>
          <w:szCs w:val="22"/>
        </w:rPr>
        <w:t xml:space="preserve">, I. (2001). </w:t>
      </w:r>
      <w:proofErr w:type="spellStart"/>
      <w:r w:rsidRPr="00667D88">
        <w:rPr>
          <w:i/>
          <w:spacing w:val="-7"/>
          <w:sz w:val="22"/>
          <w:szCs w:val="22"/>
          <w:lang w:val="en-US"/>
        </w:rPr>
        <w:t>Ex</w:t>
      </w:r>
      <w:r w:rsidRPr="00667D88">
        <w:rPr>
          <w:i/>
          <w:sz w:val="22"/>
          <w:szCs w:val="22"/>
          <w:lang w:val="en-US"/>
        </w:rPr>
        <w:t>plor</w:t>
      </w:r>
      <w:proofErr w:type="spellEnd"/>
      <w:r w:rsidRPr="00667D88">
        <w:rPr>
          <w:i/>
          <w:sz w:val="22"/>
          <w:szCs w:val="22"/>
          <w:lang w:val="en-US"/>
        </w:rPr>
        <w:t>@</w:t>
      </w:r>
      <w:r w:rsidRPr="00667D88">
        <w:rPr>
          <w:i/>
          <w:spacing w:val="-24"/>
          <w:sz w:val="22"/>
          <w:szCs w:val="22"/>
          <w:lang w:val="en-US"/>
        </w:rPr>
        <w:t xml:space="preserve"> </w:t>
      </w:r>
      <w:r w:rsidRPr="00667D88">
        <w:rPr>
          <w:i/>
          <w:sz w:val="22"/>
          <w:szCs w:val="22"/>
          <w:lang w:val="en-US"/>
        </w:rPr>
        <w:t>advisory</w:t>
      </w:r>
      <w:r w:rsidRPr="00667D88">
        <w:rPr>
          <w:i/>
          <w:spacing w:val="-24"/>
          <w:sz w:val="22"/>
          <w:szCs w:val="22"/>
          <w:lang w:val="en-US"/>
        </w:rPr>
        <w:t xml:space="preserve"> </w:t>
      </w:r>
      <w:r w:rsidRPr="00667D88">
        <w:rPr>
          <w:i/>
          <w:sz w:val="22"/>
          <w:szCs w:val="22"/>
          <w:lang w:val="en-US"/>
        </w:rPr>
        <w:t>agent:</w:t>
      </w:r>
      <w:r w:rsidRPr="00667D88">
        <w:rPr>
          <w:i/>
          <w:spacing w:val="-23"/>
          <w:sz w:val="22"/>
          <w:szCs w:val="22"/>
          <w:lang w:val="en-US"/>
        </w:rPr>
        <w:t xml:space="preserve"> </w:t>
      </w:r>
      <w:r w:rsidRPr="00667D88">
        <w:rPr>
          <w:i/>
          <w:spacing w:val="-3"/>
          <w:sz w:val="22"/>
          <w:szCs w:val="22"/>
          <w:lang w:val="en-US"/>
        </w:rPr>
        <w:t>Tracing</w:t>
      </w:r>
      <w:r w:rsidRPr="00667D88">
        <w:rPr>
          <w:i/>
          <w:spacing w:val="-24"/>
          <w:sz w:val="22"/>
          <w:szCs w:val="22"/>
          <w:lang w:val="en-US"/>
        </w:rPr>
        <w:t xml:space="preserve"> </w:t>
      </w:r>
      <w:r w:rsidRPr="00667D88">
        <w:rPr>
          <w:i/>
          <w:sz w:val="22"/>
          <w:szCs w:val="22"/>
          <w:lang w:val="en-US"/>
        </w:rPr>
        <w:t>the</w:t>
      </w:r>
      <w:r w:rsidRPr="00667D88">
        <w:rPr>
          <w:i/>
          <w:spacing w:val="-23"/>
          <w:sz w:val="22"/>
          <w:szCs w:val="22"/>
          <w:lang w:val="en-US"/>
        </w:rPr>
        <w:t xml:space="preserve"> </w:t>
      </w:r>
      <w:r w:rsidRPr="00667D88">
        <w:rPr>
          <w:i/>
          <w:spacing w:val="-4"/>
          <w:sz w:val="22"/>
          <w:szCs w:val="22"/>
          <w:lang w:val="en-US"/>
        </w:rPr>
        <w:t>student’s</w:t>
      </w:r>
      <w:r w:rsidRPr="00667D88">
        <w:rPr>
          <w:i/>
          <w:spacing w:val="-24"/>
          <w:sz w:val="22"/>
          <w:szCs w:val="22"/>
          <w:lang w:val="en-US"/>
        </w:rPr>
        <w:t xml:space="preserve"> </w:t>
      </w:r>
      <w:r w:rsidRPr="00667D88">
        <w:rPr>
          <w:i/>
          <w:sz w:val="22"/>
          <w:szCs w:val="22"/>
          <w:lang w:val="en-US"/>
        </w:rPr>
        <w:t xml:space="preserve">trail. </w:t>
      </w:r>
      <w:proofErr w:type="spellStart"/>
      <w:r>
        <w:rPr>
          <w:iCs/>
          <w:sz w:val="22"/>
          <w:szCs w:val="22"/>
          <w:lang w:val="en-US"/>
        </w:rPr>
        <w:t>Conférence</w:t>
      </w:r>
      <w:proofErr w:type="spellEnd"/>
      <w:r>
        <w:rPr>
          <w:iCs/>
          <w:sz w:val="22"/>
          <w:szCs w:val="22"/>
          <w:lang w:val="en-US"/>
        </w:rPr>
        <w:t xml:space="preserve"> </w:t>
      </w:r>
      <w:proofErr w:type="spellStart"/>
      <w:r w:rsidRPr="00667D88">
        <w:rPr>
          <w:sz w:val="22"/>
          <w:szCs w:val="22"/>
          <w:lang w:val="en-US"/>
        </w:rPr>
        <w:t>WebNet</w:t>
      </w:r>
      <w:proofErr w:type="spellEnd"/>
      <w:r>
        <w:rPr>
          <w:sz w:val="22"/>
          <w:szCs w:val="22"/>
          <w:lang w:val="en-US"/>
        </w:rPr>
        <w:t> 20</w:t>
      </w:r>
      <w:r w:rsidRPr="00667D88">
        <w:rPr>
          <w:sz w:val="22"/>
          <w:szCs w:val="22"/>
          <w:lang w:val="en-US"/>
        </w:rPr>
        <w:t>01,</w:t>
      </w:r>
      <w:r w:rsidRPr="00667D88">
        <w:rPr>
          <w:spacing w:val="-3"/>
          <w:sz w:val="22"/>
          <w:szCs w:val="22"/>
          <w:lang w:val="en-US"/>
        </w:rPr>
        <w:t xml:space="preserve"> </w:t>
      </w:r>
      <w:r w:rsidRPr="00667D88">
        <w:rPr>
          <w:sz w:val="22"/>
          <w:szCs w:val="22"/>
          <w:lang w:val="en-US"/>
        </w:rPr>
        <w:t>Orlando</w:t>
      </w:r>
      <w:r>
        <w:rPr>
          <w:sz w:val="22"/>
          <w:szCs w:val="22"/>
          <w:lang w:val="en-US"/>
        </w:rPr>
        <w:t xml:space="preserve">, </w:t>
      </w:r>
      <w:proofErr w:type="spellStart"/>
      <w:r>
        <w:rPr>
          <w:sz w:val="22"/>
          <w:szCs w:val="22"/>
          <w:lang w:val="en-US"/>
        </w:rPr>
        <w:t>États-Unis</w:t>
      </w:r>
      <w:proofErr w:type="spellEnd"/>
      <w:r w:rsidRPr="00667D88">
        <w:rPr>
          <w:sz w:val="22"/>
          <w:szCs w:val="22"/>
          <w:lang w:val="en-US"/>
        </w:rPr>
        <w:t>.</w:t>
      </w:r>
    </w:p>
    <w:p w14:paraId="73A440A4" w14:textId="0C15173A" w:rsidR="008C22AB" w:rsidRPr="00BA6F5E" w:rsidRDefault="008C22AB" w:rsidP="008C22AB">
      <w:pPr>
        <w:adjustRightInd w:val="0"/>
        <w:spacing w:after="120"/>
        <w:ind w:left="567" w:right="94" w:hanging="567"/>
        <w:jc w:val="both"/>
        <w:rPr>
          <w:sz w:val="22"/>
          <w:szCs w:val="22"/>
          <w:lang w:val="en-US"/>
        </w:rPr>
      </w:pPr>
      <w:r w:rsidRPr="00BA6F5E">
        <w:rPr>
          <w:rFonts w:eastAsia="Calibri"/>
          <w:sz w:val="22"/>
          <w:szCs w:val="22"/>
          <w:lang w:val="en-US"/>
        </w:rPr>
        <w:t>Merrill</w:t>
      </w:r>
      <w:r w:rsidR="00C374E1" w:rsidRPr="00BA6F5E">
        <w:rPr>
          <w:rFonts w:eastAsia="Calibri"/>
          <w:sz w:val="22"/>
          <w:szCs w:val="22"/>
          <w:lang w:val="en-US"/>
        </w:rPr>
        <w:t>,</w:t>
      </w:r>
      <w:r w:rsidRPr="00BA6F5E">
        <w:rPr>
          <w:rFonts w:eastAsia="Calibri"/>
          <w:sz w:val="22"/>
          <w:szCs w:val="22"/>
          <w:lang w:val="en-US"/>
        </w:rPr>
        <w:t xml:space="preserve"> D.</w:t>
      </w:r>
      <w:r w:rsidR="0009572B" w:rsidRPr="00BA6F5E">
        <w:rPr>
          <w:rFonts w:eastAsia="Calibri"/>
          <w:sz w:val="22"/>
          <w:szCs w:val="22"/>
          <w:lang w:val="en-US"/>
        </w:rPr>
        <w:t> </w:t>
      </w:r>
      <w:r w:rsidRPr="00BA6F5E">
        <w:rPr>
          <w:rFonts w:eastAsia="Calibri"/>
          <w:sz w:val="22"/>
          <w:szCs w:val="22"/>
          <w:lang w:val="en-US"/>
        </w:rPr>
        <w:t>M. (1994)</w:t>
      </w:r>
      <w:r w:rsidR="00C374E1" w:rsidRPr="00BA6F5E">
        <w:rPr>
          <w:rFonts w:eastAsia="Calibri"/>
          <w:sz w:val="22"/>
          <w:szCs w:val="22"/>
          <w:lang w:val="en-US"/>
        </w:rPr>
        <w:t>.</w:t>
      </w:r>
      <w:r w:rsidRPr="00BA6F5E">
        <w:rPr>
          <w:sz w:val="22"/>
          <w:szCs w:val="22"/>
          <w:lang w:val="en-US"/>
        </w:rPr>
        <w:t xml:space="preserve"> </w:t>
      </w:r>
      <w:r w:rsidRPr="00BA6F5E">
        <w:rPr>
          <w:i/>
          <w:iCs/>
          <w:sz w:val="22"/>
          <w:szCs w:val="22"/>
          <w:lang w:val="en-US"/>
        </w:rPr>
        <w:t xml:space="preserve">Principles of </w:t>
      </w:r>
      <w:r w:rsidR="00C374E1" w:rsidRPr="00BA6F5E">
        <w:rPr>
          <w:i/>
          <w:iCs/>
          <w:sz w:val="22"/>
          <w:szCs w:val="22"/>
          <w:lang w:val="en-US"/>
        </w:rPr>
        <w:t>i</w:t>
      </w:r>
      <w:r w:rsidRPr="00BA6F5E">
        <w:rPr>
          <w:i/>
          <w:iCs/>
          <w:sz w:val="22"/>
          <w:szCs w:val="22"/>
          <w:lang w:val="en-US"/>
        </w:rPr>
        <w:t xml:space="preserve">nstructional </w:t>
      </w:r>
      <w:r w:rsidR="00C374E1" w:rsidRPr="00BA6F5E">
        <w:rPr>
          <w:i/>
          <w:iCs/>
          <w:sz w:val="22"/>
          <w:szCs w:val="22"/>
          <w:lang w:val="en-US"/>
        </w:rPr>
        <w:t>d</w:t>
      </w:r>
      <w:r w:rsidRPr="00BA6F5E">
        <w:rPr>
          <w:i/>
          <w:iCs/>
          <w:sz w:val="22"/>
          <w:szCs w:val="22"/>
          <w:lang w:val="en-US"/>
        </w:rPr>
        <w:t>esign</w:t>
      </w:r>
      <w:r w:rsidRPr="00BA6F5E">
        <w:rPr>
          <w:sz w:val="22"/>
          <w:szCs w:val="22"/>
          <w:lang w:val="en-US"/>
        </w:rPr>
        <w:t>. Educational Technology Publications</w:t>
      </w:r>
      <w:r w:rsidR="00A3133A" w:rsidRPr="00BA6F5E">
        <w:rPr>
          <w:sz w:val="22"/>
          <w:szCs w:val="22"/>
          <w:lang w:val="en-US"/>
        </w:rPr>
        <w:t>.</w:t>
      </w:r>
      <w:r w:rsidRPr="00BA6F5E">
        <w:rPr>
          <w:sz w:val="22"/>
          <w:szCs w:val="22"/>
          <w:lang w:val="en-US"/>
        </w:rPr>
        <w:t xml:space="preserve"> </w:t>
      </w:r>
    </w:p>
    <w:p w14:paraId="5BBF670E" w14:textId="78665D5E" w:rsidR="008C22AB" w:rsidRPr="00AC6B84" w:rsidRDefault="008C22AB" w:rsidP="008C22AB">
      <w:pPr>
        <w:adjustRightInd w:val="0"/>
        <w:spacing w:after="120"/>
        <w:ind w:left="567" w:right="93" w:hanging="567"/>
        <w:jc w:val="both"/>
        <w:rPr>
          <w:rFonts w:eastAsia="Calibri"/>
          <w:sz w:val="22"/>
          <w:szCs w:val="22"/>
        </w:rPr>
      </w:pPr>
      <w:proofErr w:type="spellStart"/>
      <w:r w:rsidRPr="00BA6F5E">
        <w:rPr>
          <w:rFonts w:eastAsia="Calibri"/>
          <w:spacing w:val="1"/>
          <w:sz w:val="22"/>
          <w:szCs w:val="22"/>
          <w:lang w:val="en-US"/>
        </w:rPr>
        <w:t>M</w:t>
      </w:r>
      <w:r w:rsidRPr="00BA6F5E">
        <w:rPr>
          <w:rFonts w:eastAsia="Calibri"/>
          <w:sz w:val="22"/>
          <w:szCs w:val="22"/>
          <w:lang w:val="en-US"/>
        </w:rPr>
        <w:t>i</w:t>
      </w:r>
      <w:r w:rsidRPr="00BA6F5E">
        <w:rPr>
          <w:rFonts w:eastAsia="Calibri"/>
          <w:spacing w:val="1"/>
          <w:sz w:val="22"/>
          <w:szCs w:val="22"/>
          <w:lang w:val="en-US"/>
        </w:rPr>
        <w:t>t</w:t>
      </w:r>
      <w:r w:rsidRPr="00BA6F5E">
        <w:rPr>
          <w:rFonts w:eastAsia="Calibri"/>
          <w:sz w:val="22"/>
          <w:szCs w:val="22"/>
          <w:lang w:val="en-US"/>
        </w:rPr>
        <w:t>r</w:t>
      </w:r>
      <w:r w:rsidRPr="00BA6F5E">
        <w:rPr>
          <w:rFonts w:eastAsia="Calibri"/>
          <w:spacing w:val="1"/>
          <w:sz w:val="22"/>
          <w:szCs w:val="22"/>
          <w:lang w:val="en-US"/>
        </w:rPr>
        <w:t>o</w:t>
      </w:r>
      <w:r w:rsidRPr="00BA6F5E">
        <w:rPr>
          <w:rFonts w:eastAsia="Calibri"/>
          <w:sz w:val="22"/>
          <w:szCs w:val="22"/>
          <w:lang w:val="en-US"/>
        </w:rPr>
        <w:t>vi</w:t>
      </w:r>
      <w:r w:rsidRPr="00BA6F5E">
        <w:rPr>
          <w:rFonts w:eastAsia="Calibri"/>
          <w:spacing w:val="-1"/>
          <w:sz w:val="22"/>
          <w:szCs w:val="22"/>
          <w:lang w:val="en-US"/>
        </w:rPr>
        <w:t>c</w:t>
      </w:r>
      <w:proofErr w:type="spellEnd"/>
      <w:r w:rsidRPr="00BA6F5E">
        <w:rPr>
          <w:rFonts w:eastAsia="Calibri"/>
          <w:sz w:val="22"/>
          <w:szCs w:val="22"/>
          <w:lang w:val="en-US"/>
        </w:rPr>
        <w:t xml:space="preserve">, A. </w:t>
      </w:r>
      <w:r w:rsidRPr="00BA6F5E">
        <w:rPr>
          <w:rFonts w:eastAsia="Calibri"/>
          <w:spacing w:val="-1"/>
          <w:sz w:val="22"/>
          <w:szCs w:val="22"/>
          <w:lang w:val="en-US"/>
        </w:rPr>
        <w:t>(</w:t>
      </w:r>
      <w:r w:rsidRPr="00BA6F5E">
        <w:rPr>
          <w:rFonts w:eastAsia="Calibri"/>
          <w:spacing w:val="1"/>
          <w:sz w:val="22"/>
          <w:szCs w:val="22"/>
          <w:lang w:val="en-US"/>
        </w:rPr>
        <w:t>2010</w:t>
      </w:r>
      <w:r w:rsidRPr="00BA6F5E">
        <w:rPr>
          <w:rFonts w:eastAsia="Calibri"/>
          <w:spacing w:val="-1"/>
          <w:sz w:val="22"/>
          <w:szCs w:val="22"/>
          <w:lang w:val="en-US"/>
        </w:rPr>
        <w:t>)</w:t>
      </w:r>
      <w:r w:rsidRPr="00BA6F5E">
        <w:rPr>
          <w:rFonts w:eastAsia="Calibri"/>
          <w:sz w:val="22"/>
          <w:szCs w:val="22"/>
          <w:lang w:val="en-US"/>
        </w:rPr>
        <w:t xml:space="preserve">. </w:t>
      </w:r>
      <w:r w:rsidRPr="00BA6F5E">
        <w:rPr>
          <w:rFonts w:eastAsia="Calibri"/>
          <w:spacing w:val="1"/>
          <w:sz w:val="22"/>
          <w:szCs w:val="22"/>
          <w:lang w:val="en-US"/>
        </w:rPr>
        <w:t>M</w:t>
      </w:r>
      <w:r w:rsidRPr="00BA6F5E">
        <w:rPr>
          <w:rFonts w:eastAsia="Calibri"/>
          <w:spacing w:val="-2"/>
          <w:sz w:val="22"/>
          <w:szCs w:val="22"/>
          <w:lang w:val="en-US"/>
        </w:rPr>
        <w:t>o</w:t>
      </w:r>
      <w:r w:rsidRPr="00BA6F5E">
        <w:rPr>
          <w:rFonts w:eastAsia="Calibri"/>
          <w:spacing w:val="1"/>
          <w:sz w:val="22"/>
          <w:szCs w:val="22"/>
          <w:lang w:val="en-US"/>
        </w:rPr>
        <w:t>de</w:t>
      </w:r>
      <w:r w:rsidRPr="00BA6F5E">
        <w:rPr>
          <w:rFonts w:eastAsia="Calibri"/>
          <w:sz w:val="22"/>
          <w:szCs w:val="22"/>
          <w:lang w:val="en-US"/>
        </w:rPr>
        <w:t>li</w:t>
      </w:r>
      <w:r w:rsidRPr="00BA6F5E">
        <w:rPr>
          <w:rFonts w:eastAsia="Calibri"/>
          <w:spacing w:val="1"/>
          <w:sz w:val="22"/>
          <w:szCs w:val="22"/>
          <w:lang w:val="en-US"/>
        </w:rPr>
        <w:t>n</w:t>
      </w:r>
      <w:r w:rsidRPr="00BA6F5E">
        <w:rPr>
          <w:rFonts w:eastAsia="Calibri"/>
          <w:sz w:val="22"/>
          <w:szCs w:val="22"/>
          <w:lang w:val="en-US"/>
        </w:rPr>
        <w:t xml:space="preserve">g </w:t>
      </w:r>
      <w:r w:rsidRPr="00BA6F5E">
        <w:rPr>
          <w:rFonts w:eastAsia="Calibri"/>
          <w:spacing w:val="-1"/>
          <w:sz w:val="22"/>
          <w:szCs w:val="22"/>
          <w:lang w:val="en-US"/>
        </w:rPr>
        <w:t>d</w:t>
      </w:r>
      <w:r w:rsidRPr="00BA6F5E">
        <w:rPr>
          <w:rFonts w:eastAsia="Calibri"/>
          <w:spacing w:val="1"/>
          <w:sz w:val="22"/>
          <w:szCs w:val="22"/>
          <w:lang w:val="en-US"/>
        </w:rPr>
        <w:t>o</w:t>
      </w:r>
      <w:r w:rsidRPr="00BA6F5E">
        <w:rPr>
          <w:rFonts w:eastAsia="Calibri"/>
          <w:sz w:val="22"/>
          <w:szCs w:val="22"/>
          <w:lang w:val="en-US"/>
        </w:rPr>
        <w:t>mai</w:t>
      </w:r>
      <w:r w:rsidRPr="00BA6F5E">
        <w:rPr>
          <w:rFonts w:eastAsia="Calibri"/>
          <w:spacing w:val="1"/>
          <w:sz w:val="22"/>
          <w:szCs w:val="22"/>
          <w:lang w:val="en-US"/>
        </w:rPr>
        <w:t>n</w:t>
      </w:r>
      <w:r w:rsidRPr="00BA6F5E">
        <w:rPr>
          <w:rFonts w:eastAsia="Calibri"/>
          <w:sz w:val="22"/>
          <w:szCs w:val="22"/>
          <w:lang w:val="en-US"/>
        </w:rPr>
        <w:t>s a</w:t>
      </w:r>
      <w:r w:rsidRPr="00BA6F5E">
        <w:rPr>
          <w:rFonts w:eastAsia="Calibri"/>
          <w:spacing w:val="-1"/>
          <w:sz w:val="22"/>
          <w:szCs w:val="22"/>
          <w:lang w:val="en-US"/>
        </w:rPr>
        <w:t>n</w:t>
      </w:r>
      <w:r w:rsidRPr="00BA6F5E">
        <w:rPr>
          <w:rFonts w:eastAsia="Calibri"/>
          <w:sz w:val="22"/>
          <w:szCs w:val="22"/>
          <w:lang w:val="en-US"/>
        </w:rPr>
        <w:t>d</w:t>
      </w:r>
      <w:r w:rsidRPr="00BA6F5E">
        <w:rPr>
          <w:rFonts w:eastAsia="Calibri"/>
          <w:spacing w:val="1"/>
          <w:sz w:val="22"/>
          <w:szCs w:val="22"/>
          <w:lang w:val="en-US"/>
        </w:rPr>
        <w:t xml:space="preserve"> </w:t>
      </w:r>
      <w:r w:rsidRPr="00BA6F5E">
        <w:rPr>
          <w:rFonts w:eastAsia="Calibri"/>
          <w:sz w:val="22"/>
          <w:szCs w:val="22"/>
          <w:lang w:val="en-US"/>
        </w:rPr>
        <w:t>s</w:t>
      </w:r>
      <w:r w:rsidRPr="00BA6F5E">
        <w:rPr>
          <w:rFonts w:eastAsia="Calibri"/>
          <w:spacing w:val="1"/>
          <w:sz w:val="22"/>
          <w:szCs w:val="22"/>
          <w:lang w:val="en-US"/>
        </w:rPr>
        <w:t>t</w:t>
      </w:r>
      <w:r w:rsidRPr="00BA6F5E">
        <w:rPr>
          <w:rFonts w:eastAsia="Calibri"/>
          <w:spacing w:val="-1"/>
          <w:sz w:val="22"/>
          <w:szCs w:val="22"/>
          <w:lang w:val="en-US"/>
        </w:rPr>
        <w:t>u</w:t>
      </w:r>
      <w:r w:rsidRPr="00BA6F5E">
        <w:rPr>
          <w:rFonts w:eastAsia="Calibri"/>
          <w:spacing w:val="1"/>
          <w:sz w:val="22"/>
          <w:szCs w:val="22"/>
          <w:lang w:val="en-US"/>
        </w:rPr>
        <w:t>de</w:t>
      </w:r>
      <w:r w:rsidRPr="00BA6F5E">
        <w:rPr>
          <w:rFonts w:eastAsia="Calibri"/>
          <w:spacing w:val="-1"/>
          <w:sz w:val="22"/>
          <w:szCs w:val="22"/>
          <w:lang w:val="en-US"/>
        </w:rPr>
        <w:t>n</w:t>
      </w:r>
      <w:r w:rsidRPr="00BA6F5E">
        <w:rPr>
          <w:rFonts w:eastAsia="Calibri"/>
          <w:spacing w:val="1"/>
          <w:sz w:val="22"/>
          <w:szCs w:val="22"/>
          <w:lang w:val="en-US"/>
        </w:rPr>
        <w:t>t</w:t>
      </w:r>
      <w:r w:rsidRPr="00BA6F5E">
        <w:rPr>
          <w:rFonts w:eastAsia="Calibri"/>
          <w:sz w:val="22"/>
          <w:szCs w:val="22"/>
          <w:lang w:val="en-US"/>
        </w:rPr>
        <w:t xml:space="preserve">s </w:t>
      </w:r>
      <w:r w:rsidRPr="00BA6F5E">
        <w:rPr>
          <w:rFonts w:eastAsia="Calibri"/>
          <w:spacing w:val="-1"/>
          <w:sz w:val="22"/>
          <w:szCs w:val="22"/>
          <w:lang w:val="en-US"/>
        </w:rPr>
        <w:t>w</w:t>
      </w:r>
      <w:r w:rsidRPr="00BA6F5E">
        <w:rPr>
          <w:rFonts w:eastAsia="Calibri"/>
          <w:sz w:val="22"/>
          <w:szCs w:val="22"/>
          <w:lang w:val="en-US"/>
        </w:rPr>
        <w:t>i</w:t>
      </w:r>
      <w:r w:rsidRPr="00BA6F5E">
        <w:rPr>
          <w:rFonts w:eastAsia="Calibri"/>
          <w:spacing w:val="1"/>
          <w:sz w:val="22"/>
          <w:szCs w:val="22"/>
          <w:lang w:val="en-US"/>
        </w:rPr>
        <w:t>t</w:t>
      </w:r>
      <w:r w:rsidRPr="00BA6F5E">
        <w:rPr>
          <w:rFonts w:eastAsia="Calibri"/>
          <w:sz w:val="22"/>
          <w:szCs w:val="22"/>
          <w:lang w:val="en-US"/>
        </w:rPr>
        <w:t>h</w:t>
      </w:r>
      <w:r w:rsidRPr="00BA6F5E">
        <w:rPr>
          <w:rFonts w:eastAsia="Calibri"/>
          <w:spacing w:val="1"/>
          <w:sz w:val="22"/>
          <w:szCs w:val="22"/>
          <w:lang w:val="en-US"/>
        </w:rPr>
        <w:t xml:space="preserve"> </w:t>
      </w:r>
      <w:r w:rsidRPr="00BA6F5E">
        <w:rPr>
          <w:rFonts w:eastAsia="Calibri"/>
          <w:spacing w:val="-1"/>
          <w:sz w:val="22"/>
          <w:szCs w:val="22"/>
          <w:lang w:val="en-US"/>
        </w:rPr>
        <w:t>c</w:t>
      </w:r>
      <w:r w:rsidRPr="00BA6F5E">
        <w:rPr>
          <w:rFonts w:eastAsia="Calibri"/>
          <w:spacing w:val="1"/>
          <w:sz w:val="22"/>
          <w:szCs w:val="22"/>
          <w:lang w:val="en-US"/>
        </w:rPr>
        <w:t>on</w:t>
      </w:r>
      <w:r w:rsidRPr="00BA6F5E">
        <w:rPr>
          <w:rFonts w:eastAsia="Calibri"/>
          <w:sz w:val="22"/>
          <w:szCs w:val="22"/>
          <w:lang w:val="en-US"/>
        </w:rPr>
        <w:t>s</w:t>
      </w:r>
      <w:r w:rsidRPr="00BA6F5E">
        <w:rPr>
          <w:rFonts w:eastAsia="Calibri"/>
          <w:spacing w:val="1"/>
          <w:sz w:val="22"/>
          <w:szCs w:val="22"/>
          <w:lang w:val="en-US"/>
        </w:rPr>
        <w:t>t</w:t>
      </w:r>
      <w:r w:rsidRPr="00BA6F5E">
        <w:rPr>
          <w:rFonts w:eastAsia="Calibri"/>
          <w:spacing w:val="-2"/>
          <w:sz w:val="22"/>
          <w:szCs w:val="22"/>
          <w:lang w:val="en-US"/>
        </w:rPr>
        <w:t>r</w:t>
      </w:r>
      <w:r w:rsidRPr="00BA6F5E">
        <w:rPr>
          <w:rFonts w:eastAsia="Calibri"/>
          <w:sz w:val="22"/>
          <w:szCs w:val="22"/>
          <w:lang w:val="en-US"/>
        </w:rPr>
        <w:t>ai</w:t>
      </w:r>
      <w:r w:rsidRPr="00BA6F5E">
        <w:rPr>
          <w:rFonts w:eastAsia="Calibri"/>
          <w:spacing w:val="-1"/>
          <w:sz w:val="22"/>
          <w:szCs w:val="22"/>
          <w:lang w:val="en-US"/>
        </w:rPr>
        <w:t>n</w:t>
      </w:r>
      <w:r w:rsidRPr="00BA6F5E">
        <w:rPr>
          <w:rFonts w:eastAsia="Calibri"/>
          <w:spacing w:val="1"/>
          <w:sz w:val="22"/>
          <w:szCs w:val="22"/>
          <w:lang w:val="en-US"/>
        </w:rPr>
        <w:t>t-</w:t>
      </w:r>
      <w:r w:rsidRPr="00BA6F5E">
        <w:rPr>
          <w:rFonts w:eastAsia="Calibri"/>
          <w:spacing w:val="-1"/>
          <w:sz w:val="22"/>
          <w:szCs w:val="22"/>
          <w:lang w:val="en-US"/>
        </w:rPr>
        <w:t>b</w:t>
      </w:r>
      <w:r w:rsidRPr="00BA6F5E">
        <w:rPr>
          <w:rFonts w:eastAsia="Calibri"/>
          <w:sz w:val="22"/>
          <w:szCs w:val="22"/>
          <w:lang w:val="en-US"/>
        </w:rPr>
        <w:t>as</w:t>
      </w:r>
      <w:r w:rsidRPr="00BA6F5E">
        <w:rPr>
          <w:rFonts w:eastAsia="Calibri"/>
          <w:spacing w:val="1"/>
          <w:sz w:val="22"/>
          <w:szCs w:val="22"/>
          <w:lang w:val="en-US"/>
        </w:rPr>
        <w:t>e</w:t>
      </w:r>
      <w:r w:rsidRPr="00BA6F5E">
        <w:rPr>
          <w:rFonts w:eastAsia="Calibri"/>
          <w:sz w:val="22"/>
          <w:szCs w:val="22"/>
          <w:lang w:val="en-US"/>
        </w:rPr>
        <w:t>d</w:t>
      </w:r>
      <w:r w:rsidRPr="00BA6F5E">
        <w:rPr>
          <w:rFonts w:eastAsia="Calibri"/>
          <w:spacing w:val="1"/>
          <w:sz w:val="22"/>
          <w:szCs w:val="22"/>
          <w:lang w:val="en-US"/>
        </w:rPr>
        <w:t xml:space="preserve"> </w:t>
      </w:r>
      <w:r w:rsidRPr="00BA6F5E">
        <w:rPr>
          <w:rFonts w:eastAsia="Calibri"/>
          <w:sz w:val="22"/>
          <w:szCs w:val="22"/>
          <w:lang w:val="en-US"/>
        </w:rPr>
        <w:t>m</w:t>
      </w:r>
      <w:r w:rsidRPr="00BA6F5E">
        <w:rPr>
          <w:rFonts w:eastAsia="Calibri"/>
          <w:spacing w:val="1"/>
          <w:sz w:val="22"/>
          <w:szCs w:val="22"/>
          <w:lang w:val="en-US"/>
        </w:rPr>
        <w:t>od</w:t>
      </w:r>
      <w:r w:rsidRPr="00BA6F5E">
        <w:rPr>
          <w:rFonts w:eastAsia="Calibri"/>
          <w:spacing w:val="-2"/>
          <w:sz w:val="22"/>
          <w:szCs w:val="22"/>
          <w:lang w:val="en-US"/>
        </w:rPr>
        <w:t>e</w:t>
      </w:r>
      <w:r w:rsidRPr="00BA6F5E">
        <w:rPr>
          <w:rFonts w:eastAsia="Calibri"/>
          <w:sz w:val="22"/>
          <w:szCs w:val="22"/>
          <w:lang w:val="en-US"/>
        </w:rPr>
        <w:t>li</w:t>
      </w:r>
      <w:r w:rsidRPr="00BA6F5E">
        <w:rPr>
          <w:rFonts w:eastAsia="Calibri"/>
          <w:spacing w:val="1"/>
          <w:sz w:val="22"/>
          <w:szCs w:val="22"/>
          <w:lang w:val="en-US"/>
        </w:rPr>
        <w:t>n</w:t>
      </w:r>
      <w:r w:rsidRPr="00BA6F5E">
        <w:rPr>
          <w:rFonts w:eastAsia="Calibri"/>
          <w:spacing w:val="-3"/>
          <w:sz w:val="22"/>
          <w:szCs w:val="22"/>
          <w:lang w:val="en-US"/>
        </w:rPr>
        <w:t>g</w:t>
      </w:r>
      <w:r w:rsidRPr="00BA6F5E">
        <w:rPr>
          <w:rFonts w:eastAsia="Calibri"/>
          <w:sz w:val="22"/>
          <w:szCs w:val="22"/>
          <w:lang w:val="en-US"/>
        </w:rPr>
        <w:t xml:space="preserve">. </w:t>
      </w:r>
      <w:r w:rsidRPr="00AC6B84">
        <w:rPr>
          <w:rFonts w:eastAsia="Calibri"/>
          <w:spacing w:val="1"/>
          <w:sz w:val="22"/>
          <w:szCs w:val="22"/>
        </w:rPr>
        <w:t>D</w:t>
      </w:r>
      <w:r w:rsidRPr="00AC6B84">
        <w:rPr>
          <w:rFonts w:eastAsia="Calibri"/>
          <w:sz w:val="22"/>
          <w:szCs w:val="22"/>
        </w:rPr>
        <w:t>a</w:t>
      </w:r>
      <w:r w:rsidRPr="00AC6B84">
        <w:rPr>
          <w:rFonts w:eastAsia="Calibri"/>
          <w:spacing w:val="1"/>
          <w:sz w:val="22"/>
          <w:szCs w:val="22"/>
        </w:rPr>
        <w:t>n</w:t>
      </w:r>
      <w:r w:rsidRPr="00AC6B84">
        <w:rPr>
          <w:rFonts w:eastAsia="Calibri"/>
          <w:sz w:val="22"/>
          <w:szCs w:val="22"/>
        </w:rPr>
        <w:t>s</w:t>
      </w:r>
      <w:r w:rsidRPr="00AC6B84">
        <w:rPr>
          <w:rFonts w:eastAsia="Calibri"/>
          <w:spacing w:val="46"/>
          <w:sz w:val="22"/>
          <w:szCs w:val="22"/>
        </w:rPr>
        <w:t xml:space="preserve"> </w:t>
      </w:r>
      <w:r w:rsidRPr="00AC6B84">
        <w:rPr>
          <w:rFonts w:eastAsia="Calibri"/>
          <w:spacing w:val="-1"/>
          <w:sz w:val="22"/>
          <w:szCs w:val="22"/>
        </w:rPr>
        <w:t>R</w:t>
      </w:r>
      <w:r w:rsidRPr="00AC6B84">
        <w:rPr>
          <w:rFonts w:eastAsia="Calibri"/>
          <w:sz w:val="22"/>
          <w:szCs w:val="22"/>
        </w:rPr>
        <w:t>.</w:t>
      </w:r>
      <w:r w:rsidR="0009572B" w:rsidRPr="00AC6B84">
        <w:rPr>
          <w:rFonts w:eastAsia="Calibri"/>
          <w:sz w:val="22"/>
          <w:szCs w:val="22"/>
        </w:rPr>
        <w:t> </w:t>
      </w:r>
      <w:proofErr w:type="spellStart"/>
      <w:r w:rsidRPr="00AC6B84">
        <w:rPr>
          <w:rFonts w:eastAsia="Calibri"/>
          <w:spacing w:val="1"/>
          <w:sz w:val="22"/>
          <w:szCs w:val="22"/>
        </w:rPr>
        <w:t>N</w:t>
      </w:r>
      <w:r w:rsidRPr="00AC6B84">
        <w:rPr>
          <w:rFonts w:eastAsia="Calibri"/>
          <w:spacing w:val="-1"/>
          <w:sz w:val="22"/>
          <w:szCs w:val="22"/>
        </w:rPr>
        <w:t>k</w:t>
      </w:r>
      <w:r w:rsidRPr="00AC6B84">
        <w:rPr>
          <w:rFonts w:eastAsia="Calibri"/>
          <w:sz w:val="22"/>
          <w:szCs w:val="22"/>
        </w:rPr>
        <w:t>a</w:t>
      </w:r>
      <w:r w:rsidRPr="00AC6B84">
        <w:rPr>
          <w:rFonts w:eastAsia="Calibri"/>
          <w:spacing w:val="-2"/>
          <w:sz w:val="22"/>
          <w:szCs w:val="22"/>
        </w:rPr>
        <w:t>m</w:t>
      </w:r>
      <w:r w:rsidRPr="00AC6B84">
        <w:rPr>
          <w:rFonts w:eastAsia="Calibri"/>
          <w:spacing w:val="1"/>
          <w:sz w:val="22"/>
          <w:szCs w:val="22"/>
        </w:rPr>
        <w:t>bou</w:t>
      </w:r>
      <w:proofErr w:type="spellEnd"/>
      <w:r w:rsidRPr="00AC6B84">
        <w:rPr>
          <w:rFonts w:eastAsia="Calibri"/>
          <w:sz w:val="22"/>
          <w:szCs w:val="22"/>
        </w:rPr>
        <w:t>,</w:t>
      </w:r>
      <w:r w:rsidRPr="00AC6B84">
        <w:rPr>
          <w:rFonts w:eastAsia="Calibri"/>
          <w:spacing w:val="44"/>
          <w:sz w:val="22"/>
          <w:szCs w:val="22"/>
        </w:rPr>
        <w:t xml:space="preserve"> </w:t>
      </w:r>
      <w:r w:rsidRPr="00AC6B84">
        <w:rPr>
          <w:rFonts w:eastAsia="Calibri"/>
          <w:sz w:val="22"/>
          <w:szCs w:val="22"/>
        </w:rPr>
        <w:t>J.</w:t>
      </w:r>
      <w:r w:rsidR="0009572B" w:rsidRPr="00AC6B84">
        <w:rPr>
          <w:rFonts w:eastAsia="Calibri"/>
          <w:sz w:val="22"/>
          <w:szCs w:val="22"/>
        </w:rPr>
        <w:t> </w:t>
      </w:r>
      <w:proofErr w:type="spellStart"/>
      <w:r w:rsidRPr="00AC6B84">
        <w:rPr>
          <w:rFonts w:eastAsia="Calibri"/>
          <w:spacing w:val="-1"/>
          <w:sz w:val="22"/>
          <w:szCs w:val="22"/>
        </w:rPr>
        <w:t>B</w:t>
      </w:r>
      <w:r w:rsidRPr="00AC6B84">
        <w:rPr>
          <w:rFonts w:eastAsia="Calibri"/>
          <w:spacing w:val="-2"/>
          <w:sz w:val="22"/>
          <w:szCs w:val="22"/>
        </w:rPr>
        <w:t>o</w:t>
      </w:r>
      <w:r w:rsidRPr="00AC6B84">
        <w:rPr>
          <w:rFonts w:eastAsia="Calibri"/>
          <w:spacing w:val="1"/>
          <w:sz w:val="22"/>
          <w:szCs w:val="22"/>
        </w:rPr>
        <w:t>u</w:t>
      </w:r>
      <w:r w:rsidRPr="00AC6B84">
        <w:rPr>
          <w:rFonts w:eastAsia="Calibri"/>
          <w:sz w:val="22"/>
          <w:szCs w:val="22"/>
        </w:rPr>
        <w:t>r</w:t>
      </w:r>
      <w:r w:rsidRPr="00AC6B84">
        <w:rPr>
          <w:rFonts w:eastAsia="Calibri"/>
          <w:spacing w:val="1"/>
          <w:sz w:val="22"/>
          <w:szCs w:val="22"/>
        </w:rPr>
        <w:t>d</w:t>
      </w:r>
      <w:r w:rsidRPr="00AC6B84">
        <w:rPr>
          <w:rFonts w:eastAsia="Calibri"/>
          <w:sz w:val="22"/>
          <w:szCs w:val="22"/>
        </w:rPr>
        <w:t>e</w:t>
      </w:r>
      <w:r w:rsidRPr="00AC6B84">
        <w:rPr>
          <w:rFonts w:eastAsia="Calibri"/>
          <w:spacing w:val="-2"/>
          <w:sz w:val="22"/>
          <w:szCs w:val="22"/>
        </w:rPr>
        <w:t>a</w:t>
      </w:r>
      <w:r w:rsidRPr="00AC6B84">
        <w:rPr>
          <w:rFonts w:eastAsia="Calibri"/>
          <w:sz w:val="22"/>
          <w:szCs w:val="22"/>
        </w:rPr>
        <w:t>u</w:t>
      </w:r>
      <w:proofErr w:type="spellEnd"/>
      <w:r w:rsidRPr="00AC6B84">
        <w:rPr>
          <w:rFonts w:eastAsia="Calibri"/>
          <w:spacing w:val="47"/>
          <w:sz w:val="22"/>
          <w:szCs w:val="22"/>
        </w:rPr>
        <w:t xml:space="preserve"> </w:t>
      </w:r>
      <w:r w:rsidRPr="00AC6B84">
        <w:rPr>
          <w:rFonts w:eastAsia="Calibri"/>
          <w:spacing w:val="-2"/>
          <w:sz w:val="22"/>
          <w:szCs w:val="22"/>
        </w:rPr>
        <w:t>e</w:t>
      </w:r>
      <w:r w:rsidRPr="00AC6B84">
        <w:rPr>
          <w:rFonts w:eastAsia="Calibri"/>
          <w:sz w:val="22"/>
          <w:szCs w:val="22"/>
        </w:rPr>
        <w:t>t</w:t>
      </w:r>
      <w:r w:rsidRPr="00AC6B84">
        <w:rPr>
          <w:rFonts w:eastAsia="Calibri"/>
          <w:spacing w:val="48"/>
          <w:sz w:val="22"/>
          <w:szCs w:val="22"/>
        </w:rPr>
        <w:t xml:space="preserve"> </w:t>
      </w:r>
      <w:r w:rsidRPr="00AC6B84">
        <w:rPr>
          <w:rFonts w:eastAsia="Calibri"/>
          <w:spacing w:val="-1"/>
          <w:sz w:val="22"/>
          <w:szCs w:val="22"/>
        </w:rPr>
        <w:t>R</w:t>
      </w:r>
      <w:r w:rsidRPr="00AC6B84">
        <w:rPr>
          <w:rFonts w:eastAsia="Calibri"/>
          <w:sz w:val="22"/>
          <w:szCs w:val="22"/>
        </w:rPr>
        <w:t>.</w:t>
      </w:r>
      <w:r w:rsidR="0009572B" w:rsidRPr="00AC6B84">
        <w:rPr>
          <w:rFonts w:eastAsia="Calibri"/>
          <w:sz w:val="22"/>
          <w:szCs w:val="22"/>
        </w:rPr>
        <w:t> </w:t>
      </w:r>
      <w:proofErr w:type="spellStart"/>
      <w:r w:rsidRPr="00AC6B84">
        <w:rPr>
          <w:rFonts w:eastAsia="Calibri"/>
          <w:spacing w:val="1"/>
          <w:sz w:val="22"/>
          <w:szCs w:val="22"/>
        </w:rPr>
        <w:t>M</w:t>
      </w:r>
      <w:r w:rsidRPr="00AC6B84">
        <w:rPr>
          <w:rFonts w:eastAsia="Calibri"/>
          <w:spacing w:val="-2"/>
          <w:sz w:val="22"/>
          <w:szCs w:val="22"/>
        </w:rPr>
        <w:t>i</w:t>
      </w:r>
      <w:r w:rsidRPr="00AC6B84">
        <w:rPr>
          <w:rFonts w:eastAsia="Calibri"/>
          <w:spacing w:val="1"/>
          <w:sz w:val="22"/>
          <w:szCs w:val="22"/>
        </w:rPr>
        <w:t>zo</w:t>
      </w:r>
      <w:r w:rsidRPr="00AC6B84">
        <w:rPr>
          <w:rFonts w:eastAsia="Calibri"/>
          <w:sz w:val="22"/>
          <w:szCs w:val="22"/>
        </w:rPr>
        <w:t>g</w:t>
      </w:r>
      <w:r w:rsidRPr="00AC6B84">
        <w:rPr>
          <w:rFonts w:eastAsia="Calibri"/>
          <w:spacing w:val="1"/>
          <w:sz w:val="22"/>
          <w:szCs w:val="22"/>
        </w:rPr>
        <w:t>u</w:t>
      </w:r>
      <w:r w:rsidRPr="00AC6B84">
        <w:rPr>
          <w:rFonts w:eastAsia="Calibri"/>
          <w:spacing w:val="-3"/>
          <w:sz w:val="22"/>
          <w:szCs w:val="22"/>
        </w:rPr>
        <w:t>c</w:t>
      </w:r>
      <w:r w:rsidRPr="00AC6B84">
        <w:rPr>
          <w:rFonts w:eastAsia="Calibri"/>
          <w:spacing w:val="1"/>
          <w:sz w:val="22"/>
          <w:szCs w:val="22"/>
        </w:rPr>
        <w:t>h</w:t>
      </w:r>
      <w:r w:rsidRPr="00AC6B84">
        <w:rPr>
          <w:rFonts w:eastAsia="Calibri"/>
          <w:sz w:val="22"/>
          <w:szCs w:val="22"/>
        </w:rPr>
        <w:t>i</w:t>
      </w:r>
      <w:proofErr w:type="spellEnd"/>
      <w:r w:rsidRPr="00AC6B84">
        <w:rPr>
          <w:rFonts w:eastAsia="Calibri"/>
          <w:spacing w:val="44"/>
          <w:sz w:val="22"/>
          <w:szCs w:val="22"/>
        </w:rPr>
        <w:t xml:space="preserve"> </w:t>
      </w:r>
      <w:r w:rsidRPr="00AC6B84">
        <w:rPr>
          <w:rFonts w:eastAsia="Calibri"/>
          <w:spacing w:val="-1"/>
          <w:sz w:val="22"/>
          <w:szCs w:val="22"/>
        </w:rPr>
        <w:t>(</w:t>
      </w:r>
      <w:proofErr w:type="spellStart"/>
      <w:r w:rsidRPr="00AC6B84">
        <w:rPr>
          <w:rFonts w:eastAsia="Calibri"/>
          <w:spacing w:val="1"/>
          <w:sz w:val="22"/>
          <w:szCs w:val="22"/>
        </w:rPr>
        <w:t>d</w:t>
      </w:r>
      <w:r w:rsidRPr="00AC6B84">
        <w:rPr>
          <w:rFonts w:eastAsia="Calibri"/>
          <w:sz w:val="22"/>
          <w:szCs w:val="22"/>
        </w:rPr>
        <w:t>ir</w:t>
      </w:r>
      <w:proofErr w:type="spellEnd"/>
      <w:r w:rsidRPr="00AC6B84">
        <w:rPr>
          <w:rFonts w:eastAsia="Calibri"/>
          <w:spacing w:val="-1"/>
          <w:sz w:val="22"/>
          <w:szCs w:val="22"/>
        </w:rPr>
        <w:t>.)</w:t>
      </w:r>
      <w:r w:rsidRPr="00AC6B84">
        <w:rPr>
          <w:rFonts w:eastAsia="Calibri"/>
          <w:sz w:val="22"/>
          <w:szCs w:val="22"/>
        </w:rPr>
        <w:t>,</w:t>
      </w:r>
      <w:r w:rsidRPr="00AC6B84">
        <w:rPr>
          <w:rFonts w:eastAsia="Calibri"/>
          <w:spacing w:val="46"/>
          <w:sz w:val="22"/>
          <w:szCs w:val="22"/>
        </w:rPr>
        <w:t xml:space="preserve"> </w:t>
      </w:r>
      <w:proofErr w:type="spellStart"/>
      <w:r w:rsidRPr="00AC6B84">
        <w:rPr>
          <w:rFonts w:eastAsia="Calibri"/>
          <w:i/>
          <w:sz w:val="22"/>
          <w:szCs w:val="22"/>
        </w:rPr>
        <w:t>A</w:t>
      </w:r>
      <w:r w:rsidRPr="00AC6B84">
        <w:rPr>
          <w:rFonts w:eastAsia="Calibri"/>
          <w:i/>
          <w:spacing w:val="-1"/>
          <w:sz w:val="22"/>
          <w:szCs w:val="22"/>
        </w:rPr>
        <w:t>d</w:t>
      </w:r>
      <w:r w:rsidRPr="00AC6B84">
        <w:rPr>
          <w:rFonts w:eastAsia="Calibri"/>
          <w:i/>
          <w:spacing w:val="1"/>
          <w:sz w:val="22"/>
          <w:szCs w:val="22"/>
        </w:rPr>
        <w:t>v</w:t>
      </w:r>
      <w:r w:rsidRPr="00AC6B84">
        <w:rPr>
          <w:rFonts w:eastAsia="Calibri"/>
          <w:i/>
          <w:spacing w:val="-1"/>
          <w:sz w:val="22"/>
          <w:szCs w:val="22"/>
        </w:rPr>
        <w:t>an</w:t>
      </w:r>
      <w:r w:rsidRPr="00AC6B84">
        <w:rPr>
          <w:rFonts w:eastAsia="Calibri"/>
          <w:i/>
          <w:spacing w:val="1"/>
          <w:sz w:val="22"/>
          <w:szCs w:val="22"/>
        </w:rPr>
        <w:t>ce</w:t>
      </w:r>
      <w:r w:rsidRPr="00AC6B84">
        <w:rPr>
          <w:rFonts w:eastAsia="Calibri"/>
          <w:i/>
          <w:sz w:val="22"/>
          <w:szCs w:val="22"/>
        </w:rPr>
        <w:t>s</w:t>
      </w:r>
      <w:proofErr w:type="spellEnd"/>
      <w:r w:rsidRPr="00AC6B84">
        <w:rPr>
          <w:rFonts w:eastAsia="Calibri"/>
          <w:i/>
          <w:spacing w:val="47"/>
          <w:sz w:val="22"/>
          <w:szCs w:val="22"/>
        </w:rPr>
        <w:t xml:space="preserve"> </w:t>
      </w:r>
      <w:r w:rsidRPr="00AC6B84">
        <w:rPr>
          <w:rFonts w:eastAsia="Calibri"/>
          <w:i/>
          <w:sz w:val="22"/>
          <w:szCs w:val="22"/>
        </w:rPr>
        <w:t>in</w:t>
      </w:r>
      <w:r w:rsidRPr="00AC6B84">
        <w:rPr>
          <w:rFonts w:eastAsia="Calibri"/>
          <w:i/>
          <w:spacing w:val="45"/>
          <w:sz w:val="22"/>
          <w:szCs w:val="22"/>
        </w:rPr>
        <w:t xml:space="preserve"> </w:t>
      </w:r>
      <w:r w:rsidRPr="00AC6B84">
        <w:rPr>
          <w:rFonts w:eastAsia="Calibri"/>
          <w:i/>
          <w:sz w:val="22"/>
          <w:szCs w:val="22"/>
        </w:rPr>
        <w:t>i</w:t>
      </w:r>
      <w:r w:rsidRPr="00AC6B84">
        <w:rPr>
          <w:rFonts w:eastAsia="Calibri"/>
          <w:i/>
          <w:spacing w:val="-1"/>
          <w:sz w:val="22"/>
          <w:szCs w:val="22"/>
        </w:rPr>
        <w:t>n</w:t>
      </w:r>
      <w:r w:rsidRPr="00AC6B84">
        <w:rPr>
          <w:rFonts w:eastAsia="Calibri"/>
          <w:i/>
          <w:spacing w:val="1"/>
          <w:sz w:val="22"/>
          <w:szCs w:val="22"/>
        </w:rPr>
        <w:t>te</w:t>
      </w:r>
      <w:r w:rsidRPr="00AC6B84">
        <w:rPr>
          <w:rFonts w:eastAsia="Calibri"/>
          <w:i/>
          <w:sz w:val="22"/>
          <w:szCs w:val="22"/>
        </w:rPr>
        <w:t>lli</w:t>
      </w:r>
      <w:r w:rsidRPr="00AC6B84">
        <w:rPr>
          <w:rFonts w:eastAsia="Calibri"/>
          <w:i/>
          <w:spacing w:val="-1"/>
          <w:sz w:val="22"/>
          <w:szCs w:val="22"/>
        </w:rPr>
        <w:t>g</w:t>
      </w:r>
      <w:r w:rsidRPr="00AC6B84">
        <w:rPr>
          <w:rFonts w:eastAsia="Calibri"/>
          <w:i/>
          <w:spacing w:val="1"/>
          <w:sz w:val="22"/>
          <w:szCs w:val="22"/>
        </w:rPr>
        <w:t>e</w:t>
      </w:r>
      <w:r w:rsidRPr="00AC6B84">
        <w:rPr>
          <w:rFonts w:eastAsia="Calibri"/>
          <w:i/>
          <w:spacing w:val="-1"/>
          <w:sz w:val="22"/>
          <w:szCs w:val="22"/>
        </w:rPr>
        <w:t>n</w:t>
      </w:r>
      <w:r w:rsidRPr="00AC6B84">
        <w:rPr>
          <w:rFonts w:eastAsia="Calibri"/>
          <w:i/>
          <w:sz w:val="22"/>
          <w:szCs w:val="22"/>
        </w:rPr>
        <w:t>t</w:t>
      </w:r>
      <w:r w:rsidRPr="00AC6B84">
        <w:rPr>
          <w:rFonts w:eastAsia="Calibri"/>
          <w:i/>
          <w:spacing w:val="48"/>
          <w:sz w:val="22"/>
          <w:szCs w:val="22"/>
        </w:rPr>
        <w:t xml:space="preserve"> </w:t>
      </w:r>
      <w:proofErr w:type="spellStart"/>
      <w:r w:rsidRPr="00AC6B84">
        <w:rPr>
          <w:rFonts w:eastAsia="Calibri"/>
          <w:i/>
          <w:spacing w:val="1"/>
          <w:sz w:val="22"/>
          <w:szCs w:val="22"/>
        </w:rPr>
        <w:t>t</w:t>
      </w:r>
      <w:r w:rsidRPr="00AC6B84">
        <w:rPr>
          <w:rFonts w:eastAsia="Calibri"/>
          <w:i/>
          <w:spacing w:val="-1"/>
          <w:sz w:val="22"/>
          <w:szCs w:val="22"/>
        </w:rPr>
        <w:t>u</w:t>
      </w:r>
      <w:r w:rsidRPr="00AC6B84">
        <w:rPr>
          <w:rFonts w:eastAsia="Calibri"/>
          <w:i/>
          <w:spacing w:val="1"/>
          <w:sz w:val="22"/>
          <w:szCs w:val="22"/>
        </w:rPr>
        <w:t>t</w:t>
      </w:r>
      <w:r w:rsidRPr="00AC6B84">
        <w:rPr>
          <w:rFonts w:eastAsia="Calibri"/>
          <w:i/>
          <w:spacing w:val="-1"/>
          <w:sz w:val="22"/>
          <w:szCs w:val="22"/>
        </w:rPr>
        <w:t>or</w:t>
      </w:r>
      <w:r w:rsidRPr="00AC6B84">
        <w:rPr>
          <w:rFonts w:eastAsia="Calibri"/>
          <w:i/>
          <w:sz w:val="22"/>
          <w:szCs w:val="22"/>
        </w:rPr>
        <w:t>i</w:t>
      </w:r>
      <w:r w:rsidRPr="00AC6B84">
        <w:rPr>
          <w:rFonts w:eastAsia="Calibri"/>
          <w:i/>
          <w:spacing w:val="-1"/>
          <w:sz w:val="22"/>
          <w:szCs w:val="22"/>
        </w:rPr>
        <w:t>n</w:t>
      </w:r>
      <w:r w:rsidRPr="00AC6B84">
        <w:rPr>
          <w:rFonts w:eastAsia="Calibri"/>
          <w:i/>
          <w:sz w:val="22"/>
          <w:szCs w:val="22"/>
        </w:rPr>
        <w:t>g</w:t>
      </w:r>
      <w:proofErr w:type="spellEnd"/>
      <w:r w:rsidRPr="00AC6B84">
        <w:rPr>
          <w:rFonts w:eastAsia="Calibri"/>
          <w:i/>
          <w:sz w:val="22"/>
          <w:szCs w:val="22"/>
        </w:rPr>
        <w:t xml:space="preserve"> </w:t>
      </w:r>
      <w:proofErr w:type="spellStart"/>
      <w:r w:rsidRPr="00AC6B84">
        <w:rPr>
          <w:rFonts w:eastAsia="Calibri"/>
          <w:i/>
          <w:sz w:val="22"/>
          <w:szCs w:val="22"/>
        </w:rPr>
        <w:t>s</w:t>
      </w:r>
      <w:r w:rsidRPr="00AC6B84">
        <w:rPr>
          <w:rFonts w:eastAsia="Calibri"/>
          <w:i/>
          <w:spacing w:val="1"/>
          <w:sz w:val="22"/>
          <w:szCs w:val="22"/>
        </w:rPr>
        <w:t>y</w:t>
      </w:r>
      <w:r w:rsidRPr="00AC6B84">
        <w:rPr>
          <w:rFonts w:eastAsia="Calibri"/>
          <w:i/>
          <w:sz w:val="22"/>
          <w:szCs w:val="22"/>
        </w:rPr>
        <w:t>s</w:t>
      </w:r>
      <w:r w:rsidRPr="00AC6B84">
        <w:rPr>
          <w:rFonts w:eastAsia="Calibri"/>
          <w:i/>
          <w:spacing w:val="1"/>
          <w:sz w:val="22"/>
          <w:szCs w:val="22"/>
        </w:rPr>
        <w:t>te</w:t>
      </w:r>
      <w:r w:rsidRPr="00AC6B84">
        <w:rPr>
          <w:rFonts w:eastAsia="Calibri"/>
          <w:i/>
          <w:sz w:val="22"/>
          <w:szCs w:val="22"/>
        </w:rPr>
        <w:t>ms</w:t>
      </w:r>
      <w:proofErr w:type="spellEnd"/>
      <w:r w:rsidRPr="00AC6B84">
        <w:rPr>
          <w:rFonts w:eastAsia="Calibri"/>
          <w:i/>
          <w:spacing w:val="-1"/>
          <w:sz w:val="22"/>
          <w:szCs w:val="22"/>
        </w:rPr>
        <w:t xml:space="preserve"> </w:t>
      </w:r>
      <w:r w:rsidRPr="00AC6B84">
        <w:rPr>
          <w:rFonts w:eastAsia="Calibri"/>
          <w:spacing w:val="-1"/>
          <w:sz w:val="22"/>
          <w:szCs w:val="22"/>
        </w:rPr>
        <w:t>(</w:t>
      </w:r>
      <w:r w:rsidRPr="00AC6B84">
        <w:rPr>
          <w:rFonts w:eastAsia="Calibri"/>
          <w:spacing w:val="1"/>
          <w:sz w:val="22"/>
          <w:szCs w:val="22"/>
        </w:rPr>
        <w:t>p</w:t>
      </w:r>
      <w:r w:rsidRPr="00AC6B84">
        <w:rPr>
          <w:rFonts w:eastAsia="Calibri"/>
          <w:sz w:val="22"/>
          <w:szCs w:val="22"/>
        </w:rPr>
        <w:t>.</w:t>
      </w:r>
      <w:r w:rsidR="00EC5BD2">
        <w:rPr>
          <w:rFonts w:eastAsia="Calibri"/>
          <w:sz w:val="22"/>
          <w:szCs w:val="22"/>
        </w:rPr>
        <w:t> </w:t>
      </w:r>
      <w:r w:rsidRPr="00AC6B84">
        <w:rPr>
          <w:rFonts w:eastAsia="Calibri"/>
          <w:spacing w:val="1"/>
          <w:sz w:val="22"/>
          <w:szCs w:val="22"/>
        </w:rPr>
        <w:t>6</w:t>
      </w:r>
      <w:r w:rsidRPr="00AC6B84">
        <w:rPr>
          <w:rFonts w:eastAsia="Calibri"/>
          <w:spacing w:val="-2"/>
          <w:sz w:val="22"/>
          <w:szCs w:val="22"/>
        </w:rPr>
        <w:t>3</w:t>
      </w:r>
      <w:r w:rsidRPr="00AC6B84">
        <w:rPr>
          <w:rFonts w:eastAsia="Calibri"/>
          <w:spacing w:val="1"/>
          <w:sz w:val="22"/>
          <w:szCs w:val="22"/>
        </w:rPr>
        <w:t>-80</w:t>
      </w:r>
      <w:r w:rsidRPr="00AC6B84">
        <w:rPr>
          <w:rFonts w:eastAsia="Calibri"/>
          <w:spacing w:val="-1"/>
          <w:sz w:val="22"/>
          <w:szCs w:val="22"/>
        </w:rPr>
        <w:t>)</w:t>
      </w:r>
      <w:r w:rsidRPr="00AC6B84">
        <w:rPr>
          <w:rFonts w:eastAsia="Calibri"/>
          <w:sz w:val="22"/>
          <w:szCs w:val="22"/>
        </w:rPr>
        <w:t>. S</w:t>
      </w:r>
      <w:r w:rsidRPr="00AC6B84">
        <w:rPr>
          <w:rFonts w:eastAsia="Calibri"/>
          <w:spacing w:val="1"/>
          <w:sz w:val="22"/>
          <w:szCs w:val="22"/>
        </w:rPr>
        <w:t>p</w:t>
      </w:r>
      <w:r w:rsidRPr="00AC6B84">
        <w:rPr>
          <w:rFonts w:eastAsia="Calibri"/>
          <w:sz w:val="22"/>
          <w:szCs w:val="22"/>
        </w:rPr>
        <w:t>r</w:t>
      </w:r>
      <w:r w:rsidRPr="00AC6B84">
        <w:rPr>
          <w:rFonts w:eastAsia="Calibri"/>
          <w:spacing w:val="-2"/>
          <w:sz w:val="22"/>
          <w:szCs w:val="22"/>
        </w:rPr>
        <w:t>i</w:t>
      </w:r>
      <w:r w:rsidRPr="00AC6B84">
        <w:rPr>
          <w:rFonts w:eastAsia="Calibri"/>
          <w:spacing w:val="-1"/>
          <w:sz w:val="22"/>
          <w:szCs w:val="22"/>
        </w:rPr>
        <w:t>n</w:t>
      </w:r>
      <w:r w:rsidRPr="00AC6B84">
        <w:rPr>
          <w:rFonts w:eastAsia="Calibri"/>
          <w:sz w:val="22"/>
          <w:szCs w:val="22"/>
        </w:rPr>
        <w:t>g</w:t>
      </w:r>
      <w:r w:rsidRPr="00AC6B84">
        <w:rPr>
          <w:rFonts w:eastAsia="Calibri"/>
          <w:spacing w:val="1"/>
          <w:sz w:val="22"/>
          <w:szCs w:val="22"/>
        </w:rPr>
        <w:t>e</w:t>
      </w:r>
      <w:r w:rsidRPr="00AC6B84">
        <w:rPr>
          <w:rFonts w:eastAsia="Calibri"/>
          <w:sz w:val="22"/>
          <w:szCs w:val="22"/>
        </w:rPr>
        <w:t>r.</w:t>
      </w:r>
    </w:p>
    <w:p w14:paraId="078438BE" w14:textId="77777777" w:rsidR="00226B39" w:rsidRPr="00AC6B84" w:rsidRDefault="00226B39" w:rsidP="00226B39">
      <w:pPr>
        <w:adjustRightInd w:val="0"/>
        <w:spacing w:after="120"/>
        <w:ind w:left="567" w:right="94" w:hanging="567"/>
        <w:jc w:val="both"/>
        <w:rPr>
          <w:rFonts w:eastAsia="Calibri"/>
          <w:sz w:val="22"/>
          <w:szCs w:val="22"/>
        </w:rPr>
      </w:pPr>
      <w:proofErr w:type="spellStart"/>
      <w:r w:rsidRPr="00AC6B84">
        <w:rPr>
          <w:rFonts w:eastAsia="Calibri"/>
          <w:spacing w:val="1"/>
          <w:sz w:val="22"/>
          <w:szCs w:val="22"/>
        </w:rPr>
        <w:t>M</w:t>
      </w:r>
      <w:r w:rsidRPr="00AC6B84">
        <w:rPr>
          <w:rFonts w:eastAsia="Calibri"/>
          <w:sz w:val="22"/>
          <w:szCs w:val="22"/>
        </w:rPr>
        <w:t>i</w:t>
      </w:r>
      <w:r w:rsidRPr="00AC6B84">
        <w:rPr>
          <w:rFonts w:eastAsia="Calibri"/>
          <w:spacing w:val="1"/>
          <w:sz w:val="22"/>
          <w:szCs w:val="22"/>
        </w:rPr>
        <w:t>zo</w:t>
      </w:r>
      <w:r w:rsidRPr="00AC6B84">
        <w:rPr>
          <w:rFonts w:eastAsia="Calibri"/>
          <w:spacing w:val="-3"/>
          <w:sz w:val="22"/>
          <w:szCs w:val="22"/>
        </w:rPr>
        <w:t>g</w:t>
      </w:r>
      <w:r w:rsidRPr="00AC6B84">
        <w:rPr>
          <w:rFonts w:eastAsia="Calibri"/>
          <w:spacing w:val="1"/>
          <w:sz w:val="22"/>
          <w:szCs w:val="22"/>
        </w:rPr>
        <w:t>u</w:t>
      </w:r>
      <w:r w:rsidRPr="00AC6B84">
        <w:rPr>
          <w:rFonts w:eastAsia="Calibri"/>
          <w:spacing w:val="-1"/>
          <w:sz w:val="22"/>
          <w:szCs w:val="22"/>
        </w:rPr>
        <w:t>c</w:t>
      </w:r>
      <w:r w:rsidRPr="00AC6B84">
        <w:rPr>
          <w:rFonts w:eastAsia="Calibri"/>
          <w:spacing w:val="1"/>
          <w:sz w:val="22"/>
          <w:szCs w:val="22"/>
        </w:rPr>
        <w:t>h</w:t>
      </w:r>
      <w:r w:rsidRPr="00AC6B84">
        <w:rPr>
          <w:rFonts w:eastAsia="Calibri"/>
          <w:sz w:val="22"/>
          <w:szCs w:val="22"/>
        </w:rPr>
        <w:t>i</w:t>
      </w:r>
      <w:proofErr w:type="spellEnd"/>
      <w:r w:rsidRPr="00AC6B84">
        <w:rPr>
          <w:rFonts w:eastAsia="Calibri"/>
          <w:sz w:val="22"/>
          <w:szCs w:val="22"/>
        </w:rPr>
        <w:t xml:space="preserve">, </w:t>
      </w:r>
      <w:r w:rsidRPr="00AC6B84">
        <w:rPr>
          <w:rFonts w:eastAsia="Calibri"/>
          <w:spacing w:val="-1"/>
          <w:sz w:val="22"/>
          <w:szCs w:val="22"/>
        </w:rPr>
        <w:t>R</w:t>
      </w:r>
      <w:r w:rsidRPr="00AC6B84">
        <w:rPr>
          <w:rFonts w:eastAsia="Calibri"/>
          <w:sz w:val="22"/>
          <w:szCs w:val="22"/>
        </w:rPr>
        <w:t xml:space="preserve">. </w:t>
      </w:r>
      <w:r w:rsidRPr="00AC6B84">
        <w:rPr>
          <w:rFonts w:eastAsia="Calibri"/>
          <w:spacing w:val="1"/>
          <w:sz w:val="22"/>
          <w:szCs w:val="22"/>
        </w:rPr>
        <w:t>e</w:t>
      </w:r>
      <w:r w:rsidRPr="00AC6B84">
        <w:rPr>
          <w:rFonts w:eastAsia="Calibri"/>
          <w:sz w:val="22"/>
          <w:szCs w:val="22"/>
        </w:rPr>
        <w:t xml:space="preserve">t </w:t>
      </w:r>
      <w:r w:rsidRPr="00AC6B84">
        <w:rPr>
          <w:rFonts w:eastAsia="Calibri"/>
          <w:spacing w:val="-1"/>
          <w:sz w:val="22"/>
          <w:szCs w:val="22"/>
        </w:rPr>
        <w:t>B</w:t>
      </w:r>
      <w:r w:rsidRPr="00AC6B84">
        <w:rPr>
          <w:rFonts w:eastAsia="Calibri"/>
          <w:spacing w:val="1"/>
          <w:sz w:val="22"/>
          <w:szCs w:val="22"/>
        </w:rPr>
        <w:t>ou</w:t>
      </w:r>
      <w:r w:rsidRPr="00AC6B84">
        <w:rPr>
          <w:rFonts w:eastAsia="Calibri"/>
          <w:sz w:val="22"/>
          <w:szCs w:val="22"/>
        </w:rPr>
        <w:t>r</w:t>
      </w:r>
      <w:r w:rsidRPr="00AC6B84">
        <w:rPr>
          <w:rFonts w:eastAsia="Calibri"/>
          <w:spacing w:val="1"/>
          <w:sz w:val="22"/>
          <w:szCs w:val="22"/>
        </w:rPr>
        <w:t>de</w:t>
      </w:r>
      <w:r w:rsidRPr="00AC6B84">
        <w:rPr>
          <w:rFonts w:eastAsia="Calibri"/>
          <w:sz w:val="22"/>
          <w:szCs w:val="22"/>
        </w:rPr>
        <w:t>a</w:t>
      </w:r>
      <w:r w:rsidRPr="00AC6B84">
        <w:rPr>
          <w:rFonts w:eastAsia="Calibri"/>
          <w:spacing w:val="1"/>
          <w:sz w:val="22"/>
          <w:szCs w:val="22"/>
        </w:rPr>
        <w:t>u</w:t>
      </w:r>
      <w:r w:rsidRPr="00AC6B84">
        <w:rPr>
          <w:rFonts w:eastAsia="Calibri"/>
          <w:sz w:val="22"/>
          <w:szCs w:val="22"/>
        </w:rPr>
        <w:t xml:space="preserve">, J. </w:t>
      </w:r>
      <w:r w:rsidRPr="00AC6B84">
        <w:rPr>
          <w:rFonts w:eastAsia="Calibri"/>
          <w:spacing w:val="-1"/>
          <w:sz w:val="22"/>
          <w:szCs w:val="22"/>
        </w:rPr>
        <w:t>(</w:t>
      </w:r>
      <w:r w:rsidRPr="00AC6B84">
        <w:rPr>
          <w:rFonts w:eastAsia="Calibri"/>
          <w:spacing w:val="1"/>
          <w:sz w:val="22"/>
          <w:szCs w:val="22"/>
        </w:rPr>
        <w:t>2000</w:t>
      </w:r>
      <w:r w:rsidRPr="00AC6B84">
        <w:rPr>
          <w:rFonts w:eastAsia="Calibri"/>
          <w:spacing w:val="-1"/>
          <w:sz w:val="22"/>
          <w:szCs w:val="22"/>
        </w:rPr>
        <w:t>)</w:t>
      </w:r>
      <w:r w:rsidRPr="00AC6B84">
        <w:rPr>
          <w:rFonts w:eastAsia="Calibri"/>
          <w:sz w:val="22"/>
          <w:szCs w:val="22"/>
        </w:rPr>
        <w:t xml:space="preserve">. </w:t>
      </w:r>
      <w:r w:rsidRPr="00BA6F5E">
        <w:rPr>
          <w:rFonts w:eastAsia="Calibri"/>
          <w:sz w:val="22"/>
          <w:szCs w:val="22"/>
          <w:lang w:val="en-US"/>
        </w:rPr>
        <w:t>Usi</w:t>
      </w:r>
      <w:r w:rsidRPr="00BA6F5E">
        <w:rPr>
          <w:rFonts w:eastAsia="Calibri"/>
          <w:spacing w:val="1"/>
          <w:sz w:val="22"/>
          <w:szCs w:val="22"/>
          <w:lang w:val="en-US"/>
        </w:rPr>
        <w:t>n</w:t>
      </w:r>
      <w:r w:rsidRPr="00BA6F5E">
        <w:rPr>
          <w:rFonts w:eastAsia="Calibri"/>
          <w:sz w:val="22"/>
          <w:szCs w:val="22"/>
          <w:lang w:val="en-US"/>
        </w:rPr>
        <w:t xml:space="preserve">g </w:t>
      </w:r>
      <w:r w:rsidRPr="00BA6F5E">
        <w:rPr>
          <w:rFonts w:eastAsia="Calibri"/>
          <w:spacing w:val="1"/>
          <w:sz w:val="22"/>
          <w:szCs w:val="22"/>
          <w:lang w:val="en-US"/>
        </w:rPr>
        <w:t>onto</w:t>
      </w:r>
      <w:r w:rsidRPr="00BA6F5E">
        <w:rPr>
          <w:rFonts w:eastAsia="Calibri"/>
          <w:sz w:val="22"/>
          <w:szCs w:val="22"/>
          <w:lang w:val="en-US"/>
        </w:rPr>
        <w:t>l</w:t>
      </w:r>
      <w:r w:rsidRPr="00BA6F5E">
        <w:rPr>
          <w:rFonts w:eastAsia="Calibri"/>
          <w:spacing w:val="1"/>
          <w:sz w:val="22"/>
          <w:szCs w:val="22"/>
          <w:lang w:val="en-US"/>
        </w:rPr>
        <w:t>o</w:t>
      </w:r>
      <w:r w:rsidRPr="00BA6F5E">
        <w:rPr>
          <w:rFonts w:eastAsia="Calibri"/>
          <w:sz w:val="22"/>
          <w:szCs w:val="22"/>
          <w:lang w:val="en-US"/>
        </w:rPr>
        <w:t>gi</w:t>
      </w:r>
      <w:r w:rsidRPr="00BA6F5E">
        <w:rPr>
          <w:rFonts w:eastAsia="Calibri"/>
          <w:spacing w:val="-1"/>
          <w:sz w:val="22"/>
          <w:szCs w:val="22"/>
          <w:lang w:val="en-US"/>
        </w:rPr>
        <w:t>c</w:t>
      </w:r>
      <w:r w:rsidRPr="00BA6F5E">
        <w:rPr>
          <w:rFonts w:eastAsia="Calibri"/>
          <w:sz w:val="22"/>
          <w:szCs w:val="22"/>
          <w:lang w:val="en-US"/>
        </w:rPr>
        <w:t xml:space="preserve">al </w:t>
      </w:r>
      <w:r w:rsidRPr="00BA6F5E">
        <w:rPr>
          <w:rFonts w:eastAsia="Calibri"/>
          <w:spacing w:val="1"/>
          <w:sz w:val="22"/>
          <w:szCs w:val="22"/>
          <w:lang w:val="en-US"/>
        </w:rPr>
        <w:t>en</w:t>
      </w:r>
      <w:r w:rsidRPr="00BA6F5E">
        <w:rPr>
          <w:rFonts w:eastAsia="Calibri"/>
          <w:sz w:val="22"/>
          <w:szCs w:val="22"/>
          <w:lang w:val="en-US"/>
        </w:rPr>
        <w:t>g</w:t>
      </w:r>
      <w:r w:rsidRPr="00BA6F5E">
        <w:rPr>
          <w:rFonts w:eastAsia="Calibri"/>
          <w:spacing w:val="-2"/>
          <w:sz w:val="22"/>
          <w:szCs w:val="22"/>
          <w:lang w:val="en-US"/>
        </w:rPr>
        <w:t>i</w:t>
      </w:r>
      <w:r w:rsidRPr="00BA6F5E">
        <w:rPr>
          <w:rFonts w:eastAsia="Calibri"/>
          <w:spacing w:val="1"/>
          <w:sz w:val="22"/>
          <w:szCs w:val="22"/>
          <w:lang w:val="en-US"/>
        </w:rPr>
        <w:t>nee</w:t>
      </w:r>
      <w:r w:rsidRPr="00BA6F5E">
        <w:rPr>
          <w:rFonts w:eastAsia="Calibri"/>
          <w:sz w:val="22"/>
          <w:szCs w:val="22"/>
          <w:lang w:val="en-US"/>
        </w:rPr>
        <w:t>r</w:t>
      </w:r>
      <w:r w:rsidRPr="00BA6F5E">
        <w:rPr>
          <w:rFonts w:eastAsia="Calibri"/>
          <w:spacing w:val="-2"/>
          <w:sz w:val="22"/>
          <w:szCs w:val="22"/>
          <w:lang w:val="en-US"/>
        </w:rPr>
        <w:t>i</w:t>
      </w:r>
      <w:r w:rsidRPr="00BA6F5E">
        <w:rPr>
          <w:rFonts w:eastAsia="Calibri"/>
          <w:spacing w:val="-1"/>
          <w:sz w:val="22"/>
          <w:szCs w:val="22"/>
          <w:lang w:val="en-US"/>
        </w:rPr>
        <w:t>n</w:t>
      </w:r>
      <w:r w:rsidRPr="00BA6F5E">
        <w:rPr>
          <w:rFonts w:eastAsia="Calibri"/>
          <w:sz w:val="22"/>
          <w:szCs w:val="22"/>
          <w:lang w:val="en-US"/>
        </w:rPr>
        <w:t xml:space="preserve">g </w:t>
      </w:r>
      <w:r w:rsidRPr="00BA6F5E">
        <w:rPr>
          <w:rFonts w:eastAsia="Calibri"/>
          <w:spacing w:val="1"/>
          <w:sz w:val="22"/>
          <w:szCs w:val="22"/>
          <w:lang w:val="en-US"/>
        </w:rPr>
        <w:t>t</w:t>
      </w:r>
      <w:r w:rsidRPr="00BA6F5E">
        <w:rPr>
          <w:rFonts w:eastAsia="Calibri"/>
          <w:sz w:val="22"/>
          <w:szCs w:val="22"/>
          <w:lang w:val="en-US"/>
        </w:rPr>
        <w:t xml:space="preserve">o </w:t>
      </w:r>
      <w:r w:rsidRPr="00BA6F5E">
        <w:rPr>
          <w:rFonts w:eastAsia="Calibri"/>
          <w:spacing w:val="1"/>
          <w:sz w:val="22"/>
          <w:szCs w:val="22"/>
          <w:lang w:val="en-US"/>
        </w:rPr>
        <w:t>o</w:t>
      </w:r>
      <w:r w:rsidRPr="00BA6F5E">
        <w:rPr>
          <w:rFonts w:eastAsia="Calibri"/>
          <w:sz w:val="22"/>
          <w:szCs w:val="22"/>
          <w:lang w:val="en-US"/>
        </w:rPr>
        <w:t>v</w:t>
      </w:r>
      <w:r w:rsidRPr="00BA6F5E">
        <w:rPr>
          <w:rFonts w:eastAsia="Calibri"/>
          <w:spacing w:val="1"/>
          <w:sz w:val="22"/>
          <w:szCs w:val="22"/>
          <w:lang w:val="en-US"/>
        </w:rPr>
        <w:t>e</w:t>
      </w:r>
      <w:r w:rsidRPr="00BA6F5E">
        <w:rPr>
          <w:rFonts w:eastAsia="Calibri"/>
          <w:sz w:val="22"/>
          <w:szCs w:val="22"/>
          <w:lang w:val="en-US"/>
        </w:rPr>
        <w:t>r</w:t>
      </w:r>
      <w:r w:rsidRPr="00BA6F5E">
        <w:rPr>
          <w:rFonts w:eastAsia="Calibri"/>
          <w:spacing w:val="-1"/>
          <w:sz w:val="22"/>
          <w:szCs w:val="22"/>
          <w:lang w:val="en-US"/>
        </w:rPr>
        <w:t>c</w:t>
      </w:r>
      <w:r w:rsidRPr="00BA6F5E">
        <w:rPr>
          <w:rFonts w:eastAsia="Calibri"/>
          <w:spacing w:val="1"/>
          <w:sz w:val="22"/>
          <w:szCs w:val="22"/>
          <w:lang w:val="en-US"/>
        </w:rPr>
        <w:t>o</w:t>
      </w:r>
      <w:r w:rsidRPr="00BA6F5E">
        <w:rPr>
          <w:rFonts w:eastAsia="Calibri"/>
          <w:sz w:val="22"/>
          <w:szCs w:val="22"/>
          <w:lang w:val="en-US"/>
        </w:rPr>
        <w:t xml:space="preserve">me </w:t>
      </w:r>
      <w:r w:rsidRPr="00BA6F5E">
        <w:rPr>
          <w:rFonts w:eastAsia="Calibri"/>
          <w:spacing w:val="-1"/>
          <w:sz w:val="22"/>
          <w:szCs w:val="22"/>
          <w:lang w:val="en-US"/>
        </w:rPr>
        <w:t>c</w:t>
      </w:r>
      <w:r w:rsidRPr="00BA6F5E">
        <w:rPr>
          <w:rFonts w:eastAsia="Calibri"/>
          <w:spacing w:val="1"/>
          <w:sz w:val="22"/>
          <w:szCs w:val="22"/>
          <w:lang w:val="en-US"/>
        </w:rPr>
        <w:t>o</w:t>
      </w:r>
      <w:r w:rsidRPr="00BA6F5E">
        <w:rPr>
          <w:rFonts w:eastAsia="Calibri"/>
          <w:sz w:val="22"/>
          <w:szCs w:val="22"/>
          <w:lang w:val="en-US"/>
        </w:rPr>
        <w:t>mm</w:t>
      </w:r>
      <w:r w:rsidRPr="00BA6F5E">
        <w:rPr>
          <w:rFonts w:eastAsia="Calibri"/>
          <w:spacing w:val="1"/>
          <w:sz w:val="22"/>
          <w:szCs w:val="22"/>
          <w:lang w:val="en-US"/>
        </w:rPr>
        <w:t>o</w:t>
      </w:r>
      <w:r w:rsidRPr="00BA6F5E">
        <w:rPr>
          <w:rFonts w:eastAsia="Calibri"/>
          <w:sz w:val="22"/>
          <w:szCs w:val="22"/>
          <w:lang w:val="en-US"/>
        </w:rPr>
        <w:t>n</w:t>
      </w:r>
      <w:r w:rsidRPr="00BA6F5E">
        <w:rPr>
          <w:rFonts w:eastAsia="Calibri"/>
          <w:spacing w:val="2"/>
          <w:sz w:val="22"/>
          <w:szCs w:val="22"/>
          <w:lang w:val="en-US"/>
        </w:rPr>
        <w:t xml:space="preserve"> </w:t>
      </w:r>
      <w:r w:rsidRPr="00BA6F5E">
        <w:rPr>
          <w:rFonts w:eastAsia="Calibri"/>
          <w:sz w:val="22"/>
          <w:szCs w:val="22"/>
          <w:lang w:val="en-US"/>
        </w:rPr>
        <w:t>A</w:t>
      </w:r>
      <w:r w:rsidRPr="00BA6F5E">
        <w:rPr>
          <w:rFonts w:eastAsia="Calibri"/>
          <w:spacing w:val="-3"/>
          <w:sz w:val="22"/>
          <w:szCs w:val="22"/>
          <w:lang w:val="en-US"/>
        </w:rPr>
        <w:t>I</w:t>
      </w:r>
      <w:r w:rsidRPr="00BA6F5E">
        <w:rPr>
          <w:rFonts w:eastAsia="Calibri"/>
          <w:spacing w:val="1"/>
          <w:sz w:val="22"/>
          <w:szCs w:val="22"/>
          <w:lang w:val="en-US"/>
        </w:rPr>
        <w:t>-</w:t>
      </w:r>
      <w:r w:rsidRPr="00BA6F5E">
        <w:rPr>
          <w:rFonts w:eastAsia="Calibri"/>
          <w:sz w:val="22"/>
          <w:szCs w:val="22"/>
          <w:lang w:val="en-US"/>
        </w:rPr>
        <w:t xml:space="preserve">ED </w:t>
      </w:r>
      <w:r w:rsidRPr="00BA6F5E">
        <w:rPr>
          <w:rFonts w:eastAsia="Calibri"/>
          <w:spacing w:val="1"/>
          <w:sz w:val="22"/>
          <w:szCs w:val="22"/>
          <w:lang w:val="en-US"/>
        </w:rPr>
        <w:t>p</w:t>
      </w:r>
      <w:r w:rsidRPr="00BA6F5E">
        <w:rPr>
          <w:rFonts w:eastAsia="Calibri"/>
          <w:spacing w:val="-2"/>
          <w:sz w:val="22"/>
          <w:szCs w:val="22"/>
          <w:lang w:val="en-US"/>
        </w:rPr>
        <w:t>r</w:t>
      </w:r>
      <w:r w:rsidRPr="00BA6F5E">
        <w:rPr>
          <w:rFonts w:eastAsia="Calibri"/>
          <w:spacing w:val="1"/>
          <w:sz w:val="22"/>
          <w:szCs w:val="22"/>
          <w:lang w:val="en-US"/>
        </w:rPr>
        <w:t>ob</w:t>
      </w:r>
      <w:r w:rsidRPr="00BA6F5E">
        <w:rPr>
          <w:rFonts w:eastAsia="Calibri"/>
          <w:sz w:val="22"/>
          <w:szCs w:val="22"/>
          <w:lang w:val="en-US"/>
        </w:rPr>
        <w:t>lem</w:t>
      </w:r>
      <w:r w:rsidRPr="00BA6F5E">
        <w:rPr>
          <w:rFonts w:eastAsia="Calibri"/>
          <w:spacing w:val="-3"/>
          <w:sz w:val="22"/>
          <w:szCs w:val="22"/>
          <w:lang w:val="en-US"/>
        </w:rPr>
        <w:t>s</w:t>
      </w:r>
      <w:r w:rsidRPr="00BA6F5E">
        <w:rPr>
          <w:rFonts w:eastAsia="Calibri"/>
          <w:sz w:val="22"/>
          <w:szCs w:val="22"/>
          <w:lang w:val="en-US"/>
        </w:rPr>
        <w:t xml:space="preserve">. </w:t>
      </w:r>
      <w:r w:rsidRPr="00AC6B84">
        <w:rPr>
          <w:rFonts w:eastAsia="Calibri"/>
          <w:i/>
          <w:sz w:val="22"/>
          <w:szCs w:val="22"/>
        </w:rPr>
        <w:t>J</w:t>
      </w:r>
      <w:r w:rsidRPr="00AC6B84">
        <w:rPr>
          <w:rFonts w:eastAsia="Calibri"/>
          <w:i/>
          <w:spacing w:val="-1"/>
          <w:sz w:val="22"/>
          <w:szCs w:val="22"/>
        </w:rPr>
        <w:t>our</w:t>
      </w:r>
      <w:r w:rsidRPr="00AC6B84">
        <w:rPr>
          <w:rFonts w:eastAsia="Calibri"/>
          <w:i/>
          <w:spacing w:val="1"/>
          <w:sz w:val="22"/>
          <w:szCs w:val="22"/>
        </w:rPr>
        <w:t>n</w:t>
      </w:r>
      <w:r w:rsidRPr="00AC6B84">
        <w:rPr>
          <w:rFonts w:eastAsia="Calibri"/>
          <w:i/>
          <w:spacing w:val="-1"/>
          <w:sz w:val="22"/>
          <w:szCs w:val="22"/>
        </w:rPr>
        <w:t>a</w:t>
      </w:r>
      <w:r w:rsidRPr="00AC6B84">
        <w:rPr>
          <w:rFonts w:eastAsia="Calibri"/>
          <w:i/>
          <w:sz w:val="22"/>
          <w:szCs w:val="22"/>
        </w:rPr>
        <w:t>l</w:t>
      </w:r>
      <w:r w:rsidRPr="00AC6B84">
        <w:rPr>
          <w:rFonts w:eastAsia="Calibri"/>
          <w:i/>
          <w:spacing w:val="1"/>
          <w:sz w:val="22"/>
          <w:szCs w:val="22"/>
        </w:rPr>
        <w:t xml:space="preserve"> </w:t>
      </w:r>
      <w:r w:rsidRPr="00AC6B84">
        <w:rPr>
          <w:rFonts w:eastAsia="Calibri"/>
          <w:i/>
          <w:spacing w:val="-1"/>
          <w:sz w:val="22"/>
          <w:szCs w:val="22"/>
        </w:rPr>
        <w:t>o</w:t>
      </w:r>
      <w:r w:rsidRPr="00AC6B84">
        <w:rPr>
          <w:rFonts w:eastAsia="Calibri"/>
          <w:i/>
          <w:sz w:val="22"/>
          <w:szCs w:val="22"/>
        </w:rPr>
        <w:t>f</w:t>
      </w:r>
      <w:r w:rsidRPr="00AC6B84">
        <w:rPr>
          <w:rFonts w:eastAsia="Calibri"/>
          <w:i/>
          <w:spacing w:val="2"/>
          <w:sz w:val="22"/>
          <w:szCs w:val="22"/>
        </w:rPr>
        <w:t xml:space="preserve"> </w:t>
      </w:r>
      <w:proofErr w:type="spellStart"/>
      <w:r w:rsidRPr="00AC6B84">
        <w:rPr>
          <w:rFonts w:eastAsia="Calibri"/>
          <w:i/>
          <w:sz w:val="22"/>
          <w:szCs w:val="22"/>
        </w:rPr>
        <w:t>A</w:t>
      </w:r>
      <w:r w:rsidRPr="00AC6B84">
        <w:rPr>
          <w:rFonts w:eastAsia="Calibri"/>
          <w:i/>
          <w:spacing w:val="-1"/>
          <w:sz w:val="22"/>
          <w:szCs w:val="22"/>
        </w:rPr>
        <w:t>r</w:t>
      </w:r>
      <w:r w:rsidRPr="00AC6B84">
        <w:rPr>
          <w:rFonts w:eastAsia="Calibri"/>
          <w:i/>
          <w:spacing w:val="1"/>
          <w:sz w:val="22"/>
          <w:szCs w:val="22"/>
        </w:rPr>
        <w:t>t</w:t>
      </w:r>
      <w:r w:rsidRPr="00AC6B84">
        <w:rPr>
          <w:rFonts w:eastAsia="Calibri"/>
          <w:i/>
          <w:sz w:val="22"/>
          <w:szCs w:val="22"/>
        </w:rPr>
        <w:t>i</w:t>
      </w:r>
      <w:r w:rsidRPr="00AC6B84">
        <w:rPr>
          <w:rFonts w:eastAsia="Calibri"/>
          <w:i/>
          <w:spacing w:val="1"/>
          <w:sz w:val="22"/>
          <w:szCs w:val="22"/>
        </w:rPr>
        <w:t>f</w:t>
      </w:r>
      <w:r w:rsidRPr="00AC6B84">
        <w:rPr>
          <w:rFonts w:eastAsia="Calibri"/>
          <w:i/>
          <w:spacing w:val="-2"/>
          <w:sz w:val="22"/>
          <w:szCs w:val="22"/>
        </w:rPr>
        <w:t>i</w:t>
      </w:r>
      <w:r w:rsidRPr="00AC6B84">
        <w:rPr>
          <w:rFonts w:eastAsia="Calibri"/>
          <w:i/>
          <w:spacing w:val="1"/>
          <w:sz w:val="22"/>
          <w:szCs w:val="22"/>
        </w:rPr>
        <w:t>c</w:t>
      </w:r>
      <w:r w:rsidRPr="00AC6B84">
        <w:rPr>
          <w:rFonts w:eastAsia="Calibri"/>
          <w:i/>
          <w:sz w:val="22"/>
          <w:szCs w:val="22"/>
        </w:rPr>
        <w:t>i</w:t>
      </w:r>
      <w:r w:rsidRPr="00AC6B84">
        <w:rPr>
          <w:rFonts w:eastAsia="Calibri"/>
          <w:i/>
          <w:spacing w:val="-1"/>
          <w:sz w:val="22"/>
          <w:szCs w:val="22"/>
        </w:rPr>
        <w:t>a</w:t>
      </w:r>
      <w:r w:rsidRPr="00AC6B84">
        <w:rPr>
          <w:rFonts w:eastAsia="Calibri"/>
          <w:i/>
          <w:sz w:val="22"/>
          <w:szCs w:val="22"/>
        </w:rPr>
        <w:t>l</w:t>
      </w:r>
      <w:proofErr w:type="spellEnd"/>
      <w:r w:rsidRPr="00AC6B84">
        <w:rPr>
          <w:rFonts w:eastAsia="Calibri"/>
          <w:i/>
          <w:spacing w:val="1"/>
          <w:sz w:val="22"/>
          <w:szCs w:val="22"/>
        </w:rPr>
        <w:t xml:space="preserve"> </w:t>
      </w:r>
      <w:r w:rsidRPr="00AC6B84">
        <w:rPr>
          <w:rFonts w:eastAsia="Calibri"/>
          <w:i/>
          <w:sz w:val="22"/>
          <w:szCs w:val="22"/>
        </w:rPr>
        <w:t>I</w:t>
      </w:r>
      <w:r w:rsidRPr="00AC6B84">
        <w:rPr>
          <w:rFonts w:eastAsia="Calibri"/>
          <w:i/>
          <w:spacing w:val="-1"/>
          <w:sz w:val="22"/>
          <w:szCs w:val="22"/>
        </w:rPr>
        <w:t>n</w:t>
      </w:r>
      <w:r w:rsidRPr="00AC6B84">
        <w:rPr>
          <w:rFonts w:eastAsia="Calibri"/>
          <w:i/>
          <w:spacing w:val="1"/>
          <w:sz w:val="22"/>
          <w:szCs w:val="22"/>
        </w:rPr>
        <w:t>te</w:t>
      </w:r>
      <w:r w:rsidRPr="00AC6B84">
        <w:rPr>
          <w:rFonts w:eastAsia="Calibri"/>
          <w:i/>
          <w:spacing w:val="-2"/>
          <w:sz w:val="22"/>
          <w:szCs w:val="22"/>
        </w:rPr>
        <w:t>l</w:t>
      </w:r>
      <w:r w:rsidRPr="00AC6B84">
        <w:rPr>
          <w:rFonts w:eastAsia="Calibri"/>
          <w:i/>
          <w:sz w:val="22"/>
          <w:szCs w:val="22"/>
        </w:rPr>
        <w:t>li</w:t>
      </w:r>
      <w:r w:rsidRPr="00AC6B84">
        <w:rPr>
          <w:rFonts w:eastAsia="Calibri"/>
          <w:i/>
          <w:spacing w:val="-1"/>
          <w:sz w:val="22"/>
          <w:szCs w:val="22"/>
        </w:rPr>
        <w:t>g</w:t>
      </w:r>
      <w:r w:rsidRPr="00AC6B84">
        <w:rPr>
          <w:rFonts w:eastAsia="Calibri"/>
          <w:i/>
          <w:spacing w:val="1"/>
          <w:sz w:val="22"/>
          <w:szCs w:val="22"/>
        </w:rPr>
        <w:t>e</w:t>
      </w:r>
      <w:r w:rsidRPr="00AC6B84">
        <w:rPr>
          <w:rFonts w:eastAsia="Calibri"/>
          <w:i/>
          <w:spacing w:val="-1"/>
          <w:sz w:val="22"/>
          <w:szCs w:val="22"/>
        </w:rPr>
        <w:t>n</w:t>
      </w:r>
      <w:r w:rsidRPr="00AC6B84">
        <w:rPr>
          <w:rFonts w:eastAsia="Calibri"/>
          <w:i/>
          <w:spacing w:val="1"/>
          <w:sz w:val="22"/>
          <w:szCs w:val="22"/>
        </w:rPr>
        <w:t>c</w:t>
      </w:r>
      <w:r w:rsidRPr="00AC6B84">
        <w:rPr>
          <w:rFonts w:eastAsia="Calibri"/>
          <w:i/>
          <w:sz w:val="22"/>
          <w:szCs w:val="22"/>
        </w:rPr>
        <w:t>e</w:t>
      </w:r>
      <w:r w:rsidRPr="00AC6B84">
        <w:rPr>
          <w:rFonts w:eastAsia="Calibri"/>
          <w:i/>
          <w:spacing w:val="2"/>
          <w:sz w:val="22"/>
          <w:szCs w:val="22"/>
        </w:rPr>
        <w:t xml:space="preserve"> </w:t>
      </w:r>
      <w:r w:rsidRPr="00AC6B84">
        <w:rPr>
          <w:rFonts w:eastAsia="Calibri"/>
          <w:i/>
          <w:spacing w:val="-1"/>
          <w:sz w:val="22"/>
          <w:szCs w:val="22"/>
        </w:rPr>
        <w:t>an</w:t>
      </w:r>
      <w:r w:rsidRPr="00AC6B84">
        <w:rPr>
          <w:rFonts w:eastAsia="Calibri"/>
          <w:i/>
          <w:sz w:val="22"/>
          <w:szCs w:val="22"/>
        </w:rPr>
        <w:t xml:space="preserve">d </w:t>
      </w:r>
      <w:proofErr w:type="spellStart"/>
      <w:r w:rsidRPr="00AC6B84">
        <w:rPr>
          <w:rFonts w:eastAsia="Calibri"/>
          <w:i/>
          <w:sz w:val="22"/>
          <w:szCs w:val="22"/>
        </w:rPr>
        <w:t>E</w:t>
      </w:r>
      <w:r w:rsidRPr="00AC6B84">
        <w:rPr>
          <w:rFonts w:eastAsia="Calibri"/>
          <w:i/>
          <w:spacing w:val="-1"/>
          <w:sz w:val="22"/>
          <w:szCs w:val="22"/>
        </w:rPr>
        <w:t>du</w:t>
      </w:r>
      <w:r w:rsidRPr="00AC6B84">
        <w:rPr>
          <w:rFonts w:eastAsia="Calibri"/>
          <w:i/>
          <w:spacing w:val="1"/>
          <w:sz w:val="22"/>
          <w:szCs w:val="22"/>
        </w:rPr>
        <w:t>c</w:t>
      </w:r>
      <w:r w:rsidRPr="00AC6B84">
        <w:rPr>
          <w:rFonts w:eastAsia="Calibri"/>
          <w:i/>
          <w:spacing w:val="-1"/>
          <w:sz w:val="22"/>
          <w:szCs w:val="22"/>
        </w:rPr>
        <w:t>a</w:t>
      </w:r>
      <w:r w:rsidRPr="00AC6B84">
        <w:rPr>
          <w:rFonts w:eastAsia="Calibri"/>
          <w:i/>
          <w:spacing w:val="1"/>
          <w:sz w:val="22"/>
          <w:szCs w:val="22"/>
        </w:rPr>
        <w:t>t</w:t>
      </w:r>
      <w:r w:rsidRPr="00AC6B84">
        <w:rPr>
          <w:rFonts w:eastAsia="Calibri"/>
          <w:i/>
          <w:sz w:val="22"/>
          <w:szCs w:val="22"/>
        </w:rPr>
        <w:t>i</w:t>
      </w:r>
      <w:r w:rsidRPr="00AC6B84">
        <w:rPr>
          <w:rFonts w:eastAsia="Calibri"/>
          <w:i/>
          <w:spacing w:val="-1"/>
          <w:sz w:val="22"/>
          <w:szCs w:val="22"/>
        </w:rPr>
        <w:t>on</w:t>
      </w:r>
      <w:proofErr w:type="spellEnd"/>
      <w:r w:rsidRPr="00AC6B84">
        <w:rPr>
          <w:rFonts w:eastAsia="Calibri"/>
          <w:sz w:val="22"/>
          <w:szCs w:val="22"/>
        </w:rPr>
        <w:t>,</w:t>
      </w:r>
      <w:r w:rsidRPr="00AC6B84">
        <w:rPr>
          <w:rFonts w:eastAsia="Calibri"/>
          <w:spacing w:val="1"/>
          <w:sz w:val="22"/>
          <w:szCs w:val="22"/>
        </w:rPr>
        <w:t xml:space="preserve"> </w:t>
      </w:r>
      <w:r w:rsidRPr="00AC6B84">
        <w:rPr>
          <w:rFonts w:eastAsia="Calibri"/>
          <w:i/>
          <w:spacing w:val="1"/>
          <w:sz w:val="22"/>
          <w:szCs w:val="22"/>
        </w:rPr>
        <w:t>11</w:t>
      </w:r>
      <w:r w:rsidRPr="00AC6B84">
        <w:rPr>
          <w:rFonts w:eastAsia="Calibri"/>
          <w:sz w:val="22"/>
          <w:szCs w:val="22"/>
        </w:rPr>
        <w:t>,</w:t>
      </w:r>
      <w:r w:rsidRPr="00AC6B84">
        <w:rPr>
          <w:rFonts w:eastAsia="Calibri"/>
          <w:spacing w:val="1"/>
          <w:sz w:val="22"/>
          <w:szCs w:val="22"/>
        </w:rPr>
        <w:t xml:space="preserve"> 1</w:t>
      </w:r>
      <w:r w:rsidRPr="00AC6B84">
        <w:rPr>
          <w:rFonts w:eastAsia="Calibri"/>
          <w:spacing w:val="-2"/>
          <w:sz w:val="22"/>
          <w:szCs w:val="22"/>
        </w:rPr>
        <w:t>0</w:t>
      </w:r>
      <w:r w:rsidRPr="00AC6B84">
        <w:rPr>
          <w:rFonts w:eastAsia="Calibri"/>
          <w:spacing w:val="1"/>
          <w:sz w:val="22"/>
          <w:szCs w:val="22"/>
        </w:rPr>
        <w:t>7-</w:t>
      </w:r>
      <w:r w:rsidRPr="00AC6B84">
        <w:rPr>
          <w:rFonts w:eastAsia="Calibri"/>
          <w:spacing w:val="-2"/>
          <w:sz w:val="22"/>
          <w:szCs w:val="22"/>
        </w:rPr>
        <w:t>1</w:t>
      </w:r>
      <w:r w:rsidRPr="00AC6B84">
        <w:rPr>
          <w:rFonts w:eastAsia="Calibri"/>
          <w:spacing w:val="1"/>
          <w:sz w:val="22"/>
          <w:szCs w:val="22"/>
        </w:rPr>
        <w:t>21</w:t>
      </w:r>
      <w:r w:rsidRPr="00AC6B84">
        <w:rPr>
          <w:rFonts w:eastAsia="Calibri"/>
          <w:sz w:val="22"/>
          <w:szCs w:val="22"/>
        </w:rPr>
        <w:t>.</w:t>
      </w:r>
    </w:p>
    <w:p w14:paraId="58E1741A" w14:textId="4E1132ED" w:rsidR="008C22AB" w:rsidRPr="00AC6B84" w:rsidRDefault="008C22AB" w:rsidP="00EC5BD2">
      <w:pPr>
        <w:adjustRightInd w:val="0"/>
        <w:spacing w:after="120"/>
        <w:ind w:left="567" w:right="93" w:hanging="567"/>
        <w:jc w:val="both"/>
        <w:rPr>
          <w:rFonts w:eastAsia="Calibri"/>
          <w:color w:val="0000FF"/>
          <w:sz w:val="22"/>
          <w:szCs w:val="22"/>
          <w:u w:val="single" w:color="0000FF"/>
        </w:rPr>
      </w:pPr>
      <w:proofErr w:type="spellStart"/>
      <w:r w:rsidRPr="00AC6B84">
        <w:rPr>
          <w:rFonts w:eastAsia="Calibri"/>
          <w:spacing w:val="1"/>
          <w:sz w:val="22"/>
          <w:szCs w:val="22"/>
        </w:rPr>
        <w:t>M</w:t>
      </w:r>
      <w:r w:rsidRPr="00AC6B84">
        <w:rPr>
          <w:rFonts w:eastAsia="Calibri"/>
          <w:sz w:val="22"/>
          <w:szCs w:val="22"/>
        </w:rPr>
        <w:t>i</w:t>
      </w:r>
      <w:r w:rsidRPr="00AC6B84">
        <w:rPr>
          <w:rFonts w:eastAsia="Calibri"/>
          <w:spacing w:val="1"/>
          <w:sz w:val="22"/>
          <w:szCs w:val="22"/>
        </w:rPr>
        <w:t>zo</w:t>
      </w:r>
      <w:r w:rsidRPr="00AC6B84">
        <w:rPr>
          <w:rFonts w:eastAsia="Calibri"/>
          <w:spacing w:val="-3"/>
          <w:sz w:val="22"/>
          <w:szCs w:val="22"/>
        </w:rPr>
        <w:t>g</w:t>
      </w:r>
      <w:r w:rsidRPr="00AC6B84">
        <w:rPr>
          <w:rFonts w:eastAsia="Calibri"/>
          <w:spacing w:val="1"/>
          <w:sz w:val="22"/>
          <w:szCs w:val="22"/>
        </w:rPr>
        <w:t>u</w:t>
      </w:r>
      <w:r w:rsidRPr="00AC6B84">
        <w:rPr>
          <w:rFonts w:eastAsia="Calibri"/>
          <w:spacing w:val="-1"/>
          <w:sz w:val="22"/>
          <w:szCs w:val="22"/>
        </w:rPr>
        <w:t>c</w:t>
      </w:r>
      <w:r w:rsidRPr="00AC6B84">
        <w:rPr>
          <w:rFonts w:eastAsia="Calibri"/>
          <w:spacing w:val="1"/>
          <w:sz w:val="22"/>
          <w:szCs w:val="22"/>
        </w:rPr>
        <w:t>h</w:t>
      </w:r>
      <w:r w:rsidRPr="00AC6B84">
        <w:rPr>
          <w:rFonts w:eastAsia="Calibri"/>
          <w:sz w:val="22"/>
          <w:szCs w:val="22"/>
        </w:rPr>
        <w:t>i</w:t>
      </w:r>
      <w:proofErr w:type="spellEnd"/>
      <w:r w:rsidRPr="00AC6B84">
        <w:rPr>
          <w:rFonts w:eastAsia="Calibri"/>
          <w:sz w:val="22"/>
          <w:szCs w:val="22"/>
        </w:rPr>
        <w:t>,</w:t>
      </w:r>
      <w:r w:rsidRPr="00AC6B84">
        <w:rPr>
          <w:rFonts w:eastAsia="Calibri"/>
          <w:spacing w:val="2"/>
          <w:sz w:val="22"/>
          <w:szCs w:val="22"/>
        </w:rPr>
        <w:t xml:space="preserve"> </w:t>
      </w:r>
      <w:r w:rsidRPr="00AC6B84">
        <w:rPr>
          <w:rFonts w:eastAsia="Calibri"/>
          <w:spacing w:val="-1"/>
          <w:sz w:val="22"/>
          <w:szCs w:val="22"/>
        </w:rPr>
        <w:t>R</w:t>
      </w:r>
      <w:r w:rsidRPr="00AC6B84">
        <w:rPr>
          <w:rFonts w:eastAsia="Calibri"/>
          <w:sz w:val="22"/>
          <w:szCs w:val="22"/>
        </w:rPr>
        <w:t>.</w:t>
      </w:r>
      <w:r w:rsidRPr="00AC6B84">
        <w:rPr>
          <w:rFonts w:eastAsia="Calibri"/>
          <w:spacing w:val="2"/>
          <w:sz w:val="22"/>
          <w:szCs w:val="22"/>
        </w:rPr>
        <w:t xml:space="preserve"> </w:t>
      </w:r>
      <w:r w:rsidRPr="00AC6B84">
        <w:rPr>
          <w:rFonts w:eastAsia="Calibri"/>
          <w:spacing w:val="-1"/>
          <w:sz w:val="22"/>
          <w:szCs w:val="22"/>
        </w:rPr>
        <w:t>(</w:t>
      </w:r>
      <w:r w:rsidRPr="00AC6B84">
        <w:rPr>
          <w:rFonts w:eastAsia="Calibri"/>
          <w:spacing w:val="1"/>
          <w:sz w:val="22"/>
          <w:szCs w:val="22"/>
        </w:rPr>
        <w:t>2004</w:t>
      </w:r>
      <w:r w:rsidRPr="00AC6B84">
        <w:rPr>
          <w:rFonts w:eastAsia="Calibri"/>
          <w:spacing w:val="-1"/>
          <w:sz w:val="22"/>
          <w:szCs w:val="22"/>
        </w:rPr>
        <w:t>)</w:t>
      </w:r>
      <w:r w:rsidRPr="00AC6B84">
        <w:rPr>
          <w:rFonts w:eastAsia="Calibri"/>
          <w:sz w:val="22"/>
          <w:szCs w:val="22"/>
        </w:rPr>
        <w:t>.</w:t>
      </w:r>
      <w:r w:rsidRPr="00AC6B84">
        <w:rPr>
          <w:rFonts w:eastAsia="Calibri"/>
          <w:spacing w:val="2"/>
          <w:sz w:val="22"/>
          <w:szCs w:val="22"/>
        </w:rPr>
        <w:t xml:space="preserve"> </w:t>
      </w:r>
      <w:r w:rsidRPr="00AC6B84">
        <w:rPr>
          <w:rFonts w:eastAsia="Calibri"/>
          <w:sz w:val="22"/>
          <w:szCs w:val="22"/>
        </w:rPr>
        <w:t>Le</w:t>
      </w:r>
      <w:r w:rsidRPr="00AC6B84">
        <w:rPr>
          <w:rFonts w:eastAsia="Calibri"/>
          <w:spacing w:val="3"/>
          <w:sz w:val="22"/>
          <w:szCs w:val="22"/>
        </w:rPr>
        <w:t xml:space="preserve"> </w:t>
      </w:r>
      <w:r w:rsidRPr="00AC6B84">
        <w:rPr>
          <w:rFonts w:eastAsia="Calibri"/>
          <w:sz w:val="22"/>
          <w:szCs w:val="22"/>
        </w:rPr>
        <w:t>r</w:t>
      </w:r>
      <w:r w:rsidRPr="00AC6B84">
        <w:rPr>
          <w:rFonts w:eastAsia="Calibri"/>
          <w:spacing w:val="1"/>
          <w:sz w:val="22"/>
          <w:szCs w:val="22"/>
        </w:rPr>
        <w:t>ô</w:t>
      </w:r>
      <w:r w:rsidRPr="00AC6B84">
        <w:rPr>
          <w:rFonts w:eastAsia="Calibri"/>
          <w:sz w:val="22"/>
          <w:szCs w:val="22"/>
        </w:rPr>
        <w:t>le</w:t>
      </w:r>
      <w:r w:rsidRPr="00AC6B84">
        <w:rPr>
          <w:rFonts w:eastAsia="Calibri"/>
          <w:spacing w:val="3"/>
          <w:sz w:val="22"/>
          <w:szCs w:val="22"/>
        </w:rPr>
        <w:t xml:space="preserve"> </w:t>
      </w:r>
      <w:r w:rsidRPr="00AC6B84">
        <w:rPr>
          <w:rFonts w:eastAsia="Calibri"/>
          <w:spacing w:val="1"/>
          <w:sz w:val="22"/>
          <w:szCs w:val="22"/>
        </w:rPr>
        <w:t>d</w:t>
      </w:r>
      <w:r w:rsidRPr="00AC6B84">
        <w:rPr>
          <w:rFonts w:eastAsia="Calibri"/>
          <w:sz w:val="22"/>
          <w:szCs w:val="22"/>
        </w:rPr>
        <w:t>e</w:t>
      </w:r>
      <w:r w:rsidRPr="00AC6B84">
        <w:rPr>
          <w:rFonts w:eastAsia="Calibri"/>
          <w:spacing w:val="3"/>
          <w:sz w:val="22"/>
          <w:szCs w:val="22"/>
        </w:rPr>
        <w:t xml:space="preserve"> </w:t>
      </w:r>
      <w:r w:rsidRPr="00AC6B84">
        <w:rPr>
          <w:rFonts w:eastAsia="Calibri"/>
          <w:sz w:val="22"/>
          <w:szCs w:val="22"/>
        </w:rPr>
        <w:t>l</w:t>
      </w:r>
      <w:r w:rsidR="00DA1839">
        <w:rPr>
          <w:rFonts w:eastAsia="Calibri"/>
          <w:sz w:val="22"/>
          <w:szCs w:val="22"/>
        </w:rPr>
        <w:t>’</w:t>
      </w:r>
      <w:r w:rsidRPr="00AC6B84">
        <w:rPr>
          <w:rFonts w:eastAsia="Calibri"/>
          <w:spacing w:val="-2"/>
          <w:sz w:val="22"/>
          <w:szCs w:val="22"/>
        </w:rPr>
        <w:t>i</w:t>
      </w:r>
      <w:r w:rsidRPr="00AC6B84">
        <w:rPr>
          <w:rFonts w:eastAsia="Calibri"/>
          <w:spacing w:val="1"/>
          <w:sz w:val="22"/>
          <w:szCs w:val="22"/>
        </w:rPr>
        <w:t>n</w:t>
      </w:r>
      <w:r w:rsidRPr="00AC6B84">
        <w:rPr>
          <w:rFonts w:eastAsia="Calibri"/>
          <w:sz w:val="22"/>
          <w:szCs w:val="22"/>
        </w:rPr>
        <w:t>g</w:t>
      </w:r>
      <w:r w:rsidRPr="00AC6B84">
        <w:rPr>
          <w:rFonts w:eastAsia="Calibri"/>
          <w:spacing w:val="1"/>
          <w:sz w:val="22"/>
          <w:szCs w:val="22"/>
        </w:rPr>
        <w:t>én</w:t>
      </w:r>
      <w:r w:rsidRPr="00AC6B84">
        <w:rPr>
          <w:rFonts w:eastAsia="Calibri"/>
          <w:sz w:val="22"/>
          <w:szCs w:val="22"/>
        </w:rPr>
        <w:t>i</w:t>
      </w:r>
      <w:r w:rsidRPr="00AC6B84">
        <w:rPr>
          <w:rFonts w:eastAsia="Calibri"/>
          <w:spacing w:val="-2"/>
          <w:sz w:val="22"/>
          <w:szCs w:val="22"/>
        </w:rPr>
        <w:t>e</w:t>
      </w:r>
      <w:r w:rsidRPr="00AC6B84">
        <w:rPr>
          <w:rFonts w:eastAsia="Calibri"/>
          <w:sz w:val="22"/>
          <w:szCs w:val="22"/>
        </w:rPr>
        <w:t>rie</w:t>
      </w:r>
      <w:r w:rsidRPr="00AC6B84">
        <w:rPr>
          <w:rFonts w:eastAsia="Calibri"/>
          <w:spacing w:val="3"/>
          <w:sz w:val="22"/>
          <w:szCs w:val="22"/>
        </w:rPr>
        <w:t xml:space="preserve"> </w:t>
      </w:r>
      <w:r w:rsidRPr="00AC6B84">
        <w:rPr>
          <w:rFonts w:eastAsia="Calibri"/>
          <w:spacing w:val="-2"/>
          <w:sz w:val="22"/>
          <w:szCs w:val="22"/>
        </w:rPr>
        <w:t>o</w:t>
      </w:r>
      <w:r w:rsidRPr="00AC6B84">
        <w:rPr>
          <w:rFonts w:eastAsia="Calibri"/>
          <w:spacing w:val="1"/>
          <w:sz w:val="22"/>
          <w:szCs w:val="22"/>
        </w:rPr>
        <w:t>nto</w:t>
      </w:r>
      <w:r w:rsidRPr="00AC6B84">
        <w:rPr>
          <w:rFonts w:eastAsia="Calibri"/>
          <w:spacing w:val="-2"/>
          <w:sz w:val="22"/>
          <w:szCs w:val="22"/>
        </w:rPr>
        <w:t>l</w:t>
      </w:r>
      <w:r w:rsidRPr="00AC6B84">
        <w:rPr>
          <w:rFonts w:eastAsia="Calibri"/>
          <w:spacing w:val="1"/>
          <w:sz w:val="22"/>
          <w:szCs w:val="22"/>
        </w:rPr>
        <w:t>o</w:t>
      </w:r>
      <w:r w:rsidRPr="00AC6B84">
        <w:rPr>
          <w:rFonts w:eastAsia="Calibri"/>
          <w:sz w:val="22"/>
          <w:szCs w:val="22"/>
        </w:rPr>
        <w:t>gi</w:t>
      </w:r>
      <w:r w:rsidRPr="00AC6B84">
        <w:rPr>
          <w:rFonts w:eastAsia="Calibri"/>
          <w:spacing w:val="1"/>
          <w:sz w:val="22"/>
          <w:szCs w:val="22"/>
        </w:rPr>
        <w:t>q</w:t>
      </w:r>
      <w:r w:rsidRPr="00AC6B84">
        <w:rPr>
          <w:rFonts w:eastAsia="Calibri"/>
          <w:spacing w:val="-1"/>
          <w:sz w:val="22"/>
          <w:szCs w:val="22"/>
        </w:rPr>
        <w:t>u</w:t>
      </w:r>
      <w:r w:rsidRPr="00AC6B84">
        <w:rPr>
          <w:rFonts w:eastAsia="Calibri"/>
          <w:sz w:val="22"/>
          <w:szCs w:val="22"/>
        </w:rPr>
        <w:t>e</w:t>
      </w:r>
      <w:r w:rsidRPr="00AC6B84">
        <w:rPr>
          <w:rFonts w:eastAsia="Calibri"/>
          <w:spacing w:val="3"/>
          <w:sz w:val="22"/>
          <w:szCs w:val="22"/>
        </w:rPr>
        <w:t xml:space="preserve"> </w:t>
      </w:r>
      <w:r w:rsidRPr="00AC6B84">
        <w:rPr>
          <w:rFonts w:eastAsia="Calibri"/>
          <w:spacing w:val="1"/>
          <w:sz w:val="22"/>
          <w:szCs w:val="22"/>
        </w:rPr>
        <w:t>d</w:t>
      </w:r>
      <w:r w:rsidRPr="00AC6B84">
        <w:rPr>
          <w:rFonts w:eastAsia="Calibri"/>
          <w:sz w:val="22"/>
          <w:szCs w:val="22"/>
        </w:rPr>
        <w:t>a</w:t>
      </w:r>
      <w:r w:rsidRPr="00AC6B84">
        <w:rPr>
          <w:rFonts w:eastAsia="Calibri"/>
          <w:spacing w:val="1"/>
          <w:sz w:val="22"/>
          <w:szCs w:val="22"/>
        </w:rPr>
        <w:t>n</w:t>
      </w:r>
      <w:r w:rsidRPr="00AC6B84">
        <w:rPr>
          <w:rFonts w:eastAsia="Calibri"/>
          <w:sz w:val="22"/>
          <w:szCs w:val="22"/>
        </w:rPr>
        <w:t>s</w:t>
      </w:r>
      <w:r w:rsidRPr="00AC6B84">
        <w:rPr>
          <w:rFonts w:eastAsia="Calibri"/>
          <w:spacing w:val="2"/>
          <w:sz w:val="22"/>
          <w:szCs w:val="22"/>
        </w:rPr>
        <w:t xml:space="preserve"> </w:t>
      </w:r>
      <w:r w:rsidRPr="00AC6B84">
        <w:rPr>
          <w:rFonts w:eastAsia="Calibri"/>
          <w:sz w:val="22"/>
          <w:szCs w:val="22"/>
        </w:rPr>
        <w:t xml:space="preserve">le </w:t>
      </w:r>
      <w:r w:rsidRPr="00AC6B84">
        <w:rPr>
          <w:rFonts w:eastAsia="Calibri"/>
          <w:spacing w:val="1"/>
          <w:sz w:val="22"/>
          <w:szCs w:val="22"/>
        </w:rPr>
        <w:t>do</w:t>
      </w:r>
      <w:r w:rsidRPr="00AC6B84">
        <w:rPr>
          <w:rFonts w:eastAsia="Calibri"/>
          <w:spacing w:val="-2"/>
          <w:sz w:val="22"/>
          <w:szCs w:val="22"/>
        </w:rPr>
        <w:t>m</w:t>
      </w:r>
      <w:r w:rsidRPr="00AC6B84">
        <w:rPr>
          <w:rFonts w:eastAsia="Calibri"/>
          <w:sz w:val="22"/>
          <w:szCs w:val="22"/>
        </w:rPr>
        <w:t>ai</w:t>
      </w:r>
      <w:r w:rsidRPr="00AC6B84">
        <w:rPr>
          <w:rFonts w:eastAsia="Calibri"/>
          <w:spacing w:val="1"/>
          <w:sz w:val="22"/>
          <w:szCs w:val="22"/>
        </w:rPr>
        <w:t>n</w:t>
      </w:r>
      <w:r w:rsidRPr="00AC6B84">
        <w:rPr>
          <w:rFonts w:eastAsia="Calibri"/>
          <w:sz w:val="22"/>
          <w:szCs w:val="22"/>
        </w:rPr>
        <w:t>e</w:t>
      </w:r>
      <w:r w:rsidRPr="00AC6B84">
        <w:rPr>
          <w:rFonts w:eastAsia="Calibri"/>
          <w:spacing w:val="3"/>
          <w:sz w:val="22"/>
          <w:szCs w:val="22"/>
        </w:rPr>
        <w:t xml:space="preserve"> </w:t>
      </w:r>
      <w:r w:rsidRPr="00AC6B84">
        <w:rPr>
          <w:rFonts w:eastAsia="Calibri"/>
          <w:spacing w:val="1"/>
          <w:sz w:val="22"/>
          <w:szCs w:val="22"/>
        </w:rPr>
        <w:t>de</w:t>
      </w:r>
      <w:r w:rsidRPr="00AC6B84">
        <w:rPr>
          <w:rFonts w:eastAsia="Calibri"/>
          <w:sz w:val="22"/>
          <w:szCs w:val="22"/>
        </w:rPr>
        <w:t>s</w:t>
      </w:r>
      <w:r w:rsidRPr="00AC6B84">
        <w:rPr>
          <w:rFonts w:eastAsia="Calibri"/>
          <w:spacing w:val="2"/>
          <w:sz w:val="22"/>
          <w:szCs w:val="22"/>
        </w:rPr>
        <w:t xml:space="preserve"> </w:t>
      </w:r>
      <w:r w:rsidR="00C1084F" w:rsidRPr="00AC6B84">
        <w:rPr>
          <w:rFonts w:eastAsia="Calibri"/>
          <w:sz w:val="22"/>
          <w:szCs w:val="22"/>
        </w:rPr>
        <w:t>EIA</w:t>
      </w:r>
      <w:r w:rsidRPr="00AC6B84">
        <w:rPr>
          <w:rFonts w:eastAsia="Calibri"/>
          <w:sz w:val="22"/>
          <w:szCs w:val="22"/>
        </w:rPr>
        <w:t xml:space="preserve"> </w:t>
      </w:r>
      <w:r w:rsidR="00EC5BD2">
        <w:rPr>
          <w:rFonts w:ascii="Calibri" w:eastAsia="Calibri" w:hAnsi="Calibri" w:cs="Calibri"/>
          <w:spacing w:val="-1"/>
          <w:sz w:val="22"/>
          <w:szCs w:val="22"/>
        </w:rPr>
        <w:t>[</w:t>
      </w:r>
      <w:r w:rsidRPr="00AC6B84">
        <w:rPr>
          <w:rFonts w:eastAsia="Calibri"/>
          <w:spacing w:val="1"/>
          <w:sz w:val="22"/>
          <w:szCs w:val="22"/>
        </w:rPr>
        <w:t>ent</w:t>
      </w:r>
      <w:r w:rsidRPr="00AC6B84">
        <w:rPr>
          <w:rFonts w:eastAsia="Calibri"/>
          <w:sz w:val="22"/>
          <w:szCs w:val="22"/>
        </w:rPr>
        <w:t>r</w:t>
      </w:r>
      <w:r w:rsidRPr="00AC6B84">
        <w:rPr>
          <w:rFonts w:eastAsia="Calibri"/>
          <w:spacing w:val="-2"/>
          <w:sz w:val="22"/>
          <w:szCs w:val="22"/>
        </w:rPr>
        <w:t>e</w:t>
      </w:r>
      <w:r w:rsidRPr="00AC6B84">
        <w:rPr>
          <w:rFonts w:eastAsia="Calibri"/>
          <w:spacing w:val="1"/>
          <w:sz w:val="22"/>
          <w:szCs w:val="22"/>
        </w:rPr>
        <w:t>t</w:t>
      </w:r>
      <w:r w:rsidRPr="00AC6B84">
        <w:rPr>
          <w:rFonts w:eastAsia="Calibri"/>
          <w:sz w:val="22"/>
          <w:szCs w:val="22"/>
        </w:rPr>
        <w:t>i</w:t>
      </w:r>
      <w:r w:rsidRPr="00AC6B84">
        <w:rPr>
          <w:rFonts w:eastAsia="Calibri"/>
          <w:spacing w:val="1"/>
          <w:sz w:val="22"/>
          <w:szCs w:val="22"/>
        </w:rPr>
        <w:t>e</w:t>
      </w:r>
      <w:r w:rsidRPr="00AC6B84">
        <w:rPr>
          <w:rFonts w:eastAsia="Calibri"/>
          <w:sz w:val="22"/>
          <w:szCs w:val="22"/>
        </w:rPr>
        <w:t>n</w:t>
      </w:r>
      <w:r w:rsidRPr="00AC6B84">
        <w:rPr>
          <w:rFonts w:eastAsia="Calibri"/>
          <w:spacing w:val="43"/>
          <w:sz w:val="22"/>
          <w:szCs w:val="22"/>
        </w:rPr>
        <w:t xml:space="preserve"> </w:t>
      </w:r>
      <w:r w:rsidRPr="00AC6B84">
        <w:rPr>
          <w:rFonts w:eastAsia="Calibri"/>
          <w:spacing w:val="-2"/>
          <w:sz w:val="22"/>
          <w:szCs w:val="22"/>
        </w:rPr>
        <w:t>r</w:t>
      </w:r>
      <w:r w:rsidRPr="00AC6B84">
        <w:rPr>
          <w:rFonts w:eastAsia="Calibri"/>
          <w:spacing w:val="1"/>
          <w:sz w:val="22"/>
          <w:szCs w:val="22"/>
        </w:rPr>
        <w:t>é</w:t>
      </w:r>
      <w:r w:rsidRPr="00AC6B84">
        <w:rPr>
          <w:rFonts w:eastAsia="Calibri"/>
          <w:sz w:val="22"/>
          <w:szCs w:val="22"/>
        </w:rPr>
        <w:t>alisé</w:t>
      </w:r>
      <w:r w:rsidRPr="00AC6B84">
        <w:rPr>
          <w:rFonts w:eastAsia="Calibri"/>
          <w:spacing w:val="42"/>
          <w:sz w:val="22"/>
          <w:szCs w:val="22"/>
        </w:rPr>
        <w:t xml:space="preserve"> </w:t>
      </w:r>
      <w:r w:rsidRPr="00AC6B84">
        <w:rPr>
          <w:rFonts w:eastAsia="Calibri"/>
          <w:spacing w:val="1"/>
          <w:sz w:val="22"/>
          <w:szCs w:val="22"/>
        </w:rPr>
        <w:t>p</w:t>
      </w:r>
      <w:r w:rsidRPr="00AC6B84">
        <w:rPr>
          <w:rFonts w:eastAsia="Calibri"/>
          <w:sz w:val="22"/>
          <w:szCs w:val="22"/>
        </w:rPr>
        <w:t>ar</w:t>
      </w:r>
      <w:r w:rsidRPr="00AC6B84">
        <w:rPr>
          <w:rFonts w:eastAsia="Calibri"/>
          <w:spacing w:val="42"/>
          <w:sz w:val="22"/>
          <w:szCs w:val="22"/>
        </w:rPr>
        <w:t xml:space="preserve"> </w:t>
      </w:r>
      <w:r w:rsidRPr="00AC6B84">
        <w:rPr>
          <w:rFonts w:eastAsia="Calibri"/>
          <w:sz w:val="22"/>
          <w:szCs w:val="22"/>
        </w:rPr>
        <w:t>J.</w:t>
      </w:r>
      <w:r w:rsidRPr="00AC6B84">
        <w:rPr>
          <w:rFonts w:eastAsia="Calibri"/>
          <w:spacing w:val="-2"/>
          <w:sz w:val="22"/>
          <w:szCs w:val="22"/>
        </w:rPr>
        <w:t xml:space="preserve"> </w:t>
      </w:r>
      <w:r w:rsidRPr="00AC6B84">
        <w:rPr>
          <w:rFonts w:eastAsia="Calibri"/>
          <w:spacing w:val="-1"/>
          <w:sz w:val="22"/>
          <w:szCs w:val="22"/>
        </w:rPr>
        <w:t>B</w:t>
      </w:r>
      <w:r w:rsidRPr="00AC6B84">
        <w:rPr>
          <w:rFonts w:eastAsia="Calibri"/>
          <w:spacing w:val="1"/>
          <w:sz w:val="22"/>
          <w:szCs w:val="22"/>
        </w:rPr>
        <w:t>ou</w:t>
      </w:r>
      <w:r w:rsidRPr="00AC6B84">
        <w:rPr>
          <w:rFonts w:eastAsia="Calibri"/>
          <w:sz w:val="22"/>
          <w:szCs w:val="22"/>
        </w:rPr>
        <w:t>r</w:t>
      </w:r>
      <w:r w:rsidRPr="00AC6B84">
        <w:rPr>
          <w:rFonts w:eastAsia="Calibri"/>
          <w:spacing w:val="1"/>
          <w:sz w:val="22"/>
          <w:szCs w:val="22"/>
        </w:rPr>
        <w:t>de</w:t>
      </w:r>
      <w:r w:rsidRPr="00AC6B84">
        <w:rPr>
          <w:rFonts w:eastAsia="Calibri"/>
          <w:spacing w:val="-2"/>
          <w:sz w:val="22"/>
          <w:szCs w:val="22"/>
        </w:rPr>
        <w:t>a</w:t>
      </w:r>
      <w:r w:rsidRPr="00AC6B84">
        <w:rPr>
          <w:rFonts w:eastAsia="Calibri"/>
          <w:spacing w:val="1"/>
          <w:sz w:val="22"/>
          <w:szCs w:val="22"/>
        </w:rPr>
        <w:t>u</w:t>
      </w:r>
      <w:r w:rsidR="00EC5BD2">
        <w:rPr>
          <w:rFonts w:ascii="Calibri" w:eastAsia="Calibri" w:hAnsi="Calibri" w:cs="Calibri"/>
          <w:spacing w:val="-1"/>
          <w:sz w:val="22"/>
          <w:szCs w:val="22"/>
        </w:rPr>
        <w:t>]</w:t>
      </w:r>
      <w:r w:rsidRPr="00AC6B84">
        <w:rPr>
          <w:rFonts w:eastAsia="Calibri"/>
          <w:sz w:val="22"/>
          <w:szCs w:val="22"/>
        </w:rPr>
        <w:t>.</w:t>
      </w:r>
      <w:r w:rsidRPr="00AC6B84">
        <w:rPr>
          <w:rFonts w:eastAsia="Calibri"/>
          <w:spacing w:val="41"/>
          <w:sz w:val="22"/>
          <w:szCs w:val="22"/>
        </w:rPr>
        <w:t xml:space="preserve"> </w:t>
      </w:r>
      <w:r w:rsidRPr="00AC6B84">
        <w:rPr>
          <w:rFonts w:eastAsia="Calibri"/>
          <w:i/>
          <w:spacing w:val="-1"/>
          <w:sz w:val="22"/>
          <w:szCs w:val="22"/>
        </w:rPr>
        <w:t>S</w:t>
      </w:r>
      <w:r w:rsidRPr="00AC6B84">
        <w:rPr>
          <w:rFonts w:eastAsia="Calibri"/>
          <w:i/>
          <w:spacing w:val="1"/>
          <w:sz w:val="22"/>
          <w:szCs w:val="22"/>
        </w:rPr>
        <w:t>c</w:t>
      </w:r>
      <w:r w:rsidRPr="00AC6B84">
        <w:rPr>
          <w:rFonts w:eastAsia="Calibri"/>
          <w:i/>
          <w:sz w:val="22"/>
          <w:szCs w:val="22"/>
        </w:rPr>
        <w:t>i</w:t>
      </w:r>
      <w:r w:rsidRPr="00AC6B84">
        <w:rPr>
          <w:rFonts w:eastAsia="Calibri"/>
          <w:i/>
          <w:spacing w:val="1"/>
          <w:sz w:val="22"/>
          <w:szCs w:val="22"/>
        </w:rPr>
        <w:t>e</w:t>
      </w:r>
      <w:r w:rsidRPr="00AC6B84">
        <w:rPr>
          <w:rFonts w:eastAsia="Calibri"/>
          <w:i/>
          <w:spacing w:val="-1"/>
          <w:sz w:val="22"/>
          <w:szCs w:val="22"/>
        </w:rPr>
        <w:t>n</w:t>
      </w:r>
      <w:r w:rsidRPr="00AC6B84">
        <w:rPr>
          <w:rFonts w:eastAsia="Calibri"/>
          <w:i/>
          <w:spacing w:val="1"/>
          <w:sz w:val="22"/>
          <w:szCs w:val="22"/>
        </w:rPr>
        <w:t>ce</w:t>
      </w:r>
      <w:r w:rsidRPr="00AC6B84">
        <w:rPr>
          <w:rFonts w:eastAsia="Calibri"/>
          <w:i/>
          <w:sz w:val="22"/>
          <w:szCs w:val="22"/>
        </w:rPr>
        <w:t>s</w:t>
      </w:r>
      <w:r w:rsidRPr="00AC6B84">
        <w:rPr>
          <w:rFonts w:eastAsia="Calibri"/>
          <w:i/>
          <w:spacing w:val="42"/>
          <w:sz w:val="22"/>
          <w:szCs w:val="22"/>
        </w:rPr>
        <w:t xml:space="preserve"> </w:t>
      </w:r>
      <w:r w:rsidRPr="00AC6B84">
        <w:rPr>
          <w:rFonts w:eastAsia="Calibri"/>
          <w:i/>
          <w:spacing w:val="1"/>
          <w:sz w:val="22"/>
          <w:szCs w:val="22"/>
        </w:rPr>
        <w:t>e</w:t>
      </w:r>
      <w:r w:rsidRPr="00AC6B84">
        <w:rPr>
          <w:rFonts w:eastAsia="Calibri"/>
          <w:i/>
          <w:sz w:val="22"/>
          <w:szCs w:val="22"/>
        </w:rPr>
        <w:t>t</w:t>
      </w:r>
      <w:r w:rsidRPr="00AC6B84">
        <w:rPr>
          <w:rFonts w:eastAsia="Calibri"/>
          <w:i/>
          <w:spacing w:val="40"/>
          <w:sz w:val="22"/>
          <w:szCs w:val="22"/>
        </w:rPr>
        <w:t xml:space="preserve"> </w:t>
      </w:r>
      <w:r w:rsidRPr="00AC6B84">
        <w:rPr>
          <w:rFonts w:eastAsia="Calibri"/>
          <w:i/>
          <w:spacing w:val="1"/>
          <w:sz w:val="22"/>
          <w:szCs w:val="22"/>
        </w:rPr>
        <w:t>tec</w:t>
      </w:r>
      <w:r w:rsidRPr="00AC6B84">
        <w:rPr>
          <w:rFonts w:eastAsia="Calibri"/>
          <w:i/>
          <w:spacing w:val="-1"/>
          <w:sz w:val="22"/>
          <w:szCs w:val="22"/>
        </w:rPr>
        <w:t>hno</w:t>
      </w:r>
      <w:r w:rsidRPr="00AC6B84">
        <w:rPr>
          <w:rFonts w:eastAsia="Calibri"/>
          <w:i/>
          <w:sz w:val="22"/>
          <w:szCs w:val="22"/>
        </w:rPr>
        <w:t>l</w:t>
      </w:r>
      <w:r w:rsidRPr="00AC6B84">
        <w:rPr>
          <w:rFonts w:eastAsia="Calibri"/>
          <w:i/>
          <w:spacing w:val="-1"/>
          <w:sz w:val="22"/>
          <w:szCs w:val="22"/>
        </w:rPr>
        <w:t>og</w:t>
      </w:r>
      <w:r w:rsidRPr="00AC6B84">
        <w:rPr>
          <w:rFonts w:eastAsia="Calibri"/>
          <w:i/>
          <w:sz w:val="22"/>
          <w:szCs w:val="22"/>
        </w:rPr>
        <w:t>i</w:t>
      </w:r>
      <w:r w:rsidRPr="00AC6B84">
        <w:rPr>
          <w:rFonts w:eastAsia="Calibri"/>
          <w:i/>
          <w:spacing w:val="1"/>
          <w:sz w:val="22"/>
          <w:szCs w:val="22"/>
        </w:rPr>
        <w:t>e</w:t>
      </w:r>
      <w:r w:rsidRPr="00AC6B84">
        <w:rPr>
          <w:rFonts w:eastAsia="Calibri"/>
          <w:i/>
          <w:sz w:val="22"/>
          <w:szCs w:val="22"/>
        </w:rPr>
        <w:t>s</w:t>
      </w:r>
      <w:r w:rsidRPr="00AC6B84">
        <w:rPr>
          <w:rFonts w:eastAsia="Calibri"/>
          <w:i/>
          <w:spacing w:val="42"/>
          <w:sz w:val="22"/>
          <w:szCs w:val="22"/>
        </w:rPr>
        <w:t xml:space="preserve"> </w:t>
      </w:r>
      <w:r w:rsidRPr="00AC6B84">
        <w:rPr>
          <w:rFonts w:eastAsia="Calibri"/>
          <w:i/>
          <w:spacing w:val="-1"/>
          <w:sz w:val="22"/>
          <w:szCs w:val="22"/>
        </w:rPr>
        <w:t>d</w:t>
      </w:r>
      <w:r w:rsidRPr="00AC6B84">
        <w:rPr>
          <w:rFonts w:eastAsia="Calibri"/>
          <w:i/>
          <w:sz w:val="22"/>
          <w:szCs w:val="22"/>
        </w:rPr>
        <w:t>e</w:t>
      </w:r>
      <w:r w:rsidRPr="00AC6B84">
        <w:rPr>
          <w:rFonts w:eastAsia="Calibri"/>
          <w:i/>
          <w:spacing w:val="42"/>
          <w:sz w:val="22"/>
          <w:szCs w:val="22"/>
        </w:rPr>
        <w:t xml:space="preserve"> </w:t>
      </w:r>
      <w:r w:rsidRPr="00AC6B84">
        <w:rPr>
          <w:rFonts w:eastAsia="Calibri"/>
          <w:i/>
          <w:sz w:val="22"/>
          <w:szCs w:val="22"/>
        </w:rPr>
        <w:t>l</w:t>
      </w:r>
      <w:r w:rsidR="00DA1839">
        <w:rPr>
          <w:rFonts w:eastAsia="Calibri"/>
          <w:i/>
          <w:sz w:val="22"/>
          <w:szCs w:val="22"/>
        </w:rPr>
        <w:t>’</w:t>
      </w:r>
      <w:r w:rsidRPr="00AC6B84">
        <w:rPr>
          <w:rFonts w:eastAsia="Calibri"/>
          <w:i/>
          <w:sz w:val="22"/>
          <w:szCs w:val="22"/>
        </w:rPr>
        <w:t>i</w:t>
      </w:r>
      <w:r w:rsidRPr="00AC6B84">
        <w:rPr>
          <w:rFonts w:eastAsia="Calibri"/>
          <w:i/>
          <w:spacing w:val="-1"/>
          <w:sz w:val="22"/>
          <w:szCs w:val="22"/>
        </w:rPr>
        <w:t>n</w:t>
      </w:r>
      <w:r w:rsidRPr="00AC6B84">
        <w:rPr>
          <w:rFonts w:eastAsia="Calibri"/>
          <w:i/>
          <w:spacing w:val="1"/>
          <w:sz w:val="22"/>
          <w:szCs w:val="22"/>
        </w:rPr>
        <w:t>f</w:t>
      </w:r>
      <w:r w:rsidRPr="00AC6B84">
        <w:rPr>
          <w:rFonts w:eastAsia="Calibri"/>
          <w:i/>
          <w:spacing w:val="-1"/>
          <w:sz w:val="22"/>
          <w:szCs w:val="22"/>
        </w:rPr>
        <w:t>o</w:t>
      </w:r>
      <w:r w:rsidRPr="00AC6B84">
        <w:rPr>
          <w:rFonts w:eastAsia="Calibri"/>
          <w:i/>
          <w:spacing w:val="2"/>
          <w:sz w:val="22"/>
          <w:szCs w:val="22"/>
        </w:rPr>
        <w:t>rm</w:t>
      </w:r>
      <w:r w:rsidRPr="00AC6B84">
        <w:rPr>
          <w:rFonts w:eastAsia="Calibri"/>
          <w:i/>
          <w:spacing w:val="-1"/>
          <w:sz w:val="22"/>
          <w:szCs w:val="22"/>
        </w:rPr>
        <w:t>a</w:t>
      </w:r>
      <w:r w:rsidRPr="00AC6B84">
        <w:rPr>
          <w:rFonts w:eastAsia="Calibri"/>
          <w:i/>
          <w:spacing w:val="1"/>
          <w:sz w:val="22"/>
          <w:szCs w:val="22"/>
        </w:rPr>
        <w:t>t</w:t>
      </w:r>
      <w:r w:rsidRPr="00AC6B84">
        <w:rPr>
          <w:rFonts w:eastAsia="Calibri"/>
          <w:i/>
          <w:sz w:val="22"/>
          <w:szCs w:val="22"/>
        </w:rPr>
        <w:t>i</w:t>
      </w:r>
      <w:r w:rsidRPr="00AC6B84">
        <w:rPr>
          <w:rFonts w:eastAsia="Calibri"/>
          <w:i/>
          <w:spacing w:val="-1"/>
          <w:sz w:val="22"/>
          <w:szCs w:val="22"/>
        </w:rPr>
        <w:t>o</w:t>
      </w:r>
      <w:r w:rsidRPr="00AC6B84">
        <w:rPr>
          <w:rFonts w:eastAsia="Calibri"/>
          <w:i/>
          <w:sz w:val="22"/>
          <w:szCs w:val="22"/>
        </w:rPr>
        <w:t>n</w:t>
      </w:r>
      <w:r w:rsidRPr="00AC6B84">
        <w:rPr>
          <w:rFonts w:eastAsia="Calibri"/>
          <w:i/>
          <w:spacing w:val="41"/>
          <w:sz w:val="22"/>
          <w:szCs w:val="22"/>
        </w:rPr>
        <w:t xml:space="preserve"> </w:t>
      </w:r>
      <w:r w:rsidRPr="00AC6B84">
        <w:rPr>
          <w:rFonts w:eastAsia="Calibri"/>
          <w:i/>
          <w:spacing w:val="1"/>
          <w:sz w:val="22"/>
          <w:szCs w:val="22"/>
        </w:rPr>
        <w:t>e</w:t>
      </w:r>
      <w:r w:rsidRPr="00AC6B84">
        <w:rPr>
          <w:rFonts w:eastAsia="Calibri"/>
          <w:i/>
          <w:sz w:val="22"/>
          <w:szCs w:val="22"/>
        </w:rPr>
        <w:t>t</w:t>
      </w:r>
      <w:r w:rsidRPr="00AC6B84">
        <w:rPr>
          <w:rFonts w:eastAsia="Calibri"/>
          <w:i/>
          <w:spacing w:val="43"/>
          <w:sz w:val="22"/>
          <w:szCs w:val="22"/>
        </w:rPr>
        <w:t xml:space="preserve"> </w:t>
      </w:r>
      <w:r w:rsidRPr="00AC6B84">
        <w:rPr>
          <w:rFonts w:eastAsia="Calibri"/>
          <w:i/>
          <w:spacing w:val="-1"/>
          <w:sz w:val="22"/>
          <w:szCs w:val="22"/>
        </w:rPr>
        <w:t>d</w:t>
      </w:r>
      <w:r w:rsidRPr="00AC6B84">
        <w:rPr>
          <w:rFonts w:eastAsia="Calibri"/>
          <w:i/>
          <w:sz w:val="22"/>
          <w:szCs w:val="22"/>
        </w:rPr>
        <w:t>e</w:t>
      </w:r>
      <w:r w:rsidRPr="00AC6B84">
        <w:rPr>
          <w:rFonts w:eastAsia="Calibri"/>
          <w:i/>
          <w:spacing w:val="42"/>
          <w:sz w:val="22"/>
          <w:szCs w:val="22"/>
        </w:rPr>
        <w:t xml:space="preserve"> </w:t>
      </w:r>
      <w:r w:rsidRPr="00AC6B84">
        <w:rPr>
          <w:rFonts w:eastAsia="Calibri"/>
          <w:i/>
          <w:sz w:val="22"/>
          <w:szCs w:val="22"/>
        </w:rPr>
        <w:t xml:space="preserve">la </w:t>
      </w:r>
      <w:r w:rsidRPr="00AC6B84">
        <w:rPr>
          <w:rFonts w:eastAsia="Calibri"/>
          <w:i/>
          <w:spacing w:val="1"/>
          <w:sz w:val="22"/>
          <w:szCs w:val="22"/>
        </w:rPr>
        <w:t>c</w:t>
      </w:r>
      <w:r w:rsidRPr="00AC6B84">
        <w:rPr>
          <w:rFonts w:eastAsia="Calibri"/>
          <w:i/>
          <w:spacing w:val="-1"/>
          <w:sz w:val="22"/>
          <w:szCs w:val="22"/>
        </w:rPr>
        <w:t>o</w:t>
      </w:r>
      <w:r w:rsidRPr="00AC6B84">
        <w:rPr>
          <w:rFonts w:eastAsia="Calibri"/>
          <w:i/>
          <w:sz w:val="22"/>
          <w:szCs w:val="22"/>
        </w:rPr>
        <w:t>mm</w:t>
      </w:r>
      <w:r w:rsidRPr="00AC6B84">
        <w:rPr>
          <w:rFonts w:eastAsia="Calibri"/>
          <w:i/>
          <w:spacing w:val="-1"/>
          <w:sz w:val="22"/>
          <w:szCs w:val="22"/>
        </w:rPr>
        <w:t>un</w:t>
      </w:r>
      <w:r w:rsidRPr="00AC6B84">
        <w:rPr>
          <w:rFonts w:eastAsia="Calibri"/>
          <w:i/>
          <w:sz w:val="22"/>
          <w:szCs w:val="22"/>
        </w:rPr>
        <w:t>i</w:t>
      </w:r>
      <w:r w:rsidRPr="00AC6B84">
        <w:rPr>
          <w:rFonts w:eastAsia="Calibri"/>
          <w:i/>
          <w:spacing w:val="1"/>
          <w:sz w:val="22"/>
          <w:szCs w:val="22"/>
        </w:rPr>
        <w:t>c</w:t>
      </w:r>
      <w:r w:rsidRPr="00AC6B84">
        <w:rPr>
          <w:rFonts w:eastAsia="Calibri"/>
          <w:i/>
          <w:spacing w:val="-1"/>
          <w:sz w:val="22"/>
          <w:szCs w:val="22"/>
        </w:rPr>
        <w:t>a</w:t>
      </w:r>
      <w:r w:rsidRPr="00AC6B84">
        <w:rPr>
          <w:rFonts w:eastAsia="Calibri"/>
          <w:i/>
          <w:spacing w:val="1"/>
          <w:sz w:val="22"/>
          <w:szCs w:val="22"/>
        </w:rPr>
        <w:t>t</w:t>
      </w:r>
      <w:r w:rsidRPr="00AC6B84">
        <w:rPr>
          <w:rFonts w:eastAsia="Calibri"/>
          <w:i/>
          <w:sz w:val="22"/>
          <w:szCs w:val="22"/>
        </w:rPr>
        <w:t>i</w:t>
      </w:r>
      <w:r w:rsidRPr="00AC6B84">
        <w:rPr>
          <w:rFonts w:eastAsia="Calibri"/>
          <w:i/>
          <w:spacing w:val="-1"/>
          <w:sz w:val="22"/>
          <w:szCs w:val="22"/>
        </w:rPr>
        <w:t>o</w:t>
      </w:r>
      <w:r w:rsidRPr="00AC6B84">
        <w:rPr>
          <w:rFonts w:eastAsia="Calibri"/>
          <w:i/>
          <w:sz w:val="22"/>
          <w:szCs w:val="22"/>
        </w:rPr>
        <w:t>n</w:t>
      </w:r>
      <w:r w:rsidRPr="00AC6B84">
        <w:rPr>
          <w:rFonts w:eastAsia="Calibri"/>
          <w:i/>
          <w:spacing w:val="5"/>
          <w:sz w:val="22"/>
          <w:szCs w:val="22"/>
        </w:rPr>
        <w:t xml:space="preserve"> </w:t>
      </w:r>
      <w:r w:rsidRPr="00AC6B84">
        <w:rPr>
          <w:rFonts w:eastAsia="Calibri"/>
          <w:i/>
          <w:spacing w:val="-1"/>
          <w:sz w:val="22"/>
          <w:szCs w:val="22"/>
        </w:rPr>
        <w:t>p</w:t>
      </w:r>
      <w:r w:rsidRPr="00AC6B84">
        <w:rPr>
          <w:rFonts w:eastAsia="Calibri"/>
          <w:i/>
          <w:spacing w:val="2"/>
          <w:sz w:val="22"/>
          <w:szCs w:val="22"/>
        </w:rPr>
        <w:t>o</w:t>
      </w:r>
      <w:r w:rsidRPr="00AC6B84">
        <w:rPr>
          <w:rFonts w:eastAsia="Calibri"/>
          <w:i/>
          <w:spacing w:val="-1"/>
          <w:sz w:val="22"/>
          <w:szCs w:val="22"/>
        </w:rPr>
        <w:t>u</w:t>
      </w:r>
      <w:r w:rsidRPr="00AC6B84">
        <w:rPr>
          <w:rFonts w:eastAsia="Calibri"/>
          <w:i/>
          <w:sz w:val="22"/>
          <w:szCs w:val="22"/>
        </w:rPr>
        <w:t>r</w:t>
      </w:r>
      <w:r w:rsidRPr="00AC6B84">
        <w:rPr>
          <w:rFonts w:eastAsia="Calibri"/>
          <w:i/>
          <w:spacing w:val="2"/>
          <w:sz w:val="22"/>
          <w:szCs w:val="22"/>
        </w:rPr>
        <w:t xml:space="preserve"> </w:t>
      </w:r>
      <w:r w:rsidRPr="00AC6B84">
        <w:rPr>
          <w:rFonts w:eastAsia="Calibri"/>
          <w:i/>
          <w:sz w:val="22"/>
          <w:szCs w:val="22"/>
        </w:rPr>
        <w:t>l</w:t>
      </w:r>
      <w:r w:rsidR="00DA1839">
        <w:rPr>
          <w:rFonts w:eastAsia="Calibri"/>
          <w:i/>
          <w:sz w:val="22"/>
          <w:szCs w:val="22"/>
        </w:rPr>
        <w:t>’</w:t>
      </w:r>
      <w:r w:rsidRPr="00AC6B84">
        <w:rPr>
          <w:rFonts w:eastAsia="Calibri"/>
          <w:i/>
          <w:spacing w:val="3"/>
          <w:sz w:val="22"/>
          <w:szCs w:val="22"/>
        </w:rPr>
        <w:t>é</w:t>
      </w:r>
      <w:r w:rsidRPr="00AC6B84">
        <w:rPr>
          <w:rFonts w:eastAsia="Calibri"/>
          <w:i/>
          <w:spacing w:val="-1"/>
          <w:sz w:val="22"/>
          <w:szCs w:val="22"/>
        </w:rPr>
        <w:t>du</w:t>
      </w:r>
      <w:r w:rsidRPr="00AC6B84">
        <w:rPr>
          <w:rFonts w:eastAsia="Calibri"/>
          <w:i/>
          <w:spacing w:val="1"/>
          <w:sz w:val="22"/>
          <w:szCs w:val="22"/>
        </w:rPr>
        <w:t>c</w:t>
      </w:r>
      <w:r w:rsidRPr="00AC6B84">
        <w:rPr>
          <w:rFonts w:eastAsia="Calibri"/>
          <w:i/>
          <w:spacing w:val="-1"/>
          <w:sz w:val="22"/>
          <w:szCs w:val="22"/>
        </w:rPr>
        <w:t>a</w:t>
      </w:r>
      <w:r w:rsidRPr="00AC6B84">
        <w:rPr>
          <w:rFonts w:eastAsia="Calibri"/>
          <w:i/>
          <w:spacing w:val="1"/>
          <w:sz w:val="22"/>
          <w:szCs w:val="22"/>
        </w:rPr>
        <w:t>t</w:t>
      </w:r>
      <w:r w:rsidRPr="00AC6B84">
        <w:rPr>
          <w:rFonts w:eastAsia="Calibri"/>
          <w:i/>
          <w:sz w:val="22"/>
          <w:szCs w:val="22"/>
        </w:rPr>
        <w:t>i</w:t>
      </w:r>
      <w:r w:rsidRPr="00AC6B84">
        <w:rPr>
          <w:rFonts w:eastAsia="Calibri"/>
          <w:i/>
          <w:spacing w:val="-1"/>
          <w:sz w:val="22"/>
          <w:szCs w:val="22"/>
        </w:rPr>
        <w:t>o</w:t>
      </w:r>
      <w:r w:rsidRPr="00AC6B84">
        <w:rPr>
          <w:rFonts w:eastAsia="Calibri"/>
          <w:i/>
          <w:sz w:val="22"/>
          <w:szCs w:val="22"/>
        </w:rPr>
        <w:t>n</w:t>
      </w:r>
      <w:r w:rsidRPr="00AC6B84">
        <w:rPr>
          <w:rFonts w:eastAsia="Calibri"/>
          <w:i/>
          <w:spacing w:val="2"/>
          <w:sz w:val="22"/>
          <w:szCs w:val="22"/>
        </w:rPr>
        <w:t xml:space="preserve"> </w:t>
      </w:r>
      <w:r w:rsidRPr="00AC6B84">
        <w:rPr>
          <w:rFonts w:eastAsia="Calibri"/>
          <w:i/>
          <w:spacing w:val="1"/>
          <w:sz w:val="22"/>
          <w:szCs w:val="22"/>
        </w:rPr>
        <w:t>e</w:t>
      </w:r>
      <w:r w:rsidRPr="00AC6B84">
        <w:rPr>
          <w:rFonts w:eastAsia="Calibri"/>
          <w:i/>
          <w:sz w:val="22"/>
          <w:szCs w:val="22"/>
        </w:rPr>
        <w:t>t</w:t>
      </w:r>
      <w:r w:rsidRPr="00AC6B84">
        <w:rPr>
          <w:rFonts w:eastAsia="Calibri"/>
          <w:i/>
          <w:spacing w:val="4"/>
          <w:sz w:val="22"/>
          <w:szCs w:val="22"/>
        </w:rPr>
        <w:t xml:space="preserve"> </w:t>
      </w:r>
      <w:r w:rsidRPr="00AC6B84">
        <w:rPr>
          <w:rFonts w:eastAsia="Calibri"/>
          <w:i/>
          <w:spacing w:val="3"/>
          <w:sz w:val="22"/>
          <w:szCs w:val="22"/>
        </w:rPr>
        <w:t>l</w:t>
      </w:r>
      <w:r w:rsidRPr="00AC6B84">
        <w:rPr>
          <w:rFonts w:eastAsia="Calibri"/>
          <w:i/>
          <w:sz w:val="22"/>
          <w:szCs w:val="22"/>
        </w:rPr>
        <w:t>a</w:t>
      </w:r>
      <w:r w:rsidRPr="00AC6B84">
        <w:rPr>
          <w:rFonts w:eastAsia="Calibri"/>
          <w:i/>
          <w:spacing w:val="2"/>
          <w:sz w:val="22"/>
          <w:szCs w:val="22"/>
        </w:rPr>
        <w:t xml:space="preserve"> </w:t>
      </w:r>
      <w:r w:rsidRPr="00AC6B84">
        <w:rPr>
          <w:rFonts w:eastAsia="Calibri"/>
          <w:i/>
          <w:spacing w:val="1"/>
          <w:sz w:val="22"/>
          <w:szCs w:val="22"/>
        </w:rPr>
        <w:t>f</w:t>
      </w:r>
      <w:r w:rsidRPr="00AC6B84">
        <w:rPr>
          <w:rFonts w:eastAsia="Calibri"/>
          <w:i/>
          <w:spacing w:val="-1"/>
          <w:sz w:val="22"/>
          <w:szCs w:val="22"/>
        </w:rPr>
        <w:t>or</w:t>
      </w:r>
      <w:r w:rsidRPr="00AC6B84">
        <w:rPr>
          <w:rFonts w:eastAsia="Calibri"/>
          <w:i/>
          <w:spacing w:val="2"/>
          <w:sz w:val="22"/>
          <w:szCs w:val="22"/>
        </w:rPr>
        <w:t>m</w:t>
      </w:r>
      <w:r w:rsidRPr="00AC6B84">
        <w:rPr>
          <w:rFonts w:eastAsia="Calibri"/>
          <w:i/>
          <w:spacing w:val="-1"/>
          <w:sz w:val="22"/>
          <w:szCs w:val="22"/>
        </w:rPr>
        <w:t>a</w:t>
      </w:r>
      <w:r w:rsidRPr="00AC6B84">
        <w:rPr>
          <w:rFonts w:eastAsia="Calibri"/>
          <w:i/>
          <w:spacing w:val="1"/>
          <w:sz w:val="22"/>
          <w:szCs w:val="22"/>
        </w:rPr>
        <w:t>t</w:t>
      </w:r>
      <w:r w:rsidRPr="00AC6B84">
        <w:rPr>
          <w:rFonts w:eastAsia="Calibri"/>
          <w:i/>
          <w:sz w:val="22"/>
          <w:szCs w:val="22"/>
        </w:rPr>
        <w:t>i</w:t>
      </w:r>
      <w:r w:rsidRPr="00AC6B84">
        <w:rPr>
          <w:rFonts w:eastAsia="Calibri"/>
          <w:i/>
          <w:spacing w:val="-1"/>
          <w:sz w:val="22"/>
          <w:szCs w:val="22"/>
        </w:rPr>
        <w:t>o</w:t>
      </w:r>
      <w:r w:rsidRPr="00AC6B84">
        <w:rPr>
          <w:rFonts w:eastAsia="Calibri"/>
          <w:i/>
          <w:sz w:val="22"/>
          <w:szCs w:val="22"/>
        </w:rPr>
        <w:t>n</w:t>
      </w:r>
      <w:r w:rsidRPr="00AC6B84">
        <w:rPr>
          <w:rFonts w:eastAsia="Calibri"/>
          <w:i/>
          <w:spacing w:val="2"/>
          <w:sz w:val="22"/>
          <w:szCs w:val="22"/>
        </w:rPr>
        <w:t xml:space="preserve"> </w:t>
      </w:r>
      <w:r w:rsidRPr="00AC6B84">
        <w:rPr>
          <w:rFonts w:eastAsia="Calibri"/>
          <w:i/>
          <w:spacing w:val="-1"/>
          <w:sz w:val="22"/>
          <w:szCs w:val="22"/>
        </w:rPr>
        <w:t>(S</w:t>
      </w:r>
      <w:r w:rsidRPr="00AC6B84">
        <w:rPr>
          <w:rFonts w:eastAsia="Calibri"/>
          <w:i/>
          <w:spacing w:val="1"/>
          <w:sz w:val="22"/>
          <w:szCs w:val="22"/>
        </w:rPr>
        <w:t>T</w:t>
      </w:r>
      <w:r w:rsidRPr="00AC6B84">
        <w:rPr>
          <w:rFonts w:eastAsia="Calibri"/>
          <w:i/>
          <w:spacing w:val="2"/>
          <w:sz w:val="22"/>
          <w:szCs w:val="22"/>
        </w:rPr>
        <w:t>I</w:t>
      </w:r>
      <w:r w:rsidRPr="00AC6B84">
        <w:rPr>
          <w:rFonts w:eastAsia="Calibri"/>
          <w:i/>
          <w:spacing w:val="-1"/>
          <w:sz w:val="22"/>
          <w:szCs w:val="22"/>
        </w:rPr>
        <w:t>C</w:t>
      </w:r>
      <w:r w:rsidRPr="00AC6B84">
        <w:rPr>
          <w:rFonts w:eastAsia="Calibri"/>
          <w:i/>
          <w:sz w:val="22"/>
          <w:szCs w:val="22"/>
        </w:rPr>
        <w:t>EF</w:t>
      </w:r>
      <w:r w:rsidRPr="00AC6B84">
        <w:rPr>
          <w:rFonts w:eastAsia="Calibri"/>
          <w:i/>
          <w:spacing w:val="-1"/>
          <w:sz w:val="22"/>
          <w:szCs w:val="22"/>
        </w:rPr>
        <w:t>)</w:t>
      </w:r>
      <w:r w:rsidRPr="00AC6B84">
        <w:rPr>
          <w:rFonts w:eastAsia="Calibri"/>
          <w:sz w:val="22"/>
          <w:szCs w:val="22"/>
        </w:rPr>
        <w:t>,</w:t>
      </w:r>
      <w:r w:rsidRPr="00AC6B84">
        <w:rPr>
          <w:rFonts w:eastAsia="Calibri"/>
          <w:spacing w:val="3"/>
          <w:sz w:val="22"/>
          <w:szCs w:val="22"/>
        </w:rPr>
        <w:t xml:space="preserve"> </w:t>
      </w:r>
      <w:r w:rsidRPr="00AC6B84">
        <w:rPr>
          <w:rFonts w:eastAsia="Calibri"/>
          <w:i/>
          <w:spacing w:val="1"/>
          <w:sz w:val="22"/>
          <w:szCs w:val="22"/>
        </w:rPr>
        <w:t>11</w:t>
      </w:r>
      <w:r w:rsidRPr="00AC6B84">
        <w:rPr>
          <w:rFonts w:eastAsia="Calibri"/>
          <w:sz w:val="22"/>
          <w:szCs w:val="22"/>
        </w:rPr>
        <w:t>,</w:t>
      </w:r>
      <w:r w:rsidRPr="00AC6B84">
        <w:rPr>
          <w:rFonts w:eastAsia="Calibri"/>
          <w:spacing w:val="3"/>
          <w:sz w:val="22"/>
          <w:szCs w:val="22"/>
        </w:rPr>
        <w:t xml:space="preserve"> </w:t>
      </w:r>
      <w:r w:rsidRPr="00AC6B84">
        <w:rPr>
          <w:rFonts w:eastAsia="Calibri"/>
          <w:spacing w:val="1"/>
          <w:sz w:val="22"/>
          <w:szCs w:val="22"/>
        </w:rPr>
        <w:t>231-246</w:t>
      </w:r>
      <w:r w:rsidRPr="00AC6B84">
        <w:rPr>
          <w:rFonts w:eastAsia="Calibri"/>
          <w:sz w:val="22"/>
          <w:szCs w:val="22"/>
        </w:rPr>
        <w:t xml:space="preserve">. </w:t>
      </w:r>
      <w:hyperlink r:id="rId45">
        <w:r w:rsidRPr="00AC6B84">
          <w:rPr>
            <w:rFonts w:eastAsia="Calibri"/>
            <w:color w:val="0000FF"/>
            <w:spacing w:val="1"/>
            <w:sz w:val="22"/>
            <w:szCs w:val="22"/>
            <w:u w:val="single" w:color="0000FF"/>
          </w:rPr>
          <w:t>ht</w:t>
        </w:r>
        <w:r w:rsidRPr="00AC6B84">
          <w:rPr>
            <w:rFonts w:eastAsia="Calibri"/>
            <w:color w:val="0000FF"/>
            <w:spacing w:val="-1"/>
            <w:sz w:val="22"/>
            <w:szCs w:val="22"/>
            <w:u w:val="single" w:color="0000FF"/>
          </w:rPr>
          <w:t>t</w:t>
        </w:r>
        <w:r w:rsidRPr="00AC6B84">
          <w:rPr>
            <w:rFonts w:eastAsia="Calibri"/>
            <w:color w:val="0000FF"/>
            <w:spacing w:val="1"/>
            <w:sz w:val="22"/>
            <w:szCs w:val="22"/>
            <w:u w:val="single" w:color="0000FF"/>
          </w:rPr>
          <w:t>p</w:t>
        </w:r>
        <w:r w:rsidRPr="00AC6B84">
          <w:rPr>
            <w:rFonts w:eastAsia="Calibri"/>
            <w:color w:val="0000FF"/>
            <w:spacing w:val="-2"/>
            <w:sz w:val="22"/>
            <w:szCs w:val="22"/>
            <w:u w:val="single" w:color="0000FF"/>
          </w:rPr>
          <w:t>:</w:t>
        </w:r>
        <w:r w:rsidRPr="00AC6B84">
          <w:rPr>
            <w:rFonts w:eastAsia="Calibri"/>
            <w:color w:val="0000FF"/>
            <w:spacing w:val="1"/>
            <w:sz w:val="22"/>
            <w:szCs w:val="22"/>
            <w:u w:val="single" w:color="0000FF"/>
          </w:rPr>
          <w:t>//</w:t>
        </w:r>
        <w:r w:rsidRPr="00AC6B84">
          <w:rPr>
            <w:rFonts w:eastAsia="Calibri"/>
            <w:color w:val="0000FF"/>
            <w:sz w:val="22"/>
            <w:szCs w:val="22"/>
            <w:u w:val="single" w:color="0000FF"/>
          </w:rPr>
          <w:t>s</w:t>
        </w:r>
        <w:r w:rsidRPr="00AC6B84">
          <w:rPr>
            <w:rFonts w:eastAsia="Calibri"/>
            <w:color w:val="0000FF"/>
            <w:spacing w:val="1"/>
            <w:sz w:val="22"/>
            <w:szCs w:val="22"/>
            <w:u w:val="single" w:color="0000FF"/>
          </w:rPr>
          <w:t>t</w:t>
        </w:r>
        <w:r w:rsidRPr="00AC6B84">
          <w:rPr>
            <w:rFonts w:eastAsia="Calibri"/>
            <w:color w:val="0000FF"/>
            <w:sz w:val="22"/>
            <w:szCs w:val="22"/>
            <w:u w:val="single" w:color="0000FF"/>
          </w:rPr>
          <w:t>i</w:t>
        </w:r>
        <w:r w:rsidRPr="00AC6B84">
          <w:rPr>
            <w:rFonts w:eastAsia="Calibri"/>
            <w:color w:val="0000FF"/>
            <w:spacing w:val="-1"/>
            <w:sz w:val="22"/>
            <w:szCs w:val="22"/>
            <w:u w:val="single" w:color="0000FF"/>
          </w:rPr>
          <w:t>c</w:t>
        </w:r>
        <w:r w:rsidRPr="00AC6B84">
          <w:rPr>
            <w:rFonts w:eastAsia="Calibri"/>
            <w:color w:val="0000FF"/>
            <w:spacing w:val="-2"/>
            <w:sz w:val="22"/>
            <w:szCs w:val="22"/>
            <w:u w:val="single" w:color="0000FF"/>
          </w:rPr>
          <w:t>e</w:t>
        </w:r>
        <w:r w:rsidRPr="00AC6B84">
          <w:rPr>
            <w:rFonts w:eastAsia="Calibri"/>
            <w:color w:val="0000FF"/>
            <w:spacing w:val="1"/>
            <w:sz w:val="22"/>
            <w:szCs w:val="22"/>
            <w:u w:val="single" w:color="0000FF"/>
          </w:rPr>
          <w:t>f</w:t>
        </w:r>
        <w:r w:rsidRPr="00AC6B84">
          <w:rPr>
            <w:rFonts w:eastAsia="Calibri"/>
            <w:color w:val="0000FF"/>
            <w:spacing w:val="-1"/>
            <w:sz w:val="22"/>
            <w:szCs w:val="22"/>
            <w:u w:val="single" w:color="0000FF"/>
          </w:rPr>
          <w:t>.</w:t>
        </w:r>
        <w:r w:rsidRPr="00AC6B84">
          <w:rPr>
            <w:rFonts w:eastAsia="Calibri"/>
            <w:color w:val="0000FF"/>
            <w:spacing w:val="1"/>
            <w:sz w:val="22"/>
            <w:szCs w:val="22"/>
            <w:u w:val="single" w:color="0000FF"/>
          </w:rPr>
          <w:t>un</w:t>
        </w:r>
        <w:r w:rsidRPr="00AC6B84">
          <w:rPr>
            <w:rFonts w:eastAsia="Calibri"/>
            <w:color w:val="0000FF"/>
            <w:sz w:val="22"/>
            <w:szCs w:val="22"/>
            <w:u w:val="single" w:color="0000FF"/>
          </w:rPr>
          <w:t>i</w:t>
        </w:r>
        <w:r w:rsidRPr="00AC6B84">
          <w:rPr>
            <w:rFonts w:eastAsia="Calibri"/>
            <w:color w:val="0000FF"/>
            <w:spacing w:val="-3"/>
            <w:sz w:val="22"/>
            <w:szCs w:val="22"/>
            <w:u w:val="single" w:color="0000FF"/>
          </w:rPr>
          <w:t>v</w:t>
        </w:r>
        <w:r w:rsidRPr="00AC6B84">
          <w:rPr>
            <w:rFonts w:eastAsia="Calibri"/>
            <w:color w:val="0000FF"/>
            <w:spacing w:val="1"/>
            <w:sz w:val="22"/>
            <w:szCs w:val="22"/>
            <w:u w:val="single" w:color="0000FF"/>
          </w:rPr>
          <w:t>-</w:t>
        </w:r>
        <w:r w:rsidRPr="00AC6B84">
          <w:rPr>
            <w:rFonts w:eastAsia="Calibri"/>
            <w:color w:val="0000FF"/>
            <w:sz w:val="22"/>
            <w:szCs w:val="22"/>
            <w:u w:val="single" w:color="0000FF"/>
          </w:rPr>
          <w:t>lem</w:t>
        </w:r>
        <w:r w:rsidRPr="00AC6B84">
          <w:rPr>
            <w:rFonts w:eastAsia="Calibri"/>
            <w:color w:val="0000FF"/>
            <w:spacing w:val="-2"/>
            <w:sz w:val="22"/>
            <w:szCs w:val="22"/>
            <w:u w:val="single" w:color="0000FF"/>
          </w:rPr>
          <w:t>a</w:t>
        </w:r>
        <w:r w:rsidRPr="00AC6B84">
          <w:rPr>
            <w:rFonts w:eastAsia="Calibri"/>
            <w:color w:val="0000FF"/>
            <w:spacing w:val="1"/>
            <w:sz w:val="22"/>
            <w:szCs w:val="22"/>
            <w:u w:val="single" w:color="0000FF"/>
          </w:rPr>
          <w:t>n</w:t>
        </w:r>
        <w:r w:rsidRPr="00AC6B84">
          <w:rPr>
            <w:rFonts w:eastAsia="Calibri"/>
            <w:color w:val="0000FF"/>
            <w:spacing w:val="-3"/>
            <w:sz w:val="22"/>
            <w:szCs w:val="22"/>
            <w:u w:val="single" w:color="0000FF"/>
          </w:rPr>
          <w:t>s</w:t>
        </w:r>
        <w:r w:rsidRPr="00AC6B84">
          <w:rPr>
            <w:rFonts w:eastAsia="Calibri"/>
            <w:color w:val="0000FF"/>
            <w:spacing w:val="-1"/>
            <w:sz w:val="22"/>
            <w:szCs w:val="22"/>
            <w:u w:val="single" w:color="0000FF"/>
          </w:rPr>
          <w:t>.</w:t>
        </w:r>
        <w:r w:rsidRPr="00AC6B84">
          <w:rPr>
            <w:rFonts w:eastAsia="Calibri"/>
            <w:color w:val="0000FF"/>
            <w:spacing w:val="1"/>
            <w:sz w:val="22"/>
            <w:szCs w:val="22"/>
            <w:u w:val="single" w:color="0000FF"/>
          </w:rPr>
          <w:t>f</w:t>
        </w:r>
        <w:r w:rsidRPr="00AC6B84">
          <w:rPr>
            <w:rFonts w:eastAsia="Calibri"/>
            <w:color w:val="0000FF"/>
            <w:sz w:val="22"/>
            <w:szCs w:val="22"/>
            <w:u w:val="single" w:color="0000FF"/>
          </w:rPr>
          <w:t>r</w:t>
        </w:r>
        <w:r w:rsidRPr="00AC6B84">
          <w:rPr>
            <w:rFonts w:eastAsia="Calibri"/>
            <w:color w:val="0000FF"/>
            <w:spacing w:val="1"/>
            <w:sz w:val="22"/>
            <w:szCs w:val="22"/>
            <w:u w:val="single" w:color="0000FF"/>
          </w:rPr>
          <w:t>/</w:t>
        </w:r>
        <w:r w:rsidRPr="00AC6B84">
          <w:rPr>
            <w:rFonts w:eastAsia="Calibri"/>
            <w:color w:val="0000FF"/>
            <w:spacing w:val="-1"/>
            <w:sz w:val="22"/>
            <w:szCs w:val="22"/>
            <w:u w:val="single" w:color="0000FF"/>
          </w:rPr>
          <w:t>c</w:t>
        </w:r>
        <w:r w:rsidRPr="00AC6B84">
          <w:rPr>
            <w:rFonts w:eastAsia="Calibri"/>
            <w:color w:val="0000FF"/>
            <w:sz w:val="22"/>
            <w:szCs w:val="22"/>
            <w:u w:val="single" w:color="0000FF"/>
          </w:rPr>
          <w:t>lass</w:t>
        </w:r>
        <w:r w:rsidRPr="00AC6B84">
          <w:rPr>
            <w:rFonts w:eastAsia="Calibri"/>
            <w:color w:val="0000FF"/>
            <w:spacing w:val="1"/>
            <w:sz w:val="22"/>
            <w:szCs w:val="22"/>
            <w:u w:val="single" w:color="0000FF"/>
          </w:rPr>
          <w:t>e</w:t>
        </w:r>
        <w:r w:rsidRPr="00AC6B84">
          <w:rPr>
            <w:rFonts w:eastAsia="Calibri"/>
            <w:color w:val="0000FF"/>
            <w:sz w:val="22"/>
            <w:szCs w:val="22"/>
            <w:u w:val="single" w:color="0000FF"/>
          </w:rPr>
          <w:t>m</w:t>
        </w:r>
        <w:r w:rsidRPr="00AC6B84">
          <w:rPr>
            <w:rFonts w:eastAsia="Calibri"/>
            <w:color w:val="0000FF"/>
            <w:spacing w:val="1"/>
            <w:sz w:val="22"/>
            <w:szCs w:val="22"/>
            <w:u w:val="single" w:color="0000FF"/>
          </w:rPr>
          <w:t>e</w:t>
        </w:r>
        <w:r w:rsidRPr="00AC6B84">
          <w:rPr>
            <w:rFonts w:eastAsia="Calibri"/>
            <w:color w:val="0000FF"/>
            <w:spacing w:val="-1"/>
            <w:sz w:val="22"/>
            <w:szCs w:val="22"/>
            <w:u w:val="single" w:color="0000FF"/>
          </w:rPr>
          <w:t>n</w:t>
        </w:r>
        <w:r w:rsidRPr="00AC6B84">
          <w:rPr>
            <w:rFonts w:eastAsia="Calibri"/>
            <w:color w:val="0000FF"/>
            <w:spacing w:val="1"/>
            <w:sz w:val="22"/>
            <w:szCs w:val="22"/>
            <w:u w:val="single" w:color="0000FF"/>
          </w:rPr>
          <w:t>t/</w:t>
        </w:r>
        <w:r w:rsidRPr="00AC6B84">
          <w:rPr>
            <w:rFonts w:eastAsia="Calibri"/>
            <w:color w:val="0000FF"/>
            <w:spacing w:val="-3"/>
            <w:sz w:val="22"/>
            <w:szCs w:val="22"/>
            <w:u w:val="single" w:color="0000FF"/>
          </w:rPr>
          <w:t>s</w:t>
        </w:r>
        <w:r w:rsidRPr="00AC6B84">
          <w:rPr>
            <w:rFonts w:eastAsia="Calibri"/>
            <w:color w:val="0000FF"/>
            <w:spacing w:val="1"/>
            <w:sz w:val="22"/>
            <w:szCs w:val="22"/>
            <w:u w:val="single" w:color="0000FF"/>
          </w:rPr>
          <w:t>pe</w:t>
        </w:r>
        <w:r w:rsidRPr="00AC6B84">
          <w:rPr>
            <w:rFonts w:eastAsia="Calibri"/>
            <w:color w:val="0000FF"/>
            <w:spacing w:val="-1"/>
            <w:sz w:val="22"/>
            <w:szCs w:val="22"/>
            <w:u w:val="single" w:color="0000FF"/>
          </w:rPr>
          <w:t>c</w:t>
        </w:r>
        <w:r w:rsidRPr="00AC6B84">
          <w:rPr>
            <w:rFonts w:eastAsia="Calibri"/>
            <w:color w:val="0000FF"/>
            <w:sz w:val="22"/>
            <w:szCs w:val="22"/>
            <w:u w:val="single" w:color="0000FF"/>
          </w:rPr>
          <w:t>ia</w:t>
        </w:r>
        <w:r w:rsidRPr="00AC6B84">
          <w:rPr>
            <w:rFonts w:eastAsia="Calibri"/>
            <w:color w:val="0000FF"/>
            <w:spacing w:val="1"/>
            <w:sz w:val="22"/>
            <w:szCs w:val="22"/>
            <w:u w:val="single" w:color="0000FF"/>
          </w:rPr>
          <w:t>u</w:t>
        </w:r>
        <w:r w:rsidRPr="00AC6B84">
          <w:rPr>
            <w:rFonts w:eastAsia="Calibri"/>
            <w:color w:val="0000FF"/>
            <w:spacing w:val="-1"/>
            <w:sz w:val="22"/>
            <w:szCs w:val="22"/>
            <w:u w:val="single" w:color="0000FF"/>
          </w:rPr>
          <w:t>x</w:t>
        </w:r>
        <w:r w:rsidRPr="00AC6B84">
          <w:rPr>
            <w:rFonts w:eastAsia="Calibri"/>
            <w:color w:val="0000FF"/>
            <w:spacing w:val="-3"/>
            <w:sz w:val="22"/>
            <w:szCs w:val="22"/>
            <w:u w:val="single" w:color="0000FF"/>
          </w:rPr>
          <w:t>.</w:t>
        </w:r>
        <w:r w:rsidRPr="00AC6B84">
          <w:rPr>
            <w:rFonts w:eastAsia="Calibri"/>
            <w:color w:val="0000FF"/>
            <w:spacing w:val="1"/>
            <w:sz w:val="22"/>
            <w:szCs w:val="22"/>
            <w:u w:val="single" w:color="0000FF"/>
          </w:rPr>
          <w:t>ht</w:t>
        </w:r>
        <w:r w:rsidRPr="00AC6B84">
          <w:rPr>
            <w:rFonts w:eastAsia="Calibri"/>
            <w:color w:val="0000FF"/>
            <w:sz w:val="22"/>
            <w:szCs w:val="22"/>
            <w:u w:val="single" w:color="0000FF"/>
          </w:rPr>
          <w:t>m</w:t>
        </w:r>
      </w:hyperlink>
    </w:p>
    <w:p w14:paraId="375CB498" w14:textId="77777777" w:rsidR="008C22AB" w:rsidRPr="00BA6F5E" w:rsidRDefault="008C22AB" w:rsidP="008C22AB">
      <w:pPr>
        <w:adjustRightInd w:val="0"/>
        <w:spacing w:after="120"/>
        <w:ind w:left="567" w:right="94" w:hanging="567"/>
        <w:jc w:val="both"/>
        <w:rPr>
          <w:rFonts w:eastAsia="Calibri"/>
          <w:sz w:val="22"/>
          <w:szCs w:val="22"/>
          <w:lang w:val="en-US"/>
        </w:rPr>
      </w:pPr>
      <w:r w:rsidRPr="00AC6B84">
        <w:rPr>
          <w:rFonts w:eastAsia="Calibri"/>
          <w:spacing w:val="1"/>
          <w:sz w:val="22"/>
          <w:szCs w:val="22"/>
        </w:rPr>
        <w:t>Mu</w:t>
      </w:r>
      <w:r w:rsidRPr="00AC6B84">
        <w:rPr>
          <w:rFonts w:eastAsia="Calibri"/>
          <w:sz w:val="22"/>
          <w:szCs w:val="22"/>
        </w:rPr>
        <w:t>rra</w:t>
      </w:r>
      <w:r w:rsidRPr="00AC6B84">
        <w:rPr>
          <w:rFonts w:eastAsia="Calibri"/>
          <w:spacing w:val="-1"/>
          <w:sz w:val="22"/>
          <w:szCs w:val="22"/>
        </w:rPr>
        <w:t>y</w:t>
      </w:r>
      <w:r w:rsidRPr="00AC6B84">
        <w:rPr>
          <w:rFonts w:eastAsia="Calibri"/>
          <w:sz w:val="22"/>
          <w:szCs w:val="22"/>
        </w:rPr>
        <w:t xml:space="preserve">, </w:t>
      </w:r>
      <w:r w:rsidRPr="00AC6B84">
        <w:rPr>
          <w:rFonts w:eastAsia="Calibri"/>
          <w:spacing w:val="1"/>
          <w:sz w:val="22"/>
          <w:szCs w:val="22"/>
        </w:rPr>
        <w:t>T</w:t>
      </w:r>
      <w:r w:rsidRPr="00AC6B84">
        <w:rPr>
          <w:rFonts w:eastAsia="Calibri"/>
          <w:sz w:val="22"/>
          <w:szCs w:val="22"/>
        </w:rPr>
        <w:t xml:space="preserve">. </w:t>
      </w:r>
      <w:r w:rsidRPr="00AC6B84">
        <w:rPr>
          <w:rFonts w:eastAsia="Calibri"/>
          <w:spacing w:val="-1"/>
          <w:sz w:val="22"/>
          <w:szCs w:val="22"/>
        </w:rPr>
        <w:t>(</w:t>
      </w:r>
      <w:r w:rsidRPr="00AC6B84">
        <w:rPr>
          <w:rFonts w:eastAsia="Calibri"/>
          <w:spacing w:val="1"/>
          <w:sz w:val="22"/>
          <w:szCs w:val="22"/>
        </w:rPr>
        <w:t>1999</w:t>
      </w:r>
      <w:r w:rsidRPr="00AC6B84">
        <w:rPr>
          <w:rFonts w:eastAsia="Calibri"/>
          <w:spacing w:val="-1"/>
          <w:sz w:val="22"/>
          <w:szCs w:val="22"/>
        </w:rPr>
        <w:t>)</w:t>
      </w:r>
      <w:r w:rsidRPr="00AC6B84">
        <w:rPr>
          <w:rFonts w:eastAsia="Calibri"/>
          <w:sz w:val="22"/>
          <w:szCs w:val="22"/>
        </w:rPr>
        <w:t xml:space="preserve">. </w:t>
      </w:r>
      <w:r w:rsidRPr="00BA6F5E">
        <w:rPr>
          <w:rFonts w:eastAsia="Calibri"/>
          <w:sz w:val="22"/>
          <w:szCs w:val="22"/>
          <w:lang w:val="en-US"/>
        </w:rPr>
        <w:t>A</w:t>
      </w:r>
      <w:r w:rsidRPr="00BA6F5E">
        <w:rPr>
          <w:rFonts w:eastAsia="Calibri"/>
          <w:spacing w:val="-1"/>
          <w:sz w:val="22"/>
          <w:szCs w:val="22"/>
          <w:lang w:val="en-US"/>
        </w:rPr>
        <w:t>u</w:t>
      </w:r>
      <w:r w:rsidRPr="00BA6F5E">
        <w:rPr>
          <w:rFonts w:eastAsia="Calibri"/>
          <w:spacing w:val="1"/>
          <w:sz w:val="22"/>
          <w:szCs w:val="22"/>
          <w:lang w:val="en-US"/>
        </w:rPr>
        <w:t>th</w:t>
      </w:r>
      <w:r w:rsidRPr="00BA6F5E">
        <w:rPr>
          <w:rFonts w:eastAsia="Calibri"/>
          <w:spacing w:val="-2"/>
          <w:sz w:val="22"/>
          <w:szCs w:val="22"/>
          <w:lang w:val="en-US"/>
        </w:rPr>
        <w:t>o</w:t>
      </w:r>
      <w:r w:rsidRPr="00BA6F5E">
        <w:rPr>
          <w:rFonts w:eastAsia="Calibri"/>
          <w:sz w:val="22"/>
          <w:szCs w:val="22"/>
          <w:lang w:val="en-US"/>
        </w:rPr>
        <w:t>ri</w:t>
      </w:r>
      <w:r w:rsidRPr="00BA6F5E">
        <w:rPr>
          <w:rFonts w:eastAsia="Calibri"/>
          <w:spacing w:val="1"/>
          <w:sz w:val="22"/>
          <w:szCs w:val="22"/>
          <w:lang w:val="en-US"/>
        </w:rPr>
        <w:t>n</w:t>
      </w:r>
      <w:r w:rsidRPr="00BA6F5E">
        <w:rPr>
          <w:rFonts w:eastAsia="Calibri"/>
          <w:sz w:val="22"/>
          <w:szCs w:val="22"/>
          <w:lang w:val="en-US"/>
        </w:rPr>
        <w:t>g i</w:t>
      </w:r>
      <w:r w:rsidRPr="00BA6F5E">
        <w:rPr>
          <w:rFonts w:eastAsia="Calibri"/>
          <w:spacing w:val="1"/>
          <w:sz w:val="22"/>
          <w:szCs w:val="22"/>
          <w:lang w:val="en-US"/>
        </w:rPr>
        <w:t>nt</w:t>
      </w:r>
      <w:r w:rsidRPr="00BA6F5E">
        <w:rPr>
          <w:rFonts w:eastAsia="Calibri"/>
          <w:spacing w:val="-2"/>
          <w:sz w:val="22"/>
          <w:szCs w:val="22"/>
          <w:lang w:val="en-US"/>
        </w:rPr>
        <w:t>e</w:t>
      </w:r>
      <w:r w:rsidRPr="00BA6F5E">
        <w:rPr>
          <w:rFonts w:eastAsia="Calibri"/>
          <w:sz w:val="22"/>
          <w:szCs w:val="22"/>
          <w:lang w:val="en-US"/>
        </w:rPr>
        <w:t>llig</w:t>
      </w:r>
      <w:r w:rsidRPr="00BA6F5E">
        <w:rPr>
          <w:rFonts w:eastAsia="Calibri"/>
          <w:spacing w:val="1"/>
          <w:sz w:val="22"/>
          <w:szCs w:val="22"/>
          <w:lang w:val="en-US"/>
        </w:rPr>
        <w:t>e</w:t>
      </w:r>
      <w:r w:rsidRPr="00BA6F5E">
        <w:rPr>
          <w:rFonts w:eastAsia="Calibri"/>
          <w:spacing w:val="-1"/>
          <w:sz w:val="22"/>
          <w:szCs w:val="22"/>
          <w:lang w:val="en-US"/>
        </w:rPr>
        <w:t>n</w:t>
      </w:r>
      <w:r w:rsidRPr="00BA6F5E">
        <w:rPr>
          <w:rFonts w:eastAsia="Calibri"/>
          <w:sz w:val="22"/>
          <w:szCs w:val="22"/>
          <w:lang w:val="en-US"/>
        </w:rPr>
        <w:t>t</w:t>
      </w:r>
      <w:r w:rsidRPr="00BA6F5E">
        <w:rPr>
          <w:rFonts w:eastAsia="Calibri"/>
          <w:spacing w:val="1"/>
          <w:sz w:val="22"/>
          <w:szCs w:val="22"/>
          <w:lang w:val="en-US"/>
        </w:rPr>
        <w:t xml:space="preserve"> t</w:t>
      </w:r>
      <w:r w:rsidRPr="00BA6F5E">
        <w:rPr>
          <w:rFonts w:eastAsia="Calibri"/>
          <w:spacing w:val="-1"/>
          <w:sz w:val="22"/>
          <w:szCs w:val="22"/>
          <w:lang w:val="en-US"/>
        </w:rPr>
        <w:t>u</w:t>
      </w:r>
      <w:r w:rsidRPr="00BA6F5E">
        <w:rPr>
          <w:rFonts w:eastAsia="Calibri"/>
          <w:spacing w:val="1"/>
          <w:sz w:val="22"/>
          <w:szCs w:val="22"/>
          <w:lang w:val="en-US"/>
        </w:rPr>
        <w:t>to</w:t>
      </w:r>
      <w:r w:rsidRPr="00BA6F5E">
        <w:rPr>
          <w:rFonts w:eastAsia="Calibri"/>
          <w:sz w:val="22"/>
          <w:szCs w:val="22"/>
          <w:lang w:val="en-US"/>
        </w:rPr>
        <w:t>r</w:t>
      </w:r>
      <w:r w:rsidRPr="00BA6F5E">
        <w:rPr>
          <w:rFonts w:eastAsia="Calibri"/>
          <w:spacing w:val="-2"/>
          <w:sz w:val="22"/>
          <w:szCs w:val="22"/>
          <w:lang w:val="en-US"/>
        </w:rPr>
        <w:t>i</w:t>
      </w:r>
      <w:r w:rsidRPr="00BA6F5E">
        <w:rPr>
          <w:rFonts w:eastAsia="Calibri"/>
          <w:spacing w:val="1"/>
          <w:sz w:val="22"/>
          <w:szCs w:val="22"/>
          <w:lang w:val="en-US"/>
        </w:rPr>
        <w:t>n</w:t>
      </w:r>
      <w:r w:rsidRPr="00BA6F5E">
        <w:rPr>
          <w:rFonts w:eastAsia="Calibri"/>
          <w:sz w:val="22"/>
          <w:szCs w:val="22"/>
          <w:lang w:val="en-US"/>
        </w:rPr>
        <w:t>g s</w:t>
      </w:r>
      <w:r w:rsidRPr="00BA6F5E">
        <w:rPr>
          <w:rFonts w:eastAsia="Calibri"/>
          <w:spacing w:val="-1"/>
          <w:sz w:val="22"/>
          <w:szCs w:val="22"/>
          <w:lang w:val="en-US"/>
        </w:rPr>
        <w:t>y</w:t>
      </w:r>
      <w:r w:rsidRPr="00BA6F5E">
        <w:rPr>
          <w:rFonts w:eastAsia="Calibri"/>
          <w:sz w:val="22"/>
          <w:szCs w:val="22"/>
          <w:lang w:val="en-US"/>
        </w:rPr>
        <w:t>s</w:t>
      </w:r>
      <w:r w:rsidRPr="00BA6F5E">
        <w:rPr>
          <w:rFonts w:eastAsia="Calibri"/>
          <w:spacing w:val="1"/>
          <w:sz w:val="22"/>
          <w:szCs w:val="22"/>
          <w:lang w:val="en-US"/>
        </w:rPr>
        <w:t>te</w:t>
      </w:r>
      <w:r w:rsidRPr="00BA6F5E">
        <w:rPr>
          <w:rFonts w:eastAsia="Calibri"/>
          <w:sz w:val="22"/>
          <w:szCs w:val="22"/>
          <w:lang w:val="en-US"/>
        </w:rPr>
        <w:t>ms:</w:t>
      </w:r>
      <w:r w:rsidRPr="00BA6F5E">
        <w:rPr>
          <w:rFonts w:eastAsia="Calibri"/>
          <w:spacing w:val="1"/>
          <w:sz w:val="22"/>
          <w:szCs w:val="22"/>
          <w:lang w:val="en-US"/>
        </w:rPr>
        <w:t xml:space="preserve"> </w:t>
      </w:r>
      <w:r w:rsidRPr="00BA6F5E">
        <w:rPr>
          <w:rFonts w:eastAsia="Calibri"/>
          <w:sz w:val="22"/>
          <w:szCs w:val="22"/>
          <w:lang w:val="en-US"/>
        </w:rPr>
        <w:t>An</w:t>
      </w:r>
      <w:r w:rsidRPr="00BA6F5E">
        <w:rPr>
          <w:rFonts w:eastAsia="Calibri"/>
          <w:spacing w:val="1"/>
          <w:sz w:val="22"/>
          <w:szCs w:val="22"/>
          <w:lang w:val="en-US"/>
        </w:rPr>
        <w:t xml:space="preserve"> </w:t>
      </w:r>
      <w:r w:rsidRPr="00BA6F5E">
        <w:rPr>
          <w:rFonts w:eastAsia="Calibri"/>
          <w:sz w:val="22"/>
          <w:szCs w:val="22"/>
          <w:lang w:val="en-US"/>
        </w:rPr>
        <w:t>a</w:t>
      </w:r>
      <w:r w:rsidRPr="00BA6F5E">
        <w:rPr>
          <w:rFonts w:eastAsia="Calibri"/>
          <w:spacing w:val="1"/>
          <w:sz w:val="22"/>
          <w:szCs w:val="22"/>
          <w:lang w:val="en-US"/>
        </w:rPr>
        <w:t>n</w:t>
      </w:r>
      <w:r w:rsidRPr="00BA6F5E">
        <w:rPr>
          <w:rFonts w:eastAsia="Calibri"/>
          <w:sz w:val="22"/>
          <w:szCs w:val="22"/>
          <w:lang w:val="en-US"/>
        </w:rPr>
        <w:t>al</w:t>
      </w:r>
      <w:r w:rsidRPr="00BA6F5E">
        <w:rPr>
          <w:rFonts w:eastAsia="Calibri"/>
          <w:spacing w:val="-1"/>
          <w:sz w:val="22"/>
          <w:szCs w:val="22"/>
          <w:lang w:val="en-US"/>
        </w:rPr>
        <w:t>y</w:t>
      </w:r>
      <w:r w:rsidRPr="00BA6F5E">
        <w:rPr>
          <w:rFonts w:eastAsia="Calibri"/>
          <w:sz w:val="22"/>
          <w:szCs w:val="22"/>
          <w:lang w:val="en-US"/>
        </w:rPr>
        <w:t xml:space="preserve">sis </w:t>
      </w:r>
      <w:r w:rsidRPr="00BA6F5E">
        <w:rPr>
          <w:rFonts w:eastAsia="Calibri"/>
          <w:spacing w:val="1"/>
          <w:sz w:val="22"/>
          <w:szCs w:val="22"/>
          <w:lang w:val="en-US"/>
        </w:rPr>
        <w:t>o</w:t>
      </w:r>
      <w:r w:rsidRPr="00BA6F5E">
        <w:rPr>
          <w:rFonts w:eastAsia="Calibri"/>
          <w:sz w:val="22"/>
          <w:szCs w:val="22"/>
          <w:lang w:val="en-US"/>
        </w:rPr>
        <w:t>f</w:t>
      </w:r>
      <w:r w:rsidRPr="00BA6F5E">
        <w:rPr>
          <w:rFonts w:eastAsia="Calibri"/>
          <w:spacing w:val="1"/>
          <w:sz w:val="22"/>
          <w:szCs w:val="22"/>
          <w:lang w:val="en-US"/>
        </w:rPr>
        <w:t xml:space="preserve"> </w:t>
      </w:r>
      <w:r w:rsidRPr="00BA6F5E">
        <w:rPr>
          <w:rFonts w:eastAsia="Calibri"/>
          <w:spacing w:val="-1"/>
          <w:sz w:val="22"/>
          <w:szCs w:val="22"/>
          <w:lang w:val="en-US"/>
        </w:rPr>
        <w:t>th</w:t>
      </w:r>
      <w:r w:rsidRPr="00BA6F5E">
        <w:rPr>
          <w:rFonts w:eastAsia="Calibri"/>
          <w:sz w:val="22"/>
          <w:szCs w:val="22"/>
          <w:lang w:val="en-US"/>
        </w:rPr>
        <w:t>e</w:t>
      </w:r>
      <w:r w:rsidRPr="00BA6F5E">
        <w:rPr>
          <w:rFonts w:eastAsia="Calibri"/>
          <w:spacing w:val="1"/>
          <w:sz w:val="22"/>
          <w:szCs w:val="22"/>
          <w:lang w:val="en-US"/>
        </w:rPr>
        <w:t xml:space="preserve"> </w:t>
      </w:r>
      <w:r w:rsidRPr="00BA6F5E">
        <w:rPr>
          <w:rFonts w:eastAsia="Calibri"/>
          <w:sz w:val="22"/>
          <w:szCs w:val="22"/>
          <w:lang w:val="en-US"/>
        </w:rPr>
        <w:t>s</w:t>
      </w:r>
      <w:r w:rsidRPr="00BA6F5E">
        <w:rPr>
          <w:rFonts w:eastAsia="Calibri"/>
          <w:spacing w:val="1"/>
          <w:sz w:val="22"/>
          <w:szCs w:val="22"/>
          <w:lang w:val="en-US"/>
        </w:rPr>
        <w:t>t</w:t>
      </w:r>
      <w:r w:rsidRPr="00BA6F5E">
        <w:rPr>
          <w:rFonts w:eastAsia="Calibri"/>
          <w:sz w:val="22"/>
          <w:szCs w:val="22"/>
          <w:lang w:val="en-US"/>
        </w:rPr>
        <w:t>a</w:t>
      </w:r>
      <w:r w:rsidRPr="00BA6F5E">
        <w:rPr>
          <w:rFonts w:eastAsia="Calibri"/>
          <w:spacing w:val="1"/>
          <w:sz w:val="22"/>
          <w:szCs w:val="22"/>
          <w:lang w:val="en-US"/>
        </w:rPr>
        <w:t>t</w:t>
      </w:r>
      <w:r w:rsidRPr="00BA6F5E">
        <w:rPr>
          <w:rFonts w:eastAsia="Calibri"/>
          <w:sz w:val="22"/>
          <w:szCs w:val="22"/>
          <w:lang w:val="en-US"/>
        </w:rPr>
        <w:t>e</w:t>
      </w:r>
      <w:r w:rsidRPr="00BA6F5E">
        <w:rPr>
          <w:rFonts w:eastAsia="Calibri"/>
          <w:spacing w:val="1"/>
          <w:sz w:val="22"/>
          <w:szCs w:val="22"/>
          <w:lang w:val="en-US"/>
        </w:rPr>
        <w:t xml:space="preserve"> </w:t>
      </w:r>
      <w:r w:rsidRPr="00BA6F5E">
        <w:rPr>
          <w:rFonts w:eastAsia="Calibri"/>
          <w:spacing w:val="-2"/>
          <w:sz w:val="22"/>
          <w:szCs w:val="22"/>
          <w:lang w:val="en-US"/>
        </w:rPr>
        <w:t>o</w:t>
      </w:r>
      <w:r w:rsidRPr="00BA6F5E">
        <w:rPr>
          <w:rFonts w:eastAsia="Calibri"/>
          <w:sz w:val="22"/>
          <w:szCs w:val="22"/>
          <w:lang w:val="en-US"/>
        </w:rPr>
        <w:t>f</w:t>
      </w:r>
      <w:r w:rsidRPr="00BA6F5E">
        <w:rPr>
          <w:rFonts w:eastAsia="Calibri"/>
          <w:spacing w:val="1"/>
          <w:sz w:val="22"/>
          <w:szCs w:val="22"/>
          <w:lang w:val="en-US"/>
        </w:rPr>
        <w:t xml:space="preserve"> t</w:t>
      </w:r>
      <w:r w:rsidRPr="00BA6F5E">
        <w:rPr>
          <w:rFonts w:eastAsia="Calibri"/>
          <w:spacing w:val="-1"/>
          <w:sz w:val="22"/>
          <w:szCs w:val="22"/>
          <w:lang w:val="en-US"/>
        </w:rPr>
        <w:t>h</w:t>
      </w:r>
      <w:r w:rsidRPr="00BA6F5E">
        <w:rPr>
          <w:rFonts w:eastAsia="Calibri"/>
          <w:sz w:val="22"/>
          <w:szCs w:val="22"/>
          <w:lang w:val="en-US"/>
        </w:rPr>
        <w:t>e ar</w:t>
      </w:r>
      <w:r w:rsidRPr="00BA6F5E">
        <w:rPr>
          <w:rFonts w:eastAsia="Calibri"/>
          <w:spacing w:val="1"/>
          <w:sz w:val="22"/>
          <w:szCs w:val="22"/>
          <w:lang w:val="en-US"/>
        </w:rPr>
        <w:t>t</w:t>
      </w:r>
      <w:r w:rsidRPr="00BA6F5E">
        <w:rPr>
          <w:rFonts w:eastAsia="Calibri"/>
          <w:sz w:val="22"/>
          <w:szCs w:val="22"/>
          <w:lang w:val="en-US"/>
        </w:rPr>
        <w:t xml:space="preserve">. </w:t>
      </w:r>
      <w:r w:rsidRPr="00BA6F5E">
        <w:rPr>
          <w:rFonts w:eastAsia="Calibri"/>
          <w:i/>
          <w:sz w:val="22"/>
          <w:szCs w:val="22"/>
          <w:lang w:val="en-US"/>
        </w:rPr>
        <w:t>IJAIE</w:t>
      </w:r>
      <w:r w:rsidRPr="00BA6F5E">
        <w:rPr>
          <w:rFonts w:eastAsia="Calibri"/>
          <w:i/>
          <w:spacing w:val="1"/>
          <w:sz w:val="22"/>
          <w:szCs w:val="22"/>
          <w:lang w:val="en-US"/>
        </w:rPr>
        <w:t>D</w:t>
      </w:r>
      <w:r w:rsidRPr="00BA6F5E">
        <w:rPr>
          <w:rFonts w:eastAsia="Calibri"/>
          <w:sz w:val="22"/>
          <w:szCs w:val="22"/>
          <w:lang w:val="en-US"/>
        </w:rPr>
        <w:t>,</w:t>
      </w:r>
      <w:r w:rsidRPr="00BA6F5E">
        <w:rPr>
          <w:rFonts w:eastAsia="Calibri"/>
          <w:spacing w:val="-1"/>
          <w:sz w:val="22"/>
          <w:szCs w:val="22"/>
          <w:lang w:val="en-US"/>
        </w:rPr>
        <w:t xml:space="preserve"> </w:t>
      </w:r>
      <w:r w:rsidRPr="00BA6F5E">
        <w:rPr>
          <w:rFonts w:eastAsia="Calibri"/>
          <w:i/>
          <w:spacing w:val="1"/>
          <w:sz w:val="22"/>
          <w:szCs w:val="22"/>
          <w:lang w:val="en-US"/>
        </w:rPr>
        <w:t>10</w:t>
      </w:r>
      <w:r w:rsidRPr="00BA6F5E">
        <w:rPr>
          <w:rFonts w:eastAsia="Calibri"/>
          <w:sz w:val="22"/>
          <w:szCs w:val="22"/>
          <w:lang w:val="en-US"/>
        </w:rPr>
        <w:t>,</w:t>
      </w:r>
      <w:r w:rsidRPr="00BA6F5E">
        <w:rPr>
          <w:rFonts w:eastAsia="Calibri"/>
          <w:spacing w:val="-1"/>
          <w:sz w:val="22"/>
          <w:szCs w:val="22"/>
          <w:lang w:val="en-US"/>
        </w:rPr>
        <w:t xml:space="preserve"> </w:t>
      </w:r>
      <w:r w:rsidRPr="00BA6F5E">
        <w:rPr>
          <w:rFonts w:eastAsia="Calibri"/>
          <w:spacing w:val="1"/>
          <w:sz w:val="22"/>
          <w:szCs w:val="22"/>
          <w:lang w:val="en-US"/>
        </w:rPr>
        <w:t>9</w:t>
      </w:r>
      <w:r w:rsidRPr="00BA6F5E">
        <w:rPr>
          <w:rFonts w:eastAsia="Calibri"/>
          <w:spacing w:val="-2"/>
          <w:sz w:val="22"/>
          <w:szCs w:val="22"/>
          <w:lang w:val="en-US"/>
        </w:rPr>
        <w:t>8</w:t>
      </w:r>
      <w:r w:rsidRPr="00BA6F5E">
        <w:rPr>
          <w:rFonts w:eastAsia="Calibri"/>
          <w:spacing w:val="1"/>
          <w:sz w:val="22"/>
          <w:szCs w:val="22"/>
          <w:lang w:val="en-US"/>
        </w:rPr>
        <w:t>-</w:t>
      </w:r>
      <w:r w:rsidRPr="00BA6F5E">
        <w:rPr>
          <w:rFonts w:eastAsia="Calibri"/>
          <w:spacing w:val="-2"/>
          <w:sz w:val="22"/>
          <w:szCs w:val="22"/>
          <w:lang w:val="en-US"/>
        </w:rPr>
        <w:t>1</w:t>
      </w:r>
      <w:r w:rsidRPr="00BA6F5E">
        <w:rPr>
          <w:rFonts w:eastAsia="Calibri"/>
          <w:spacing w:val="1"/>
          <w:sz w:val="22"/>
          <w:szCs w:val="22"/>
          <w:lang w:val="en-US"/>
        </w:rPr>
        <w:t>29</w:t>
      </w:r>
      <w:r w:rsidRPr="00BA6F5E">
        <w:rPr>
          <w:rFonts w:eastAsia="Calibri"/>
          <w:sz w:val="22"/>
          <w:szCs w:val="22"/>
          <w:lang w:val="en-US"/>
        </w:rPr>
        <w:t>.</w:t>
      </w:r>
    </w:p>
    <w:p w14:paraId="7A88F53F" w14:textId="44BD8130" w:rsidR="008C22AB" w:rsidRPr="00BA6F5E" w:rsidRDefault="008C22AB" w:rsidP="008C22AB">
      <w:pPr>
        <w:adjustRightInd w:val="0"/>
        <w:spacing w:after="120"/>
        <w:ind w:left="567" w:right="100" w:hanging="567"/>
        <w:jc w:val="both"/>
        <w:rPr>
          <w:rFonts w:eastAsia="Calibri"/>
          <w:sz w:val="22"/>
          <w:szCs w:val="22"/>
          <w:lang w:val="en-US"/>
        </w:rPr>
      </w:pPr>
      <w:r w:rsidRPr="00BA6F5E">
        <w:rPr>
          <w:rFonts w:eastAsia="Calibri"/>
          <w:spacing w:val="1"/>
          <w:sz w:val="22"/>
          <w:szCs w:val="22"/>
          <w:lang w:val="en-US"/>
        </w:rPr>
        <w:t>Mu</w:t>
      </w:r>
      <w:r w:rsidRPr="00BA6F5E">
        <w:rPr>
          <w:rFonts w:eastAsia="Calibri"/>
          <w:sz w:val="22"/>
          <w:szCs w:val="22"/>
          <w:lang w:val="en-US"/>
        </w:rPr>
        <w:t>rra</w:t>
      </w:r>
      <w:r w:rsidRPr="00BA6F5E">
        <w:rPr>
          <w:rFonts w:eastAsia="Calibri"/>
          <w:spacing w:val="-1"/>
          <w:sz w:val="22"/>
          <w:szCs w:val="22"/>
          <w:lang w:val="en-US"/>
        </w:rPr>
        <w:t>y</w:t>
      </w:r>
      <w:r w:rsidRPr="00BA6F5E">
        <w:rPr>
          <w:rFonts w:eastAsia="Calibri"/>
          <w:sz w:val="22"/>
          <w:szCs w:val="22"/>
          <w:lang w:val="en-US"/>
        </w:rPr>
        <w:t>,</w:t>
      </w:r>
      <w:r w:rsidRPr="00BA6F5E">
        <w:rPr>
          <w:rFonts w:eastAsia="Calibri"/>
          <w:spacing w:val="3"/>
          <w:sz w:val="22"/>
          <w:szCs w:val="22"/>
          <w:lang w:val="en-US"/>
        </w:rPr>
        <w:t xml:space="preserve"> </w:t>
      </w:r>
      <w:r w:rsidRPr="00BA6F5E">
        <w:rPr>
          <w:rFonts w:eastAsia="Calibri"/>
          <w:spacing w:val="1"/>
          <w:sz w:val="22"/>
          <w:szCs w:val="22"/>
          <w:lang w:val="en-US"/>
        </w:rPr>
        <w:t>T</w:t>
      </w:r>
      <w:r w:rsidRPr="00BA6F5E">
        <w:rPr>
          <w:rFonts w:eastAsia="Calibri"/>
          <w:spacing w:val="-1"/>
          <w:sz w:val="22"/>
          <w:szCs w:val="22"/>
          <w:lang w:val="en-US"/>
        </w:rPr>
        <w:t>.</w:t>
      </w:r>
      <w:r w:rsidRPr="00BA6F5E">
        <w:rPr>
          <w:rFonts w:eastAsia="Calibri"/>
          <w:sz w:val="22"/>
          <w:szCs w:val="22"/>
          <w:lang w:val="en-US"/>
        </w:rPr>
        <w:t>,</w:t>
      </w:r>
      <w:r w:rsidRPr="00BA6F5E">
        <w:rPr>
          <w:rFonts w:eastAsia="Calibri"/>
          <w:spacing w:val="3"/>
          <w:sz w:val="22"/>
          <w:szCs w:val="22"/>
          <w:lang w:val="en-US"/>
        </w:rPr>
        <w:t xml:space="preserve"> </w:t>
      </w:r>
      <w:r w:rsidRPr="00BA6F5E">
        <w:rPr>
          <w:rFonts w:eastAsia="Calibri"/>
          <w:spacing w:val="-1"/>
          <w:sz w:val="22"/>
          <w:szCs w:val="22"/>
          <w:lang w:val="en-US"/>
        </w:rPr>
        <w:t>B</w:t>
      </w:r>
      <w:r w:rsidRPr="00BA6F5E">
        <w:rPr>
          <w:rFonts w:eastAsia="Calibri"/>
          <w:sz w:val="22"/>
          <w:szCs w:val="22"/>
          <w:lang w:val="en-US"/>
        </w:rPr>
        <w:t>l</w:t>
      </w:r>
      <w:r w:rsidRPr="00BA6F5E">
        <w:rPr>
          <w:rFonts w:eastAsia="Calibri"/>
          <w:spacing w:val="1"/>
          <w:sz w:val="22"/>
          <w:szCs w:val="22"/>
          <w:lang w:val="en-US"/>
        </w:rPr>
        <w:t>e</w:t>
      </w:r>
      <w:r w:rsidRPr="00BA6F5E">
        <w:rPr>
          <w:rFonts w:eastAsia="Calibri"/>
          <w:sz w:val="22"/>
          <w:szCs w:val="22"/>
          <w:lang w:val="en-US"/>
        </w:rPr>
        <w:t>ssi</w:t>
      </w:r>
      <w:r w:rsidRPr="00BA6F5E">
        <w:rPr>
          <w:rFonts w:eastAsia="Calibri"/>
          <w:spacing w:val="1"/>
          <w:sz w:val="22"/>
          <w:szCs w:val="22"/>
          <w:lang w:val="en-US"/>
        </w:rPr>
        <w:t>n</w:t>
      </w:r>
      <w:r w:rsidRPr="00BA6F5E">
        <w:rPr>
          <w:rFonts w:eastAsia="Calibri"/>
          <w:sz w:val="22"/>
          <w:szCs w:val="22"/>
          <w:lang w:val="en-US"/>
        </w:rPr>
        <w:t>g,</w:t>
      </w:r>
      <w:r w:rsidRPr="00BA6F5E">
        <w:rPr>
          <w:rFonts w:eastAsia="Calibri"/>
          <w:spacing w:val="3"/>
          <w:sz w:val="22"/>
          <w:szCs w:val="22"/>
          <w:lang w:val="en-US"/>
        </w:rPr>
        <w:t xml:space="preserve"> </w:t>
      </w:r>
      <w:r w:rsidRPr="00BA6F5E">
        <w:rPr>
          <w:rFonts w:eastAsia="Calibri"/>
          <w:sz w:val="22"/>
          <w:szCs w:val="22"/>
          <w:lang w:val="en-US"/>
        </w:rPr>
        <w:t>S.</w:t>
      </w:r>
      <w:r w:rsidRPr="00BA6F5E">
        <w:rPr>
          <w:rFonts w:eastAsia="Calibri"/>
          <w:spacing w:val="3"/>
          <w:sz w:val="22"/>
          <w:szCs w:val="22"/>
          <w:lang w:val="en-US"/>
        </w:rPr>
        <w:t xml:space="preserve"> </w:t>
      </w:r>
      <w:r w:rsidRPr="00BA6F5E">
        <w:rPr>
          <w:rFonts w:eastAsia="Calibri"/>
          <w:sz w:val="22"/>
          <w:szCs w:val="22"/>
          <w:lang w:val="en-US"/>
        </w:rPr>
        <w:t>et</w:t>
      </w:r>
      <w:r w:rsidRPr="00BA6F5E">
        <w:rPr>
          <w:rFonts w:eastAsia="Calibri"/>
          <w:spacing w:val="5"/>
          <w:sz w:val="22"/>
          <w:szCs w:val="22"/>
          <w:lang w:val="en-US"/>
        </w:rPr>
        <w:t xml:space="preserve"> </w:t>
      </w:r>
      <w:r w:rsidRPr="00BA6F5E">
        <w:rPr>
          <w:rFonts w:eastAsia="Calibri"/>
          <w:sz w:val="22"/>
          <w:szCs w:val="22"/>
          <w:lang w:val="en-US"/>
        </w:rPr>
        <w:t>Ai</w:t>
      </w:r>
      <w:r w:rsidRPr="00BA6F5E">
        <w:rPr>
          <w:rFonts w:eastAsia="Calibri"/>
          <w:spacing w:val="1"/>
          <w:sz w:val="22"/>
          <w:szCs w:val="22"/>
          <w:lang w:val="en-US"/>
        </w:rPr>
        <w:t>n</w:t>
      </w:r>
      <w:r w:rsidRPr="00BA6F5E">
        <w:rPr>
          <w:rFonts w:eastAsia="Calibri"/>
          <w:sz w:val="22"/>
          <w:szCs w:val="22"/>
          <w:lang w:val="en-US"/>
        </w:rPr>
        <w:t>s</w:t>
      </w:r>
      <w:r w:rsidRPr="00BA6F5E">
        <w:rPr>
          <w:rFonts w:eastAsia="Calibri"/>
          <w:spacing w:val="-1"/>
          <w:sz w:val="22"/>
          <w:szCs w:val="22"/>
          <w:lang w:val="en-US"/>
        </w:rPr>
        <w:t>w</w:t>
      </w:r>
      <w:r w:rsidRPr="00BA6F5E">
        <w:rPr>
          <w:rFonts w:eastAsia="Calibri"/>
          <w:spacing w:val="1"/>
          <w:sz w:val="22"/>
          <w:szCs w:val="22"/>
          <w:lang w:val="en-US"/>
        </w:rPr>
        <w:t>o</w:t>
      </w:r>
      <w:r w:rsidRPr="00BA6F5E">
        <w:rPr>
          <w:rFonts w:eastAsia="Calibri"/>
          <w:sz w:val="22"/>
          <w:szCs w:val="22"/>
          <w:lang w:val="en-US"/>
        </w:rPr>
        <w:t>r</w:t>
      </w:r>
      <w:r w:rsidRPr="00BA6F5E">
        <w:rPr>
          <w:rFonts w:eastAsia="Calibri"/>
          <w:spacing w:val="-1"/>
          <w:sz w:val="22"/>
          <w:szCs w:val="22"/>
          <w:lang w:val="en-US"/>
        </w:rPr>
        <w:t>t</w:t>
      </w:r>
      <w:r w:rsidRPr="00BA6F5E">
        <w:rPr>
          <w:rFonts w:eastAsia="Calibri"/>
          <w:spacing w:val="1"/>
          <w:sz w:val="22"/>
          <w:szCs w:val="22"/>
          <w:lang w:val="en-US"/>
        </w:rPr>
        <w:t>h</w:t>
      </w:r>
      <w:r w:rsidRPr="00BA6F5E">
        <w:rPr>
          <w:rFonts w:eastAsia="Calibri"/>
          <w:sz w:val="22"/>
          <w:szCs w:val="22"/>
          <w:lang w:val="en-US"/>
        </w:rPr>
        <w:t>,</w:t>
      </w:r>
      <w:r w:rsidRPr="00BA6F5E">
        <w:rPr>
          <w:rFonts w:eastAsia="Calibri"/>
          <w:spacing w:val="3"/>
          <w:sz w:val="22"/>
          <w:szCs w:val="22"/>
          <w:lang w:val="en-US"/>
        </w:rPr>
        <w:t xml:space="preserve"> </w:t>
      </w:r>
      <w:r w:rsidRPr="00BA6F5E">
        <w:rPr>
          <w:rFonts w:eastAsia="Calibri"/>
          <w:sz w:val="22"/>
          <w:szCs w:val="22"/>
          <w:lang w:val="en-US"/>
        </w:rPr>
        <w:t>S.</w:t>
      </w:r>
      <w:r w:rsidRPr="00BA6F5E">
        <w:rPr>
          <w:rFonts w:eastAsia="Calibri"/>
          <w:spacing w:val="3"/>
          <w:sz w:val="22"/>
          <w:szCs w:val="22"/>
          <w:lang w:val="en-US"/>
        </w:rPr>
        <w:t xml:space="preserve"> </w:t>
      </w:r>
      <w:r w:rsidRPr="00BA6F5E">
        <w:rPr>
          <w:rFonts w:eastAsia="Calibri"/>
          <w:spacing w:val="-1"/>
          <w:sz w:val="22"/>
          <w:szCs w:val="22"/>
          <w:lang w:val="en-US"/>
        </w:rPr>
        <w:t>(</w:t>
      </w:r>
      <w:r w:rsidRPr="00BA6F5E">
        <w:rPr>
          <w:rFonts w:eastAsia="Calibri"/>
          <w:spacing w:val="1"/>
          <w:sz w:val="22"/>
          <w:szCs w:val="22"/>
          <w:lang w:val="en-US"/>
        </w:rPr>
        <w:t>2003</w:t>
      </w:r>
      <w:r w:rsidRPr="00BA6F5E">
        <w:rPr>
          <w:rFonts w:eastAsia="Calibri"/>
          <w:spacing w:val="-1"/>
          <w:sz w:val="22"/>
          <w:szCs w:val="22"/>
          <w:lang w:val="en-US"/>
        </w:rPr>
        <w:t>)</w:t>
      </w:r>
      <w:r w:rsidRPr="00BA6F5E">
        <w:rPr>
          <w:rFonts w:eastAsia="Calibri"/>
          <w:sz w:val="22"/>
          <w:szCs w:val="22"/>
          <w:lang w:val="en-US"/>
        </w:rPr>
        <w:t>.</w:t>
      </w:r>
      <w:r w:rsidRPr="00BA6F5E">
        <w:rPr>
          <w:rFonts w:eastAsia="Calibri"/>
          <w:spacing w:val="3"/>
          <w:sz w:val="22"/>
          <w:szCs w:val="22"/>
          <w:lang w:val="en-US"/>
        </w:rPr>
        <w:t xml:space="preserve"> </w:t>
      </w:r>
      <w:r w:rsidRPr="00BA6F5E">
        <w:rPr>
          <w:rFonts w:eastAsia="Calibri"/>
          <w:i/>
          <w:sz w:val="22"/>
          <w:szCs w:val="22"/>
          <w:lang w:val="en-US"/>
        </w:rPr>
        <w:t>A</w:t>
      </w:r>
      <w:r w:rsidRPr="00BA6F5E">
        <w:rPr>
          <w:rFonts w:eastAsia="Calibri"/>
          <w:i/>
          <w:spacing w:val="-1"/>
          <w:sz w:val="22"/>
          <w:szCs w:val="22"/>
          <w:lang w:val="en-US"/>
        </w:rPr>
        <w:t>u</w:t>
      </w:r>
      <w:r w:rsidRPr="00BA6F5E">
        <w:rPr>
          <w:rFonts w:eastAsia="Calibri"/>
          <w:i/>
          <w:spacing w:val="1"/>
          <w:sz w:val="22"/>
          <w:szCs w:val="22"/>
          <w:lang w:val="en-US"/>
        </w:rPr>
        <w:t>t</w:t>
      </w:r>
      <w:r w:rsidRPr="00BA6F5E">
        <w:rPr>
          <w:rFonts w:eastAsia="Calibri"/>
          <w:i/>
          <w:spacing w:val="-1"/>
          <w:sz w:val="22"/>
          <w:szCs w:val="22"/>
          <w:lang w:val="en-US"/>
        </w:rPr>
        <w:t>hor</w:t>
      </w:r>
      <w:r w:rsidRPr="00BA6F5E">
        <w:rPr>
          <w:rFonts w:eastAsia="Calibri"/>
          <w:i/>
          <w:sz w:val="22"/>
          <w:szCs w:val="22"/>
          <w:lang w:val="en-US"/>
        </w:rPr>
        <w:t>i</w:t>
      </w:r>
      <w:r w:rsidRPr="00BA6F5E">
        <w:rPr>
          <w:rFonts w:eastAsia="Calibri"/>
          <w:i/>
          <w:spacing w:val="1"/>
          <w:sz w:val="22"/>
          <w:szCs w:val="22"/>
          <w:lang w:val="en-US"/>
        </w:rPr>
        <w:t>n</w:t>
      </w:r>
      <w:r w:rsidRPr="00BA6F5E">
        <w:rPr>
          <w:rFonts w:eastAsia="Calibri"/>
          <w:i/>
          <w:sz w:val="22"/>
          <w:szCs w:val="22"/>
          <w:lang w:val="en-US"/>
        </w:rPr>
        <w:t>g</w:t>
      </w:r>
      <w:r w:rsidRPr="00BA6F5E">
        <w:rPr>
          <w:rFonts w:eastAsia="Calibri"/>
          <w:i/>
          <w:spacing w:val="2"/>
          <w:sz w:val="22"/>
          <w:szCs w:val="22"/>
          <w:lang w:val="en-US"/>
        </w:rPr>
        <w:t xml:space="preserve"> </w:t>
      </w:r>
      <w:r w:rsidRPr="00BA6F5E">
        <w:rPr>
          <w:rFonts w:eastAsia="Calibri"/>
          <w:i/>
          <w:spacing w:val="1"/>
          <w:sz w:val="22"/>
          <w:szCs w:val="22"/>
          <w:lang w:val="en-US"/>
        </w:rPr>
        <w:t>t</w:t>
      </w:r>
      <w:r w:rsidRPr="00BA6F5E">
        <w:rPr>
          <w:rFonts w:eastAsia="Calibri"/>
          <w:i/>
          <w:spacing w:val="-1"/>
          <w:sz w:val="22"/>
          <w:szCs w:val="22"/>
          <w:lang w:val="en-US"/>
        </w:rPr>
        <w:t>oo</w:t>
      </w:r>
      <w:r w:rsidRPr="00BA6F5E">
        <w:rPr>
          <w:rFonts w:eastAsia="Calibri"/>
          <w:i/>
          <w:sz w:val="22"/>
          <w:szCs w:val="22"/>
          <w:lang w:val="en-US"/>
        </w:rPr>
        <w:t>ls</w:t>
      </w:r>
      <w:r w:rsidRPr="00BA6F5E">
        <w:rPr>
          <w:rFonts w:eastAsia="Calibri"/>
          <w:i/>
          <w:spacing w:val="4"/>
          <w:sz w:val="22"/>
          <w:szCs w:val="22"/>
          <w:lang w:val="en-US"/>
        </w:rPr>
        <w:t xml:space="preserve"> </w:t>
      </w:r>
      <w:r w:rsidRPr="00BA6F5E">
        <w:rPr>
          <w:rFonts w:eastAsia="Calibri"/>
          <w:i/>
          <w:spacing w:val="1"/>
          <w:sz w:val="22"/>
          <w:szCs w:val="22"/>
          <w:lang w:val="en-US"/>
        </w:rPr>
        <w:t>f</w:t>
      </w:r>
      <w:r w:rsidRPr="00BA6F5E">
        <w:rPr>
          <w:rFonts w:eastAsia="Calibri"/>
          <w:i/>
          <w:spacing w:val="2"/>
          <w:sz w:val="22"/>
          <w:szCs w:val="22"/>
          <w:lang w:val="en-US"/>
        </w:rPr>
        <w:t>o</w:t>
      </w:r>
      <w:r w:rsidRPr="00BA6F5E">
        <w:rPr>
          <w:rFonts w:eastAsia="Calibri"/>
          <w:i/>
          <w:sz w:val="22"/>
          <w:szCs w:val="22"/>
          <w:lang w:val="en-US"/>
        </w:rPr>
        <w:t>r</w:t>
      </w:r>
      <w:r w:rsidRPr="00BA6F5E">
        <w:rPr>
          <w:rFonts w:eastAsia="Calibri"/>
          <w:i/>
          <w:spacing w:val="3"/>
          <w:sz w:val="22"/>
          <w:szCs w:val="22"/>
          <w:lang w:val="en-US"/>
        </w:rPr>
        <w:t xml:space="preserve"> </w:t>
      </w:r>
      <w:r w:rsidRPr="00BA6F5E">
        <w:rPr>
          <w:rFonts w:eastAsia="Calibri"/>
          <w:i/>
          <w:spacing w:val="1"/>
          <w:sz w:val="22"/>
          <w:szCs w:val="22"/>
          <w:lang w:val="en-US"/>
        </w:rPr>
        <w:t>a</w:t>
      </w:r>
      <w:r w:rsidRPr="00BA6F5E">
        <w:rPr>
          <w:rFonts w:eastAsia="Calibri"/>
          <w:i/>
          <w:spacing w:val="-1"/>
          <w:sz w:val="22"/>
          <w:szCs w:val="22"/>
          <w:lang w:val="en-US"/>
        </w:rPr>
        <w:t>d</w:t>
      </w:r>
      <w:r w:rsidRPr="00BA6F5E">
        <w:rPr>
          <w:rFonts w:eastAsia="Calibri"/>
          <w:i/>
          <w:spacing w:val="1"/>
          <w:sz w:val="22"/>
          <w:szCs w:val="22"/>
          <w:lang w:val="en-US"/>
        </w:rPr>
        <w:t>v</w:t>
      </w:r>
      <w:r w:rsidRPr="00BA6F5E">
        <w:rPr>
          <w:rFonts w:eastAsia="Calibri"/>
          <w:i/>
          <w:spacing w:val="-1"/>
          <w:sz w:val="22"/>
          <w:szCs w:val="22"/>
          <w:lang w:val="en-US"/>
        </w:rPr>
        <w:t>a</w:t>
      </w:r>
      <w:r w:rsidRPr="00BA6F5E">
        <w:rPr>
          <w:rFonts w:eastAsia="Calibri"/>
          <w:i/>
          <w:spacing w:val="1"/>
          <w:sz w:val="22"/>
          <w:szCs w:val="22"/>
          <w:lang w:val="en-US"/>
        </w:rPr>
        <w:t>nce</w:t>
      </w:r>
      <w:r w:rsidRPr="00BA6F5E">
        <w:rPr>
          <w:rFonts w:eastAsia="Calibri"/>
          <w:i/>
          <w:sz w:val="22"/>
          <w:szCs w:val="22"/>
          <w:lang w:val="en-US"/>
        </w:rPr>
        <w:t>d</w:t>
      </w:r>
      <w:r w:rsidRPr="00BA6F5E">
        <w:rPr>
          <w:rFonts w:eastAsia="Calibri"/>
          <w:i/>
          <w:spacing w:val="2"/>
          <w:sz w:val="22"/>
          <w:szCs w:val="22"/>
          <w:lang w:val="en-US"/>
        </w:rPr>
        <w:t xml:space="preserve"> </w:t>
      </w:r>
      <w:r w:rsidR="00A3133A" w:rsidRPr="00BA6F5E">
        <w:rPr>
          <w:rFonts w:eastAsia="Calibri"/>
          <w:i/>
          <w:spacing w:val="1"/>
          <w:sz w:val="22"/>
          <w:szCs w:val="22"/>
          <w:lang w:val="en-US"/>
        </w:rPr>
        <w:t>t</w:t>
      </w:r>
      <w:r w:rsidRPr="00BA6F5E">
        <w:rPr>
          <w:rFonts w:eastAsia="Calibri"/>
          <w:i/>
          <w:spacing w:val="1"/>
          <w:sz w:val="22"/>
          <w:szCs w:val="22"/>
          <w:lang w:val="en-US"/>
        </w:rPr>
        <w:t>ec</w:t>
      </w:r>
      <w:r w:rsidRPr="00BA6F5E">
        <w:rPr>
          <w:rFonts w:eastAsia="Calibri"/>
          <w:i/>
          <w:spacing w:val="-1"/>
          <w:sz w:val="22"/>
          <w:szCs w:val="22"/>
          <w:lang w:val="en-US"/>
        </w:rPr>
        <w:t>hno</w:t>
      </w:r>
      <w:r w:rsidRPr="00BA6F5E">
        <w:rPr>
          <w:rFonts w:eastAsia="Calibri"/>
          <w:i/>
          <w:sz w:val="22"/>
          <w:szCs w:val="22"/>
          <w:lang w:val="en-US"/>
        </w:rPr>
        <w:t>l</w:t>
      </w:r>
      <w:r w:rsidRPr="00BA6F5E">
        <w:rPr>
          <w:rFonts w:eastAsia="Calibri"/>
          <w:i/>
          <w:spacing w:val="-1"/>
          <w:sz w:val="22"/>
          <w:szCs w:val="22"/>
          <w:lang w:val="en-US"/>
        </w:rPr>
        <w:t>ogy</w:t>
      </w:r>
      <w:r w:rsidRPr="00BA6F5E">
        <w:rPr>
          <w:rFonts w:eastAsia="Calibri"/>
          <w:sz w:val="22"/>
          <w:szCs w:val="22"/>
          <w:lang w:val="en-US"/>
        </w:rPr>
        <w:t xml:space="preserve"> </w:t>
      </w:r>
      <w:r w:rsidR="00A3133A" w:rsidRPr="00BA6F5E">
        <w:rPr>
          <w:rFonts w:eastAsia="Calibri"/>
          <w:i/>
          <w:sz w:val="22"/>
          <w:szCs w:val="22"/>
          <w:lang w:val="en-US"/>
        </w:rPr>
        <w:t>l</w:t>
      </w:r>
      <w:r w:rsidRPr="00BA6F5E">
        <w:rPr>
          <w:rFonts w:eastAsia="Calibri"/>
          <w:i/>
          <w:sz w:val="22"/>
          <w:szCs w:val="22"/>
          <w:lang w:val="en-US"/>
        </w:rPr>
        <w:t>e</w:t>
      </w:r>
      <w:r w:rsidRPr="00BA6F5E">
        <w:rPr>
          <w:rFonts w:eastAsia="Calibri"/>
          <w:i/>
          <w:spacing w:val="-1"/>
          <w:sz w:val="22"/>
          <w:szCs w:val="22"/>
          <w:lang w:val="en-US"/>
        </w:rPr>
        <w:t>arn</w:t>
      </w:r>
      <w:r w:rsidRPr="00BA6F5E">
        <w:rPr>
          <w:rFonts w:eastAsia="Calibri"/>
          <w:i/>
          <w:sz w:val="22"/>
          <w:szCs w:val="22"/>
          <w:lang w:val="en-US"/>
        </w:rPr>
        <w:t>i</w:t>
      </w:r>
      <w:r w:rsidRPr="00BA6F5E">
        <w:rPr>
          <w:rFonts w:eastAsia="Calibri"/>
          <w:i/>
          <w:spacing w:val="1"/>
          <w:sz w:val="22"/>
          <w:szCs w:val="22"/>
          <w:lang w:val="en-US"/>
        </w:rPr>
        <w:t>n</w:t>
      </w:r>
      <w:r w:rsidRPr="00BA6F5E">
        <w:rPr>
          <w:rFonts w:eastAsia="Calibri"/>
          <w:i/>
          <w:sz w:val="22"/>
          <w:szCs w:val="22"/>
          <w:lang w:val="en-US"/>
        </w:rPr>
        <w:t xml:space="preserve">g </w:t>
      </w:r>
      <w:r w:rsidR="00A3133A" w:rsidRPr="00BA6F5E">
        <w:rPr>
          <w:rFonts w:eastAsia="Calibri"/>
          <w:i/>
          <w:sz w:val="22"/>
          <w:szCs w:val="22"/>
          <w:lang w:val="en-US"/>
        </w:rPr>
        <w:t>e</w:t>
      </w:r>
      <w:r w:rsidRPr="00BA6F5E">
        <w:rPr>
          <w:rFonts w:eastAsia="Calibri"/>
          <w:i/>
          <w:spacing w:val="-1"/>
          <w:sz w:val="22"/>
          <w:szCs w:val="22"/>
          <w:lang w:val="en-US"/>
        </w:rPr>
        <w:t>n</w:t>
      </w:r>
      <w:r w:rsidRPr="00BA6F5E">
        <w:rPr>
          <w:rFonts w:eastAsia="Calibri"/>
          <w:i/>
          <w:spacing w:val="1"/>
          <w:sz w:val="22"/>
          <w:szCs w:val="22"/>
          <w:lang w:val="en-US"/>
        </w:rPr>
        <w:t>v</w:t>
      </w:r>
      <w:r w:rsidRPr="00BA6F5E">
        <w:rPr>
          <w:rFonts w:eastAsia="Calibri"/>
          <w:i/>
          <w:sz w:val="22"/>
          <w:szCs w:val="22"/>
          <w:lang w:val="en-US"/>
        </w:rPr>
        <w:t>i</w:t>
      </w:r>
      <w:r w:rsidRPr="00BA6F5E">
        <w:rPr>
          <w:rFonts w:eastAsia="Calibri"/>
          <w:i/>
          <w:spacing w:val="-1"/>
          <w:sz w:val="22"/>
          <w:szCs w:val="22"/>
          <w:lang w:val="en-US"/>
        </w:rPr>
        <w:t>ron</w:t>
      </w:r>
      <w:r w:rsidRPr="00BA6F5E">
        <w:rPr>
          <w:rFonts w:eastAsia="Calibri"/>
          <w:i/>
          <w:sz w:val="22"/>
          <w:szCs w:val="22"/>
          <w:lang w:val="en-US"/>
        </w:rPr>
        <w:t>m</w:t>
      </w:r>
      <w:r w:rsidRPr="00BA6F5E">
        <w:rPr>
          <w:rFonts w:eastAsia="Calibri"/>
          <w:i/>
          <w:spacing w:val="1"/>
          <w:sz w:val="22"/>
          <w:szCs w:val="22"/>
          <w:lang w:val="en-US"/>
        </w:rPr>
        <w:t>e</w:t>
      </w:r>
      <w:r w:rsidRPr="00BA6F5E">
        <w:rPr>
          <w:rFonts w:eastAsia="Calibri"/>
          <w:i/>
          <w:spacing w:val="-1"/>
          <w:sz w:val="22"/>
          <w:szCs w:val="22"/>
          <w:lang w:val="en-US"/>
        </w:rPr>
        <w:t>n</w:t>
      </w:r>
      <w:r w:rsidRPr="00BA6F5E">
        <w:rPr>
          <w:rFonts w:eastAsia="Calibri"/>
          <w:i/>
          <w:spacing w:val="1"/>
          <w:sz w:val="22"/>
          <w:szCs w:val="22"/>
          <w:lang w:val="en-US"/>
        </w:rPr>
        <w:t>t</w:t>
      </w:r>
      <w:r w:rsidRPr="00BA6F5E">
        <w:rPr>
          <w:rFonts w:eastAsia="Calibri"/>
          <w:i/>
          <w:sz w:val="22"/>
          <w:szCs w:val="22"/>
          <w:lang w:val="en-US"/>
        </w:rPr>
        <w:t>s</w:t>
      </w:r>
      <w:r w:rsidRPr="00BA6F5E">
        <w:rPr>
          <w:rFonts w:eastAsia="Calibri"/>
          <w:sz w:val="22"/>
          <w:szCs w:val="22"/>
          <w:lang w:val="en-US"/>
        </w:rPr>
        <w:t>.</w:t>
      </w:r>
      <w:r w:rsidRPr="00BA6F5E">
        <w:rPr>
          <w:rFonts w:eastAsia="Calibri"/>
          <w:spacing w:val="3"/>
          <w:sz w:val="22"/>
          <w:szCs w:val="22"/>
          <w:lang w:val="en-US"/>
        </w:rPr>
        <w:t xml:space="preserve"> </w:t>
      </w:r>
      <w:r w:rsidRPr="00BA6F5E">
        <w:rPr>
          <w:rFonts w:eastAsia="Calibri"/>
          <w:sz w:val="22"/>
          <w:szCs w:val="22"/>
          <w:lang w:val="en-US"/>
        </w:rPr>
        <w:t>Kl</w:t>
      </w:r>
      <w:r w:rsidRPr="00BA6F5E">
        <w:rPr>
          <w:rFonts w:eastAsia="Calibri"/>
          <w:spacing w:val="1"/>
          <w:sz w:val="22"/>
          <w:szCs w:val="22"/>
          <w:lang w:val="en-US"/>
        </w:rPr>
        <w:t>u</w:t>
      </w:r>
      <w:r w:rsidRPr="00BA6F5E">
        <w:rPr>
          <w:rFonts w:eastAsia="Calibri"/>
          <w:spacing w:val="-1"/>
          <w:sz w:val="22"/>
          <w:szCs w:val="22"/>
          <w:lang w:val="en-US"/>
        </w:rPr>
        <w:t>w</w:t>
      </w:r>
      <w:r w:rsidRPr="00BA6F5E">
        <w:rPr>
          <w:rFonts w:eastAsia="Calibri"/>
          <w:spacing w:val="1"/>
          <w:sz w:val="22"/>
          <w:szCs w:val="22"/>
          <w:lang w:val="en-US"/>
        </w:rPr>
        <w:t>e</w:t>
      </w:r>
      <w:r w:rsidRPr="00BA6F5E">
        <w:rPr>
          <w:rFonts w:eastAsia="Calibri"/>
          <w:sz w:val="22"/>
          <w:szCs w:val="22"/>
          <w:lang w:val="en-US"/>
        </w:rPr>
        <w:t>r</w:t>
      </w:r>
      <w:r w:rsidRPr="00BA6F5E">
        <w:rPr>
          <w:rFonts w:eastAsia="Calibri"/>
          <w:spacing w:val="1"/>
          <w:sz w:val="22"/>
          <w:szCs w:val="22"/>
          <w:lang w:val="en-US"/>
        </w:rPr>
        <w:t xml:space="preserve"> </w:t>
      </w:r>
      <w:r w:rsidRPr="00BA6F5E">
        <w:rPr>
          <w:rFonts w:eastAsia="Calibri"/>
          <w:sz w:val="22"/>
          <w:szCs w:val="22"/>
          <w:lang w:val="en-US"/>
        </w:rPr>
        <w:t>A</w:t>
      </w:r>
      <w:r w:rsidRPr="00BA6F5E">
        <w:rPr>
          <w:rFonts w:eastAsia="Calibri"/>
          <w:spacing w:val="-1"/>
          <w:sz w:val="22"/>
          <w:szCs w:val="22"/>
          <w:lang w:val="en-US"/>
        </w:rPr>
        <w:t>c</w:t>
      </w:r>
      <w:r w:rsidRPr="00BA6F5E">
        <w:rPr>
          <w:rFonts w:eastAsia="Calibri"/>
          <w:sz w:val="22"/>
          <w:szCs w:val="22"/>
          <w:lang w:val="en-US"/>
        </w:rPr>
        <w:t>a</w:t>
      </w:r>
      <w:r w:rsidRPr="00BA6F5E">
        <w:rPr>
          <w:rFonts w:eastAsia="Calibri"/>
          <w:spacing w:val="1"/>
          <w:sz w:val="22"/>
          <w:szCs w:val="22"/>
          <w:lang w:val="en-US"/>
        </w:rPr>
        <w:t>d</w:t>
      </w:r>
      <w:r w:rsidRPr="00BA6F5E">
        <w:rPr>
          <w:rFonts w:eastAsia="Calibri"/>
          <w:spacing w:val="-2"/>
          <w:sz w:val="22"/>
          <w:szCs w:val="22"/>
          <w:lang w:val="en-US"/>
        </w:rPr>
        <w:t>e</w:t>
      </w:r>
      <w:r w:rsidRPr="00BA6F5E">
        <w:rPr>
          <w:rFonts w:eastAsia="Calibri"/>
          <w:sz w:val="22"/>
          <w:szCs w:val="22"/>
          <w:lang w:val="en-US"/>
        </w:rPr>
        <w:t xml:space="preserve">mic </w:t>
      </w:r>
      <w:r w:rsidRPr="00BA6F5E">
        <w:rPr>
          <w:rFonts w:eastAsia="Calibri"/>
          <w:spacing w:val="-2"/>
          <w:sz w:val="22"/>
          <w:szCs w:val="22"/>
          <w:lang w:val="en-US"/>
        </w:rPr>
        <w:t>P</w:t>
      </w:r>
      <w:r w:rsidRPr="00BA6F5E">
        <w:rPr>
          <w:rFonts w:eastAsia="Calibri"/>
          <w:spacing w:val="1"/>
          <w:sz w:val="22"/>
          <w:szCs w:val="22"/>
          <w:lang w:val="en-US"/>
        </w:rPr>
        <w:t>ub</w:t>
      </w:r>
      <w:r w:rsidRPr="00BA6F5E">
        <w:rPr>
          <w:rFonts w:eastAsia="Calibri"/>
          <w:sz w:val="22"/>
          <w:szCs w:val="22"/>
          <w:lang w:val="en-US"/>
        </w:rPr>
        <w:t>l.</w:t>
      </w:r>
    </w:p>
    <w:p w14:paraId="73355D68" w14:textId="0E03E71D" w:rsidR="008C22AB" w:rsidRPr="00AC6B84" w:rsidRDefault="008C22AB" w:rsidP="008C22AB">
      <w:pPr>
        <w:adjustRightInd w:val="0"/>
        <w:spacing w:after="120"/>
        <w:ind w:left="567" w:right="95" w:hanging="567"/>
        <w:jc w:val="both"/>
        <w:rPr>
          <w:rFonts w:eastAsia="Calibri"/>
          <w:sz w:val="22"/>
          <w:szCs w:val="22"/>
        </w:rPr>
      </w:pPr>
      <w:r w:rsidRPr="00BA6F5E">
        <w:rPr>
          <w:rFonts w:eastAsia="Calibri"/>
          <w:spacing w:val="1"/>
          <w:sz w:val="22"/>
          <w:szCs w:val="22"/>
          <w:lang w:val="en-US"/>
        </w:rPr>
        <w:t>Ne</w:t>
      </w:r>
      <w:r w:rsidRPr="00BA6F5E">
        <w:rPr>
          <w:rFonts w:eastAsia="Calibri"/>
          <w:spacing w:val="-1"/>
          <w:sz w:val="22"/>
          <w:szCs w:val="22"/>
          <w:lang w:val="en-US"/>
        </w:rPr>
        <w:t>w</w:t>
      </w:r>
      <w:r w:rsidRPr="00BA6F5E">
        <w:rPr>
          <w:rFonts w:eastAsia="Calibri"/>
          <w:spacing w:val="1"/>
          <w:sz w:val="22"/>
          <w:szCs w:val="22"/>
          <w:lang w:val="en-US"/>
        </w:rPr>
        <w:t>e</w:t>
      </w:r>
      <w:r w:rsidRPr="00BA6F5E">
        <w:rPr>
          <w:rFonts w:eastAsia="Calibri"/>
          <w:sz w:val="22"/>
          <w:szCs w:val="22"/>
          <w:lang w:val="en-US"/>
        </w:rPr>
        <w:t>ll,</w:t>
      </w:r>
      <w:r w:rsidRPr="00BA6F5E">
        <w:rPr>
          <w:rFonts w:eastAsia="Calibri"/>
          <w:spacing w:val="14"/>
          <w:sz w:val="22"/>
          <w:szCs w:val="22"/>
          <w:lang w:val="en-US"/>
        </w:rPr>
        <w:t xml:space="preserve"> </w:t>
      </w:r>
      <w:r w:rsidRPr="00BA6F5E">
        <w:rPr>
          <w:rFonts w:eastAsia="Calibri"/>
          <w:sz w:val="22"/>
          <w:szCs w:val="22"/>
          <w:lang w:val="en-US"/>
        </w:rPr>
        <w:t>A.</w:t>
      </w:r>
      <w:r w:rsidRPr="00BA6F5E">
        <w:rPr>
          <w:rFonts w:eastAsia="Calibri"/>
          <w:spacing w:val="14"/>
          <w:sz w:val="22"/>
          <w:szCs w:val="22"/>
          <w:lang w:val="en-US"/>
        </w:rPr>
        <w:t xml:space="preserve"> </w:t>
      </w:r>
      <w:r w:rsidRPr="00BA6F5E">
        <w:rPr>
          <w:rFonts w:eastAsia="Calibri"/>
          <w:spacing w:val="1"/>
          <w:sz w:val="22"/>
          <w:szCs w:val="22"/>
          <w:lang w:val="en-US"/>
        </w:rPr>
        <w:t>e</w:t>
      </w:r>
      <w:r w:rsidRPr="00BA6F5E">
        <w:rPr>
          <w:rFonts w:eastAsia="Calibri"/>
          <w:sz w:val="22"/>
          <w:szCs w:val="22"/>
          <w:lang w:val="en-US"/>
        </w:rPr>
        <w:t>t</w:t>
      </w:r>
      <w:r w:rsidRPr="00BA6F5E">
        <w:rPr>
          <w:rFonts w:eastAsia="Calibri"/>
          <w:spacing w:val="16"/>
          <w:sz w:val="22"/>
          <w:szCs w:val="22"/>
          <w:lang w:val="en-US"/>
        </w:rPr>
        <w:t xml:space="preserve"> </w:t>
      </w:r>
      <w:r w:rsidRPr="00BA6F5E">
        <w:rPr>
          <w:rFonts w:eastAsia="Calibri"/>
          <w:spacing w:val="-2"/>
          <w:sz w:val="22"/>
          <w:szCs w:val="22"/>
          <w:lang w:val="en-US"/>
        </w:rPr>
        <w:t>S</w:t>
      </w:r>
      <w:r w:rsidRPr="00BA6F5E">
        <w:rPr>
          <w:rFonts w:eastAsia="Calibri"/>
          <w:sz w:val="22"/>
          <w:szCs w:val="22"/>
          <w:lang w:val="en-US"/>
        </w:rPr>
        <w:t>im</w:t>
      </w:r>
      <w:r w:rsidRPr="00BA6F5E">
        <w:rPr>
          <w:rFonts w:eastAsia="Calibri"/>
          <w:spacing w:val="1"/>
          <w:sz w:val="22"/>
          <w:szCs w:val="22"/>
          <w:lang w:val="en-US"/>
        </w:rPr>
        <w:t>on</w:t>
      </w:r>
      <w:r w:rsidRPr="00BA6F5E">
        <w:rPr>
          <w:rFonts w:eastAsia="Calibri"/>
          <w:sz w:val="22"/>
          <w:szCs w:val="22"/>
          <w:lang w:val="en-US"/>
        </w:rPr>
        <w:t>,</w:t>
      </w:r>
      <w:r w:rsidRPr="00BA6F5E">
        <w:rPr>
          <w:rFonts w:eastAsia="Calibri"/>
          <w:spacing w:val="14"/>
          <w:sz w:val="22"/>
          <w:szCs w:val="22"/>
          <w:lang w:val="en-US"/>
        </w:rPr>
        <w:t xml:space="preserve"> </w:t>
      </w:r>
      <w:r w:rsidRPr="00BA6F5E">
        <w:rPr>
          <w:rFonts w:eastAsia="Calibri"/>
          <w:spacing w:val="-1"/>
          <w:sz w:val="22"/>
          <w:szCs w:val="22"/>
          <w:lang w:val="en-US"/>
        </w:rPr>
        <w:t>H</w:t>
      </w:r>
      <w:r w:rsidRPr="00BA6F5E">
        <w:rPr>
          <w:rFonts w:eastAsia="Calibri"/>
          <w:sz w:val="22"/>
          <w:szCs w:val="22"/>
          <w:lang w:val="en-US"/>
        </w:rPr>
        <w:t>.</w:t>
      </w:r>
      <w:r w:rsidRPr="00BA6F5E">
        <w:rPr>
          <w:rFonts w:eastAsia="Calibri"/>
          <w:spacing w:val="14"/>
          <w:sz w:val="22"/>
          <w:szCs w:val="22"/>
          <w:lang w:val="en-US"/>
        </w:rPr>
        <w:t xml:space="preserve"> </w:t>
      </w:r>
      <w:r w:rsidRPr="00BA6F5E">
        <w:rPr>
          <w:rFonts w:eastAsia="Calibri"/>
          <w:spacing w:val="-3"/>
          <w:sz w:val="22"/>
          <w:szCs w:val="22"/>
          <w:lang w:val="en-US"/>
        </w:rPr>
        <w:t>(</w:t>
      </w:r>
      <w:r w:rsidRPr="00BA6F5E">
        <w:rPr>
          <w:rFonts w:eastAsia="Calibri"/>
          <w:spacing w:val="1"/>
          <w:sz w:val="22"/>
          <w:szCs w:val="22"/>
          <w:lang w:val="en-US"/>
        </w:rPr>
        <w:t>1972</w:t>
      </w:r>
      <w:r w:rsidRPr="00BA6F5E">
        <w:rPr>
          <w:rFonts w:eastAsia="Calibri"/>
          <w:spacing w:val="-1"/>
          <w:sz w:val="22"/>
          <w:szCs w:val="22"/>
          <w:lang w:val="en-US"/>
        </w:rPr>
        <w:t>)</w:t>
      </w:r>
      <w:r w:rsidRPr="00BA6F5E">
        <w:rPr>
          <w:rFonts w:eastAsia="Calibri"/>
          <w:sz w:val="22"/>
          <w:szCs w:val="22"/>
          <w:lang w:val="en-US"/>
        </w:rPr>
        <w:t>.</w:t>
      </w:r>
      <w:r w:rsidRPr="00BA6F5E">
        <w:rPr>
          <w:rFonts w:eastAsia="Calibri"/>
          <w:spacing w:val="14"/>
          <w:sz w:val="22"/>
          <w:szCs w:val="22"/>
          <w:lang w:val="en-US"/>
        </w:rPr>
        <w:t xml:space="preserve"> </w:t>
      </w:r>
      <w:r w:rsidRPr="00BA6F5E">
        <w:rPr>
          <w:rFonts w:eastAsia="Calibri"/>
          <w:i/>
          <w:spacing w:val="-1"/>
          <w:sz w:val="22"/>
          <w:szCs w:val="22"/>
          <w:lang w:val="en-US"/>
        </w:rPr>
        <w:t>Hu</w:t>
      </w:r>
      <w:r w:rsidRPr="00BA6F5E">
        <w:rPr>
          <w:rFonts w:eastAsia="Calibri"/>
          <w:i/>
          <w:sz w:val="22"/>
          <w:szCs w:val="22"/>
          <w:lang w:val="en-US"/>
        </w:rPr>
        <w:t>m</w:t>
      </w:r>
      <w:r w:rsidRPr="00BA6F5E">
        <w:rPr>
          <w:rFonts w:eastAsia="Calibri"/>
          <w:i/>
          <w:spacing w:val="-1"/>
          <w:sz w:val="22"/>
          <w:szCs w:val="22"/>
          <w:lang w:val="en-US"/>
        </w:rPr>
        <w:t>a</w:t>
      </w:r>
      <w:r w:rsidRPr="00BA6F5E">
        <w:rPr>
          <w:rFonts w:eastAsia="Calibri"/>
          <w:i/>
          <w:sz w:val="22"/>
          <w:szCs w:val="22"/>
          <w:lang w:val="en-US"/>
        </w:rPr>
        <w:t>n</w:t>
      </w:r>
      <w:r w:rsidRPr="00BA6F5E">
        <w:rPr>
          <w:rFonts w:eastAsia="Calibri"/>
          <w:i/>
          <w:spacing w:val="13"/>
          <w:sz w:val="22"/>
          <w:szCs w:val="22"/>
          <w:lang w:val="en-US"/>
        </w:rPr>
        <w:t xml:space="preserve"> </w:t>
      </w:r>
      <w:r w:rsidRPr="00BA6F5E">
        <w:rPr>
          <w:rFonts w:eastAsia="Calibri"/>
          <w:i/>
          <w:spacing w:val="1"/>
          <w:sz w:val="22"/>
          <w:szCs w:val="22"/>
          <w:lang w:val="en-US"/>
        </w:rPr>
        <w:t>p</w:t>
      </w:r>
      <w:r w:rsidRPr="00BA6F5E">
        <w:rPr>
          <w:rFonts w:eastAsia="Calibri"/>
          <w:i/>
          <w:spacing w:val="-1"/>
          <w:sz w:val="22"/>
          <w:szCs w:val="22"/>
          <w:lang w:val="en-US"/>
        </w:rPr>
        <w:t>rob</w:t>
      </w:r>
      <w:r w:rsidRPr="00BA6F5E">
        <w:rPr>
          <w:rFonts w:eastAsia="Calibri"/>
          <w:i/>
          <w:sz w:val="22"/>
          <w:szCs w:val="22"/>
          <w:lang w:val="en-US"/>
        </w:rPr>
        <w:t>l</w:t>
      </w:r>
      <w:r w:rsidRPr="00BA6F5E">
        <w:rPr>
          <w:rFonts w:eastAsia="Calibri"/>
          <w:i/>
          <w:spacing w:val="1"/>
          <w:sz w:val="22"/>
          <w:szCs w:val="22"/>
          <w:lang w:val="en-US"/>
        </w:rPr>
        <w:t>e</w:t>
      </w:r>
      <w:r w:rsidRPr="00BA6F5E">
        <w:rPr>
          <w:rFonts w:eastAsia="Calibri"/>
          <w:i/>
          <w:sz w:val="22"/>
          <w:szCs w:val="22"/>
          <w:lang w:val="en-US"/>
        </w:rPr>
        <w:t>m</w:t>
      </w:r>
      <w:r w:rsidRPr="00BA6F5E">
        <w:rPr>
          <w:rFonts w:eastAsia="Calibri"/>
          <w:i/>
          <w:spacing w:val="14"/>
          <w:sz w:val="22"/>
          <w:szCs w:val="22"/>
          <w:lang w:val="en-US"/>
        </w:rPr>
        <w:t xml:space="preserve"> </w:t>
      </w:r>
      <w:r w:rsidRPr="00BA6F5E">
        <w:rPr>
          <w:rFonts w:eastAsia="Calibri"/>
          <w:i/>
          <w:spacing w:val="3"/>
          <w:sz w:val="22"/>
          <w:szCs w:val="22"/>
          <w:lang w:val="en-US"/>
        </w:rPr>
        <w:t>s</w:t>
      </w:r>
      <w:r w:rsidRPr="00BA6F5E">
        <w:rPr>
          <w:rFonts w:eastAsia="Calibri"/>
          <w:i/>
          <w:spacing w:val="-1"/>
          <w:sz w:val="22"/>
          <w:szCs w:val="22"/>
          <w:lang w:val="en-US"/>
        </w:rPr>
        <w:t>o</w:t>
      </w:r>
      <w:r w:rsidRPr="00BA6F5E">
        <w:rPr>
          <w:rFonts w:eastAsia="Calibri"/>
          <w:i/>
          <w:sz w:val="22"/>
          <w:szCs w:val="22"/>
          <w:lang w:val="en-US"/>
        </w:rPr>
        <w:t>l</w:t>
      </w:r>
      <w:r w:rsidRPr="00BA6F5E">
        <w:rPr>
          <w:rFonts w:eastAsia="Calibri"/>
          <w:i/>
          <w:spacing w:val="1"/>
          <w:sz w:val="22"/>
          <w:szCs w:val="22"/>
          <w:lang w:val="en-US"/>
        </w:rPr>
        <w:t>v</w:t>
      </w:r>
      <w:r w:rsidRPr="00BA6F5E">
        <w:rPr>
          <w:rFonts w:eastAsia="Calibri"/>
          <w:i/>
          <w:sz w:val="22"/>
          <w:szCs w:val="22"/>
          <w:lang w:val="en-US"/>
        </w:rPr>
        <w:t>i</w:t>
      </w:r>
      <w:r w:rsidRPr="00BA6F5E">
        <w:rPr>
          <w:rFonts w:eastAsia="Calibri"/>
          <w:i/>
          <w:spacing w:val="-1"/>
          <w:sz w:val="22"/>
          <w:szCs w:val="22"/>
          <w:lang w:val="en-US"/>
        </w:rPr>
        <w:t>ng</w:t>
      </w:r>
      <w:r w:rsidRPr="00BA6F5E">
        <w:rPr>
          <w:rFonts w:eastAsia="Calibri"/>
          <w:sz w:val="22"/>
          <w:szCs w:val="22"/>
          <w:lang w:val="en-US"/>
        </w:rPr>
        <w:t>.</w:t>
      </w:r>
      <w:r w:rsidRPr="00BA6F5E">
        <w:rPr>
          <w:rFonts w:eastAsia="Calibri"/>
          <w:spacing w:val="14"/>
          <w:sz w:val="22"/>
          <w:szCs w:val="22"/>
          <w:lang w:val="en-US"/>
        </w:rPr>
        <w:t xml:space="preserve"> </w:t>
      </w:r>
      <w:proofErr w:type="spellStart"/>
      <w:r w:rsidRPr="00AC6B84">
        <w:rPr>
          <w:rFonts w:eastAsia="Calibri"/>
          <w:spacing w:val="1"/>
          <w:sz w:val="22"/>
          <w:szCs w:val="22"/>
        </w:rPr>
        <w:t>P</w:t>
      </w:r>
      <w:r w:rsidRPr="00AC6B84">
        <w:rPr>
          <w:rFonts w:eastAsia="Calibri"/>
          <w:sz w:val="22"/>
          <w:szCs w:val="22"/>
        </w:rPr>
        <w:t>r</w:t>
      </w:r>
      <w:r w:rsidRPr="00AC6B84">
        <w:rPr>
          <w:rFonts w:eastAsia="Calibri"/>
          <w:spacing w:val="-2"/>
          <w:sz w:val="22"/>
          <w:szCs w:val="22"/>
        </w:rPr>
        <w:t>e</w:t>
      </w:r>
      <w:r w:rsidRPr="00AC6B84">
        <w:rPr>
          <w:rFonts w:eastAsia="Calibri"/>
          <w:spacing w:val="1"/>
          <w:sz w:val="22"/>
          <w:szCs w:val="22"/>
        </w:rPr>
        <w:t>nt</w:t>
      </w:r>
      <w:r w:rsidRPr="00AC6B84">
        <w:rPr>
          <w:rFonts w:eastAsia="Calibri"/>
          <w:sz w:val="22"/>
          <w:szCs w:val="22"/>
        </w:rPr>
        <w:t>i</w:t>
      </w:r>
      <w:r w:rsidRPr="00AC6B84">
        <w:rPr>
          <w:rFonts w:eastAsia="Calibri"/>
          <w:spacing w:val="-1"/>
          <w:sz w:val="22"/>
          <w:szCs w:val="22"/>
        </w:rPr>
        <w:t>c</w:t>
      </w:r>
      <w:r w:rsidRPr="00AC6B84">
        <w:rPr>
          <w:rFonts w:eastAsia="Calibri"/>
          <w:spacing w:val="1"/>
          <w:sz w:val="22"/>
          <w:szCs w:val="22"/>
        </w:rPr>
        <w:t>e</w:t>
      </w:r>
      <w:proofErr w:type="spellEnd"/>
      <w:r w:rsidRPr="00AC6B84">
        <w:rPr>
          <w:rFonts w:eastAsia="Calibri"/>
          <w:sz w:val="22"/>
          <w:szCs w:val="22"/>
        </w:rPr>
        <w:t xml:space="preserve">- </w:t>
      </w:r>
      <w:r w:rsidRPr="00AC6B84">
        <w:rPr>
          <w:rFonts w:eastAsia="Calibri"/>
          <w:spacing w:val="-1"/>
          <w:sz w:val="22"/>
          <w:szCs w:val="22"/>
        </w:rPr>
        <w:t>H</w:t>
      </w:r>
      <w:r w:rsidRPr="00AC6B84">
        <w:rPr>
          <w:rFonts w:eastAsia="Calibri"/>
          <w:sz w:val="22"/>
          <w:szCs w:val="22"/>
        </w:rPr>
        <w:t>all.</w:t>
      </w:r>
    </w:p>
    <w:p w14:paraId="0920857D" w14:textId="77777777" w:rsidR="00197E37" w:rsidRPr="00BA6F5E" w:rsidRDefault="00197E37" w:rsidP="00197E37">
      <w:pPr>
        <w:adjustRightInd w:val="0"/>
        <w:spacing w:after="120"/>
        <w:ind w:left="567" w:right="93" w:hanging="567"/>
        <w:jc w:val="both"/>
        <w:rPr>
          <w:rFonts w:eastAsia="Calibri"/>
          <w:sz w:val="22"/>
          <w:szCs w:val="22"/>
          <w:lang w:val="en-US"/>
        </w:rPr>
      </w:pPr>
      <w:proofErr w:type="spellStart"/>
      <w:r w:rsidRPr="00AC6B84">
        <w:rPr>
          <w:rFonts w:eastAsia="Calibri"/>
          <w:spacing w:val="1"/>
          <w:sz w:val="22"/>
          <w:szCs w:val="22"/>
        </w:rPr>
        <w:lastRenderedPageBreak/>
        <w:t>N</w:t>
      </w:r>
      <w:r w:rsidRPr="00AC6B84">
        <w:rPr>
          <w:rFonts w:eastAsia="Calibri"/>
          <w:spacing w:val="-1"/>
          <w:sz w:val="22"/>
          <w:szCs w:val="22"/>
        </w:rPr>
        <w:t>k</w:t>
      </w:r>
      <w:r w:rsidRPr="00AC6B84">
        <w:rPr>
          <w:rFonts w:eastAsia="Calibri"/>
          <w:sz w:val="22"/>
          <w:szCs w:val="22"/>
        </w:rPr>
        <w:t>am</w:t>
      </w:r>
      <w:r w:rsidRPr="00AC6B84">
        <w:rPr>
          <w:rFonts w:eastAsia="Calibri"/>
          <w:spacing w:val="1"/>
          <w:sz w:val="22"/>
          <w:szCs w:val="22"/>
        </w:rPr>
        <w:t>bou</w:t>
      </w:r>
      <w:proofErr w:type="spellEnd"/>
      <w:r w:rsidRPr="00AC6B84">
        <w:rPr>
          <w:rFonts w:eastAsia="Calibri"/>
          <w:sz w:val="22"/>
          <w:szCs w:val="22"/>
        </w:rPr>
        <w:t xml:space="preserve">, </w:t>
      </w:r>
      <w:r w:rsidRPr="00AC6B84">
        <w:rPr>
          <w:rFonts w:eastAsia="Calibri"/>
          <w:spacing w:val="-1"/>
          <w:sz w:val="22"/>
          <w:szCs w:val="22"/>
        </w:rPr>
        <w:t>R.</w:t>
      </w:r>
      <w:r w:rsidRPr="00AC6B84">
        <w:rPr>
          <w:rFonts w:eastAsia="Calibri"/>
          <w:sz w:val="22"/>
          <w:szCs w:val="22"/>
        </w:rPr>
        <w:t xml:space="preserve">, </w:t>
      </w:r>
      <w:proofErr w:type="spellStart"/>
      <w:r w:rsidRPr="00AC6B84">
        <w:rPr>
          <w:rFonts w:eastAsia="Calibri"/>
          <w:sz w:val="22"/>
          <w:szCs w:val="22"/>
        </w:rPr>
        <w:t>Frass</w:t>
      </w:r>
      <w:r w:rsidRPr="00AC6B84">
        <w:rPr>
          <w:rFonts w:eastAsia="Calibri"/>
          <w:spacing w:val="1"/>
          <w:sz w:val="22"/>
          <w:szCs w:val="22"/>
        </w:rPr>
        <w:t>on</w:t>
      </w:r>
      <w:proofErr w:type="spellEnd"/>
      <w:r w:rsidRPr="00AC6B84">
        <w:rPr>
          <w:rFonts w:eastAsia="Calibri"/>
          <w:sz w:val="22"/>
          <w:szCs w:val="22"/>
        </w:rPr>
        <w:t xml:space="preserve">, </w:t>
      </w:r>
      <w:r w:rsidRPr="00AC6B84">
        <w:rPr>
          <w:rFonts w:eastAsia="Calibri"/>
          <w:spacing w:val="-1"/>
          <w:sz w:val="22"/>
          <w:szCs w:val="22"/>
        </w:rPr>
        <w:t>C</w:t>
      </w:r>
      <w:r w:rsidRPr="00AC6B84">
        <w:rPr>
          <w:rFonts w:eastAsia="Calibri"/>
          <w:sz w:val="22"/>
          <w:szCs w:val="22"/>
        </w:rPr>
        <w:t xml:space="preserve">. </w:t>
      </w:r>
      <w:r w:rsidRPr="00AC6B84">
        <w:rPr>
          <w:rFonts w:eastAsia="Calibri"/>
          <w:spacing w:val="1"/>
          <w:sz w:val="22"/>
          <w:szCs w:val="22"/>
        </w:rPr>
        <w:t>e</w:t>
      </w:r>
      <w:r w:rsidRPr="00AC6B84">
        <w:rPr>
          <w:rFonts w:eastAsia="Calibri"/>
          <w:sz w:val="22"/>
          <w:szCs w:val="22"/>
        </w:rPr>
        <w:t>t G</w:t>
      </w:r>
      <w:r w:rsidRPr="00AC6B84">
        <w:rPr>
          <w:rFonts w:eastAsia="Calibri"/>
          <w:spacing w:val="-2"/>
          <w:sz w:val="22"/>
          <w:szCs w:val="22"/>
        </w:rPr>
        <w:t>a</w:t>
      </w:r>
      <w:r w:rsidRPr="00AC6B84">
        <w:rPr>
          <w:rFonts w:eastAsia="Calibri"/>
          <w:spacing w:val="1"/>
          <w:sz w:val="22"/>
          <w:szCs w:val="22"/>
        </w:rPr>
        <w:t>u</w:t>
      </w:r>
      <w:r w:rsidRPr="00AC6B84">
        <w:rPr>
          <w:rFonts w:eastAsia="Calibri"/>
          <w:spacing w:val="-1"/>
          <w:sz w:val="22"/>
          <w:szCs w:val="22"/>
        </w:rPr>
        <w:t>t</w:t>
      </w:r>
      <w:r w:rsidRPr="00AC6B84">
        <w:rPr>
          <w:rFonts w:eastAsia="Calibri"/>
          <w:spacing w:val="1"/>
          <w:sz w:val="22"/>
          <w:szCs w:val="22"/>
        </w:rPr>
        <w:t>h</w:t>
      </w:r>
      <w:r w:rsidRPr="00AC6B84">
        <w:rPr>
          <w:rFonts w:eastAsia="Calibri"/>
          <w:sz w:val="22"/>
          <w:szCs w:val="22"/>
        </w:rPr>
        <w:t>i</w:t>
      </w:r>
      <w:r w:rsidRPr="00AC6B84">
        <w:rPr>
          <w:rFonts w:eastAsia="Calibri"/>
          <w:spacing w:val="1"/>
          <w:sz w:val="22"/>
          <w:szCs w:val="22"/>
        </w:rPr>
        <w:t>e</w:t>
      </w:r>
      <w:r w:rsidRPr="00AC6B84">
        <w:rPr>
          <w:rFonts w:eastAsia="Calibri"/>
          <w:sz w:val="22"/>
          <w:szCs w:val="22"/>
        </w:rPr>
        <w:t xml:space="preserve">r, G. </w:t>
      </w:r>
      <w:r w:rsidRPr="00AC6B84">
        <w:rPr>
          <w:rFonts w:eastAsia="Calibri"/>
          <w:spacing w:val="-1"/>
          <w:sz w:val="22"/>
          <w:szCs w:val="22"/>
        </w:rPr>
        <w:t>(</w:t>
      </w:r>
      <w:r w:rsidRPr="00AC6B84">
        <w:rPr>
          <w:rFonts w:eastAsia="Calibri"/>
          <w:spacing w:val="1"/>
          <w:sz w:val="22"/>
          <w:szCs w:val="22"/>
        </w:rPr>
        <w:t>2003</w:t>
      </w:r>
      <w:r w:rsidRPr="00AC6B84">
        <w:rPr>
          <w:rFonts w:eastAsia="Calibri"/>
          <w:spacing w:val="-1"/>
          <w:sz w:val="22"/>
          <w:szCs w:val="22"/>
        </w:rPr>
        <w:t>)</w:t>
      </w:r>
      <w:r w:rsidRPr="00AC6B84">
        <w:rPr>
          <w:rFonts w:eastAsia="Calibri"/>
          <w:sz w:val="22"/>
          <w:szCs w:val="22"/>
        </w:rPr>
        <w:t xml:space="preserve">. </w:t>
      </w:r>
      <w:r w:rsidRPr="00BA6F5E">
        <w:rPr>
          <w:rFonts w:eastAsia="Calibri"/>
          <w:spacing w:val="-1"/>
          <w:sz w:val="22"/>
          <w:szCs w:val="22"/>
          <w:lang w:val="en-US"/>
        </w:rPr>
        <w:t>CR</w:t>
      </w:r>
      <w:r w:rsidRPr="00BA6F5E">
        <w:rPr>
          <w:rFonts w:eastAsia="Calibri"/>
          <w:sz w:val="22"/>
          <w:szCs w:val="22"/>
          <w:lang w:val="en-US"/>
        </w:rPr>
        <w:t>EA</w:t>
      </w:r>
      <w:r w:rsidRPr="00BA6F5E">
        <w:rPr>
          <w:rFonts w:eastAsia="Calibri"/>
          <w:spacing w:val="1"/>
          <w:sz w:val="22"/>
          <w:szCs w:val="22"/>
          <w:lang w:val="en-US"/>
        </w:rPr>
        <w:t>M</w:t>
      </w:r>
      <w:r w:rsidRPr="00BA6F5E">
        <w:rPr>
          <w:rFonts w:eastAsia="Calibri"/>
          <w:spacing w:val="-1"/>
          <w:sz w:val="22"/>
          <w:szCs w:val="22"/>
          <w:lang w:val="en-US"/>
        </w:rPr>
        <w:t>-</w:t>
      </w:r>
      <w:r w:rsidRPr="00BA6F5E">
        <w:rPr>
          <w:rFonts w:eastAsia="Calibri"/>
          <w:spacing w:val="1"/>
          <w:sz w:val="22"/>
          <w:szCs w:val="22"/>
          <w:lang w:val="en-US"/>
        </w:rPr>
        <w:t>Too</w:t>
      </w:r>
      <w:r w:rsidRPr="00BA6F5E">
        <w:rPr>
          <w:rFonts w:eastAsia="Calibri"/>
          <w:sz w:val="22"/>
          <w:szCs w:val="22"/>
          <w:lang w:val="en-US"/>
        </w:rPr>
        <w:t>ls: An a</w:t>
      </w:r>
      <w:r w:rsidRPr="00BA6F5E">
        <w:rPr>
          <w:rFonts w:eastAsia="Calibri"/>
          <w:spacing w:val="-1"/>
          <w:sz w:val="22"/>
          <w:szCs w:val="22"/>
          <w:lang w:val="en-US"/>
        </w:rPr>
        <w:t>u</w:t>
      </w:r>
      <w:r w:rsidRPr="00BA6F5E">
        <w:rPr>
          <w:rFonts w:eastAsia="Calibri"/>
          <w:spacing w:val="1"/>
          <w:sz w:val="22"/>
          <w:szCs w:val="22"/>
          <w:lang w:val="en-US"/>
        </w:rPr>
        <w:t>t</w:t>
      </w:r>
      <w:r w:rsidRPr="00BA6F5E">
        <w:rPr>
          <w:rFonts w:eastAsia="Calibri"/>
          <w:spacing w:val="-1"/>
          <w:sz w:val="22"/>
          <w:szCs w:val="22"/>
          <w:lang w:val="en-US"/>
        </w:rPr>
        <w:t>h</w:t>
      </w:r>
      <w:r w:rsidRPr="00BA6F5E">
        <w:rPr>
          <w:rFonts w:eastAsia="Calibri"/>
          <w:spacing w:val="1"/>
          <w:sz w:val="22"/>
          <w:szCs w:val="22"/>
          <w:lang w:val="en-US"/>
        </w:rPr>
        <w:t>o</w:t>
      </w:r>
      <w:r w:rsidRPr="00BA6F5E">
        <w:rPr>
          <w:rFonts w:eastAsia="Calibri"/>
          <w:sz w:val="22"/>
          <w:szCs w:val="22"/>
          <w:lang w:val="en-US"/>
        </w:rPr>
        <w:t>ri</w:t>
      </w:r>
      <w:r w:rsidRPr="00BA6F5E">
        <w:rPr>
          <w:rFonts w:eastAsia="Calibri"/>
          <w:spacing w:val="-1"/>
          <w:sz w:val="22"/>
          <w:szCs w:val="22"/>
          <w:lang w:val="en-US"/>
        </w:rPr>
        <w:t>n</w:t>
      </w:r>
      <w:r w:rsidRPr="00BA6F5E">
        <w:rPr>
          <w:rFonts w:eastAsia="Calibri"/>
          <w:sz w:val="22"/>
          <w:szCs w:val="22"/>
          <w:lang w:val="en-US"/>
        </w:rPr>
        <w:t>g e</w:t>
      </w:r>
      <w:r w:rsidRPr="00BA6F5E">
        <w:rPr>
          <w:rFonts w:eastAsia="Calibri"/>
          <w:spacing w:val="1"/>
          <w:sz w:val="22"/>
          <w:szCs w:val="22"/>
          <w:lang w:val="en-US"/>
        </w:rPr>
        <w:t>n</w:t>
      </w:r>
      <w:r w:rsidRPr="00BA6F5E">
        <w:rPr>
          <w:rFonts w:eastAsia="Calibri"/>
          <w:sz w:val="22"/>
          <w:szCs w:val="22"/>
          <w:lang w:val="en-US"/>
        </w:rPr>
        <w:t>vir</w:t>
      </w:r>
      <w:r w:rsidRPr="00BA6F5E">
        <w:rPr>
          <w:rFonts w:eastAsia="Calibri"/>
          <w:spacing w:val="1"/>
          <w:sz w:val="22"/>
          <w:szCs w:val="22"/>
          <w:lang w:val="en-US"/>
        </w:rPr>
        <w:t>o</w:t>
      </w:r>
      <w:r w:rsidRPr="00BA6F5E">
        <w:rPr>
          <w:rFonts w:eastAsia="Calibri"/>
          <w:spacing w:val="-1"/>
          <w:sz w:val="22"/>
          <w:szCs w:val="22"/>
          <w:lang w:val="en-US"/>
        </w:rPr>
        <w:t>n</w:t>
      </w:r>
      <w:r w:rsidRPr="00BA6F5E">
        <w:rPr>
          <w:rFonts w:eastAsia="Calibri"/>
          <w:sz w:val="22"/>
          <w:szCs w:val="22"/>
          <w:lang w:val="en-US"/>
        </w:rPr>
        <w:t>me</w:t>
      </w:r>
      <w:r w:rsidRPr="00BA6F5E">
        <w:rPr>
          <w:rFonts w:eastAsia="Calibri"/>
          <w:spacing w:val="-1"/>
          <w:sz w:val="22"/>
          <w:szCs w:val="22"/>
          <w:lang w:val="en-US"/>
        </w:rPr>
        <w:t>n</w:t>
      </w:r>
      <w:r w:rsidRPr="00BA6F5E">
        <w:rPr>
          <w:rFonts w:eastAsia="Calibri"/>
          <w:sz w:val="22"/>
          <w:szCs w:val="22"/>
          <w:lang w:val="en-US"/>
        </w:rPr>
        <w:t>t</w:t>
      </w:r>
      <w:r w:rsidRPr="00BA6F5E">
        <w:rPr>
          <w:rFonts w:eastAsia="Calibri"/>
          <w:spacing w:val="9"/>
          <w:sz w:val="22"/>
          <w:szCs w:val="22"/>
          <w:lang w:val="en-US"/>
        </w:rPr>
        <w:t xml:space="preserve"> </w:t>
      </w:r>
      <w:r w:rsidRPr="00BA6F5E">
        <w:rPr>
          <w:rFonts w:eastAsia="Calibri"/>
          <w:spacing w:val="1"/>
          <w:sz w:val="22"/>
          <w:szCs w:val="22"/>
          <w:lang w:val="en-US"/>
        </w:rPr>
        <w:t>fo</w:t>
      </w:r>
      <w:r w:rsidRPr="00BA6F5E">
        <w:rPr>
          <w:rFonts w:eastAsia="Calibri"/>
          <w:sz w:val="22"/>
          <w:szCs w:val="22"/>
          <w:lang w:val="en-US"/>
        </w:rPr>
        <w:t>r</w:t>
      </w:r>
      <w:r w:rsidRPr="00BA6F5E">
        <w:rPr>
          <w:rFonts w:eastAsia="Calibri"/>
          <w:spacing w:val="11"/>
          <w:sz w:val="22"/>
          <w:szCs w:val="22"/>
          <w:lang w:val="en-US"/>
        </w:rPr>
        <w:t xml:space="preserve"> </w:t>
      </w:r>
      <w:r w:rsidRPr="00BA6F5E">
        <w:rPr>
          <w:rFonts w:eastAsia="Calibri"/>
          <w:spacing w:val="-1"/>
          <w:sz w:val="22"/>
          <w:szCs w:val="22"/>
          <w:lang w:val="en-US"/>
        </w:rPr>
        <w:t>kn</w:t>
      </w:r>
      <w:r w:rsidRPr="00BA6F5E">
        <w:rPr>
          <w:rFonts w:eastAsia="Calibri"/>
          <w:spacing w:val="1"/>
          <w:sz w:val="22"/>
          <w:szCs w:val="22"/>
          <w:lang w:val="en-US"/>
        </w:rPr>
        <w:t>o</w:t>
      </w:r>
      <w:r w:rsidRPr="00BA6F5E">
        <w:rPr>
          <w:rFonts w:eastAsia="Calibri"/>
          <w:spacing w:val="-1"/>
          <w:sz w:val="22"/>
          <w:szCs w:val="22"/>
          <w:lang w:val="en-US"/>
        </w:rPr>
        <w:t>w</w:t>
      </w:r>
      <w:r w:rsidRPr="00BA6F5E">
        <w:rPr>
          <w:rFonts w:eastAsia="Calibri"/>
          <w:sz w:val="22"/>
          <w:szCs w:val="22"/>
          <w:lang w:val="en-US"/>
        </w:rPr>
        <w:t>le</w:t>
      </w:r>
      <w:r w:rsidRPr="00BA6F5E">
        <w:rPr>
          <w:rFonts w:eastAsia="Calibri"/>
          <w:spacing w:val="1"/>
          <w:sz w:val="22"/>
          <w:szCs w:val="22"/>
          <w:lang w:val="en-US"/>
        </w:rPr>
        <w:t>d</w:t>
      </w:r>
      <w:r w:rsidRPr="00BA6F5E">
        <w:rPr>
          <w:rFonts w:eastAsia="Calibri"/>
          <w:sz w:val="22"/>
          <w:szCs w:val="22"/>
          <w:lang w:val="en-US"/>
        </w:rPr>
        <w:t>ge</w:t>
      </w:r>
      <w:r w:rsidRPr="00BA6F5E">
        <w:rPr>
          <w:rFonts w:eastAsia="Calibri"/>
          <w:spacing w:val="11"/>
          <w:sz w:val="22"/>
          <w:szCs w:val="22"/>
          <w:lang w:val="en-US"/>
        </w:rPr>
        <w:t xml:space="preserve"> </w:t>
      </w:r>
      <w:r w:rsidRPr="00BA6F5E">
        <w:rPr>
          <w:rFonts w:eastAsia="Calibri"/>
          <w:spacing w:val="-2"/>
          <w:sz w:val="22"/>
          <w:szCs w:val="22"/>
          <w:lang w:val="en-US"/>
        </w:rPr>
        <w:t>e</w:t>
      </w:r>
      <w:r w:rsidRPr="00BA6F5E">
        <w:rPr>
          <w:rFonts w:eastAsia="Calibri"/>
          <w:spacing w:val="1"/>
          <w:sz w:val="22"/>
          <w:szCs w:val="22"/>
          <w:lang w:val="en-US"/>
        </w:rPr>
        <w:t>n</w:t>
      </w:r>
      <w:r w:rsidRPr="00BA6F5E">
        <w:rPr>
          <w:rFonts w:eastAsia="Calibri"/>
          <w:sz w:val="22"/>
          <w:szCs w:val="22"/>
          <w:lang w:val="en-US"/>
        </w:rPr>
        <w:t>gi</w:t>
      </w:r>
      <w:r w:rsidRPr="00BA6F5E">
        <w:rPr>
          <w:rFonts w:eastAsia="Calibri"/>
          <w:spacing w:val="1"/>
          <w:sz w:val="22"/>
          <w:szCs w:val="22"/>
          <w:lang w:val="en-US"/>
        </w:rPr>
        <w:t>n</w:t>
      </w:r>
      <w:r w:rsidRPr="00BA6F5E">
        <w:rPr>
          <w:rFonts w:eastAsia="Calibri"/>
          <w:spacing w:val="-2"/>
          <w:sz w:val="22"/>
          <w:szCs w:val="22"/>
          <w:lang w:val="en-US"/>
        </w:rPr>
        <w:t>e</w:t>
      </w:r>
      <w:r w:rsidRPr="00BA6F5E">
        <w:rPr>
          <w:rFonts w:eastAsia="Calibri"/>
          <w:sz w:val="22"/>
          <w:szCs w:val="22"/>
          <w:lang w:val="en-US"/>
        </w:rPr>
        <w:t>eri</w:t>
      </w:r>
      <w:r w:rsidRPr="00BA6F5E">
        <w:rPr>
          <w:rFonts w:eastAsia="Calibri"/>
          <w:spacing w:val="1"/>
          <w:sz w:val="22"/>
          <w:szCs w:val="22"/>
          <w:lang w:val="en-US"/>
        </w:rPr>
        <w:t>n</w:t>
      </w:r>
      <w:r w:rsidRPr="00BA6F5E">
        <w:rPr>
          <w:rFonts w:eastAsia="Calibri"/>
          <w:sz w:val="22"/>
          <w:szCs w:val="22"/>
          <w:lang w:val="en-US"/>
        </w:rPr>
        <w:t>g</w:t>
      </w:r>
      <w:r w:rsidRPr="00BA6F5E">
        <w:rPr>
          <w:rFonts w:eastAsia="Calibri"/>
          <w:spacing w:val="8"/>
          <w:sz w:val="22"/>
          <w:szCs w:val="22"/>
          <w:lang w:val="en-US"/>
        </w:rPr>
        <w:t xml:space="preserve"> </w:t>
      </w:r>
      <w:r w:rsidRPr="00BA6F5E">
        <w:rPr>
          <w:rFonts w:eastAsia="Calibri"/>
          <w:sz w:val="22"/>
          <w:szCs w:val="22"/>
          <w:lang w:val="en-US"/>
        </w:rPr>
        <w:t>in</w:t>
      </w:r>
      <w:r w:rsidRPr="00BA6F5E">
        <w:rPr>
          <w:rFonts w:eastAsia="Calibri"/>
          <w:spacing w:val="9"/>
          <w:sz w:val="22"/>
          <w:szCs w:val="22"/>
          <w:lang w:val="en-US"/>
        </w:rPr>
        <w:t xml:space="preserve"> </w:t>
      </w:r>
      <w:r w:rsidRPr="00BA6F5E">
        <w:rPr>
          <w:rFonts w:eastAsia="Calibri"/>
          <w:sz w:val="22"/>
          <w:szCs w:val="22"/>
          <w:lang w:val="en-US"/>
        </w:rPr>
        <w:t>i</w:t>
      </w:r>
      <w:r w:rsidRPr="00BA6F5E">
        <w:rPr>
          <w:rFonts w:eastAsia="Calibri"/>
          <w:spacing w:val="1"/>
          <w:sz w:val="22"/>
          <w:szCs w:val="22"/>
          <w:lang w:val="en-US"/>
        </w:rPr>
        <w:t>n</w:t>
      </w:r>
      <w:r w:rsidRPr="00BA6F5E">
        <w:rPr>
          <w:rFonts w:eastAsia="Calibri"/>
          <w:spacing w:val="-1"/>
          <w:sz w:val="22"/>
          <w:szCs w:val="22"/>
          <w:lang w:val="en-US"/>
        </w:rPr>
        <w:t>t</w:t>
      </w:r>
      <w:r w:rsidRPr="00BA6F5E">
        <w:rPr>
          <w:rFonts w:eastAsia="Calibri"/>
          <w:spacing w:val="1"/>
          <w:sz w:val="22"/>
          <w:szCs w:val="22"/>
          <w:lang w:val="en-US"/>
        </w:rPr>
        <w:t>e</w:t>
      </w:r>
      <w:r w:rsidRPr="00BA6F5E">
        <w:rPr>
          <w:rFonts w:eastAsia="Calibri"/>
          <w:sz w:val="22"/>
          <w:szCs w:val="22"/>
          <w:lang w:val="en-US"/>
        </w:rPr>
        <w:t>ll</w:t>
      </w:r>
      <w:r w:rsidRPr="00BA6F5E">
        <w:rPr>
          <w:rFonts w:eastAsia="Calibri"/>
          <w:spacing w:val="-3"/>
          <w:sz w:val="22"/>
          <w:szCs w:val="22"/>
          <w:lang w:val="en-US"/>
        </w:rPr>
        <w:t>i</w:t>
      </w:r>
      <w:r w:rsidRPr="00BA6F5E">
        <w:rPr>
          <w:rFonts w:eastAsia="Calibri"/>
          <w:sz w:val="22"/>
          <w:szCs w:val="22"/>
          <w:lang w:val="en-US"/>
        </w:rPr>
        <w:t>g</w:t>
      </w:r>
      <w:r w:rsidRPr="00BA6F5E">
        <w:rPr>
          <w:rFonts w:eastAsia="Calibri"/>
          <w:spacing w:val="1"/>
          <w:sz w:val="22"/>
          <w:szCs w:val="22"/>
          <w:lang w:val="en-US"/>
        </w:rPr>
        <w:t>en</w:t>
      </w:r>
      <w:r w:rsidRPr="00BA6F5E">
        <w:rPr>
          <w:rFonts w:eastAsia="Calibri"/>
          <w:sz w:val="22"/>
          <w:szCs w:val="22"/>
          <w:lang w:val="en-US"/>
        </w:rPr>
        <w:t>t</w:t>
      </w:r>
      <w:r w:rsidRPr="00BA6F5E">
        <w:rPr>
          <w:rFonts w:eastAsia="Calibri"/>
          <w:spacing w:val="9"/>
          <w:sz w:val="22"/>
          <w:szCs w:val="22"/>
          <w:lang w:val="en-US"/>
        </w:rPr>
        <w:t xml:space="preserve"> </w:t>
      </w:r>
      <w:r w:rsidRPr="00BA6F5E">
        <w:rPr>
          <w:rFonts w:eastAsia="Calibri"/>
          <w:spacing w:val="1"/>
          <w:sz w:val="22"/>
          <w:szCs w:val="22"/>
          <w:lang w:val="en-US"/>
        </w:rPr>
        <w:t>t</w:t>
      </w:r>
      <w:r w:rsidRPr="00BA6F5E">
        <w:rPr>
          <w:rFonts w:eastAsia="Calibri"/>
          <w:spacing w:val="-1"/>
          <w:sz w:val="22"/>
          <w:szCs w:val="22"/>
          <w:lang w:val="en-US"/>
        </w:rPr>
        <w:t>u</w:t>
      </w:r>
      <w:r w:rsidRPr="00BA6F5E">
        <w:rPr>
          <w:rFonts w:eastAsia="Calibri"/>
          <w:spacing w:val="1"/>
          <w:sz w:val="22"/>
          <w:szCs w:val="22"/>
          <w:lang w:val="en-US"/>
        </w:rPr>
        <w:t>to</w:t>
      </w:r>
      <w:r w:rsidRPr="00BA6F5E">
        <w:rPr>
          <w:rFonts w:eastAsia="Calibri"/>
          <w:sz w:val="22"/>
          <w:szCs w:val="22"/>
          <w:lang w:val="en-US"/>
        </w:rPr>
        <w:t>r</w:t>
      </w:r>
      <w:r w:rsidRPr="00BA6F5E">
        <w:rPr>
          <w:rFonts w:eastAsia="Calibri"/>
          <w:spacing w:val="-2"/>
          <w:sz w:val="22"/>
          <w:szCs w:val="22"/>
          <w:lang w:val="en-US"/>
        </w:rPr>
        <w:t>i</w:t>
      </w:r>
      <w:r w:rsidRPr="00BA6F5E">
        <w:rPr>
          <w:rFonts w:eastAsia="Calibri"/>
          <w:spacing w:val="1"/>
          <w:sz w:val="22"/>
          <w:szCs w:val="22"/>
          <w:lang w:val="en-US"/>
        </w:rPr>
        <w:t>n</w:t>
      </w:r>
      <w:r w:rsidRPr="00BA6F5E">
        <w:rPr>
          <w:rFonts w:eastAsia="Calibri"/>
          <w:sz w:val="22"/>
          <w:szCs w:val="22"/>
          <w:lang w:val="en-US"/>
        </w:rPr>
        <w:t>g</w:t>
      </w:r>
      <w:r w:rsidRPr="00BA6F5E">
        <w:rPr>
          <w:rFonts w:eastAsia="Calibri"/>
          <w:spacing w:val="10"/>
          <w:sz w:val="22"/>
          <w:szCs w:val="22"/>
          <w:lang w:val="en-US"/>
        </w:rPr>
        <w:t xml:space="preserve"> </w:t>
      </w:r>
      <w:r w:rsidRPr="00BA6F5E">
        <w:rPr>
          <w:rFonts w:eastAsia="Calibri"/>
          <w:sz w:val="22"/>
          <w:szCs w:val="22"/>
          <w:lang w:val="en-US"/>
        </w:rPr>
        <w:t>s</w:t>
      </w:r>
      <w:r w:rsidRPr="00BA6F5E">
        <w:rPr>
          <w:rFonts w:eastAsia="Calibri"/>
          <w:spacing w:val="-1"/>
          <w:sz w:val="22"/>
          <w:szCs w:val="22"/>
          <w:lang w:val="en-US"/>
        </w:rPr>
        <w:t>y</w:t>
      </w:r>
      <w:r w:rsidRPr="00BA6F5E">
        <w:rPr>
          <w:rFonts w:eastAsia="Calibri"/>
          <w:sz w:val="22"/>
          <w:szCs w:val="22"/>
          <w:lang w:val="en-US"/>
        </w:rPr>
        <w:t>s</w:t>
      </w:r>
      <w:r w:rsidRPr="00BA6F5E">
        <w:rPr>
          <w:rFonts w:eastAsia="Calibri"/>
          <w:spacing w:val="1"/>
          <w:sz w:val="22"/>
          <w:szCs w:val="22"/>
          <w:lang w:val="en-US"/>
        </w:rPr>
        <w:t>t</w:t>
      </w:r>
      <w:r w:rsidRPr="00BA6F5E">
        <w:rPr>
          <w:rFonts w:eastAsia="Calibri"/>
          <w:spacing w:val="-2"/>
          <w:sz w:val="22"/>
          <w:szCs w:val="22"/>
          <w:lang w:val="en-US"/>
        </w:rPr>
        <w:t>e</w:t>
      </w:r>
      <w:r w:rsidRPr="00BA6F5E">
        <w:rPr>
          <w:rFonts w:eastAsia="Calibri"/>
          <w:sz w:val="22"/>
          <w:szCs w:val="22"/>
          <w:lang w:val="en-US"/>
        </w:rPr>
        <w:t>ms.</w:t>
      </w:r>
      <w:r w:rsidRPr="00BA6F5E">
        <w:rPr>
          <w:rFonts w:eastAsia="Calibri"/>
          <w:spacing w:val="10"/>
          <w:sz w:val="22"/>
          <w:szCs w:val="22"/>
          <w:lang w:val="en-US"/>
        </w:rPr>
        <w:t xml:space="preserve"> </w:t>
      </w:r>
      <w:proofErr w:type="spellStart"/>
      <w:r w:rsidRPr="00BA6F5E">
        <w:rPr>
          <w:rFonts w:eastAsia="Calibri"/>
          <w:spacing w:val="-1"/>
          <w:sz w:val="22"/>
          <w:szCs w:val="22"/>
          <w:lang w:val="en-US"/>
        </w:rPr>
        <w:t>D</w:t>
      </w:r>
      <w:r w:rsidRPr="00BA6F5E">
        <w:rPr>
          <w:rFonts w:eastAsia="Calibri"/>
          <w:sz w:val="22"/>
          <w:szCs w:val="22"/>
          <w:lang w:val="en-US"/>
        </w:rPr>
        <w:t>a</w:t>
      </w:r>
      <w:r w:rsidRPr="00BA6F5E">
        <w:rPr>
          <w:rFonts w:eastAsia="Calibri"/>
          <w:spacing w:val="1"/>
          <w:sz w:val="22"/>
          <w:szCs w:val="22"/>
          <w:lang w:val="en-US"/>
        </w:rPr>
        <w:t>n</w:t>
      </w:r>
      <w:r w:rsidRPr="00BA6F5E">
        <w:rPr>
          <w:rFonts w:eastAsia="Calibri"/>
          <w:sz w:val="22"/>
          <w:szCs w:val="22"/>
          <w:lang w:val="en-US"/>
        </w:rPr>
        <w:t>s</w:t>
      </w:r>
      <w:proofErr w:type="spellEnd"/>
      <w:r w:rsidRPr="00BA6F5E">
        <w:rPr>
          <w:rFonts w:eastAsia="Calibri"/>
          <w:spacing w:val="10"/>
          <w:sz w:val="22"/>
          <w:szCs w:val="22"/>
          <w:lang w:val="en-US"/>
        </w:rPr>
        <w:t xml:space="preserve"> </w:t>
      </w:r>
      <w:r w:rsidRPr="00BA6F5E">
        <w:rPr>
          <w:rFonts w:eastAsia="Calibri"/>
          <w:spacing w:val="1"/>
          <w:sz w:val="22"/>
          <w:szCs w:val="22"/>
          <w:lang w:val="en-US"/>
        </w:rPr>
        <w:t>T</w:t>
      </w:r>
      <w:r w:rsidRPr="00BA6F5E">
        <w:rPr>
          <w:rFonts w:eastAsia="Calibri"/>
          <w:sz w:val="22"/>
          <w:szCs w:val="22"/>
          <w:lang w:val="en-US"/>
        </w:rPr>
        <w:t>.</w:t>
      </w:r>
      <w:r w:rsidRPr="00BA6F5E">
        <w:rPr>
          <w:rFonts w:eastAsia="Calibri"/>
          <w:spacing w:val="-2"/>
          <w:sz w:val="22"/>
          <w:szCs w:val="22"/>
          <w:lang w:val="en-US"/>
        </w:rPr>
        <w:t> </w:t>
      </w:r>
      <w:r w:rsidRPr="00BA6F5E">
        <w:rPr>
          <w:rFonts w:eastAsia="Calibri"/>
          <w:spacing w:val="1"/>
          <w:sz w:val="22"/>
          <w:szCs w:val="22"/>
          <w:lang w:val="en-US"/>
        </w:rPr>
        <w:t>Mu</w:t>
      </w:r>
      <w:r w:rsidRPr="00BA6F5E">
        <w:rPr>
          <w:rFonts w:eastAsia="Calibri"/>
          <w:sz w:val="22"/>
          <w:szCs w:val="22"/>
          <w:lang w:val="en-US"/>
        </w:rPr>
        <w:t>r</w:t>
      </w:r>
      <w:r w:rsidRPr="00BA6F5E">
        <w:rPr>
          <w:rFonts w:eastAsia="Calibri"/>
          <w:spacing w:val="-2"/>
          <w:sz w:val="22"/>
          <w:szCs w:val="22"/>
          <w:lang w:val="en-US"/>
        </w:rPr>
        <w:t>r</w:t>
      </w:r>
      <w:r w:rsidRPr="00BA6F5E">
        <w:rPr>
          <w:rFonts w:eastAsia="Calibri"/>
          <w:sz w:val="22"/>
          <w:szCs w:val="22"/>
          <w:lang w:val="en-US"/>
        </w:rPr>
        <w:t>a</w:t>
      </w:r>
      <w:r w:rsidRPr="00BA6F5E">
        <w:rPr>
          <w:rFonts w:eastAsia="Calibri"/>
          <w:spacing w:val="-1"/>
          <w:sz w:val="22"/>
          <w:szCs w:val="22"/>
          <w:lang w:val="en-US"/>
        </w:rPr>
        <w:t>y</w:t>
      </w:r>
      <w:r w:rsidRPr="00BA6F5E">
        <w:rPr>
          <w:rFonts w:eastAsia="Calibri"/>
          <w:sz w:val="22"/>
          <w:szCs w:val="22"/>
          <w:lang w:val="en-US"/>
        </w:rPr>
        <w:t xml:space="preserve">, S. </w:t>
      </w:r>
      <w:r w:rsidRPr="00BA6F5E">
        <w:rPr>
          <w:rFonts w:eastAsia="Calibri"/>
          <w:spacing w:val="-1"/>
          <w:sz w:val="22"/>
          <w:szCs w:val="22"/>
          <w:lang w:val="en-US"/>
        </w:rPr>
        <w:t>B</w:t>
      </w:r>
      <w:r w:rsidRPr="00BA6F5E">
        <w:rPr>
          <w:rFonts w:eastAsia="Calibri"/>
          <w:sz w:val="22"/>
          <w:szCs w:val="22"/>
          <w:lang w:val="en-US"/>
        </w:rPr>
        <w:t>l</w:t>
      </w:r>
      <w:r w:rsidRPr="00BA6F5E">
        <w:rPr>
          <w:rFonts w:eastAsia="Calibri"/>
          <w:spacing w:val="1"/>
          <w:sz w:val="22"/>
          <w:szCs w:val="22"/>
          <w:lang w:val="en-US"/>
        </w:rPr>
        <w:t>e</w:t>
      </w:r>
      <w:r w:rsidRPr="00BA6F5E">
        <w:rPr>
          <w:rFonts w:eastAsia="Calibri"/>
          <w:sz w:val="22"/>
          <w:szCs w:val="22"/>
          <w:lang w:val="en-US"/>
        </w:rPr>
        <w:t>ssi</w:t>
      </w:r>
      <w:r w:rsidRPr="00BA6F5E">
        <w:rPr>
          <w:rFonts w:eastAsia="Calibri"/>
          <w:spacing w:val="1"/>
          <w:sz w:val="22"/>
          <w:szCs w:val="22"/>
          <w:lang w:val="en-US"/>
        </w:rPr>
        <w:t>n</w:t>
      </w:r>
      <w:r w:rsidRPr="00BA6F5E">
        <w:rPr>
          <w:rFonts w:eastAsia="Calibri"/>
          <w:sz w:val="22"/>
          <w:szCs w:val="22"/>
          <w:lang w:val="en-US"/>
        </w:rPr>
        <w:t>g</w:t>
      </w:r>
      <w:r w:rsidRPr="00BA6F5E">
        <w:rPr>
          <w:rFonts w:eastAsia="Calibri"/>
          <w:spacing w:val="32"/>
          <w:sz w:val="22"/>
          <w:szCs w:val="22"/>
          <w:lang w:val="en-US"/>
        </w:rPr>
        <w:t xml:space="preserve"> </w:t>
      </w:r>
      <w:r w:rsidRPr="00BA6F5E">
        <w:rPr>
          <w:rFonts w:eastAsia="Calibri"/>
          <w:spacing w:val="1"/>
          <w:sz w:val="22"/>
          <w:szCs w:val="22"/>
          <w:lang w:val="en-US"/>
        </w:rPr>
        <w:t>e</w:t>
      </w:r>
      <w:r w:rsidRPr="00BA6F5E">
        <w:rPr>
          <w:rFonts w:eastAsia="Calibri"/>
          <w:sz w:val="22"/>
          <w:szCs w:val="22"/>
          <w:lang w:val="en-US"/>
        </w:rPr>
        <w:t>t</w:t>
      </w:r>
      <w:r w:rsidRPr="00BA6F5E">
        <w:rPr>
          <w:rFonts w:eastAsia="Calibri"/>
          <w:spacing w:val="33"/>
          <w:sz w:val="22"/>
          <w:szCs w:val="22"/>
          <w:lang w:val="en-US"/>
        </w:rPr>
        <w:t xml:space="preserve"> </w:t>
      </w:r>
      <w:r w:rsidRPr="00BA6F5E">
        <w:rPr>
          <w:rFonts w:eastAsia="Calibri"/>
          <w:sz w:val="22"/>
          <w:szCs w:val="22"/>
          <w:lang w:val="en-US"/>
        </w:rPr>
        <w:t>S. Ai</w:t>
      </w:r>
      <w:r w:rsidRPr="00BA6F5E">
        <w:rPr>
          <w:rFonts w:eastAsia="Calibri"/>
          <w:spacing w:val="1"/>
          <w:sz w:val="22"/>
          <w:szCs w:val="22"/>
          <w:lang w:val="en-US"/>
        </w:rPr>
        <w:t>n</w:t>
      </w:r>
      <w:r w:rsidRPr="00BA6F5E">
        <w:rPr>
          <w:rFonts w:eastAsia="Calibri"/>
          <w:sz w:val="22"/>
          <w:szCs w:val="22"/>
          <w:lang w:val="en-US"/>
        </w:rPr>
        <w:t>s</w:t>
      </w:r>
      <w:r w:rsidRPr="00BA6F5E">
        <w:rPr>
          <w:rFonts w:eastAsia="Calibri"/>
          <w:spacing w:val="-1"/>
          <w:sz w:val="22"/>
          <w:szCs w:val="22"/>
          <w:lang w:val="en-US"/>
        </w:rPr>
        <w:t>w</w:t>
      </w:r>
      <w:r w:rsidRPr="00BA6F5E">
        <w:rPr>
          <w:rFonts w:eastAsia="Calibri"/>
          <w:spacing w:val="1"/>
          <w:sz w:val="22"/>
          <w:szCs w:val="22"/>
          <w:lang w:val="en-US"/>
        </w:rPr>
        <w:t>o</w:t>
      </w:r>
      <w:r w:rsidRPr="00BA6F5E">
        <w:rPr>
          <w:rFonts w:eastAsia="Calibri"/>
          <w:spacing w:val="-2"/>
          <w:sz w:val="22"/>
          <w:szCs w:val="22"/>
          <w:lang w:val="en-US"/>
        </w:rPr>
        <w:t>r</w:t>
      </w:r>
      <w:r w:rsidRPr="00BA6F5E">
        <w:rPr>
          <w:rFonts w:eastAsia="Calibri"/>
          <w:spacing w:val="1"/>
          <w:sz w:val="22"/>
          <w:szCs w:val="22"/>
          <w:lang w:val="en-US"/>
        </w:rPr>
        <w:t>t</w:t>
      </w:r>
      <w:r w:rsidRPr="00BA6F5E">
        <w:rPr>
          <w:rFonts w:eastAsia="Calibri"/>
          <w:sz w:val="22"/>
          <w:szCs w:val="22"/>
          <w:lang w:val="en-US"/>
        </w:rPr>
        <w:t>h</w:t>
      </w:r>
      <w:r w:rsidRPr="00BA6F5E">
        <w:rPr>
          <w:rFonts w:eastAsia="Calibri"/>
          <w:spacing w:val="33"/>
          <w:sz w:val="22"/>
          <w:szCs w:val="22"/>
          <w:lang w:val="en-US"/>
        </w:rPr>
        <w:t xml:space="preserve"> </w:t>
      </w:r>
      <w:r w:rsidRPr="00BA6F5E">
        <w:rPr>
          <w:rFonts w:eastAsia="Calibri"/>
          <w:spacing w:val="-1"/>
          <w:sz w:val="22"/>
          <w:szCs w:val="22"/>
          <w:lang w:val="en-US"/>
        </w:rPr>
        <w:t>(</w:t>
      </w:r>
      <w:r w:rsidRPr="00BA6F5E">
        <w:rPr>
          <w:rFonts w:eastAsia="Calibri"/>
          <w:spacing w:val="1"/>
          <w:sz w:val="22"/>
          <w:szCs w:val="22"/>
          <w:lang w:val="en-US"/>
        </w:rPr>
        <w:t>d</w:t>
      </w:r>
      <w:r w:rsidRPr="00BA6F5E">
        <w:rPr>
          <w:rFonts w:eastAsia="Calibri"/>
          <w:sz w:val="22"/>
          <w:szCs w:val="22"/>
          <w:lang w:val="en-US"/>
        </w:rPr>
        <w:t>ir</w:t>
      </w:r>
      <w:r w:rsidRPr="00BA6F5E">
        <w:rPr>
          <w:rFonts w:eastAsia="Calibri"/>
          <w:spacing w:val="-1"/>
          <w:sz w:val="22"/>
          <w:szCs w:val="22"/>
          <w:lang w:val="en-US"/>
        </w:rPr>
        <w:t>.)</w:t>
      </w:r>
      <w:r w:rsidRPr="00BA6F5E">
        <w:rPr>
          <w:rFonts w:eastAsia="Calibri"/>
          <w:sz w:val="22"/>
          <w:szCs w:val="22"/>
          <w:lang w:val="en-US"/>
        </w:rPr>
        <w:t>,</w:t>
      </w:r>
      <w:r w:rsidRPr="00BA6F5E">
        <w:rPr>
          <w:rFonts w:eastAsia="Calibri"/>
          <w:spacing w:val="32"/>
          <w:sz w:val="22"/>
          <w:szCs w:val="22"/>
          <w:lang w:val="en-US"/>
        </w:rPr>
        <w:t xml:space="preserve"> </w:t>
      </w:r>
      <w:r w:rsidRPr="00BA6F5E">
        <w:rPr>
          <w:rFonts w:eastAsia="Calibri"/>
          <w:i/>
          <w:sz w:val="22"/>
          <w:szCs w:val="22"/>
          <w:lang w:val="en-US"/>
        </w:rPr>
        <w:t>A</w:t>
      </w:r>
      <w:r w:rsidRPr="00BA6F5E">
        <w:rPr>
          <w:rFonts w:eastAsia="Calibri"/>
          <w:i/>
          <w:spacing w:val="-1"/>
          <w:sz w:val="22"/>
          <w:szCs w:val="22"/>
          <w:lang w:val="en-US"/>
        </w:rPr>
        <w:t>u</w:t>
      </w:r>
      <w:r w:rsidRPr="00BA6F5E">
        <w:rPr>
          <w:rFonts w:eastAsia="Calibri"/>
          <w:i/>
          <w:spacing w:val="1"/>
          <w:sz w:val="22"/>
          <w:szCs w:val="22"/>
          <w:lang w:val="en-US"/>
        </w:rPr>
        <w:t>t</w:t>
      </w:r>
      <w:r w:rsidRPr="00BA6F5E">
        <w:rPr>
          <w:rFonts w:eastAsia="Calibri"/>
          <w:i/>
          <w:spacing w:val="-1"/>
          <w:sz w:val="22"/>
          <w:szCs w:val="22"/>
          <w:lang w:val="en-US"/>
        </w:rPr>
        <w:t>hor</w:t>
      </w:r>
      <w:r w:rsidRPr="00BA6F5E">
        <w:rPr>
          <w:rFonts w:eastAsia="Calibri"/>
          <w:i/>
          <w:sz w:val="22"/>
          <w:szCs w:val="22"/>
          <w:lang w:val="en-US"/>
        </w:rPr>
        <w:t>i</w:t>
      </w:r>
      <w:r w:rsidRPr="00BA6F5E">
        <w:rPr>
          <w:rFonts w:eastAsia="Calibri"/>
          <w:i/>
          <w:spacing w:val="1"/>
          <w:sz w:val="22"/>
          <w:szCs w:val="22"/>
          <w:lang w:val="en-US"/>
        </w:rPr>
        <w:t>n</w:t>
      </w:r>
      <w:r w:rsidRPr="00BA6F5E">
        <w:rPr>
          <w:rFonts w:eastAsia="Calibri"/>
          <w:i/>
          <w:sz w:val="22"/>
          <w:szCs w:val="22"/>
          <w:lang w:val="en-US"/>
        </w:rPr>
        <w:t>g</w:t>
      </w:r>
      <w:r w:rsidRPr="00BA6F5E">
        <w:rPr>
          <w:rFonts w:eastAsia="Calibri"/>
          <w:i/>
          <w:spacing w:val="31"/>
          <w:sz w:val="22"/>
          <w:szCs w:val="22"/>
          <w:lang w:val="en-US"/>
        </w:rPr>
        <w:t xml:space="preserve"> </w:t>
      </w:r>
      <w:r w:rsidRPr="00BA6F5E">
        <w:rPr>
          <w:rFonts w:eastAsia="Calibri"/>
          <w:i/>
          <w:spacing w:val="1"/>
          <w:sz w:val="22"/>
          <w:szCs w:val="22"/>
          <w:lang w:val="en-US"/>
        </w:rPr>
        <w:t>t</w:t>
      </w:r>
      <w:r w:rsidRPr="00BA6F5E">
        <w:rPr>
          <w:rFonts w:eastAsia="Calibri"/>
          <w:i/>
          <w:spacing w:val="-1"/>
          <w:sz w:val="22"/>
          <w:szCs w:val="22"/>
          <w:lang w:val="en-US"/>
        </w:rPr>
        <w:t>oo</w:t>
      </w:r>
      <w:r w:rsidRPr="00BA6F5E">
        <w:rPr>
          <w:rFonts w:eastAsia="Calibri"/>
          <w:i/>
          <w:sz w:val="22"/>
          <w:szCs w:val="22"/>
          <w:lang w:val="en-US"/>
        </w:rPr>
        <w:t>ls</w:t>
      </w:r>
      <w:r w:rsidRPr="00BA6F5E">
        <w:rPr>
          <w:rFonts w:eastAsia="Calibri"/>
          <w:i/>
          <w:spacing w:val="35"/>
          <w:sz w:val="22"/>
          <w:szCs w:val="22"/>
          <w:lang w:val="en-US"/>
        </w:rPr>
        <w:t xml:space="preserve"> </w:t>
      </w:r>
      <w:r w:rsidRPr="00BA6F5E">
        <w:rPr>
          <w:rFonts w:eastAsia="Calibri"/>
          <w:i/>
          <w:spacing w:val="1"/>
          <w:sz w:val="22"/>
          <w:szCs w:val="22"/>
          <w:lang w:val="en-US"/>
        </w:rPr>
        <w:t>f</w:t>
      </w:r>
      <w:r w:rsidRPr="00BA6F5E">
        <w:rPr>
          <w:rFonts w:eastAsia="Calibri"/>
          <w:i/>
          <w:spacing w:val="-1"/>
          <w:sz w:val="22"/>
          <w:szCs w:val="22"/>
          <w:lang w:val="en-US"/>
        </w:rPr>
        <w:t>o</w:t>
      </w:r>
      <w:r w:rsidRPr="00BA6F5E">
        <w:rPr>
          <w:rFonts w:eastAsia="Calibri"/>
          <w:i/>
          <w:sz w:val="22"/>
          <w:szCs w:val="22"/>
          <w:lang w:val="en-US"/>
        </w:rPr>
        <w:t>r</w:t>
      </w:r>
      <w:r w:rsidRPr="00BA6F5E">
        <w:rPr>
          <w:rFonts w:eastAsia="Calibri"/>
          <w:i/>
          <w:spacing w:val="31"/>
          <w:sz w:val="22"/>
          <w:szCs w:val="22"/>
          <w:lang w:val="en-US"/>
        </w:rPr>
        <w:t xml:space="preserve"> </w:t>
      </w:r>
      <w:r w:rsidRPr="00BA6F5E">
        <w:rPr>
          <w:rFonts w:eastAsia="Calibri"/>
          <w:i/>
          <w:spacing w:val="1"/>
          <w:sz w:val="22"/>
          <w:szCs w:val="22"/>
          <w:lang w:val="en-US"/>
        </w:rPr>
        <w:t>a</w:t>
      </w:r>
      <w:r w:rsidRPr="00BA6F5E">
        <w:rPr>
          <w:rFonts w:eastAsia="Calibri"/>
          <w:i/>
          <w:spacing w:val="-1"/>
          <w:sz w:val="22"/>
          <w:szCs w:val="22"/>
          <w:lang w:val="en-US"/>
        </w:rPr>
        <w:t>d</w:t>
      </w:r>
      <w:r w:rsidRPr="00BA6F5E">
        <w:rPr>
          <w:rFonts w:eastAsia="Calibri"/>
          <w:i/>
          <w:spacing w:val="1"/>
          <w:sz w:val="22"/>
          <w:szCs w:val="22"/>
          <w:lang w:val="en-US"/>
        </w:rPr>
        <w:t>v</w:t>
      </w:r>
      <w:r w:rsidRPr="00BA6F5E">
        <w:rPr>
          <w:rFonts w:eastAsia="Calibri"/>
          <w:i/>
          <w:spacing w:val="-1"/>
          <w:sz w:val="22"/>
          <w:szCs w:val="22"/>
          <w:lang w:val="en-US"/>
        </w:rPr>
        <w:t>an</w:t>
      </w:r>
      <w:r w:rsidRPr="00BA6F5E">
        <w:rPr>
          <w:rFonts w:eastAsia="Calibri"/>
          <w:i/>
          <w:spacing w:val="1"/>
          <w:sz w:val="22"/>
          <w:szCs w:val="22"/>
          <w:lang w:val="en-US"/>
        </w:rPr>
        <w:t>ce</w:t>
      </w:r>
      <w:r w:rsidRPr="00BA6F5E">
        <w:rPr>
          <w:rFonts w:eastAsia="Calibri"/>
          <w:i/>
          <w:sz w:val="22"/>
          <w:szCs w:val="22"/>
          <w:lang w:val="en-US"/>
        </w:rPr>
        <w:t>d</w:t>
      </w:r>
      <w:r w:rsidRPr="00BA6F5E">
        <w:rPr>
          <w:rFonts w:eastAsia="Calibri"/>
          <w:i/>
          <w:spacing w:val="31"/>
          <w:sz w:val="22"/>
          <w:szCs w:val="22"/>
          <w:lang w:val="en-US"/>
        </w:rPr>
        <w:t xml:space="preserve"> </w:t>
      </w:r>
      <w:r w:rsidRPr="00BA6F5E">
        <w:rPr>
          <w:rFonts w:eastAsia="Calibri"/>
          <w:i/>
          <w:spacing w:val="1"/>
          <w:sz w:val="22"/>
          <w:szCs w:val="22"/>
          <w:lang w:val="en-US"/>
        </w:rPr>
        <w:t>t</w:t>
      </w:r>
      <w:r w:rsidRPr="00BA6F5E">
        <w:rPr>
          <w:rFonts w:eastAsia="Calibri"/>
          <w:i/>
          <w:sz w:val="22"/>
          <w:szCs w:val="22"/>
          <w:lang w:val="en-US"/>
        </w:rPr>
        <w:t>e</w:t>
      </w:r>
      <w:r w:rsidRPr="00BA6F5E">
        <w:rPr>
          <w:rFonts w:eastAsia="Calibri"/>
          <w:i/>
          <w:spacing w:val="1"/>
          <w:sz w:val="22"/>
          <w:szCs w:val="22"/>
          <w:lang w:val="en-US"/>
        </w:rPr>
        <w:t>c</w:t>
      </w:r>
      <w:r w:rsidRPr="00BA6F5E">
        <w:rPr>
          <w:rFonts w:eastAsia="Calibri"/>
          <w:i/>
          <w:spacing w:val="-1"/>
          <w:sz w:val="22"/>
          <w:szCs w:val="22"/>
          <w:lang w:val="en-US"/>
        </w:rPr>
        <w:t>hno</w:t>
      </w:r>
      <w:r w:rsidRPr="00BA6F5E">
        <w:rPr>
          <w:rFonts w:eastAsia="Calibri"/>
          <w:i/>
          <w:spacing w:val="3"/>
          <w:sz w:val="22"/>
          <w:szCs w:val="22"/>
          <w:lang w:val="en-US"/>
        </w:rPr>
        <w:t>l</w:t>
      </w:r>
      <w:r w:rsidRPr="00BA6F5E">
        <w:rPr>
          <w:rFonts w:eastAsia="Calibri"/>
          <w:i/>
          <w:spacing w:val="-1"/>
          <w:sz w:val="22"/>
          <w:szCs w:val="22"/>
          <w:lang w:val="en-US"/>
        </w:rPr>
        <w:t>o</w:t>
      </w:r>
      <w:r w:rsidRPr="00BA6F5E">
        <w:rPr>
          <w:rFonts w:eastAsia="Calibri"/>
          <w:i/>
          <w:spacing w:val="1"/>
          <w:sz w:val="22"/>
          <w:szCs w:val="22"/>
          <w:lang w:val="en-US"/>
        </w:rPr>
        <w:t>g</w:t>
      </w:r>
      <w:r w:rsidRPr="00BA6F5E">
        <w:rPr>
          <w:rFonts w:eastAsia="Calibri"/>
          <w:i/>
          <w:sz w:val="22"/>
          <w:szCs w:val="22"/>
          <w:lang w:val="en-US"/>
        </w:rPr>
        <w:t>y</w:t>
      </w:r>
      <w:r w:rsidRPr="00BA6F5E">
        <w:rPr>
          <w:rFonts w:eastAsia="Calibri"/>
          <w:i/>
          <w:spacing w:val="33"/>
          <w:sz w:val="22"/>
          <w:szCs w:val="22"/>
          <w:lang w:val="en-US"/>
        </w:rPr>
        <w:t xml:space="preserve"> </w:t>
      </w:r>
      <w:r w:rsidRPr="00BA6F5E">
        <w:rPr>
          <w:rFonts w:eastAsia="Calibri"/>
          <w:i/>
          <w:spacing w:val="1"/>
          <w:sz w:val="22"/>
          <w:szCs w:val="22"/>
          <w:lang w:val="en-US"/>
        </w:rPr>
        <w:t>e</w:t>
      </w:r>
      <w:r w:rsidRPr="00BA6F5E">
        <w:rPr>
          <w:rFonts w:eastAsia="Calibri"/>
          <w:i/>
          <w:spacing w:val="-1"/>
          <w:sz w:val="22"/>
          <w:szCs w:val="22"/>
          <w:lang w:val="en-US"/>
        </w:rPr>
        <w:t>du</w:t>
      </w:r>
      <w:r w:rsidRPr="00BA6F5E">
        <w:rPr>
          <w:rFonts w:eastAsia="Calibri"/>
          <w:i/>
          <w:spacing w:val="1"/>
          <w:sz w:val="22"/>
          <w:szCs w:val="22"/>
          <w:lang w:val="en-US"/>
        </w:rPr>
        <w:t>c</w:t>
      </w:r>
      <w:r w:rsidRPr="00BA6F5E">
        <w:rPr>
          <w:rFonts w:eastAsia="Calibri"/>
          <w:i/>
          <w:spacing w:val="-1"/>
          <w:sz w:val="22"/>
          <w:szCs w:val="22"/>
          <w:lang w:val="en-US"/>
        </w:rPr>
        <w:t>a</w:t>
      </w:r>
      <w:r w:rsidRPr="00BA6F5E">
        <w:rPr>
          <w:rFonts w:eastAsia="Calibri"/>
          <w:i/>
          <w:spacing w:val="1"/>
          <w:sz w:val="22"/>
          <w:szCs w:val="22"/>
          <w:lang w:val="en-US"/>
        </w:rPr>
        <w:t>t</w:t>
      </w:r>
      <w:r w:rsidRPr="00BA6F5E">
        <w:rPr>
          <w:rFonts w:eastAsia="Calibri"/>
          <w:i/>
          <w:sz w:val="22"/>
          <w:szCs w:val="22"/>
          <w:lang w:val="en-US"/>
        </w:rPr>
        <w:t>i</w:t>
      </w:r>
      <w:r w:rsidRPr="00BA6F5E">
        <w:rPr>
          <w:rFonts w:eastAsia="Calibri"/>
          <w:i/>
          <w:spacing w:val="-1"/>
          <w:sz w:val="22"/>
          <w:szCs w:val="22"/>
          <w:lang w:val="en-US"/>
        </w:rPr>
        <w:t xml:space="preserve">onal </w:t>
      </w:r>
      <w:r w:rsidRPr="00BA6F5E">
        <w:rPr>
          <w:rFonts w:eastAsia="Calibri"/>
          <w:i/>
          <w:sz w:val="22"/>
          <w:szCs w:val="22"/>
          <w:lang w:val="en-US"/>
        </w:rPr>
        <w:t>s</w:t>
      </w:r>
      <w:r w:rsidRPr="00BA6F5E">
        <w:rPr>
          <w:rFonts w:eastAsia="Calibri"/>
          <w:i/>
          <w:spacing w:val="-1"/>
          <w:sz w:val="22"/>
          <w:szCs w:val="22"/>
          <w:lang w:val="en-US"/>
        </w:rPr>
        <w:t>o</w:t>
      </w:r>
      <w:r w:rsidRPr="00BA6F5E">
        <w:rPr>
          <w:rFonts w:eastAsia="Calibri"/>
          <w:i/>
          <w:spacing w:val="1"/>
          <w:sz w:val="22"/>
          <w:szCs w:val="22"/>
          <w:lang w:val="en-US"/>
        </w:rPr>
        <w:t>ft</w:t>
      </w:r>
      <w:r w:rsidRPr="00BA6F5E">
        <w:rPr>
          <w:rFonts w:eastAsia="Calibri"/>
          <w:i/>
          <w:spacing w:val="-1"/>
          <w:sz w:val="22"/>
          <w:szCs w:val="22"/>
          <w:lang w:val="en-US"/>
        </w:rPr>
        <w:t>war</w:t>
      </w:r>
      <w:r w:rsidRPr="00BA6F5E">
        <w:rPr>
          <w:rFonts w:eastAsia="Calibri"/>
          <w:i/>
          <w:spacing w:val="1"/>
          <w:sz w:val="22"/>
          <w:szCs w:val="22"/>
          <w:lang w:val="en-US"/>
        </w:rPr>
        <w:t>e</w:t>
      </w:r>
      <w:r w:rsidRPr="00BA6F5E">
        <w:rPr>
          <w:rFonts w:eastAsia="Calibri"/>
          <w:i/>
          <w:sz w:val="22"/>
          <w:szCs w:val="22"/>
          <w:lang w:val="en-US"/>
        </w:rPr>
        <w:t>:</w:t>
      </w:r>
      <w:r w:rsidRPr="00BA6F5E">
        <w:rPr>
          <w:rFonts w:eastAsia="Calibri"/>
          <w:i/>
          <w:spacing w:val="2"/>
          <w:sz w:val="22"/>
          <w:szCs w:val="22"/>
          <w:lang w:val="en-US"/>
        </w:rPr>
        <w:t xml:space="preserve"> </w:t>
      </w:r>
      <w:r w:rsidRPr="00BA6F5E">
        <w:rPr>
          <w:rFonts w:eastAsia="Calibri"/>
          <w:i/>
          <w:spacing w:val="1"/>
          <w:sz w:val="22"/>
          <w:szCs w:val="22"/>
          <w:lang w:val="en-US"/>
        </w:rPr>
        <w:t>T</w:t>
      </w:r>
      <w:r w:rsidRPr="00BA6F5E">
        <w:rPr>
          <w:rFonts w:eastAsia="Calibri"/>
          <w:i/>
          <w:spacing w:val="-1"/>
          <w:sz w:val="22"/>
          <w:szCs w:val="22"/>
          <w:lang w:val="en-US"/>
        </w:rPr>
        <w:t>owa</w:t>
      </w:r>
      <w:r w:rsidRPr="00BA6F5E">
        <w:rPr>
          <w:rFonts w:eastAsia="Calibri"/>
          <w:i/>
          <w:spacing w:val="2"/>
          <w:sz w:val="22"/>
          <w:szCs w:val="22"/>
          <w:lang w:val="en-US"/>
        </w:rPr>
        <w:t>r</w:t>
      </w:r>
      <w:r w:rsidRPr="00BA6F5E">
        <w:rPr>
          <w:rFonts w:eastAsia="Calibri"/>
          <w:i/>
          <w:sz w:val="22"/>
          <w:szCs w:val="22"/>
          <w:lang w:val="en-US"/>
        </w:rPr>
        <w:t>d</w:t>
      </w:r>
      <w:r w:rsidRPr="00BA6F5E">
        <w:rPr>
          <w:rFonts w:eastAsia="Calibri"/>
          <w:i/>
          <w:spacing w:val="1"/>
          <w:sz w:val="22"/>
          <w:szCs w:val="22"/>
          <w:lang w:val="en-US"/>
        </w:rPr>
        <w:t xml:space="preserve"> c</w:t>
      </w:r>
      <w:r w:rsidRPr="00BA6F5E">
        <w:rPr>
          <w:rFonts w:eastAsia="Calibri"/>
          <w:i/>
          <w:spacing w:val="-1"/>
          <w:sz w:val="22"/>
          <w:szCs w:val="22"/>
          <w:lang w:val="en-US"/>
        </w:rPr>
        <w:t>o</w:t>
      </w:r>
      <w:r w:rsidRPr="00BA6F5E">
        <w:rPr>
          <w:rFonts w:eastAsia="Calibri"/>
          <w:i/>
          <w:sz w:val="22"/>
          <w:szCs w:val="22"/>
          <w:lang w:val="en-US"/>
        </w:rPr>
        <w:t>s</w:t>
      </w:r>
      <w:r w:rsidRPr="00BA6F5E">
        <w:rPr>
          <w:rFonts w:eastAsia="Calibri"/>
          <w:i/>
          <w:spacing w:val="1"/>
          <w:sz w:val="22"/>
          <w:szCs w:val="22"/>
          <w:lang w:val="en-US"/>
        </w:rPr>
        <w:t>t-</w:t>
      </w:r>
      <w:r w:rsidRPr="00BA6F5E">
        <w:rPr>
          <w:rFonts w:eastAsia="Calibri"/>
          <w:i/>
          <w:sz w:val="22"/>
          <w:szCs w:val="22"/>
          <w:lang w:val="en-US"/>
        </w:rPr>
        <w:t>e</w:t>
      </w:r>
      <w:r w:rsidRPr="00BA6F5E">
        <w:rPr>
          <w:rFonts w:eastAsia="Calibri"/>
          <w:i/>
          <w:spacing w:val="1"/>
          <w:sz w:val="22"/>
          <w:szCs w:val="22"/>
          <w:lang w:val="en-US"/>
        </w:rPr>
        <w:t>ff</w:t>
      </w:r>
      <w:r w:rsidRPr="00BA6F5E">
        <w:rPr>
          <w:rFonts w:eastAsia="Calibri"/>
          <w:i/>
          <w:spacing w:val="-2"/>
          <w:sz w:val="22"/>
          <w:szCs w:val="22"/>
          <w:lang w:val="en-US"/>
        </w:rPr>
        <w:t>e</w:t>
      </w:r>
      <w:r w:rsidRPr="00BA6F5E">
        <w:rPr>
          <w:rFonts w:eastAsia="Calibri"/>
          <w:i/>
          <w:spacing w:val="1"/>
          <w:sz w:val="22"/>
          <w:szCs w:val="22"/>
          <w:lang w:val="en-US"/>
        </w:rPr>
        <w:t>ct</w:t>
      </w:r>
      <w:r w:rsidRPr="00BA6F5E">
        <w:rPr>
          <w:rFonts w:eastAsia="Calibri"/>
          <w:i/>
          <w:spacing w:val="-2"/>
          <w:sz w:val="22"/>
          <w:szCs w:val="22"/>
          <w:lang w:val="en-US"/>
        </w:rPr>
        <w:t>i</w:t>
      </w:r>
      <w:r w:rsidRPr="00BA6F5E">
        <w:rPr>
          <w:rFonts w:eastAsia="Calibri"/>
          <w:i/>
          <w:spacing w:val="1"/>
          <w:sz w:val="22"/>
          <w:szCs w:val="22"/>
          <w:lang w:val="en-US"/>
        </w:rPr>
        <w:t>v</w:t>
      </w:r>
      <w:r w:rsidRPr="00BA6F5E">
        <w:rPr>
          <w:rFonts w:eastAsia="Calibri"/>
          <w:i/>
          <w:sz w:val="22"/>
          <w:szCs w:val="22"/>
          <w:lang w:val="en-US"/>
        </w:rPr>
        <w:t>e</w:t>
      </w:r>
      <w:r w:rsidRPr="00BA6F5E">
        <w:rPr>
          <w:rFonts w:eastAsia="Calibri"/>
          <w:i/>
          <w:spacing w:val="2"/>
          <w:sz w:val="22"/>
          <w:szCs w:val="22"/>
          <w:lang w:val="en-US"/>
        </w:rPr>
        <w:t xml:space="preserve"> </w:t>
      </w:r>
      <w:r w:rsidRPr="00BA6F5E">
        <w:rPr>
          <w:rFonts w:eastAsia="Calibri"/>
          <w:i/>
          <w:spacing w:val="-1"/>
          <w:sz w:val="22"/>
          <w:szCs w:val="22"/>
          <w:lang w:val="en-US"/>
        </w:rPr>
        <w:t>produ</w:t>
      </w:r>
      <w:r w:rsidRPr="00BA6F5E">
        <w:rPr>
          <w:rFonts w:eastAsia="Calibri"/>
          <w:i/>
          <w:spacing w:val="1"/>
          <w:sz w:val="22"/>
          <w:szCs w:val="22"/>
          <w:lang w:val="en-US"/>
        </w:rPr>
        <w:t>ct</w:t>
      </w:r>
      <w:r w:rsidRPr="00BA6F5E">
        <w:rPr>
          <w:rFonts w:eastAsia="Calibri"/>
          <w:i/>
          <w:sz w:val="22"/>
          <w:szCs w:val="22"/>
          <w:lang w:val="en-US"/>
        </w:rPr>
        <w:t>i</w:t>
      </w:r>
      <w:r w:rsidRPr="00BA6F5E">
        <w:rPr>
          <w:rFonts w:eastAsia="Calibri"/>
          <w:i/>
          <w:spacing w:val="-1"/>
          <w:sz w:val="22"/>
          <w:szCs w:val="22"/>
          <w:lang w:val="en-US"/>
        </w:rPr>
        <w:t>o</w:t>
      </w:r>
      <w:r w:rsidRPr="00BA6F5E">
        <w:rPr>
          <w:rFonts w:eastAsia="Calibri"/>
          <w:i/>
          <w:sz w:val="22"/>
          <w:szCs w:val="22"/>
          <w:lang w:val="en-US"/>
        </w:rPr>
        <w:t xml:space="preserve">n </w:t>
      </w:r>
      <w:r w:rsidRPr="00BA6F5E">
        <w:rPr>
          <w:rFonts w:eastAsia="Calibri"/>
          <w:i/>
          <w:spacing w:val="-1"/>
          <w:sz w:val="22"/>
          <w:szCs w:val="22"/>
          <w:lang w:val="en-US"/>
        </w:rPr>
        <w:t>o</w:t>
      </w:r>
      <w:r w:rsidRPr="00BA6F5E">
        <w:rPr>
          <w:rFonts w:eastAsia="Calibri"/>
          <w:i/>
          <w:sz w:val="22"/>
          <w:szCs w:val="22"/>
          <w:lang w:val="en-US"/>
        </w:rPr>
        <w:t>f</w:t>
      </w:r>
      <w:r w:rsidRPr="00BA6F5E">
        <w:rPr>
          <w:rFonts w:eastAsia="Calibri"/>
          <w:i/>
          <w:spacing w:val="5"/>
          <w:sz w:val="22"/>
          <w:szCs w:val="22"/>
          <w:lang w:val="en-US"/>
        </w:rPr>
        <w:t xml:space="preserve"> </w:t>
      </w:r>
      <w:r w:rsidRPr="00BA6F5E">
        <w:rPr>
          <w:rFonts w:eastAsia="Calibri"/>
          <w:i/>
          <w:spacing w:val="-1"/>
          <w:sz w:val="22"/>
          <w:szCs w:val="22"/>
          <w:lang w:val="en-US"/>
        </w:rPr>
        <w:t>ad</w:t>
      </w:r>
      <w:r w:rsidRPr="00BA6F5E">
        <w:rPr>
          <w:rFonts w:eastAsia="Calibri"/>
          <w:i/>
          <w:spacing w:val="1"/>
          <w:sz w:val="22"/>
          <w:szCs w:val="22"/>
          <w:lang w:val="en-US"/>
        </w:rPr>
        <w:t>a</w:t>
      </w:r>
      <w:r w:rsidRPr="00BA6F5E">
        <w:rPr>
          <w:rFonts w:eastAsia="Calibri"/>
          <w:i/>
          <w:spacing w:val="-1"/>
          <w:sz w:val="22"/>
          <w:szCs w:val="22"/>
          <w:lang w:val="en-US"/>
        </w:rPr>
        <w:t>p</w:t>
      </w:r>
      <w:r w:rsidRPr="00BA6F5E">
        <w:rPr>
          <w:rFonts w:eastAsia="Calibri"/>
          <w:i/>
          <w:spacing w:val="1"/>
          <w:sz w:val="22"/>
          <w:szCs w:val="22"/>
          <w:lang w:val="en-US"/>
        </w:rPr>
        <w:t>t</w:t>
      </w:r>
      <w:r w:rsidRPr="00BA6F5E">
        <w:rPr>
          <w:rFonts w:eastAsia="Calibri"/>
          <w:i/>
          <w:sz w:val="22"/>
          <w:szCs w:val="22"/>
          <w:lang w:val="en-US"/>
        </w:rPr>
        <w:t>i</w:t>
      </w:r>
      <w:r w:rsidRPr="00BA6F5E">
        <w:rPr>
          <w:rFonts w:eastAsia="Calibri"/>
          <w:i/>
          <w:spacing w:val="1"/>
          <w:sz w:val="22"/>
          <w:szCs w:val="22"/>
          <w:lang w:val="en-US"/>
        </w:rPr>
        <w:t>ve</w:t>
      </w:r>
      <w:r w:rsidRPr="00BA6F5E">
        <w:rPr>
          <w:rFonts w:eastAsia="Calibri"/>
          <w:i/>
          <w:sz w:val="22"/>
          <w:szCs w:val="22"/>
          <w:lang w:val="en-US"/>
        </w:rPr>
        <w:t>,</w:t>
      </w:r>
      <w:r w:rsidRPr="00BA6F5E">
        <w:rPr>
          <w:rFonts w:eastAsia="Calibri"/>
          <w:i/>
          <w:spacing w:val="2"/>
          <w:sz w:val="22"/>
          <w:szCs w:val="22"/>
          <w:lang w:val="en-US"/>
        </w:rPr>
        <w:t xml:space="preserve"> </w:t>
      </w:r>
      <w:r w:rsidRPr="00BA6F5E">
        <w:rPr>
          <w:rFonts w:eastAsia="Calibri"/>
          <w:i/>
          <w:sz w:val="22"/>
          <w:szCs w:val="22"/>
          <w:lang w:val="en-US"/>
        </w:rPr>
        <w:t>i</w:t>
      </w:r>
      <w:r w:rsidRPr="00BA6F5E">
        <w:rPr>
          <w:rFonts w:eastAsia="Calibri"/>
          <w:i/>
          <w:spacing w:val="-1"/>
          <w:sz w:val="22"/>
          <w:szCs w:val="22"/>
          <w:lang w:val="en-US"/>
        </w:rPr>
        <w:t>n</w:t>
      </w:r>
      <w:r w:rsidRPr="00BA6F5E">
        <w:rPr>
          <w:rFonts w:eastAsia="Calibri"/>
          <w:i/>
          <w:spacing w:val="1"/>
          <w:sz w:val="22"/>
          <w:szCs w:val="22"/>
          <w:lang w:val="en-US"/>
        </w:rPr>
        <w:t>te</w:t>
      </w:r>
      <w:r w:rsidRPr="00BA6F5E">
        <w:rPr>
          <w:rFonts w:eastAsia="Calibri"/>
          <w:i/>
          <w:spacing w:val="-1"/>
          <w:sz w:val="22"/>
          <w:szCs w:val="22"/>
          <w:lang w:val="en-US"/>
        </w:rPr>
        <w:t>ra</w:t>
      </w:r>
      <w:r w:rsidRPr="00BA6F5E">
        <w:rPr>
          <w:rFonts w:eastAsia="Calibri"/>
          <w:i/>
          <w:spacing w:val="1"/>
          <w:sz w:val="22"/>
          <w:szCs w:val="22"/>
          <w:lang w:val="en-US"/>
        </w:rPr>
        <w:t>ct</w:t>
      </w:r>
      <w:r w:rsidRPr="00BA6F5E">
        <w:rPr>
          <w:rFonts w:eastAsia="Calibri"/>
          <w:i/>
          <w:sz w:val="22"/>
          <w:szCs w:val="22"/>
          <w:lang w:val="en-US"/>
        </w:rPr>
        <w:t>i</w:t>
      </w:r>
      <w:r w:rsidRPr="00BA6F5E">
        <w:rPr>
          <w:rFonts w:eastAsia="Calibri"/>
          <w:i/>
          <w:spacing w:val="-1"/>
          <w:sz w:val="22"/>
          <w:szCs w:val="22"/>
          <w:lang w:val="en-US"/>
        </w:rPr>
        <w:t>v</w:t>
      </w:r>
      <w:r w:rsidRPr="00BA6F5E">
        <w:rPr>
          <w:rFonts w:eastAsia="Calibri"/>
          <w:i/>
          <w:spacing w:val="1"/>
          <w:sz w:val="22"/>
          <w:szCs w:val="22"/>
          <w:lang w:val="en-US"/>
        </w:rPr>
        <w:t>e</w:t>
      </w:r>
      <w:r w:rsidRPr="00BA6F5E">
        <w:rPr>
          <w:rFonts w:eastAsia="Calibri"/>
          <w:i/>
          <w:sz w:val="22"/>
          <w:szCs w:val="22"/>
          <w:lang w:val="en-US"/>
        </w:rPr>
        <w:t>,</w:t>
      </w:r>
      <w:r w:rsidRPr="00BA6F5E">
        <w:rPr>
          <w:rFonts w:eastAsia="Calibri"/>
          <w:i/>
          <w:spacing w:val="2"/>
          <w:sz w:val="22"/>
          <w:szCs w:val="22"/>
          <w:lang w:val="en-US"/>
        </w:rPr>
        <w:t xml:space="preserve"> </w:t>
      </w:r>
      <w:r w:rsidRPr="00BA6F5E">
        <w:rPr>
          <w:rFonts w:eastAsia="Calibri"/>
          <w:i/>
          <w:spacing w:val="-1"/>
          <w:sz w:val="22"/>
          <w:szCs w:val="22"/>
          <w:lang w:val="en-US"/>
        </w:rPr>
        <w:t>an</w:t>
      </w:r>
      <w:r w:rsidRPr="00BA6F5E">
        <w:rPr>
          <w:rFonts w:eastAsia="Calibri"/>
          <w:i/>
          <w:sz w:val="22"/>
          <w:szCs w:val="22"/>
          <w:lang w:val="en-US"/>
        </w:rPr>
        <w:t>d</w:t>
      </w:r>
      <w:r w:rsidRPr="00BA6F5E">
        <w:rPr>
          <w:rFonts w:eastAsia="Calibri"/>
          <w:i/>
          <w:spacing w:val="1"/>
          <w:sz w:val="22"/>
          <w:szCs w:val="22"/>
          <w:lang w:val="en-US"/>
        </w:rPr>
        <w:t xml:space="preserve"> </w:t>
      </w:r>
      <w:r w:rsidRPr="00BA6F5E">
        <w:rPr>
          <w:rFonts w:eastAsia="Calibri"/>
          <w:i/>
          <w:spacing w:val="3"/>
          <w:sz w:val="22"/>
          <w:szCs w:val="22"/>
          <w:lang w:val="en-US"/>
        </w:rPr>
        <w:t>i</w:t>
      </w:r>
      <w:r w:rsidRPr="00BA6F5E">
        <w:rPr>
          <w:rFonts w:eastAsia="Calibri"/>
          <w:i/>
          <w:spacing w:val="-1"/>
          <w:sz w:val="22"/>
          <w:szCs w:val="22"/>
          <w:lang w:val="en-US"/>
        </w:rPr>
        <w:t>n</w:t>
      </w:r>
      <w:r w:rsidRPr="00BA6F5E">
        <w:rPr>
          <w:rFonts w:eastAsia="Calibri"/>
          <w:i/>
          <w:spacing w:val="1"/>
          <w:sz w:val="22"/>
          <w:szCs w:val="22"/>
          <w:lang w:val="en-US"/>
        </w:rPr>
        <w:t>te</w:t>
      </w:r>
      <w:r w:rsidRPr="00BA6F5E">
        <w:rPr>
          <w:rFonts w:eastAsia="Calibri"/>
          <w:i/>
          <w:sz w:val="22"/>
          <w:szCs w:val="22"/>
          <w:lang w:val="en-US"/>
        </w:rPr>
        <w:t>lli</w:t>
      </w:r>
      <w:r w:rsidRPr="00BA6F5E">
        <w:rPr>
          <w:rFonts w:eastAsia="Calibri"/>
          <w:i/>
          <w:spacing w:val="-1"/>
          <w:sz w:val="22"/>
          <w:szCs w:val="22"/>
          <w:lang w:val="en-US"/>
        </w:rPr>
        <w:t>g</w:t>
      </w:r>
      <w:r w:rsidRPr="00BA6F5E">
        <w:rPr>
          <w:rFonts w:eastAsia="Calibri"/>
          <w:i/>
          <w:spacing w:val="1"/>
          <w:sz w:val="22"/>
          <w:szCs w:val="22"/>
          <w:lang w:val="en-US"/>
        </w:rPr>
        <w:t>e</w:t>
      </w:r>
      <w:r w:rsidRPr="00BA6F5E">
        <w:rPr>
          <w:rFonts w:eastAsia="Calibri"/>
          <w:i/>
          <w:spacing w:val="-1"/>
          <w:sz w:val="22"/>
          <w:szCs w:val="22"/>
          <w:lang w:val="en-US"/>
        </w:rPr>
        <w:t xml:space="preserve">nt </w:t>
      </w:r>
      <w:r w:rsidRPr="00BA6F5E">
        <w:rPr>
          <w:rFonts w:eastAsia="Calibri"/>
          <w:i/>
          <w:spacing w:val="1"/>
          <w:sz w:val="22"/>
          <w:szCs w:val="22"/>
          <w:lang w:val="en-US"/>
        </w:rPr>
        <w:t>e</w:t>
      </w:r>
      <w:r w:rsidRPr="00BA6F5E">
        <w:rPr>
          <w:rFonts w:eastAsia="Calibri"/>
          <w:i/>
          <w:spacing w:val="-1"/>
          <w:sz w:val="22"/>
          <w:szCs w:val="22"/>
          <w:lang w:val="en-US"/>
        </w:rPr>
        <w:t>du</w:t>
      </w:r>
      <w:r w:rsidRPr="00BA6F5E">
        <w:rPr>
          <w:rFonts w:eastAsia="Calibri"/>
          <w:i/>
          <w:spacing w:val="1"/>
          <w:sz w:val="22"/>
          <w:szCs w:val="22"/>
          <w:lang w:val="en-US"/>
        </w:rPr>
        <w:t>c</w:t>
      </w:r>
      <w:r w:rsidRPr="00BA6F5E">
        <w:rPr>
          <w:rFonts w:eastAsia="Calibri"/>
          <w:i/>
          <w:spacing w:val="-1"/>
          <w:sz w:val="22"/>
          <w:szCs w:val="22"/>
          <w:lang w:val="en-US"/>
        </w:rPr>
        <w:t>a</w:t>
      </w:r>
      <w:r w:rsidRPr="00BA6F5E">
        <w:rPr>
          <w:rFonts w:eastAsia="Calibri"/>
          <w:i/>
          <w:spacing w:val="1"/>
          <w:sz w:val="22"/>
          <w:szCs w:val="22"/>
          <w:lang w:val="en-US"/>
        </w:rPr>
        <w:t>t</w:t>
      </w:r>
      <w:r w:rsidRPr="00BA6F5E">
        <w:rPr>
          <w:rFonts w:eastAsia="Calibri"/>
          <w:i/>
          <w:sz w:val="22"/>
          <w:szCs w:val="22"/>
          <w:lang w:val="en-US"/>
        </w:rPr>
        <w:t>i</w:t>
      </w:r>
      <w:r w:rsidRPr="00BA6F5E">
        <w:rPr>
          <w:rFonts w:eastAsia="Calibri"/>
          <w:i/>
          <w:spacing w:val="-1"/>
          <w:sz w:val="22"/>
          <w:szCs w:val="22"/>
          <w:lang w:val="en-US"/>
        </w:rPr>
        <w:t>ona</w:t>
      </w:r>
      <w:r w:rsidRPr="00BA6F5E">
        <w:rPr>
          <w:rFonts w:eastAsia="Calibri"/>
          <w:i/>
          <w:sz w:val="22"/>
          <w:szCs w:val="22"/>
          <w:lang w:val="en-US"/>
        </w:rPr>
        <w:t>l</w:t>
      </w:r>
      <w:r w:rsidRPr="00BA6F5E">
        <w:rPr>
          <w:rFonts w:eastAsia="Calibri"/>
          <w:i/>
          <w:spacing w:val="1"/>
          <w:sz w:val="22"/>
          <w:szCs w:val="22"/>
          <w:lang w:val="en-US"/>
        </w:rPr>
        <w:t xml:space="preserve"> </w:t>
      </w:r>
      <w:r w:rsidRPr="00BA6F5E">
        <w:rPr>
          <w:rFonts w:eastAsia="Calibri"/>
          <w:i/>
          <w:sz w:val="22"/>
          <w:szCs w:val="22"/>
          <w:lang w:val="en-US"/>
        </w:rPr>
        <w:t>s</w:t>
      </w:r>
      <w:r w:rsidRPr="00BA6F5E">
        <w:rPr>
          <w:rFonts w:eastAsia="Calibri"/>
          <w:i/>
          <w:spacing w:val="-1"/>
          <w:sz w:val="22"/>
          <w:szCs w:val="22"/>
          <w:lang w:val="en-US"/>
        </w:rPr>
        <w:t>o</w:t>
      </w:r>
      <w:r w:rsidRPr="00BA6F5E">
        <w:rPr>
          <w:rFonts w:eastAsia="Calibri"/>
          <w:i/>
          <w:spacing w:val="1"/>
          <w:sz w:val="22"/>
          <w:szCs w:val="22"/>
          <w:lang w:val="en-US"/>
        </w:rPr>
        <w:t>ft</w:t>
      </w:r>
      <w:r w:rsidRPr="00BA6F5E">
        <w:rPr>
          <w:rFonts w:eastAsia="Calibri"/>
          <w:i/>
          <w:spacing w:val="-1"/>
          <w:sz w:val="22"/>
          <w:szCs w:val="22"/>
          <w:lang w:val="en-US"/>
        </w:rPr>
        <w:t>war</w:t>
      </w:r>
      <w:r w:rsidRPr="00BA6F5E">
        <w:rPr>
          <w:rFonts w:eastAsia="Calibri"/>
          <w:i/>
          <w:sz w:val="22"/>
          <w:szCs w:val="22"/>
          <w:lang w:val="en-US"/>
        </w:rPr>
        <w:t>e</w:t>
      </w:r>
      <w:r w:rsidRPr="00BA6F5E">
        <w:rPr>
          <w:rFonts w:eastAsia="Calibri"/>
          <w:i/>
          <w:spacing w:val="2"/>
          <w:sz w:val="22"/>
          <w:szCs w:val="22"/>
          <w:lang w:val="en-US"/>
        </w:rPr>
        <w:t xml:space="preserve"> </w:t>
      </w:r>
      <w:r w:rsidRPr="00BA6F5E">
        <w:rPr>
          <w:rFonts w:eastAsia="Calibri"/>
          <w:spacing w:val="-1"/>
          <w:sz w:val="22"/>
          <w:szCs w:val="22"/>
          <w:lang w:val="en-US"/>
        </w:rPr>
        <w:t>(</w:t>
      </w:r>
      <w:r w:rsidRPr="00BA6F5E">
        <w:rPr>
          <w:rFonts w:eastAsia="Calibri"/>
          <w:spacing w:val="1"/>
          <w:sz w:val="22"/>
          <w:szCs w:val="22"/>
          <w:lang w:val="en-US"/>
        </w:rPr>
        <w:t>p</w:t>
      </w:r>
      <w:r w:rsidRPr="00BA6F5E">
        <w:rPr>
          <w:rFonts w:eastAsia="Calibri"/>
          <w:sz w:val="22"/>
          <w:szCs w:val="22"/>
          <w:lang w:val="en-US"/>
        </w:rPr>
        <w:t>. </w:t>
      </w:r>
      <w:r w:rsidRPr="00BA6F5E">
        <w:rPr>
          <w:rFonts w:eastAsia="Calibri"/>
          <w:spacing w:val="1"/>
          <w:sz w:val="22"/>
          <w:szCs w:val="22"/>
          <w:lang w:val="en-US"/>
        </w:rPr>
        <w:t>269</w:t>
      </w:r>
      <w:r w:rsidRPr="00BA6F5E">
        <w:rPr>
          <w:rFonts w:eastAsia="Calibri"/>
          <w:spacing w:val="-1"/>
          <w:sz w:val="22"/>
          <w:szCs w:val="22"/>
          <w:lang w:val="en-US"/>
        </w:rPr>
        <w:t>-</w:t>
      </w:r>
      <w:r w:rsidRPr="00BA6F5E">
        <w:rPr>
          <w:rFonts w:eastAsia="Calibri"/>
          <w:spacing w:val="1"/>
          <w:sz w:val="22"/>
          <w:szCs w:val="22"/>
          <w:lang w:val="en-US"/>
        </w:rPr>
        <w:t>308</w:t>
      </w:r>
      <w:r w:rsidRPr="00BA6F5E">
        <w:rPr>
          <w:rFonts w:eastAsia="Calibri"/>
          <w:spacing w:val="-1"/>
          <w:sz w:val="22"/>
          <w:szCs w:val="22"/>
          <w:lang w:val="en-US"/>
        </w:rPr>
        <w:t>)</w:t>
      </w:r>
      <w:r w:rsidRPr="00BA6F5E">
        <w:rPr>
          <w:rFonts w:eastAsia="Calibri"/>
          <w:sz w:val="22"/>
          <w:szCs w:val="22"/>
          <w:lang w:val="en-US"/>
        </w:rPr>
        <w:t>.</w:t>
      </w:r>
      <w:r w:rsidRPr="00BA6F5E">
        <w:rPr>
          <w:rFonts w:eastAsia="Calibri"/>
          <w:spacing w:val="-2"/>
          <w:sz w:val="22"/>
          <w:szCs w:val="22"/>
          <w:lang w:val="en-US"/>
        </w:rPr>
        <w:t xml:space="preserve"> </w:t>
      </w:r>
      <w:r w:rsidRPr="00BA6F5E">
        <w:rPr>
          <w:rFonts w:eastAsia="Calibri"/>
          <w:sz w:val="22"/>
          <w:szCs w:val="22"/>
          <w:lang w:val="en-US"/>
        </w:rPr>
        <w:t>Kl</w:t>
      </w:r>
      <w:r w:rsidRPr="00BA6F5E">
        <w:rPr>
          <w:rFonts w:eastAsia="Calibri"/>
          <w:spacing w:val="1"/>
          <w:sz w:val="22"/>
          <w:szCs w:val="22"/>
          <w:lang w:val="en-US"/>
        </w:rPr>
        <w:t>u</w:t>
      </w:r>
      <w:r w:rsidRPr="00BA6F5E">
        <w:rPr>
          <w:rFonts w:eastAsia="Calibri"/>
          <w:spacing w:val="-1"/>
          <w:sz w:val="22"/>
          <w:szCs w:val="22"/>
          <w:lang w:val="en-US"/>
        </w:rPr>
        <w:t>w</w:t>
      </w:r>
      <w:r w:rsidRPr="00BA6F5E">
        <w:rPr>
          <w:rFonts w:eastAsia="Calibri"/>
          <w:spacing w:val="1"/>
          <w:sz w:val="22"/>
          <w:szCs w:val="22"/>
          <w:lang w:val="en-US"/>
        </w:rPr>
        <w:t>e</w:t>
      </w:r>
      <w:r w:rsidRPr="00BA6F5E">
        <w:rPr>
          <w:rFonts w:eastAsia="Calibri"/>
          <w:sz w:val="22"/>
          <w:szCs w:val="22"/>
          <w:lang w:val="en-US"/>
        </w:rPr>
        <w:t>r</w:t>
      </w:r>
      <w:r w:rsidRPr="00BA6F5E">
        <w:rPr>
          <w:rFonts w:eastAsia="Calibri"/>
          <w:spacing w:val="-1"/>
          <w:sz w:val="22"/>
          <w:szCs w:val="22"/>
          <w:lang w:val="en-US"/>
        </w:rPr>
        <w:t xml:space="preserve"> </w:t>
      </w:r>
      <w:r w:rsidRPr="00BA6F5E">
        <w:rPr>
          <w:rFonts w:eastAsia="Calibri"/>
          <w:sz w:val="22"/>
          <w:szCs w:val="22"/>
          <w:lang w:val="en-US"/>
        </w:rPr>
        <w:t>A</w:t>
      </w:r>
      <w:r w:rsidRPr="00BA6F5E">
        <w:rPr>
          <w:rFonts w:eastAsia="Calibri"/>
          <w:spacing w:val="-1"/>
          <w:sz w:val="22"/>
          <w:szCs w:val="22"/>
          <w:lang w:val="en-US"/>
        </w:rPr>
        <w:t>c</w:t>
      </w:r>
      <w:r w:rsidRPr="00BA6F5E">
        <w:rPr>
          <w:rFonts w:eastAsia="Calibri"/>
          <w:sz w:val="22"/>
          <w:szCs w:val="22"/>
          <w:lang w:val="en-US"/>
        </w:rPr>
        <w:t>a</w:t>
      </w:r>
      <w:r w:rsidRPr="00BA6F5E">
        <w:rPr>
          <w:rFonts w:eastAsia="Calibri"/>
          <w:spacing w:val="1"/>
          <w:sz w:val="22"/>
          <w:szCs w:val="22"/>
          <w:lang w:val="en-US"/>
        </w:rPr>
        <w:t>de</w:t>
      </w:r>
      <w:r w:rsidRPr="00BA6F5E">
        <w:rPr>
          <w:rFonts w:eastAsia="Calibri"/>
          <w:sz w:val="22"/>
          <w:szCs w:val="22"/>
          <w:lang w:val="en-US"/>
        </w:rPr>
        <w:t>mi</w:t>
      </w:r>
      <w:r w:rsidRPr="00BA6F5E">
        <w:rPr>
          <w:rFonts w:eastAsia="Calibri"/>
          <w:spacing w:val="-1"/>
          <w:sz w:val="22"/>
          <w:szCs w:val="22"/>
          <w:lang w:val="en-US"/>
        </w:rPr>
        <w:t>c</w:t>
      </w:r>
      <w:r w:rsidRPr="00BA6F5E">
        <w:rPr>
          <w:rFonts w:eastAsia="Calibri"/>
          <w:sz w:val="22"/>
          <w:szCs w:val="22"/>
          <w:lang w:val="en-US"/>
        </w:rPr>
        <w:t>.</w:t>
      </w:r>
    </w:p>
    <w:p w14:paraId="2CCC4066" w14:textId="5874ABDD" w:rsidR="00667D88" w:rsidRPr="00BA6F5E" w:rsidRDefault="00667D88" w:rsidP="00A3133A">
      <w:pPr>
        <w:pStyle w:val="EndNoteBibliography"/>
        <w:spacing w:after="120"/>
        <w:ind w:left="720" w:hanging="720"/>
        <w:rPr>
          <w:noProof/>
          <w:lang w:val="en-US"/>
        </w:rPr>
      </w:pPr>
      <w:r w:rsidRPr="00BA6F5E">
        <w:rPr>
          <w:noProof/>
          <w:lang w:val="en-US"/>
        </w:rPr>
        <w:t>Nkambou R., Bourdeau</w:t>
      </w:r>
      <w:r w:rsidR="00EC5BD2" w:rsidRPr="00BA6F5E">
        <w:rPr>
          <w:noProof/>
          <w:lang w:val="en-US"/>
        </w:rPr>
        <w:t>,</w:t>
      </w:r>
      <w:r w:rsidRPr="00BA6F5E">
        <w:rPr>
          <w:noProof/>
          <w:lang w:val="en-US"/>
        </w:rPr>
        <w:t xml:space="preserve"> J. et Psyché</w:t>
      </w:r>
      <w:r w:rsidR="00EC5BD2" w:rsidRPr="00BA6F5E">
        <w:rPr>
          <w:noProof/>
          <w:lang w:val="en-US"/>
        </w:rPr>
        <w:t>,</w:t>
      </w:r>
      <w:r w:rsidRPr="00BA6F5E">
        <w:rPr>
          <w:noProof/>
          <w:lang w:val="en-US"/>
        </w:rPr>
        <w:t xml:space="preserve"> V. (2010). Building </w:t>
      </w:r>
      <w:r w:rsidR="00EC5BD2" w:rsidRPr="00BA6F5E">
        <w:rPr>
          <w:noProof/>
          <w:lang w:val="en-US"/>
        </w:rPr>
        <w:t>i</w:t>
      </w:r>
      <w:r w:rsidRPr="00BA6F5E">
        <w:rPr>
          <w:noProof/>
          <w:lang w:val="en-US"/>
        </w:rPr>
        <w:t xml:space="preserve">ntelligent </w:t>
      </w:r>
      <w:r w:rsidR="00EC5BD2" w:rsidRPr="00BA6F5E">
        <w:rPr>
          <w:noProof/>
          <w:lang w:val="en-US"/>
        </w:rPr>
        <w:t>t</w:t>
      </w:r>
      <w:r w:rsidRPr="00BA6F5E">
        <w:rPr>
          <w:noProof/>
          <w:lang w:val="en-US"/>
        </w:rPr>
        <w:t xml:space="preserve">utoring </w:t>
      </w:r>
      <w:r w:rsidR="00EC5BD2" w:rsidRPr="00BA6F5E">
        <w:rPr>
          <w:noProof/>
          <w:lang w:val="en-US"/>
        </w:rPr>
        <w:t>s</w:t>
      </w:r>
      <w:r w:rsidRPr="00BA6F5E">
        <w:rPr>
          <w:noProof/>
          <w:lang w:val="en-US"/>
        </w:rPr>
        <w:t xml:space="preserve">ystems: An </w:t>
      </w:r>
      <w:r w:rsidR="00EC5BD2" w:rsidRPr="00BA6F5E">
        <w:rPr>
          <w:noProof/>
          <w:lang w:val="en-US"/>
        </w:rPr>
        <w:t>o</w:t>
      </w:r>
      <w:r w:rsidRPr="00BA6F5E">
        <w:rPr>
          <w:noProof/>
          <w:lang w:val="en-US"/>
        </w:rPr>
        <w:t xml:space="preserve">verview. Dans </w:t>
      </w:r>
      <w:r w:rsidR="00EC5BD2" w:rsidRPr="00BA6F5E">
        <w:rPr>
          <w:noProof/>
          <w:lang w:val="en-US"/>
        </w:rPr>
        <w:t xml:space="preserve">R. </w:t>
      </w:r>
      <w:r w:rsidRPr="00BA6F5E">
        <w:rPr>
          <w:noProof/>
          <w:lang w:val="en-US"/>
        </w:rPr>
        <w:t xml:space="preserve">Nkambou, </w:t>
      </w:r>
      <w:r w:rsidR="00EC5BD2" w:rsidRPr="00BA6F5E">
        <w:rPr>
          <w:noProof/>
          <w:lang w:val="en-US"/>
        </w:rPr>
        <w:t xml:space="preserve">J. </w:t>
      </w:r>
      <w:r w:rsidRPr="00BA6F5E">
        <w:rPr>
          <w:noProof/>
          <w:lang w:val="en-US"/>
        </w:rPr>
        <w:t xml:space="preserve">Bourdeau </w:t>
      </w:r>
      <w:r w:rsidR="00EC5BD2" w:rsidRPr="00BA6F5E">
        <w:rPr>
          <w:noProof/>
          <w:lang w:val="en-US"/>
        </w:rPr>
        <w:t>et R.</w:t>
      </w:r>
      <w:r w:rsidRPr="00BA6F5E">
        <w:rPr>
          <w:noProof/>
          <w:lang w:val="en-US"/>
        </w:rPr>
        <w:t xml:space="preserve"> Mizoguchi (dir.), </w:t>
      </w:r>
      <w:r w:rsidRPr="00BA6F5E">
        <w:rPr>
          <w:i/>
          <w:noProof/>
          <w:lang w:val="en-US"/>
        </w:rPr>
        <w:t xml:space="preserve">Advances in </w:t>
      </w:r>
      <w:r w:rsidR="00A3133A" w:rsidRPr="00BA6F5E">
        <w:rPr>
          <w:i/>
          <w:noProof/>
          <w:lang w:val="en-US"/>
        </w:rPr>
        <w:t>i</w:t>
      </w:r>
      <w:r w:rsidRPr="00BA6F5E">
        <w:rPr>
          <w:i/>
          <w:noProof/>
          <w:lang w:val="en-US"/>
        </w:rPr>
        <w:t xml:space="preserve">ntelligent </w:t>
      </w:r>
      <w:r w:rsidR="00A3133A" w:rsidRPr="00BA6F5E">
        <w:rPr>
          <w:i/>
          <w:noProof/>
          <w:lang w:val="en-US"/>
        </w:rPr>
        <w:t>t</w:t>
      </w:r>
      <w:r w:rsidRPr="00BA6F5E">
        <w:rPr>
          <w:i/>
          <w:noProof/>
          <w:lang w:val="en-US"/>
        </w:rPr>
        <w:t xml:space="preserve">utoring </w:t>
      </w:r>
      <w:r w:rsidR="00A3133A" w:rsidRPr="00BA6F5E">
        <w:rPr>
          <w:i/>
          <w:noProof/>
          <w:lang w:val="en-US"/>
        </w:rPr>
        <w:t>s</w:t>
      </w:r>
      <w:r w:rsidRPr="00BA6F5E">
        <w:rPr>
          <w:i/>
          <w:noProof/>
          <w:lang w:val="en-US"/>
        </w:rPr>
        <w:t>ystems</w:t>
      </w:r>
      <w:r w:rsidRPr="00BA6F5E">
        <w:rPr>
          <w:noProof/>
          <w:lang w:val="en-US"/>
        </w:rPr>
        <w:t xml:space="preserve"> (</w:t>
      </w:r>
      <w:r w:rsidR="00EC5BD2" w:rsidRPr="00BA6F5E">
        <w:rPr>
          <w:noProof/>
          <w:lang w:val="en-US"/>
        </w:rPr>
        <w:t>v</w:t>
      </w:r>
      <w:r w:rsidRPr="00BA6F5E">
        <w:rPr>
          <w:noProof/>
          <w:lang w:val="en-US"/>
        </w:rPr>
        <w:t>ol. 308, p.</w:t>
      </w:r>
      <w:r w:rsidR="00EC5BD2" w:rsidRPr="00BA6F5E">
        <w:rPr>
          <w:noProof/>
          <w:lang w:val="en-US"/>
        </w:rPr>
        <w:t> </w:t>
      </w:r>
      <w:r w:rsidRPr="00BA6F5E">
        <w:rPr>
          <w:noProof/>
          <w:lang w:val="en-US"/>
        </w:rPr>
        <w:t>16)</w:t>
      </w:r>
      <w:r w:rsidR="00EC5BD2" w:rsidRPr="00BA6F5E">
        <w:rPr>
          <w:noProof/>
          <w:lang w:val="en-US"/>
        </w:rPr>
        <w:t>.</w:t>
      </w:r>
      <w:r w:rsidRPr="00BA6F5E">
        <w:rPr>
          <w:noProof/>
          <w:lang w:val="en-US"/>
        </w:rPr>
        <w:t xml:space="preserve"> Springer.</w:t>
      </w:r>
    </w:p>
    <w:p w14:paraId="54523FD9" w14:textId="6BCDB847" w:rsidR="008C22AB" w:rsidRPr="00BA6F5E" w:rsidRDefault="008C22AB" w:rsidP="00A3133A">
      <w:pPr>
        <w:adjustRightInd w:val="0"/>
        <w:spacing w:after="120"/>
        <w:ind w:left="567" w:right="94" w:hanging="567"/>
        <w:jc w:val="both"/>
        <w:rPr>
          <w:rFonts w:eastAsia="Calibri"/>
          <w:sz w:val="22"/>
          <w:szCs w:val="22"/>
          <w:lang w:val="en-US"/>
        </w:rPr>
      </w:pPr>
      <w:r w:rsidRPr="00BA6F5E">
        <w:rPr>
          <w:rFonts w:eastAsia="Calibri"/>
          <w:spacing w:val="-1"/>
          <w:sz w:val="22"/>
          <w:szCs w:val="22"/>
          <w:lang w:val="en-US"/>
        </w:rPr>
        <w:t>O</w:t>
      </w:r>
      <w:r w:rsidRPr="00BA6F5E">
        <w:rPr>
          <w:rFonts w:eastAsia="Calibri"/>
          <w:spacing w:val="1"/>
          <w:sz w:val="22"/>
          <w:szCs w:val="22"/>
          <w:lang w:val="en-US"/>
        </w:rPr>
        <w:t>h</w:t>
      </w:r>
      <w:r w:rsidRPr="00BA6F5E">
        <w:rPr>
          <w:rFonts w:eastAsia="Calibri"/>
          <w:sz w:val="22"/>
          <w:szCs w:val="22"/>
          <w:lang w:val="en-US"/>
        </w:rPr>
        <w:t>lss</w:t>
      </w:r>
      <w:r w:rsidRPr="00BA6F5E">
        <w:rPr>
          <w:rFonts w:eastAsia="Calibri"/>
          <w:spacing w:val="1"/>
          <w:sz w:val="22"/>
          <w:szCs w:val="22"/>
          <w:lang w:val="en-US"/>
        </w:rPr>
        <w:t>on</w:t>
      </w:r>
      <w:r w:rsidRPr="00BA6F5E">
        <w:rPr>
          <w:rFonts w:eastAsia="Calibri"/>
          <w:sz w:val="22"/>
          <w:szCs w:val="22"/>
          <w:lang w:val="en-US"/>
        </w:rPr>
        <w:t>,</w:t>
      </w:r>
      <w:r w:rsidRPr="00BA6F5E">
        <w:rPr>
          <w:rFonts w:eastAsia="Calibri"/>
          <w:spacing w:val="18"/>
          <w:sz w:val="22"/>
          <w:szCs w:val="22"/>
          <w:lang w:val="en-US"/>
        </w:rPr>
        <w:t xml:space="preserve"> </w:t>
      </w:r>
      <w:r w:rsidRPr="00BA6F5E">
        <w:rPr>
          <w:rFonts w:eastAsia="Calibri"/>
          <w:sz w:val="22"/>
          <w:szCs w:val="22"/>
          <w:lang w:val="en-US"/>
        </w:rPr>
        <w:t>S.</w:t>
      </w:r>
      <w:r w:rsidRPr="00BA6F5E">
        <w:rPr>
          <w:rFonts w:eastAsia="Calibri"/>
          <w:spacing w:val="17"/>
          <w:sz w:val="22"/>
          <w:szCs w:val="22"/>
          <w:lang w:val="en-US"/>
        </w:rPr>
        <w:t xml:space="preserve"> </w:t>
      </w:r>
      <w:r w:rsidRPr="00BA6F5E">
        <w:rPr>
          <w:rFonts w:eastAsia="Calibri"/>
          <w:spacing w:val="-1"/>
          <w:sz w:val="22"/>
          <w:szCs w:val="22"/>
          <w:lang w:val="en-US"/>
        </w:rPr>
        <w:t>(</w:t>
      </w:r>
      <w:r w:rsidRPr="00BA6F5E">
        <w:rPr>
          <w:rFonts w:eastAsia="Calibri"/>
          <w:spacing w:val="1"/>
          <w:sz w:val="22"/>
          <w:szCs w:val="22"/>
          <w:lang w:val="en-US"/>
        </w:rPr>
        <w:t>1</w:t>
      </w:r>
      <w:r w:rsidRPr="00BA6F5E">
        <w:rPr>
          <w:rFonts w:eastAsia="Calibri"/>
          <w:spacing w:val="-2"/>
          <w:sz w:val="22"/>
          <w:szCs w:val="22"/>
          <w:lang w:val="en-US"/>
        </w:rPr>
        <w:t>9</w:t>
      </w:r>
      <w:r w:rsidRPr="00BA6F5E">
        <w:rPr>
          <w:rFonts w:eastAsia="Calibri"/>
          <w:spacing w:val="1"/>
          <w:sz w:val="22"/>
          <w:szCs w:val="22"/>
          <w:lang w:val="en-US"/>
        </w:rPr>
        <w:t>94</w:t>
      </w:r>
      <w:r w:rsidRPr="00BA6F5E">
        <w:rPr>
          <w:rFonts w:eastAsia="Calibri"/>
          <w:spacing w:val="-1"/>
          <w:sz w:val="22"/>
          <w:szCs w:val="22"/>
          <w:lang w:val="en-US"/>
        </w:rPr>
        <w:t>)</w:t>
      </w:r>
      <w:r w:rsidRPr="00BA6F5E">
        <w:rPr>
          <w:rFonts w:eastAsia="Calibri"/>
          <w:sz w:val="22"/>
          <w:szCs w:val="22"/>
          <w:lang w:val="en-US"/>
        </w:rPr>
        <w:t>.</w:t>
      </w:r>
      <w:r w:rsidRPr="00BA6F5E">
        <w:rPr>
          <w:rFonts w:eastAsia="Calibri"/>
          <w:spacing w:val="17"/>
          <w:sz w:val="22"/>
          <w:szCs w:val="22"/>
          <w:lang w:val="en-US"/>
        </w:rPr>
        <w:t xml:space="preserve"> </w:t>
      </w:r>
      <w:r w:rsidRPr="00BA6F5E">
        <w:rPr>
          <w:rFonts w:eastAsia="Calibri"/>
          <w:spacing w:val="-1"/>
          <w:sz w:val="22"/>
          <w:szCs w:val="22"/>
          <w:lang w:val="en-US"/>
        </w:rPr>
        <w:t>C</w:t>
      </w:r>
      <w:r w:rsidRPr="00BA6F5E">
        <w:rPr>
          <w:rFonts w:eastAsia="Calibri"/>
          <w:spacing w:val="1"/>
          <w:sz w:val="22"/>
          <w:szCs w:val="22"/>
          <w:lang w:val="en-US"/>
        </w:rPr>
        <w:t>on</w:t>
      </w:r>
      <w:r w:rsidRPr="00BA6F5E">
        <w:rPr>
          <w:rFonts w:eastAsia="Calibri"/>
          <w:spacing w:val="-3"/>
          <w:sz w:val="22"/>
          <w:szCs w:val="22"/>
          <w:lang w:val="en-US"/>
        </w:rPr>
        <w:t>s</w:t>
      </w:r>
      <w:r w:rsidRPr="00BA6F5E">
        <w:rPr>
          <w:rFonts w:eastAsia="Calibri"/>
          <w:spacing w:val="1"/>
          <w:sz w:val="22"/>
          <w:szCs w:val="22"/>
          <w:lang w:val="en-US"/>
        </w:rPr>
        <w:t>t</w:t>
      </w:r>
      <w:r w:rsidRPr="00BA6F5E">
        <w:rPr>
          <w:rFonts w:eastAsia="Calibri"/>
          <w:sz w:val="22"/>
          <w:szCs w:val="22"/>
          <w:lang w:val="en-US"/>
        </w:rPr>
        <w:t>rai</w:t>
      </w:r>
      <w:r w:rsidRPr="00BA6F5E">
        <w:rPr>
          <w:rFonts w:eastAsia="Calibri"/>
          <w:spacing w:val="-1"/>
          <w:sz w:val="22"/>
          <w:szCs w:val="22"/>
          <w:lang w:val="en-US"/>
        </w:rPr>
        <w:t>n</w:t>
      </w:r>
      <w:r w:rsidRPr="00BA6F5E">
        <w:rPr>
          <w:rFonts w:eastAsia="Calibri"/>
          <w:spacing w:val="1"/>
          <w:sz w:val="22"/>
          <w:szCs w:val="22"/>
          <w:lang w:val="en-US"/>
        </w:rPr>
        <w:t>t</w:t>
      </w:r>
      <w:r w:rsidRPr="00BA6F5E">
        <w:rPr>
          <w:rFonts w:eastAsia="Calibri"/>
          <w:spacing w:val="-1"/>
          <w:sz w:val="22"/>
          <w:szCs w:val="22"/>
          <w:lang w:val="en-US"/>
        </w:rPr>
        <w:t>-</w:t>
      </w:r>
      <w:r w:rsidRPr="00BA6F5E">
        <w:rPr>
          <w:rFonts w:eastAsia="Calibri"/>
          <w:spacing w:val="1"/>
          <w:sz w:val="22"/>
          <w:szCs w:val="22"/>
          <w:lang w:val="en-US"/>
        </w:rPr>
        <w:t>b</w:t>
      </w:r>
      <w:r w:rsidRPr="00BA6F5E">
        <w:rPr>
          <w:rFonts w:eastAsia="Calibri"/>
          <w:sz w:val="22"/>
          <w:szCs w:val="22"/>
          <w:lang w:val="en-US"/>
        </w:rPr>
        <w:t>as</w:t>
      </w:r>
      <w:r w:rsidRPr="00BA6F5E">
        <w:rPr>
          <w:rFonts w:eastAsia="Calibri"/>
          <w:spacing w:val="1"/>
          <w:sz w:val="22"/>
          <w:szCs w:val="22"/>
          <w:lang w:val="en-US"/>
        </w:rPr>
        <w:t>e</w:t>
      </w:r>
      <w:r w:rsidRPr="00BA6F5E">
        <w:rPr>
          <w:rFonts w:eastAsia="Calibri"/>
          <w:sz w:val="22"/>
          <w:szCs w:val="22"/>
          <w:lang w:val="en-US"/>
        </w:rPr>
        <w:t>d</w:t>
      </w:r>
      <w:r w:rsidRPr="00BA6F5E">
        <w:rPr>
          <w:rFonts w:eastAsia="Calibri"/>
          <w:spacing w:val="19"/>
          <w:sz w:val="22"/>
          <w:szCs w:val="22"/>
          <w:lang w:val="en-US"/>
        </w:rPr>
        <w:t xml:space="preserve"> </w:t>
      </w:r>
      <w:r w:rsidRPr="00BA6F5E">
        <w:rPr>
          <w:rFonts w:eastAsia="Calibri"/>
          <w:spacing w:val="-3"/>
          <w:sz w:val="22"/>
          <w:szCs w:val="22"/>
          <w:lang w:val="en-US"/>
        </w:rPr>
        <w:t>s</w:t>
      </w:r>
      <w:r w:rsidRPr="00BA6F5E">
        <w:rPr>
          <w:rFonts w:eastAsia="Calibri"/>
          <w:spacing w:val="1"/>
          <w:sz w:val="22"/>
          <w:szCs w:val="22"/>
          <w:lang w:val="en-US"/>
        </w:rPr>
        <w:t>t</w:t>
      </w:r>
      <w:r w:rsidRPr="00BA6F5E">
        <w:rPr>
          <w:rFonts w:eastAsia="Calibri"/>
          <w:spacing w:val="-1"/>
          <w:sz w:val="22"/>
          <w:szCs w:val="22"/>
          <w:lang w:val="en-US"/>
        </w:rPr>
        <w:t>u</w:t>
      </w:r>
      <w:r w:rsidRPr="00BA6F5E">
        <w:rPr>
          <w:rFonts w:eastAsia="Calibri"/>
          <w:spacing w:val="1"/>
          <w:sz w:val="22"/>
          <w:szCs w:val="22"/>
          <w:lang w:val="en-US"/>
        </w:rPr>
        <w:t>d</w:t>
      </w:r>
      <w:r w:rsidRPr="00BA6F5E">
        <w:rPr>
          <w:rFonts w:eastAsia="Calibri"/>
          <w:sz w:val="22"/>
          <w:szCs w:val="22"/>
          <w:lang w:val="en-US"/>
        </w:rPr>
        <w:t>e</w:t>
      </w:r>
      <w:r w:rsidRPr="00BA6F5E">
        <w:rPr>
          <w:rFonts w:eastAsia="Calibri"/>
          <w:spacing w:val="-1"/>
          <w:sz w:val="22"/>
          <w:szCs w:val="22"/>
          <w:lang w:val="en-US"/>
        </w:rPr>
        <w:t>n</w:t>
      </w:r>
      <w:r w:rsidRPr="00BA6F5E">
        <w:rPr>
          <w:rFonts w:eastAsia="Calibri"/>
          <w:sz w:val="22"/>
          <w:szCs w:val="22"/>
          <w:lang w:val="en-US"/>
        </w:rPr>
        <w:t>t</w:t>
      </w:r>
      <w:r w:rsidRPr="00BA6F5E">
        <w:rPr>
          <w:rFonts w:eastAsia="Calibri"/>
          <w:spacing w:val="19"/>
          <w:sz w:val="22"/>
          <w:szCs w:val="22"/>
          <w:lang w:val="en-US"/>
        </w:rPr>
        <w:t xml:space="preserve"> </w:t>
      </w:r>
      <w:r w:rsidRPr="00BA6F5E">
        <w:rPr>
          <w:rFonts w:eastAsia="Calibri"/>
          <w:sz w:val="22"/>
          <w:szCs w:val="22"/>
          <w:lang w:val="en-US"/>
        </w:rPr>
        <w:t>m</w:t>
      </w:r>
      <w:r w:rsidRPr="00BA6F5E">
        <w:rPr>
          <w:rFonts w:eastAsia="Calibri"/>
          <w:spacing w:val="-2"/>
          <w:sz w:val="22"/>
          <w:szCs w:val="22"/>
          <w:lang w:val="en-US"/>
        </w:rPr>
        <w:t>o</w:t>
      </w:r>
      <w:r w:rsidRPr="00BA6F5E">
        <w:rPr>
          <w:rFonts w:eastAsia="Calibri"/>
          <w:spacing w:val="1"/>
          <w:sz w:val="22"/>
          <w:szCs w:val="22"/>
          <w:lang w:val="en-US"/>
        </w:rPr>
        <w:t>d</w:t>
      </w:r>
      <w:r w:rsidRPr="00BA6F5E">
        <w:rPr>
          <w:rFonts w:eastAsia="Calibri"/>
          <w:sz w:val="22"/>
          <w:szCs w:val="22"/>
          <w:lang w:val="en-US"/>
        </w:rPr>
        <w:t>eli</w:t>
      </w:r>
      <w:r w:rsidRPr="00BA6F5E">
        <w:rPr>
          <w:rFonts w:eastAsia="Calibri"/>
          <w:spacing w:val="1"/>
          <w:sz w:val="22"/>
          <w:szCs w:val="22"/>
          <w:lang w:val="en-US"/>
        </w:rPr>
        <w:t>n</w:t>
      </w:r>
      <w:r w:rsidRPr="00BA6F5E">
        <w:rPr>
          <w:rFonts w:eastAsia="Calibri"/>
          <w:sz w:val="22"/>
          <w:szCs w:val="22"/>
          <w:lang w:val="en-US"/>
        </w:rPr>
        <w:t>g.</w:t>
      </w:r>
      <w:r w:rsidRPr="00BA6F5E">
        <w:rPr>
          <w:rFonts w:eastAsia="Calibri"/>
          <w:spacing w:val="15"/>
          <w:sz w:val="22"/>
          <w:szCs w:val="22"/>
          <w:lang w:val="en-US"/>
        </w:rPr>
        <w:t xml:space="preserve"> </w:t>
      </w:r>
      <w:proofErr w:type="spellStart"/>
      <w:r w:rsidRPr="00BA6F5E">
        <w:rPr>
          <w:rFonts w:eastAsia="Calibri"/>
          <w:spacing w:val="1"/>
          <w:sz w:val="22"/>
          <w:szCs w:val="22"/>
          <w:lang w:val="en-US"/>
        </w:rPr>
        <w:t>D</w:t>
      </w:r>
      <w:r w:rsidRPr="00BA6F5E">
        <w:rPr>
          <w:rFonts w:eastAsia="Calibri"/>
          <w:sz w:val="22"/>
          <w:szCs w:val="22"/>
          <w:lang w:val="en-US"/>
        </w:rPr>
        <w:t>a</w:t>
      </w:r>
      <w:r w:rsidRPr="00BA6F5E">
        <w:rPr>
          <w:rFonts w:eastAsia="Calibri"/>
          <w:spacing w:val="1"/>
          <w:sz w:val="22"/>
          <w:szCs w:val="22"/>
          <w:lang w:val="en-US"/>
        </w:rPr>
        <w:t>n</w:t>
      </w:r>
      <w:r w:rsidRPr="00BA6F5E">
        <w:rPr>
          <w:rFonts w:eastAsia="Calibri"/>
          <w:sz w:val="22"/>
          <w:szCs w:val="22"/>
          <w:lang w:val="en-US"/>
        </w:rPr>
        <w:t>s</w:t>
      </w:r>
      <w:proofErr w:type="spellEnd"/>
      <w:r w:rsidRPr="00BA6F5E">
        <w:rPr>
          <w:rFonts w:eastAsia="Calibri"/>
          <w:spacing w:val="17"/>
          <w:sz w:val="22"/>
          <w:szCs w:val="22"/>
          <w:lang w:val="en-US"/>
        </w:rPr>
        <w:t xml:space="preserve"> </w:t>
      </w:r>
      <w:r w:rsidRPr="00BA6F5E">
        <w:rPr>
          <w:rFonts w:eastAsia="Calibri"/>
          <w:sz w:val="22"/>
          <w:szCs w:val="22"/>
          <w:lang w:val="en-US"/>
        </w:rPr>
        <w:t>J.</w:t>
      </w:r>
      <w:r w:rsidRPr="00BA6F5E">
        <w:rPr>
          <w:rFonts w:eastAsia="Calibri"/>
          <w:spacing w:val="-2"/>
          <w:sz w:val="22"/>
          <w:szCs w:val="22"/>
          <w:lang w:val="en-US"/>
        </w:rPr>
        <w:t xml:space="preserve"> </w:t>
      </w:r>
      <w:r w:rsidRPr="00BA6F5E">
        <w:rPr>
          <w:rFonts w:eastAsia="Calibri"/>
          <w:sz w:val="22"/>
          <w:szCs w:val="22"/>
          <w:lang w:val="en-US"/>
        </w:rPr>
        <w:t>E.</w:t>
      </w:r>
      <w:r w:rsidR="0009572B" w:rsidRPr="00BA6F5E">
        <w:rPr>
          <w:rFonts w:eastAsia="Calibri"/>
          <w:spacing w:val="17"/>
          <w:sz w:val="22"/>
          <w:szCs w:val="22"/>
          <w:lang w:val="en-US"/>
        </w:rPr>
        <w:t> </w:t>
      </w:r>
      <w:r w:rsidRPr="00BA6F5E">
        <w:rPr>
          <w:rFonts w:eastAsia="Calibri"/>
          <w:sz w:val="22"/>
          <w:szCs w:val="22"/>
          <w:lang w:val="en-US"/>
        </w:rPr>
        <w:t>Greer</w:t>
      </w:r>
      <w:r w:rsidRPr="00BA6F5E">
        <w:rPr>
          <w:rFonts w:eastAsia="Calibri"/>
          <w:spacing w:val="16"/>
          <w:sz w:val="22"/>
          <w:szCs w:val="22"/>
          <w:lang w:val="en-US"/>
        </w:rPr>
        <w:t xml:space="preserve"> </w:t>
      </w:r>
      <w:r w:rsidRPr="00BA6F5E">
        <w:rPr>
          <w:rFonts w:eastAsia="Calibri"/>
          <w:sz w:val="22"/>
          <w:szCs w:val="22"/>
          <w:lang w:val="en-US"/>
        </w:rPr>
        <w:t>et</w:t>
      </w:r>
      <w:r w:rsidRPr="00BA6F5E">
        <w:rPr>
          <w:rFonts w:eastAsia="Calibri"/>
          <w:spacing w:val="19"/>
          <w:sz w:val="22"/>
          <w:szCs w:val="22"/>
          <w:lang w:val="en-US"/>
        </w:rPr>
        <w:t xml:space="preserve"> </w:t>
      </w:r>
      <w:r w:rsidRPr="00BA6F5E">
        <w:rPr>
          <w:rFonts w:eastAsia="Calibri"/>
          <w:sz w:val="22"/>
          <w:szCs w:val="22"/>
          <w:lang w:val="en-US"/>
        </w:rPr>
        <w:t xml:space="preserve">G. I. </w:t>
      </w:r>
      <w:r w:rsidRPr="00BA6F5E">
        <w:rPr>
          <w:rFonts w:eastAsia="Calibri"/>
          <w:spacing w:val="1"/>
          <w:sz w:val="22"/>
          <w:szCs w:val="22"/>
          <w:lang w:val="en-US"/>
        </w:rPr>
        <w:t>M</w:t>
      </w:r>
      <w:r w:rsidRPr="00BA6F5E">
        <w:rPr>
          <w:rFonts w:eastAsia="Calibri"/>
          <w:spacing w:val="-1"/>
          <w:sz w:val="22"/>
          <w:szCs w:val="22"/>
          <w:lang w:val="en-US"/>
        </w:rPr>
        <w:t>cC</w:t>
      </w:r>
      <w:r w:rsidRPr="00BA6F5E">
        <w:rPr>
          <w:rFonts w:eastAsia="Calibri"/>
          <w:sz w:val="22"/>
          <w:szCs w:val="22"/>
          <w:lang w:val="en-US"/>
        </w:rPr>
        <w:t>al</w:t>
      </w:r>
      <w:r w:rsidRPr="00BA6F5E">
        <w:rPr>
          <w:rFonts w:eastAsia="Calibri"/>
          <w:spacing w:val="-2"/>
          <w:sz w:val="22"/>
          <w:szCs w:val="22"/>
          <w:lang w:val="en-US"/>
        </w:rPr>
        <w:t>l</w:t>
      </w:r>
      <w:r w:rsidRPr="00BA6F5E">
        <w:rPr>
          <w:rFonts w:eastAsia="Calibri"/>
          <w:sz w:val="22"/>
          <w:szCs w:val="22"/>
          <w:lang w:val="en-US"/>
        </w:rPr>
        <w:t xml:space="preserve">a </w:t>
      </w:r>
      <w:r w:rsidRPr="00BA6F5E">
        <w:rPr>
          <w:rFonts w:eastAsia="Calibri"/>
          <w:spacing w:val="-1"/>
          <w:sz w:val="22"/>
          <w:szCs w:val="22"/>
          <w:lang w:val="en-US"/>
        </w:rPr>
        <w:t>(</w:t>
      </w:r>
      <w:r w:rsidRPr="00BA6F5E">
        <w:rPr>
          <w:rFonts w:eastAsia="Calibri"/>
          <w:spacing w:val="1"/>
          <w:sz w:val="22"/>
          <w:szCs w:val="22"/>
          <w:lang w:val="en-US"/>
        </w:rPr>
        <w:t>d</w:t>
      </w:r>
      <w:r w:rsidRPr="00BA6F5E">
        <w:rPr>
          <w:rFonts w:eastAsia="Calibri"/>
          <w:sz w:val="22"/>
          <w:szCs w:val="22"/>
          <w:lang w:val="en-US"/>
        </w:rPr>
        <w:t>ir</w:t>
      </w:r>
      <w:r w:rsidRPr="00BA6F5E">
        <w:rPr>
          <w:rFonts w:eastAsia="Calibri"/>
          <w:spacing w:val="-1"/>
          <w:sz w:val="22"/>
          <w:szCs w:val="22"/>
          <w:lang w:val="en-US"/>
        </w:rPr>
        <w:t>.)</w:t>
      </w:r>
      <w:r w:rsidRPr="00BA6F5E">
        <w:rPr>
          <w:rFonts w:eastAsia="Calibri"/>
          <w:sz w:val="22"/>
          <w:szCs w:val="22"/>
          <w:lang w:val="en-US"/>
        </w:rPr>
        <w:t>,</w:t>
      </w:r>
      <w:r w:rsidRPr="00BA6F5E">
        <w:rPr>
          <w:rFonts w:eastAsia="Calibri"/>
          <w:spacing w:val="20"/>
          <w:sz w:val="22"/>
          <w:szCs w:val="22"/>
          <w:lang w:val="en-US"/>
        </w:rPr>
        <w:t xml:space="preserve"> </w:t>
      </w:r>
      <w:r w:rsidRPr="00BA6F5E">
        <w:rPr>
          <w:rFonts w:eastAsia="Calibri"/>
          <w:i/>
          <w:sz w:val="22"/>
          <w:szCs w:val="22"/>
          <w:lang w:val="en-US"/>
        </w:rPr>
        <w:t>S</w:t>
      </w:r>
      <w:r w:rsidRPr="00BA6F5E">
        <w:rPr>
          <w:rFonts w:eastAsia="Calibri"/>
          <w:i/>
          <w:spacing w:val="1"/>
          <w:sz w:val="22"/>
          <w:szCs w:val="22"/>
          <w:lang w:val="en-US"/>
        </w:rPr>
        <w:t>t</w:t>
      </w:r>
      <w:r w:rsidRPr="00BA6F5E">
        <w:rPr>
          <w:rFonts w:eastAsia="Calibri"/>
          <w:i/>
          <w:spacing w:val="-1"/>
          <w:sz w:val="22"/>
          <w:szCs w:val="22"/>
          <w:lang w:val="en-US"/>
        </w:rPr>
        <w:t>ud</w:t>
      </w:r>
      <w:r w:rsidRPr="00BA6F5E">
        <w:rPr>
          <w:rFonts w:eastAsia="Calibri"/>
          <w:i/>
          <w:spacing w:val="1"/>
          <w:sz w:val="22"/>
          <w:szCs w:val="22"/>
          <w:lang w:val="en-US"/>
        </w:rPr>
        <w:t>e</w:t>
      </w:r>
      <w:r w:rsidRPr="00BA6F5E">
        <w:rPr>
          <w:rFonts w:eastAsia="Calibri"/>
          <w:i/>
          <w:spacing w:val="-1"/>
          <w:sz w:val="22"/>
          <w:szCs w:val="22"/>
          <w:lang w:val="en-US"/>
        </w:rPr>
        <w:t>n</w:t>
      </w:r>
      <w:r w:rsidRPr="00BA6F5E">
        <w:rPr>
          <w:rFonts w:eastAsia="Calibri"/>
          <w:i/>
          <w:sz w:val="22"/>
          <w:szCs w:val="22"/>
          <w:lang w:val="en-US"/>
        </w:rPr>
        <w:t>t</w:t>
      </w:r>
      <w:r w:rsidRPr="00BA6F5E">
        <w:rPr>
          <w:rFonts w:eastAsia="Calibri"/>
          <w:i/>
          <w:spacing w:val="21"/>
          <w:sz w:val="22"/>
          <w:szCs w:val="22"/>
          <w:lang w:val="en-US"/>
        </w:rPr>
        <w:t xml:space="preserve"> </w:t>
      </w:r>
      <w:r w:rsidRPr="00BA6F5E">
        <w:rPr>
          <w:rFonts w:eastAsia="Calibri"/>
          <w:i/>
          <w:sz w:val="22"/>
          <w:szCs w:val="22"/>
          <w:lang w:val="en-US"/>
        </w:rPr>
        <w:t>m</w:t>
      </w:r>
      <w:r w:rsidRPr="00BA6F5E">
        <w:rPr>
          <w:rFonts w:eastAsia="Calibri"/>
          <w:i/>
          <w:spacing w:val="-1"/>
          <w:sz w:val="22"/>
          <w:szCs w:val="22"/>
          <w:lang w:val="en-US"/>
        </w:rPr>
        <w:t>od</w:t>
      </w:r>
      <w:r w:rsidRPr="00BA6F5E">
        <w:rPr>
          <w:rFonts w:eastAsia="Calibri"/>
          <w:i/>
          <w:spacing w:val="1"/>
          <w:sz w:val="22"/>
          <w:szCs w:val="22"/>
          <w:lang w:val="en-US"/>
        </w:rPr>
        <w:t>e</w:t>
      </w:r>
      <w:r w:rsidRPr="00BA6F5E">
        <w:rPr>
          <w:rFonts w:eastAsia="Calibri"/>
          <w:i/>
          <w:sz w:val="22"/>
          <w:szCs w:val="22"/>
          <w:lang w:val="en-US"/>
        </w:rPr>
        <w:t>li</w:t>
      </w:r>
      <w:r w:rsidRPr="00BA6F5E">
        <w:rPr>
          <w:rFonts w:eastAsia="Calibri"/>
          <w:i/>
          <w:spacing w:val="-1"/>
          <w:sz w:val="22"/>
          <w:szCs w:val="22"/>
          <w:lang w:val="en-US"/>
        </w:rPr>
        <w:t>ng</w:t>
      </w:r>
      <w:r w:rsidRPr="00BA6F5E">
        <w:rPr>
          <w:rFonts w:eastAsia="Calibri"/>
          <w:i/>
          <w:sz w:val="22"/>
          <w:szCs w:val="22"/>
          <w:lang w:val="en-US"/>
        </w:rPr>
        <w:t>:</w:t>
      </w:r>
      <w:r w:rsidRPr="00BA6F5E">
        <w:rPr>
          <w:rFonts w:eastAsia="Calibri"/>
          <w:i/>
          <w:spacing w:val="23"/>
          <w:sz w:val="22"/>
          <w:szCs w:val="22"/>
          <w:lang w:val="en-US"/>
        </w:rPr>
        <w:t xml:space="preserve"> </w:t>
      </w:r>
      <w:r w:rsidRPr="00BA6F5E">
        <w:rPr>
          <w:rFonts w:eastAsia="Calibri"/>
          <w:i/>
          <w:spacing w:val="1"/>
          <w:sz w:val="22"/>
          <w:szCs w:val="22"/>
          <w:lang w:val="en-US"/>
        </w:rPr>
        <w:t>T</w:t>
      </w:r>
      <w:r w:rsidRPr="00BA6F5E">
        <w:rPr>
          <w:rFonts w:eastAsia="Calibri"/>
          <w:i/>
          <w:spacing w:val="-1"/>
          <w:sz w:val="22"/>
          <w:szCs w:val="22"/>
          <w:lang w:val="en-US"/>
        </w:rPr>
        <w:t>h</w:t>
      </w:r>
      <w:r w:rsidRPr="00BA6F5E">
        <w:rPr>
          <w:rFonts w:eastAsia="Calibri"/>
          <w:i/>
          <w:sz w:val="22"/>
          <w:szCs w:val="22"/>
          <w:lang w:val="en-US"/>
        </w:rPr>
        <w:t>e</w:t>
      </w:r>
      <w:r w:rsidRPr="00BA6F5E">
        <w:rPr>
          <w:rFonts w:eastAsia="Calibri"/>
          <w:i/>
          <w:spacing w:val="21"/>
          <w:sz w:val="22"/>
          <w:szCs w:val="22"/>
          <w:lang w:val="en-US"/>
        </w:rPr>
        <w:t xml:space="preserve"> </w:t>
      </w:r>
      <w:r w:rsidRPr="00BA6F5E">
        <w:rPr>
          <w:rFonts w:eastAsia="Calibri"/>
          <w:i/>
          <w:spacing w:val="-1"/>
          <w:sz w:val="22"/>
          <w:szCs w:val="22"/>
          <w:lang w:val="en-US"/>
        </w:rPr>
        <w:t>k</w:t>
      </w:r>
      <w:r w:rsidRPr="00BA6F5E">
        <w:rPr>
          <w:rFonts w:eastAsia="Calibri"/>
          <w:i/>
          <w:sz w:val="22"/>
          <w:szCs w:val="22"/>
          <w:lang w:val="en-US"/>
        </w:rPr>
        <w:t>ey</w:t>
      </w:r>
      <w:r w:rsidRPr="00BA6F5E">
        <w:rPr>
          <w:rFonts w:eastAsia="Calibri"/>
          <w:i/>
          <w:spacing w:val="19"/>
          <w:sz w:val="22"/>
          <w:szCs w:val="22"/>
          <w:lang w:val="en-US"/>
        </w:rPr>
        <w:t xml:space="preserve"> </w:t>
      </w:r>
      <w:r w:rsidRPr="00BA6F5E">
        <w:rPr>
          <w:rFonts w:eastAsia="Calibri"/>
          <w:i/>
          <w:spacing w:val="1"/>
          <w:sz w:val="22"/>
          <w:szCs w:val="22"/>
          <w:lang w:val="en-US"/>
        </w:rPr>
        <w:t>t</w:t>
      </w:r>
      <w:r w:rsidRPr="00BA6F5E">
        <w:rPr>
          <w:rFonts w:eastAsia="Calibri"/>
          <w:i/>
          <w:sz w:val="22"/>
          <w:szCs w:val="22"/>
          <w:lang w:val="en-US"/>
        </w:rPr>
        <w:t>o</w:t>
      </w:r>
      <w:r w:rsidRPr="00BA6F5E">
        <w:rPr>
          <w:rFonts w:eastAsia="Calibri"/>
          <w:i/>
          <w:spacing w:val="19"/>
          <w:sz w:val="22"/>
          <w:szCs w:val="22"/>
          <w:lang w:val="en-US"/>
        </w:rPr>
        <w:t xml:space="preserve"> </w:t>
      </w:r>
      <w:r w:rsidRPr="00BA6F5E">
        <w:rPr>
          <w:rFonts w:eastAsia="Calibri"/>
          <w:i/>
          <w:sz w:val="22"/>
          <w:szCs w:val="22"/>
          <w:lang w:val="en-US"/>
        </w:rPr>
        <w:t>i</w:t>
      </w:r>
      <w:r w:rsidRPr="00BA6F5E">
        <w:rPr>
          <w:rFonts w:eastAsia="Calibri"/>
          <w:i/>
          <w:spacing w:val="-1"/>
          <w:sz w:val="22"/>
          <w:szCs w:val="22"/>
          <w:lang w:val="en-US"/>
        </w:rPr>
        <w:t>nd</w:t>
      </w:r>
      <w:r w:rsidRPr="00BA6F5E">
        <w:rPr>
          <w:rFonts w:eastAsia="Calibri"/>
          <w:i/>
          <w:sz w:val="22"/>
          <w:szCs w:val="22"/>
          <w:lang w:val="en-US"/>
        </w:rPr>
        <w:t>i</w:t>
      </w:r>
      <w:r w:rsidRPr="00BA6F5E">
        <w:rPr>
          <w:rFonts w:eastAsia="Calibri"/>
          <w:i/>
          <w:spacing w:val="1"/>
          <w:sz w:val="22"/>
          <w:szCs w:val="22"/>
          <w:lang w:val="en-US"/>
        </w:rPr>
        <w:t>v</w:t>
      </w:r>
      <w:r w:rsidRPr="00BA6F5E">
        <w:rPr>
          <w:rFonts w:eastAsia="Calibri"/>
          <w:i/>
          <w:sz w:val="22"/>
          <w:szCs w:val="22"/>
          <w:lang w:val="en-US"/>
        </w:rPr>
        <w:t>i</w:t>
      </w:r>
      <w:r w:rsidRPr="00BA6F5E">
        <w:rPr>
          <w:rFonts w:eastAsia="Calibri"/>
          <w:i/>
          <w:spacing w:val="-1"/>
          <w:sz w:val="22"/>
          <w:szCs w:val="22"/>
          <w:lang w:val="en-US"/>
        </w:rPr>
        <w:t>dua</w:t>
      </w:r>
      <w:r w:rsidRPr="00BA6F5E">
        <w:rPr>
          <w:rFonts w:eastAsia="Calibri"/>
          <w:i/>
          <w:sz w:val="22"/>
          <w:szCs w:val="22"/>
          <w:lang w:val="en-US"/>
        </w:rPr>
        <w:t>li</w:t>
      </w:r>
      <w:r w:rsidRPr="00BA6F5E">
        <w:rPr>
          <w:rFonts w:eastAsia="Calibri"/>
          <w:i/>
          <w:spacing w:val="1"/>
          <w:sz w:val="22"/>
          <w:szCs w:val="22"/>
          <w:lang w:val="en-US"/>
        </w:rPr>
        <w:t>z</w:t>
      </w:r>
      <w:r w:rsidRPr="00BA6F5E">
        <w:rPr>
          <w:rFonts w:eastAsia="Calibri"/>
          <w:i/>
          <w:spacing w:val="-2"/>
          <w:sz w:val="22"/>
          <w:szCs w:val="22"/>
          <w:lang w:val="en-US"/>
        </w:rPr>
        <w:t>e</w:t>
      </w:r>
      <w:r w:rsidRPr="00BA6F5E">
        <w:rPr>
          <w:rFonts w:eastAsia="Calibri"/>
          <w:i/>
          <w:sz w:val="22"/>
          <w:szCs w:val="22"/>
          <w:lang w:val="en-US"/>
        </w:rPr>
        <w:t>d</w:t>
      </w:r>
      <w:r w:rsidRPr="00BA6F5E">
        <w:rPr>
          <w:rFonts w:eastAsia="Calibri"/>
          <w:i/>
          <w:spacing w:val="19"/>
          <w:sz w:val="22"/>
          <w:szCs w:val="22"/>
          <w:lang w:val="en-US"/>
        </w:rPr>
        <w:t xml:space="preserve"> </w:t>
      </w:r>
      <w:r w:rsidRPr="00BA6F5E">
        <w:rPr>
          <w:rFonts w:eastAsia="Calibri"/>
          <w:i/>
          <w:spacing w:val="-1"/>
          <w:sz w:val="22"/>
          <w:szCs w:val="22"/>
          <w:lang w:val="en-US"/>
        </w:rPr>
        <w:t>kn</w:t>
      </w:r>
      <w:r w:rsidRPr="00BA6F5E">
        <w:rPr>
          <w:rFonts w:eastAsia="Calibri"/>
          <w:i/>
          <w:spacing w:val="2"/>
          <w:sz w:val="22"/>
          <w:szCs w:val="22"/>
          <w:lang w:val="en-US"/>
        </w:rPr>
        <w:t>o</w:t>
      </w:r>
      <w:r w:rsidRPr="00BA6F5E">
        <w:rPr>
          <w:rFonts w:eastAsia="Calibri"/>
          <w:i/>
          <w:spacing w:val="-1"/>
          <w:sz w:val="22"/>
          <w:szCs w:val="22"/>
          <w:lang w:val="en-US"/>
        </w:rPr>
        <w:t>w</w:t>
      </w:r>
      <w:r w:rsidRPr="00BA6F5E">
        <w:rPr>
          <w:rFonts w:eastAsia="Calibri"/>
          <w:i/>
          <w:sz w:val="22"/>
          <w:szCs w:val="22"/>
          <w:lang w:val="en-US"/>
        </w:rPr>
        <w:t>l</w:t>
      </w:r>
      <w:r w:rsidRPr="00BA6F5E">
        <w:rPr>
          <w:rFonts w:eastAsia="Calibri"/>
          <w:i/>
          <w:spacing w:val="1"/>
          <w:sz w:val="22"/>
          <w:szCs w:val="22"/>
          <w:lang w:val="en-US"/>
        </w:rPr>
        <w:t>e</w:t>
      </w:r>
      <w:r w:rsidRPr="00BA6F5E">
        <w:rPr>
          <w:rFonts w:eastAsia="Calibri"/>
          <w:i/>
          <w:spacing w:val="-1"/>
          <w:sz w:val="22"/>
          <w:szCs w:val="22"/>
          <w:lang w:val="en-US"/>
        </w:rPr>
        <w:t>dg</w:t>
      </w:r>
      <w:r w:rsidRPr="00BA6F5E">
        <w:rPr>
          <w:rFonts w:eastAsia="Calibri"/>
          <w:i/>
          <w:spacing w:val="1"/>
          <w:sz w:val="22"/>
          <w:szCs w:val="22"/>
          <w:lang w:val="en-US"/>
        </w:rPr>
        <w:t>e-</w:t>
      </w:r>
      <w:r w:rsidRPr="00BA6F5E">
        <w:rPr>
          <w:rFonts w:eastAsia="Calibri"/>
          <w:i/>
          <w:spacing w:val="-1"/>
          <w:sz w:val="22"/>
          <w:szCs w:val="22"/>
          <w:lang w:val="en-US"/>
        </w:rPr>
        <w:t>ba</w:t>
      </w:r>
      <w:r w:rsidRPr="00BA6F5E">
        <w:rPr>
          <w:rFonts w:eastAsia="Calibri"/>
          <w:i/>
          <w:sz w:val="22"/>
          <w:szCs w:val="22"/>
          <w:lang w:val="en-US"/>
        </w:rPr>
        <w:t>s</w:t>
      </w:r>
      <w:r w:rsidRPr="00BA6F5E">
        <w:rPr>
          <w:rFonts w:eastAsia="Calibri"/>
          <w:i/>
          <w:spacing w:val="1"/>
          <w:sz w:val="22"/>
          <w:szCs w:val="22"/>
          <w:lang w:val="en-US"/>
        </w:rPr>
        <w:t>e</w:t>
      </w:r>
      <w:r w:rsidRPr="00BA6F5E">
        <w:rPr>
          <w:rFonts w:eastAsia="Calibri"/>
          <w:i/>
          <w:sz w:val="22"/>
          <w:szCs w:val="22"/>
          <w:lang w:val="en-US"/>
        </w:rPr>
        <w:t>d</w:t>
      </w:r>
      <w:r w:rsidRPr="00BA6F5E">
        <w:rPr>
          <w:rFonts w:eastAsia="Calibri"/>
          <w:i/>
          <w:spacing w:val="19"/>
          <w:sz w:val="22"/>
          <w:szCs w:val="22"/>
          <w:lang w:val="en-US"/>
        </w:rPr>
        <w:t xml:space="preserve"> </w:t>
      </w:r>
      <w:r w:rsidRPr="00BA6F5E">
        <w:rPr>
          <w:rFonts w:eastAsia="Calibri"/>
          <w:i/>
          <w:sz w:val="22"/>
          <w:szCs w:val="22"/>
          <w:lang w:val="en-US"/>
        </w:rPr>
        <w:t>i</w:t>
      </w:r>
      <w:r w:rsidRPr="00BA6F5E">
        <w:rPr>
          <w:rFonts w:eastAsia="Calibri"/>
          <w:i/>
          <w:spacing w:val="-1"/>
          <w:sz w:val="22"/>
          <w:szCs w:val="22"/>
          <w:lang w:val="en-US"/>
        </w:rPr>
        <w:t>n</w:t>
      </w:r>
      <w:r w:rsidRPr="00BA6F5E">
        <w:rPr>
          <w:rFonts w:eastAsia="Calibri"/>
          <w:i/>
          <w:sz w:val="22"/>
          <w:szCs w:val="22"/>
          <w:lang w:val="en-US"/>
        </w:rPr>
        <w:t>s</w:t>
      </w:r>
      <w:r w:rsidRPr="00BA6F5E">
        <w:rPr>
          <w:rFonts w:eastAsia="Calibri"/>
          <w:i/>
          <w:spacing w:val="1"/>
          <w:sz w:val="22"/>
          <w:szCs w:val="22"/>
          <w:lang w:val="en-US"/>
        </w:rPr>
        <w:t>t</w:t>
      </w:r>
      <w:r w:rsidRPr="00BA6F5E">
        <w:rPr>
          <w:rFonts w:eastAsia="Calibri"/>
          <w:i/>
          <w:spacing w:val="2"/>
          <w:sz w:val="22"/>
          <w:szCs w:val="22"/>
          <w:lang w:val="en-US"/>
        </w:rPr>
        <w:t>r</w:t>
      </w:r>
      <w:r w:rsidRPr="00BA6F5E">
        <w:rPr>
          <w:rFonts w:eastAsia="Calibri"/>
          <w:i/>
          <w:spacing w:val="-1"/>
          <w:sz w:val="22"/>
          <w:szCs w:val="22"/>
          <w:lang w:val="en-US"/>
        </w:rPr>
        <w:t>u</w:t>
      </w:r>
      <w:r w:rsidRPr="00BA6F5E">
        <w:rPr>
          <w:rFonts w:eastAsia="Calibri"/>
          <w:i/>
          <w:spacing w:val="1"/>
          <w:sz w:val="22"/>
          <w:szCs w:val="22"/>
          <w:lang w:val="en-US"/>
        </w:rPr>
        <w:t>ct</w:t>
      </w:r>
      <w:r w:rsidRPr="00BA6F5E">
        <w:rPr>
          <w:rFonts w:eastAsia="Calibri"/>
          <w:i/>
          <w:sz w:val="22"/>
          <w:szCs w:val="22"/>
          <w:lang w:val="en-US"/>
        </w:rPr>
        <w:t>i</w:t>
      </w:r>
      <w:r w:rsidRPr="00BA6F5E">
        <w:rPr>
          <w:rFonts w:eastAsia="Calibri"/>
          <w:i/>
          <w:spacing w:val="-1"/>
          <w:sz w:val="22"/>
          <w:szCs w:val="22"/>
          <w:lang w:val="en-US"/>
        </w:rPr>
        <w:t>o</w:t>
      </w:r>
      <w:r w:rsidRPr="00BA6F5E">
        <w:rPr>
          <w:rFonts w:eastAsia="Calibri"/>
          <w:i/>
          <w:sz w:val="22"/>
          <w:szCs w:val="22"/>
          <w:lang w:val="en-US"/>
        </w:rPr>
        <w:t>n</w:t>
      </w:r>
      <w:r w:rsidRPr="00BA6F5E">
        <w:rPr>
          <w:rFonts w:eastAsia="Calibri"/>
          <w:i/>
          <w:spacing w:val="19"/>
          <w:sz w:val="22"/>
          <w:szCs w:val="22"/>
          <w:lang w:val="en-US"/>
        </w:rPr>
        <w:t xml:space="preserve"> </w:t>
      </w:r>
      <w:r w:rsidRPr="00BA6F5E">
        <w:rPr>
          <w:rFonts w:eastAsia="Calibri"/>
          <w:spacing w:val="-1"/>
          <w:sz w:val="22"/>
          <w:szCs w:val="22"/>
          <w:lang w:val="en-US"/>
        </w:rPr>
        <w:t>(</w:t>
      </w:r>
      <w:r w:rsidRPr="00BA6F5E">
        <w:rPr>
          <w:rFonts w:eastAsia="Calibri"/>
          <w:spacing w:val="1"/>
          <w:sz w:val="22"/>
          <w:szCs w:val="22"/>
          <w:lang w:val="en-US"/>
        </w:rPr>
        <w:t>p</w:t>
      </w:r>
      <w:r w:rsidRPr="00BA6F5E">
        <w:rPr>
          <w:rFonts w:eastAsia="Calibri"/>
          <w:sz w:val="22"/>
          <w:szCs w:val="22"/>
          <w:lang w:val="en-US"/>
        </w:rPr>
        <w:t>.</w:t>
      </w:r>
      <w:r w:rsidR="00EC5BD2" w:rsidRPr="00BA6F5E">
        <w:rPr>
          <w:rFonts w:eastAsia="Calibri"/>
          <w:sz w:val="22"/>
          <w:szCs w:val="22"/>
          <w:lang w:val="en-US"/>
        </w:rPr>
        <w:t> </w:t>
      </w:r>
      <w:r w:rsidRPr="00BA6F5E">
        <w:rPr>
          <w:rFonts w:eastAsia="Calibri"/>
          <w:spacing w:val="1"/>
          <w:sz w:val="22"/>
          <w:szCs w:val="22"/>
          <w:lang w:val="en-US"/>
        </w:rPr>
        <w:t>16</w:t>
      </w:r>
      <w:r w:rsidRPr="00BA6F5E">
        <w:rPr>
          <w:rFonts w:eastAsia="Calibri"/>
          <w:spacing w:val="-2"/>
          <w:sz w:val="22"/>
          <w:szCs w:val="22"/>
          <w:lang w:val="en-US"/>
        </w:rPr>
        <w:t>7</w:t>
      </w:r>
      <w:r w:rsidRPr="00BA6F5E">
        <w:rPr>
          <w:rFonts w:eastAsia="Calibri"/>
          <w:sz w:val="22"/>
          <w:szCs w:val="22"/>
          <w:lang w:val="en-US"/>
        </w:rPr>
        <w:t>-</w:t>
      </w:r>
      <w:r w:rsidRPr="00BA6F5E">
        <w:rPr>
          <w:rFonts w:eastAsia="Calibri"/>
          <w:spacing w:val="1"/>
          <w:sz w:val="22"/>
          <w:szCs w:val="22"/>
          <w:lang w:val="en-US"/>
        </w:rPr>
        <w:t>189</w:t>
      </w:r>
      <w:r w:rsidRPr="00BA6F5E">
        <w:rPr>
          <w:rFonts w:eastAsia="Calibri"/>
          <w:spacing w:val="-1"/>
          <w:sz w:val="22"/>
          <w:szCs w:val="22"/>
          <w:lang w:val="en-US"/>
        </w:rPr>
        <w:t>)</w:t>
      </w:r>
      <w:r w:rsidRPr="00BA6F5E">
        <w:rPr>
          <w:rFonts w:eastAsia="Calibri"/>
          <w:sz w:val="22"/>
          <w:szCs w:val="22"/>
          <w:lang w:val="en-US"/>
        </w:rPr>
        <w:t>. S</w:t>
      </w:r>
      <w:r w:rsidRPr="00BA6F5E">
        <w:rPr>
          <w:rFonts w:eastAsia="Calibri"/>
          <w:spacing w:val="1"/>
          <w:sz w:val="22"/>
          <w:szCs w:val="22"/>
          <w:lang w:val="en-US"/>
        </w:rPr>
        <w:t>p</w:t>
      </w:r>
      <w:r w:rsidRPr="00BA6F5E">
        <w:rPr>
          <w:rFonts w:eastAsia="Calibri"/>
          <w:sz w:val="22"/>
          <w:szCs w:val="22"/>
          <w:lang w:val="en-US"/>
        </w:rPr>
        <w:t>ri</w:t>
      </w:r>
      <w:r w:rsidRPr="00BA6F5E">
        <w:rPr>
          <w:rFonts w:eastAsia="Calibri"/>
          <w:spacing w:val="1"/>
          <w:sz w:val="22"/>
          <w:szCs w:val="22"/>
          <w:lang w:val="en-US"/>
        </w:rPr>
        <w:t>n</w:t>
      </w:r>
      <w:r w:rsidRPr="00BA6F5E">
        <w:rPr>
          <w:rFonts w:eastAsia="Calibri"/>
          <w:sz w:val="22"/>
          <w:szCs w:val="22"/>
          <w:lang w:val="en-US"/>
        </w:rPr>
        <w:t>ge</w:t>
      </w:r>
      <w:r w:rsidRPr="00BA6F5E">
        <w:rPr>
          <w:rFonts w:eastAsia="Calibri"/>
          <w:spacing w:val="-2"/>
          <w:sz w:val="22"/>
          <w:szCs w:val="22"/>
          <w:lang w:val="en-US"/>
        </w:rPr>
        <w:t>r</w:t>
      </w:r>
      <w:r w:rsidRPr="00BA6F5E">
        <w:rPr>
          <w:rFonts w:eastAsia="Calibri"/>
          <w:spacing w:val="1"/>
          <w:sz w:val="22"/>
          <w:szCs w:val="22"/>
          <w:lang w:val="en-US"/>
        </w:rPr>
        <w:t>-V</w:t>
      </w:r>
      <w:r w:rsidRPr="00BA6F5E">
        <w:rPr>
          <w:rFonts w:eastAsia="Calibri"/>
          <w:sz w:val="22"/>
          <w:szCs w:val="22"/>
          <w:lang w:val="en-US"/>
        </w:rPr>
        <w:t>e</w:t>
      </w:r>
      <w:r w:rsidRPr="00BA6F5E">
        <w:rPr>
          <w:rFonts w:eastAsia="Calibri"/>
          <w:spacing w:val="-2"/>
          <w:sz w:val="22"/>
          <w:szCs w:val="22"/>
          <w:lang w:val="en-US"/>
        </w:rPr>
        <w:t>r</w:t>
      </w:r>
      <w:r w:rsidRPr="00BA6F5E">
        <w:rPr>
          <w:rFonts w:eastAsia="Calibri"/>
          <w:sz w:val="22"/>
          <w:szCs w:val="22"/>
          <w:lang w:val="en-US"/>
        </w:rPr>
        <w:t>lag.</w:t>
      </w:r>
    </w:p>
    <w:p w14:paraId="72683CDF" w14:textId="4E245BE9" w:rsidR="008C22AB" w:rsidRPr="00AC6B84" w:rsidRDefault="008C22AB" w:rsidP="00A3133A">
      <w:pPr>
        <w:spacing w:after="120"/>
        <w:ind w:left="567" w:right="300" w:hanging="567"/>
        <w:jc w:val="both"/>
        <w:rPr>
          <w:rStyle w:val="Lienhypertexte"/>
          <w:rFonts w:eastAsiaTheme="majorEastAsia"/>
          <w:sz w:val="22"/>
          <w:szCs w:val="22"/>
        </w:rPr>
      </w:pPr>
      <w:r w:rsidRPr="00BA6F5E">
        <w:rPr>
          <w:sz w:val="22"/>
          <w:szCs w:val="22"/>
          <w:shd w:val="clear" w:color="auto" w:fill="FFFFFF"/>
          <w:lang w:val="en-US"/>
        </w:rPr>
        <w:t>OTAN</w:t>
      </w:r>
      <w:r w:rsidR="00EC5BD2" w:rsidRPr="00BA6F5E">
        <w:rPr>
          <w:sz w:val="22"/>
          <w:szCs w:val="22"/>
          <w:shd w:val="clear" w:color="auto" w:fill="FFFFFF"/>
          <w:lang w:val="en-US"/>
        </w:rPr>
        <w:t>.</w:t>
      </w:r>
      <w:r w:rsidRPr="00BA6F5E">
        <w:rPr>
          <w:sz w:val="22"/>
          <w:szCs w:val="22"/>
          <w:shd w:val="clear" w:color="auto" w:fill="FFFFFF"/>
          <w:lang w:val="en-US"/>
        </w:rPr>
        <w:t xml:space="preserve"> (2018). </w:t>
      </w:r>
      <w:r w:rsidRPr="00BA6F5E">
        <w:rPr>
          <w:i/>
          <w:iCs/>
          <w:sz w:val="22"/>
          <w:szCs w:val="22"/>
          <w:shd w:val="clear" w:color="auto" w:fill="FFFFFF"/>
          <w:lang w:val="en-US"/>
        </w:rPr>
        <w:t xml:space="preserve">Assessment of </w:t>
      </w:r>
      <w:r w:rsidR="00EC5BD2" w:rsidRPr="00BA6F5E">
        <w:rPr>
          <w:i/>
          <w:iCs/>
          <w:sz w:val="22"/>
          <w:szCs w:val="22"/>
          <w:shd w:val="clear" w:color="auto" w:fill="FFFFFF"/>
          <w:lang w:val="en-US"/>
        </w:rPr>
        <w:t>i</w:t>
      </w:r>
      <w:r w:rsidRPr="00BA6F5E">
        <w:rPr>
          <w:i/>
          <w:iCs/>
          <w:sz w:val="22"/>
          <w:szCs w:val="22"/>
          <w:shd w:val="clear" w:color="auto" w:fill="FFFFFF"/>
          <w:lang w:val="en-US"/>
        </w:rPr>
        <w:t xml:space="preserve">ntelligent </w:t>
      </w:r>
      <w:r w:rsidR="00EC5BD2" w:rsidRPr="00BA6F5E">
        <w:rPr>
          <w:i/>
          <w:iCs/>
          <w:sz w:val="22"/>
          <w:szCs w:val="22"/>
          <w:shd w:val="clear" w:color="auto" w:fill="FFFFFF"/>
          <w:lang w:val="en-US"/>
        </w:rPr>
        <w:t>t</w:t>
      </w:r>
      <w:r w:rsidRPr="00BA6F5E">
        <w:rPr>
          <w:i/>
          <w:iCs/>
          <w:sz w:val="22"/>
          <w:szCs w:val="22"/>
          <w:shd w:val="clear" w:color="auto" w:fill="FFFFFF"/>
          <w:lang w:val="en-US"/>
        </w:rPr>
        <w:t xml:space="preserve">utoring </w:t>
      </w:r>
      <w:r w:rsidR="00EC5BD2" w:rsidRPr="00BA6F5E">
        <w:rPr>
          <w:i/>
          <w:iCs/>
          <w:sz w:val="22"/>
          <w:szCs w:val="22"/>
          <w:shd w:val="clear" w:color="auto" w:fill="FFFFFF"/>
          <w:lang w:val="en-US"/>
        </w:rPr>
        <w:t>s</w:t>
      </w:r>
      <w:r w:rsidRPr="00BA6F5E">
        <w:rPr>
          <w:i/>
          <w:iCs/>
          <w:sz w:val="22"/>
          <w:szCs w:val="22"/>
          <w:shd w:val="clear" w:color="auto" w:fill="FFFFFF"/>
          <w:lang w:val="en-US"/>
        </w:rPr>
        <w:t xml:space="preserve">ystems </w:t>
      </w:r>
      <w:r w:rsidR="00EC5BD2" w:rsidRPr="00BA6F5E">
        <w:rPr>
          <w:i/>
          <w:iCs/>
          <w:sz w:val="22"/>
          <w:szCs w:val="22"/>
          <w:shd w:val="clear" w:color="auto" w:fill="FFFFFF"/>
          <w:lang w:val="en-US"/>
        </w:rPr>
        <w:t>t</w:t>
      </w:r>
      <w:r w:rsidRPr="00BA6F5E">
        <w:rPr>
          <w:i/>
          <w:iCs/>
          <w:sz w:val="22"/>
          <w:szCs w:val="22"/>
          <w:shd w:val="clear" w:color="auto" w:fill="FFFFFF"/>
          <w:lang w:val="en-US"/>
        </w:rPr>
        <w:t xml:space="preserve">echnologies and </w:t>
      </w:r>
      <w:r w:rsidR="00EC5BD2" w:rsidRPr="00BA6F5E">
        <w:rPr>
          <w:i/>
          <w:iCs/>
          <w:sz w:val="22"/>
          <w:szCs w:val="22"/>
          <w:shd w:val="clear" w:color="auto" w:fill="FFFFFF"/>
          <w:lang w:val="en-US"/>
        </w:rPr>
        <w:t>o</w:t>
      </w:r>
      <w:r w:rsidRPr="00BA6F5E">
        <w:rPr>
          <w:i/>
          <w:iCs/>
          <w:sz w:val="22"/>
          <w:szCs w:val="22"/>
          <w:shd w:val="clear" w:color="auto" w:fill="FFFFFF"/>
          <w:lang w:val="en-US"/>
        </w:rPr>
        <w:t>pportunities.</w:t>
      </w:r>
      <w:r w:rsidRPr="00BA6F5E">
        <w:rPr>
          <w:i/>
          <w:iCs/>
          <w:sz w:val="22"/>
          <w:szCs w:val="22"/>
          <w:lang w:val="en-US"/>
        </w:rPr>
        <w:t xml:space="preserve"> </w:t>
      </w:r>
      <w:proofErr w:type="spellStart"/>
      <w:r w:rsidRPr="00AC6B84">
        <w:rPr>
          <w:i/>
          <w:iCs/>
          <w:sz w:val="22"/>
          <w:szCs w:val="22"/>
        </w:rPr>
        <w:t>Technical</w:t>
      </w:r>
      <w:proofErr w:type="spellEnd"/>
      <w:r w:rsidRPr="00AC6B84">
        <w:rPr>
          <w:i/>
          <w:iCs/>
          <w:sz w:val="22"/>
          <w:szCs w:val="22"/>
        </w:rPr>
        <w:t xml:space="preserve"> </w:t>
      </w:r>
      <w:r w:rsidR="00EC5BD2">
        <w:rPr>
          <w:i/>
          <w:iCs/>
          <w:sz w:val="22"/>
          <w:szCs w:val="22"/>
        </w:rPr>
        <w:t>r</w:t>
      </w:r>
      <w:r w:rsidRPr="00AC6B84">
        <w:rPr>
          <w:i/>
          <w:iCs/>
          <w:sz w:val="22"/>
          <w:szCs w:val="22"/>
        </w:rPr>
        <w:t>eport</w:t>
      </w:r>
      <w:r w:rsidR="00957601" w:rsidRPr="00AC6B84">
        <w:rPr>
          <w:sz w:val="22"/>
          <w:szCs w:val="22"/>
        </w:rPr>
        <w:t xml:space="preserve">. </w:t>
      </w:r>
      <w:r w:rsidR="00EC5BD2">
        <w:rPr>
          <w:sz w:val="22"/>
          <w:szCs w:val="22"/>
        </w:rPr>
        <w:t>S</w:t>
      </w:r>
      <w:r w:rsidR="00957601" w:rsidRPr="00AC6B84">
        <w:rPr>
          <w:sz w:val="22"/>
          <w:szCs w:val="22"/>
        </w:rPr>
        <w:t>ite de l</w:t>
      </w:r>
      <w:r w:rsidR="00DA1839">
        <w:rPr>
          <w:sz w:val="22"/>
          <w:szCs w:val="22"/>
        </w:rPr>
        <w:t>’</w:t>
      </w:r>
      <w:r w:rsidR="00957601" w:rsidRPr="00AC6B84">
        <w:rPr>
          <w:sz w:val="22"/>
          <w:szCs w:val="22"/>
        </w:rPr>
        <w:t>OTAN</w:t>
      </w:r>
      <w:r w:rsidR="00EC5BD2">
        <w:rPr>
          <w:sz w:val="22"/>
          <w:szCs w:val="22"/>
        </w:rPr>
        <w:t>.</w:t>
      </w:r>
      <w:r w:rsidR="00E144E7" w:rsidRPr="00AC6B84">
        <w:rPr>
          <w:sz w:val="22"/>
          <w:szCs w:val="22"/>
        </w:rPr>
        <w:t xml:space="preserve"> </w:t>
      </w:r>
      <w:hyperlink r:id="rId46" w:history="1">
        <w:r w:rsidRPr="00AC6B84">
          <w:rPr>
            <w:rStyle w:val="Lienhypertexte"/>
            <w:rFonts w:eastAsiaTheme="majorEastAsia"/>
            <w:sz w:val="22"/>
            <w:szCs w:val="22"/>
          </w:rPr>
          <w:t>https://www.sto.nato.int/publications/pages/Technical_Reports.aspx</w:t>
        </w:r>
      </w:hyperlink>
    </w:p>
    <w:p w14:paraId="23F43D6F" w14:textId="1170B53D" w:rsidR="008C22AB" w:rsidRPr="00AC6B84" w:rsidRDefault="008C22AB" w:rsidP="00A3133A">
      <w:pPr>
        <w:adjustRightInd w:val="0"/>
        <w:spacing w:after="120"/>
        <w:ind w:left="567" w:right="94" w:hanging="567"/>
        <w:jc w:val="both"/>
        <w:rPr>
          <w:rFonts w:eastAsia="Calibri"/>
          <w:sz w:val="22"/>
          <w:szCs w:val="22"/>
        </w:rPr>
      </w:pPr>
      <w:proofErr w:type="spellStart"/>
      <w:r w:rsidRPr="00BA6F5E">
        <w:rPr>
          <w:rFonts w:eastAsia="Calibri"/>
          <w:spacing w:val="1"/>
          <w:sz w:val="22"/>
          <w:szCs w:val="22"/>
          <w:lang w:val="en-US"/>
        </w:rPr>
        <w:t>P</w:t>
      </w:r>
      <w:r w:rsidRPr="00BA6F5E">
        <w:rPr>
          <w:rFonts w:eastAsia="Calibri"/>
          <w:sz w:val="22"/>
          <w:szCs w:val="22"/>
          <w:lang w:val="en-US"/>
        </w:rPr>
        <w:t>a</w:t>
      </w:r>
      <w:r w:rsidRPr="00BA6F5E">
        <w:rPr>
          <w:rFonts w:eastAsia="Calibri"/>
          <w:spacing w:val="1"/>
          <w:sz w:val="22"/>
          <w:szCs w:val="22"/>
          <w:lang w:val="en-US"/>
        </w:rPr>
        <w:t>pe</w:t>
      </w:r>
      <w:r w:rsidRPr="00BA6F5E">
        <w:rPr>
          <w:rFonts w:eastAsia="Calibri"/>
          <w:spacing w:val="-2"/>
          <w:sz w:val="22"/>
          <w:szCs w:val="22"/>
          <w:lang w:val="en-US"/>
        </w:rPr>
        <w:t>r</w:t>
      </w:r>
      <w:r w:rsidRPr="00BA6F5E">
        <w:rPr>
          <w:rFonts w:eastAsia="Calibri"/>
          <w:spacing w:val="1"/>
          <w:sz w:val="22"/>
          <w:szCs w:val="22"/>
          <w:lang w:val="en-US"/>
        </w:rPr>
        <w:t>t</w:t>
      </w:r>
      <w:proofErr w:type="spellEnd"/>
      <w:r w:rsidRPr="00BA6F5E">
        <w:rPr>
          <w:rFonts w:eastAsia="Calibri"/>
          <w:sz w:val="22"/>
          <w:szCs w:val="22"/>
          <w:lang w:val="en-US"/>
        </w:rPr>
        <w:t>,</w:t>
      </w:r>
      <w:r w:rsidRPr="00BA6F5E">
        <w:rPr>
          <w:rFonts w:eastAsia="Calibri"/>
          <w:spacing w:val="13"/>
          <w:sz w:val="22"/>
          <w:szCs w:val="22"/>
          <w:lang w:val="en-US"/>
        </w:rPr>
        <w:t xml:space="preserve"> </w:t>
      </w:r>
      <w:r w:rsidRPr="00BA6F5E">
        <w:rPr>
          <w:rFonts w:eastAsia="Calibri"/>
          <w:sz w:val="22"/>
          <w:szCs w:val="22"/>
          <w:lang w:val="en-US"/>
        </w:rPr>
        <w:t>S.</w:t>
      </w:r>
      <w:r w:rsidRPr="00BA6F5E">
        <w:rPr>
          <w:rFonts w:eastAsia="Calibri"/>
          <w:spacing w:val="12"/>
          <w:sz w:val="22"/>
          <w:szCs w:val="22"/>
          <w:lang w:val="en-US"/>
        </w:rPr>
        <w:t xml:space="preserve"> </w:t>
      </w:r>
      <w:r w:rsidRPr="00BA6F5E">
        <w:rPr>
          <w:rFonts w:eastAsia="Calibri"/>
          <w:spacing w:val="-1"/>
          <w:sz w:val="22"/>
          <w:szCs w:val="22"/>
          <w:lang w:val="en-US"/>
        </w:rPr>
        <w:t>(</w:t>
      </w:r>
      <w:r w:rsidRPr="00BA6F5E">
        <w:rPr>
          <w:rFonts w:eastAsia="Calibri"/>
          <w:spacing w:val="1"/>
          <w:sz w:val="22"/>
          <w:szCs w:val="22"/>
          <w:lang w:val="en-US"/>
        </w:rPr>
        <w:t>1980</w:t>
      </w:r>
      <w:r w:rsidRPr="00BA6F5E">
        <w:rPr>
          <w:rFonts w:eastAsia="Calibri"/>
          <w:spacing w:val="-1"/>
          <w:sz w:val="22"/>
          <w:szCs w:val="22"/>
          <w:lang w:val="en-US"/>
        </w:rPr>
        <w:t>)</w:t>
      </w:r>
      <w:r w:rsidRPr="00BA6F5E">
        <w:rPr>
          <w:rFonts w:eastAsia="Calibri"/>
          <w:sz w:val="22"/>
          <w:szCs w:val="22"/>
          <w:lang w:val="en-US"/>
        </w:rPr>
        <w:t>.</w:t>
      </w:r>
      <w:r w:rsidRPr="00BA6F5E">
        <w:rPr>
          <w:rFonts w:eastAsia="Calibri"/>
          <w:spacing w:val="12"/>
          <w:sz w:val="22"/>
          <w:szCs w:val="22"/>
          <w:lang w:val="en-US"/>
        </w:rPr>
        <w:t xml:space="preserve"> </w:t>
      </w:r>
      <w:r w:rsidRPr="00BA6F5E">
        <w:rPr>
          <w:rFonts w:eastAsia="Calibri"/>
          <w:i/>
          <w:spacing w:val="1"/>
          <w:sz w:val="22"/>
          <w:szCs w:val="22"/>
          <w:lang w:val="en-US"/>
        </w:rPr>
        <w:t>M</w:t>
      </w:r>
      <w:r w:rsidRPr="00BA6F5E">
        <w:rPr>
          <w:rFonts w:eastAsia="Calibri"/>
          <w:i/>
          <w:sz w:val="22"/>
          <w:szCs w:val="22"/>
          <w:lang w:val="en-US"/>
        </w:rPr>
        <w:t>i</w:t>
      </w:r>
      <w:r w:rsidRPr="00BA6F5E">
        <w:rPr>
          <w:rFonts w:eastAsia="Calibri"/>
          <w:i/>
          <w:spacing w:val="-1"/>
          <w:sz w:val="22"/>
          <w:szCs w:val="22"/>
          <w:lang w:val="en-US"/>
        </w:rPr>
        <w:t>nd</w:t>
      </w:r>
      <w:r w:rsidRPr="00BA6F5E">
        <w:rPr>
          <w:rFonts w:eastAsia="Calibri"/>
          <w:i/>
          <w:sz w:val="22"/>
          <w:szCs w:val="22"/>
          <w:lang w:val="en-US"/>
        </w:rPr>
        <w:t>s</w:t>
      </w:r>
      <w:r w:rsidRPr="00BA6F5E">
        <w:rPr>
          <w:rFonts w:eastAsia="Calibri"/>
          <w:i/>
          <w:spacing w:val="-1"/>
          <w:sz w:val="22"/>
          <w:szCs w:val="22"/>
          <w:lang w:val="en-US"/>
        </w:rPr>
        <w:t>tor</w:t>
      </w:r>
      <w:r w:rsidRPr="00BA6F5E">
        <w:rPr>
          <w:rFonts w:eastAsia="Calibri"/>
          <w:i/>
          <w:sz w:val="22"/>
          <w:szCs w:val="22"/>
          <w:lang w:val="en-US"/>
        </w:rPr>
        <w:t>ms:</w:t>
      </w:r>
      <w:r w:rsidRPr="00BA6F5E">
        <w:rPr>
          <w:rFonts w:eastAsia="Calibri"/>
          <w:i/>
          <w:spacing w:val="14"/>
          <w:sz w:val="22"/>
          <w:szCs w:val="22"/>
          <w:lang w:val="en-US"/>
        </w:rPr>
        <w:t xml:space="preserve"> </w:t>
      </w:r>
      <w:r w:rsidRPr="00BA6F5E">
        <w:rPr>
          <w:rFonts w:eastAsia="Calibri"/>
          <w:i/>
          <w:spacing w:val="-1"/>
          <w:sz w:val="22"/>
          <w:szCs w:val="22"/>
          <w:lang w:val="en-US"/>
        </w:rPr>
        <w:t>Ch</w:t>
      </w:r>
      <w:r w:rsidRPr="00BA6F5E">
        <w:rPr>
          <w:rFonts w:eastAsia="Calibri"/>
          <w:i/>
          <w:sz w:val="22"/>
          <w:szCs w:val="22"/>
          <w:lang w:val="en-US"/>
        </w:rPr>
        <w:t>il</w:t>
      </w:r>
      <w:r w:rsidRPr="00BA6F5E">
        <w:rPr>
          <w:rFonts w:eastAsia="Calibri"/>
          <w:i/>
          <w:spacing w:val="1"/>
          <w:sz w:val="22"/>
          <w:szCs w:val="22"/>
          <w:lang w:val="en-US"/>
        </w:rPr>
        <w:t>d</w:t>
      </w:r>
      <w:r w:rsidRPr="00BA6F5E">
        <w:rPr>
          <w:rFonts w:eastAsia="Calibri"/>
          <w:i/>
          <w:spacing w:val="-1"/>
          <w:sz w:val="22"/>
          <w:szCs w:val="22"/>
          <w:lang w:val="en-US"/>
        </w:rPr>
        <w:t>r</w:t>
      </w:r>
      <w:r w:rsidRPr="00BA6F5E">
        <w:rPr>
          <w:rFonts w:eastAsia="Calibri"/>
          <w:i/>
          <w:spacing w:val="1"/>
          <w:sz w:val="22"/>
          <w:szCs w:val="22"/>
          <w:lang w:val="en-US"/>
        </w:rPr>
        <w:t>e</w:t>
      </w:r>
      <w:r w:rsidRPr="00BA6F5E">
        <w:rPr>
          <w:rFonts w:eastAsia="Calibri"/>
          <w:i/>
          <w:spacing w:val="-1"/>
          <w:sz w:val="22"/>
          <w:szCs w:val="22"/>
          <w:lang w:val="en-US"/>
        </w:rPr>
        <w:t>n</w:t>
      </w:r>
      <w:r w:rsidRPr="00BA6F5E">
        <w:rPr>
          <w:rFonts w:eastAsia="Calibri"/>
          <w:i/>
          <w:sz w:val="22"/>
          <w:szCs w:val="22"/>
          <w:lang w:val="en-US"/>
        </w:rPr>
        <w:t>,</w:t>
      </w:r>
      <w:r w:rsidRPr="00BA6F5E">
        <w:rPr>
          <w:rFonts w:eastAsia="Calibri"/>
          <w:i/>
          <w:spacing w:val="13"/>
          <w:sz w:val="22"/>
          <w:szCs w:val="22"/>
          <w:lang w:val="en-US"/>
        </w:rPr>
        <w:t xml:space="preserve"> </w:t>
      </w:r>
      <w:r w:rsidRPr="00BA6F5E">
        <w:rPr>
          <w:rFonts w:eastAsia="Calibri"/>
          <w:i/>
          <w:spacing w:val="1"/>
          <w:sz w:val="22"/>
          <w:szCs w:val="22"/>
          <w:lang w:val="en-US"/>
        </w:rPr>
        <w:t>c</w:t>
      </w:r>
      <w:r w:rsidRPr="00BA6F5E">
        <w:rPr>
          <w:rFonts w:eastAsia="Calibri"/>
          <w:i/>
          <w:spacing w:val="-1"/>
          <w:sz w:val="22"/>
          <w:szCs w:val="22"/>
          <w:lang w:val="en-US"/>
        </w:rPr>
        <w:t>o</w:t>
      </w:r>
      <w:r w:rsidRPr="00BA6F5E">
        <w:rPr>
          <w:rFonts w:eastAsia="Calibri"/>
          <w:i/>
          <w:sz w:val="22"/>
          <w:szCs w:val="22"/>
          <w:lang w:val="en-US"/>
        </w:rPr>
        <w:t>m</w:t>
      </w:r>
      <w:r w:rsidRPr="00BA6F5E">
        <w:rPr>
          <w:rFonts w:eastAsia="Calibri"/>
          <w:i/>
          <w:spacing w:val="1"/>
          <w:sz w:val="22"/>
          <w:szCs w:val="22"/>
          <w:lang w:val="en-US"/>
        </w:rPr>
        <w:t>p</w:t>
      </w:r>
      <w:r w:rsidRPr="00BA6F5E">
        <w:rPr>
          <w:rFonts w:eastAsia="Calibri"/>
          <w:i/>
          <w:spacing w:val="-1"/>
          <w:sz w:val="22"/>
          <w:szCs w:val="22"/>
          <w:lang w:val="en-US"/>
        </w:rPr>
        <w:t>u</w:t>
      </w:r>
      <w:r w:rsidRPr="00BA6F5E">
        <w:rPr>
          <w:rFonts w:eastAsia="Calibri"/>
          <w:i/>
          <w:spacing w:val="1"/>
          <w:sz w:val="22"/>
          <w:szCs w:val="22"/>
          <w:lang w:val="en-US"/>
        </w:rPr>
        <w:t>te</w:t>
      </w:r>
      <w:r w:rsidRPr="00BA6F5E">
        <w:rPr>
          <w:rFonts w:eastAsia="Calibri"/>
          <w:i/>
          <w:spacing w:val="-1"/>
          <w:sz w:val="22"/>
          <w:szCs w:val="22"/>
          <w:lang w:val="en-US"/>
        </w:rPr>
        <w:t>r</w:t>
      </w:r>
      <w:r w:rsidRPr="00BA6F5E">
        <w:rPr>
          <w:rFonts w:eastAsia="Calibri"/>
          <w:i/>
          <w:sz w:val="22"/>
          <w:szCs w:val="22"/>
          <w:lang w:val="en-US"/>
        </w:rPr>
        <w:t>s,</w:t>
      </w:r>
      <w:r w:rsidRPr="00BA6F5E">
        <w:rPr>
          <w:rFonts w:eastAsia="Calibri"/>
          <w:i/>
          <w:spacing w:val="13"/>
          <w:sz w:val="22"/>
          <w:szCs w:val="22"/>
          <w:lang w:val="en-US"/>
        </w:rPr>
        <w:t xml:space="preserve"> </w:t>
      </w:r>
      <w:r w:rsidRPr="00BA6F5E">
        <w:rPr>
          <w:rFonts w:eastAsia="Calibri"/>
          <w:i/>
          <w:spacing w:val="-1"/>
          <w:sz w:val="22"/>
          <w:szCs w:val="22"/>
          <w:lang w:val="en-US"/>
        </w:rPr>
        <w:t>a</w:t>
      </w:r>
      <w:r w:rsidRPr="00BA6F5E">
        <w:rPr>
          <w:rFonts w:eastAsia="Calibri"/>
          <w:i/>
          <w:spacing w:val="1"/>
          <w:sz w:val="22"/>
          <w:szCs w:val="22"/>
          <w:lang w:val="en-US"/>
        </w:rPr>
        <w:t>n</w:t>
      </w:r>
      <w:r w:rsidRPr="00BA6F5E">
        <w:rPr>
          <w:rFonts w:eastAsia="Calibri"/>
          <w:i/>
          <w:sz w:val="22"/>
          <w:szCs w:val="22"/>
          <w:lang w:val="en-US"/>
        </w:rPr>
        <w:t>d</w:t>
      </w:r>
      <w:r w:rsidRPr="00BA6F5E">
        <w:rPr>
          <w:rFonts w:eastAsia="Calibri"/>
          <w:i/>
          <w:spacing w:val="12"/>
          <w:sz w:val="22"/>
          <w:szCs w:val="22"/>
          <w:lang w:val="en-US"/>
        </w:rPr>
        <w:t xml:space="preserve"> </w:t>
      </w:r>
      <w:r w:rsidRPr="00BA6F5E">
        <w:rPr>
          <w:rFonts w:eastAsia="Calibri"/>
          <w:i/>
          <w:spacing w:val="-1"/>
          <w:sz w:val="22"/>
          <w:szCs w:val="22"/>
          <w:lang w:val="en-US"/>
        </w:rPr>
        <w:t>p</w:t>
      </w:r>
      <w:r w:rsidRPr="00BA6F5E">
        <w:rPr>
          <w:rFonts w:eastAsia="Calibri"/>
          <w:i/>
          <w:spacing w:val="2"/>
          <w:sz w:val="22"/>
          <w:szCs w:val="22"/>
          <w:lang w:val="en-US"/>
        </w:rPr>
        <w:t>o</w:t>
      </w:r>
      <w:r w:rsidRPr="00BA6F5E">
        <w:rPr>
          <w:rFonts w:eastAsia="Calibri"/>
          <w:i/>
          <w:spacing w:val="-1"/>
          <w:sz w:val="22"/>
          <w:szCs w:val="22"/>
          <w:lang w:val="en-US"/>
        </w:rPr>
        <w:t>w</w:t>
      </w:r>
      <w:r w:rsidRPr="00BA6F5E">
        <w:rPr>
          <w:rFonts w:eastAsia="Calibri"/>
          <w:i/>
          <w:spacing w:val="1"/>
          <w:sz w:val="22"/>
          <w:szCs w:val="22"/>
          <w:lang w:val="en-US"/>
        </w:rPr>
        <w:t>e</w:t>
      </w:r>
      <w:r w:rsidRPr="00BA6F5E">
        <w:rPr>
          <w:rFonts w:eastAsia="Calibri"/>
          <w:i/>
          <w:spacing w:val="-1"/>
          <w:sz w:val="22"/>
          <w:szCs w:val="22"/>
          <w:lang w:val="en-US"/>
        </w:rPr>
        <w:t>r</w:t>
      </w:r>
      <w:r w:rsidRPr="00BA6F5E">
        <w:rPr>
          <w:rFonts w:eastAsia="Calibri"/>
          <w:i/>
          <w:spacing w:val="1"/>
          <w:sz w:val="22"/>
          <w:szCs w:val="22"/>
          <w:lang w:val="en-US"/>
        </w:rPr>
        <w:t>f</w:t>
      </w:r>
      <w:r w:rsidRPr="00BA6F5E">
        <w:rPr>
          <w:rFonts w:eastAsia="Calibri"/>
          <w:i/>
          <w:spacing w:val="-1"/>
          <w:sz w:val="22"/>
          <w:szCs w:val="22"/>
          <w:lang w:val="en-US"/>
        </w:rPr>
        <w:t>u</w:t>
      </w:r>
      <w:r w:rsidRPr="00BA6F5E">
        <w:rPr>
          <w:rFonts w:eastAsia="Calibri"/>
          <w:i/>
          <w:sz w:val="22"/>
          <w:szCs w:val="22"/>
          <w:lang w:val="en-US"/>
        </w:rPr>
        <w:t>l</w:t>
      </w:r>
      <w:r w:rsidRPr="00BA6F5E">
        <w:rPr>
          <w:rFonts w:eastAsia="Calibri"/>
          <w:i/>
          <w:spacing w:val="13"/>
          <w:sz w:val="22"/>
          <w:szCs w:val="22"/>
          <w:lang w:val="en-US"/>
        </w:rPr>
        <w:t xml:space="preserve"> </w:t>
      </w:r>
      <w:r w:rsidRPr="00BA6F5E">
        <w:rPr>
          <w:rFonts w:eastAsia="Calibri"/>
          <w:i/>
          <w:sz w:val="22"/>
          <w:szCs w:val="22"/>
          <w:lang w:val="en-US"/>
        </w:rPr>
        <w:t>i</w:t>
      </w:r>
      <w:r w:rsidRPr="00BA6F5E">
        <w:rPr>
          <w:rFonts w:eastAsia="Calibri"/>
          <w:i/>
          <w:spacing w:val="-1"/>
          <w:sz w:val="22"/>
          <w:szCs w:val="22"/>
          <w:lang w:val="en-US"/>
        </w:rPr>
        <w:t>d</w:t>
      </w:r>
      <w:r w:rsidRPr="00BA6F5E">
        <w:rPr>
          <w:rFonts w:eastAsia="Calibri"/>
          <w:i/>
          <w:spacing w:val="1"/>
          <w:sz w:val="22"/>
          <w:szCs w:val="22"/>
          <w:lang w:val="en-US"/>
        </w:rPr>
        <w:t>e</w:t>
      </w:r>
      <w:r w:rsidRPr="00BA6F5E">
        <w:rPr>
          <w:rFonts w:eastAsia="Calibri"/>
          <w:i/>
          <w:spacing w:val="-1"/>
          <w:sz w:val="22"/>
          <w:szCs w:val="22"/>
          <w:lang w:val="en-US"/>
        </w:rPr>
        <w:t>a</w:t>
      </w:r>
      <w:r w:rsidRPr="00BA6F5E">
        <w:rPr>
          <w:rFonts w:eastAsia="Calibri"/>
          <w:i/>
          <w:spacing w:val="3"/>
          <w:sz w:val="22"/>
          <w:szCs w:val="22"/>
          <w:lang w:val="en-US"/>
        </w:rPr>
        <w:t>s</w:t>
      </w:r>
      <w:r w:rsidRPr="00BA6F5E">
        <w:rPr>
          <w:rFonts w:eastAsia="Calibri"/>
          <w:sz w:val="22"/>
          <w:szCs w:val="22"/>
          <w:lang w:val="en-US"/>
        </w:rPr>
        <w:t>.</w:t>
      </w:r>
      <w:r w:rsidRPr="00BA6F5E">
        <w:rPr>
          <w:rFonts w:eastAsia="Calibri"/>
          <w:spacing w:val="15"/>
          <w:sz w:val="22"/>
          <w:szCs w:val="22"/>
          <w:lang w:val="en-US"/>
        </w:rPr>
        <w:t xml:space="preserve"> </w:t>
      </w:r>
      <w:r w:rsidRPr="00AC6B84">
        <w:rPr>
          <w:rFonts w:eastAsia="Calibri"/>
          <w:spacing w:val="-1"/>
          <w:sz w:val="22"/>
          <w:szCs w:val="22"/>
        </w:rPr>
        <w:t>B</w:t>
      </w:r>
      <w:r w:rsidRPr="00AC6B84">
        <w:rPr>
          <w:rFonts w:eastAsia="Calibri"/>
          <w:sz w:val="22"/>
          <w:szCs w:val="22"/>
        </w:rPr>
        <w:t xml:space="preserve">asic </w:t>
      </w:r>
      <w:r w:rsidRPr="00AC6B84">
        <w:rPr>
          <w:rFonts w:eastAsia="Calibri"/>
          <w:spacing w:val="-1"/>
          <w:sz w:val="22"/>
          <w:szCs w:val="22"/>
        </w:rPr>
        <w:t>B</w:t>
      </w:r>
      <w:r w:rsidRPr="00AC6B84">
        <w:rPr>
          <w:rFonts w:eastAsia="Calibri"/>
          <w:spacing w:val="1"/>
          <w:sz w:val="22"/>
          <w:szCs w:val="22"/>
        </w:rPr>
        <w:t>oo</w:t>
      </w:r>
      <w:r w:rsidRPr="00AC6B84">
        <w:rPr>
          <w:rFonts w:eastAsia="Calibri"/>
          <w:spacing w:val="-1"/>
          <w:sz w:val="22"/>
          <w:szCs w:val="22"/>
        </w:rPr>
        <w:t>k</w:t>
      </w:r>
      <w:r w:rsidRPr="00AC6B84">
        <w:rPr>
          <w:rFonts w:eastAsia="Calibri"/>
          <w:sz w:val="22"/>
          <w:szCs w:val="22"/>
        </w:rPr>
        <w:t>s,</w:t>
      </w:r>
      <w:r w:rsidRPr="00AC6B84">
        <w:rPr>
          <w:rFonts w:eastAsia="Calibri"/>
          <w:spacing w:val="1"/>
          <w:sz w:val="22"/>
          <w:szCs w:val="22"/>
        </w:rPr>
        <w:t xml:space="preserve"> </w:t>
      </w:r>
      <w:r w:rsidRPr="00AC6B84">
        <w:rPr>
          <w:rFonts w:eastAsia="Calibri"/>
          <w:sz w:val="22"/>
          <w:szCs w:val="22"/>
        </w:rPr>
        <w:t>I</w:t>
      </w:r>
      <w:r w:rsidRPr="00AC6B84">
        <w:rPr>
          <w:rFonts w:eastAsia="Calibri"/>
          <w:spacing w:val="1"/>
          <w:sz w:val="22"/>
          <w:szCs w:val="22"/>
        </w:rPr>
        <w:t>n</w:t>
      </w:r>
      <w:r w:rsidRPr="00AC6B84">
        <w:rPr>
          <w:rFonts w:eastAsia="Calibri"/>
          <w:spacing w:val="-1"/>
          <w:sz w:val="22"/>
          <w:szCs w:val="22"/>
        </w:rPr>
        <w:t>c</w:t>
      </w:r>
      <w:r w:rsidRPr="00AC6B84">
        <w:rPr>
          <w:rFonts w:eastAsia="Calibri"/>
          <w:sz w:val="22"/>
          <w:szCs w:val="22"/>
        </w:rPr>
        <w:t>.</w:t>
      </w:r>
    </w:p>
    <w:p w14:paraId="058E28DA" w14:textId="662C7CF4" w:rsidR="00727EF1" w:rsidRPr="00AC6B84" w:rsidRDefault="00727EF1" w:rsidP="00A3133A">
      <w:pPr>
        <w:spacing w:after="120"/>
        <w:ind w:left="567" w:hanging="567"/>
        <w:jc w:val="both"/>
        <w:rPr>
          <w:sz w:val="22"/>
          <w:szCs w:val="22"/>
        </w:rPr>
      </w:pPr>
      <w:r w:rsidRPr="00AC6B84">
        <w:rPr>
          <w:sz w:val="22"/>
          <w:szCs w:val="22"/>
        </w:rPr>
        <w:t>Paquette, G. et Bergeron</w:t>
      </w:r>
      <w:r w:rsidR="00EC5BD2">
        <w:rPr>
          <w:sz w:val="22"/>
          <w:szCs w:val="22"/>
        </w:rPr>
        <w:t>,</w:t>
      </w:r>
      <w:r w:rsidRPr="00AC6B84">
        <w:rPr>
          <w:sz w:val="22"/>
          <w:szCs w:val="22"/>
        </w:rPr>
        <w:t xml:space="preserve"> A. (1989)</w:t>
      </w:r>
      <w:r w:rsidR="00EC5BD2">
        <w:rPr>
          <w:sz w:val="22"/>
          <w:szCs w:val="22"/>
        </w:rPr>
        <w:t>.</w:t>
      </w:r>
      <w:r w:rsidRPr="00AC6B84">
        <w:rPr>
          <w:sz w:val="22"/>
          <w:szCs w:val="22"/>
        </w:rPr>
        <w:t xml:space="preserve"> </w:t>
      </w:r>
      <w:r w:rsidRPr="00AC6B84">
        <w:rPr>
          <w:i/>
          <w:iCs/>
          <w:sz w:val="22"/>
          <w:szCs w:val="22"/>
        </w:rPr>
        <w:t>L</w:t>
      </w:r>
      <w:r w:rsidR="00DA1839">
        <w:rPr>
          <w:i/>
          <w:iCs/>
          <w:sz w:val="22"/>
          <w:szCs w:val="22"/>
        </w:rPr>
        <w:t>’</w:t>
      </w:r>
      <w:r w:rsidRPr="00AC6B84">
        <w:rPr>
          <w:i/>
          <w:iCs/>
          <w:sz w:val="22"/>
          <w:szCs w:val="22"/>
        </w:rPr>
        <w:t>intelligence artificielle</w:t>
      </w:r>
      <w:r w:rsidR="00EC5BD2">
        <w:rPr>
          <w:i/>
          <w:iCs/>
          <w:sz w:val="22"/>
          <w:szCs w:val="22"/>
        </w:rPr>
        <w:t xml:space="preserve"> : </w:t>
      </w:r>
      <w:r w:rsidRPr="00AC6B84">
        <w:rPr>
          <w:i/>
          <w:iCs/>
          <w:sz w:val="22"/>
          <w:szCs w:val="22"/>
        </w:rPr>
        <w:t>comprendre et prolonger l</w:t>
      </w:r>
      <w:r w:rsidR="00DA1839">
        <w:rPr>
          <w:i/>
          <w:iCs/>
          <w:sz w:val="22"/>
          <w:szCs w:val="22"/>
        </w:rPr>
        <w:t>’</w:t>
      </w:r>
      <w:r w:rsidRPr="00AC6B84">
        <w:rPr>
          <w:i/>
          <w:iCs/>
          <w:sz w:val="22"/>
          <w:szCs w:val="22"/>
        </w:rPr>
        <w:t>intelligence humaine,</w:t>
      </w:r>
      <w:r w:rsidRPr="00AC6B84">
        <w:rPr>
          <w:sz w:val="22"/>
          <w:szCs w:val="22"/>
        </w:rPr>
        <w:t xml:space="preserve"> Télé-université. </w:t>
      </w:r>
    </w:p>
    <w:p w14:paraId="07FE6D7E" w14:textId="77777777" w:rsidR="00A3133A" w:rsidRPr="00BA6F5E" w:rsidRDefault="00727EF1" w:rsidP="00A3133A">
      <w:pPr>
        <w:adjustRightInd w:val="0"/>
        <w:spacing w:after="120"/>
        <w:ind w:left="567" w:right="137" w:hanging="567"/>
        <w:jc w:val="both"/>
        <w:rPr>
          <w:sz w:val="22"/>
          <w:szCs w:val="22"/>
          <w:lang w:val="en-US"/>
        </w:rPr>
      </w:pPr>
      <w:r w:rsidRPr="00AC6B84">
        <w:rPr>
          <w:sz w:val="22"/>
          <w:szCs w:val="22"/>
        </w:rPr>
        <w:t xml:space="preserve">Paquette, G., Crevier, F. </w:t>
      </w:r>
      <w:r w:rsidR="00EC5BD2">
        <w:rPr>
          <w:sz w:val="22"/>
          <w:szCs w:val="22"/>
        </w:rPr>
        <w:t>et</w:t>
      </w:r>
      <w:r w:rsidRPr="00AC6B84">
        <w:rPr>
          <w:sz w:val="22"/>
          <w:szCs w:val="22"/>
        </w:rPr>
        <w:t xml:space="preserve"> Aubin, C. (1994</w:t>
      </w:r>
      <w:r w:rsidR="00EC5BD2">
        <w:rPr>
          <w:sz w:val="22"/>
          <w:szCs w:val="22"/>
        </w:rPr>
        <w:t>, novembre</w:t>
      </w:r>
      <w:r w:rsidRPr="00AC6B84">
        <w:rPr>
          <w:sz w:val="22"/>
          <w:szCs w:val="22"/>
        </w:rPr>
        <w:t>)</w:t>
      </w:r>
      <w:r w:rsidR="00EC5BD2">
        <w:rPr>
          <w:sz w:val="22"/>
          <w:szCs w:val="22"/>
        </w:rPr>
        <w:t>.</w:t>
      </w:r>
      <w:r w:rsidRPr="00AC6B84">
        <w:rPr>
          <w:sz w:val="22"/>
          <w:szCs w:val="22"/>
        </w:rPr>
        <w:t xml:space="preserve"> </w:t>
      </w:r>
      <w:r w:rsidRPr="00BA6F5E">
        <w:rPr>
          <w:sz w:val="22"/>
          <w:szCs w:val="22"/>
          <w:lang w:val="en-US"/>
        </w:rPr>
        <w:t xml:space="preserve">ID </w:t>
      </w:r>
      <w:r w:rsidR="00EC5BD2" w:rsidRPr="00BA6F5E">
        <w:rPr>
          <w:sz w:val="22"/>
          <w:szCs w:val="22"/>
          <w:lang w:val="en-US"/>
        </w:rPr>
        <w:t>k</w:t>
      </w:r>
      <w:r w:rsidRPr="00BA6F5E">
        <w:rPr>
          <w:sz w:val="22"/>
          <w:szCs w:val="22"/>
          <w:lang w:val="en-US"/>
        </w:rPr>
        <w:t xml:space="preserve">nowledge in a </w:t>
      </w:r>
      <w:r w:rsidR="00EC5BD2" w:rsidRPr="00BA6F5E">
        <w:rPr>
          <w:sz w:val="22"/>
          <w:szCs w:val="22"/>
          <w:lang w:val="en-US"/>
        </w:rPr>
        <w:t>c</w:t>
      </w:r>
      <w:r w:rsidRPr="00BA6F5E">
        <w:rPr>
          <w:sz w:val="22"/>
          <w:szCs w:val="22"/>
          <w:lang w:val="en-US"/>
        </w:rPr>
        <w:t xml:space="preserve">ourse </w:t>
      </w:r>
      <w:r w:rsidR="00EC5BD2" w:rsidRPr="00BA6F5E">
        <w:rPr>
          <w:sz w:val="22"/>
          <w:szCs w:val="22"/>
          <w:lang w:val="en-US"/>
        </w:rPr>
        <w:t>d</w:t>
      </w:r>
      <w:r w:rsidRPr="00BA6F5E">
        <w:rPr>
          <w:sz w:val="22"/>
          <w:szCs w:val="22"/>
          <w:lang w:val="en-US"/>
        </w:rPr>
        <w:t xml:space="preserve">esign </w:t>
      </w:r>
      <w:r w:rsidR="00EC5BD2" w:rsidRPr="00BA6F5E">
        <w:rPr>
          <w:sz w:val="22"/>
          <w:szCs w:val="22"/>
          <w:lang w:val="en-US"/>
        </w:rPr>
        <w:t>w</w:t>
      </w:r>
      <w:r w:rsidRPr="00BA6F5E">
        <w:rPr>
          <w:sz w:val="22"/>
          <w:szCs w:val="22"/>
          <w:lang w:val="en-US"/>
        </w:rPr>
        <w:t>orkbench</w:t>
      </w:r>
      <w:r w:rsidRPr="00BA6F5E">
        <w:rPr>
          <w:i/>
          <w:sz w:val="22"/>
          <w:szCs w:val="22"/>
          <w:lang w:val="en-US"/>
        </w:rPr>
        <w:t>.</w:t>
      </w:r>
      <w:r w:rsidRPr="00BA6F5E">
        <w:rPr>
          <w:sz w:val="22"/>
          <w:szCs w:val="22"/>
          <w:lang w:val="en-US"/>
        </w:rPr>
        <w:t xml:space="preserve"> </w:t>
      </w:r>
      <w:r w:rsidRPr="00BA6F5E">
        <w:rPr>
          <w:i/>
          <w:sz w:val="22"/>
          <w:szCs w:val="22"/>
          <w:lang w:val="en-US"/>
        </w:rPr>
        <w:t>Educational Technology</w:t>
      </w:r>
      <w:r w:rsidRPr="00BA6F5E">
        <w:rPr>
          <w:sz w:val="22"/>
          <w:szCs w:val="22"/>
          <w:lang w:val="en-US"/>
        </w:rPr>
        <w:t xml:space="preserve">, </w:t>
      </w:r>
      <w:r w:rsidRPr="00BA6F5E">
        <w:rPr>
          <w:i/>
          <w:iCs/>
          <w:sz w:val="22"/>
          <w:szCs w:val="22"/>
          <w:lang w:val="en-US"/>
        </w:rPr>
        <w:t>34</w:t>
      </w:r>
      <w:r w:rsidR="00EC5BD2" w:rsidRPr="00BA6F5E">
        <w:rPr>
          <w:sz w:val="22"/>
          <w:szCs w:val="22"/>
          <w:lang w:val="en-US"/>
        </w:rPr>
        <w:t>(</w:t>
      </w:r>
      <w:r w:rsidRPr="00BA6F5E">
        <w:rPr>
          <w:sz w:val="22"/>
          <w:szCs w:val="22"/>
          <w:lang w:val="en-US"/>
        </w:rPr>
        <w:t>9</w:t>
      </w:r>
      <w:r w:rsidR="00EC5BD2" w:rsidRPr="00BA6F5E">
        <w:rPr>
          <w:sz w:val="22"/>
          <w:szCs w:val="22"/>
          <w:lang w:val="en-US"/>
        </w:rPr>
        <w:t>)</w:t>
      </w:r>
      <w:r w:rsidRPr="00BA6F5E">
        <w:rPr>
          <w:sz w:val="22"/>
          <w:szCs w:val="22"/>
          <w:lang w:val="en-US"/>
        </w:rPr>
        <w:t>, 50-57</w:t>
      </w:r>
      <w:r w:rsidR="00EC5BD2" w:rsidRPr="00BA6F5E">
        <w:rPr>
          <w:sz w:val="22"/>
          <w:szCs w:val="22"/>
          <w:lang w:val="en-US"/>
        </w:rPr>
        <w:t>.</w:t>
      </w:r>
      <w:r w:rsidRPr="00BA6F5E">
        <w:rPr>
          <w:sz w:val="22"/>
          <w:szCs w:val="22"/>
          <w:lang w:val="en-US"/>
        </w:rPr>
        <w:t xml:space="preserve"> </w:t>
      </w:r>
    </w:p>
    <w:p w14:paraId="29920A13" w14:textId="77777777" w:rsidR="00197E37" w:rsidRPr="00BA6F5E" w:rsidRDefault="00197E37" w:rsidP="00197E37">
      <w:pPr>
        <w:spacing w:after="120"/>
        <w:ind w:left="567" w:hanging="567"/>
        <w:jc w:val="both"/>
        <w:rPr>
          <w:sz w:val="22"/>
          <w:szCs w:val="22"/>
          <w:lang w:val="en-US"/>
        </w:rPr>
      </w:pPr>
      <w:r w:rsidRPr="00BA6F5E">
        <w:rPr>
          <w:sz w:val="22"/>
          <w:szCs w:val="22"/>
          <w:lang w:val="en-US"/>
        </w:rPr>
        <w:t xml:space="preserve">Paquette, G. et Girard, J. (1996). AGD : A course engineering support system. </w:t>
      </w:r>
      <w:r w:rsidRPr="00BA6F5E">
        <w:rPr>
          <w:i/>
          <w:sz w:val="22"/>
          <w:szCs w:val="22"/>
          <w:lang w:val="en-US"/>
        </w:rPr>
        <w:t>International Conference on Intelligent Tutoring Systems, ITS 96</w:t>
      </w:r>
      <w:r w:rsidRPr="00BA6F5E">
        <w:rPr>
          <w:sz w:val="22"/>
          <w:szCs w:val="22"/>
          <w:lang w:val="en-US"/>
        </w:rPr>
        <w:t>, p. 382-391.</w:t>
      </w:r>
    </w:p>
    <w:p w14:paraId="686C7148" w14:textId="35047B64" w:rsidR="00727EF1" w:rsidRPr="00AC6B84" w:rsidRDefault="00727EF1" w:rsidP="00A3133A">
      <w:pPr>
        <w:adjustRightInd w:val="0"/>
        <w:spacing w:after="120"/>
        <w:ind w:left="567" w:right="137" w:hanging="567"/>
        <w:jc w:val="both"/>
        <w:rPr>
          <w:sz w:val="22"/>
          <w:szCs w:val="22"/>
        </w:rPr>
      </w:pPr>
      <w:r w:rsidRPr="00BA6F5E">
        <w:rPr>
          <w:sz w:val="22"/>
          <w:szCs w:val="22"/>
          <w:lang w:val="en-US"/>
        </w:rPr>
        <w:t xml:space="preserve">Paquette, G., </w:t>
      </w:r>
      <w:proofErr w:type="spellStart"/>
      <w:r w:rsidRPr="00BA6F5E">
        <w:rPr>
          <w:sz w:val="22"/>
          <w:szCs w:val="22"/>
          <w:lang w:val="en-US"/>
        </w:rPr>
        <w:t>Pachet</w:t>
      </w:r>
      <w:proofErr w:type="spellEnd"/>
      <w:r w:rsidRPr="00BA6F5E">
        <w:rPr>
          <w:sz w:val="22"/>
          <w:szCs w:val="22"/>
          <w:lang w:val="en-US"/>
        </w:rPr>
        <w:t xml:space="preserve">, </w:t>
      </w:r>
      <w:r w:rsidRPr="00BA6F5E">
        <w:rPr>
          <w:spacing w:val="-6"/>
          <w:sz w:val="22"/>
          <w:szCs w:val="22"/>
          <w:lang w:val="en-US"/>
        </w:rPr>
        <w:t xml:space="preserve">F., </w:t>
      </w:r>
      <w:r w:rsidRPr="00BA6F5E">
        <w:rPr>
          <w:sz w:val="22"/>
          <w:szCs w:val="22"/>
          <w:lang w:val="en-US"/>
        </w:rPr>
        <w:t xml:space="preserve">Giroux, S. </w:t>
      </w:r>
      <w:r w:rsidR="00EC5BD2" w:rsidRPr="00BA6F5E">
        <w:rPr>
          <w:sz w:val="22"/>
          <w:szCs w:val="22"/>
          <w:lang w:val="en-US"/>
        </w:rPr>
        <w:t>et</w:t>
      </w:r>
      <w:r w:rsidRPr="00BA6F5E">
        <w:rPr>
          <w:sz w:val="22"/>
          <w:szCs w:val="22"/>
          <w:lang w:val="en-US"/>
        </w:rPr>
        <w:t xml:space="preserve"> Girard, J. (1996). </w:t>
      </w:r>
      <w:proofErr w:type="spellStart"/>
      <w:r w:rsidRPr="00BA6F5E">
        <w:rPr>
          <w:sz w:val="22"/>
          <w:szCs w:val="22"/>
          <w:lang w:val="en-US"/>
        </w:rPr>
        <w:t>EpiTalk</w:t>
      </w:r>
      <w:proofErr w:type="spellEnd"/>
      <w:r w:rsidRPr="00BA6F5E">
        <w:rPr>
          <w:sz w:val="22"/>
          <w:szCs w:val="22"/>
          <w:lang w:val="en-US"/>
        </w:rPr>
        <w:t>: Generating advisor agents for existing</w:t>
      </w:r>
      <w:r w:rsidRPr="00BA6F5E">
        <w:rPr>
          <w:spacing w:val="-45"/>
          <w:sz w:val="22"/>
          <w:szCs w:val="22"/>
          <w:lang w:val="en-US"/>
        </w:rPr>
        <w:t xml:space="preserve"> </w:t>
      </w:r>
      <w:r w:rsidR="00EC5BD2" w:rsidRPr="00BA6F5E">
        <w:rPr>
          <w:sz w:val="22"/>
          <w:szCs w:val="22"/>
          <w:lang w:val="en-US"/>
        </w:rPr>
        <w:t>i</w:t>
      </w:r>
      <w:r w:rsidRPr="00BA6F5E">
        <w:rPr>
          <w:sz w:val="22"/>
          <w:szCs w:val="22"/>
          <w:lang w:val="en-US"/>
        </w:rPr>
        <w:t>nformation</w:t>
      </w:r>
      <w:r w:rsidRPr="00BA6F5E">
        <w:rPr>
          <w:spacing w:val="-44"/>
          <w:sz w:val="22"/>
          <w:szCs w:val="22"/>
          <w:lang w:val="en-US"/>
        </w:rPr>
        <w:t xml:space="preserve"> </w:t>
      </w:r>
      <w:r w:rsidR="00EC5BD2" w:rsidRPr="00BA6F5E">
        <w:rPr>
          <w:sz w:val="22"/>
          <w:szCs w:val="22"/>
          <w:lang w:val="en-US"/>
        </w:rPr>
        <w:t>s</w:t>
      </w:r>
      <w:r w:rsidRPr="00BA6F5E">
        <w:rPr>
          <w:sz w:val="22"/>
          <w:szCs w:val="22"/>
          <w:lang w:val="en-US"/>
        </w:rPr>
        <w:t>ystems.</w:t>
      </w:r>
      <w:r w:rsidRPr="00BA6F5E">
        <w:rPr>
          <w:spacing w:val="-45"/>
          <w:sz w:val="22"/>
          <w:szCs w:val="22"/>
          <w:lang w:val="en-US"/>
        </w:rPr>
        <w:t xml:space="preserve"> </w:t>
      </w:r>
      <w:r w:rsidRPr="00AC6B84">
        <w:rPr>
          <w:i/>
          <w:sz w:val="22"/>
          <w:szCs w:val="22"/>
        </w:rPr>
        <w:t>Journal of</w:t>
      </w:r>
      <w:r w:rsidRPr="00AC6B84">
        <w:rPr>
          <w:i/>
          <w:spacing w:val="-46"/>
          <w:sz w:val="22"/>
          <w:szCs w:val="22"/>
        </w:rPr>
        <w:t xml:space="preserve"> </w:t>
      </w:r>
      <w:proofErr w:type="spellStart"/>
      <w:r w:rsidRPr="00AC6B84">
        <w:rPr>
          <w:i/>
          <w:sz w:val="22"/>
          <w:szCs w:val="22"/>
        </w:rPr>
        <w:t>Artificial</w:t>
      </w:r>
      <w:proofErr w:type="spellEnd"/>
      <w:r w:rsidRPr="00AC6B84">
        <w:rPr>
          <w:i/>
          <w:sz w:val="22"/>
          <w:szCs w:val="22"/>
        </w:rPr>
        <w:t xml:space="preserve"> Intelligence in </w:t>
      </w:r>
      <w:proofErr w:type="spellStart"/>
      <w:r w:rsidRPr="00AC6B84">
        <w:rPr>
          <w:i/>
          <w:sz w:val="22"/>
          <w:szCs w:val="22"/>
        </w:rPr>
        <w:t>Education</w:t>
      </w:r>
      <w:proofErr w:type="spellEnd"/>
      <w:r w:rsidRPr="00AC6B84">
        <w:rPr>
          <w:sz w:val="22"/>
          <w:szCs w:val="22"/>
        </w:rPr>
        <w:t xml:space="preserve">, </w:t>
      </w:r>
      <w:r w:rsidRPr="00AC6B84">
        <w:rPr>
          <w:i/>
          <w:sz w:val="22"/>
          <w:szCs w:val="22"/>
        </w:rPr>
        <w:t>7</w:t>
      </w:r>
      <w:r w:rsidRPr="00AC6B84">
        <w:rPr>
          <w:sz w:val="22"/>
          <w:szCs w:val="22"/>
        </w:rPr>
        <w:t>(3-4),</w:t>
      </w:r>
      <w:r w:rsidRPr="00AC6B84">
        <w:rPr>
          <w:spacing w:val="-1"/>
          <w:sz w:val="22"/>
          <w:szCs w:val="22"/>
        </w:rPr>
        <w:t xml:space="preserve"> </w:t>
      </w:r>
      <w:r w:rsidRPr="00AC6B84">
        <w:rPr>
          <w:sz w:val="22"/>
          <w:szCs w:val="22"/>
        </w:rPr>
        <w:t>349</w:t>
      </w:r>
      <w:r w:rsidR="00EC5BD2">
        <w:rPr>
          <w:sz w:val="22"/>
          <w:szCs w:val="22"/>
        </w:rPr>
        <w:t>-</w:t>
      </w:r>
      <w:r w:rsidRPr="00AC6B84">
        <w:rPr>
          <w:sz w:val="22"/>
          <w:szCs w:val="22"/>
        </w:rPr>
        <w:t>379.</w:t>
      </w:r>
    </w:p>
    <w:p w14:paraId="7B046E2C" w14:textId="77777777" w:rsidR="00270ED5" w:rsidRPr="00AC6B84" w:rsidRDefault="00270ED5" w:rsidP="00270ED5">
      <w:pPr>
        <w:adjustRightInd w:val="0"/>
        <w:spacing w:after="120"/>
        <w:ind w:left="567" w:right="137" w:hanging="567"/>
        <w:jc w:val="both"/>
        <w:rPr>
          <w:sz w:val="22"/>
          <w:szCs w:val="22"/>
        </w:rPr>
      </w:pPr>
      <w:r w:rsidRPr="00AC6B84">
        <w:rPr>
          <w:sz w:val="22"/>
          <w:szCs w:val="22"/>
        </w:rPr>
        <w:t xml:space="preserve">Paquette, G., De la </w:t>
      </w:r>
      <w:proofErr w:type="spellStart"/>
      <w:r w:rsidRPr="00AC6B84">
        <w:rPr>
          <w:sz w:val="22"/>
          <w:szCs w:val="22"/>
        </w:rPr>
        <w:t>Teja</w:t>
      </w:r>
      <w:proofErr w:type="spellEnd"/>
      <w:r w:rsidRPr="00AC6B84">
        <w:rPr>
          <w:sz w:val="22"/>
          <w:szCs w:val="22"/>
        </w:rPr>
        <w:t xml:space="preserve">, I. </w:t>
      </w:r>
      <w:r>
        <w:rPr>
          <w:sz w:val="22"/>
          <w:szCs w:val="22"/>
        </w:rPr>
        <w:t>et</w:t>
      </w:r>
      <w:r w:rsidRPr="00AC6B84">
        <w:rPr>
          <w:sz w:val="22"/>
          <w:szCs w:val="22"/>
        </w:rPr>
        <w:t xml:space="preserve"> Dufresne, A. (2000)</w:t>
      </w:r>
      <w:r>
        <w:rPr>
          <w:sz w:val="22"/>
          <w:szCs w:val="22"/>
        </w:rPr>
        <w:t>.</w:t>
      </w:r>
      <w:r w:rsidRPr="00AC6B84">
        <w:rPr>
          <w:sz w:val="22"/>
          <w:szCs w:val="22"/>
        </w:rPr>
        <w:t xml:space="preserve"> </w:t>
      </w:r>
      <w:proofErr w:type="spellStart"/>
      <w:r w:rsidRPr="00BA6F5E">
        <w:rPr>
          <w:sz w:val="22"/>
          <w:szCs w:val="22"/>
          <w:lang w:val="en-US"/>
        </w:rPr>
        <w:t>Explor</w:t>
      </w:r>
      <w:proofErr w:type="spellEnd"/>
      <w:r w:rsidRPr="00BA6F5E">
        <w:rPr>
          <w:sz w:val="22"/>
          <w:szCs w:val="22"/>
          <w:lang w:val="en-US"/>
        </w:rPr>
        <w:t xml:space="preserve">@: An open virtual campus. </w:t>
      </w:r>
      <w:r w:rsidRPr="00AC6B84">
        <w:rPr>
          <w:i/>
          <w:sz w:val="22"/>
          <w:szCs w:val="22"/>
        </w:rPr>
        <w:t xml:space="preserve">Ed-Media </w:t>
      </w:r>
      <w:proofErr w:type="spellStart"/>
      <w:r w:rsidRPr="00AC6B84">
        <w:rPr>
          <w:i/>
          <w:sz w:val="22"/>
          <w:szCs w:val="22"/>
        </w:rPr>
        <w:t>conference</w:t>
      </w:r>
      <w:proofErr w:type="spellEnd"/>
      <w:r w:rsidRPr="00AC6B84">
        <w:rPr>
          <w:sz w:val="22"/>
          <w:szCs w:val="22"/>
        </w:rPr>
        <w:t>, Montr</w:t>
      </w:r>
      <w:r>
        <w:rPr>
          <w:sz w:val="22"/>
          <w:szCs w:val="22"/>
        </w:rPr>
        <w:t>é</w:t>
      </w:r>
      <w:r w:rsidRPr="00AC6B84">
        <w:rPr>
          <w:sz w:val="22"/>
          <w:szCs w:val="22"/>
        </w:rPr>
        <w:t>al.</w:t>
      </w:r>
    </w:p>
    <w:p w14:paraId="41F5BCF2" w14:textId="2D5AB8DD" w:rsidR="00727EF1" w:rsidRPr="00AC6B84" w:rsidRDefault="00727EF1" w:rsidP="00727EF1">
      <w:pPr>
        <w:adjustRightInd w:val="0"/>
        <w:spacing w:after="120"/>
        <w:ind w:left="567" w:right="38" w:hanging="567"/>
        <w:jc w:val="both"/>
        <w:rPr>
          <w:sz w:val="22"/>
          <w:szCs w:val="22"/>
        </w:rPr>
      </w:pPr>
      <w:r w:rsidRPr="00AC6B84">
        <w:rPr>
          <w:sz w:val="22"/>
          <w:szCs w:val="22"/>
        </w:rPr>
        <w:t>Paquette,</w:t>
      </w:r>
      <w:r w:rsidRPr="00AC6B84">
        <w:rPr>
          <w:spacing w:val="-29"/>
          <w:sz w:val="22"/>
          <w:szCs w:val="22"/>
        </w:rPr>
        <w:t xml:space="preserve"> </w:t>
      </w:r>
      <w:r w:rsidRPr="00AC6B84">
        <w:rPr>
          <w:sz w:val="22"/>
          <w:szCs w:val="22"/>
        </w:rPr>
        <w:t>G.,</w:t>
      </w:r>
      <w:r w:rsidRPr="00AC6B84">
        <w:rPr>
          <w:spacing w:val="-28"/>
          <w:sz w:val="22"/>
          <w:szCs w:val="22"/>
        </w:rPr>
        <w:t xml:space="preserve"> </w:t>
      </w:r>
      <w:proofErr w:type="spellStart"/>
      <w:r w:rsidRPr="00AC6B84">
        <w:rPr>
          <w:sz w:val="22"/>
          <w:szCs w:val="22"/>
        </w:rPr>
        <w:t>Rosca</w:t>
      </w:r>
      <w:proofErr w:type="spellEnd"/>
      <w:r w:rsidRPr="00AC6B84">
        <w:rPr>
          <w:sz w:val="22"/>
          <w:szCs w:val="22"/>
        </w:rPr>
        <w:t>,</w:t>
      </w:r>
      <w:r w:rsidRPr="00AC6B84">
        <w:rPr>
          <w:spacing w:val="-28"/>
          <w:sz w:val="22"/>
          <w:szCs w:val="22"/>
        </w:rPr>
        <w:t xml:space="preserve"> </w:t>
      </w:r>
      <w:r w:rsidRPr="00AC6B84">
        <w:rPr>
          <w:sz w:val="22"/>
          <w:szCs w:val="22"/>
        </w:rPr>
        <w:t>I.,</w:t>
      </w:r>
      <w:r w:rsidRPr="00AC6B84">
        <w:rPr>
          <w:spacing w:val="-28"/>
          <w:sz w:val="22"/>
          <w:szCs w:val="22"/>
        </w:rPr>
        <w:t xml:space="preserve"> </w:t>
      </w:r>
      <w:r w:rsidRPr="00AC6B84">
        <w:rPr>
          <w:sz w:val="22"/>
          <w:szCs w:val="22"/>
        </w:rPr>
        <w:t>De</w:t>
      </w:r>
      <w:r w:rsidRPr="00AC6B84">
        <w:rPr>
          <w:spacing w:val="-28"/>
          <w:sz w:val="22"/>
          <w:szCs w:val="22"/>
        </w:rPr>
        <w:t xml:space="preserve"> </w:t>
      </w:r>
      <w:r w:rsidRPr="00AC6B84">
        <w:rPr>
          <w:sz w:val="22"/>
          <w:szCs w:val="22"/>
        </w:rPr>
        <w:t>la</w:t>
      </w:r>
      <w:r w:rsidRPr="00AC6B84">
        <w:rPr>
          <w:spacing w:val="-32"/>
          <w:sz w:val="22"/>
          <w:szCs w:val="22"/>
        </w:rPr>
        <w:t xml:space="preserve"> </w:t>
      </w:r>
      <w:proofErr w:type="spellStart"/>
      <w:r w:rsidRPr="00AC6B84">
        <w:rPr>
          <w:spacing w:val="-4"/>
          <w:sz w:val="22"/>
          <w:szCs w:val="22"/>
        </w:rPr>
        <w:t>Teja</w:t>
      </w:r>
      <w:proofErr w:type="spellEnd"/>
      <w:r w:rsidRPr="00AC6B84">
        <w:rPr>
          <w:spacing w:val="-4"/>
          <w:sz w:val="22"/>
          <w:szCs w:val="22"/>
        </w:rPr>
        <w:t>,</w:t>
      </w:r>
      <w:r w:rsidRPr="00AC6B84">
        <w:rPr>
          <w:spacing w:val="-28"/>
          <w:sz w:val="22"/>
          <w:szCs w:val="22"/>
        </w:rPr>
        <w:t xml:space="preserve"> </w:t>
      </w:r>
      <w:r w:rsidRPr="00AC6B84">
        <w:rPr>
          <w:sz w:val="22"/>
          <w:szCs w:val="22"/>
        </w:rPr>
        <w:t>I.,</w:t>
      </w:r>
      <w:r w:rsidRPr="00AC6B84">
        <w:rPr>
          <w:spacing w:val="-28"/>
          <w:sz w:val="22"/>
          <w:szCs w:val="22"/>
        </w:rPr>
        <w:t xml:space="preserve"> </w:t>
      </w:r>
      <w:r w:rsidRPr="00AC6B84">
        <w:rPr>
          <w:sz w:val="22"/>
          <w:szCs w:val="22"/>
        </w:rPr>
        <w:t>Léonard,</w:t>
      </w:r>
      <w:r w:rsidRPr="00AC6B84">
        <w:rPr>
          <w:spacing w:val="-28"/>
          <w:sz w:val="22"/>
          <w:szCs w:val="22"/>
        </w:rPr>
        <w:t xml:space="preserve"> </w:t>
      </w:r>
      <w:r w:rsidRPr="00AC6B84">
        <w:rPr>
          <w:sz w:val="22"/>
          <w:szCs w:val="22"/>
        </w:rPr>
        <w:t xml:space="preserve">M. </w:t>
      </w:r>
      <w:r w:rsidR="00FC50B0">
        <w:rPr>
          <w:sz w:val="22"/>
          <w:szCs w:val="22"/>
        </w:rPr>
        <w:t xml:space="preserve">et </w:t>
      </w:r>
      <w:proofErr w:type="spellStart"/>
      <w:r w:rsidRPr="00AC6B84">
        <w:rPr>
          <w:sz w:val="22"/>
          <w:szCs w:val="22"/>
        </w:rPr>
        <w:t>Lundgren</w:t>
      </w:r>
      <w:proofErr w:type="spellEnd"/>
      <w:r w:rsidRPr="00AC6B84">
        <w:rPr>
          <w:sz w:val="22"/>
          <w:szCs w:val="22"/>
        </w:rPr>
        <w:t xml:space="preserve">-Cayrol, K. (2001). </w:t>
      </w:r>
      <w:r w:rsidRPr="00BA6F5E">
        <w:rPr>
          <w:i/>
          <w:spacing w:val="-3"/>
          <w:sz w:val="22"/>
          <w:szCs w:val="22"/>
          <w:lang w:val="en-US"/>
        </w:rPr>
        <w:t xml:space="preserve">Web-based </w:t>
      </w:r>
      <w:r w:rsidRPr="00BA6F5E">
        <w:rPr>
          <w:i/>
          <w:spacing w:val="-5"/>
          <w:sz w:val="22"/>
          <w:szCs w:val="22"/>
          <w:lang w:val="en-US"/>
        </w:rPr>
        <w:t>sup</w:t>
      </w:r>
      <w:r w:rsidRPr="00BA6F5E">
        <w:rPr>
          <w:i/>
          <w:sz w:val="22"/>
          <w:szCs w:val="22"/>
          <w:lang w:val="en-US"/>
        </w:rPr>
        <w:t>port for the instructional engineering of e-learning systems</w:t>
      </w:r>
      <w:r w:rsidRPr="00BA6F5E">
        <w:rPr>
          <w:sz w:val="22"/>
          <w:szCs w:val="22"/>
          <w:lang w:val="en-US"/>
        </w:rPr>
        <w:t xml:space="preserve">. </w:t>
      </w:r>
      <w:r w:rsidRPr="00AC6B84">
        <w:rPr>
          <w:sz w:val="22"/>
          <w:szCs w:val="22"/>
        </w:rPr>
        <w:t>WebNet</w:t>
      </w:r>
      <w:r w:rsidR="00DA1839">
        <w:rPr>
          <w:sz w:val="22"/>
          <w:szCs w:val="22"/>
        </w:rPr>
        <w:t>’</w:t>
      </w:r>
      <w:r w:rsidRPr="00AC6B84">
        <w:rPr>
          <w:sz w:val="22"/>
          <w:szCs w:val="22"/>
        </w:rPr>
        <w:t xml:space="preserve">01 </w:t>
      </w:r>
      <w:proofErr w:type="spellStart"/>
      <w:r w:rsidRPr="00AC6B84">
        <w:rPr>
          <w:sz w:val="22"/>
          <w:szCs w:val="22"/>
        </w:rPr>
        <w:t>Conference</w:t>
      </w:r>
      <w:proofErr w:type="spellEnd"/>
      <w:r w:rsidRPr="00AC6B84">
        <w:rPr>
          <w:sz w:val="22"/>
          <w:szCs w:val="22"/>
        </w:rPr>
        <w:t>,</w:t>
      </w:r>
      <w:r w:rsidRPr="00AC6B84">
        <w:rPr>
          <w:spacing w:val="-12"/>
          <w:sz w:val="22"/>
          <w:szCs w:val="22"/>
        </w:rPr>
        <w:t xml:space="preserve"> </w:t>
      </w:r>
      <w:r w:rsidRPr="00AC6B84">
        <w:rPr>
          <w:sz w:val="22"/>
          <w:szCs w:val="22"/>
        </w:rPr>
        <w:t>Orlando.</w:t>
      </w:r>
    </w:p>
    <w:p w14:paraId="2040A1A8" w14:textId="77777777" w:rsidR="00270ED5" w:rsidRPr="00AC6B84" w:rsidRDefault="00270ED5" w:rsidP="00270ED5">
      <w:pPr>
        <w:adjustRightInd w:val="0"/>
        <w:spacing w:after="120"/>
        <w:ind w:left="567" w:right="94" w:hanging="567"/>
        <w:jc w:val="both"/>
        <w:rPr>
          <w:rFonts w:eastAsia="Calibri"/>
          <w:sz w:val="22"/>
          <w:szCs w:val="22"/>
        </w:rPr>
      </w:pPr>
      <w:r w:rsidRPr="00AC6B84">
        <w:rPr>
          <w:rFonts w:eastAsia="Calibri"/>
          <w:spacing w:val="1"/>
          <w:sz w:val="22"/>
          <w:szCs w:val="22"/>
        </w:rPr>
        <w:t>Paquette, G. (2002)</w:t>
      </w:r>
      <w:r>
        <w:rPr>
          <w:rFonts w:eastAsia="Calibri"/>
          <w:spacing w:val="1"/>
          <w:sz w:val="22"/>
          <w:szCs w:val="22"/>
        </w:rPr>
        <w:t>.</w:t>
      </w:r>
      <w:r w:rsidRPr="00AC6B84">
        <w:rPr>
          <w:rFonts w:eastAsia="Calibri"/>
          <w:spacing w:val="1"/>
          <w:sz w:val="22"/>
          <w:szCs w:val="22"/>
        </w:rPr>
        <w:t xml:space="preserve"> </w:t>
      </w:r>
      <w:r w:rsidRPr="00AC6B84">
        <w:rPr>
          <w:rFonts w:eastAsia="Calibri"/>
          <w:i/>
          <w:spacing w:val="1"/>
          <w:sz w:val="22"/>
          <w:szCs w:val="22"/>
        </w:rPr>
        <w:t>L</w:t>
      </w:r>
      <w:r>
        <w:rPr>
          <w:rFonts w:eastAsia="Calibri"/>
          <w:i/>
          <w:spacing w:val="1"/>
          <w:sz w:val="22"/>
          <w:szCs w:val="22"/>
        </w:rPr>
        <w:t>’</w:t>
      </w:r>
      <w:proofErr w:type="spellStart"/>
      <w:r w:rsidRPr="00AC6B84">
        <w:rPr>
          <w:rFonts w:eastAsia="Calibri"/>
          <w:i/>
          <w:spacing w:val="1"/>
          <w:sz w:val="22"/>
          <w:szCs w:val="22"/>
        </w:rPr>
        <w:t>ingénierie</w:t>
      </w:r>
      <w:proofErr w:type="spellEnd"/>
      <w:r w:rsidRPr="00AC6B84">
        <w:rPr>
          <w:rFonts w:eastAsia="Calibri"/>
          <w:i/>
          <w:spacing w:val="1"/>
          <w:sz w:val="22"/>
          <w:szCs w:val="22"/>
        </w:rPr>
        <w:t xml:space="preserve"> </w:t>
      </w:r>
      <w:proofErr w:type="spellStart"/>
      <w:r w:rsidRPr="00AC6B84">
        <w:rPr>
          <w:rFonts w:eastAsia="Calibri"/>
          <w:i/>
          <w:spacing w:val="1"/>
          <w:sz w:val="22"/>
          <w:szCs w:val="22"/>
        </w:rPr>
        <w:t>pédagogique</w:t>
      </w:r>
      <w:proofErr w:type="spellEnd"/>
      <w:r>
        <w:rPr>
          <w:rFonts w:eastAsia="Calibri"/>
          <w:i/>
          <w:spacing w:val="1"/>
          <w:sz w:val="22"/>
          <w:szCs w:val="22"/>
        </w:rPr>
        <w:t> :</w:t>
      </w:r>
      <w:r w:rsidRPr="00AC6B84">
        <w:rPr>
          <w:rFonts w:eastAsia="Calibri"/>
          <w:i/>
          <w:spacing w:val="1"/>
          <w:sz w:val="22"/>
          <w:szCs w:val="22"/>
        </w:rPr>
        <w:t xml:space="preserve"> pour construire l</w:t>
      </w:r>
      <w:r>
        <w:rPr>
          <w:rFonts w:eastAsia="Calibri"/>
          <w:i/>
          <w:spacing w:val="1"/>
          <w:sz w:val="22"/>
          <w:szCs w:val="22"/>
        </w:rPr>
        <w:t>’</w:t>
      </w:r>
      <w:r w:rsidRPr="00AC6B84">
        <w:rPr>
          <w:rFonts w:eastAsia="Calibri"/>
          <w:i/>
          <w:spacing w:val="1"/>
          <w:sz w:val="22"/>
          <w:szCs w:val="22"/>
        </w:rPr>
        <w:t xml:space="preserve">apprentissage en </w:t>
      </w:r>
      <w:proofErr w:type="spellStart"/>
      <w:r w:rsidRPr="00AC6B84">
        <w:rPr>
          <w:rFonts w:eastAsia="Calibri"/>
          <w:i/>
          <w:spacing w:val="1"/>
          <w:sz w:val="22"/>
          <w:szCs w:val="22"/>
        </w:rPr>
        <w:t>réseau</w:t>
      </w:r>
      <w:proofErr w:type="spellEnd"/>
      <w:r w:rsidRPr="00AC6B84">
        <w:rPr>
          <w:rFonts w:eastAsia="Calibri"/>
          <w:i/>
          <w:spacing w:val="1"/>
          <w:sz w:val="22"/>
          <w:szCs w:val="22"/>
        </w:rPr>
        <w:t>.</w:t>
      </w:r>
      <w:r w:rsidRPr="00AC6B84">
        <w:rPr>
          <w:rFonts w:eastAsia="Calibri"/>
          <w:spacing w:val="1"/>
          <w:sz w:val="22"/>
          <w:szCs w:val="22"/>
        </w:rPr>
        <w:t xml:space="preserve"> Presse</w:t>
      </w:r>
      <w:r>
        <w:rPr>
          <w:rFonts w:eastAsia="Calibri"/>
          <w:spacing w:val="1"/>
          <w:sz w:val="22"/>
          <w:szCs w:val="22"/>
        </w:rPr>
        <w:t>s</w:t>
      </w:r>
      <w:r w:rsidRPr="00AC6B84">
        <w:rPr>
          <w:rFonts w:eastAsia="Calibri"/>
          <w:spacing w:val="1"/>
          <w:sz w:val="22"/>
          <w:szCs w:val="22"/>
        </w:rPr>
        <w:t xml:space="preserve"> de l</w:t>
      </w:r>
      <w:r>
        <w:rPr>
          <w:rFonts w:eastAsia="Calibri"/>
          <w:spacing w:val="1"/>
          <w:sz w:val="22"/>
          <w:szCs w:val="22"/>
        </w:rPr>
        <w:t>’</w:t>
      </w:r>
      <w:proofErr w:type="spellStart"/>
      <w:r w:rsidRPr="00AC6B84">
        <w:rPr>
          <w:rFonts w:eastAsia="Calibri"/>
          <w:spacing w:val="1"/>
          <w:sz w:val="22"/>
          <w:szCs w:val="22"/>
        </w:rPr>
        <w:t>Universite</w:t>
      </w:r>
      <w:proofErr w:type="spellEnd"/>
      <w:r w:rsidRPr="00AC6B84">
        <w:rPr>
          <w:rFonts w:eastAsia="Calibri"/>
          <w:spacing w:val="1"/>
          <w:sz w:val="22"/>
          <w:szCs w:val="22"/>
        </w:rPr>
        <w:t xml:space="preserve">́ du Québec. </w:t>
      </w:r>
    </w:p>
    <w:p w14:paraId="451CB416" w14:textId="5328DBFE" w:rsidR="00270ED5" w:rsidRPr="00AC6B84" w:rsidRDefault="00270ED5" w:rsidP="00270ED5">
      <w:pPr>
        <w:adjustRightInd w:val="0"/>
        <w:spacing w:after="120"/>
        <w:ind w:left="567" w:right="38" w:hanging="567"/>
        <w:jc w:val="both"/>
        <w:rPr>
          <w:sz w:val="22"/>
          <w:szCs w:val="22"/>
        </w:rPr>
      </w:pPr>
      <w:r w:rsidRPr="00AC6B84">
        <w:rPr>
          <w:sz w:val="22"/>
          <w:szCs w:val="22"/>
        </w:rPr>
        <w:t>Paquette,</w:t>
      </w:r>
      <w:r w:rsidRPr="00AC6B84">
        <w:rPr>
          <w:spacing w:val="-29"/>
          <w:sz w:val="22"/>
          <w:szCs w:val="22"/>
        </w:rPr>
        <w:t xml:space="preserve"> </w:t>
      </w:r>
      <w:r w:rsidRPr="00AC6B84">
        <w:rPr>
          <w:sz w:val="22"/>
          <w:szCs w:val="22"/>
        </w:rPr>
        <w:t>G.</w:t>
      </w:r>
      <w:r w:rsidRPr="00AC6B84">
        <w:rPr>
          <w:spacing w:val="-29"/>
          <w:sz w:val="22"/>
          <w:szCs w:val="22"/>
        </w:rPr>
        <w:t xml:space="preserve"> </w:t>
      </w:r>
      <w:r>
        <w:rPr>
          <w:sz w:val="22"/>
          <w:szCs w:val="22"/>
        </w:rPr>
        <w:t>et</w:t>
      </w:r>
      <w:r w:rsidRPr="00AC6B84">
        <w:rPr>
          <w:spacing w:val="-32"/>
          <w:sz w:val="22"/>
          <w:szCs w:val="22"/>
        </w:rPr>
        <w:t xml:space="preserve"> </w:t>
      </w:r>
      <w:proofErr w:type="spellStart"/>
      <w:r w:rsidRPr="00AC6B84">
        <w:rPr>
          <w:spacing w:val="-3"/>
          <w:sz w:val="22"/>
          <w:szCs w:val="22"/>
        </w:rPr>
        <w:t>Tchounikine</w:t>
      </w:r>
      <w:proofErr w:type="spellEnd"/>
      <w:r w:rsidRPr="00AC6B84">
        <w:rPr>
          <w:spacing w:val="-3"/>
          <w:sz w:val="22"/>
          <w:szCs w:val="22"/>
        </w:rPr>
        <w:t>,</w:t>
      </w:r>
      <w:r w:rsidRPr="00AC6B84">
        <w:rPr>
          <w:spacing w:val="-29"/>
          <w:sz w:val="22"/>
          <w:szCs w:val="22"/>
        </w:rPr>
        <w:t xml:space="preserve"> </w:t>
      </w:r>
      <w:r w:rsidRPr="00AC6B84">
        <w:rPr>
          <w:spacing w:val="-13"/>
          <w:sz w:val="22"/>
          <w:szCs w:val="22"/>
        </w:rPr>
        <w:t>P.</w:t>
      </w:r>
      <w:r w:rsidRPr="00AC6B84">
        <w:rPr>
          <w:spacing w:val="-29"/>
          <w:sz w:val="22"/>
          <w:szCs w:val="22"/>
        </w:rPr>
        <w:t xml:space="preserve"> </w:t>
      </w:r>
      <w:r w:rsidRPr="00AC6B84">
        <w:rPr>
          <w:sz w:val="22"/>
          <w:szCs w:val="22"/>
        </w:rPr>
        <w:t>(</w:t>
      </w:r>
      <w:r>
        <w:rPr>
          <w:sz w:val="22"/>
          <w:szCs w:val="22"/>
        </w:rPr>
        <w:t>2002</w:t>
      </w:r>
      <w:r w:rsidRPr="00AC6B84">
        <w:rPr>
          <w:sz w:val="22"/>
          <w:szCs w:val="22"/>
        </w:rPr>
        <w:t>).</w:t>
      </w:r>
      <w:r w:rsidRPr="00AC6B84">
        <w:rPr>
          <w:spacing w:val="-32"/>
          <w:sz w:val="22"/>
          <w:szCs w:val="22"/>
        </w:rPr>
        <w:t xml:space="preserve"> </w:t>
      </w:r>
      <w:r w:rsidRPr="00BA6F5E">
        <w:rPr>
          <w:spacing w:val="-3"/>
          <w:sz w:val="22"/>
          <w:szCs w:val="22"/>
          <w:lang w:val="en-US"/>
        </w:rPr>
        <w:t>Towards</w:t>
      </w:r>
      <w:r w:rsidRPr="00BA6F5E">
        <w:rPr>
          <w:spacing w:val="-29"/>
          <w:sz w:val="22"/>
          <w:szCs w:val="22"/>
          <w:lang w:val="en-US"/>
        </w:rPr>
        <w:t xml:space="preserve"> </w:t>
      </w:r>
      <w:r w:rsidRPr="00BA6F5E">
        <w:rPr>
          <w:sz w:val="22"/>
          <w:szCs w:val="22"/>
          <w:lang w:val="en-US"/>
        </w:rPr>
        <w:t>a knowledge</w:t>
      </w:r>
      <w:r w:rsidRPr="00BA6F5E">
        <w:rPr>
          <w:spacing w:val="-9"/>
          <w:sz w:val="22"/>
          <w:szCs w:val="22"/>
          <w:lang w:val="en-US"/>
        </w:rPr>
        <w:t xml:space="preserve"> </w:t>
      </w:r>
      <w:r w:rsidRPr="00BA6F5E">
        <w:rPr>
          <w:sz w:val="22"/>
          <w:szCs w:val="22"/>
          <w:lang w:val="en-US"/>
        </w:rPr>
        <w:t>engineering</w:t>
      </w:r>
      <w:r w:rsidRPr="00BA6F5E">
        <w:rPr>
          <w:spacing w:val="-9"/>
          <w:sz w:val="22"/>
          <w:szCs w:val="22"/>
          <w:lang w:val="en-US"/>
        </w:rPr>
        <w:t xml:space="preserve"> </w:t>
      </w:r>
      <w:r w:rsidRPr="00BA6F5E">
        <w:rPr>
          <w:sz w:val="22"/>
          <w:szCs w:val="22"/>
          <w:lang w:val="en-US"/>
        </w:rPr>
        <w:t>method</w:t>
      </w:r>
      <w:r w:rsidRPr="00BA6F5E">
        <w:rPr>
          <w:spacing w:val="-9"/>
          <w:sz w:val="22"/>
          <w:szCs w:val="22"/>
          <w:lang w:val="en-US"/>
        </w:rPr>
        <w:t xml:space="preserve"> </w:t>
      </w:r>
      <w:r w:rsidRPr="00BA6F5E">
        <w:rPr>
          <w:sz w:val="22"/>
          <w:szCs w:val="22"/>
          <w:lang w:val="en-US"/>
        </w:rPr>
        <w:t>for</w:t>
      </w:r>
      <w:r w:rsidRPr="00BA6F5E">
        <w:rPr>
          <w:spacing w:val="-9"/>
          <w:sz w:val="22"/>
          <w:szCs w:val="22"/>
          <w:lang w:val="en-US"/>
        </w:rPr>
        <w:t xml:space="preserve"> </w:t>
      </w:r>
      <w:r w:rsidRPr="00BA6F5E">
        <w:rPr>
          <w:sz w:val="22"/>
          <w:szCs w:val="22"/>
          <w:lang w:val="en-US"/>
        </w:rPr>
        <w:t>the</w:t>
      </w:r>
      <w:r w:rsidRPr="00BA6F5E">
        <w:rPr>
          <w:spacing w:val="-9"/>
          <w:sz w:val="22"/>
          <w:szCs w:val="22"/>
          <w:lang w:val="en-US"/>
        </w:rPr>
        <w:t xml:space="preserve"> </w:t>
      </w:r>
      <w:r w:rsidRPr="00BA6F5E">
        <w:rPr>
          <w:spacing w:val="-3"/>
          <w:sz w:val="22"/>
          <w:szCs w:val="22"/>
          <w:lang w:val="en-US"/>
        </w:rPr>
        <w:t>construc</w:t>
      </w:r>
      <w:r w:rsidRPr="00BA6F5E">
        <w:rPr>
          <w:sz w:val="22"/>
          <w:szCs w:val="22"/>
          <w:lang w:val="en-US"/>
        </w:rPr>
        <w:t xml:space="preserve">tion of advisor systems. </w:t>
      </w:r>
      <w:proofErr w:type="spellStart"/>
      <w:r w:rsidRPr="00BA6F5E">
        <w:rPr>
          <w:sz w:val="22"/>
          <w:szCs w:val="22"/>
          <w:lang w:val="en-US"/>
        </w:rPr>
        <w:t>Dans</w:t>
      </w:r>
      <w:proofErr w:type="spellEnd"/>
      <w:r w:rsidRPr="00BA6F5E">
        <w:rPr>
          <w:sz w:val="22"/>
          <w:szCs w:val="22"/>
          <w:lang w:val="en-US"/>
        </w:rPr>
        <w:t xml:space="preserve"> S. </w:t>
      </w:r>
      <w:proofErr w:type="spellStart"/>
      <w:r w:rsidRPr="00BA6F5E">
        <w:rPr>
          <w:sz w:val="22"/>
          <w:szCs w:val="22"/>
          <w:lang w:val="en-US"/>
        </w:rPr>
        <w:t>Lajoie</w:t>
      </w:r>
      <w:proofErr w:type="spellEnd"/>
      <w:r w:rsidRPr="00BA6F5E">
        <w:rPr>
          <w:sz w:val="22"/>
          <w:szCs w:val="22"/>
          <w:lang w:val="en-US"/>
        </w:rPr>
        <w:t xml:space="preserve"> et M.</w:t>
      </w:r>
      <w:r w:rsidRPr="00BA6F5E">
        <w:rPr>
          <w:spacing w:val="-21"/>
          <w:sz w:val="22"/>
          <w:szCs w:val="22"/>
          <w:lang w:val="en-US"/>
        </w:rPr>
        <w:t xml:space="preserve"> </w:t>
      </w:r>
      <w:proofErr w:type="spellStart"/>
      <w:r w:rsidRPr="00BA6F5E">
        <w:rPr>
          <w:spacing w:val="-3"/>
          <w:sz w:val="22"/>
          <w:szCs w:val="22"/>
          <w:lang w:val="en-US"/>
        </w:rPr>
        <w:t>Vivet</w:t>
      </w:r>
      <w:proofErr w:type="spellEnd"/>
      <w:r w:rsidRPr="00BA6F5E">
        <w:rPr>
          <w:spacing w:val="-3"/>
          <w:sz w:val="22"/>
          <w:szCs w:val="22"/>
          <w:lang w:val="en-US"/>
        </w:rPr>
        <w:t xml:space="preserve"> </w:t>
      </w:r>
      <w:r w:rsidRPr="00BA6F5E">
        <w:rPr>
          <w:sz w:val="22"/>
          <w:szCs w:val="22"/>
          <w:lang w:val="en-US"/>
        </w:rPr>
        <w:t xml:space="preserve">(dir.), </w:t>
      </w:r>
      <w:r w:rsidRPr="00BA6F5E">
        <w:rPr>
          <w:i/>
          <w:sz w:val="22"/>
          <w:szCs w:val="22"/>
          <w:lang w:val="en-US"/>
        </w:rPr>
        <w:t xml:space="preserve">Proceedings of AI-Ed’99, in AI and </w:t>
      </w:r>
      <w:r w:rsidRPr="00BA6F5E">
        <w:rPr>
          <w:i/>
          <w:spacing w:val="-6"/>
          <w:sz w:val="22"/>
          <w:szCs w:val="22"/>
          <w:lang w:val="en-US"/>
        </w:rPr>
        <w:t>Edu</w:t>
      </w:r>
      <w:bookmarkStart w:id="4" w:name="_GoBack"/>
      <w:bookmarkEnd w:id="4"/>
      <w:r w:rsidRPr="00BA6F5E">
        <w:rPr>
          <w:i/>
          <w:sz w:val="22"/>
          <w:szCs w:val="22"/>
          <w:lang w:val="en-US"/>
        </w:rPr>
        <w:t>cation,</w:t>
      </w:r>
      <w:r w:rsidRPr="00BA6F5E">
        <w:rPr>
          <w:i/>
          <w:spacing w:val="-21"/>
          <w:sz w:val="22"/>
          <w:szCs w:val="22"/>
          <w:lang w:val="en-US"/>
        </w:rPr>
        <w:t xml:space="preserve"> </w:t>
      </w:r>
      <w:r w:rsidRPr="00BA6F5E">
        <w:rPr>
          <w:i/>
          <w:sz w:val="22"/>
          <w:szCs w:val="22"/>
          <w:lang w:val="en-US"/>
        </w:rPr>
        <w:t>Open</w:t>
      </w:r>
      <w:r w:rsidRPr="00BA6F5E">
        <w:rPr>
          <w:i/>
          <w:spacing w:val="-20"/>
          <w:sz w:val="22"/>
          <w:szCs w:val="22"/>
          <w:lang w:val="en-US"/>
        </w:rPr>
        <w:t xml:space="preserve"> </w:t>
      </w:r>
      <w:r w:rsidRPr="00BA6F5E">
        <w:rPr>
          <w:i/>
          <w:sz w:val="22"/>
          <w:szCs w:val="22"/>
          <w:lang w:val="en-US"/>
        </w:rPr>
        <w:t>Learning</w:t>
      </w:r>
      <w:r w:rsidRPr="00BA6F5E">
        <w:rPr>
          <w:i/>
          <w:spacing w:val="-21"/>
          <w:sz w:val="22"/>
          <w:szCs w:val="22"/>
          <w:lang w:val="en-US"/>
        </w:rPr>
        <w:t xml:space="preserve"> </w:t>
      </w:r>
      <w:r w:rsidRPr="00BA6F5E">
        <w:rPr>
          <w:i/>
          <w:sz w:val="22"/>
          <w:szCs w:val="22"/>
          <w:lang w:val="en-US"/>
        </w:rPr>
        <w:t>Environments</w:t>
      </w:r>
      <w:r w:rsidRPr="00BA6F5E">
        <w:rPr>
          <w:sz w:val="22"/>
          <w:szCs w:val="22"/>
          <w:lang w:val="en-US"/>
        </w:rPr>
        <w:t>.</w:t>
      </w:r>
      <w:r w:rsidRPr="00BA6F5E">
        <w:rPr>
          <w:spacing w:val="-20"/>
          <w:sz w:val="22"/>
          <w:szCs w:val="22"/>
          <w:lang w:val="en-US"/>
        </w:rPr>
        <w:t xml:space="preserve"> </w:t>
      </w:r>
      <w:r w:rsidRPr="00AC6B84">
        <w:rPr>
          <w:sz w:val="22"/>
          <w:szCs w:val="22"/>
        </w:rPr>
        <w:t>IOS</w:t>
      </w:r>
      <w:r w:rsidRPr="00AC6B84">
        <w:rPr>
          <w:spacing w:val="-21"/>
          <w:sz w:val="22"/>
          <w:szCs w:val="22"/>
        </w:rPr>
        <w:t xml:space="preserve"> </w:t>
      </w:r>
      <w:proofErr w:type="spellStart"/>
      <w:r w:rsidRPr="00AC6B84">
        <w:rPr>
          <w:sz w:val="22"/>
          <w:szCs w:val="22"/>
        </w:rPr>
        <w:t>Press</w:t>
      </w:r>
      <w:proofErr w:type="spellEnd"/>
      <w:r w:rsidRPr="00AC6B84">
        <w:rPr>
          <w:sz w:val="22"/>
          <w:szCs w:val="22"/>
        </w:rPr>
        <w:t>.</w:t>
      </w:r>
    </w:p>
    <w:p w14:paraId="283B37CD" w14:textId="00D58105" w:rsidR="00727EF1" w:rsidRPr="00BA6F5E" w:rsidRDefault="00727EF1" w:rsidP="00FC50B0">
      <w:pPr>
        <w:pStyle w:val="Corpsdetexte"/>
        <w:adjustRightInd w:val="0"/>
        <w:spacing w:after="120"/>
        <w:ind w:left="567" w:hanging="567"/>
        <w:jc w:val="both"/>
      </w:pPr>
      <w:r w:rsidRPr="00AC6B84">
        <w:rPr>
          <w:lang w:val="fr-CA"/>
        </w:rPr>
        <w:t>Paquette,</w:t>
      </w:r>
      <w:r w:rsidRPr="00AC6B84">
        <w:rPr>
          <w:spacing w:val="-26"/>
          <w:lang w:val="fr-CA"/>
        </w:rPr>
        <w:t xml:space="preserve"> </w:t>
      </w:r>
      <w:r w:rsidRPr="00AC6B84">
        <w:rPr>
          <w:lang w:val="fr-CA"/>
        </w:rPr>
        <w:t>G.,</w:t>
      </w:r>
      <w:r w:rsidRPr="00AC6B84">
        <w:rPr>
          <w:spacing w:val="-25"/>
          <w:lang w:val="fr-CA"/>
        </w:rPr>
        <w:t xml:space="preserve"> </w:t>
      </w:r>
      <w:proofErr w:type="spellStart"/>
      <w:r w:rsidRPr="00AC6B84">
        <w:rPr>
          <w:lang w:val="fr-CA"/>
        </w:rPr>
        <w:t>Rosca</w:t>
      </w:r>
      <w:proofErr w:type="spellEnd"/>
      <w:r w:rsidRPr="00AC6B84">
        <w:rPr>
          <w:lang w:val="fr-CA"/>
        </w:rPr>
        <w:t>,</w:t>
      </w:r>
      <w:r w:rsidRPr="00AC6B84">
        <w:rPr>
          <w:spacing w:val="-25"/>
          <w:lang w:val="fr-CA"/>
        </w:rPr>
        <w:t xml:space="preserve"> </w:t>
      </w:r>
      <w:r w:rsidRPr="00AC6B84">
        <w:rPr>
          <w:lang w:val="fr-CA"/>
        </w:rPr>
        <w:t>I.,</w:t>
      </w:r>
      <w:r w:rsidRPr="00AC6B84">
        <w:rPr>
          <w:spacing w:val="-25"/>
          <w:lang w:val="fr-CA"/>
        </w:rPr>
        <w:t xml:space="preserve"> </w:t>
      </w:r>
      <w:proofErr w:type="spellStart"/>
      <w:r w:rsidRPr="00AC6B84">
        <w:rPr>
          <w:lang w:val="fr-CA"/>
        </w:rPr>
        <w:t>Mihaila</w:t>
      </w:r>
      <w:proofErr w:type="spellEnd"/>
      <w:r w:rsidRPr="00AC6B84">
        <w:rPr>
          <w:lang w:val="fr-CA"/>
        </w:rPr>
        <w:t>,</w:t>
      </w:r>
      <w:r w:rsidRPr="00AC6B84">
        <w:rPr>
          <w:spacing w:val="-25"/>
          <w:lang w:val="fr-CA"/>
        </w:rPr>
        <w:t xml:space="preserve"> </w:t>
      </w:r>
      <w:r w:rsidRPr="00AC6B84">
        <w:rPr>
          <w:lang w:val="fr-CA"/>
        </w:rPr>
        <w:t>S.</w:t>
      </w:r>
      <w:r w:rsidRPr="00AC6B84">
        <w:rPr>
          <w:spacing w:val="-25"/>
          <w:lang w:val="fr-CA"/>
        </w:rPr>
        <w:t xml:space="preserve"> </w:t>
      </w:r>
      <w:r w:rsidR="00FC50B0">
        <w:rPr>
          <w:spacing w:val="-25"/>
          <w:lang w:val="fr-CA"/>
        </w:rPr>
        <w:t>et</w:t>
      </w:r>
      <w:r w:rsidRPr="00AC6B84">
        <w:rPr>
          <w:spacing w:val="-25"/>
          <w:lang w:val="fr-CA"/>
        </w:rPr>
        <w:t xml:space="preserve"> </w:t>
      </w:r>
      <w:proofErr w:type="spellStart"/>
      <w:r w:rsidRPr="00AC6B84">
        <w:rPr>
          <w:lang w:val="fr-CA"/>
        </w:rPr>
        <w:t>Masmoudi</w:t>
      </w:r>
      <w:proofErr w:type="spellEnd"/>
      <w:r w:rsidRPr="00AC6B84">
        <w:rPr>
          <w:lang w:val="fr-CA"/>
        </w:rPr>
        <w:t>, A.</w:t>
      </w:r>
      <w:r w:rsidRPr="00AC6B84">
        <w:rPr>
          <w:spacing w:val="-26"/>
          <w:lang w:val="fr-CA"/>
        </w:rPr>
        <w:t xml:space="preserve"> </w:t>
      </w:r>
      <w:r w:rsidRPr="00AC6B84">
        <w:rPr>
          <w:lang w:val="fr-CA"/>
        </w:rPr>
        <w:t>(2006).</w:t>
      </w:r>
      <w:r w:rsidRPr="00AC6B84">
        <w:rPr>
          <w:spacing w:val="-30"/>
          <w:lang w:val="fr-CA"/>
        </w:rPr>
        <w:t xml:space="preserve"> </w:t>
      </w:r>
      <w:r w:rsidRPr="00BA6F5E">
        <w:t>TELOS,</w:t>
      </w:r>
      <w:r w:rsidRPr="00BA6F5E">
        <w:rPr>
          <w:spacing w:val="-26"/>
        </w:rPr>
        <w:t xml:space="preserve"> </w:t>
      </w:r>
      <w:r w:rsidRPr="00BA6F5E">
        <w:t>a</w:t>
      </w:r>
      <w:r w:rsidRPr="00BA6F5E">
        <w:rPr>
          <w:spacing w:val="-26"/>
        </w:rPr>
        <w:t xml:space="preserve"> </w:t>
      </w:r>
      <w:r w:rsidRPr="00BA6F5E">
        <w:t>service-oriented</w:t>
      </w:r>
      <w:r w:rsidRPr="00BA6F5E">
        <w:rPr>
          <w:spacing w:val="-25"/>
        </w:rPr>
        <w:t xml:space="preserve"> </w:t>
      </w:r>
      <w:r w:rsidRPr="00BA6F5E">
        <w:t>framework to</w:t>
      </w:r>
      <w:r w:rsidRPr="00BA6F5E">
        <w:rPr>
          <w:spacing w:val="-14"/>
        </w:rPr>
        <w:t xml:space="preserve"> </w:t>
      </w:r>
      <w:r w:rsidRPr="00BA6F5E">
        <w:t>support</w:t>
      </w:r>
      <w:r w:rsidRPr="00BA6F5E">
        <w:rPr>
          <w:spacing w:val="-13"/>
        </w:rPr>
        <w:t xml:space="preserve"> </w:t>
      </w:r>
      <w:r w:rsidRPr="00BA6F5E">
        <w:t>learning</w:t>
      </w:r>
      <w:r w:rsidRPr="00BA6F5E">
        <w:rPr>
          <w:spacing w:val="-13"/>
        </w:rPr>
        <w:t xml:space="preserve"> </w:t>
      </w:r>
      <w:r w:rsidRPr="00BA6F5E">
        <w:t>and</w:t>
      </w:r>
      <w:r w:rsidRPr="00BA6F5E">
        <w:rPr>
          <w:spacing w:val="-13"/>
        </w:rPr>
        <w:t xml:space="preserve"> </w:t>
      </w:r>
      <w:r w:rsidRPr="00BA6F5E">
        <w:t>knowledge</w:t>
      </w:r>
      <w:r w:rsidRPr="00BA6F5E">
        <w:rPr>
          <w:spacing w:val="-13"/>
        </w:rPr>
        <w:t xml:space="preserve"> </w:t>
      </w:r>
      <w:r w:rsidRPr="00BA6F5E">
        <w:t xml:space="preserve">management. </w:t>
      </w:r>
      <w:proofErr w:type="spellStart"/>
      <w:r w:rsidR="00FC50B0" w:rsidRPr="00BA6F5E">
        <w:t>Dans</w:t>
      </w:r>
      <w:proofErr w:type="spellEnd"/>
      <w:r w:rsidRPr="00BA6F5E">
        <w:rPr>
          <w:spacing w:val="-19"/>
        </w:rPr>
        <w:t xml:space="preserve"> </w:t>
      </w:r>
      <w:r w:rsidRPr="00BA6F5E">
        <w:t>S.</w:t>
      </w:r>
      <w:r w:rsidRPr="00BA6F5E">
        <w:rPr>
          <w:spacing w:val="-19"/>
        </w:rPr>
        <w:t xml:space="preserve"> </w:t>
      </w:r>
      <w:r w:rsidRPr="00BA6F5E">
        <w:t>Pierre</w:t>
      </w:r>
      <w:r w:rsidRPr="00BA6F5E">
        <w:rPr>
          <w:spacing w:val="-18"/>
        </w:rPr>
        <w:t xml:space="preserve"> </w:t>
      </w:r>
      <w:r w:rsidRPr="00BA6F5E">
        <w:t>(</w:t>
      </w:r>
      <w:r w:rsidR="00FC50B0" w:rsidRPr="00BA6F5E">
        <w:t>dir</w:t>
      </w:r>
      <w:r w:rsidRPr="00BA6F5E">
        <w:t>.),</w:t>
      </w:r>
      <w:r w:rsidRPr="00BA6F5E">
        <w:rPr>
          <w:spacing w:val="-18"/>
        </w:rPr>
        <w:t xml:space="preserve"> </w:t>
      </w:r>
      <w:r w:rsidRPr="00BA6F5E">
        <w:rPr>
          <w:i/>
        </w:rPr>
        <w:t>E-learning</w:t>
      </w:r>
      <w:r w:rsidRPr="00BA6F5E">
        <w:rPr>
          <w:i/>
          <w:spacing w:val="-18"/>
        </w:rPr>
        <w:t xml:space="preserve"> </w:t>
      </w:r>
      <w:r w:rsidRPr="00BA6F5E">
        <w:rPr>
          <w:i/>
        </w:rPr>
        <w:t>networked</w:t>
      </w:r>
      <w:r w:rsidRPr="00BA6F5E">
        <w:rPr>
          <w:i/>
          <w:spacing w:val="-19"/>
        </w:rPr>
        <w:t xml:space="preserve"> </w:t>
      </w:r>
      <w:r w:rsidRPr="00BA6F5E">
        <w:rPr>
          <w:i/>
        </w:rPr>
        <w:t>environments and architectures:</w:t>
      </w:r>
      <w:r w:rsidRPr="00BA6F5E">
        <w:rPr>
          <w:i/>
          <w:spacing w:val="-38"/>
        </w:rPr>
        <w:t xml:space="preserve"> </w:t>
      </w:r>
      <w:r w:rsidRPr="00BA6F5E">
        <w:rPr>
          <w:i/>
          <w:spacing w:val="2"/>
        </w:rPr>
        <w:t xml:space="preserve">A knowledge processing </w:t>
      </w:r>
      <w:r w:rsidRPr="00BA6F5E">
        <w:rPr>
          <w:i/>
        </w:rPr>
        <w:t>perspective</w:t>
      </w:r>
      <w:r w:rsidRPr="00BA6F5E">
        <w:t xml:space="preserve">. </w:t>
      </w:r>
      <w:r w:rsidRPr="00BA6F5E">
        <w:rPr>
          <w:spacing w:val="-3"/>
        </w:rPr>
        <w:t>Springer-Verlag.</w:t>
      </w:r>
    </w:p>
    <w:p w14:paraId="5DB25CB0" w14:textId="0E2798E0" w:rsidR="00727EF1" w:rsidRPr="00BA6F5E" w:rsidRDefault="00727EF1" w:rsidP="00FC50B0">
      <w:pPr>
        <w:pStyle w:val="Corpsdetexte"/>
        <w:adjustRightInd w:val="0"/>
        <w:spacing w:after="120"/>
        <w:ind w:left="567" w:right="136" w:hanging="567"/>
        <w:jc w:val="both"/>
      </w:pPr>
      <w:r w:rsidRPr="00BA6F5E">
        <w:t xml:space="preserve">Paquette, G. </w:t>
      </w:r>
      <w:r w:rsidR="00FC50B0" w:rsidRPr="00BA6F5E">
        <w:t>et</w:t>
      </w:r>
      <w:r w:rsidRPr="00BA6F5E">
        <w:t xml:space="preserve"> </w:t>
      </w:r>
      <w:proofErr w:type="spellStart"/>
      <w:r w:rsidRPr="00BA6F5E">
        <w:t>Magnan</w:t>
      </w:r>
      <w:proofErr w:type="spellEnd"/>
      <w:r w:rsidRPr="00BA6F5E">
        <w:t xml:space="preserve">, F. (2008). An executable model for virtual campus environments. </w:t>
      </w:r>
      <w:proofErr w:type="spellStart"/>
      <w:r w:rsidR="00FC50B0" w:rsidRPr="00BA6F5E">
        <w:t>Dans</w:t>
      </w:r>
      <w:proofErr w:type="spellEnd"/>
      <w:r w:rsidRPr="00BA6F5E">
        <w:t xml:space="preserve"> H. H. </w:t>
      </w:r>
      <w:proofErr w:type="spellStart"/>
      <w:r w:rsidRPr="00BA6F5E">
        <w:t>Adelsberger</w:t>
      </w:r>
      <w:proofErr w:type="spellEnd"/>
      <w:r w:rsidRPr="00BA6F5E">
        <w:t xml:space="preserve">, </w:t>
      </w:r>
      <w:proofErr w:type="spellStart"/>
      <w:r w:rsidRPr="00BA6F5E">
        <w:t>Kinshuk</w:t>
      </w:r>
      <w:proofErr w:type="spellEnd"/>
      <w:r w:rsidRPr="00BA6F5E">
        <w:t xml:space="preserve">, J. M. Pawlowski </w:t>
      </w:r>
      <w:r w:rsidR="00FC50B0" w:rsidRPr="00BA6F5E">
        <w:t>et</w:t>
      </w:r>
      <w:r w:rsidRPr="00BA6F5E">
        <w:t xml:space="preserve"> D.</w:t>
      </w:r>
      <w:r w:rsidR="0009572B" w:rsidRPr="00BA6F5E">
        <w:t> </w:t>
      </w:r>
      <w:r w:rsidRPr="00BA6F5E">
        <w:t>Sampson (</w:t>
      </w:r>
      <w:r w:rsidR="00FC50B0" w:rsidRPr="00BA6F5E">
        <w:t>dir</w:t>
      </w:r>
      <w:r w:rsidRPr="00BA6F5E">
        <w:t xml:space="preserve">.), </w:t>
      </w:r>
      <w:r w:rsidRPr="00BA6F5E">
        <w:rPr>
          <w:i/>
        </w:rPr>
        <w:t xml:space="preserve">International handbook on </w:t>
      </w:r>
      <w:r w:rsidR="00FC50B0" w:rsidRPr="00BA6F5E">
        <w:rPr>
          <w:i/>
        </w:rPr>
        <w:t>i</w:t>
      </w:r>
      <w:r w:rsidRPr="00BA6F5E">
        <w:rPr>
          <w:i/>
        </w:rPr>
        <w:t xml:space="preserve">nformation </w:t>
      </w:r>
      <w:r w:rsidR="00FC50B0" w:rsidRPr="00BA6F5E">
        <w:rPr>
          <w:i/>
        </w:rPr>
        <w:t>t</w:t>
      </w:r>
      <w:r w:rsidRPr="00BA6F5E">
        <w:rPr>
          <w:i/>
        </w:rPr>
        <w:t>echnologies for education and training</w:t>
      </w:r>
      <w:r w:rsidR="00FC50B0" w:rsidRPr="00BA6F5E">
        <w:t xml:space="preserve"> (</w:t>
      </w:r>
      <w:r w:rsidRPr="00BA6F5E">
        <w:t>2</w:t>
      </w:r>
      <w:r w:rsidR="00FC50B0" w:rsidRPr="00BA6F5E">
        <w:rPr>
          <w:vertAlign w:val="superscript"/>
        </w:rPr>
        <w:t>e</w:t>
      </w:r>
      <w:r w:rsidR="00FC50B0" w:rsidRPr="00BA6F5E">
        <w:t> </w:t>
      </w:r>
      <w:proofErr w:type="spellStart"/>
      <w:r w:rsidR="00FC50B0" w:rsidRPr="00BA6F5E">
        <w:t>éd</w:t>
      </w:r>
      <w:proofErr w:type="spellEnd"/>
      <w:r w:rsidR="00FC50B0" w:rsidRPr="00BA6F5E">
        <w:t>.</w:t>
      </w:r>
      <w:r w:rsidRPr="00BA6F5E">
        <w:t>, p.</w:t>
      </w:r>
      <w:r w:rsidR="00FC50B0" w:rsidRPr="00BA6F5E">
        <w:t> </w:t>
      </w:r>
      <w:r w:rsidRPr="00BA6F5E">
        <w:t>365-405). Springer.</w:t>
      </w:r>
    </w:p>
    <w:p w14:paraId="633A96B9" w14:textId="75CF04C4" w:rsidR="008C22AB" w:rsidRPr="00BA6F5E" w:rsidRDefault="008C22AB" w:rsidP="00FC50B0">
      <w:pPr>
        <w:adjustRightInd w:val="0"/>
        <w:spacing w:after="120"/>
        <w:ind w:left="567" w:right="94" w:hanging="567"/>
        <w:jc w:val="both"/>
        <w:rPr>
          <w:rFonts w:eastAsia="Calibri"/>
          <w:spacing w:val="1"/>
          <w:sz w:val="22"/>
          <w:szCs w:val="22"/>
          <w:lang w:val="en-US"/>
        </w:rPr>
      </w:pPr>
      <w:r w:rsidRPr="00BA6F5E">
        <w:rPr>
          <w:rFonts w:eastAsia="Calibri"/>
          <w:spacing w:val="1"/>
          <w:sz w:val="22"/>
          <w:szCs w:val="22"/>
          <w:lang w:val="en-US"/>
        </w:rPr>
        <w:t>Paquette, G. (2010</w:t>
      </w:r>
      <w:r w:rsidR="00DB1D0A" w:rsidRPr="00BA6F5E">
        <w:rPr>
          <w:rFonts w:eastAsia="Calibri"/>
          <w:spacing w:val="1"/>
          <w:sz w:val="22"/>
          <w:szCs w:val="22"/>
          <w:lang w:val="en-US"/>
        </w:rPr>
        <w:t>a</w:t>
      </w:r>
      <w:r w:rsidRPr="00BA6F5E">
        <w:rPr>
          <w:rFonts w:eastAsia="Calibri"/>
          <w:spacing w:val="1"/>
          <w:sz w:val="22"/>
          <w:szCs w:val="22"/>
          <w:lang w:val="en-US"/>
        </w:rPr>
        <w:t>).</w:t>
      </w:r>
      <w:r w:rsidR="0009572B" w:rsidRPr="00BA6F5E">
        <w:rPr>
          <w:rFonts w:eastAsia="Calibri"/>
          <w:spacing w:val="1"/>
          <w:sz w:val="22"/>
          <w:szCs w:val="22"/>
          <w:lang w:val="en-US"/>
        </w:rPr>
        <w:t xml:space="preserve"> </w:t>
      </w:r>
      <w:hyperlink r:id="rId47" w:history="1">
        <w:r w:rsidRPr="00BA6F5E">
          <w:rPr>
            <w:rFonts w:eastAsia="Calibri"/>
            <w:spacing w:val="1"/>
            <w:sz w:val="22"/>
            <w:szCs w:val="22"/>
            <w:lang w:val="en-US"/>
          </w:rPr>
          <w:t xml:space="preserve">An ontology-driven </w:t>
        </w:r>
        <w:r w:rsidR="00FC50B0" w:rsidRPr="00BA6F5E">
          <w:rPr>
            <w:rFonts w:eastAsia="Calibri"/>
            <w:spacing w:val="1"/>
            <w:sz w:val="22"/>
            <w:szCs w:val="22"/>
            <w:lang w:val="en-US"/>
          </w:rPr>
          <w:t>s</w:t>
        </w:r>
        <w:r w:rsidRPr="00BA6F5E">
          <w:rPr>
            <w:rFonts w:eastAsia="Calibri"/>
            <w:spacing w:val="1"/>
            <w:sz w:val="22"/>
            <w:szCs w:val="22"/>
            <w:lang w:val="en-US"/>
          </w:rPr>
          <w:t xml:space="preserve">ystem for e-learning and knowledge </w:t>
        </w:r>
        <w:r w:rsidR="00FC50B0" w:rsidRPr="00BA6F5E">
          <w:rPr>
            <w:rFonts w:eastAsia="Calibri"/>
            <w:spacing w:val="1"/>
            <w:sz w:val="22"/>
            <w:szCs w:val="22"/>
            <w:lang w:val="en-US"/>
          </w:rPr>
          <w:t>m</w:t>
        </w:r>
        <w:r w:rsidRPr="00BA6F5E">
          <w:rPr>
            <w:rFonts w:eastAsia="Calibri"/>
            <w:spacing w:val="1"/>
            <w:sz w:val="22"/>
            <w:szCs w:val="22"/>
            <w:lang w:val="en-US"/>
          </w:rPr>
          <w:t>anagement</w:t>
        </w:r>
      </w:hyperlink>
      <w:hyperlink r:id="rId48" w:history="1">
        <w:r w:rsidRPr="00BA6F5E">
          <w:rPr>
            <w:rFonts w:eastAsia="Calibri"/>
            <w:i/>
            <w:spacing w:val="1"/>
            <w:sz w:val="22"/>
            <w:szCs w:val="22"/>
            <w:lang w:val="en-US"/>
          </w:rPr>
          <w:t>.</w:t>
        </w:r>
      </w:hyperlink>
      <w:r w:rsidR="00FC50B0" w:rsidRPr="00BA6F5E">
        <w:rPr>
          <w:rFonts w:eastAsia="Calibri"/>
          <w:i/>
          <w:spacing w:val="1"/>
          <w:sz w:val="22"/>
          <w:szCs w:val="22"/>
          <w:lang w:val="en-US"/>
        </w:rPr>
        <w:t xml:space="preserve"> </w:t>
      </w:r>
      <w:proofErr w:type="spellStart"/>
      <w:r w:rsidR="00FC50B0" w:rsidRPr="00BA6F5E">
        <w:rPr>
          <w:rFonts w:eastAsia="Calibri"/>
          <w:spacing w:val="1"/>
          <w:sz w:val="22"/>
          <w:szCs w:val="22"/>
          <w:lang w:val="en-US"/>
        </w:rPr>
        <w:t>Dans</w:t>
      </w:r>
      <w:proofErr w:type="spellEnd"/>
      <w:r w:rsidRPr="00BA6F5E">
        <w:rPr>
          <w:rFonts w:eastAsia="Calibri"/>
          <w:spacing w:val="1"/>
          <w:sz w:val="22"/>
          <w:szCs w:val="22"/>
          <w:lang w:val="en-US"/>
        </w:rPr>
        <w:t xml:space="preserve"> </w:t>
      </w:r>
      <w:r w:rsidR="00FC50B0" w:rsidRPr="00BA6F5E">
        <w:rPr>
          <w:rFonts w:eastAsia="Calibri"/>
          <w:spacing w:val="1"/>
          <w:sz w:val="22"/>
          <w:szCs w:val="22"/>
          <w:lang w:val="en-US"/>
        </w:rPr>
        <w:t xml:space="preserve">G. </w:t>
      </w:r>
      <w:r w:rsidRPr="00BA6F5E">
        <w:rPr>
          <w:rFonts w:eastAsia="Calibri"/>
          <w:spacing w:val="1"/>
          <w:sz w:val="22"/>
          <w:szCs w:val="22"/>
          <w:lang w:val="en-US"/>
        </w:rPr>
        <w:t>Paquette,</w:t>
      </w:r>
      <w:r w:rsidR="009A5E0F" w:rsidRPr="00BA6F5E">
        <w:rPr>
          <w:rFonts w:eastAsia="Calibri"/>
          <w:spacing w:val="1"/>
          <w:sz w:val="22"/>
          <w:szCs w:val="22"/>
          <w:lang w:val="en-US"/>
        </w:rPr>
        <w:t xml:space="preserve"> </w:t>
      </w:r>
      <w:r w:rsidRPr="00BA6F5E">
        <w:rPr>
          <w:rFonts w:eastAsia="Calibri"/>
          <w:i/>
          <w:spacing w:val="1"/>
          <w:sz w:val="22"/>
          <w:szCs w:val="22"/>
          <w:lang w:val="en-US"/>
        </w:rPr>
        <w:t xml:space="preserve">Visual </w:t>
      </w:r>
      <w:r w:rsidR="009A5E0F" w:rsidRPr="00BA6F5E">
        <w:rPr>
          <w:rFonts w:eastAsia="Calibri"/>
          <w:i/>
          <w:spacing w:val="1"/>
          <w:sz w:val="22"/>
          <w:szCs w:val="22"/>
          <w:lang w:val="en-US"/>
        </w:rPr>
        <w:t>k</w:t>
      </w:r>
      <w:r w:rsidRPr="00BA6F5E">
        <w:rPr>
          <w:rFonts w:eastAsia="Calibri"/>
          <w:i/>
          <w:spacing w:val="1"/>
          <w:sz w:val="22"/>
          <w:szCs w:val="22"/>
          <w:lang w:val="en-US"/>
        </w:rPr>
        <w:t xml:space="preserve">nowledge </w:t>
      </w:r>
      <w:r w:rsidR="009A5E0F" w:rsidRPr="00BA6F5E">
        <w:rPr>
          <w:rFonts w:eastAsia="Calibri"/>
          <w:i/>
          <w:spacing w:val="1"/>
          <w:sz w:val="22"/>
          <w:szCs w:val="22"/>
          <w:lang w:val="en-US"/>
        </w:rPr>
        <w:t>m</w:t>
      </w:r>
      <w:r w:rsidRPr="00BA6F5E">
        <w:rPr>
          <w:rFonts w:eastAsia="Calibri"/>
          <w:i/>
          <w:spacing w:val="1"/>
          <w:sz w:val="22"/>
          <w:szCs w:val="22"/>
          <w:lang w:val="en-US"/>
        </w:rPr>
        <w:t xml:space="preserve">odeling for </w:t>
      </w:r>
      <w:r w:rsidR="009A5E0F" w:rsidRPr="00BA6F5E">
        <w:rPr>
          <w:rFonts w:eastAsia="Calibri"/>
          <w:i/>
          <w:spacing w:val="1"/>
          <w:sz w:val="22"/>
          <w:szCs w:val="22"/>
          <w:lang w:val="en-US"/>
        </w:rPr>
        <w:t>s</w:t>
      </w:r>
      <w:r w:rsidRPr="00BA6F5E">
        <w:rPr>
          <w:rFonts w:eastAsia="Calibri"/>
          <w:i/>
          <w:spacing w:val="1"/>
          <w:sz w:val="22"/>
          <w:szCs w:val="22"/>
          <w:lang w:val="en-US"/>
        </w:rPr>
        <w:t xml:space="preserve">emantic Web </w:t>
      </w:r>
      <w:r w:rsidR="009A5E0F" w:rsidRPr="00BA6F5E">
        <w:rPr>
          <w:rFonts w:eastAsia="Calibri"/>
          <w:i/>
          <w:spacing w:val="1"/>
          <w:sz w:val="22"/>
          <w:szCs w:val="22"/>
          <w:lang w:val="en-US"/>
        </w:rPr>
        <w:t>t</w:t>
      </w:r>
      <w:r w:rsidRPr="00BA6F5E">
        <w:rPr>
          <w:rFonts w:eastAsia="Calibri"/>
          <w:i/>
          <w:spacing w:val="1"/>
          <w:sz w:val="22"/>
          <w:szCs w:val="22"/>
          <w:lang w:val="en-US"/>
        </w:rPr>
        <w:t xml:space="preserve">echnologies: Models and </w:t>
      </w:r>
      <w:r w:rsidR="009A5E0F" w:rsidRPr="00BA6F5E">
        <w:rPr>
          <w:rFonts w:eastAsia="Calibri"/>
          <w:i/>
          <w:spacing w:val="1"/>
          <w:sz w:val="22"/>
          <w:szCs w:val="22"/>
          <w:lang w:val="en-US"/>
        </w:rPr>
        <w:t>o</w:t>
      </w:r>
      <w:r w:rsidRPr="00BA6F5E">
        <w:rPr>
          <w:rFonts w:eastAsia="Calibri"/>
          <w:i/>
          <w:spacing w:val="1"/>
          <w:sz w:val="22"/>
          <w:szCs w:val="22"/>
          <w:lang w:val="en-US"/>
        </w:rPr>
        <w:t>ntologies</w:t>
      </w:r>
      <w:r w:rsidR="00727EF1" w:rsidRPr="00BA6F5E">
        <w:rPr>
          <w:rFonts w:eastAsia="Calibri"/>
          <w:i/>
          <w:spacing w:val="1"/>
          <w:sz w:val="22"/>
          <w:szCs w:val="22"/>
          <w:lang w:val="en-US"/>
        </w:rPr>
        <w:t>.</w:t>
      </w:r>
      <w:r w:rsidR="00FC50B0" w:rsidRPr="00BA6F5E">
        <w:rPr>
          <w:rFonts w:eastAsia="Calibri"/>
          <w:i/>
          <w:spacing w:val="1"/>
          <w:sz w:val="22"/>
          <w:szCs w:val="22"/>
          <w:lang w:val="en-US"/>
        </w:rPr>
        <w:t xml:space="preserve"> </w:t>
      </w:r>
      <w:r w:rsidRPr="00BA6F5E">
        <w:rPr>
          <w:rFonts w:eastAsia="Calibri"/>
          <w:spacing w:val="1"/>
          <w:sz w:val="22"/>
          <w:szCs w:val="22"/>
          <w:lang w:val="en-US"/>
        </w:rPr>
        <w:t>IGI Global</w:t>
      </w:r>
      <w:r w:rsidR="009A5E0F" w:rsidRPr="00BA6F5E">
        <w:rPr>
          <w:rFonts w:eastAsia="Calibri"/>
          <w:spacing w:val="1"/>
          <w:sz w:val="22"/>
          <w:szCs w:val="22"/>
          <w:lang w:val="en-US"/>
        </w:rPr>
        <w:t>.</w:t>
      </w:r>
    </w:p>
    <w:p w14:paraId="00F985C1" w14:textId="2562707C" w:rsidR="00DB1D0A" w:rsidRPr="00502D7A" w:rsidRDefault="00DB1D0A" w:rsidP="00DB1D0A">
      <w:pPr>
        <w:adjustRightInd w:val="0"/>
        <w:spacing w:after="120"/>
        <w:ind w:left="567" w:right="94" w:hanging="567"/>
        <w:jc w:val="both"/>
        <w:rPr>
          <w:rFonts w:eastAsia="Calibri"/>
          <w:spacing w:val="1"/>
          <w:sz w:val="22"/>
          <w:szCs w:val="22"/>
          <w:lang w:val="en-US"/>
        </w:rPr>
      </w:pPr>
      <w:r w:rsidRPr="00C50371">
        <w:rPr>
          <w:rFonts w:ascii="Times" w:hAnsi="Times"/>
          <w:sz w:val="22"/>
          <w:lang w:val="en-CA"/>
        </w:rPr>
        <w:lastRenderedPageBreak/>
        <w:t>Paquette</w:t>
      </w:r>
      <w:r>
        <w:rPr>
          <w:rFonts w:ascii="Times" w:hAnsi="Times"/>
          <w:sz w:val="22"/>
          <w:lang w:val="en-CA"/>
        </w:rPr>
        <w:t>,</w:t>
      </w:r>
      <w:r w:rsidRPr="00C50371">
        <w:rPr>
          <w:rFonts w:ascii="Times" w:hAnsi="Times"/>
          <w:sz w:val="22"/>
          <w:lang w:val="en-CA"/>
        </w:rPr>
        <w:t xml:space="preserve"> G. (2010</w:t>
      </w:r>
      <w:r>
        <w:rPr>
          <w:rFonts w:ascii="Times" w:hAnsi="Times"/>
          <w:sz w:val="22"/>
          <w:lang w:val="en-CA"/>
        </w:rPr>
        <w:t>b</w:t>
      </w:r>
      <w:r w:rsidRPr="00C50371">
        <w:rPr>
          <w:rFonts w:ascii="Times" w:hAnsi="Times"/>
          <w:sz w:val="22"/>
          <w:lang w:val="en-CA"/>
        </w:rPr>
        <w:t>)</w:t>
      </w:r>
      <w:r>
        <w:rPr>
          <w:rFonts w:ascii="Times" w:hAnsi="Times"/>
          <w:sz w:val="22"/>
          <w:lang w:val="en-CA"/>
        </w:rPr>
        <w:t>.</w:t>
      </w:r>
      <w:r w:rsidRPr="00C50371">
        <w:rPr>
          <w:rFonts w:ascii="Times" w:hAnsi="Times"/>
          <w:sz w:val="22"/>
          <w:lang w:val="en-CA"/>
        </w:rPr>
        <w:t xml:space="preserve"> Ontology</w:t>
      </w:r>
      <w:r>
        <w:rPr>
          <w:rFonts w:ascii="Times" w:hAnsi="Times"/>
          <w:sz w:val="22"/>
          <w:lang w:val="en-CA"/>
        </w:rPr>
        <w:t xml:space="preserve">-based educational modelling. </w:t>
      </w:r>
      <w:r w:rsidRPr="00C50371">
        <w:rPr>
          <w:rFonts w:ascii="Times" w:hAnsi="Times"/>
          <w:sz w:val="22"/>
          <w:lang w:val="en-CA"/>
        </w:rPr>
        <w:t xml:space="preserve">Making IMS-LD </w:t>
      </w:r>
      <w:r>
        <w:rPr>
          <w:rFonts w:ascii="Times" w:hAnsi="Times"/>
          <w:sz w:val="22"/>
          <w:lang w:val="en-CA"/>
        </w:rPr>
        <w:t>v</w:t>
      </w:r>
      <w:r w:rsidRPr="00C50371">
        <w:rPr>
          <w:rFonts w:ascii="Times" w:hAnsi="Times"/>
          <w:sz w:val="22"/>
          <w:lang w:val="en-CA"/>
        </w:rPr>
        <w:t>isual</w:t>
      </w:r>
      <w:r>
        <w:rPr>
          <w:rFonts w:ascii="Times" w:hAnsi="Times"/>
          <w:sz w:val="22"/>
          <w:lang w:val="en-CA"/>
        </w:rPr>
        <w:t>.</w:t>
      </w:r>
      <w:r w:rsidRPr="00C50371">
        <w:rPr>
          <w:rFonts w:ascii="Times" w:hAnsi="Times"/>
          <w:sz w:val="22"/>
          <w:lang w:val="en-CA"/>
        </w:rPr>
        <w:t xml:space="preserve"> </w:t>
      </w:r>
      <w:r w:rsidRPr="00502D7A">
        <w:rPr>
          <w:rFonts w:ascii="Times" w:hAnsi="Times"/>
          <w:i/>
          <w:sz w:val="22"/>
          <w:lang w:val="en-CA"/>
        </w:rPr>
        <w:t>Technology, Instruction, Cognition and Learning</w:t>
      </w:r>
      <w:r w:rsidRPr="00C50371">
        <w:rPr>
          <w:rFonts w:ascii="Times" w:hAnsi="Times"/>
          <w:sz w:val="22"/>
          <w:lang w:val="en-CA"/>
        </w:rPr>
        <w:t xml:space="preserve">, </w:t>
      </w:r>
      <w:r w:rsidRPr="00DB1D0A">
        <w:rPr>
          <w:rFonts w:ascii="Times" w:hAnsi="Times"/>
          <w:i/>
          <w:iCs/>
          <w:sz w:val="22"/>
          <w:lang w:val="en-CA"/>
        </w:rPr>
        <w:t>7</w:t>
      </w:r>
      <w:r>
        <w:rPr>
          <w:rFonts w:ascii="Times" w:hAnsi="Times"/>
          <w:sz w:val="22"/>
          <w:lang w:val="en-CA"/>
        </w:rPr>
        <w:t>(</w:t>
      </w:r>
      <w:r w:rsidRPr="00C50371">
        <w:rPr>
          <w:rFonts w:ascii="Times" w:hAnsi="Times"/>
          <w:sz w:val="22"/>
          <w:lang w:val="en-CA"/>
        </w:rPr>
        <w:t>3-4</w:t>
      </w:r>
      <w:r>
        <w:rPr>
          <w:rFonts w:ascii="Times" w:hAnsi="Times"/>
          <w:sz w:val="22"/>
          <w:lang w:val="en-CA"/>
        </w:rPr>
        <w:t>)</w:t>
      </w:r>
      <w:r w:rsidRPr="00C50371">
        <w:rPr>
          <w:rFonts w:ascii="Times" w:hAnsi="Times"/>
          <w:sz w:val="22"/>
          <w:lang w:val="en-CA"/>
        </w:rPr>
        <w:t>, 263-296</w:t>
      </w:r>
      <w:r>
        <w:rPr>
          <w:rFonts w:ascii="Times" w:hAnsi="Times"/>
          <w:sz w:val="22"/>
          <w:lang w:val="en-CA"/>
        </w:rPr>
        <w:t>.</w:t>
      </w:r>
      <w:r w:rsidRPr="00C50371">
        <w:rPr>
          <w:rFonts w:ascii="Times" w:hAnsi="Times"/>
          <w:sz w:val="22"/>
          <w:lang w:val="en-CA"/>
        </w:rPr>
        <w:t xml:space="preserve"> Old City Publishing, Inc.</w:t>
      </w:r>
    </w:p>
    <w:p w14:paraId="38283E96" w14:textId="724F4A68" w:rsidR="004D0A10" w:rsidRPr="00623AA3" w:rsidRDefault="004D0A10" w:rsidP="004D0A10">
      <w:pPr>
        <w:adjustRightInd w:val="0"/>
        <w:spacing w:after="120"/>
        <w:ind w:left="567" w:right="94" w:hanging="567"/>
        <w:jc w:val="both"/>
        <w:rPr>
          <w:rFonts w:ascii="Times" w:hAnsi="Times"/>
          <w:sz w:val="22"/>
          <w:lang w:val="en-CA"/>
        </w:rPr>
      </w:pPr>
      <w:r w:rsidRPr="00623AA3">
        <w:rPr>
          <w:rFonts w:ascii="Times" w:hAnsi="Times"/>
          <w:sz w:val="22"/>
          <w:lang w:val="en-CA"/>
        </w:rPr>
        <w:t>Paquette</w:t>
      </w:r>
      <w:r>
        <w:rPr>
          <w:rFonts w:ascii="Times" w:hAnsi="Times"/>
          <w:sz w:val="22"/>
          <w:lang w:val="en-CA"/>
        </w:rPr>
        <w:t>,</w:t>
      </w:r>
      <w:r w:rsidRPr="00623AA3">
        <w:rPr>
          <w:rFonts w:ascii="Times" w:hAnsi="Times"/>
          <w:sz w:val="22"/>
          <w:lang w:val="en-CA"/>
        </w:rPr>
        <w:t xml:space="preserve"> G. (2015)</w:t>
      </w:r>
      <w:r>
        <w:rPr>
          <w:rFonts w:ascii="Times" w:hAnsi="Times"/>
          <w:sz w:val="22"/>
          <w:lang w:val="en-CA"/>
        </w:rPr>
        <w:t xml:space="preserve">. </w:t>
      </w:r>
      <w:r w:rsidRPr="00623AA3">
        <w:rPr>
          <w:rFonts w:ascii="Times" w:hAnsi="Times"/>
          <w:sz w:val="22"/>
          <w:lang w:val="en-CA"/>
        </w:rPr>
        <w:t xml:space="preserve">Competency-based </w:t>
      </w:r>
      <w:r>
        <w:rPr>
          <w:rFonts w:ascii="Times" w:hAnsi="Times"/>
          <w:sz w:val="22"/>
          <w:lang w:val="en-CA"/>
        </w:rPr>
        <w:t>p</w:t>
      </w:r>
      <w:r w:rsidRPr="00623AA3">
        <w:rPr>
          <w:rFonts w:ascii="Times" w:hAnsi="Times"/>
          <w:sz w:val="22"/>
          <w:lang w:val="en-CA"/>
        </w:rPr>
        <w:t xml:space="preserve">ersonalization </w:t>
      </w:r>
      <w:r>
        <w:rPr>
          <w:rFonts w:ascii="Times" w:hAnsi="Times"/>
          <w:sz w:val="22"/>
          <w:lang w:val="en-CA"/>
        </w:rPr>
        <w:t>p</w:t>
      </w:r>
      <w:r w:rsidRPr="00623AA3">
        <w:rPr>
          <w:rFonts w:ascii="Times" w:hAnsi="Times"/>
          <w:sz w:val="22"/>
          <w:lang w:val="en-CA"/>
        </w:rPr>
        <w:t xml:space="preserve">rocess for </w:t>
      </w:r>
      <w:r>
        <w:rPr>
          <w:rFonts w:ascii="Times" w:hAnsi="Times"/>
          <w:sz w:val="22"/>
          <w:lang w:val="en-CA"/>
        </w:rPr>
        <w:t>s</w:t>
      </w:r>
      <w:r w:rsidRPr="00623AA3">
        <w:rPr>
          <w:rFonts w:ascii="Times" w:hAnsi="Times"/>
          <w:sz w:val="22"/>
          <w:lang w:val="en-CA"/>
        </w:rPr>
        <w:t xml:space="preserve">mart </w:t>
      </w:r>
      <w:r>
        <w:rPr>
          <w:rFonts w:ascii="Times" w:hAnsi="Times"/>
          <w:sz w:val="22"/>
          <w:lang w:val="en-CA"/>
        </w:rPr>
        <w:t>l</w:t>
      </w:r>
      <w:r w:rsidRPr="00623AA3">
        <w:rPr>
          <w:rFonts w:ascii="Times" w:hAnsi="Times"/>
          <w:sz w:val="22"/>
          <w:lang w:val="en-CA"/>
        </w:rPr>
        <w:t xml:space="preserve">earning </w:t>
      </w:r>
      <w:r>
        <w:rPr>
          <w:rFonts w:ascii="Times" w:hAnsi="Times"/>
          <w:sz w:val="22"/>
          <w:lang w:val="en-CA"/>
        </w:rPr>
        <w:t>e</w:t>
      </w:r>
      <w:r w:rsidRPr="00623AA3">
        <w:rPr>
          <w:rFonts w:ascii="Times" w:hAnsi="Times"/>
          <w:sz w:val="22"/>
          <w:lang w:val="en-CA"/>
        </w:rPr>
        <w:t>nvironments</w:t>
      </w:r>
      <w:r>
        <w:rPr>
          <w:rFonts w:ascii="Times" w:hAnsi="Times"/>
          <w:sz w:val="22"/>
          <w:lang w:val="en-CA"/>
        </w:rPr>
        <w:t>.</w:t>
      </w:r>
      <w:r w:rsidRPr="00623AA3">
        <w:rPr>
          <w:rFonts w:ascii="Times" w:hAnsi="Times"/>
          <w:sz w:val="22"/>
          <w:lang w:val="en-CA"/>
        </w:rPr>
        <w:t xml:space="preserve"> </w:t>
      </w:r>
      <w:r>
        <w:rPr>
          <w:rFonts w:ascii="Times" w:hAnsi="Times"/>
          <w:sz w:val="22"/>
          <w:lang w:val="en-CA"/>
        </w:rPr>
        <w:t xml:space="preserve">Dans </w:t>
      </w:r>
      <w:r w:rsidRPr="00623AA3">
        <w:rPr>
          <w:rFonts w:ascii="Times" w:hAnsi="Times"/>
          <w:sz w:val="22"/>
          <w:lang w:val="en-CA"/>
        </w:rPr>
        <w:t>M.</w:t>
      </w:r>
      <w:r>
        <w:rPr>
          <w:rFonts w:ascii="Times" w:hAnsi="Times"/>
          <w:sz w:val="22"/>
          <w:lang w:val="en-CA"/>
        </w:rPr>
        <w:t xml:space="preserve"> </w:t>
      </w:r>
      <w:r w:rsidRPr="00623AA3">
        <w:rPr>
          <w:rFonts w:ascii="Times" w:hAnsi="Times"/>
          <w:sz w:val="22"/>
          <w:lang w:val="en-CA"/>
        </w:rPr>
        <w:t xml:space="preserve">Spector, B. </w:t>
      </w:r>
      <w:proofErr w:type="spellStart"/>
      <w:r w:rsidRPr="00623AA3">
        <w:rPr>
          <w:rFonts w:ascii="Times" w:hAnsi="Times"/>
          <w:sz w:val="22"/>
          <w:lang w:val="en-CA"/>
        </w:rPr>
        <w:t>Lockee</w:t>
      </w:r>
      <w:proofErr w:type="spellEnd"/>
      <w:r w:rsidRPr="00623AA3">
        <w:rPr>
          <w:rFonts w:ascii="Times" w:hAnsi="Times"/>
          <w:sz w:val="22"/>
          <w:lang w:val="en-CA"/>
        </w:rPr>
        <w:t xml:space="preserve"> </w:t>
      </w:r>
      <w:r>
        <w:rPr>
          <w:rFonts w:ascii="Times" w:hAnsi="Times"/>
          <w:sz w:val="22"/>
          <w:lang w:val="en-CA"/>
        </w:rPr>
        <w:t>et</w:t>
      </w:r>
      <w:r w:rsidRPr="00623AA3">
        <w:rPr>
          <w:rFonts w:ascii="Times" w:hAnsi="Times"/>
          <w:sz w:val="22"/>
          <w:lang w:val="en-CA"/>
        </w:rPr>
        <w:t xml:space="preserve"> M. Childress (</w:t>
      </w:r>
      <w:r>
        <w:rPr>
          <w:rFonts w:ascii="Times" w:hAnsi="Times"/>
          <w:sz w:val="22"/>
          <w:lang w:val="en-CA"/>
        </w:rPr>
        <w:t>dir.</w:t>
      </w:r>
      <w:r w:rsidRPr="00623AA3">
        <w:rPr>
          <w:rFonts w:ascii="Times" w:hAnsi="Times"/>
          <w:sz w:val="22"/>
          <w:lang w:val="en-CA"/>
        </w:rPr>
        <w:t>),</w:t>
      </w:r>
      <w:r>
        <w:rPr>
          <w:rFonts w:ascii="Times" w:hAnsi="Times"/>
          <w:sz w:val="22"/>
          <w:lang w:val="en-CA"/>
        </w:rPr>
        <w:t xml:space="preserve"> </w:t>
      </w:r>
      <w:r w:rsidRPr="004D0A10">
        <w:rPr>
          <w:rFonts w:ascii="Times" w:hAnsi="Times"/>
          <w:i/>
          <w:iCs/>
          <w:sz w:val="22"/>
          <w:lang w:val="en-CA"/>
        </w:rPr>
        <w:t>Learning,</w:t>
      </w:r>
      <w:r w:rsidRPr="00623AA3">
        <w:rPr>
          <w:rFonts w:ascii="Times" w:hAnsi="Times"/>
          <w:sz w:val="22"/>
          <w:lang w:val="en-CA"/>
        </w:rPr>
        <w:t xml:space="preserve"> </w:t>
      </w:r>
      <w:r>
        <w:rPr>
          <w:rFonts w:ascii="Times" w:hAnsi="Times"/>
          <w:i/>
          <w:sz w:val="22"/>
          <w:lang w:val="en-CA"/>
        </w:rPr>
        <w:t>d</w:t>
      </w:r>
      <w:r w:rsidRPr="00623AA3">
        <w:rPr>
          <w:rFonts w:ascii="Times" w:hAnsi="Times"/>
          <w:i/>
          <w:sz w:val="22"/>
          <w:lang w:val="en-CA"/>
        </w:rPr>
        <w:t xml:space="preserve">esign, and </w:t>
      </w:r>
      <w:r>
        <w:rPr>
          <w:rFonts w:ascii="Times" w:hAnsi="Times"/>
          <w:i/>
          <w:sz w:val="22"/>
          <w:lang w:val="en-CA"/>
        </w:rPr>
        <w:t>t</w:t>
      </w:r>
      <w:r w:rsidRPr="00623AA3">
        <w:rPr>
          <w:rFonts w:ascii="Times" w:hAnsi="Times"/>
          <w:i/>
          <w:sz w:val="22"/>
          <w:lang w:val="en-CA"/>
        </w:rPr>
        <w:t xml:space="preserve">echnology. An </w:t>
      </w:r>
      <w:r>
        <w:rPr>
          <w:rFonts w:ascii="Times" w:hAnsi="Times"/>
          <w:i/>
          <w:sz w:val="22"/>
          <w:lang w:val="en-CA"/>
        </w:rPr>
        <w:t>i</w:t>
      </w:r>
      <w:r w:rsidRPr="00623AA3">
        <w:rPr>
          <w:rFonts w:ascii="Times" w:hAnsi="Times"/>
          <w:i/>
          <w:sz w:val="22"/>
          <w:lang w:val="en-CA"/>
        </w:rPr>
        <w:t xml:space="preserve">nternational </w:t>
      </w:r>
      <w:r>
        <w:rPr>
          <w:rFonts w:ascii="Times" w:hAnsi="Times"/>
          <w:i/>
          <w:sz w:val="22"/>
          <w:lang w:val="en-CA"/>
        </w:rPr>
        <w:t>c</w:t>
      </w:r>
      <w:r w:rsidRPr="00623AA3">
        <w:rPr>
          <w:rFonts w:ascii="Times" w:hAnsi="Times"/>
          <w:i/>
          <w:sz w:val="22"/>
          <w:lang w:val="en-CA"/>
        </w:rPr>
        <w:t xml:space="preserve">ompendium of </w:t>
      </w:r>
      <w:r>
        <w:rPr>
          <w:rFonts w:ascii="Times" w:hAnsi="Times"/>
          <w:i/>
          <w:sz w:val="22"/>
          <w:lang w:val="en-CA"/>
        </w:rPr>
        <w:t>t</w:t>
      </w:r>
      <w:r w:rsidRPr="00623AA3">
        <w:rPr>
          <w:rFonts w:ascii="Times" w:hAnsi="Times"/>
          <w:i/>
          <w:sz w:val="22"/>
          <w:lang w:val="en-CA"/>
        </w:rPr>
        <w:t xml:space="preserve">heory, </w:t>
      </w:r>
      <w:r>
        <w:rPr>
          <w:rFonts w:ascii="Times" w:hAnsi="Times"/>
          <w:i/>
          <w:sz w:val="22"/>
          <w:lang w:val="en-CA"/>
        </w:rPr>
        <w:t>r</w:t>
      </w:r>
      <w:r w:rsidRPr="00623AA3">
        <w:rPr>
          <w:rFonts w:ascii="Times" w:hAnsi="Times"/>
          <w:i/>
          <w:sz w:val="22"/>
          <w:lang w:val="en-CA"/>
        </w:rPr>
        <w:t xml:space="preserve">esearch, </w:t>
      </w:r>
      <w:r>
        <w:rPr>
          <w:rFonts w:ascii="Times" w:hAnsi="Times"/>
          <w:i/>
          <w:sz w:val="22"/>
          <w:lang w:val="en-CA"/>
        </w:rPr>
        <w:t>p</w:t>
      </w:r>
      <w:r w:rsidRPr="00623AA3">
        <w:rPr>
          <w:rFonts w:ascii="Times" w:hAnsi="Times"/>
          <w:i/>
          <w:sz w:val="22"/>
          <w:lang w:val="en-CA"/>
        </w:rPr>
        <w:t xml:space="preserve">ractice, and </w:t>
      </w:r>
      <w:r>
        <w:rPr>
          <w:rFonts w:ascii="Times" w:hAnsi="Times"/>
          <w:i/>
          <w:sz w:val="22"/>
          <w:lang w:val="en-CA"/>
        </w:rPr>
        <w:t>p</w:t>
      </w:r>
      <w:r w:rsidRPr="00623AA3">
        <w:rPr>
          <w:rFonts w:ascii="Times" w:hAnsi="Times"/>
          <w:i/>
          <w:sz w:val="22"/>
          <w:lang w:val="en-CA"/>
        </w:rPr>
        <w:t>olicy</w:t>
      </w:r>
      <w:r w:rsidRPr="00623AA3">
        <w:rPr>
          <w:rFonts w:ascii="Times" w:hAnsi="Times"/>
          <w:sz w:val="22"/>
          <w:lang w:val="en-CA"/>
        </w:rPr>
        <w:t xml:space="preserve">. AECT </w:t>
      </w:r>
      <w:r>
        <w:rPr>
          <w:rFonts w:ascii="Times" w:hAnsi="Times"/>
          <w:sz w:val="22"/>
          <w:lang w:val="en-CA"/>
        </w:rPr>
        <w:t xml:space="preserve">et </w:t>
      </w:r>
      <w:r w:rsidRPr="00623AA3">
        <w:rPr>
          <w:rFonts w:ascii="Times" w:hAnsi="Times"/>
          <w:sz w:val="22"/>
          <w:lang w:val="en-CA"/>
        </w:rPr>
        <w:t xml:space="preserve">Springer. </w:t>
      </w:r>
    </w:p>
    <w:p w14:paraId="00FE0C5B" w14:textId="7C396110" w:rsidR="008C22AB" w:rsidRPr="00AC6B84" w:rsidRDefault="008C22AB" w:rsidP="00B61DF8">
      <w:pPr>
        <w:adjustRightInd w:val="0"/>
        <w:spacing w:after="120"/>
        <w:ind w:left="567" w:right="94" w:hanging="567"/>
        <w:jc w:val="both"/>
        <w:rPr>
          <w:sz w:val="22"/>
          <w:szCs w:val="22"/>
        </w:rPr>
      </w:pPr>
      <w:r w:rsidRPr="00AC6B84">
        <w:rPr>
          <w:sz w:val="22"/>
          <w:szCs w:val="22"/>
        </w:rPr>
        <w:t>Piaget</w:t>
      </w:r>
      <w:r w:rsidR="00FC50B0">
        <w:rPr>
          <w:sz w:val="22"/>
          <w:szCs w:val="22"/>
        </w:rPr>
        <w:t>,</w:t>
      </w:r>
      <w:r w:rsidRPr="00AC6B84">
        <w:rPr>
          <w:sz w:val="22"/>
          <w:szCs w:val="22"/>
        </w:rPr>
        <w:t xml:space="preserve"> J</w:t>
      </w:r>
      <w:r w:rsidR="00FC50B0">
        <w:rPr>
          <w:sz w:val="22"/>
          <w:szCs w:val="22"/>
        </w:rPr>
        <w:t>.</w:t>
      </w:r>
      <w:r w:rsidRPr="00AC6B84">
        <w:rPr>
          <w:sz w:val="22"/>
          <w:szCs w:val="22"/>
        </w:rPr>
        <w:t xml:space="preserve"> (1936)</w:t>
      </w:r>
      <w:r w:rsidR="00FC50B0">
        <w:rPr>
          <w:sz w:val="22"/>
          <w:szCs w:val="22"/>
        </w:rPr>
        <w:t>.</w:t>
      </w:r>
      <w:r w:rsidRPr="00AC6B84">
        <w:rPr>
          <w:sz w:val="22"/>
          <w:szCs w:val="22"/>
        </w:rPr>
        <w:t xml:space="preserve"> </w:t>
      </w:r>
      <w:r w:rsidRPr="00AC6B84">
        <w:rPr>
          <w:i/>
          <w:sz w:val="22"/>
          <w:szCs w:val="22"/>
        </w:rPr>
        <w:t>Le problème biologique de l</w:t>
      </w:r>
      <w:r w:rsidR="00DA1839">
        <w:rPr>
          <w:i/>
          <w:sz w:val="22"/>
          <w:szCs w:val="22"/>
        </w:rPr>
        <w:t>’</w:t>
      </w:r>
      <w:r w:rsidRPr="00AC6B84">
        <w:rPr>
          <w:i/>
          <w:sz w:val="22"/>
          <w:szCs w:val="22"/>
        </w:rPr>
        <w:t>intelligence</w:t>
      </w:r>
      <w:r w:rsidRPr="00AC6B84">
        <w:rPr>
          <w:sz w:val="22"/>
          <w:szCs w:val="22"/>
        </w:rPr>
        <w:t xml:space="preserve"> </w:t>
      </w:r>
      <w:r w:rsidR="00774103">
        <w:rPr>
          <w:rFonts w:ascii="Calibri" w:hAnsi="Calibri" w:cs="Calibri"/>
          <w:sz w:val="22"/>
          <w:szCs w:val="22"/>
        </w:rPr>
        <w:t>(</w:t>
      </w:r>
      <w:r w:rsidRPr="00AC6B84">
        <w:rPr>
          <w:sz w:val="22"/>
          <w:szCs w:val="22"/>
        </w:rPr>
        <w:t>un des nombreux documents disponibles sur le site</w:t>
      </w:r>
      <w:r w:rsidR="00ED7CCB">
        <w:rPr>
          <w:sz w:val="22"/>
          <w:szCs w:val="22"/>
        </w:rPr>
        <w:t>). Site</w:t>
      </w:r>
      <w:r w:rsidRPr="00AC6B84">
        <w:rPr>
          <w:sz w:val="22"/>
          <w:szCs w:val="22"/>
        </w:rPr>
        <w:t xml:space="preserve"> de la fondation Jean Piaget</w:t>
      </w:r>
      <w:r w:rsidR="00FC50B0">
        <w:rPr>
          <w:sz w:val="22"/>
          <w:szCs w:val="22"/>
        </w:rPr>
        <w:t>.</w:t>
      </w:r>
      <w:r w:rsidR="00ED7CCB">
        <w:rPr>
          <w:sz w:val="22"/>
          <w:szCs w:val="22"/>
        </w:rPr>
        <w:t xml:space="preserve"> </w:t>
      </w:r>
      <w:hyperlink r:id="rId49" w:history="1">
        <w:r w:rsidR="00ED7CCB" w:rsidRPr="00144F54">
          <w:rPr>
            <w:rStyle w:val="Lienhypertexte"/>
            <w:sz w:val="22"/>
            <w:szCs w:val="22"/>
          </w:rPr>
          <w:t>http://www.fondationjeanpiaget.ch/fjp/site/textes/index.php</w:t>
        </w:r>
      </w:hyperlink>
      <w:r w:rsidR="00ED7CCB">
        <w:rPr>
          <w:sz w:val="22"/>
          <w:szCs w:val="22"/>
        </w:rPr>
        <w:t xml:space="preserve"> </w:t>
      </w:r>
    </w:p>
    <w:p w14:paraId="2D2CB29C" w14:textId="593D037B" w:rsidR="008C22AB" w:rsidRPr="00AC6B84" w:rsidRDefault="008C22AB" w:rsidP="008C22AB">
      <w:pPr>
        <w:adjustRightInd w:val="0"/>
        <w:spacing w:after="120"/>
        <w:ind w:left="567" w:hanging="567"/>
        <w:jc w:val="both"/>
        <w:rPr>
          <w:sz w:val="22"/>
          <w:szCs w:val="22"/>
        </w:rPr>
      </w:pPr>
      <w:r w:rsidRPr="00AC6B84">
        <w:rPr>
          <w:sz w:val="22"/>
          <w:szCs w:val="22"/>
        </w:rPr>
        <w:t>Piaget</w:t>
      </w:r>
      <w:r w:rsidR="00FC50B0">
        <w:rPr>
          <w:sz w:val="22"/>
          <w:szCs w:val="22"/>
        </w:rPr>
        <w:t>, J.</w:t>
      </w:r>
      <w:r w:rsidRPr="00AC6B84">
        <w:rPr>
          <w:sz w:val="22"/>
          <w:szCs w:val="22"/>
        </w:rPr>
        <w:t xml:space="preserve"> (1975). </w:t>
      </w:r>
      <w:r w:rsidR="00774103" w:rsidRPr="007620DF">
        <w:rPr>
          <w:iCs/>
          <w:sz w:val="22"/>
          <w:szCs w:val="22"/>
        </w:rPr>
        <w:t>Le fonctionnement de l’équilibration</w:t>
      </w:r>
      <w:r w:rsidR="007620DF">
        <w:rPr>
          <w:i/>
          <w:sz w:val="22"/>
          <w:szCs w:val="22"/>
        </w:rPr>
        <w:t>.</w:t>
      </w:r>
      <w:r w:rsidR="00774103" w:rsidRPr="00AC6B84">
        <w:rPr>
          <w:i/>
          <w:sz w:val="22"/>
          <w:szCs w:val="22"/>
        </w:rPr>
        <w:t xml:space="preserve"> </w:t>
      </w:r>
      <w:r w:rsidRPr="00AC6B84">
        <w:rPr>
          <w:i/>
          <w:sz w:val="22"/>
          <w:szCs w:val="22"/>
        </w:rPr>
        <w:t>L</w:t>
      </w:r>
      <w:r w:rsidR="00DA1839">
        <w:rPr>
          <w:i/>
          <w:sz w:val="22"/>
          <w:szCs w:val="22"/>
        </w:rPr>
        <w:t>’</w:t>
      </w:r>
      <w:r w:rsidRPr="00AC6B84">
        <w:rPr>
          <w:i/>
          <w:sz w:val="22"/>
          <w:szCs w:val="22"/>
        </w:rPr>
        <w:t xml:space="preserve">équilibration des structures cognitives : problème central du développement </w:t>
      </w:r>
      <w:r w:rsidR="007620DF">
        <w:rPr>
          <w:iCs/>
          <w:sz w:val="22"/>
          <w:szCs w:val="22"/>
        </w:rPr>
        <w:t>(chap. 2).</w:t>
      </w:r>
      <w:r w:rsidRPr="00AC6B84">
        <w:rPr>
          <w:sz w:val="22"/>
          <w:szCs w:val="22"/>
        </w:rPr>
        <w:t xml:space="preserve"> </w:t>
      </w:r>
      <w:r w:rsidR="00ED7CCB">
        <w:rPr>
          <w:sz w:val="22"/>
          <w:szCs w:val="22"/>
        </w:rPr>
        <w:t xml:space="preserve">Site de la fondation Jean Piaget. </w:t>
      </w:r>
      <w:hyperlink r:id="rId50" w:history="1">
        <w:r w:rsidR="00ED7CCB" w:rsidRPr="00144F54">
          <w:rPr>
            <w:rStyle w:val="Lienhypertexte"/>
            <w:sz w:val="22"/>
            <w:szCs w:val="22"/>
          </w:rPr>
          <w:t>http://www.fondationjeanpiaget.ch/fjp/site/textes/index.php</w:t>
        </w:r>
      </w:hyperlink>
      <w:r w:rsidR="00ED7CCB">
        <w:rPr>
          <w:rFonts w:ascii="Calibri" w:hAnsi="Calibri" w:cs="Calibri"/>
          <w:sz w:val="22"/>
          <w:szCs w:val="22"/>
        </w:rPr>
        <w:t xml:space="preserve"> </w:t>
      </w:r>
    </w:p>
    <w:p w14:paraId="26CCE351" w14:textId="67F1B7F2" w:rsidR="008C22AB" w:rsidRPr="00AC6B84" w:rsidRDefault="008C22AB" w:rsidP="00FC50B0">
      <w:pPr>
        <w:spacing w:after="120"/>
        <w:ind w:left="567" w:right="40" w:hanging="567"/>
        <w:jc w:val="both"/>
        <w:rPr>
          <w:sz w:val="22"/>
          <w:szCs w:val="22"/>
        </w:rPr>
      </w:pPr>
      <w:proofErr w:type="spellStart"/>
      <w:r w:rsidRPr="00AC6B84">
        <w:rPr>
          <w:sz w:val="22"/>
          <w:szCs w:val="22"/>
        </w:rPr>
        <w:t>Pirolli</w:t>
      </w:r>
      <w:proofErr w:type="spellEnd"/>
      <w:r w:rsidR="00FC50B0">
        <w:rPr>
          <w:sz w:val="22"/>
          <w:szCs w:val="22"/>
        </w:rPr>
        <w:t>,</w:t>
      </w:r>
      <w:r w:rsidRPr="00AC6B84">
        <w:rPr>
          <w:sz w:val="22"/>
          <w:szCs w:val="22"/>
        </w:rPr>
        <w:t xml:space="preserve"> P., Russell</w:t>
      </w:r>
      <w:r w:rsidR="00FC50B0">
        <w:rPr>
          <w:sz w:val="22"/>
          <w:szCs w:val="22"/>
        </w:rPr>
        <w:t>,</w:t>
      </w:r>
      <w:r w:rsidRPr="00AC6B84">
        <w:rPr>
          <w:sz w:val="22"/>
          <w:szCs w:val="22"/>
        </w:rPr>
        <w:t xml:space="preserve"> D.</w:t>
      </w:r>
      <w:r w:rsidR="0009572B" w:rsidRPr="00AC6B84">
        <w:rPr>
          <w:sz w:val="22"/>
          <w:szCs w:val="22"/>
        </w:rPr>
        <w:t xml:space="preserve"> </w:t>
      </w:r>
      <w:r w:rsidRPr="00AC6B84">
        <w:rPr>
          <w:sz w:val="22"/>
          <w:szCs w:val="22"/>
        </w:rPr>
        <w:t>M.</w:t>
      </w:r>
      <w:r w:rsidR="00FC50B0">
        <w:rPr>
          <w:sz w:val="22"/>
          <w:szCs w:val="22"/>
        </w:rPr>
        <w:t xml:space="preserve"> (1990). </w:t>
      </w:r>
      <w:r w:rsidRPr="00BA6F5E">
        <w:rPr>
          <w:sz w:val="22"/>
          <w:szCs w:val="22"/>
          <w:lang w:val="en-US"/>
        </w:rPr>
        <w:t xml:space="preserve">The </w:t>
      </w:r>
      <w:r w:rsidR="00FC50B0" w:rsidRPr="00BA6F5E">
        <w:rPr>
          <w:sz w:val="22"/>
          <w:szCs w:val="22"/>
          <w:lang w:val="en-US"/>
        </w:rPr>
        <w:t>i</w:t>
      </w:r>
      <w:r w:rsidRPr="00BA6F5E">
        <w:rPr>
          <w:sz w:val="22"/>
          <w:szCs w:val="22"/>
          <w:lang w:val="en-US"/>
        </w:rPr>
        <w:t xml:space="preserve">nstructional </w:t>
      </w:r>
      <w:r w:rsidR="00FC50B0" w:rsidRPr="00BA6F5E">
        <w:rPr>
          <w:sz w:val="22"/>
          <w:szCs w:val="22"/>
          <w:lang w:val="en-US"/>
        </w:rPr>
        <w:t>d</w:t>
      </w:r>
      <w:r w:rsidRPr="00BA6F5E">
        <w:rPr>
          <w:sz w:val="22"/>
          <w:szCs w:val="22"/>
          <w:lang w:val="en-US"/>
        </w:rPr>
        <w:t xml:space="preserve">esign </w:t>
      </w:r>
      <w:r w:rsidR="00FC50B0" w:rsidRPr="00BA6F5E">
        <w:rPr>
          <w:sz w:val="22"/>
          <w:szCs w:val="22"/>
          <w:lang w:val="en-US"/>
        </w:rPr>
        <w:t>e</w:t>
      </w:r>
      <w:r w:rsidRPr="00BA6F5E">
        <w:rPr>
          <w:sz w:val="22"/>
          <w:szCs w:val="22"/>
          <w:lang w:val="en-US"/>
        </w:rPr>
        <w:t xml:space="preserve">nvironment: Technology to support design problem solving. </w:t>
      </w:r>
      <w:proofErr w:type="spellStart"/>
      <w:r w:rsidRPr="00AC6B84">
        <w:rPr>
          <w:i/>
          <w:sz w:val="22"/>
          <w:szCs w:val="22"/>
        </w:rPr>
        <w:t>Instructional</w:t>
      </w:r>
      <w:proofErr w:type="spellEnd"/>
      <w:r w:rsidRPr="00AC6B84">
        <w:rPr>
          <w:i/>
          <w:sz w:val="22"/>
          <w:szCs w:val="22"/>
        </w:rPr>
        <w:t xml:space="preserve"> Science</w:t>
      </w:r>
      <w:r w:rsidR="00FC50B0">
        <w:rPr>
          <w:iCs/>
          <w:sz w:val="22"/>
          <w:szCs w:val="22"/>
        </w:rPr>
        <w:t xml:space="preserve">, </w:t>
      </w:r>
      <w:r w:rsidRPr="00AC6B84">
        <w:rPr>
          <w:i/>
          <w:sz w:val="22"/>
          <w:szCs w:val="22"/>
        </w:rPr>
        <w:t>19</w:t>
      </w:r>
      <w:r w:rsidRPr="00AC6B84">
        <w:rPr>
          <w:sz w:val="22"/>
          <w:szCs w:val="22"/>
        </w:rPr>
        <w:t>, 121-144.</w:t>
      </w:r>
    </w:p>
    <w:p w14:paraId="086ECEBB" w14:textId="342DDA10" w:rsidR="00197E37" w:rsidRPr="00AC6B84" w:rsidRDefault="00197E37" w:rsidP="00197E37">
      <w:pPr>
        <w:pStyle w:val="EndNoteBibliography"/>
        <w:spacing w:after="120"/>
        <w:ind w:left="720" w:hanging="720"/>
        <w:rPr>
          <w:noProof/>
          <w:lang w:val="fr-CA"/>
        </w:rPr>
      </w:pPr>
      <w:r w:rsidRPr="00AC6B84">
        <w:rPr>
          <w:noProof/>
          <w:lang w:val="fr-CA"/>
        </w:rPr>
        <w:t>Psyché</w:t>
      </w:r>
      <w:r>
        <w:rPr>
          <w:noProof/>
          <w:lang w:val="fr-CA"/>
        </w:rPr>
        <w:t>,</w:t>
      </w:r>
      <w:r w:rsidRPr="00AC6B84">
        <w:rPr>
          <w:noProof/>
          <w:lang w:val="fr-CA"/>
        </w:rPr>
        <w:t xml:space="preserve"> V., Mendes</w:t>
      </w:r>
      <w:r>
        <w:rPr>
          <w:noProof/>
          <w:lang w:val="fr-CA"/>
        </w:rPr>
        <w:t>,</w:t>
      </w:r>
      <w:r w:rsidRPr="00AC6B84">
        <w:rPr>
          <w:noProof/>
          <w:lang w:val="fr-CA"/>
        </w:rPr>
        <w:t xml:space="preserve"> O. et Bourdeau</w:t>
      </w:r>
      <w:r>
        <w:rPr>
          <w:noProof/>
          <w:lang w:val="fr-CA"/>
        </w:rPr>
        <w:t>,</w:t>
      </w:r>
      <w:r w:rsidRPr="00AC6B84">
        <w:rPr>
          <w:noProof/>
          <w:lang w:val="fr-CA"/>
        </w:rPr>
        <w:t xml:space="preserve"> J. (2003). Apport de l</w:t>
      </w:r>
      <w:r>
        <w:rPr>
          <w:noProof/>
          <w:lang w:val="fr-CA"/>
        </w:rPr>
        <w:t>’</w:t>
      </w:r>
      <w:r w:rsidRPr="00AC6B84">
        <w:rPr>
          <w:noProof/>
          <w:lang w:val="fr-CA"/>
        </w:rPr>
        <w:t xml:space="preserve">ingénierie ontologique aux environnements de formation à distance. </w:t>
      </w:r>
      <w:r w:rsidRPr="00852394">
        <w:rPr>
          <w:i/>
          <w:iCs/>
          <w:noProof/>
          <w:lang w:val="fr-CA"/>
        </w:rPr>
        <w:t>Sciences et technologies de l’information et de l’éducation pour l’éducation et la formation</w:t>
      </w:r>
      <w:r>
        <w:rPr>
          <w:noProof/>
          <w:lang w:val="fr-CA"/>
        </w:rPr>
        <w:t xml:space="preserve"> (</w:t>
      </w:r>
      <w:r w:rsidRPr="00AC6B84">
        <w:rPr>
          <w:i/>
          <w:noProof/>
          <w:lang w:val="fr-CA"/>
        </w:rPr>
        <w:t>STICEF</w:t>
      </w:r>
      <w:r>
        <w:rPr>
          <w:i/>
          <w:noProof/>
          <w:lang w:val="fr-CA"/>
        </w:rPr>
        <w:t>),</w:t>
      </w:r>
      <w:r w:rsidRPr="00AC6B84">
        <w:rPr>
          <w:noProof/>
          <w:lang w:val="fr-CA"/>
        </w:rPr>
        <w:t xml:space="preserve"> 89-126</w:t>
      </w:r>
      <w:r>
        <w:rPr>
          <w:noProof/>
          <w:lang w:val="fr-CA"/>
        </w:rPr>
        <w:t>.</w:t>
      </w:r>
      <w:r w:rsidRPr="00AC6B84">
        <w:rPr>
          <w:noProof/>
          <w:lang w:val="fr-CA"/>
        </w:rPr>
        <w:t xml:space="preserve"> </w:t>
      </w:r>
    </w:p>
    <w:p w14:paraId="21CA13F5" w14:textId="606C737F" w:rsidR="00197E37" w:rsidRPr="00BA6F5E" w:rsidRDefault="00197E37" w:rsidP="00197E37">
      <w:pPr>
        <w:pStyle w:val="EndNoteBibliography"/>
        <w:spacing w:after="120"/>
        <w:ind w:left="720" w:hanging="720"/>
        <w:rPr>
          <w:noProof/>
          <w:lang w:val="en-US"/>
        </w:rPr>
      </w:pPr>
      <w:r w:rsidRPr="00AC6B84">
        <w:rPr>
          <w:noProof/>
          <w:lang w:val="fr-CA"/>
        </w:rPr>
        <w:t>Psyché</w:t>
      </w:r>
      <w:r>
        <w:rPr>
          <w:noProof/>
          <w:lang w:val="fr-CA"/>
        </w:rPr>
        <w:t>,</w:t>
      </w:r>
      <w:r w:rsidRPr="00AC6B84">
        <w:rPr>
          <w:noProof/>
          <w:lang w:val="fr-CA"/>
        </w:rPr>
        <w:t xml:space="preserve"> V., Mizoguchi</w:t>
      </w:r>
      <w:r>
        <w:rPr>
          <w:noProof/>
          <w:lang w:val="fr-CA"/>
        </w:rPr>
        <w:t>,</w:t>
      </w:r>
      <w:r w:rsidRPr="00AC6B84">
        <w:rPr>
          <w:noProof/>
          <w:lang w:val="fr-CA"/>
        </w:rPr>
        <w:t xml:space="preserve"> R. et Bourdeau</w:t>
      </w:r>
      <w:r>
        <w:rPr>
          <w:noProof/>
          <w:lang w:val="fr-CA"/>
        </w:rPr>
        <w:t>,</w:t>
      </w:r>
      <w:r w:rsidRPr="00AC6B84">
        <w:rPr>
          <w:noProof/>
          <w:lang w:val="fr-CA"/>
        </w:rPr>
        <w:t xml:space="preserve"> J. (2003). </w:t>
      </w:r>
      <w:r w:rsidRPr="00BA6F5E">
        <w:rPr>
          <w:i/>
          <w:noProof/>
          <w:lang w:val="en-US"/>
        </w:rPr>
        <w:t xml:space="preserve">Ontology development at the conceptual level for theory-aware ITS authoring systems </w:t>
      </w:r>
      <w:r w:rsidRPr="00BA6F5E">
        <w:rPr>
          <w:rFonts w:ascii="Calibri" w:hAnsi="Calibri" w:cs="Calibri"/>
          <w:iCs/>
          <w:noProof/>
          <w:lang w:val="en-US"/>
        </w:rPr>
        <w:t>[c</w:t>
      </w:r>
      <w:r w:rsidRPr="00BA6F5E">
        <w:rPr>
          <w:noProof/>
          <w:lang w:val="en-US"/>
        </w:rPr>
        <w:t>ommunication</w:t>
      </w:r>
      <w:r w:rsidRPr="00BA6F5E">
        <w:rPr>
          <w:rFonts w:ascii="Calibri" w:hAnsi="Calibri" w:cs="Calibri"/>
          <w:noProof/>
          <w:lang w:val="en-US"/>
        </w:rPr>
        <w:t>]</w:t>
      </w:r>
      <w:r w:rsidRPr="00BA6F5E">
        <w:rPr>
          <w:noProof/>
          <w:lang w:val="en-US"/>
        </w:rPr>
        <w:t>. AIED03, Sydney, Australia.</w:t>
      </w:r>
    </w:p>
    <w:p w14:paraId="6105E519" w14:textId="7E0F5D8D" w:rsidR="00667D88" w:rsidRPr="00AC6B84" w:rsidRDefault="00667D88" w:rsidP="00FC50B0">
      <w:pPr>
        <w:pStyle w:val="EndNoteBibliography"/>
        <w:spacing w:after="120"/>
        <w:ind w:left="720" w:hanging="720"/>
        <w:rPr>
          <w:noProof/>
          <w:lang w:val="fr-CA"/>
        </w:rPr>
      </w:pPr>
      <w:r w:rsidRPr="00BA6F5E">
        <w:rPr>
          <w:noProof/>
          <w:lang w:val="en-US"/>
        </w:rPr>
        <w:t xml:space="preserve">Psyché, V. (2004). </w:t>
      </w:r>
      <w:r w:rsidRPr="00BA6F5E">
        <w:rPr>
          <w:i/>
          <w:noProof/>
          <w:lang w:val="en-US"/>
        </w:rPr>
        <w:t xml:space="preserve">CIAO, an </w:t>
      </w:r>
      <w:r w:rsidR="00852394" w:rsidRPr="00BA6F5E">
        <w:rPr>
          <w:i/>
          <w:noProof/>
          <w:lang w:val="en-US"/>
        </w:rPr>
        <w:t>i</w:t>
      </w:r>
      <w:r w:rsidRPr="00BA6F5E">
        <w:rPr>
          <w:i/>
          <w:noProof/>
          <w:lang w:val="en-US"/>
        </w:rPr>
        <w:t xml:space="preserve">nterface </w:t>
      </w:r>
      <w:r w:rsidR="00852394" w:rsidRPr="00BA6F5E">
        <w:rPr>
          <w:i/>
          <w:noProof/>
          <w:lang w:val="en-US"/>
        </w:rPr>
        <w:t>a</w:t>
      </w:r>
      <w:r w:rsidRPr="00BA6F5E">
        <w:rPr>
          <w:i/>
          <w:noProof/>
          <w:lang w:val="en-US"/>
        </w:rPr>
        <w:t xml:space="preserve">gent </w:t>
      </w:r>
      <w:r w:rsidR="00852394" w:rsidRPr="00BA6F5E">
        <w:rPr>
          <w:i/>
          <w:noProof/>
          <w:lang w:val="en-US"/>
        </w:rPr>
        <w:t>p</w:t>
      </w:r>
      <w:r w:rsidRPr="00BA6F5E">
        <w:rPr>
          <w:i/>
          <w:noProof/>
          <w:lang w:val="en-US"/>
        </w:rPr>
        <w:t>rototype to facilitate the use of ontology in intelligent authoring system</w:t>
      </w:r>
      <w:r w:rsidRPr="00BA6F5E">
        <w:rPr>
          <w:noProof/>
          <w:lang w:val="en-US"/>
        </w:rPr>
        <w:t xml:space="preserve"> </w:t>
      </w:r>
      <w:r w:rsidR="00852394" w:rsidRPr="00BA6F5E">
        <w:rPr>
          <w:rFonts w:ascii="Calibri" w:hAnsi="Calibri" w:cs="Calibri"/>
          <w:noProof/>
          <w:lang w:val="en-US"/>
        </w:rPr>
        <w:t>[c</w:t>
      </w:r>
      <w:r w:rsidRPr="00BA6F5E">
        <w:rPr>
          <w:noProof/>
          <w:lang w:val="en-US"/>
        </w:rPr>
        <w:t>ommunication</w:t>
      </w:r>
      <w:r w:rsidR="00852394" w:rsidRPr="00BA6F5E">
        <w:rPr>
          <w:rFonts w:ascii="Calibri" w:hAnsi="Calibri" w:cs="Calibri"/>
          <w:noProof/>
          <w:lang w:val="en-US"/>
        </w:rPr>
        <w:t>]</w:t>
      </w:r>
      <w:r w:rsidR="00852394" w:rsidRPr="00BA6F5E">
        <w:rPr>
          <w:noProof/>
          <w:lang w:val="en-US"/>
        </w:rPr>
        <w:t>.</w:t>
      </w:r>
      <w:r w:rsidRPr="00BA6F5E">
        <w:rPr>
          <w:noProof/>
          <w:lang w:val="en-US"/>
        </w:rPr>
        <w:t xml:space="preserve"> Annual Scientific Conference of the LORNET Research Network on Intelligent, Interactive, Learning Object Repository Networks (I2LOR), Montréal, Canada. </w:t>
      </w:r>
      <w:hyperlink r:id="rId51" w:history="1">
        <w:r w:rsidRPr="00AC6B84">
          <w:rPr>
            <w:rStyle w:val="Lienhypertexte"/>
            <w:noProof/>
            <w:lang w:val="fr-CA"/>
          </w:rPr>
          <w:t>https://r-libre.teluq.ca/1493/</w:t>
        </w:r>
      </w:hyperlink>
    </w:p>
    <w:p w14:paraId="3A32DB88" w14:textId="2E84E33C" w:rsidR="00667D88" w:rsidRPr="00AC6B84" w:rsidRDefault="00667D88" w:rsidP="00A9668F">
      <w:pPr>
        <w:pStyle w:val="EndNoteBibliography"/>
        <w:spacing w:after="120"/>
        <w:ind w:left="720" w:hanging="720"/>
        <w:rPr>
          <w:noProof/>
          <w:lang w:val="fr-CA"/>
        </w:rPr>
      </w:pPr>
      <w:r w:rsidRPr="00AC6B84">
        <w:rPr>
          <w:noProof/>
          <w:lang w:val="fr-CA"/>
        </w:rPr>
        <w:t xml:space="preserve">Psyché, V. (2007). </w:t>
      </w:r>
      <w:r w:rsidRPr="00AC6B84">
        <w:rPr>
          <w:i/>
          <w:noProof/>
          <w:lang w:val="fr-CA"/>
        </w:rPr>
        <w:t xml:space="preserve">Rôle des ontologies en ingénierie des </w:t>
      </w:r>
      <w:r w:rsidR="00C1084F" w:rsidRPr="00AC6B84">
        <w:rPr>
          <w:i/>
          <w:noProof/>
          <w:lang w:val="fr-CA"/>
        </w:rPr>
        <w:t>EIA</w:t>
      </w:r>
      <w:r w:rsidR="00FC50B0">
        <w:rPr>
          <w:i/>
          <w:noProof/>
          <w:lang w:val="fr-CA"/>
        </w:rPr>
        <w:t> </w:t>
      </w:r>
      <w:r w:rsidRPr="00AC6B84">
        <w:rPr>
          <w:i/>
          <w:noProof/>
          <w:lang w:val="fr-CA"/>
        </w:rPr>
        <w:t>: cas d</w:t>
      </w:r>
      <w:r w:rsidR="00DA1839">
        <w:rPr>
          <w:i/>
          <w:noProof/>
          <w:lang w:val="fr-CA"/>
        </w:rPr>
        <w:t>’</w:t>
      </w:r>
      <w:r w:rsidRPr="00AC6B84">
        <w:rPr>
          <w:i/>
          <w:noProof/>
          <w:lang w:val="fr-CA"/>
        </w:rPr>
        <w:t>un système d</w:t>
      </w:r>
      <w:r w:rsidR="00DA1839">
        <w:rPr>
          <w:i/>
          <w:noProof/>
          <w:lang w:val="fr-CA"/>
        </w:rPr>
        <w:t>’</w:t>
      </w:r>
      <w:r w:rsidRPr="00AC6B84">
        <w:rPr>
          <w:i/>
          <w:noProof/>
          <w:lang w:val="fr-CA"/>
        </w:rPr>
        <w:t>assistance au design pédagogique</w:t>
      </w:r>
      <w:r w:rsidRPr="00AC6B84">
        <w:rPr>
          <w:noProof/>
          <w:lang w:val="fr-CA"/>
        </w:rPr>
        <w:t xml:space="preserve"> </w:t>
      </w:r>
      <w:r w:rsidR="00FC50B0">
        <w:rPr>
          <w:rFonts w:ascii="Calibri" w:hAnsi="Calibri" w:cs="Calibri"/>
          <w:noProof/>
          <w:lang w:val="fr-CA"/>
        </w:rPr>
        <w:t>[</w:t>
      </w:r>
      <w:r w:rsidRPr="00AC6B84">
        <w:rPr>
          <w:noProof/>
          <w:lang w:val="fr-CA"/>
        </w:rPr>
        <w:t>doctorat en informatique cognitive, Université du Québec à Montréal, Montréal, Canada</w:t>
      </w:r>
      <w:r w:rsidR="00FC50B0">
        <w:rPr>
          <w:rFonts w:ascii="Calibri" w:hAnsi="Calibri" w:cs="Calibri"/>
          <w:noProof/>
          <w:lang w:val="fr-CA"/>
        </w:rPr>
        <w:t>]</w:t>
      </w:r>
      <w:r w:rsidRPr="00AC6B84">
        <w:rPr>
          <w:noProof/>
          <w:lang w:val="fr-CA"/>
        </w:rPr>
        <w:t xml:space="preserve">. </w:t>
      </w:r>
    </w:p>
    <w:p w14:paraId="063753B2" w14:textId="77EB9203" w:rsidR="00667D88" w:rsidRPr="00BA6F5E" w:rsidRDefault="00667D88" w:rsidP="00852394">
      <w:pPr>
        <w:pStyle w:val="EndNoteBibliography"/>
        <w:spacing w:after="120"/>
        <w:ind w:left="720" w:hanging="720"/>
        <w:rPr>
          <w:iCs/>
          <w:noProof/>
          <w:lang w:val="en-US"/>
        </w:rPr>
      </w:pPr>
      <w:r w:rsidRPr="00AC6B84">
        <w:rPr>
          <w:noProof/>
          <w:lang w:val="fr-CA"/>
        </w:rPr>
        <w:t>Psyché, V. et Ruer, P. (2019). L</w:t>
      </w:r>
      <w:r w:rsidR="00DA1839">
        <w:rPr>
          <w:noProof/>
          <w:lang w:val="fr-CA"/>
        </w:rPr>
        <w:t>’</w:t>
      </w:r>
      <w:r w:rsidRPr="00AC6B84">
        <w:rPr>
          <w:noProof/>
          <w:lang w:val="fr-CA"/>
        </w:rPr>
        <w:t xml:space="preserve">apprentissage adaptatif intelligent. </w:t>
      </w:r>
      <w:r w:rsidRPr="00AC6B84">
        <w:rPr>
          <w:i/>
          <w:noProof/>
          <w:lang w:val="fr-CA"/>
        </w:rPr>
        <w:t>Revue Le Tableau</w:t>
      </w:r>
      <w:r w:rsidR="00FC50B0">
        <w:rPr>
          <w:i/>
          <w:noProof/>
          <w:lang w:val="fr-CA"/>
        </w:rPr>
        <w:t>.</w:t>
      </w:r>
      <w:r w:rsidRPr="00AC6B84">
        <w:rPr>
          <w:i/>
          <w:noProof/>
          <w:lang w:val="fr-CA"/>
        </w:rPr>
        <w:t xml:space="preserve"> </w:t>
      </w:r>
      <w:hyperlink r:id="rId52" w:history="1">
        <w:r w:rsidR="00FC50B0" w:rsidRPr="00BA6F5E">
          <w:rPr>
            <w:rStyle w:val="Lienhypertexte"/>
            <w:iCs/>
            <w:noProof/>
            <w:lang w:val="en-US"/>
          </w:rPr>
          <w:t>http://pedagogie.uquebec.ca/portail/letableau</w:t>
        </w:r>
      </w:hyperlink>
      <w:r w:rsidRPr="00BA6F5E">
        <w:rPr>
          <w:iCs/>
          <w:noProof/>
          <w:lang w:val="en-US"/>
        </w:rPr>
        <w:t xml:space="preserve">. </w:t>
      </w:r>
    </w:p>
    <w:p w14:paraId="3B784CA1" w14:textId="07C6E06F" w:rsidR="008C22AB" w:rsidRPr="00BA6F5E" w:rsidRDefault="008C22AB" w:rsidP="00A9668F">
      <w:pPr>
        <w:adjustRightInd w:val="0"/>
        <w:spacing w:after="120"/>
        <w:jc w:val="both"/>
        <w:rPr>
          <w:rFonts w:eastAsia="Calibri"/>
          <w:spacing w:val="1"/>
          <w:sz w:val="22"/>
          <w:szCs w:val="22"/>
          <w:lang w:val="en-US"/>
        </w:rPr>
      </w:pPr>
      <w:r w:rsidRPr="00BA6F5E">
        <w:rPr>
          <w:rFonts w:eastAsia="Calibri"/>
          <w:spacing w:val="1"/>
          <w:sz w:val="22"/>
          <w:szCs w:val="22"/>
          <w:lang w:val="en-US"/>
        </w:rPr>
        <w:t xml:space="preserve">Resnick, M. (2012). Reviving </w:t>
      </w:r>
      <w:proofErr w:type="spellStart"/>
      <w:r w:rsidRPr="00BA6F5E">
        <w:rPr>
          <w:rFonts w:eastAsia="Calibri"/>
          <w:spacing w:val="1"/>
          <w:sz w:val="22"/>
          <w:szCs w:val="22"/>
          <w:lang w:val="en-US"/>
        </w:rPr>
        <w:t>Papert</w:t>
      </w:r>
      <w:r w:rsidR="00DA1839" w:rsidRPr="00BA6F5E">
        <w:rPr>
          <w:rFonts w:eastAsia="Calibri"/>
          <w:spacing w:val="1"/>
          <w:sz w:val="22"/>
          <w:szCs w:val="22"/>
          <w:lang w:val="en-US"/>
        </w:rPr>
        <w:t>’</w:t>
      </w:r>
      <w:r w:rsidRPr="00BA6F5E">
        <w:rPr>
          <w:rFonts w:eastAsia="Calibri"/>
          <w:spacing w:val="1"/>
          <w:sz w:val="22"/>
          <w:szCs w:val="22"/>
          <w:lang w:val="en-US"/>
        </w:rPr>
        <w:t>s</w:t>
      </w:r>
      <w:proofErr w:type="spellEnd"/>
      <w:r w:rsidRPr="00BA6F5E">
        <w:rPr>
          <w:rFonts w:eastAsia="Calibri"/>
          <w:spacing w:val="1"/>
          <w:sz w:val="22"/>
          <w:szCs w:val="22"/>
          <w:lang w:val="en-US"/>
        </w:rPr>
        <w:t xml:space="preserve"> dream. </w:t>
      </w:r>
      <w:r w:rsidRPr="00BA6F5E">
        <w:rPr>
          <w:rFonts w:eastAsia="Calibri"/>
          <w:i/>
          <w:spacing w:val="1"/>
          <w:sz w:val="22"/>
          <w:szCs w:val="22"/>
          <w:lang w:val="en-US"/>
        </w:rPr>
        <w:t>Educational Technology</w:t>
      </w:r>
      <w:r w:rsidRPr="00BA6F5E">
        <w:rPr>
          <w:rFonts w:eastAsia="Calibri"/>
          <w:spacing w:val="1"/>
          <w:sz w:val="22"/>
          <w:szCs w:val="22"/>
          <w:lang w:val="en-US"/>
        </w:rPr>
        <w:t xml:space="preserve">, </w:t>
      </w:r>
      <w:r w:rsidRPr="00BA6F5E">
        <w:rPr>
          <w:rFonts w:eastAsia="Calibri"/>
          <w:i/>
          <w:iCs/>
          <w:spacing w:val="1"/>
          <w:sz w:val="22"/>
          <w:szCs w:val="22"/>
          <w:lang w:val="en-US"/>
        </w:rPr>
        <w:t>52</w:t>
      </w:r>
      <w:r w:rsidRPr="00BA6F5E">
        <w:rPr>
          <w:rFonts w:eastAsia="Calibri"/>
          <w:spacing w:val="1"/>
          <w:sz w:val="22"/>
          <w:szCs w:val="22"/>
          <w:lang w:val="en-US"/>
        </w:rPr>
        <w:t>(4), 42-46</w:t>
      </w:r>
      <w:r w:rsidR="00025446" w:rsidRPr="00BA6F5E">
        <w:rPr>
          <w:rFonts w:eastAsia="Calibri"/>
          <w:spacing w:val="1"/>
          <w:sz w:val="22"/>
          <w:szCs w:val="22"/>
          <w:lang w:val="en-US"/>
        </w:rPr>
        <w:t>.</w:t>
      </w:r>
      <w:r w:rsidR="00727EF1" w:rsidRPr="00BA6F5E">
        <w:rPr>
          <w:rFonts w:eastAsia="Calibri"/>
          <w:spacing w:val="1"/>
          <w:sz w:val="22"/>
          <w:szCs w:val="22"/>
          <w:lang w:val="en-US"/>
        </w:rPr>
        <w:t xml:space="preserve"> </w:t>
      </w:r>
    </w:p>
    <w:p w14:paraId="53CE3DBD" w14:textId="77777777" w:rsidR="00A8521D" w:rsidRDefault="00A8521D" w:rsidP="00A9668F">
      <w:pPr>
        <w:adjustRightInd w:val="0"/>
        <w:spacing w:after="120"/>
        <w:ind w:left="567" w:hanging="567"/>
        <w:rPr>
          <w:rStyle w:val="Lienhypertexte"/>
          <w:iCs/>
          <w:noProof/>
          <w:sz w:val="22"/>
        </w:rPr>
      </w:pPr>
      <w:proofErr w:type="spellStart"/>
      <w:r w:rsidRPr="00ED0EC4">
        <w:rPr>
          <w:rFonts w:eastAsia="Calibri"/>
          <w:sz w:val="22"/>
          <w:szCs w:val="22"/>
          <w:lang w:val="en-US"/>
        </w:rPr>
        <w:t>Rochex</w:t>
      </w:r>
      <w:proofErr w:type="spellEnd"/>
      <w:r>
        <w:rPr>
          <w:rFonts w:eastAsia="Calibri"/>
          <w:sz w:val="22"/>
          <w:szCs w:val="22"/>
          <w:lang w:val="en-US"/>
        </w:rPr>
        <w:t>,</w:t>
      </w:r>
      <w:r w:rsidRPr="00ED0EC4">
        <w:rPr>
          <w:rFonts w:eastAsia="Calibri"/>
          <w:sz w:val="22"/>
          <w:szCs w:val="22"/>
          <w:lang w:val="en-US"/>
        </w:rPr>
        <w:t xml:space="preserve"> J</w:t>
      </w:r>
      <w:r>
        <w:rPr>
          <w:rFonts w:eastAsia="Calibri"/>
          <w:sz w:val="22"/>
          <w:szCs w:val="22"/>
          <w:lang w:val="en-US"/>
        </w:rPr>
        <w:t>.</w:t>
      </w:r>
      <w:r w:rsidRPr="00ED0EC4">
        <w:rPr>
          <w:rFonts w:eastAsia="Calibri"/>
          <w:sz w:val="22"/>
          <w:szCs w:val="22"/>
          <w:lang w:val="en-US"/>
        </w:rPr>
        <w:t>-Y</w:t>
      </w:r>
      <w:r>
        <w:rPr>
          <w:rFonts w:eastAsia="Calibri"/>
          <w:sz w:val="22"/>
          <w:szCs w:val="22"/>
          <w:lang w:val="en-US"/>
        </w:rPr>
        <w:t>.</w:t>
      </w:r>
      <w:r w:rsidRPr="00ED0EC4">
        <w:rPr>
          <w:rFonts w:eastAsia="Calibri"/>
          <w:sz w:val="22"/>
          <w:szCs w:val="22"/>
          <w:lang w:val="en-US"/>
        </w:rPr>
        <w:t xml:space="preserve"> (1997)</w:t>
      </w:r>
      <w:r>
        <w:rPr>
          <w:rFonts w:eastAsia="Calibri"/>
          <w:sz w:val="22"/>
          <w:szCs w:val="22"/>
          <w:lang w:val="en-US"/>
        </w:rPr>
        <w:t>.</w:t>
      </w:r>
      <w:r w:rsidRPr="00ED0EC4">
        <w:rPr>
          <w:rFonts w:eastAsia="Calibri"/>
          <w:sz w:val="22"/>
          <w:szCs w:val="22"/>
          <w:lang w:val="en-US"/>
        </w:rPr>
        <w:t xml:space="preserve"> </w:t>
      </w:r>
      <w:r w:rsidRPr="00BA6F5E">
        <w:rPr>
          <w:rFonts w:eastAsia="Calibri"/>
          <w:sz w:val="22"/>
          <w:szCs w:val="22"/>
        </w:rPr>
        <w:t xml:space="preserve">L’œuvre de </w:t>
      </w:r>
      <w:proofErr w:type="spellStart"/>
      <w:r w:rsidRPr="00BA6F5E">
        <w:rPr>
          <w:rFonts w:eastAsia="Calibri"/>
          <w:sz w:val="22"/>
          <w:szCs w:val="22"/>
        </w:rPr>
        <w:t>Vygotski</w:t>
      </w:r>
      <w:proofErr w:type="spellEnd"/>
      <w:r w:rsidRPr="00BA6F5E">
        <w:rPr>
          <w:rFonts w:eastAsia="Calibri"/>
          <w:sz w:val="22"/>
          <w:szCs w:val="22"/>
        </w:rPr>
        <w:t xml:space="preserve"> : fondements pour une psychologie historico-culturelle. </w:t>
      </w:r>
      <w:r w:rsidRPr="00BA6F5E">
        <w:rPr>
          <w:rFonts w:eastAsia="Calibri"/>
          <w:i/>
          <w:iCs/>
          <w:sz w:val="22"/>
          <w:szCs w:val="22"/>
        </w:rPr>
        <w:t>Revue française de pédagogie</w:t>
      </w:r>
      <w:r w:rsidRPr="00BA6F5E">
        <w:rPr>
          <w:rFonts w:eastAsia="Calibri"/>
          <w:sz w:val="22"/>
          <w:szCs w:val="22"/>
        </w:rPr>
        <w:t xml:space="preserve">. </w:t>
      </w:r>
      <w:hyperlink r:id="rId53" w:history="1">
        <w:r w:rsidRPr="007A5297">
          <w:rPr>
            <w:rStyle w:val="Lienhypertexte"/>
            <w:iCs/>
            <w:noProof/>
            <w:sz w:val="22"/>
          </w:rPr>
          <w:t>https://www.persee.fr/doc/rfp_0556-7807_1997_num_120_1_1161</w:t>
        </w:r>
      </w:hyperlink>
    </w:p>
    <w:p w14:paraId="11208522" w14:textId="0CF5FBEC" w:rsidR="008C22AB" w:rsidRPr="00AC6B84" w:rsidRDefault="008C22AB" w:rsidP="00A9668F">
      <w:pPr>
        <w:adjustRightInd w:val="0"/>
        <w:spacing w:after="120"/>
        <w:ind w:left="567" w:hanging="567"/>
        <w:rPr>
          <w:rFonts w:eastAsia="Calibri"/>
          <w:sz w:val="22"/>
          <w:szCs w:val="22"/>
        </w:rPr>
      </w:pPr>
      <w:r w:rsidRPr="00AC6B84">
        <w:rPr>
          <w:rFonts w:eastAsia="Calibri"/>
          <w:sz w:val="22"/>
          <w:szCs w:val="22"/>
        </w:rPr>
        <w:t>Rogers, C</w:t>
      </w:r>
      <w:r w:rsidR="00025446">
        <w:rPr>
          <w:rFonts w:eastAsia="Calibri"/>
          <w:sz w:val="22"/>
          <w:szCs w:val="22"/>
        </w:rPr>
        <w:t>.</w:t>
      </w:r>
      <w:r w:rsidRPr="00AC6B84">
        <w:rPr>
          <w:rFonts w:eastAsia="Calibri"/>
          <w:sz w:val="22"/>
          <w:szCs w:val="22"/>
        </w:rPr>
        <w:t xml:space="preserve"> (1972)</w:t>
      </w:r>
      <w:r w:rsidR="00025446">
        <w:rPr>
          <w:rFonts w:eastAsia="Calibri"/>
          <w:sz w:val="22"/>
          <w:szCs w:val="22"/>
        </w:rPr>
        <w:t>.</w:t>
      </w:r>
      <w:r w:rsidRPr="00AC6B84">
        <w:rPr>
          <w:rFonts w:eastAsia="Calibri"/>
          <w:sz w:val="22"/>
          <w:szCs w:val="22"/>
        </w:rPr>
        <w:t xml:space="preserve"> </w:t>
      </w:r>
      <w:r w:rsidRPr="00AC6B84">
        <w:rPr>
          <w:rFonts w:eastAsia="Calibri"/>
          <w:i/>
          <w:sz w:val="22"/>
          <w:szCs w:val="22"/>
        </w:rPr>
        <w:t>Liberté pour apprendre</w:t>
      </w:r>
      <w:r w:rsidRPr="00AC6B84">
        <w:rPr>
          <w:rFonts w:eastAsia="Calibri"/>
          <w:sz w:val="22"/>
          <w:szCs w:val="22"/>
        </w:rPr>
        <w:t>. Dunod.</w:t>
      </w:r>
    </w:p>
    <w:p w14:paraId="7B590928" w14:textId="30263D00" w:rsidR="00FA03FB" w:rsidRPr="00BD5A5D" w:rsidRDefault="00FA03FB" w:rsidP="00FA03FB">
      <w:pPr>
        <w:adjustRightInd w:val="0"/>
        <w:spacing w:after="120"/>
        <w:ind w:left="567" w:hanging="567"/>
        <w:jc w:val="both"/>
        <w:rPr>
          <w:rFonts w:eastAsia="Calibri"/>
          <w:sz w:val="22"/>
          <w:szCs w:val="22"/>
          <w:lang w:val="en-US"/>
        </w:rPr>
      </w:pPr>
      <w:r w:rsidRPr="00BA6F5E">
        <w:rPr>
          <w:rFonts w:eastAsia="Calibri"/>
          <w:sz w:val="22"/>
          <w:szCs w:val="22"/>
        </w:rPr>
        <w:t xml:space="preserve">Russell, D. et Kelley, L. (1991). </w:t>
      </w:r>
      <w:r w:rsidRPr="00FA03FB">
        <w:rPr>
          <w:rFonts w:eastAsia="Calibri"/>
          <w:i/>
          <w:iCs/>
          <w:sz w:val="22"/>
          <w:szCs w:val="22"/>
          <w:lang w:val="en-US"/>
        </w:rPr>
        <w:t>Using IDE in instructional design: Encouraging reflective instruction design through automated design tools. Computer Science</w:t>
      </w:r>
      <w:r w:rsidRPr="00BD5A5D">
        <w:rPr>
          <w:rFonts w:eastAsia="Calibri"/>
          <w:sz w:val="22"/>
          <w:szCs w:val="22"/>
          <w:lang w:val="en-US"/>
        </w:rPr>
        <w:t xml:space="preserve">. </w:t>
      </w:r>
      <w:r>
        <w:rPr>
          <w:rFonts w:eastAsia="Calibri"/>
          <w:sz w:val="22"/>
          <w:szCs w:val="22"/>
          <w:lang w:val="en-US"/>
        </w:rPr>
        <w:t xml:space="preserve">Semantic Scholar. </w:t>
      </w:r>
      <w:hyperlink r:id="rId54" w:history="1">
        <w:r w:rsidR="00780EC6" w:rsidRPr="00144F54">
          <w:rPr>
            <w:rStyle w:val="Lienhypertexte"/>
            <w:iCs/>
            <w:noProof/>
            <w:lang w:val="en-US"/>
          </w:rPr>
          <w:t>https://www.semanticscholar.org/paper/Using-IDE-in-Instructional-Design%3A-Encouraging-Russell-Kelley/755c7c1d0ce2103432198cdae82660ef4ca36eaf</w:t>
        </w:r>
      </w:hyperlink>
    </w:p>
    <w:p w14:paraId="0CAB21FA" w14:textId="33BA5535" w:rsidR="00612A46" w:rsidRPr="00BA6F5E" w:rsidRDefault="00612A46" w:rsidP="00CA3FE8">
      <w:pPr>
        <w:adjustRightInd w:val="0"/>
        <w:spacing w:after="120"/>
        <w:ind w:left="567" w:hanging="567"/>
        <w:jc w:val="both"/>
        <w:rPr>
          <w:rFonts w:eastAsia="Calibri"/>
          <w:sz w:val="22"/>
          <w:szCs w:val="22"/>
        </w:rPr>
      </w:pPr>
      <w:r w:rsidRPr="00BA6F5E">
        <w:rPr>
          <w:rFonts w:eastAsia="Calibri"/>
          <w:sz w:val="22"/>
          <w:szCs w:val="22"/>
        </w:rPr>
        <w:t xml:space="preserve">Santos, O. C., </w:t>
      </w:r>
      <w:proofErr w:type="spellStart"/>
      <w:r w:rsidRPr="00BA6F5E">
        <w:rPr>
          <w:rFonts w:eastAsia="Calibri"/>
          <w:sz w:val="22"/>
          <w:szCs w:val="22"/>
        </w:rPr>
        <w:t>Boticario</w:t>
      </w:r>
      <w:proofErr w:type="spellEnd"/>
      <w:r w:rsidRPr="00BA6F5E">
        <w:rPr>
          <w:rFonts w:eastAsia="Calibri"/>
          <w:sz w:val="22"/>
          <w:szCs w:val="22"/>
        </w:rPr>
        <w:t xml:space="preserve">, J. G. et Barrera, C. </w:t>
      </w:r>
      <w:r w:rsidR="000B0280" w:rsidRPr="00BA6F5E">
        <w:rPr>
          <w:rFonts w:eastAsia="Calibri"/>
          <w:sz w:val="22"/>
          <w:szCs w:val="22"/>
        </w:rPr>
        <w:t xml:space="preserve">(2005). </w:t>
      </w:r>
      <w:r w:rsidRPr="00CC7CF6">
        <w:rPr>
          <w:rFonts w:eastAsia="Calibri"/>
          <w:sz w:val="22"/>
          <w:szCs w:val="22"/>
          <w:lang w:val="en-US"/>
        </w:rPr>
        <w:t>T</w:t>
      </w:r>
      <w:r>
        <w:rPr>
          <w:rFonts w:eastAsia="Calibri"/>
          <w:sz w:val="22"/>
          <w:szCs w:val="22"/>
          <w:lang w:val="en-US"/>
        </w:rPr>
        <w:t>h</w:t>
      </w:r>
      <w:r w:rsidRPr="00CC7CF6">
        <w:rPr>
          <w:rFonts w:eastAsia="Calibri"/>
          <w:sz w:val="22"/>
          <w:szCs w:val="22"/>
          <w:lang w:val="en-US"/>
        </w:rPr>
        <w:t>e Sta</w:t>
      </w:r>
      <w:r>
        <w:rPr>
          <w:rFonts w:eastAsia="Calibri"/>
          <w:sz w:val="22"/>
          <w:szCs w:val="22"/>
          <w:lang w:val="en-US"/>
        </w:rPr>
        <w:t>n</w:t>
      </w:r>
      <w:r w:rsidRPr="00CC7CF6">
        <w:rPr>
          <w:rFonts w:eastAsia="Calibri"/>
          <w:sz w:val="22"/>
          <w:szCs w:val="22"/>
          <w:lang w:val="en-US"/>
        </w:rPr>
        <w:t>dards-base</w:t>
      </w:r>
      <w:r>
        <w:rPr>
          <w:rFonts w:eastAsia="Calibri"/>
          <w:sz w:val="22"/>
          <w:szCs w:val="22"/>
          <w:lang w:val="en-US"/>
        </w:rPr>
        <w:t>d</w:t>
      </w:r>
      <w:r w:rsidRPr="00CC7CF6">
        <w:rPr>
          <w:rFonts w:eastAsia="Calibri"/>
          <w:sz w:val="22"/>
          <w:szCs w:val="22"/>
          <w:lang w:val="en-US"/>
        </w:rPr>
        <w:t xml:space="preserve"> </w:t>
      </w:r>
      <w:r>
        <w:rPr>
          <w:rFonts w:eastAsia="Calibri"/>
          <w:sz w:val="22"/>
          <w:szCs w:val="22"/>
          <w:lang w:val="en-US"/>
        </w:rPr>
        <w:t>a</w:t>
      </w:r>
      <w:r w:rsidRPr="00CC7CF6">
        <w:rPr>
          <w:rFonts w:eastAsia="Calibri"/>
          <w:sz w:val="22"/>
          <w:szCs w:val="22"/>
          <w:lang w:val="en-US"/>
        </w:rPr>
        <w:t xml:space="preserve">rchitecture of the </w:t>
      </w:r>
      <w:r>
        <w:rPr>
          <w:rFonts w:eastAsia="Calibri"/>
          <w:sz w:val="22"/>
          <w:szCs w:val="22"/>
          <w:lang w:val="en-US"/>
        </w:rPr>
        <w:t>a</w:t>
      </w:r>
      <w:r w:rsidRPr="00CC7CF6">
        <w:rPr>
          <w:rFonts w:eastAsia="Calibri"/>
          <w:sz w:val="22"/>
          <w:szCs w:val="22"/>
          <w:lang w:val="en-US"/>
        </w:rPr>
        <w:t xml:space="preserve">daptive </w:t>
      </w:r>
      <w:r>
        <w:rPr>
          <w:rFonts w:eastAsia="Calibri"/>
          <w:sz w:val="22"/>
          <w:szCs w:val="22"/>
          <w:lang w:val="en-US"/>
        </w:rPr>
        <w:t>l</w:t>
      </w:r>
      <w:r w:rsidRPr="00CC7CF6">
        <w:rPr>
          <w:rFonts w:eastAsia="Calibri"/>
          <w:sz w:val="22"/>
          <w:szCs w:val="22"/>
          <w:lang w:val="en-US"/>
        </w:rPr>
        <w:t xml:space="preserve">earning </w:t>
      </w:r>
      <w:r>
        <w:rPr>
          <w:rFonts w:eastAsia="Calibri"/>
          <w:sz w:val="22"/>
          <w:szCs w:val="22"/>
          <w:lang w:val="en-US"/>
        </w:rPr>
        <w:t>e</w:t>
      </w:r>
      <w:r w:rsidRPr="00CC7CF6">
        <w:rPr>
          <w:rFonts w:eastAsia="Calibri"/>
          <w:sz w:val="22"/>
          <w:szCs w:val="22"/>
          <w:lang w:val="en-US"/>
        </w:rPr>
        <w:t xml:space="preserve">nvironment </w:t>
      </w:r>
      <w:proofErr w:type="spellStart"/>
      <w:r w:rsidRPr="00CC7CF6">
        <w:rPr>
          <w:rFonts w:eastAsia="Calibri"/>
          <w:sz w:val="22"/>
          <w:szCs w:val="22"/>
          <w:lang w:val="en-US"/>
        </w:rPr>
        <w:t>aLFanet</w:t>
      </w:r>
      <w:proofErr w:type="spellEnd"/>
      <w:r w:rsidRPr="00CC7CF6">
        <w:rPr>
          <w:rFonts w:eastAsia="Calibri"/>
          <w:sz w:val="22"/>
          <w:szCs w:val="22"/>
          <w:lang w:val="en-US"/>
        </w:rPr>
        <w:t xml:space="preserve">. </w:t>
      </w:r>
      <w:hyperlink r:id="rId55" w:history="1">
        <w:r w:rsidRPr="00BA6F5E">
          <w:rPr>
            <w:rStyle w:val="Lienhypertexte"/>
            <w:rFonts w:eastAsia="Calibri"/>
            <w:sz w:val="22"/>
            <w:szCs w:val="22"/>
          </w:rPr>
          <w:t>https://www.academia.edu/2400675/The_Standards-based_Architecture_of_the_Adaptive_Learning_Environment_aLFanet</w:t>
        </w:r>
      </w:hyperlink>
    </w:p>
    <w:p w14:paraId="27A033D5" w14:textId="15DAF9BA" w:rsidR="008C22AB" w:rsidRPr="00BA6F5E" w:rsidRDefault="008C22AB" w:rsidP="00CA3FE8">
      <w:pPr>
        <w:adjustRightInd w:val="0"/>
        <w:spacing w:after="120"/>
        <w:ind w:left="567" w:hanging="567"/>
        <w:jc w:val="both"/>
        <w:rPr>
          <w:rFonts w:eastAsia="Calibri"/>
          <w:sz w:val="22"/>
          <w:szCs w:val="22"/>
          <w:lang w:val="en-US"/>
        </w:rPr>
      </w:pPr>
      <w:proofErr w:type="spellStart"/>
      <w:r w:rsidRPr="00BA6F5E">
        <w:rPr>
          <w:rFonts w:eastAsia="Calibri"/>
          <w:sz w:val="22"/>
          <w:szCs w:val="22"/>
          <w:lang w:val="en-US"/>
        </w:rPr>
        <w:t>S</w:t>
      </w:r>
      <w:r w:rsidRPr="00BA6F5E">
        <w:rPr>
          <w:rFonts w:eastAsia="Calibri"/>
          <w:spacing w:val="-1"/>
          <w:sz w:val="22"/>
          <w:szCs w:val="22"/>
          <w:lang w:val="en-US"/>
        </w:rPr>
        <w:t>c</w:t>
      </w:r>
      <w:r w:rsidRPr="00BA6F5E">
        <w:rPr>
          <w:rFonts w:eastAsia="Calibri"/>
          <w:spacing w:val="1"/>
          <w:sz w:val="22"/>
          <w:szCs w:val="22"/>
          <w:lang w:val="en-US"/>
        </w:rPr>
        <w:t>h</w:t>
      </w:r>
      <w:r w:rsidRPr="00BA6F5E">
        <w:rPr>
          <w:rFonts w:eastAsia="Calibri"/>
          <w:sz w:val="22"/>
          <w:szCs w:val="22"/>
          <w:lang w:val="en-US"/>
        </w:rPr>
        <w:t>raag</w:t>
      </w:r>
      <w:r w:rsidRPr="00BA6F5E">
        <w:rPr>
          <w:rFonts w:eastAsia="Calibri"/>
          <w:spacing w:val="1"/>
          <w:sz w:val="22"/>
          <w:szCs w:val="22"/>
          <w:lang w:val="en-US"/>
        </w:rPr>
        <w:t>en</w:t>
      </w:r>
      <w:proofErr w:type="spellEnd"/>
      <w:r w:rsidRPr="00BA6F5E">
        <w:rPr>
          <w:rFonts w:eastAsia="Calibri"/>
          <w:sz w:val="22"/>
          <w:szCs w:val="22"/>
          <w:lang w:val="en-US"/>
        </w:rPr>
        <w:t>,</w:t>
      </w:r>
      <w:r w:rsidRPr="00BA6F5E">
        <w:rPr>
          <w:rFonts w:eastAsia="Calibri"/>
          <w:spacing w:val="23"/>
          <w:sz w:val="22"/>
          <w:szCs w:val="22"/>
          <w:lang w:val="en-US"/>
        </w:rPr>
        <w:t xml:space="preserve"> </w:t>
      </w:r>
      <w:r w:rsidRPr="00BA6F5E">
        <w:rPr>
          <w:rFonts w:eastAsia="Calibri"/>
          <w:sz w:val="22"/>
          <w:szCs w:val="22"/>
          <w:lang w:val="en-US"/>
        </w:rPr>
        <w:t>J.</w:t>
      </w:r>
      <w:r w:rsidRPr="00BA6F5E">
        <w:rPr>
          <w:rFonts w:eastAsia="Calibri"/>
          <w:spacing w:val="-2"/>
          <w:sz w:val="22"/>
          <w:szCs w:val="22"/>
          <w:lang w:val="en-US"/>
        </w:rPr>
        <w:t xml:space="preserve"> </w:t>
      </w:r>
      <w:r w:rsidRPr="00BA6F5E">
        <w:rPr>
          <w:rFonts w:eastAsia="Calibri"/>
          <w:spacing w:val="1"/>
          <w:sz w:val="22"/>
          <w:szCs w:val="22"/>
          <w:lang w:val="en-US"/>
        </w:rPr>
        <w:t>M</w:t>
      </w:r>
      <w:r w:rsidRPr="00BA6F5E">
        <w:rPr>
          <w:rFonts w:eastAsia="Calibri"/>
          <w:sz w:val="22"/>
          <w:szCs w:val="22"/>
          <w:lang w:val="en-US"/>
        </w:rPr>
        <w:t xml:space="preserve">. </w:t>
      </w:r>
      <w:r w:rsidRPr="00BA6F5E">
        <w:rPr>
          <w:rFonts w:eastAsia="Calibri"/>
          <w:spacing w:val="-1"/>
          <w:sz w:val="22"/>
          <w:szCs w:val="22"/>
          <w:lang w:val="en-US"/>
        </w:rPr>
        <w:t>C.</w:t>
      </w:r>
      <w:r w:rsidRPr="00BA6F5E">
        <w:rPr>
          <w:rFonts w:eastAsia="Calibri"/>
          <w:sz w:val="22"/>
          <w:szCs w:val="22"/>
          <w:lang w:val="en-US"/>
        </w:rPr>
        <w:t>,</w:t>
      </w:r>
      <w:r w:rsidRPr="00BA6F5E">
        <w:rPr>
          <w:rFonts w:eastAsia="Calibri"/>
          <w:spacing w:val="23"/>
          <w:sz w:val="22"/>
          <w:szCs w:val="22"/>
          <w:lang w:val="en-US"/>
        </w:rPr>
        <w:t xml:space="preserve"> </w:t>
      </w:r>
      <w:r w:rsidRPr="00BA6F5E">
        <w:rPr>
          <w:rFonts w:eastAsia="Calibri"/>
          <w:spacing w:val="-1"/>
          <w:sz w:val="22"/>
          <w:szCs w:val="22"/>
          <w:lang w:val="en-US"/>
        </w:rPr>
        <w:t>C</w:t>
      </w:r>
      <w:r w:rsidRPr="00BA6F5E">
        <w:rPr>
          <w:rFonts w:eastAsia="Calibri"/>
          <w:spacing w:val="1"/>
          <w:sz w:val="22"/>
          <w:szCs w:val="22"/>
          <w:lang w:val="en-US"/>
        </w:rPr>
        <w:t>h</w:t>
      </w:r>
      <w:r w:rsidRPr="00BA6F5E">
        <w:rPr>
          <w:rFonts w:eastAsia="Calibri"/>
          <w:sz w:val="22"/>
          <w:szCs w:val="22"/>
          <w:lang w:val="en-US"/>
        </w:rPr>
        <w:t>i</w:t>
      </w:r>
      <w:r w:rsidRPr="00BA6F5E">
        <w:rPr>
          <w:rFonts w:eastAsia="Calibri"/>
          <w:spacing w:val="-1"/>
          <w:sz w:val="22"/>
          <w:szCs w:val="22"/>
          <w:lang w:val="en-US"/>
        </w:rPr>
        <w:t>p</w:t>
      </w:r>
      <w:r w:rsidRPr="00BA6F5E">
        <w:rPr>
          <w:rFonts w:eastAsia="Calibri"/>
          <w:sz w:val="22"/>
          <w:szCs w:val="22"/>
          <w:lang w:val="en-US"/>
        </w:rPr>
        <w:t>ma</w:t>
      </w:r>
      <w:r w:rsidRPr="00BA6F5E">
        <w:rPr>
          <w:rFonts w:eastAsia="Calibri"/>
          <w:spacing w:val="1"/>
          <w:sz w:val="22"/>
          <w:szCs w:val="22"/>
          <w:lang w:val="en-US"/>
        </w:rPr>
        <w:t>n</w:t>
      </w:r>
      <w:r w:rsidRPr="00BA6F5E">
        <w:rPr>
          <w:rFonts w:eastAsia="Calibri"/>
          <w:sz w:val="22"/>
          <w:szCs w:val="22"/>
          <w:lang w:val="en-US"/>
        </w:rPr>
        <w:t>,</w:t>
      </w:r>
      <w:r w:rsidRPr="00BA6F5E">
        <w:rPr>
          <w:rFonts w:eastAsia="Calibri"/>
          <w:spacing w:val="23"/>
          <w:sz w:val="22"/>
          <w:szCs w:val="22"/>
          <w:lang w:val="en-US"/>
        </w:rPr>
        <w:t xml:space="preserve"> </w:t>
      </w:r>
      <w:r w:rsidRPr="00BA6F5E">
        <w:rPr>
          <w:rFonts w:eastAsia="Calibri"/>
          <w:sz w:val="22"/>
          <w:szCs w:val="22"/>
          <w:lang w:val="en-US"/>
        </w:rPr>
        <w:t>S.</w:t>
      </w:r>
      <w:r w:rsidR="0009572B" w:rsidRPr="00BA6F5E">
        <w:rPr>
          <w:rFonts w:eastAsia="Calibri"/>
          <w:sz w:val="22"/>
          <w:szCs w:val="22"/>
          <w:lang w:val="en-US"/>
        </w:rPr>
        <w:t> </w:t>
      </w:r>
      <w:r w:rsidRPr="00BA6F5E">
        <w:rPr>
          <w:rFonts w:eastAsia="Calibri"/>
          <w:sz w:val="22"/>
          <w:szCs w:val="22"/>
          <w:lang w:val="en-US"/>
        </w:rPr>
        <w:t>F.</w:t>
      </w:r>
      <w:r w:rsidRPr="00BA6F5E">
        <w:rPr>
          <w:rFonts w:eastAsia="Calibri"/>
          <w:spacing w:val="22"/>
          <w:sz w:val="22"/>
          <w:szCs w:val="22"/>
          <w:lang w:val="en-US"/>
        </w:rPr>
        <w:t xml:space="preserve"> </w:t>
      </w:r>
      <w:r w:rsidRPr="00BA6F5E">
        <w:rPr>
          <w:rFonts w:eastAsia="Calibri"/>
          <w:spacing w:val="1"/>
          <w:sz w:val="22"/>
          <w:szCs w:val="22"/>
          <w:lang w:val="en-US"/>
        </w:rPr>
        <w:t>e</w:t>
      </w:r>
      <w:r w:rsidRPr="00BA6F5E">
        <w:rPr>
          <w:rFonts w:eastAsia="Calibri"/>
          <w:sz w:val="22"/>
          <w:szCs w:val="22"/>
          <w:lang w:val="en-US"/>
        </w:rPr>
        <w:t>t</w:t>
      </w:r>
      <w:r w:rsidRPr="00BA6F5E">
        <w:rPr>
          <w:rFonts w:eastAsia="Calibri"/>
          <w:spacing w:val="24"/>
          <w:sz w:val="22"/>
          <w:szCs w:val="22"/>
          <w:lang w:val="en-US"/>
        </w:rPr>
        <w:t xml:space="preserve"> </w:t>
      </w:r>
      <w:r w:rsidRPr="00BA6F5E">
        <w:rPr>
          <w:rFonts w:eastAsia="Calibri"/>
          <w:sz w:val="22"/>
          <w:szCs w:val="22"/>
          <w:lang w:val="en-US"/>
        </w:rPr>
        <w:t>S</w:t>
      </w:r>
      <w:r w:rsidRPr="00BA6F5E">
        <w:rPr>
          <w:rFonts w:eastAsia="Calibri"/>
          <w:spacing w:val="1"/>
          <w:sz w:val="22"/>
          <w:szCs w:val="22"/>
          <w:lang w:val="en-US"/>
        </w:rPr>
        <w:t>h</w:t>
      </w:r>
      <w:r w:rsidRPr="00BA6F5E">
        <w:rPr>
          <w:rFonts w:eastAsia="Calibri"/>
          <w:sz w:val="22"/>
          <w:szCs w:val="22"/>
          <w:lang w:val="en-US"/>
        </w:rPr>
        <w:t>al</w:t>
      </w:r>
      <w:r w:rsidRPr="00BA6F5E">
        <w:rPr>
          <w:rFonts w:eastAsia="Calibri"/>
          <w:spacing w:val="-2"/>
          <w:sz w:val="22"/>
          <w:szCs w:val="22"/>
          <w:lang w:val="en-US"/>
        </w:rPr>
        <w:t>i</w:t>
      </w:r>
      <w:r w:rsidRPr="00BA6F5E">
        <w:rPr>
          <w:rFonts w:eastAsia="Calibri"/>
          <w:spacing w:val="1"/>
          <w:sz w:val="22"/>
          <w:szCs w:val="22"/>
          <w:lang w:val="en-US"/>
        </w:rPr>
        <w:t>n</w:t>
      </w:r>
      <w:r w:rsidRPr="00BA6F5E">
        <w:rPr>
          <w:rFonts w:eastAsia="Calibri"/>
          <w:sz w:val="22"/>
          <w:szCs w:val="22"/>
          <w:lang w:val="en-US"/>
        </w:rPr>
        <w:t>,</w:t>
      </w:r>
      <w:r w:rsidRPr="00BA6F5E">
        <w:rPr>
          <w:rFonts w:eastAsia="Calibri"/>
          <w:spacing w:val="23"/>
          <w:sz w:val="22"/>
          <w:szCs w:val="22"/>
          <w:lang w:val="en-US"/>
        </w:rPr>
        <w:t xml:space="preserve"> </w:t>
      </w:r>
      <w:r w:rsidRPr="00BA6F5E">
        <w:rPr>
          <w:rFonts w:eastAsia="Calibri"/>
          <w:spacing w:val="1"/>
          <w:sz w:val="22"/>
          <w:szCs w:val="22"/>
          <w:lang w:val="en-US"/>
        </w:rPr>
        <w:t>V</w:t>
      </w:r>
      <w:r w:rsidRPr="00BA6F5E">
        <w:rPr>
          <w:rFonts w:eastAsia="Calibri"/>
          <w:sz w:val="22"/>
          <w:szCs w:val="22"/>
          <w:lang w:val="en-US"/>
        </w:rPr>
        <w:t xml:space="preserve">. </w:t>
      </w:r>
      <w:r w:rsidRPr="00BA6F5E">
        <w:rPr>
          <w:rFonts w:eastAsia="Calibri"/>
          <w:spacing w:val="-2"/>
          <w:sz w:val="22"/>
          <w:szCs w:val="22"/>
          <w:lang w:val="en-US"/>
        </w:rPr>
        <w:t>L</w:t>
      </w:r>
      <w:r w:rsidRPr="00BA6F5E">
        <w:rPr>
          <w:rFonts w:eastAsia="Calibri"/>
          <w:sz w:val="22"/>
          <w:szCs w:val="22"/>
          <w:lang w:val="en-US"/>
        </w:rPr>
        <w:t>.</w:t>
      </w:r>
      <w:r w:rsidRPr="00BA6F5E">
        <w:rPr>
          <w:rFonts w:eastAsia="Calibri"/>
          <w:spacing w:val="22"/>
          <w:sz w:val="22"/>
          <w:szCs w:val="22"/>
          <w:lang w:val="en-US"/>
        </w:rPr>
        <w:t xml:space="preserve"> </w:t>
      </w:r>
      <w:r w:rsidRPr="00BA6F5E">
        <w:rPr>
          <w:rFonts w:eastAsia="Calibri"/>
          <w:spacing w:val="-1"/>
          <w:sz w:val="22"/>
          <w:szCs w:val="22"/>
          <w:lang w:val="en-US"/>
        </w:rPr>
        <w:t>(</w:t>
      </w:r>
      <w:r w:rsidRPr="00BA6F5E">
        <w:rPr>
          <w:rFonts w:eastAsia="Calibri"/>
          <w:spacing w:val="1"/>
          <w:sz w:val="22"/>
          <w:szCs w:val="22"/>
          <w:lang w:val="en-US"/>
        </w:rPr>
        <w:t>d</w:t>
      </w:r>
      <w:r w:rsidRPr="00BA6F5E">
        <w:rPr>
          <w:rFonts w:eastAsia="Calibri"/>
          <w:sz w:val="22"/>
          <w:szCs w:val="22"/>
          <w:lang w:val="en-US"/>
        </w:rPr>
        <w:t>ir</w:t>
      </w:r>
      <w:r w:rsidRPr="00BA6F5E">
        <w:rPr>
          <w:rFonts w:eastAsia="Calibri"/>
          <w:spacing w:val="-1"/>
          <w:sz w:val="22"/>
          <w:szCs w:val="22"/>
          <w:lang w:val="en-US"/>
        </w:rPr>
        <w:t>.)</w:t>
      </w:r>
      <w:r w:rsidRPr="00BA6F5E">
        <w:rPr>
          <w:rFonts w:eastAsia="Calibri"/>
          <w:sz w:val="22"/>
          <w:szCs w:val="22"/>
          <w:lang w:val="en-US"/>
        </w:rPr>
        <w:t>.</w:t>
      </w:r>
      <w:r w:rsidRPr="00BA6F5E">
        <w:rPr>
          <w:rFonts w:eastAsia="Calibri"/>
          <w:spacing w:val="24"/>
          <w:sz w:val="22"/>
          <w:szCs w:val="22"/>
          <w:lang w:val="en-US"/>
        </w:rPr>
        <w:t xml:space="preserve"> </w:t>
      </w:r>
      <w:r w:rsidRPr="00BA6F5E">
        <w:rPr>
          <w:rFonts w:eastAsia="Calibri"/>
          <w:spacing w:val="-1"/>
          <w:sz w:val="22"/>
          <w:szCs w:val="22"/>
          <w:lang w:val="en-US"/>
        </w:rPr>
        <w:t>(</w:t>
      </w:r>
      <w:r w:rsidRPr="00BA6F5E">
        <w:rPr>
          <w:rFonts w:eastAsia="Calibri"/>
          <w:spacing w:val="1"/>
          <w:sz w:val="22"/>
          <w:szCs w:val="22"/>
          <w:lang w:val="en-US"/>
        </w:rPr>
        <w:t>2000</w:t>
      </w:r>
      <w:r w:rsidRPr="00BA6F5E">
        <w:rPr>
          <w:rFonts w:eastAsia="Calibri"/>
          <w:spacing w:val="-1"/>
          <w:sz w:val="22"/>
          <w:szCs w:val="22"/>
          <w:lang w:val="en-US"/>
        </w:rPr>
        <w:t>)</w:t>
      </w:r>
      <w:r w:rsidRPr="00BA6F5E">
        <w:rPr>
          <w:rFonts w:eastAsia="Calibri"/>
          <w:sz w:val="22"/>
          <w:szCs w:val="22"/>
          <w:lang w:val="en-US"/>
        </w:rPr>
        <w:t>.</w:t>
      </w:r>
      <w:r w:rsidRPr="00BA6F5E">
        <w:rPr>
          <w:rFonts w:eastAsia="Calibri"/>
          <w:spacing w:val="22"/>
          <w:sz w:val="22"/>
          <w:szCs w:val="22"/>
          <w:lang w:val="en-US"/>
        </w:rPr>
        <w:t xml:space="preserve"> </w:t>
      </w:r>
      <w:r w:rsidRPr="00BA6F5E">
        <w:rPr>
          <w:rFonts w:eastAsia="Calibri"/>
          <w:i/>
          <w:sz w:val="22"/>
          <w:szCs w:val="22"/>
          <w:lang w:val="en-US"/>
        </w:rPr>
        <w:t>C</w:t>
      </w:r>
      <w:r w:rsidRPr="00BA6F5E">
        <w:rPr>
          <w:rFonts w:eastAsia="Calibri"/>
          <w:i/>
          <w:spacing w:val="-1"/>
          <w:sz w:val="22"/>
          <w:szCs w:val="22"/>
          <w:lang w:val="en-US"/>
        </w:rPr>
        <w:t>o</w:t>
      </w:r>
      <w:r w:rsidRPr="00BA6F5E">
        <w:rPr>
          <w:rFonts w:eastAsia="Calibri"/>
          <w:i/>
          <w:spacing w:val="1"/>
          <w:sz w:val="22"/>
          <w:szCs w:val="22"/>
          <w:lang w:val="en-US"/>
        </w:rPr>
        <w:t>g</w:t>
      </w:r>
      <w:r w:rsidRPr="00BA6F5E">
        <w:rPr>
          <w:rFonts w:eastAsia="Calibri"/>
          <w:i/>
          <w:spacing w:val="-1"/>
          <w:sz w:val="22"/>
          <w:szCs w:val="22"/>
          <w:lang w:val="en-US"/>
        </w:rPr>
        <w:t>n</w:t>
      </w:r>
      <w:r w:rsidRPr="00BA6F5E">
        <w:rPr>
          <w:rFonts w:eastAsia="Calibri"/>
          <w:i/>
          <w:sz w:val="22"/>
          <w:szCs w:val="22"/>
          <w:lang w:val="en-US"/>
        </w:rPr>
        <w:t>i</w:t>
      </w:r>
      <w:r w:rsidRPr="00BA6F5E">
        <w:rPr>
          <w:rFonts w:eastAsia="Calibri"/>
          <w:i/>
          <w:spacing w:val="1"/>
          <w:sz w:val="22"/>
          <w:szCs w:val="22"/>
          <w:lang w:val="en-US"/>
        </w:rPr>
        <w:t>t</w:t>
      </w:r>
      <w:r w:rsidRPr="00BA6F5E">
        <w:rPr>
          <w:rFonts w:eastAsia="Calibri"/>
          <w:i/>
          <w:sz w:val="22"/>
          <w:szCs w:val="22"/>
          <w:lang w:val="en-US"/>
        </w:rPr>
        <w:t>i</w:t>
      </w:r>
      <w:r w:rsidRPr="00BA6F5E">
        <w:rPr>
          <w:rFonts w:eastAsia="Calibri"/>
          <w:i/>
          <w:spacing w:val="1"/>
          <w:sz w:val="22"/>
          <w:szCs w:val="22"/>
          <w:lang w:val="en-US"/>
        </w:rPr>
        <w:t>v</w:t>
      </w:r>
      <w:r w:rsidRPr="00BA6F5E">
        <w:rPr>
          <w:rFonts w:eastAsia="Calibri"/>
          <w:i/>
          <w:sz w:val="22"/>
          <w:szCs w:val="22"/>
          <w:lang w:val="en-US"/>
        </w:rPr>
        <w:t>e</w:t>
      </w:r>
      <w:r w:rsidRPr="00BA6F5E">
        <w:rPr>
          <w:rFonts w:eastAsia="Calibri"/>
          <w:i/>
          <w:spacing w:val="23"/>
          <w:sz w:val="22"/>
          <w:szCs w:val="22"/>
          <w:lang w:val="en-US"/>
        </w:rPr>
        <w:t xml:space="preserve"> </w:t>
      </w:r>
      <w:r w:rsidRPr="00BA6F5E">
        <w:rPr>
          <w:rFonts w:eastAsia="Calibri"/>
          <w:i/>
          <w:spacing w:val="1"/>
          <w:sz w:val="22"/>
          <w:szCs w:val="22"/>
          <w:lang w:val="en-US"/>
        </w:rPr>
        <w:t>t</w:t>
      </w:r>
      <w:r w:rsidRPr="00BA6F5E">
        <w:rPr>
          <w:rFonts w:eastAsia="Calibri"/>
          <w:i/>
          <w:spacing w:val="-1"/>
          <w:sz w:val="22"/>
          <w:szCs w:val="22"/>
          <w:lang w:val="en-US"/>
        </w:rPr>
        <w:t>a</w:t>
      </w:r>
      <w:r w:rsidRPr="00BA6F5E">
        <w:rPr>
          <w:rFonts w:eastAsia="Calibri"/>
          <w:i/>
          <w:sz w:val="22"/>
          <w:szCs w:val="22"/>
          <w:lang w:val="en-US"/>
        </w:rPr>
        <w:t>sk</w:t>
      </w:r>
      <w:r w:rsidRPr="00BA6F5E">
        <w:rPr>
          <w:rFonts w:eastAsia="Calibri"/>
          <w:i/>
          <w:spacing w:val="21"/>
          <w:sz w:val="22"/>
          <w:szCs w:val="22"/>
          <w:lang w:val="en-US"/>
        </w:rPr>
        <w:t xml:space="preserve"> </w:t>
      </w:r>
      <w:r w:rsidRPr="00BA6F5E">
        <w:rPr>
          <w:rFonts w:eastAsia="Calibri"/>
          <w:i/>
          <w:spacing w:val="1"/>
          <w:sz w:val="22"/>
          <w:szCs w:val="22"/>
          <w:lang w:val="en-US"/>
        </w:rPr>
        <w:t>a</w:t>
      </w:r>
      <w:r w:rsidRPr="00BA6F5E">
        <w:rPr>
          <w:rFonts w:eastAsia="Calibri"/>
          <w:i/>
          <w:spacing w:val="-1"/>
          <w:sz w:val="22"/>
          <w:szCs w:val="22"/>
          <w:lang w:val="en-US"/>
        </w:rPr>
        <w:t>na</w:t>
      </w:r>
      <w:r w:rsidRPr="00BA6F5E">
        <w:rPr>
          <w:rFonts w:eastAsia="Calibri"/>
          <w:i/>
          <w:sz w:val="22"/>
          <w:szCs w:val="22"/>
          <w:lang w:val="en-US"/>
        </w:rPr>
        <w:t>l</w:t>
      </w:r>
      <w:r w:rsidRPr="00BA6F5E">
        <w:rPr>
          <w:rFonts w:eastAsia="Calibri"/>
          <w:i/>
          <w:spacing w:val="1"/>
          <w:sz w:val="22"/>
          <w:szCs w:val="22"/>
          <w:lang w:val="en-US"/>
        </w:rPr>
        <w:t>y</w:t>
      </w:r>
      <w:r w:rsidRPr="00BA6F5E">
        <w:rPr>
          <w:rFonts w:eastAsia="Calibri"/>
          <w:i/>
          <w:sz w:val="22"/>
          <w:szCs w:val="22"/>
          <w:lang w:val="en-US"/>
        </w:rPr>
        <w:t>sis.</w:t>
      </w:r>
      <w:r w:rsidRPr="00BA6F5E">
        <w:rPr>
          <w:rFonts w:eastAsia="Calibri"/>
          <w:sz w:val="22"/>
          <w:szCs w:val="22"/>
          <w:lang w:val="en-US"/>
        </w:rPr>
        <w:t xml:space="preserve"> La</w:t>
      </w:r>
      <w:r w:rsidRPr="00BA6F5E">
        <w:rPr>
          <w:rFonts w:eastAsia="Calibri"/>
          <w:spacing w:val="-1"/>
          <w:sz w:val="22"/>
          <w:szCs w:val="22"/>
          <w:lang w:val="en-US"/>
        </w:rPr>
        <w:t>w</w:t>
      </w:r>
      <w:r w:rsidRPr="00BA6F5E">
        <w:rPr>
          <w:rFonts w:eastAsia="Calibri"/>
          <w:sz w:val="22"/>
          <w:szCs w:val="22"/>
          <w:lang w:val="en-US"/>
        </w:rPr>
        <w:t>r</w:t>
      </w:r>
      <w:r w:rsidRPr="00BA6F5E">
        <w:rPr>
          <w:rFonts w:eastAsia="Calibri"/>
          <w:spacing w:val="-2"/>
          <w:sz w:val="22"/>
          <w:szCs w:val="22"/>
          <w:lang w:val="en-US"/>
        </w:rPr>
        <w:t>e</w:t>
      </w:r>
      <w:r w:rsidRPr="00BA6F5E">
        <w:rPr>
          <w:rFonts w:eastAsia="Calibri"/>
          <w:spacing w:val="1"/>
          <w:sz w:val="22"/>
          <w:szCs w:val="22"/>
          <w:lang w:val="en-US"/>
        </w:rPr>
        <w:t>n</w:t>
      </w:r>
      <w:r w:rsidRPr="00BA6F5E">
        <w:rPr>
          <w:rFonts w:eastAsia="Calibri"/>
          <w:spacing w:val="-1"/>
          <w:sz w:val="22"/>
          <w:szCs w:val="22"/>
          <w:lang w:val="en-US"/>
        </w:rPr>
        <w:t>c</w:t>
      </w:r>
      <w:r w:rsidRPr="00BA6F5E">
        <w:rPr>
          <w:rFonts w:eastAsia="Calibri"/>
          <w:sz w:val="22"/>
          <w:szCs w:val="22"/>
          <w:lang w:val="en-US"/>
        </w:rPr>
        <w:t>e</w:t>
      </w:r>
      <w:r w:rsidRPr="00BA6F5E">
        <w:rPr>
          <w:rFonts w:eastAsia="Calibri"/>
          <w:spacing w:val="-1"/>
          <w:sz w:val="22"/>
          <w:szCs w:val="22"/>
          <w:lang w:val="en-US"/>
        </w:rPr>
        <w:t xml:space="preserve"> </w:t>
      </w:r>
      <w:r w:rsidRPr="00BA6F5E">
        <w:rPr>
          <w:rFonts w:eastAsia="Calibri"/>
          <w:sz w:val="22"/>
          <w:szCs w:val="22"/>
          <w:lang w:val="en-US"/>
        </w:rPr>
        <w:t>Erl</w:t>
      </w:r>
      <w:r w:rsidRPr="00BA6F5E">
        <w:rPr>
          <w:rFonts w:eastAsia="Calibri"/>
          <w:spacing w:val="1"/>
          <w:sz w:val="22"/>
          <w:szCs w:val="22"/>
          <w:lang w:val="en-US"/>
        </w:rPr>
        <w:t>b</w:t>
      </w:r>
      <w:r w:rsidRPr="00BA6F5E">
        <w:rPr>
          <w:rFonts w:eastAsia="Calibri"/>
          <w:sz w:val="22"/>
          <w:szCs w:val="22"/>
          <w:lang w:val="en-US"/>
        </w:rPr>
        <w:t>a</w:t>
      </w:r>
      <w:r w:rsidRPr="00BA6F5E">
        <w:rPr>
          <w:rFonts w:eastAsia="Calibri"/>
          <w:spacing w:val="1"/>
          <w:sz w:val="22"/>
          <w:szCs w:val="22"/>
          <w:lang w:val="en-US"/>
        </w:rPr>
        <w:t>u</w:t>
      </w:r>
      <w:r w:rsidRPr="00BA6F5E">
        <w:rPr>
          <w:rFonts w:eastAsia="Calibri"/>
          <w:sz w:val="22"/>
          <w:szCs w:val="22"/>
          <w:lang w:val="en-US"/>
        </w:rPr>
        <w:t>m</w:t>
      </w:r>
      <w:r w:rsidRPr="00BA6F5E">
        <w:rPr>
          <w:rFonts w:eastAsia="Calibri"/>
          <w:spacing w:val="-1"/>
          <w:sz w:val="22"/>
          <w:szCs w:val="22"/>
          <w:lang w:val="en-US"/>
        </w:rPr>
        <w:t xml:space="preserve"> </w:t>
      </w:r>
      <w:r w:rsidRPr="00BA6F5E">
        <w:rPr>
          <w:rFonts w:eastAsia="Calibri"/>
          <w:sz w:val="22"/>
          <w:szCs w:val="22"/>
          <w:lang w:val="en-US"/>
        </w:rPr>
        <w:t>Ass</w:t>
      </w:r>
      <w:r w:rsidRPr="00BA6F5E">
        <w:rPr>
          <w:rFonts w:eastAsia="Calibri"/>
          <w:spacing w:val="1"/>
          <w:sz w:val="22"/>
          <w:szCs w:val="22"/>
          <w:lang w:val="en-US"/>
        </w:rPr>
        <w:t>o</w:t>
      </w:r>
      <w:r w:rsidRPr="00BA6F5E">
        <w:rPr>
          <w:rFonts w:eastAsia="Calibri"/>
          <w:spacing w:val="-1"/>
          <w:sz w:val="22"/>
          <w:szCs w:val="22"/>
          <w:lang w:val="en-US"/>
        </w:rPr>
        <w:t>c</w:t>
      </w:r>
      <w:r w:rsidRPr="00BA6F5E">
        <w:rPr>
          <w:rFonts w:eastAsia="Calibri"/>
          <w:sz w:val="22"/>
          <w:szCs w:val="22"/>
          <w:lang w:val="en-US"/>
        </w:rPr>
        <w:t>ia</w:t>
      </w:r>
      <w:r w:rsidRPr="00BA6F5E">
        <w:rPr>
          <w:rFonts w:eastAsia="Calibri"/>
          <w:spacing w:val="-1"/>
          <w:sz w:val="22"/>
          <w:szCs w:val="22"/>
          <w:lang w:val="en-US"/>
        </w:rPr>
        <w:t>t</w:t>
      </w:r>
      <w:r w:rsidRPr="00BA6F5E">
        <w:rPr>
          <w:rFonts w:eastAsia="Calibri"/>
          <w:spacing w:val="1"/>
          <w:sz w:val="22"/>
          <w:szCs w:val="22"/>
          <w:lang w:val="en-US"/>
        </w:rPr>
        <w:t>e</w:t>
      </w:r>
      <w:r w:rsidRPr="00BA6F5E">
        <w:rPr>
          <w:rFonts w:eastAsia="Calibri"/>
          <w:sz w:val="22"/>
          <w:szCs w:val="22"/>
          <w:lang w:val="en-US"/>
        </w:rPr>
        <w:t>s.</w:t>
      </w:r>
    </w:p>
    <w:p w14:paraId="47F13AFC" w14:textId="067E06BA" w:rsidR="008C22AB" w:rsidRPr="00BA6F5E" w:rsidRDefault="008C22AB" w:rsidP="00AC3A41">
      <w:pPr>
        <w:adjustRightInd w:val="0"/>
        <w:spacing w:after="120"/>
        <w:ind w:left="567" w:right="94" w:hanging="567"/>
        <w:jc w:val="both"/>
        <w:rPr>
          <w:sz w:val="22"/>
          <w:szCs w:val="22"/>
          <w:lang w:val="en-US"/>
        </w:rPr>
      </w:pPr>
      <w:r w:rsidRPr="00BA6F5E">
        <w:rPr>
          <w:sz w:val="22"/>
          <w:szCs w:val="22"/>
          <w:lang w:val="en-US"/>
        </w:rPr>
        <w:lastRenderedPageBreak/>
        <w:t>Skinner, B.</w:t>
      </w:r>
      <w:r w:rsidR="0009572B" w:rsidRPr="00BA6F5E">
        <w:rPr>
          <w:sz w:val="22"/>
          <w:szCs w:val="22"/>
          <w:lang w:val="en-US"/>
        </w:rPr>
        <w:t> </w:t>
      </w:r>
      <w:r w:rsidRPr="00BA6F5E">
        <w:rPr>
          <w:sz w:val="22"/>
          <w:szCs w:val="22"/>
          <w:lang w:val="en-US"/>
        </w:rPr>
        <w:t>F. (1954)</w:t>
      </w:r>
      <w:r w:rsidR="00AC3A41" w:rsidRPr="00BA6F5E">
        <w:rPr>
          <w:sz w:val="22"/>
          <w:szCs w:val="22"/>
          <w:lang w:val="en-US"/>
        </w:rPr>
        <w:t>.</w:t>
      </w:r>
      <w:r w:rsidRPr="00BA6F5E">
        <w:rPr>
          <w:sz w:val="22"/>
          <w:szCs w:val="22"/>
          <w:lang w:val="en-US"/>
        </w:rPr>
        <w:t xml:space="preserve"> The science of learning and the art of teaching. </w:t>
      </w:r>
      <w:r w:rsidRPr="00BA6F5E">
        <w:rPr>
          <w:i/>
          <w:iCs/>
          <w:sz w:val="22"/>
          <w:szCs w:val="22"/>
          <w:lang w:val="en-US"/>
        </w:rPr>
        <w:t>Harvard Educational Review</w:t>
      </w:r>
      <w:r w:rsidRPr="00BA6F5E">
        <w:rPr>
          <w:sz w:val="22"/>
          <w:szCs w:val="22"/>
          <w:lang w:val="en-US"/>
        </w:rPr>
        <w:t xml:space="preserve">, </w:t>
      </w:r>
      <w:r w:rsidRPr="00BA6F5E">
        <w:rPr>
          <w:i/>
          <w:iCs/>
          <w:sz w:val="22"/>
          <w:szCs w:val="22"/>
          <w:lang w:val="en-US"/>
        </w:rPr>
        <w:t>24</w:t>
      </w:r>
      <w:r w:rsidRPr="00BA6F5E">
        <w:rPr>
          <w:sz w:val="22"/>
          <w:szCs w:val="22"/>
          <w:lang w:val="en-US"/>
        </w:rPr>
        <w:t>(2), 86-97.</w:t>
      </w:r>
    </w:p>
    <w:p w14:paraId="0C70AFC4" w14:textId="1BC3A807" w:rsidR="008C22AB" w:rsidRPr="00AC3A41" w:rsidRDefault="008C22AB" w:rsidP="00AC3A41">
      <w:pPr>
        <w:adjustRightInd w:val="0"/>
        <w:spacing w:after="120"/>
        <w:ind w:left="567" w:right="94" w:hanging="567"/>
        <w:jc w:val="both"/>
        <w:rPr>
          <w:rFonts w:eastAsia="Calibri"/>
          <w:sz w:val="22"/>
          <w:szCs w:val="22"/>
        </w:rPr>
      </w:pPr>
      <w:proofErr w:type="spellStart"/>
      <w:r w:rsidRPr="00BA6F5E">
        <w:rPr>
          <w:rFonts w:eastAsia="Calibri"/>
          <w:sz w:val="22"/>
          <w:szCs w:val="22"/>
          <w:lang w:val="en-US"/>
        </w:rPr>
        <w:t>Sl</w:t>
      </w:r>
      <w:r w:rsidRPr="00BA6F5E">
        <w:rPr>
          <w:rFonts w:eastAsia="Calibri"/>
          <w:spacing w:val="1"/>
          <w:sz w:val="22"/>
          <w:szCs w:val="22"/>
          <w:lang w:val="en-US"/>
        </w:rPr>
        <w:t>ee</w:t>
      </w:r>
      <w:r w:rsidRPr="00BA6F5E">
        <w:rPr>
          <w:rFonts w:eastAsia="Calibri"/>
          <w:sz w:val="22"/>
          <w:szCs w:val="22"/>
          <w:lang w:val="en-US"/>
        </w:rPr>
        <w:t>ma</w:t>
      </w:r>
      <w:r w:rsidRPr="00BA6F5E">
        <w:rPr>
          <w:rFonts w:eastAsia="Calibri"/>
          <w:spacing w:val="1"/>
          <w:sz w:val="22"/>
          <w:szCs w:val="22"/>
          <w:lang w:val="en-US"/>
        </w:rPr>
        <w:t>n</w:t>
      </w:r>
      <w:proofErr w:type="spellEnd"/>
      <w:r w:rsidRPr="00BA6F5E">
        <w:rPr>
          <w:rFonts w:eastAsia="Calibri"/>
          <w:sz w:val="22"/>
          <w:szCs w:val="22"/>
          <w:lang w:val="en-US"/>
        </w:rPr>
        <w:t xml:space="preserve">, </w:t>
      </w:r>
      <w:r w:rsidRPr="00BA6F5E">
        <w:rPr>
          <w:rFonts w:eastAsia="Calibri"/>
          <w:spacing w:val="1"/>
          <w:sz w:val="22"/>
          <w:szCs w:val="22"/>
          <w:lang w:val="en-US"/>
        </w:rPr>
        <w:t>D</w:t>
      </w:r>
      <w:r w:rsidRPr="00BA6F5E">
        <w:rPr>
          <w:rFonts w:eastAsia="Calibri"/>
          <w:sz w:val="22"/>
          <w:szCs w:val="22"/>
          <w:lang w:val="en-US"/>
        </w:rPr>
        <w:t xml:space="preserve">. </w:t>
      </w:r>
      <w:r w:rsidRPr="00BA6F5E">
        <w:rPr>
          <w:rFonts w:eastAsia="Calibri"/>
          <w:spacing w:val="-2"/>
          <w:sz w:val="22"/>
          <w:szCs w:val="22"/>
          <w:lang w:val="en-US"/>
        </w:rPr>
        <w:t>e</w:t>
      </w:r>
      <w:r w:rsidRPr="00BA6F5E">
        <w:rPr>
          <w:rFonts w:eastAsia="Calibri"/>
          <w:sz w:val="22"/>
          <w:szCs w:val="22"/>
          <w:lang w:val="en-US"/>
        </w:rPr>
        <w:t xml:space="preserve">t </w:t>
      </w:r>
      <w:r w:rsidRPr="00BA6F5E">
        <w:rPr>
          <w:rFonts w:eastAsia="Calibri"/>
          <w:spacing w:val="-1"/>
          <w:sz w:val="22"/>
          <w:szCs w:val="22"/>
          <w:lang w:val="en-US"/>
        </w:rPr>
        <w:t>B</w:t>
      </w:r>
      <w:r w:rsidRPr="00BA6F5E">
        <w:rPr>
          <w:rFonts w:eastAsia="Calibri"/>
          <w:sz w:val="22"/>
          <w:szCs w:val="22"/>
          <w:lang w:val="en-US"/>
        </w:rPr>
        <w:t>r</w:t>
      </w:r>
      <w:r w:rsidRPr="00BA6F5E">
        <w:rPr>
          <w:rFonts w:eastAsia="Calibri"/>
          <w:spacing w:val="1"/>
          <w:sz w:val="22"/>
          <w:szCs w:val="22"/>
          <w:lang w:val="en-US"/>
        </w:rPr>
        <w:t>o</w:t>
      </w:r>
      <w:r w:rsidRPr="00BA6F5E">
        <w:rPr>
          <w:rFonts w:eastAsia="Calibri"/>
          <w:spacing w:val="-1"/>
          <w:sz w:val="22"/>
          <w:szCs w:val="22"/>
          <w:lang w:val="en-US"/>
        </w:rPr>
        <w:t>wn</w:t>
      </w:r>
      <w:r w:rsidRPr="00BA6F5E">
        <w:rPr>
          <w:rFonts w:eastAsia="Calibri"/>
          <w:sz w:val="22"/>
          <w:szCs w:val="22"/>
          <w:lang w:val="en-US"/>
        </w:rPr>
        <w:t xml:space="preserve">, J. S. </w:t>
      </w:r>
      <w:r w:rsidRPr="00BA6F5E">
        <w:rPr>
          <w:rFonts w:eastAsia="Calibri"/>
          <w:spacing w:val="-1"/>
          <w:sz w:val="22"/>
          <w:szCs w:val="22"/>
          <w:lang w:val="en-US"/>
        </w:rPr>
        <w:t>(</w:t>
      </w:r>
      <w:r w:rsidRPr="00BA6F5E">
        <w:rPr>
          <w:rFonts w:eastAsia="Calibri"/>
          <w:spacing w:val="1"/>
          <w:sz w:val="22"/>
          <w:szCs w:val="22"/>
          <w:lang w:val="en-US"/>
        </w:rPr>
        <w:t>d</w:t>
      </w:r>
      <w:r w:rsidRPr="00BA6F5E">
        <w:rPr>
          <w:rFonts w:eastAsia="Calibri"/>
          <w:sz w:val="22"/>
          <w:szCs w:val="22"/>
          <w:lang w:val="en-US"/>
        </w:rPr>
        <w:t>ir</w:t>
      </w:r>
      <w:r w:rsidRPr="00BA6F5E">
        <w:rPr>
          <w:rFonts w:eastAsia="Calibri"/>
          <w:spacing w:val="-1"/>
          <w:sz w:val="22"/>
          <w:szCs w:val="22"/>
          <w:lang w:val="en-US"/>
        </w:rPr>
        <w:t>.)</w:t>
      </w:r>
      <w:r w:rsidRPr="00BA6F5E">
        <w:rPr>
          <w:rFonts w:eastAsia="Calibri"/>
          <w:sz w:val="22"/>
          <w:szCs w:val="22"/>
          <w:lang w:val="en-US"/>
        </w:rPr>
        <w:t xml:space="preserve">. </w:t>
      </w:r>
      <w:r w:rsidRPr="00BA6F5E">
        <w:rPr>
          <w:rFonts w:eastAsia="Calibri"/>
          <w:spacing w:val="-1"/>
          <w:sz w:val="22"/>
          <w:szCs w:val="22"/>
          <w:lang w:val="en-US"/>
        </w:rPr>
        <w:t>(</w:t>
      </w:r>
      <w:r w:rsidRPr="00BA6F5E">
        <w:rPr>
          <w:rFonts w:eastAsia="Calibri"/>
          <w:spacing w:val="1"/>
          <w:sz w:val="22"/>
          <w:szCs w:val="22"/>
          <w:lang w:val="en-US"/>
        </w:rPr>
        <w:t>1982</w:t>
      </w:r>
      <w:r w:rsidRPr="00BA6F5E">
        <w:rPr>
          <w:rFonts w:eastAsia="Calibri"/>
          <w:spacing w:val="-1"/>
          <w:sz w:val="22"/>
          <w:szCs w:val="22"/>
          <w:lang w:val="en-US"/>
        </w:rPr>
        <w:t>)</w:t>
      </w:r>
      <w:r w:rsidRPr="00BA6F5E">
        <w:rPr>
          <w:rFonts w:eastAsia="Calibri"/>
          <w:sz w:val="22"/>
          <w:szCs w:val="22"/>
          <w:lang w:val="en-US"/>
        </w:rPr>
        <w:t xml:space="preserve">. </w:t>
      </w:r>
      <w:r w:rsidRPr="00BA6F5E">
        <w:rPr>
          <w:rFonts w:eastAsia="Calibri"/>
          <w:i/>
          <w:sz w:val="22"/>
          <w:szCs w:val="22"/>
          <w:lang w:val="en-US"/>
        </w:rPr>
        <w:t>I</w:t>
      </w:r>
      <w:r w:rsidRPr="00BA6F5E">
        <w:rPr>
          <w:rFonts w:eastAsia="Calibri"/>
          <w:i/>
          <w:spacing w:val="-1"/>
          <w:sz w:val="22"/>
          <w:szCs w:val="22"/>
          <w:lang w:val="en-US"/>
        </w:rPr>
        <w:t>n</w:t>
      </w:r>
      <w:r w:rsidRPr="00BA6F5E">
        <w:rPr>
          <w:rFonts w:eastAsia="Calibri"/>
          <w:i/>
          <w:spacing w:val="1"/>
          <w:sz w:val="22"/>
          <w:szCs w:val="22"/>
          <w:lang w:val="en-US"/>
        </w:rPr>
        <w:t>te</w:t>
      </w:r>
      <w:r w:rsidRPr="00BA6F5E">
        <w:rPr>
          <w:rFonts w:eastAsia="Calibri"/>
          <w:i/>
          <w:sz w:val="22"/>
          <w:szCs w:val="22"/>
          <w:lang w:val="en-US"/>
        </w:rPr>
        <w:t>lli</w:t>
      </w:r>
      <w:r w:rsidRPr="00BA6F5E">
        <w:rPr>
          <w:rFonts w:eastAsia="Calibri"/>
          <w:i/>
          <w:spacing w:val="-1"/>
          <w:sz w:val="22"/>
          <w:szCs w:val="22"/>
          <w:lang w:val="en-US"/>
        </w:rPr>
        <w:t>g</w:t>
      </w:r>
      <w:r w:rsidRPr="00BA6F5E">
        <w:rPr>
          <w:rFonts w:eastAsia="Calibri"/>
          <w:i/>
          <w:spacing w:val="1"/>
          <w:sz w:val="22"/>
          <w:szCs w:val="22"/>
          <w:lang w:val="en-US"/>
        </w:rPr>
        <w:t>e</w:t>
      </w:r>
      <w:r w:rsidRPr="00BA6F5E">
        <w:rPr>
          <w:rFonts w:eastAsia="Calibri"/>
          <w:i/>
          <w:spacing w:val="-1"/>
          <w:sz w:val="22"/>
          <w:szCs w:val="22"/>
          <w:lang w:val="en-US"/>
        </w:rPr>
        <w:t>n</w:t>
      </w:r>
      <w:r w:rsidRPr="00BA6F5E">
        <w:rPr>
          <w:rFonts w:eastAsia="Calibri"/>
          <w:i/>
          <w:sz w:val="22"/>
          <w:szCs w:val="22"/>
          <w:lang w:val="en-US"/>
        </w:rPr>
        <w:t xml:space="preserve">t </w:t>
      </w:r>
      <w:r w:rsidRPr="00BA6F5E">
        <w:rPr>
          <w:rFonts w:eastAsia="Calibri"/>
          <w:i/>
          <w:spacing w:val="1"/>
          <w:sz w:val="22"/>
          <w:szCs w:val="22"/>
          <w:lang w:val="en-US"/>
        </w:rPr>
        <w:t>t</w:t>
      </w:r>
      <w:r w:rsidRPr="00BA6F5E">
        <w:rPr>
          <w:rFonts w:eastAsia="Calibri"/>
          <w:i/>
          <w:spacing w:val="-1"/>
          <w:sz w:val="22"/>
          <w:szCs w:val="22"/>
          <w:lang w:val="en-US"/>
        </w:rPr>
        <w:t>u</w:t>
      </w:r>
      <w:r w:rsidRPr="00BA6F5E">
        <w:rPr>
          <w:rFonts w:eastAsia="Calibri"/>
          <w:i/>
          <w:spacing w:val="1"/>
          <w:sz w:val="22"/>
          <w:szCs w:val="22"/>
          <w:lang w:val="en-US"/>
        </w:rPr>
        <w:t>t</w:t>
      </w:r>
      <w:r w:rsidRPr="00BA6F5E">
        <w:rPr>
          <w:rFonts w:eastAsia="Calibri"/>
          <w:i/>
          <w:spacing w:val="-1"/>
          <w:sz w:val="22"/>
          <w:szCs w:val="22"/>
          <w:lang w:val="en-US"/>
        </w:rPr>
        <w:t>or</w:t>
      </w:r>
      <w:r w:rsidRPr="00BA6F5E">
        <w:rPr>
          <w:rFonts w:eastAsia="Calibri"/>
          <w:i/>
          <w:sz w:val="22"/>
          <w:szCs w:val="22"/>
          <w:lang w:val="en-US"/>
        </w:rPr>
        <w:t>i</w:t>
      </w:r>
      <w:r w:rsidRPr="00BA6F5E">
        <w:rPr>
          <w:rFonts w:eastAsia="Calibri"/>
          <w:i/>
          <w:spacing w:val="-1"/>
          <w:sz w:val="22"/>
          <w:szCs w:val="22"/>
          <w:lang w:val="en-US"/>
        </w:rPr>
        <w:t>n</w:t>
      </w:r>
      <w:r w:rsidRPr="00BA6F5E">
        <w:rPr>
          <w:rFonts w:eastAsia="Calibri"/>
          <w:i/>
          <w:sz w:val="22"/>
          <w:szCs w:val="22"/>
          <w:lang w:val="en-US"/>
        </w:rPr>
        <w:t>g s</w:t>
      </w:r>
      <w:r w:rsidRPr="00BA6F5E">
        <w:rPr>
          <w:rFonts w:eastAsia="Calibri"/>
          <w:i/>
          <w:spacing w:val="1"/>
          <w:sz w:val="22"/>
          <w:szCs w:val="22"/>
          <w:lang w:val="en-US"/>
        </w:rPr>
        <w:t>y</w:t>
      </w:r>
      <w:r w:rsidRPr="00BA6F5E">
        <w:rPr>
          <w:rFonts w:eastAsia="Calibri"/>
          <w:i/>
          <w:sz w:val="22"/>
          <w:szCs w:val="22"/>
          <w:lang w:val="en-US"/>
        </w:rPr>
        <w:t>s</w:t>
      </w:r>
      <w:r w:rsidRPr="00BA6F5E">
        <w:rPr>
          <w:rFonts w:eastAsia="Calibri"/>
          <w:i/>
          <w:spacing w:val="-1"/>
          <w:sz w:val="22"/>
          <w:szCs w:val="22"/>
          <w:lang w:val="en-US"/>
        </w:rPr>
        <w:t>t</w:t>
      </w:r>
      <w:r w:rsidRPr="00BA6F5E">
        <w:rPr>
          <w:rFonts w:eastAsia="Calibri"/>
          <w:i/>
          <w:spacing w:val="1"/>
          <w:sz w:val="22"/>
          <w:szCs w:val="22"/>
          <w:lang w:val="en-US"/>
        </w:rPr>
        <w:t>e</w:t>
      </w:r>
      <w:r w:rsidRPr="00BA6F5E">
        <w:rPr>
          <w:rFonts w:eastAsia="Calibri"/>
          <w:i/>
          <w:sz w:val="22"/>
          <w:szCs w:val="22"/>
          <w:lang w:val="en-US"/>
        </w:rPr>
        <w:t>ms</w:t>
      </w:r>
      <w:r w:rsidRPr="00BA6F5E">
        <w:rPr>
          <w:rFonts w:eastAsia="Calibri"/>
          <w:sz w:val="22"/>
          <w:szCs w:val="22"/>
          <w:lang w:val="en-US"/>
        </w:rPr>
        <w:t>. A</w:t>
      </w:r>
      <w:r w:rsidRPr="00BA6F5E">
        <w:rPr>
          <w:rFonts w:eastAsia="Calibri"/>
          <w:spacing w:val="-1"/>
          <w:sz w:val="22"/>
          <w:szCs w:val="22"/>
          <w:lang w:val="en-US"/>
        </w:rPr>
        <w:t>c</w:t>
      </w:r>
      <w:r w:rsidRPr="00BA6F5E">
        <w:rPr>
          <w:rFonts w:eastAsia="Calibri"/>
          <w:sz w:val="22"/>
          <w:szCs w:val="22"/>
          <w:lang w:val="en-US"/>
        </w:rPr>
        <w:t>a</w:t>
      </w:r>
      <w:r w:rsidRPr="00BA6F5E">
        <w:rPr>
          <w:rFonts w:eastAsia="Calibri"/>
          <w:spacing w:val="-1"/>
          <w:sz w:val="22"/>
          <w:szCs w:val="22"/>
          <w:lang w:val="en-US"/>
        </w:rPr>
        <w:t>d</w:t>
      </w:r>
      <w:r w:rsidRPr="00BA6F5E">
        <w:rPr>
          <w:rFonts w:eastAsia="Calibri"/>
          <w:sz w:val="22"/>
          <w:szCs w:val="22"/>
          <w:lang w:val="en-US"/>
        </w:rPr>
        <w:t xml:space="preserve">emic </w:t>
      </w:r>
      <w:r w:rsidRPr="00BA6F5E">
        <w:rPr>
          <w:rFonts w:eastAsia="Calibri"/>
          <w:spacing w:val="1"/>
          <w:sz w:val="22"/>
          <w:szCs w:val="22"/>
          <w:lang w:val="en-US"/>
        </w:rPr>
        <w:t>P</w:t>
      </w:r>
      <w:r w:rsidRPr="00BA6F5E">
        <w:rPr>
          <w:rFonts w:eastAsia="Calibri"/>
          <w:spacing w:val="-2"/>
          <w:sz w:val="22"/>
          <w:szCs w:val="22"/>
          <w:lang w:val="en-US"/>
        </w:rPr>
        <w:t>r</w:t>
      </w:r>
      <w:r w:rsidRPr="00BA6F5E">
        <w:rPr>
          <w:rFonts w:eastAsia="Calibri"/>
          <w:sz w:val="22"/>
          <w:szCs w:val="22"/>
          <w:lang w:val="en-US"/>
        </w:rPr>
        <w:t>ess.</w:t>
      </w:r>
      <w:r w:rsidR="00885815" w:rsidRPr="00BA6F5E">
        <w:rPr>
          <w:rFonts w:eastAsia="Calibri"/>
          <w:sz w:val="22"/>
          <w:szCs w:val="22"/>
          <w:lang w:val="en-US"/>
        </w:rPr>
        <w:t xml:space="preserve"> </w:t>
      </w:r>
      <w:hyperlink r:id="rId56" w:history="1">
        <w:r w:rsidR="00885815" w:rsidRPr="00AC3A41">
          <w:rPr>
            <w:rStyle w:val="Lienhypertexte"/>
            <w:sz w:val="22"/>
          </w:rPr>
          <w:t>https://halshs.archives-ouvertes.fr/hal-00702997/</w:t>
        </w:r>
      </w:hyperlink>
    </w:p>
    <w:p w14:paraId="52CC1EDC" w14:textId="77777777" w:rsidR="00612A46" w:rsidRPr="00BA6F5E" w:rsidRDefault="00612A46" w:rsidP="00612A46">
      <w:pPr>
        <w:adjustRightInd w:val="0"/>
        <w:spacing w:after="120"/>
        <w:ind w:left="567" w:right="94" w:hanging="567"/>
        <w:jc w:val="both"/>
        <w:rPr>
          <w:sz w:val="22"/>
          <w:szCs w:val="22"/>
          <w:lang w:val="en-US"/>
        </w:rPr>
      </w:pPr>
      <w:proofErr w:type="spellStart"/>
      <w:r w:rsidRPr="00933777">
        <w:rPr>
          <w:sz w:val="22"/>
          <w:szCs w:val="22"/>
        </w:rPr>
        <w:t>Sottilare</w:t>
      </w:r>
      <w:proofErr w:type="spellEnd"/>
      <w:r w:rsidRPr="00933777">
        <w:rPr>
          <w:sz w:val="22"/>
          <w:szCs w:val="22"/>
        </w:rPr>
        <w:t>, R.</w:t>
      </w:r>
      <w:r>
        <w:rPr>
          <w:sz w:val="22"/>
          <w:szCs w:val="22"/>
        </w:rPr>
        <w:t xml:space="preserve"> </w:t>
      </w:r>
      <w:r w:rsidRPr="00933777">
        <w:rPr>
          <w:sz w:val="22"/>
          <w:szCs w:val="22"/>
        </w:rPr>
        <w:t>A., Baker, R.</w:t>
      </w:r>
      <w:r>
        <w:rPr>
          <w:sz w:val="22"/>
          <w:szCs w:val="22"/>
        </w:rPr>
        <w:t xml:space="preserve"> </w:t>
      </w:r>
      <w:r w:rsidRPr="00933777">
        <w:rPr>
          <w:sz w:val="22"/>
          <w:szCs w:val="22"/>
        </w:rPr>
        <w:t xml:space="preserve">S., </w:t>
      </w:r>
      <w:proofErr w:type="spellStart"/>
      <w:r w:rsidRPr="00933777">
        <w:rPr>
          <w:sz w:val="22"/>
          <w:szCs w:val="22"/>
        </w:rPr>
        <w:t>Graesser</w:t>
      </w:r>
      <w:proofErr w:type="spellEnd"/>
      <w:r w:rsidRPr="00933777">
        <w:rPr>
          <w:sz w:val="22"/>
          <w:szCs w:val="22"/>
        </w:rPr>
        <w:t>, A.</w:t>
      </w:r>
      <w:r>
        <w:rPr>
          <w:sz w:val="22"/>
          <w:szCs w:val="22"/>
        </w:rPr>
        <w:t xml:space="preserve"> </w:t>
      </w:r>
      <w:r w:rsidRPr="00933777">
        <w:rPr>
          <w:sz w:val="22"/>
          <w:szCs w:val="22"/>
        </w:rPr>
        <w:t>C.</w:t>
      </w:r>
      <w:r>
        <w:rPr>
          <w:sz w:val="22"/>
          <w:szCs w:val="22"/>
        </w:rPr>
        <w:t xml:space="preserve"> </w:t>
      </w:r>
      <w:r w:rsidRPr="00933777">
        <w:rPr>
          <w:sz w:val="22"/>
          <w:szCs w:val="22"/>
        </w:rPr>
        <w:t xml:space="preserve">et </w:t>
      </w:r>
      <w:r>
        <w:rPr>
          <w:sz w:val="22"/>
          <w:szCs w:val="22"/>
        </w:rPr>
        <w:t xml:space="preserve">Lester, J. C. </w:t>
      </w:r>
      <w:r w:rsidRPr="00BA6F5E">
        <w:rPr>
          <w:sz w:val="22"/>
          <w:szCs w:val="22"/>
        </w:rPr>
        <w:t xml:space="preserve">(2018). </w:t>
      </w:r>
      <w:r w:rsidRPr="00933777">
        <w:rPr>
          <w:sz w:val="22"/>
          <w:szCs w:val="22"/>
          <w:lang w:val="en-US"/>
        </w:rPr>
        <w:t xml:space="preserve">Special </w:t>
      </w:r>
      <w:r>
        <w:rPr>
          <w:sz w:val="22"/>
          <w:szCs w:val="22"/>
          <w:lang w:val="en-US"/>
        </w:rPr>
        <w:t>i</w:t>
      </w:r>
      <w:r w:rsidRPr="00933777">
        <w:rPr>
          <w:sz w:val="22"/>
          <w:szCs w:val="22"/>
          <w:lang w:val="en-US"/>
        </w:rPr>
        <w:t xml:space="preserve">ssue on the </w:t>
      </w:r>
      <w:r>
        <w:rPr>
          <w:sz w:val="22"/>
          <w:szCs w:val="22"/>
          <w:lang w:val="en-US"/>
        </w:rPr>
        <w:t>g</w:t>
      </w:r>
      <w:r w:rsidRPr="00933777">
        <w:rPr>
          <w:sz w:val="22"/>
          <w:szCs w:val="22"/>
          <w:lang w:val="en-US"/>
        </w:rPr>
        <w:t xml:space="preserve">eneralized </w:t>
      </w:r>
      <w:r>
        <w:rPr>
          <w:sz w:val="22"/>
          <w:szCs w:val="22"/>
          <w:lang w:val="en-US"/>
        </w:rPr>
        <w:t>i</w:t>
      </w:r>
      <w:r w:rsidRPr="00933777">
        <w:rPr>
          <w:sz w:val="22"/>
          <w:szCs w:val="22"/>
          <w:lang w:val="en-US"/>
        </w:rPr>
        <w:t xml:space="preserve">ntelligent </w:t>
      </w:r>
      <w:r>
        <w:rPr>
          <w:sz w:val="22"/>
          <w:szCs w:val="22"/>
          <w:lang w:val="en-US"/>
        </w:rPr>
        <w:t>f</w:t>
      </w:r>
      <w:r w:rsidRPr="00933777">
        <w:rPr>
          <w:sz w:val="22"/>
          <w:szCs w:val="22"/>
          <w:lang w:val="en-US"/>
        </w:rPr>
        <w:t xml:space="preserve">ramework for </w:t>
      </w:r>
      <w:r>
        <w:rPr>
          <w:sz w:val="22"/>
          <w:szCs w:val="22"/>
          <w:lang w:val="en-US"/>
        </w:rPr>
        <w:t>t</w:t>
      </w:r>
      <w:r w:rsidRPr="00933777">
        <w:rPr>
          <w:sz w:val="22"/>
          <w:szCs w:val="22"/>
          <w:lang w:val="en-US"/>
        </w:rPr>
        <w:t xml:space="preserve">utoring (GIFT): Creating a </w:t>
      </w:r>
      <w:r>
        <w:rPr>
          <w:sz w:val="22"/>
          <w:szCs w:val="22"/>
          <w:lang w:val="en-US"/>
        </w:rPr>
        <w:t>s</w:t>
      </w:r>
      <w:r w:rsidRPr="00933777">
        <w:rPr>
          <w:sz w:val="22"/>
          <w:szCs w:val="22"/>
          <w:lang w:val="en-US"/>
        </w:rPr>
        <w:t xml:space="preserve">table and </w:t>
      </w:r>
      <w:r>
        <w:rPr>
          <w:sz w:val="22"/>
          <w:szCs w:val="22"/>
          <w:lang w:val="en-US"/>
        </w:rPr>
        <w:t>f</w:t>
      </w:r>
      <w:r w:rsidRPr="00933777">
        <w:rPr>
          <w:sz w:val="22"/>
          <w:szCs w:val="22"/>
          <w:lang w:val="en-US"/>
        </w:rPr>
        <w:t xml:space="preserve">lexible </w:t>
      </w:r>
      <w:r>
        <w:rPr>
          <w:sz w:val="22"/>
          <w:szCs w:val="22"/>
          <w:lang w:val="en-US"/>
        </w:rPr>
        <w:t>p</w:t>
      </w:r>
      <w:r w:rsidRPr="00933777">
        <w:rPr>
          <w:sz w:val="22"/>
          <w:szCs w:val="22"/>
          <w:lang w:val="en-US"/>
        </w:rPr>
        <w:t xml:space="preserve">latform for </w:t>
      </w:r>
      <w:r>
        <w:rPr>
          <w:sz w:val="22"/>
          <w:szCs w:val="22"/>
          <w:lang w:val="en-US"/>
        </w:rPr>
        <w:t>i</w:t>
      </w:r>
      <w:r w:rsidRPr="00933777">
        <w:rPr>
          <w:sz w:val="22"/>
          <w:szCs w:val="22"/>
          <w:lang w:val="en-US"/>
        </w:rPr>
        <w:t xml:space="preserve">nnovations in AIED </w:t>
      </w:r>
      <w:r>
        <w:rPr>
          <w:sz w:val="22"/>
          <w:szCs w:val="22"/>
          <w:lang w:val="en-US"/>
        </w:rPr>
        <w:t>r</w:t>
      </w:r>
      <w:r w:rsidRPr="00933777">
        <w:rPr>
          <w:sz w:val="22"/>
          <w:szCs w:val="22"/>
          <w:lang w:val="en-US"/>
        </w:rPr>
        <w:t>esearch.</w:t>
      </w:r>
      <w:r>
        <w:rPr>
          <w:sz w:val="22"/>
          <w:szCs w:val="22"/>
          <w:lang w:val="en-US"/>
        </w:rPr>
        <w:t xml:space="preserve"> </w:t>
      </w:r>
      <w:r w:rsidRPr="00F03D20">
        <w:rPr>
          <w:i/>
          <w:iCs/>
          <w:sz w:val="22"/>
          <w:szCs w:val="22"/>
          <w:lang w:val="en-US"/>
        </w:rPr>
        <w:t>International Journal of Artificial Intelligence in Education</w:t>
      </w:r>
      <w:r>
        <w:rPr>
          <w:sz w:val="22"/>
          <w:szCs w:val="22"/>
          <w:lang w:val="en-US"/>
        </w:rPr>
        <w:t xml:space="preserve">, </w:t>
      </w:r>
      <w:r w:rsidRPr="00F03D20">
        <w:rPr>
          <w:i/>
          <w:iCs/>
          <w:sz w:val="22"/>
          <w:szCs w:val="22"/>
          <w:lang w:val="en-US"/>
        </w:rPr>
        <w:t>28</w:t>
      </w:r>
      <w:r w:rsidRPr="00933777">
        <w:rPr>
          <w:sz w:val="22"/>
          <w:szCs w:val="22"/>
          <w:lang w:val="en-US"/>
        </w:rPr>
        <w:t>,</w:t>
      </w:r>
      <w:r>
        <w:rPr>
          <w:sz w:val="22"/>
          <w:szCs w:val="22"/>
          <w:lang w:val="en-US"/>
        </w:rPr>
        <w:t xml:space="preserve"> </w:t>
      </w:r>
      <w:r w:rsidRPr="00933777">
        <w:rPr>
          <w:sz w:val="22"/>
          <w:szCs w:val="22"/>
          <w:lang w:val="en-US"/>
        </w:rPr>
        <w:t>139</w:t>
      </w:r>
      <w:r>
        <w:rPr>
          <w:sz w:val="22"/>
          <w:szCs w:val="22"/>
          <w:lang w:val="en-US"/>
        </w:rPr>
        <w:t>-</w:t>
      </w:r>
      <w:r w:rsidRPr="00933777">
        <w:rPr>
          <w:sz w:val="22"/>
          <w:szCs w:val="22"/>
          <w:lang w:val="en-US"/>
        </w:rPr>
        <w:t xml:space="preserve">151. </w:t>
      </w:r>
      <w:hyperlink r:id="rId57" w:history="1">
        <w:r w:rsidRPr="00BA6F5E">
          <w:rPr>
            <w:rStyle w:val="Lienhypertexte"/>
            <w:sz w:val="22"/>
            <w:szCs w:val="22"/>
            <w:lang w:val="en-US"/>
          </w:rPr>
          <w:t>https://doi.org/10.1007/s40593-017-0149-9</w:t>
        </w:r>
      </w:hyperlink>
    </w:p>
    <w:p w14:paraId="5A1399FD" w14:textId="441F1486" w:rsidR="008C22AB" w:rsidRPr="00BA6F5E" w:rsidRDefault="008C22AB" w:rsidP="00AC3A41">
      <w:pPr>
        <w:spacing w:after="120"/>
        <w:ind w:left="567" w:hanging="567"/>
        <w:jc w:val="both"/>
        <w:rPr>
          <w:sz w:val="22"/>
          <w:szCs w:val="22"/>
          <w:lang w:val="en-US"/>
        </w:rPr>
      </w:pPr>
      <w:r w:rsidRPr="00BA6F5E">
        <w:rPr>
          <w:sz w:val="22"/>
          <w:szCs w:val="22"/>
          <w:lang w:val="en-US"/>
        </w:rPr>
        <w:t>Spector, M.</w:t>
      </w:r>
      <w:r w:rsidR="00AC3A41" w:rsidRPr="00BA6F5E">
        <w:rPr>
          <w:sz w:val="22"/>
          <w:szCs w:val="22"/>
          <w:lang w:val="en-US"/>
        </w:rPr>
        <w:t>,</w:t>
      </w:r>
      <w:r w:rsidRPr="00BA6F5E">
        <w:rPr>
          <w:sz w:val="22"/>
          <w:szCs w:val="22"/>
          <w:lang w:val="en-US"/>
        </w:rPr>
        <w:t xml:space="preserve"> Polson, M. </w:t>
      </w:r>
      <w:r w:rsidR="00AC3A41" w:rsidRPr="00BA6F5E">
        <w:rPr>
          <w:sz w:val="22"/>
          <w:szCs w:val="22"/>
          <w:lang w:val="en-US"/>
        </w:rPr>
        <w:t xml:space="preserve">et </w:t>
      </w:r>
      <w:proofErr w:type="spellStart"/>
      <w:r w:rsidRPr="00BA6F5E">
        <w:rPr>
          <w:sz w:val="22"/>
          <w:szCs w:val="22"/>
          <w:lang w:val="en-US"/>
        </w:rPr>
        <w:t>Muraida</w:t>
      </w:r>
      <w:proofErr w:type="spellEnd"/>
      <w:r w:rsidRPr="00BA6F5E">
        <w:rPr>
          <w:sz w:val="22"/>
          <w:szCs w:val="22"/>
          <w:lang w:val="en-US"/>
        </w:rPr>
        <w:t>, D. (1993)</w:t>
      </w:r>
      <w:r w:rsidR="00AC3A41" w:rsidRPr="00BA6F5E">
        <w:rPr>
          <w:sz w:val="22"/>
          <w:szCs w:val="22"/>
          <w:lang w:val="en-US"/>
        </w:rPr>
        <w:t>.</w:t>
      </w:r>
      <w:r w:rsidR="00BF5DA9" w:rsidRPr="00BA6F5E">
        <w:rPr>
          <w:sz w:val="22"/>
          <w:szCs w:val="22"/>
          <w:lang w:val="en-US"/>
        </w:rPr>
        <w:t xml:space="preserve"> </w:t>
      </w:r>
      <w:r w:rsidRPr="00BA6F5E">
        <w:rPr>
          <w:i/>
          <w:sz w:val="22"/>
          <w:szCs w:val="22"/>
          <w:lang w:val="en-US"/>
        </w:rPr>
        <w:t xml:space="preserve">Automating </w:t>
      </w:r>
      <w:r w:rsidR="00AC3A41" w:rsidRPr="00BA6F5E">
        <w:rPr>
          <w:i/>
          <w:sz w:val="22"/>
          <w:szCs w:val="22"/>
          <w:lang w:val="en-US"/>
        </w:rPr>
        <w:t>i</w:t>
      </w:r>
      <w:r w:rsidRPr="00BA6F5E">
        <w:rPr>
          <w:i/>
          <w:sz w:val="22"/>
          <w:szCs w:val="22"/>
          <w:lang w:val="en-US"/>
        </w:rPr>
        <w:t xml:space="preserve">nstructional </w:t>
      </w:r>
      <w:r w:rsidR="00AC3A41" w:rsidRPr="00BA6F5E">
        <w:rPr>
          <w:i/>
          <w:sz w:val="22"/>
          <w:szCs w:val="22"/>
          <w:lang w:val="en-US"/>
        </w:rPr>
        <w:t>d</w:t>
      </w:r>
      <w:r w:rsidRPr="00BA6F5E">
        <w:rPr>
          <w:i/>
          <w:sz w:val="22"/>
          <w:szCs w:val="22"/>
          <w:lang w:val="en-US"/>
        </w:rPr>
        <w:t xml:space="preserve">esign. </w:t>
      </w:r>
      <w:r w:rsidRPr="00BA6F5E">
        <w:rPr>
          <w:sz w:val="22"/>
          <w:szCs w:val="22"/>
          <w:lang w:val="en-US"/>
        </w:rPr>
        <w:t>Educational Technology Publications.</w:t>
      </w:r>
    </w:p>
    <w:p w14:paraId="3D076A0F" w14:textId="44674621" w:rsidR="008C22AB" w:rsidRPr="00BA6F5E" w:rsidRDefault="008C22AB" w:rsidP="00A9668F">
      <w:pPr>
        <w:adjustRightInd w:val="0"/>
        <w:spacing w:after="120"/>
        <w:ind w:left="567" w:right="94" w:hanging="567"/>
        <w:jc w:val="both"/>
        <w:rPr>
          <w:rFonts w:eastAsia="Calibri"/>
          <w:sz w:val="22"/>
          <w:szCs w:val="22"/>
          <w:lang w:val="en-US"/>
        </w:rPr>
      </w:pPr>
      <w:r w:rsidRPr="00BA6F5E">
        <w:rPr>
          <w:rFonts w:eastAsia="Calibri"/>
          <w:sz w:val="22"/>
          <w:szCs w:val="22"/>
          <w:lang w:val="en-US"/>
        </w:rPr>
        <w:t>S</w:t>
      </w:r>
      <w:r w:rsidRPr="00BA6F5E">
        <w:rPr>
          <w:rFonts w:eastAsia="Calibri"/>
          <w:spacing w:val="1"/>
          <w:sz w:val="22"/>
          <w:szCs w:val="22"/>
          <w:lang w:val="en-US"/>
        </w:rPr>
        <w:t>te</w:t>
      </w:r>
      <w:r w:rsidRPr="00BA6F5E">
        <w:rPr>
          <w:rFonts w:eastAsia="Calibri"/>
          <w:sz w:val="22"/>
          <w:szCs w:val="22"/>
          <w:lang w:val="en-US"/>
        </w:rPr>
        <w:t>v</w:t>
      </w:r>
      <w:r w:rsidRPr="00BA6F5E">
        <w:rPr>
          <w:rFonts w:eastAsia="Calibri"/>
          <w:spacing w:val="1"/>
          <w:sz w:val="22"/>
          <w:szCs w:val="22"/>
          <w:lang w:val="en-US"/>
        </w:rPr>
        <w:t>en</w:t>
      </w:r>
      <w:r w:rsidRPr="00BA6F5E">
        <w:rPr>
          <w:rFonts w:eastAsia="Calibri"/>
          <w:sz w:val="22"/>
          <w:szCs w:val="22"/>
          <w:lang w:val="en-US"/>
        </w:rPr>
        <w:t>s, A.</w:t>
      </w:r>
      <w:r w:rsidR="00AC3A41" w:rsidRPr="00BA6F5E">
        <w:rPr>
          <w:rFonts w:eastAsia="Calibri"/>
          <w:sz w:val="22"/>
          <w:szCs w:val="22"/>
          <w:lang w:val="en-US"/>
        </w:rPr>
        <w:t xml:space="preserve"> </w:t>
      </w:r>
      <w:r w:rsidRPr="00BA6F5E">
        <w:rPr>
          <w:rFonts w:eastAsia="Calibri"/>
          <w:sz w:val="22"/>
          <w:szCs w:val="22"/>
          <w:lang w:val="en-US"/>
        </w:rPr>
        <w:t>L</w:t>
      </w:r>
      <w:r w:rsidRPr="00BA6F5E">
        <w:rPr>
          <w:rFonts w:eastAsia="Calibri"/>
          <w:spacing w:val="-1"/>
          <w:sz w:val="22"/>
          <w:szCs w:val="22"/>
          <w:lang w:val="en-US"/>
        </w:rPr>
        <w:t>.</w:t>
      </w:r>
      <w:r w:rsidRPr="00BA6F5E">
        <w:rPr>
          <w:rFonts w:eastAsia="Calibri"/>
          <w:sz w:val="22"/>
          <w:szCs w:val="22"/>
          <w:lang w:val="en-US"/>
        </w:rPr>
        <w:t xml:space="preserve">, </w:t>
      </w:r>
      <w:r w:rsidRPr="00BA6F5E">
        <w:rPr>
          <w:rFonts w:eastAsia="Calibri"/>
          <w:spacing w:val="-1"/>
          <w:sz w:val="22"/>
          <w:szCs w:val="22"/>
          <w:lang w:val="en-US"/>
        </w:rPr>
        <w:t>C</w:t>
      </w:r>
      <w:r w:rsidRPr="00BA6F5E">
        <w:rPr>
          <w:rFonts w:eastAsia="Calibri"/>
          <w:spacing w:val="1"/>
          <w:sz w:val="22"/>
          <w:szCs w:val="22"/>
          <w:lang w:val="en-US"/>
        </w:rPr>
        <w:t>o</w:t>
      </w:r>
      <w:r w:rsidRPr="00BA6F5E">
        <w:rPr>
          <w:rFonts w:eastAsia="Calibri"/>
          <w:sz w:val="22"/>
          <w:szCs w:val="22"/>
          <w:lang w:val="en-US"/>
        </w:rPr>
        <w:t>lli</w:t>
      </w:r>
      <w:r w:rsidRPr="00BA6F5E">
        <w:rPr>
          <w:rFonts w:eastAsia="Calibri"/>
          <w:spacing w:val="1"/>
          <w:sz w:val="22"/>
          <w:szCs w:val="22"/>
          <w:lang w:val="en-US"/>
        </w:rPr>
        <w:t>n</w:t>
      </w:r>
      <w:r w:rsidRPr="00BA6F5E">
        <w:rPr>
          <w:rFonts w:eastAsia="Calibri"/>
          <w:sz w:val="22"/>
          <w:szCs w:val="22"/>
          <w:lang w:val="en-US"/>
        </w:rPr>
        <w:t xml:space="preserve">s, A. </w:t>
      </w:r>
      <w:r w:rsidRPr="00BA6F5E">
        <w:rPr>
          <w:rFonts w:eastAsia="Calibri"/>
          <w:spacing w:val="1"/>
          <w:sz w:val="22"/>
          <w:szCs w:val="22"/>
          <w:lang w:val="en-US"/>
        </w:rPr>
        <w:t>e</w:t>
      </w:r>
      <w:r w:rsidRPr="00BA6F5E">
        <w:rPr>
          <w:rFonts w:eastAsia="Calibri"/>
          <w:sz w:val="22"/>
          <w:szCs w:val="22"/>
          <w:lang w:val="en-US"/>
        </w:rPr>
        <w:t>t G</w:t>
      </w:r>
      <w:r w:rsidRPr="00BA6F5E">
        <w:rPr>
          <w:rFonts w:eastAsia="Calibri"/>
          <w:spacing w:val="1"/>
          <w:sz w:val="22"/>
          <w:szCs w:val="22"/>
          <w:lang w:val="en-US"/>
        </w:rPr>
        <w:t>o</w:t>
      </w:r>
      <w:r w:rsidRPr="00BA6F5E">
        <w:rPr>
          <w:rFonts w:eastAsia="Calibri"/>
          <w:sz w:val="22"/>
          <w:szCs w:val="22"/>
          <w:lang w:val="en-US"/>
        </w:rPr>
        <w:t>l</w:t>
      </w:r>
      <w:r w:rsidRPr="00BA6F5E">
        <w:rPr>
          <w:rFonts w:eastAsia="Calibri"/>
          <w:spacing w:val="1"/>
          <w:sz w:val="22"/>
          <w:szCs w:val="22"/>
          <w:lang w:val="en-US"/>
        </w:rPr>
        <w:t>d</w:t>
      </w:r>
      <w:r w:rsidRPr="00BA6F5E">
        <w:rPr>
          <w:rFonts w:eastAsia="Calibri"/>
          <w:sz w:val="22"/>
          <w:szCs w:val="22"/>
          <w:lang w:val="en-US"/>
        </w:rPr>
        <w:t>i</w:t>
      </w:r>
      <w:r w:rsidRPr="00BA6F5E">
        <w:rPr>
          <w:rFonts w:eastAsia="Calibri"/>
          <w:spacing w:val="1"/>
          <w:sz w:val="22"/>
          <w:szCs w:val="22"/>
          <w:lang w:val="en-US"/>
        </w:rPr>
        <w:t>n</w:t>
      </w:r>
      <w:r w:rsidRPr="00BA6F5E">
        <w:rPr>
          <w:rFonts w:eastAsia="Calibri"/>
          <w:sz w:val="22"/>
          <w:szCs w:val="22"/>
          <w:lang w:val="en-US"/>
        </w:rPr>
        <w:t>, S.</w:t>
      </w:r>
      <w:r w:rsidRPr="00BA6F5E">
        <w:rPr>
          <w:rFonts w:eastAsia="Calibri"/>
          <w:spacing w:val="-2"/>
          <w:sz w:val="22"/>
          <w:szCs w:val="22"/>
          <w:lang w:val="en-US"/>
        </w:rPr>
        <w:t xml:space="preserve"> </w:t>
      </w:r>
      <w:r w:rsidRPr="00BA6F5E">
        <w:rPr>
          <w:rFonts w:eastAsia="Calibri"/>
          <w:sz w:val="22"/>
          <w:szCs w:val="22"/>
          <w:lang w:val="en-US"/>
        </w:rPr>
        <w:t>E.</w:t>
      </w:r>
      <w:r w:rsidR="005750D8" w:rsidRPr="00BA6F5E">
        <w:rPr>
          <w:rFonts w:eastAsia="Calibri"/>
          <w:sz w:val="22"/>
          <w:szCs w:val="22"/>
          <w:lang w:val="en-US"/>
        </w:rPr>
        <w:t xml:space="preserve"> </w:t>
      </w:r>
      <w:r w:rsidRPr="00BA6F5E">
        <w:rPr>
          <w:rFonts w:eastAsia="Calibri"/>
          <w:spacing w:val="-1"/>
          <w:sz w:val="22"/>
          <w:szCs w:val="22"/>
          <w:lang w:val="en-US"/>
        </w:rPr>
        <w:t>(</w:t>
      </w:r>
      <w:r w:rsidRPr="00BA6F5E">
        <w:rPr>
          <w:rFonts w:eastAsia="Calibri"/>
          <w:spacing w:val="1"/>
          <w:sz w:val="22"/>
          <w:szCs w:val="22"/>
          <w:lang w:val="en-US"/>
        </w:rPr>
        <w:t>1982</w:t>
      </w:r>
      <w:r w:rsidRPr="00BA6F5E">
        <w:rPr>
          <w:rFonts w:eastAsia="Calibri"/>
          <w:spacing w:val="-1"/>
          <w:sz w:val="22"/>
          <w:szCs w:val="22"/>
          <w:lang w:val="en-US"/>
        </w:rPr>
        <w:t>)</w:t>
      </w:r>
      <w:r w:rsidRPr="00BA6F5E">
        <w:rPr>
          <w:rFonts w:eastAsia="Calibri"/>
          <w:sz w:val="22"/>
          <w:szCs w:val="22"/>
          <w:lang w:val="en-US"/>
        </w:rPr>
        <w:t>.</w:t>
      </w:r>
      <w:r w:rsidR="005750D8" w:rsidRPr="00BA6F5E">
        <w:rPr>
          <w:rFonts w:eastAsia="Calibri"/>
          <w:sz w:val="22"/>
          <w:szCs w:val="22"/>
          <w:lang w:val="en-US"/>
        </w:rPr>
        <w:t xml:space="preserve"> </w:t>
      </w:r>
      <w:r w:rsidRPr="00BA6F5E">
        <w:rPr>
          <w:rFonts w:eastAsia="Calibri"/>
          <w:spacing w:val="1"/>
          <w:sz w:val="22"/>
          <w:szCs w:val="22"/>
          <w:lang w:val="en-US"/>
        </w:rPr>
        <w:t>M</w:t>
      </w:r>
      <w:r w:rsidRPr="00BA6F5E">
        <w:rPr>
          <w:rFonts w:eastAsia="Calibri"/>
          <w:sz w:val="22"/>
          <w:szCs w:val="22"/>
          <w:lang w:val="en-US"/>
        </w:rPr>
        <w:t>is</w:t>
      </w:r>
      <w:r w:rsidRPr="00BA6F5E">
        <w:rPr>
          <w:rFonts w:eastAsia="Calibri"/>
          <w:spacing w:val="-1"/>
          <w:sz w:val="22"/>
          <w:szCs w:val="22"/>
          <w:lang w:val="en-US"/>
        </w:rPr>
        <w:t>c</w:t>
      </w:r>
      <w:r w:rsidRPr="00BA6F5E">
        <w:rPr>
          <w:rFonts w:eastAsia="Calibri"/>
          <w:spacing w:val="1"/>
          <w:sz w:val="22"/>
          <w:szCs w:val="22"/>
          <w:lang w:val="en-US"/>
        </w:rPr>
        <w:t>on</w:t>
      </w:r>
      <w:r w:rsidRPr="00BA6F5E">
        <w:rPr>
          <w:rFonts w:eastAsia="Calibri"/>
          <w:spacing w:val="-1"/>
          <w:sz w:val="22"/>
          <w:szCs w:val="22"/>
          <w:lang w:val="en-US"/>
        </w:rPr>
        <w:t>c</w:t>
      </w:r>
      <w:r w:rsidRPr="00BA6F5E">
        <w:rPr>
          <w:rFonts w:eastAsia="Calibri"/>
          <w:sz w:val="22"/>
          <w:szCs w:val="22"/>
          <w:lang w:val="en-US"/>
        </w:rPr>
        <w:t>e</w:t>
      </w:r>
      <w:r w:rsidRPr="00BA6F5E">
        <w:rPr>
          <w:rFonts w:eastAsia="Calibri"/>
          <w:spacing w:val="-1"/>
          <w:sz w:val="22"/>
          <w:szCs w:val="22"/>
          <w:lang w:val="en-US"/>
        </w:rPr>
        <w:t>p</w:t>
      </w:r>
      <w:r w:rsidRPr="00BA6F5E">
        <w:rPr>
          <w:rFonts w:eastAsia="Calibri"/>
          <w:spacing w:val="1"/>
          <w:sz w:val="22"/>
          <w:szCs w:val="22"/>
          <w:lang w:val="en-US"/>
        </w:rPr>
        <w:t>t</w:t>
      </w:r>
      <w:r w:rsidRPr="00BA6F5E">
        <w:rPr>
          <w:rFonts w:eastAsia="Calibri"/>
          <w:sz w:val="22"/>
          <w:szCs w:val="22"/>
          <w:lang w:val="en-US"/>
        </w:rPr>
        <w:t>i</w:t>
      </w:r>
      <w:r w:rsidRPr="00BA6F5E">
        <w:rPr>
          <w:rFonts w:eastAsia="Calibri"/>
          <w:spacing w:val="-2"/>
          <w:sz w:val="22"/>
          <w:szCs w:val="22"/>
          <w:lang w:val="en-US"/>
        </w:rPr>
        <w:t>o</w:t>
      </w:r>
      <w:r w:rsidRPr="00BA6F5E">
        <w:rPr>
          <w:rFonts w:eastAsia="Calibri"/>
          <w:spacing w:val="1"/>
          <w:sz w:val="22"/>
          <w:szCs w:val="22"/>
          <w:lang w:val="en-US"/>
        </w:rPr>
        <w:t>n</w:t>
      </w:r>
      <w:r w:rsidRPr="00BA6F5E">
        <w:rPr>
          <w:rFonts w:eastAsia="Calibri"/>
          <w:sz w:val="22"/>
          <w:szCs w:val="22"/>
          <w:lang w:val="en-US"/>
        </w:rPr>
        <w:t>s in s</w:t>
      </w:r>
      <w:r w:rsidRPr="00BA6F5E">
        <w:rPr>
          <w:rFonts w:eastAsia="Calibri"/>
          <w:spacing w:val="1"/>
          <w:sz w:val="22"/>
          <w:szCs w:val="22"/>
          <w:lang w:val="en-US"/>
        </w:rPr>
        <w:t>tu</w:t>
      </w:r>
      <w:r w:rsidRPr="00BA6F5E">
        <w:rPr>
          <w:rFonts w:eastAsia="Calibri"/>
          <w:spacing w:val="-1"/>
          <w:sz w:val="22"/>
          <w:szCs w:val="22"/>
          <w:lang w:val="en-US"/>
        </w:rPr>
        <w:t>d</w:t>
      </w:r>
      <w:r w:rsidRPr="00BA6F5E">
        <w:rPr>
          <w:rFonts w:eastAsia="Calibri"/>
          <w:spacing w:val="1"/>
          <w:sz w:val="22"/>
          <w:szCs w:val="22"/>
          <w:lang w:val="en-US"/>
        </w:rPr>
        <w:t>e</w:t>
      </w:r>
      <w:r w:rsidRPr="00BA6F5E">
        <w:rPr>
          <w:rFonts w:eastAsia="Calibri"/>
          <w:spacing w:val="-1"/>
          <w:sz w:val="22"/>
          <w:szCs w:val="22"/>
          <w:lang w:val="en-US"/>
        </w:rPr>
        <w:t>n</w:t>
      </w:r>
      <w:r w:rsidRPr="00BA6F5E">
        <w:rPr>
          <w:rFonts w:eastAsia="Calibri"/>
          <w:spacing w:val="1"/>
          <w:sz w:val="22"/>
          <w:szCs w:val="22"/>
          <w:lang w:val="en-US"/>
        </w:rPr>
        <w:t>t</w:t>
      </w:r>
      <w:r w:rsidR="00DA1839" w:rsidRPr="00BA6F5E">
        <w:rPr>
          <w:rFonts w:eastAsia="Calibri"/>
          <w:sz w:val="22"/>
          <w:szCs w:val="22"/>
          <w:lang w:val="en-US"/>
        </w:rPr>
        <w:t>’</w:t>
      </w:r>
      <w:r w:rsidRPr="00BA6F5E">
        <w:rPr>
          <w:rFonts w:eastAsia="Calibri"/>
          <w:sz w:val="22"/>
          <w:szCs w:val="22"/>
          <w:lang w:val="en-US"/>
        </w:rPr>
        <w:t xml:space="preserve">s </w:t>
      </w:r>
      <w:r w:rsidRPr="00BA6F5E">
        <w:rPr>
          <w:rFonts w:eastAsia="Calibri"/>
          <w:spacing w:val="1"/>
          <w:sz w:val="22"/>
          <w:szCs w:val="22"/>
          <w:lang w:val="en-US"/>
        </w:rPr>
        <w:t>un</w:t>
      </w:r>
      <w:r w:rsidRPr="00BA6F5E">
        <w:rPr>
          <w:rFonts w:eastAsia="Calibri"/>
          <w:spacing w:val="-1"/>
          <w:sz w:val="22"/>
          <w:szCs w:val="22"/>
          <w:lang w:val="en-US"/>
        </w:rPr>
        <w:t>d</w:t>
      </w:r>
      <w:r w:rsidRPr="00BA6F5E">
        <w:rPr>
          <w:rFonts w:eastAsia="Calibri"/>
          <w:spacing w:val="1"/>
          <w:sz w:val="22"/>
          <w:szCs w:val="22"/>
          <w:lang w:val="en-US"/>
        </w:rPr>
        <w:t>e</w:t>
      </w:r>
      <w:r w:rsidRPr="00BA6F5E">
        <w:rPr>
          <w:rFonts w:eastAsia="Calibri"/>
          <w:sz w:val="22"/>
          <w:szCs w:val="22"/>
          <w:lang w:val="en-US"/>
        </w:rPr>
        <w:t>rs</w:t>
      </w:r>
      <w:r w:rsidRPr="00BA6F5E">
        <w:rPr>
          <w:rFonts w:eastAsia="Calibri"/>
          <w:spacing w:val="1"/>
          <w:sz w:val="22"/>
          <w:szCs w:val="22"/>
          <w:lang w:val="en-US"/>
        </w:rPr>
        <w:t>t</w:t>
      </w:r>
      <w:r w:rsidRPr="00BA6F5E">
        <w:rPr>
          <w:rFonts w:eastAsia="Calibri"/>
          <w:spacing w:val="-2"/>
          <w:sz w:val="22"/>
          <w:szCs w:val="22"/>
          <w:lang w:val="en-US"/>
        </w:rPr>
        <w:t>a</w:t>
      </w:r>
      <w:r w:rsidRPr="00BA6F5E">
        <w:rPr>
          <w:rFonts w:eastAsia="Calibri"/>
          <w:spacing w:val="1"/>
          <w:sz w:val="22"/>
          <w:szCs w:val="22"/>
          <w:lang w:val="en-US"/>
        </w:rPr>
        <w:t>nd</w:t>
      </w:r>
      <w:r w:rsidRPr="00BA6F5E">
        <w:rPr>
          <w:rFonts w:eastAsia="Calibri"/>
          <w:spacing w:val="-2"/>
          <w:sz w:val="22"/>
          <w:szCs w:val="22"/>
          <w:lang w:val="en-US"/>
        </w:rPr>
        <w:t>i</w:t>
      </w:r>
      <w:r w:rsidRPr="00BA6F5E">
        <w:rPr>
          <w:rFonts w:eastAsia="Calibri"/>
          <w:spacing w:val="1"/>
          <w:sz w:val="22"/>
          <w:szCs w:val="22"/>
          <w:lang w:val="en-US"/>
        </w:rPr>
        <w:t>n</w:t>
      </w:r>
      <w:r w:rsidRPr="00BA6F5E">
        <w:rPr>
          <w:rFonts w:eastAsia="Calibri"/>
          <w:sz w:val="22"/>
          <w:szCs w:val="22"/>
          <w:lang w:val="en-US"/>
        </w:rPr>
        <w:t xml:space="preserve">g. </w:t>
      </w:r>
      <w:proofErr w:type="spellStart"/>
      <w:r w:rsidRPr="00BA6F5E">
        <w:rPr>
          <w:rFonts w:eastAsia="Calibri"/>
          <w:spacing w:val="1"/>
          <w:sz w:val="22"/>
          <w:szCs w:val="22"/>
          <w:lang w:val="en-US"/>
        </w:rPr>
        <w:t>D</w:t>
      </w:r>
      <w:r w:rsidRPr="00BA6F5E">
        <w:rPr>
          <w:rFonts w:eastAsia="Calibri"/>
          <w:sz w:val="22"/>
          <w:szCs w:val="22"/>
          <w:lang w:val="en-US"/>
        </w:rPr>
        <w:t>a</w:t>
      </w:r>
      <w:r w:rsidRPr="00BA6F5E">
        <w:rPr>
          <w:rFonts w:eastAsia="Calibri"/>
          <w:spacing w:val="1"/>
          <w:sz w:val="22"/>
          <w:szCs w:val="22"/>
          <w:lang w:val="en-US"/>
        </w:rPr>
        <w:t>n</w:t>
      </w:r>
      <w:r w:rsidRPr="00BA6F5E">
        <w:rPr>
          <w:rFonts w:eastAsia="Calibri"/>
          <w:sz w:val="22"/>
          <w:szCs w:val="22"/>
          <w:lang w:val="en-US"/>
        </w:rPr>
        <w:t>s</w:t>
      </w:r>
      <w:proofErr w:type="spellEnd"/>
      <w:r w:rsidRPr="00BA6F5E">
        <w:rPr>
          <w:rFonts w:eastAsia="Calibri"/>
          <w:sz w:val="22"/>
          <w:szCs w:val="22"/>
          <w:lang w:val="en-US"/>
        </w:rPr>
        <w:t xml:space="preserve"> </w:t>
      </w:r>
      <w:r w:rsidRPr="00BA6F5E">
        <w:rPr>
          <w:rFonts w:eastAsia="Calibri"/>
          <w:spacing w:val="1"/>
          <w:sz w:val="22"/>
          <w:szCs w:val="22"/>
          <w:lang w:val="en-US"/>
        </w:rPr>
        <w:t>D</w:t>
      </w:r>
      <w:r w:rsidRPr="00BA6F5E">
        <w:rPr>
          <w:rFonts w:eastAsia="Calibri"/>
          <w:sz w:val="22"/>
          <w:szCs w:val="22"/>
          <w:lang w:val="en-US"/>
        </w:rPr>
        <w:t>.</w:t>
      </w:r>
      <w:r w:rsidR="0009572B" w:rsidRPr="00BA6F5E">
        <w:rPr>
          <w:rFonts w:eastAsia="Calibri"/>
          <w:spacing w:val="-2"/>
          <w:sz w:val="22"/>
          <w:szCs w:val="22"/>
          <w:lang w:val="en-US"/>
        </w:rPr>
        <w:t> </w:t>
      </w:r>
      <w:proofErr w:type="spellStart"/>
      <w:r w:rsidRPr="00BA6F5E">
        <w:rPr>
          <w:rFonts w:eastAsia="Calibri"/>
          <w:sz w:val="22"/>
          <w:szCs w:val="22"/>
          <w:lang w:val="en-US"/>
        </w:rPr>
        <w:t>Sle</w:t>
      </w:r>
      <w:r w:rsidRPr="00BA6F5E">
        <w:rPr>
          <w:rFonts w:eastAsia="Calibri"/>
          <w:spacing w:val="1"/>
          <w:sz w:val="22"/>
          <w:szCs w:val="22"/>
          <w:lang w:val="en-US"/>
        </w:rPr>
        <w:t>e</w:t>
      </w:r>
      <w:r w:rsidRPr="00BA6F5E">
        <w:rPr>
          <w:rFonts w:eastAsia="Calibri"/>
          <w:sz w:val="22"/>
          <w:szCs w:val="22"/>
          <w:lang w:val="en-US"/>
        </w:rPr>
        <w:t>m</w:t>
      </w:r>
      <w:r w:rsidRPr="00BA6F5E">
        <w:rPr>
          <w:rFonts w:eastAsia="Calibri"/>
          <w:spacing w:val="-2"/>
          <w:sz w:val="22"/>
          <w:szCs w:val="22"/>
          <w:lang w:val="en-US"/>
        </w:rPr>
        <w:t>a</w:t>
      </w:r>
      <w:r w:rsidRPr="00BA6F5E">
        <w:rPr>
          <w:rFonts w:eastAsia="Calibri"/>
          <w:sz w:val="22"/>
          <w:szCs w:val="22"/>
          <w:lang w:val="en-US"/>
        </w:rPr>
        <w:t>n</w:t>
      </w:r>
      <w:proofErr w:type="spellEnd"/>
      <w:r w:rsidRPr="00BA6F5E">
        <w:rPr>
          <w:rFonts w:eastAsia="Calibri"/>
          <w:sz w:val="22"/>
          <w:szCs w:val="22"/>
          <w:lang w:val="en-US"/>
        </w:rPr>
        <w:t xml:space="preserve"> </w:t>
      </w:r>
      <w:r w:rsidRPr="00BA6F5E">
        <w:rPr>
          <w:rFonts w:eastAsia="Calibri"/>
          <w:spacing w:val="1"/>
          <w:sz w:val="22"/>
          <w:szCs w:val="22"/>
          <w:lang w:val="en-US"/>
        </w:rPr>
        <w:t>e</w:t>
      </w:r>
      <w:r w:rsidRPr="00BA6F5E">
        <w:rPr>
          <w:rFonts w:eastAsia="Calibri"/>
          <w:sz w:val="22"/>
          <w:szCs w:val="22"/>
          <w:lang w:val="en-US"/>
        </w:rPr>
        <w:t>t J.</w:t>
      </w:r>
      <w:r w:rsidR="0009572B" w:rsidRPr="00BA6F5E">
        <w:rPr>
          <w:rFonts w:eastAsia="Calibri"/>
          <w:sz w:val="22"/>
          <w:szCs w:val="22"/>
          <w:lang w:val="en-US"/>
        </w:rPr>
        <w:t> </w:t>
      </w:r>
      <w:r w:rsidRPr="00BA6F5E">
        <w:rPr>
          <w:rFonts w:eastAsia="Calibri"/>
          <w:sz w:val="22"/>
          <w:szCs w:val="22"/>
          <w:lang w:val="en-US"/>
        </w:rPr>
        <w:t>S.</w:t>
      </w:r>
      <w:r w:rsidR="00E144E7" w:rsidRPr="00BA6F5E">
        <w:rPr>
          <w:rFonts w:eastAsia="Calibri"/>
          <w:sz w:val="22"/>
          <w:szCs w:val="22"/>
          <w:lang w:val="en-US"/>
        </w:rPr>
        <w:t xml:space="preserve"> </w:t>
      </w:r>
      <w:r w:rsidRPr="00BA6F5E">
        <w:rPr>
          <w:rFonts w:eastAsia="Calibri"/>
          <w:spacing w:val="-1"/>
          <w:sz w:val="22"/>
          <w:szCs w:val="22"/>
          <w:lang w:val="en-US"/>
        </w:rPr>
        <w:t>B</w:t>
      </w:r>
      <w:r w:rsidRPr="00BA6F5E">
        <w:rPr>
          <w:rFonts w:eastAsia="Calibri"/>
          <w:sz w:val="22"/>
          <w:szCs w:val="22"/>
          <w:lang w:val="en-US"/>
        </w:rPr>
        <w:t>r</w:t>
      </w:r>
      <w:r w:rsidRPr="00BA6F5E">
        <w:rPr>
          <w:rFonts w:eastAsia="Calibri"/>
          <w:spacing w:val="1"/>
          <w:sz w:val="22"/>
          <w:szCs w:val="22"/>
          <w:lang w:val="en-US"/>
        </w:rPr>
        <w:t>o</w:t>
      </w:r>
      <w:r w:rsidRPr="00BA6F5E">
        <w:rPr>
          <w:rFonts w:eastAsia="Calibri"/>
          <w:spacing w:val="-1"/>
          <w:sz w:val="22"/>
          <w:szCs w:val="22"/>
          <w:lang w:val="en-US"/>
        </w:rPr>
        <w:t>w</w:t>
      </w:r>
      <w:r w:rsidRPr="00BA6F5E">
        <w:rPr>
          <w:rFonts w:eastAsia="Calibri"/>
          <w:sz w:val="22"/>
          <w:szCs w:val="22"/>
          <w:lang w:val="en-US"/>
        </w:rPr>
        <w:t xml:space="preserve">n </w:t>
      </w:r>
      <w:r w:rsidRPr="00BA6F5E">
        <w:rPr>
          <w:rFonts w:eastAsia="Calibri"/>
          <w:spacing w:val="-1"/>
          <w:sz w:val="22"/>
          <w:szCs w:val="22"/>
          <w:lang w:val="en-US"/>
        </w:rPr>
        <w:t>(</w:t>
      </w:r>
      <w:r w:rsidRPr="00BA6F5E">
        <w:rPr>
          <w:rFonts w:eastAsia="Calibri"/>
          <w:spacing w:val="1"/>
          <w:sz w:val="22"/>
          <w:szCs w:val="22"/>
          <w:lang w:val="en-US"/>
        </w:rPr>
        <w:t>d</w:t>
      </w:r>
      <w:r w:rsidRPr="00BA6F5E">
        <w:rPr>
          <w:rFonts w:eastAsia="Calibri"/>
          <w:sz w:val="22"/>
          <w:szCs w:val="22"/>
          <w:lang w:val="en-US"/>
        </w:rPr>
        <w:t>ir</w:t>
      </w:r>
      <w:r w:rsidRPr="00BA6F5E">
        <w:rPr>
          <w:rFonts w:eastAsia="Calibri"/>
          <w:spacing w:val="-1"/>
          <w:sz w:val="22"/>
          <w:szCs w:val="22"/>
          <w:lang w:val="en-US"/>
        </w:rPr>
        <w:t>.)</w:t>
      </w:r>
      <w:r w:rsidRPr="00BA6F5E">
        <w:rPr>
          <w:rFonts w:eastAsia="Calibri"/>
          <w:sz w:val="22"/>
          <w:szCs w:val="22"/>
          <w:lang w:val="en-US"/>
        </w:rPr>
        <w:t xml:space="preserve">, </w:t>
      </w:r>
      <w:r w:rsidRPr="00BA6F5E">
        <w:rPr>
          <w:rFonts w:eastAsia="Calibri"/>
          <w:i/>
          <w:sz w:val="22"/>
          <w:szCs w:val="22"/>
          <w:lang w:val="en-US"/>
        </w:rPr>
        <w:t>I</w:t>
      </w:r>
      <w:r w:rsidRPr="00BA6F5E">
        <w:rPr>
          <w:rFonts w:eastAsia="Calibri"/>
          <w:i/>
          <w:spacing w:val="-1"/>
          <w:sz w:val="22"/>
          <w:szCs w:val="22"/>
          <w:lang w:val="en-US"/>
        </w:rPr>
        <w:t>n</w:t>
      </w:r>
      <w:r w:rsidRPr="00BA6F5E">
        <w:rPr>
          <w:rFonts w:eastAsia="Calibri"/>
          <w:i/>
          <w:spacing w:val="1"/>
          <w:sz w:val="22"/>
          <w:szCs w:val="22"/>
          <w:lang w:val="en-US"/>
        </w:rPr>
        <w:t>te</w:t>
      </w:r>
      <w:r w:rsidRPr="00BA6F5E">
        <w:rPr>
          <w:rFonts w:eastAsia="Calibri"/>
          <w:i/>
          <w:sz w:val="22"/>
          <w:szCs w:val="22"/>
          <w:lang w:val="en-US"/>
        </w:rPr>
        <w:t>lli</w:t>
      </w:r>
      <w:r w:rsidRPr="00BA6F5E">
        <w:rPr>
          <w:rFonts w:eastAsia="Calibri"/>
          <w:i/>
          <w:spacing w:val="-1"/>
          <w:sz w:val="22"/>
          <w:szCs w:val="22"/>
          <w:lang w:val="en-US"/>
        </w:rPr>
        <w:t>g</w:t>
      </w:r>
      <w:r w:rsidRPr="00BA6F5E">
        <w:rPr>
          <w:rFonts w:eastAsia="Calibri"/>
          <w:i/>
          <w:spacing w:val="1"/>
          <w:sz w:val="22"/>
          <w:szCs w:val="22"/>
          <w:lang w:val="en-US"/>
        </w:rPr>
        <w:t>e</w:t>
      </w:r>
      <w:r w:rsidRPr="00BA6F5E">
        <w:rPr>
          <w:rFonts w:eastAsia="Calibri"/>
          <w:i/>
          <w:spacing w:val="-1"/>
          <w:sz w:val="22"/>
          <w:szCs w:val="22"/>
          <w:lang w:val="en-US"/>
        </w:rPr>
        <w:t>n</w:t>
      </w:r>
      <w:r w:rsidRPr="00BA6F5E">
        <w:rPr>
          <w:rFonts w:eastAsia="Calibri"/>
          <w:i/>
          <w:sz w:val="22"/>
          <w:szCs w:val="22"/>
          <w:lang w:val="en-US"/>
        </w:rPr>
        <w:t xml:space="preserve">t </w:t>
      </w:r>
      <w:r w:rsidRPr="00BA6F5E">
        <w:rPr>
          <w:rFonts w:eastAsia="Calibri"/>
          <w:i/>
          <w:spacing w:val="1"/>
          <w:sz w:val="22"/>
          <w:szCs w:val="22"/>
          <w:lang w:val="en-US"/>
        </w:rPr>
        <w:t>t</w:t>
      </w:r>
      <w:r w:rsidRPr="00BA6F5E">
        <w:rPr>
          <w:rFonts w:eastAsia="Calibri"/>
          <w:i/>
          <w:spacing w:val="-1"/>
          <w:sz w:val="22"/>
          <w:szCs w:val="22"/>
          <w:lang w:val="en-US"/>
        </w:rPr>
        <w:t>u</w:t>
      </w:r>
      <w:r w:rsidRPr="00BA6F5E">
        <w:rPr>
          <w:rFonts w:eastAsia="Calibri"/>
          <w:i/>
          <w:spacing w:val="1"/>
          <w:sz w:val="22"/>
          <w:szCs w:val="22"/>
          <w:lang w:val="en-US"/>
        </w:rPr>
        <w:t>t</w:t>
      </w:r>
      <w:r w:rsidRPr="00BA6F5E">
        <w:rPr>
          <w:rFonts w:eastAsia="Calibri"/>
          <w:i/>
          <w:spacing w:val="-1"/>
          <w:sz w:val="22"/>
          <w:szCs w:val="22"/>
          <w:lang w:val="en-US"/>
        </w:rPr>
        <w:t>or</w:t>
      </w:r>
      <w:r w:rsidRPr="00BA6F5E">
        <w:rPr>
          <w:rFonts w:eastAsia="Calibri"/>
          <w:i/>
          <w:sz w:val="22"/>
          <w:szCs w:val="22"/>
          <w:lang w:val="en-US"/>
        </w:rPr>
        <w:t>i</w:t>
      </w:r>
      <w:r w:rsidRPr="00BA6F5E">
        <w:rPr>
          <w:rFonts w:eastAsia="Calibri"/>
          <w:i/>
          <w:spacing w:val="-1"/>
          <w:sz w:val="22"/>
          <w:szCs w:val="22"/>
          <w:lang w:val="en-US"/>
        </w:rPr>
        <w:t>n</w:t>
      </w:r>
      <w:r w:rsidRPr="00BA6F5E">
        <w:rPr>
          <w:rFonts w:eastAsia="Calibri"/>
          <w:i/>
          <w:sz w:val="22"/>
          <w:szCs w:val="22"/>
          <w:lang w:val="en-US"/>
        </w:rPr>
        <w:t>g s</w:t>
      </w:r>
      <w:r w:rsidRPr="00BA6F5E">
        <w:rPr>
          <w:rFonts w:eastAsia="Calibri"/>
          <w:i/>
          <w:spacing w:val="1"/>
          <w:sz w:val="22"/>
          <w:szCs w:val="22"/>
          <w:lang w:val="en-US"/>
        </w:rPr>
        <w:t>y</w:t>
      </w:r>
      <w:r w:rsidRPr="00BA6F5E">
        <w:rPr>
          <w:rFonts w:eastAsia="Calibri"/>
          <w:i/>
          <w:sz w:val="22"/>
          <w:szCs w:val="22"/>
          <w:lang w:val="en-US"/>
        </w:rPr>
        <w:t>s</w:t>
      </w:r>
      <w:r w:rsidRPr="00BA6F5E">
        <w:rPr>
          <w:rFonts w:eastAsia="Calibri"/>
          <w:i/>
          <w:spacing w:val="1"/>
          <w:sz w:val="22"/>
          <w:szCs w:val="22"/>
          <w:lang w:val="en-US"/>
        </w:rPr>
        <w:t>te</w:t>
      </w:r>
      <w:r w:rsidRPr="00BA6F5E">
        <w:rPr>
          <w:rFonts w:eastAsia="Calibri"/>
          <w:i/>
          <w:sz w:val="22"/>
          <w:szCs w:val="22"/>
          <w:lang w:val="en-US"/>
        </w:rPr>
        <w:t>ms</w:t>
      </w:r>
      <w:r w:rsidRPr="00BA6F5E">
        <w:rPr>
          <w:rFonts w:eastAsia="Calibri"/>
          <w:sz w:val="22"/>
          <w:szCs w:val="22"/>
          <w:lang w:val="en-US"/>
        </w:rPr>
        <w:t>. A</w:t>
      </w:r>
      <w:r w:rsidRPr="00BA6F5E">
        <w:rPr>
          <w:rFonts w:eastAsia="Calibri"/>
          <w:spacing w:val="-1"/>
          <w:sz w:val="22"/>
          <w:szCs w:val="22"/>
          <w:lang w:val="en-US"/>
        </w:rPr>
        <w:t>c</w:t>
      </w:r>
      <w:r w:rsidRPr="00BA6F5E">
        <w:rPr>
          <w:rFonts w:eastAsia="Calibri"/>
          <w:sz w:val="22"/>
          <w:szCs w:val="22"/>
          <w:lang w:val="en-US"/>
        </w:rPr>
        <w:t>a</w:t>
      </w:r>
      <w:r w:rsidRPr="00BA6F5E">
        <w:rPr>
          <w:rFonts w:eastAsia="Calibri"/>
          <w:spacing w:val="-1"/>
          <w:sz w:val="22"/>
          <w:szCs w:val="22"/>
          <w:lang w:val="en-US"/>
        </w:rPr>
        <w:t>d</w:t>
      </w:r>
      <w:r w:rsidRPr="00BA6F5E">
        <w:rPr>
          <w:rFonts w:eastAsia="Calibri"/>
          <w:sz w:val="22"/>
          <w:szCs w:val="22"/>
          <w:lang w:val="en-US"/>
        </w:rPr>
        <w:t xml:space="preserve">emic </w:t>
      </w:r>
      <w:r w:rsidRPr="00BA6F5E">
        <w:rPr>
          <w:rFonts w:eastAsia="Calibri"/>
          <w:spacing w:val="1"/>
          <w:sz w:val="22"/>
          <w:szCs w:val="22"/>
          <w:lang w:val="en-US"/>
        </w:rPr>
        <w:t>P</w:t>
      </w:r>
      <w:r w:rsidRPr="00BA6F5E">
        <w:rPr>
          <w:rFonts w:eastAsia="Calibri"/>
          <w:sz w:val="22"/>
          <w:szCs w:val="22"/>
          <w:lang w:val="en-US"/>
        </w:rPr>
        <w:t>r</w:t>
      </w:r>
      <w:r w:rsidRPr="00BA6F5E">
        <w:rPr>
          <w:rFonts w:eastAsia="Calibri"/>
          <w:spacing w:val="1"/>
          <w:sz w:val="22"/>
          <w:szCs w:val="22"/>
          <w:lang w:val="en-US"/>
        </w:rPr>
        <w:t>e</w:t>
      </w:r>
      <w:r w:rsidRPr="00BA6F5E">
        <w:rPr>
          <w:rFonts w:eastAsia="Calibri"/>
          <w:sz w:val="22"/>
          <w:szCs w:val="22"/>
          <w:lang w:val="en-US"/>
        </w:rPr>
        <w:t>ss.</w:t>
      </w:r>
    </w:p>
    <w:p w14:paraId="607C918C" w14:textId="521700C5" w:rsidR="008C22AB" w:rsidRPr="00BA6F5E" w:rsidRDefault="008C22AB" w:rsidP="00A9668F">
      <w:pPr>
        <w:adjustRightInd w:val="0"/>
        <w:spacing w:after="120"/>
        <w:ind w:left="567" w:right="96" w:hanging="567"/>
        <w:jc w:val="both"/>
        <w:rPr>
          <w:rFonts w:eastAsia="Calibri"/>
          <w:sz w:val="22"/>
          <w:szCs w:val="22"/>
          <w:lang w:val="en-US"/>
        </w:rPr>
      </w:pPr>
      <w:r w:rsidRPr="00AC6B84">
        <w:rPr>
          <w:rFonts w:eastAsia="Calibri"/>
          <w:spacing w:val="1"/>
          <w:sz w:val="22"/>
          <w:szCs w:val="22"/>
        </w:rPr>
        <w:t>V</w:t>
      </w:r>
      <w:r w:rsidRPr="00AC6B84">
        <w:rPr>
          <w:rFonts w:eastAsia="Calibri"/>
          <w:sz w:val="22"/>
          <w:szCs w:val="22"/>
        </w:rPr>
        <w:t>an</w:t>
      </w:r>
      <w:r w:rsidR="0009572B" w:rsidRPr="00AC6B84">
        <w:rPr>
          <w:rFonts w:eastAsia="Calibri"/>
          <w:spacing w:val="2"/>
          <w:sz w:val="22"/>
          <w:szCs w:val="22"/>
        </w:rPr>
        <w:t> </w:t>
      </w:r>
      <w:proofErr w:type="spellStart"/>
      <w:r w:rsidRPr="00AC6B84">
        <w:rPr>
          <w:rFonts w:eastAsia="Calibri"/>
          <w:spacing w:val="-2"/>
          <w:sz w:val="22"/>
          <w:szCs w:val="22"/>
        </w:rPr>
        <w:t>J</w:t>
      </w:r>
      <w:r w:rsidRPr="00AC6B84">
        <w:rPr>
          <w:rFonts w:eastAsia="Calibri"/>
          <w:spacing w:val="1"/>
          <w:sz w:val="22"/>
          <w:szCs w:val="22"/>
        </w:rPr>
        <w:t>oo</w:t>
      </w:r>
      <w:r w:rsidRPr="00AC6B84">
        <w:rPr>
          <w:rFonts w:eastAsia="Calibri"/>
          <w:sz w:val="22"/>
          <w:szCs w:val="22"/>
        </w:rPr>
        <w:t>li</w:t>
      </w:r>
      <w:r w:rsidRPr="00AC6B84">
        <w:rPr>
          <w:rFonts w:eastAsia="Calibri"/>
          <w:spacing w:val="1"/>
          <w:sz w:val="22"/>
          <w:szCs w:val="22"/>
        </w:rPr>
        <w:t>n</w:t>
      </w:r>
      <w:r w:rsidRPr="00AC6B84">
        <w:rPr>
          <w:rFonts w:eastAsia="Calibri"/>
          <w:spacing w:val="-3"/>
          <w:sz w:val="22"/>
          <w:szCs w:val="22"/>
        </w:rPr>
        <w:t>g</w:t>
      </w:r>
      <w:r w:rsidRPr="00AC6B84">
        <w:rPr>
          <w:rFonts w:eastAsia="Calibri"/>
          <w:spacing w:val="1"/>
          <w:sz w:val="22"/>
          <w:szCs w:val="22"/>
        </w:rPr>
        <w:t>en</w:t>
      </w:r>
      <w:proofErr w:type="spellEnd"/>
      <w:r w:rsidRPr="00AC6B84">
        <w:rPr>
          <w:rFonts w:eastAsia="Calibri"/>
          <w:sz w:val="22"/>
          <w:szCs w:val="22"/>
        </w:rPr>
        <w:t>,</w:t>
      </w:r>
      <w:r w:rsidRPr="00AC6B84">
        <w:rPr>
          <w:rFonts w:eastAsia="Calibri"/>
          <w:spacing w:val="3"/>
          <w:sz w:val="22"/>
          <w:szCs w:val="22"/>
        </w:rPr>
        <w:t xml:space="preserve"> </w:t>
      </w:r>
      <w:r w:rsidRPr="00AC6B84">
        <w:rPr>
          <w:rFonts w:eastAsia="Calibri"/>
          <w:sz w:val="22"/>
          <w:szCs w:val="22"/>
        </w:rPr>
        <w:t>W.</w:t>
      </w:r>
      <w:r w:rsidR="0009572B" w:rsidRPr="00AC6B84">
        <w:rPr>
          <w:rFonts w:eastAsia="Calibri"/>
          <w:sz w:val="22"/>
          <w:szCs w:val="22"/>
        </w:rPr>
        <w:t> </w:t>
      </w:r>
      <w:r w:rsidRPr="00AC6B84">
        <w:rPr>
          <w:rFonts w:eastAsia="Calibri"/>
          <w:spacing w:val="-1"/>
          <w:sz w:val="22"/>
          <w:szCs w:val="22"/>
        </w:rPr>
        <w:t>R</w:t>
      </w:r>
      <w:r w:rsidRPr="00AC6B84">
        <w:rPr>
          <w:rFonts w:eastAsia="Calibri"/>
          <w:sz w:val="22"/>
          <w:szCs w:val="22"/>
        </w:rPr>
        <w:t>.</w:t>
      </w:r>
      <w:r w:rsidRPr="00AC6B84">
        <w:rPr>
          <w:rFonts w:eastAsia="Calibri"/>
          <w:spacing w:val="3"/>
          <w:sz w:val="22"/>
          <w:szCs w:val="22"/>
        </w:rPr>
        <w:t xml:space="preserve"> </w:t>
      </w:r>
      <w:r w:rsidRPr="00AC6B84">
        <w:rPr>
          <w:rFonts w:eastAsia="Calibri"/>
          <w:spacing w:val="1"/>
          <w:sz w:val="22"/>
          <w:szCs w:val="22"/>
        </w:rPr>
        <w:t>e</w:t>
      </w:r>
      <w:r w:rsidRPr="00AC6B84">
        <w:rPr>
          <w:rFonts w:eastAsia="Calibri"/>
          <w:sz w:val="22"/>
          <w:szCs w:val="22"/>
        </w:rPr>
        <w:t>t</w:t>
      </w:r>
      <w:r w:rsidRPr="00AC6B84">
        <w:rPr>
          <w:rFonts w:eastAsia="Calibri"/>
          <w:spacing w:val="5"/>
          <w:sz w:val="22"/>
          <w:szCs w:val="22"/>
        </w:rPr>
        <w:t xml:space="preserve"> </w:t>
      </w:r>
      <w:r w:rsidRPr="00AC6B84">
        <w:rPr>
          <w:rFonts w:eastAsia="Calibri"/>
          <w:spacing w:val="-1"/>
          <w:sz w:val="22"/>
          <w:szCs w:val="22"/>
        </w:rPr>
        <w:t>d</w:t>
      </w:r>
      <w:r w:rsidRPr="00AC6B84">
        <w:rPr>
          <w:rFonts w:eastAsia="Calibri"/>
          <w:sz w:val="22"/>
          <w:szCs w:val="22"/>
        </w:rPr>
        <w:t>e</w:t>
      </w:r>
      <w:r w:rsidRPr="00AC6B84">
        <w:rPr>
          <w:rFonts w:eastAsia="Calibri"/>
          <w:spacing w:val="4"/>
          <w:sz w:val="22"/>
          <w:szCs w:val="22"/>
        </w:rPr>
        <w:t xml:space="preserve"> </w:t>
      </w:r>
      <w:r w:rsidRPr="00AC6B84">
        <w:rPr>
          <w:rFonts w:eastAsia="Calibri"/>
          <w:sz w:val="22"/>
          <w:szCs w:val="22"/>
        </w:rPr>
        <w:t>J</w:t>
      </w:r>
      <w:r w:rsidRPr="00AC6B84">
        <w:rPr>
          <w:rFonts w:eastAsia="Calibri"/>
          <w:spacing w:val="1"/>
          <w:sz w:val="22"/>
          <w:szCs w:val="22"/>
        </w:rPr>
        <w:t>on</w:t>
      </w:r>
      <w:r w:rsidRPr="00AC6B84">
        <w:rPr>
          <w:rFonts w:eastAsia="Calibri"/>
          <w:sz w:val="22"/>
          <w:szCs w:val="22"/>
        </w:rPr>
        <w:t>g,</w:t>
      </w:r>
      <w:r w:rsidRPr="00AC6B84">
        <w:rPr>
          <w:rFonts w:eastAsia="Calibri"/>
          <w:spacing w:val="3"/>
          <w:sz w:val="22"/>
          <w:szCs w:val="22"/>
        </w:rPr>
        <w:t xml:space="preserve"> </w:t>
      </w:r>
      <w:r w:rsidRPr="00AC6B84">
        <w:rPr>
          <w:rFonts w:eastAsia="Calibri"/>
          <w:spacing w:val="1"/>
          <w:sz w:val="22"/>
          <w:szCs w:val="22"/>
        </w:rPr>
        <w:t>T</w:t>
      </w:r>
      <w:r w:rsidRPr="00AC6B84">
        <w:rPr>
          <w:rFonts w:eastAsia="Calibri"/>
          <w:sz w:val="22"/>
          <w:szCs w:val="22"/>
        </w:rPr>
        <w:t>.</w:t>
      </w:r>
      <w:r w:rsidRPr="00AC6B84">
        <w:rPr>
          <w:rFonts w:eastAsia="Calibri"/>
          <w:spacing w:val="3"/>
          <w:sz w:val="22"/>
          <w:szCs w:val="22"/>
        </w:rPr>
        <w:t xml:space="preserve"> </w:t>
      </w:r>
      <w:r w:rsidRPr="00AC6B84">
        <w:rPr>
          <w:rFonts w:eastAsia="Calibri"/>
          <w:spacing w:val="-1"/>
          <w:sz w:val="22"/>
          <w:szCs w:val="22"/>
        </w:rPr>
        <w:t>(</w:t>
      </w:r>
      <w:r w:rsidRPr="00AC6B84">
        <w:rPr>
          <w:rFonts w:eastAsia="Calibri"/>
          <w:spacing w:val="1"/>
          <w:sz w:val="22"/>
          <w:szCs w:val="22"/>
        </w:rPr>
        <w:t>2003</w:t>
      </w:r>
      <w:r w:rsidRPr="00AC6B84">
        <w:rPr>
          <w:rFonts w:eastAsia="Calibri"/>
          <w:spacing w:val="-1"/>
          <w:sz w:val="22"/>
          <w:szCs w:val="22"/>
        </w:rPr>
        <w:t>)</w:t>
      </w:r>
      <w:r w:rsidRPr="00AC6B84">
        <w:rPr>
          <w:rFonts w:eastAsia="Calibri"/>
          <w:sz w:val="22"/>
          <w:szCs w:val="22"/>
        </w:rPr>
        <w:t>.</w:t>
      </w:r>
      <w:r w:rsidRPr="00AC6B84">
        <w:rPr>
          <w:rFonts w:eastAsia="Calibri"/>
          <w:spacing w:val="3"/>
          <w:sz w:val="22"/>
          <w:szCs w:val="22"/>
        </w:rPr>
        <w:t xml:space="preserve"> </w:t>
      </w:r>
      <w:r w:rsidRPr="00BA6F5E">
        <w:rPr>
          <w:rFonts w:eastAsia="Calibri"/>
          <w:sz w:val="22"/>
          <w:szCs w:val="22"/>
          <w:lang w:val="en-US"/>
        </w:rPr>
        <w:t>Sim</w:t>
      </w:r>
      <w:r w:rsidRPr="00BA6F5E">
        <w:rPr>
          <w:rFonts w:eastAsia="Calibri"/>
          <w:spacing w:val="-1"/>
          <w:sz w:val="22"/>
          <w:szCs w:val="22"/>
          <w:lang w:val="en-US"/>
        </w:rPr>
        <w:t>Qu</w:t>
      </w:r>
      <w:r w:rsidRPr="00BA6F5E">
        <w:rPr>
          <w:rFonts w:eastAsia="Calibri"/>
          <w:spacing w:val="1"/>
          <w:sz w:val="22"/>
          <w:szCs w:val="22"/>
          <w:lang w:val="en-US"/>
        </w:rPr>
        <w:t>e</w:t>
      </w:r>
      <w:r w:rsidRPr="00BA6F5E">
        <w:rPr>
          <w:rFonts w:eastAsia="Calibri"/>
          <w:sz w:val="22"/>
          <w:szCs w:val="22"/>
          <w:lang w:val="en-US"/>
        </w:rPr>
        <w:t>s</w:t>
      </w:r>
      <w:r w:rsidRPr="00BA6F5E">
        <w:rPr>
          <w:rFonts w:eastAsia="Calibri"/>
          <w:spacing w:val="1"/>
          <w:sz w:val="22"/>
          <w:szCs w:val="22"/>
          <w:lang w:val="en-US"/>
        </w:rPr>
        <w:t>t</w:t>
      </w:r>
      <w:r w:rsidRPr="00BA6F5E">
        <w:rPr>
          <w:rFonts w:eastAsia="Calibri"/>
          <w:sz w:val="22"/>
          <w:szCs w:val="22"/>
          <w:lang w:val="en-US"/>
        </w:rPr>
        <w:t>:</w:t>
      </w:r>
      <w:r w:rsidRPr="00BA6F5E">
        <w:rPr>
          <w:rFonts w:eastAsia="Calibri"/>
          <w:spacing w:val="4"/>
          <w:sz w:val="22"/>
          <w:szCs w:val="22"/>
          <w:lang w:val="en-US"/>
        </w:rPr>
        <w:t xml:space="preserve"> </w:t>
      </w:r>
      <w:r w:rsidRPr="00BA6F5E">
        <w:rPr>
          <w:rFonts w:eastAsia="Calibri"/>
          <w:sz w:val="22"/>
          <w:szCs w:val="22"/>
          <w:lang w:val="en-US"/>
        </w:rPr>
        <w:t>A</w:t>
      </w:r>
      <w:r w:rsidRPr="00BA6F5E">
        <w:rPr>
          <w:rFonts w:eastAsia="Calibri"/>
          <w:spacing w:val="-1"/>
          <w:sz w:val="22"/>
          <w:szCs w:val="22"/>
          <w:lang w:val="en-US"/>
        </w:rPr>
        <w:t>u</w:t>
      </w:r>
      <w:r w:rsidRPr="00BA6F5E">
        <w:rPr>
          <w:rFonts w:eastAsia="Calibri"/>
          <w:spacing w:val="1"/>
          <w:sz w:val="22"/>
          <w:szCs w:val="22"/>
          <w:lang w:val="en-US"/>
        </w:rPr>
        <w:t>tho</w:t>
      </w:r>
      <w:r w:rsidRPr="00BA6F5E">
        <w:rPr>
          <w:rFonts w:eastAsia="Calibri"/>
          <w:spacing w:val="-2"/>
          <w:sz w:val="22"/>
          <w:szCs w:val="22"/>
          <w:lang w:val="en-US"/>
        </w:rPr>
        <w:t>r</w:t>
      </w:r>
      <w:r w:rsidRPr="00BA6F5E">
        <w:rPr>
          <w:rFonts w:eastAsia="Calibri"/>
          <w:sz w:val="22"/>
          <w:szCs w:val="22"/>
          <w:lang w:val="en-US"/>
        </w:rPr>
        <w:t>i</w:t>
      </w:r>
      <w:r w:rsidRPr="00BA6F5E">
        <w:rPr>
          <w:rFonts w:eastAsia="Calibri"/>
          <w:spacing w:val="1"/>
          <w:sz w:val="22"/>
          <w:szCs w:val="22"/>
          <w:lang w:val="en-US"/>
        </w:rPr>
        <w:t>n</w:t>
      </w:r>
      <w:r w:rsidRPr="00BA6F5E">
        <w:rPr>
          <w:rFonts w:eastAsia="Calibri"/>
          <w:sz w:val="22"/>
          <w:szCs w:val="22"/>
          <w:lang w:val="en-US"/>
        </w:rPr>
        <w:t>g</w:t>
      </w:r>
      <w:r w:rsidRPr="00BA6F5E">
        <w:rPr>
          <w:rFonts w:eastAsia="Calibri"/>
          <w:spacing w:val="3"/>
          <w:sz w:val="22"/>
          <w:szCs w:val="22"/>
          <w:lang w:val="en-US"/>
        </w:rPr>
        <w:t xml:space="preserve"> </w:t>
      </w:r>
      <w:r w:rsidRPr="00BA6F5E">
        <w:rPr>
          <w:rFonts w:eastAsia="Calibri"/>
          <w:spacing w:val="1"/>
          <w:sz w:val="22"/>
          <w:szCs w:val="22"/>
          <w:lang w:val="en-US"/>
        </w:rPr>
        <w:t>e</w:t>
      </w:r>
      <w:r w:rsidRPr="00BA6F5E">
        <w:rPr>
          <w:rFonts w:eastAsia="Calibri"/>
          <w:spacing w:val="-1"/>
          <w:sz w:val="22"/>
          <w:szCs w:val="22"/>
          <w:lang w:val="en-US"/>
        </w:rPr>
        <w:t>d</w:t>
      </w:r>
      <w:r w:rsidRPr="00BA6F5E">
        <w:rPr>
          <w:rFonts w:eastAsia="Calibri"/>
          <w:spacing w:val="1"/>
          <w:sz w:val="22"/>
          <w:szCs w:val="22"/>
          <w:lang w:val="en-US"/>
        </w:rPr>
        <w:t>u</w:t>
      </w:r>
      <w:r w:rsidRPr="00BA6F5E">
        <w:rPr>
          <w:rFonts w:eastAsia="Calibri"/>
          <w:spacing w:val="-1"/>
          <w:sz w:val="22"/>
          <w:szCs w:val="22"/>
          <w:lang w:val="en-US"/>
        </w:rPr>
        <w:t>c</w:t>
      </w:r>
      <w:r w:rsidRPr="00BA6F5E">
        <w:rPr>
          <w:rFonts w:eastAsia="Calibri"/>
          <w:sz w:val="22"/>
          <w:szCs w:val="22"/>
          <w:lang w:val="en-US"/>
        </w:rPr>
        <w:t>a</w:t>
      </w:r>
      <w:r w:rsidRPr="00BA6F5E">
        <w:rPr>
          <w:rFonts w:eastAsia="Calibri"/>
          <w:spacing w:val="1"/>
          <w:sz w:val="22"/>
          <w:szCs w:val="22"/>
          <w:lang w:val="en-US"/>
        </w:rPr>
        <w:t>t</w:t>
      </w:r>
      <w:r w:rsidRPr="00BA6F5E">
        <w:rPr>
          <w:rFonts w:eastAsia="Calibri"/>
          <w:sz w:val="22"/>
          <w:szCs w:val="22"/>
          <w:lang w:val="en-US"/>
        </w:rPr>
        <w:t>i</w:t>
      </w:r>
      <w:r w:rsidRPr="00BA6F5E">
        <w:rPr>
          <w:rFonts w:eastAsia="Calibri"/>
          <w:spacing w:val="-2"/>
          <w:sz w:val="22"/>
          <w:szCs w:val="22"/>
          <w:lang w:val="en-US"/>
        </w:rPr>
        <w:t>o</w:t>
      </w:r>
      <w:r w:rsidRPr="00BA6F5E">
        <w:rPr>
          <w:rFonts w:eastAsia="Calibri"/>
          <w:spacing w:val="-1"/>
          <w:sz w:val="22"/>
          <w:szCs w:val="22"/>
          <w:lang w:val="en-US"/>
        </w:rPr>
        <w:t>n</w:t>
      </w:r>
      <w:r w:rsidRPr="00BA6F5E">
        <w:rPr>
          <w:rFonts w:eastAsia="Calibri"/>
          <w:sz w:val="22"/>
          <w:szCs w:val="22"/>
          <w:lang w:val="en-US"/>
        </w:rPr>
        <w:t>al</w:t>
      </w:r>
      <w:r w:rsidRPr="00BA6F5E">
        <w:rPr>
          <w:rFonts w:eastAsia="Calibri"/>
          <w:spacing w:val="3"/>
          <w:sz w:val="22"/>
          <w:szCs w:val="22"/>
          <w:lang w:val="en-US"/>
        </w:rPr>
        <w:t xml:space="preserve"> </w:t>
      </w:r>
      <w:r w:rsidRPr="00BA6F5E">
        <w:rPr>
          <w:rFonts w:eastAsia="Calibri"/>
          <w:sz w:val="22"/>
          <w:szCs w:val="22"/>
          <w:lang w:val="en-US"/>
        </w:rPr>
        <w:t>sim</w:t>
      </w:r>
      <w:r w:rsidRPr="00BA6F5E">
        <w:rPr>
          <w:rFonts w:eastAsia="Calibri"/>
          <w:spacing w:val="1"/>
          <w:sz w:val="22"/>
          <w:szCs w:val="22"/>
          <w:lang w:val="en-US"/>
        </w:rPr>
        <w:t>u</w:t>
      </w:r>
      <w:r w:rsidRPr="00BA6F5E">
        <w:rPr>
          <w:rFonts w:eastAsia="Calibri"/>
          <w:sz w:val="22"/>
          <w:szCs w:val="22"/>
          <w:lang w:val="en-US"/>
        </w:rPr>
        <w:t>la</w:t>
      </w:r>
      <w:r w:rsidRPr="00BA6F5E">
        <w:rPr>
          <w:rFonts w:eastAsia="Calibri"/>
          <w:spacing w:val="1"/>
          <w:sz w:val="22"/>
          <w:szCs w:val="22"/>
          <w:lang w:val="en-US"/>
        </w:rPr>
        <w:t>t</w:t>
      </w:r>
      <w:r w:rsidRPr="00BA6F5E">
        <w:rPr>
          <w:rFonts w:eastAsia="Calibri"/>
          <w:sz w:val="22"/>
          <w:szCs w:val="22"/>
          <w:lang w:val="en-US"/>
        </w:rPr>
        <w:t>i</w:t>
      </w:r>
      <w:r w:rsidRPr="00BA6F5E">
        <w:rPr>
          <w:rFonts w:eastAsia="Calibri"/>
          <w:spacing w:val="-2"/>
          <w:sz w:val="22"/>
          <w:szCs w:val="22"/>
          <w:lang w:val="en-US"/>
        </w:rPr>
        <w:t>o</w:t>
      </w:r>
      <w:r w:rsidRPr="00BA6F5E">
        <w:rPr>
          <w:rFonts w:eastAsia="Calibri"/>
          <w:spacing w:val="1"/>
          <w:sz w:val="22"/>
          <w:szCs w:val="22"/>
          <w:lang w:val="en-US"/>
        </w:rPr>
        <w:t>n</w:t>
      </w:r>
      <w:r w:rsidRPr="00BA6F5E">
        <w:rPr>
          <w:rFonts w:eastAsia="Calibri"/>
          <w:sz w:val="22"/>
          <w:szCs w:val="22"/>
          <w:lang w:val="en-US"/>
        </w:rPr>
        <w:t xml:space="preserve">s. </w:t>
      </w:r>
      <w:r w:rsidRPr="00BA6F5E">
        <w:rPr>
          <w:rFonts w:eastAsia="Calibri"/>
          <w:spacing w:val="1"/>
          <w:sz w:val="22"/>
          <w:szCs w:val="22"/>
          <w:lang w:val="en-US"/>
        </w:rPr>
        <w:t>D</w:t>
      </w:r>
      <w:r w:rsidRPr="00BA6F5E">
        <w:rPr>
          <w:rFonts w:eastAsia="Calibri"/>
          <w:sz w:val="22"/>
          <w:szCs w:val="22"/>
          <w:lang w:val="en-US"/>
        </w:rPr>
        <w:t>a</w:t>
      </w:r>
      <w:r w:rsidRPr="00BA6F5E">
        <w:rPr>
          <w:rFonts w:eastAsia="Calibri"/>
          <w:spacing w:val="1"/>
          <w:sz w:val="22"/>
          <w:szCs w:val="22"/>
          <w:lang w:val="en-US"/>
        </w:rPr>
        <w:t>n</w:t>
      </w:r>
      <w:r w:rsidRPr="00BA6F5E">
        <w:rPr>
          <w:rFonts w:eastAsia="Calibri"/>
          <w:sz w:val="22"/>
          <w:szCs w:val="22"/>
          <w:lang w:val="en-US"/>
        </w:rPr>
        <w:t xml:space="preserve">s </w:t>
      </w:r>
      <w:r w:rsidRPr="00BA6F5E">
        <w:rPr>
          <w:rFonts w:eastAsia="Calibri"/>
          <w:spacing w:val="1"/>
          <w:sz w:val="22"/>
          <w:szCs w:val="22"/>
          <w:lang w:val="en-US"/>
        </w:rPr>
        <w:t>T</w:t>
      </w:r>
      <w:r w:rsidRPr="00BA6F5E">
        <w:rPr>
          <w:rFonts w:eastAsia="Calibri"/>
          <w:sz w:val="22"/>
          <w:szCs w:val="22"/>
          <w:lang w:val="en-US"/>
        </w:rPr>
        <w:t>.</w:t>
      </w:r>
      <w:r w:rsidR="0009572B" w:rsidRPr="00BA6F5E">
        <w:rPr>
          <w:rFonts w:eastAsia="Calibri"/>
          <w:spacing w:val="-2"/>
          <w:sz w:val="22"/>
          <w:szCs w:val="22"/>
          <w:lang w:val="en-US"/>
        </w:rPr>
        <w:t> </w:t>
      </w:r>
      <w:r w:rsidRPr="00BA6F5E">
        <w:rPr>
          <w:rFonts w:eastAsia="Calibri"/>
          <w:spacing w:val="1"/>
          <w:sz w:val="22"/>
          <w:szCs w:val="22"/>
          <w:lang w:val="en-US"/>
        </w:rPr>
        <w:t>M</w:t>
      </w:r>
      <w:r w:rsidRPr="00BA6F5E">
        <w:rPr>
          <w:rFonts w:eastAsia="Calibri"/>
          <w:spacing w:val="-1"/>
          <w:sz w:val="22"/>
          <w:szCs w:val="22"/>
          <w:lang w:val="en-US"/>
        </w:rPr>
        <w:t>u</w:t>
      </w:r>
      <w:r w:rsidRPr="00BA6F5E">
        <w:rPr>
          <w:rFonts w:eastAsia="Calibri"/>
          <w:sz w:val="22"/>
          <w:szCs w:val="22"/>
          <w:lang w:val="en-US"/>
        </w:rPr>
        <w:t>rra</w:t>
      </w:r>
      <w:r w:rsidRPr="00BA6F5E">
        <w:rPr>
          <w:rFonts w:eastAsia="Calibri"/>
          <w:spacing w:val="-1"/>
          <w:sz w:val="22"/>
          <w:szCs w:val="22"/>
          <w:lang w:val="en-US"/>
        </w:rPr>
        <w:t>y</w:t>
      </w:r>
      <w:r w:rsidRPr="00BA6F5E">
        <w:rPr>
          <w:rFonts w:eastAsia="Calibri"/>
          <w:sz w:val="22"/>
          <w:szCs w:val="22"/>
          <w:lang w:val="en-US"/>
        </w:rPr>
        <w:t xml:space="preserve">, S. </w:t>
      </w:r>
      <w:r w:rsidRPr="00BA6F5E">
        <w:rPr>
          <w:rFonts w:eastAsia="Calibri"/>
          <w:spacing w:val="-1"/>
          <w:sz w:val="22"/>
          <w:szCs w:val="22"/>
          <w:lang w:val="en-US"/>
        </w:rPr>
        <w:t>B</w:t>
      </w:r>
      <w:r w:rsidRPr="00BA6F5E">
        <w:rPr>
          <w:rFonts w:eastAsia="Calibri"/>
          <w:sz w:val="22"/>
          <w:szCs w:val="22"/>
          <w:lang w:val="en-US"/>
        </w:rPr>
        <w:t>l</w:t>
      </w:r>
      <w:r w:rsidRPr="00BA6F5E">
        <w:rPr>
          <w:rFonts w:eastAsia="Calibri"/>
          <w:spacing w:val="1"/>
          <w:sz w:val="22"/>
          <w:szCs w:val="22"/>
          <w:lang w:val="en-US"/>
        </w:rPr>
        <w:t>e</w:t>
      </w:r>
      <w:r w:rsidRPr="00BA6F5E">
        <w:rPr>
          <w:rFonts w:eastAsia="Calibri"/>
          <w:spacing w:val="-3"/>
          <w:sz w:val="22"/>
          <w:szCs w:val="22"/>
          <w:lang w:val="en-US"/>
        </w:rPr>
        <w:t>s</w:t>
      </w:r>
      <w:r w:rsidRPr="00BA6F5E">
        <w:rPr>
          <w:rFonts w:eastAsia="Calibri"/>
          <w:sz w:val="22"/>
          <w:szCs w:val="22"/>
          <w:lang w:val="en-US"/>
        </w:rPr>
        <w:t>si</w:t>
      </w:r>
      <w:r w:rsidRPr="00BA6F5E">
        <w:rPr>
          <w:rFonts w:eastAsia="Calibri"/>
          <w:spacing w:val="1"/>
          <w:sz w:val="22"/>
          <w:szCs w:val="22"/>
          <w:lang w:val="en-US"/>
        </w:rPr>
        <w:t>n</w:t>
      </w:r>
      <w:r w:rsidRPr="00BA6F5E">
        <w:rPr>
          <w:rFonts w:eastAsia="Calibri"/>
          <w:sz w:val="22"/>
          <w:szCs w:val="22"/>
          <w:lang w:val="en-US"/>
        </w:rPr>
        <w:t xml:space="preserve">g </w:t>
      </w:r>
      <w:r w:rsidRPr="00BA6F5E">
        <w:rPr>
          <w:rFonts w:eastAsia="Calibri"/>
          <w:spacing w:val="1"/>
          <w:sz w:val="22"/>
          <w:szCs w:val="22"/>
          <w:lang w:val="en-US"/>
        </w:rPr>
        <w:t>e</w:t>
      </w:r>
      <w:r w:rsidRPr="00BA6F5E">
        <w:rPr>
          <w:rFonts w:eastAsia="Calibri"/>
          <w:sz w:val="22"/>
          <w:szCs w:val="22"/>
          <w:lang w:val="en-US"/>
        </w:rPr>
        <w:t>t S.</w:t>
      </w:r>
      <w:r w:rsidRPr="00BA6F5E">
        <w:rPr>
          <w:rFonts w:eastAsia="Calibri"/>
          <w:spacing w:val="-2"/>
          <w:sz w:val="22"/>
          <w:szCs w:val="22"/>
          <w:lang w:val="en-US"/>
        </w:rPr>
        <w:t xml:space="preserve"> </w:t>
      </w:r>
      <w:r w:rsidRPr="00BA6F5E">
        <w:rPr>
          <w:rFonts w:eastAsia="Calibri"/>
          <w:sz w:val="22"/>
          <w:szCs w:val="22"/>
          <w:lang w:val="en-US"/>
        </w:rPr>
        <w:t>Ai</w:t>
      </w:r>
      <w:r w:rsidRPr="00BA6F5E">
        <w:rPr>
          <w:rFonts w:eastAsia="Calibri"/>
          <w:spacing w:val="1"/>
          <w:sz w:val="22"/>
          <w:szCs w:val="22"/>
          <w:lang w:val="en-US"/>
        </w:rPr>
        <w:t>n</w:t>
      </w:r>
      <w:r w:rsidRPr="00BA6F5E">
        <w:rPr>
          <w:rFonts w:eastAsia="Calibri"/>
          <w:sz w:val="22"/>
          <w:szCs w:val="22"/>
          <w:lang w:val="en-US"/>
        </w:rPr>
        <w:t>s</w:t>
      </w:r>
      <w:r w:rsidRPr="00BA6F5E">
        <w:rPr>
          <w:rFonts w:eastAsia="Calibri"/>
          <w:spacing w:val="-1"/>
          <w:sz w:val="22"/>
          <w:szCs w:val="22"/>
          <w:lang w:val="en-US"/>
        </w:rPr>
        <w:t>w</w:t>
      </w:r>
      <w:r w:rsidRPr="00BA6F5E">
        <w:rPr>
          <w:rFonts w:eastAsia="Calibri"/>
          <w:spacing w:val="1"/>
          <w:sz w:val="22"/>
          <w:szCs w:val="22"/>
          <w:lang w:val="en-US"/>
        </w:rPr>
        <w:t>o</w:t>
      </w:r>
      <w:r w:rsidRPr="00BA6F5E">
        <w:rPr>
          <w:rFonts w:eastAsia="Calibri"/>
          <w:spacing w:val="-2"/>
          <w:sz w:val="22"/>
          <w:szCs w:val="22"/>
          <w:lang w:val="en-US"/>
        </w:rPr>
        <w:t>r</w:t>
      </w:r>
      <w:r w:rsidRPr="00BA6F5E">
        <w:rPr>
          <w:rFonts w:eastAsia="Calibri"/>
          <w:spacing w:val="1"/>
          <w:sz w:val="22"/>
          <w:szCs w:val="22"/>
          <w:lang w:val="en-US"/>
        </w:rPr>
        <w:t>t</w:t>
      </w:r>
      <w:r w:rsidRPr="00BA6F5E">
        <w:rPr>
          <w:rFonts w:eastAsia="Calibri"/>
          <w:sz w:val="22"/>
          <w:szCs w:val="22"/>
          <w:lang w:val="en-US"/>
        </w:rPr>
        <w:t xml:space="preserve">h </w:t>
      </w:r>
      <w:r w:rsidRPr="00BA6F5E">
        <w:rPr>
          <w:rFonts w:eastAsia="Calibri"/>
          <w:spacing w:val="-3"/>
          <w:sz w:val="22"/>
          <w:szCs w:val="22"/>
          <w:lang w:val="en-US"/>
        </w:rPr>
        <w:t>(</w:t>
      </w:r>
      <w:r w:rsidRPr="00BA6F5E">
        <w:rPr>
          <w:rFonts w:eastAsia="Calibri"/>
          <w:spacing w:val="1"/>
          <w:sz w:val="22"/>
          <w:szCs w:val="22"/>
          <w:lang w:val="en-US"/>
        </w:rPr>
        <w:t>d</w:t>
      </w:r>
      <w:r w:rsidRPr="00BA6F5E">
        <w:rPr>
          <w:rFonts w:eastAsia="Calibri"/>
          <w:sz w:val="22"/>
          <w:szCs w:val="22"/>
          <w:lang w:val="en-US"/>
        </w:rPr>
        <w:t>ir</w:t>
      </w:r>
      <w:r w:rsidRPr="00BA6F5E">
        <w:rPr>
          <w:rFonts w:eastAsia="Calibri"/>
          <w:spacing w:val="-1"/>
          <w:sz w:val="22"/>
          <w:szCs w:val="22"/>
          <w:lang w:val="en-US"/>
        </w:rPr>
        <w:t>.)</w:t>
      </w:r>
      <w:r w:rsidRPr="00BA6F5E">
        <w:rPr>
          <w:rFonts w:eastAsia="Calibri"/>
          <w:sz w:val="22"/>
          <w:szCs w:val="22"/>
          <w:lang w:val="en-US"/>
        </w:rPr>
        <w:t xml:space="preserve">, </w:t>
      </w:r>
      <w:r w:rsidRPr="00BA6F5E">
        <w:rPr>
          <w:rFonts w:eastAsia="Calibri"/>
          <w:i/>
          <w:sz w:val="22"/>
          <w:szCs w:val="22"/>
          <w:lang w:val="en-US"/>
        </w:rPr>
        <w:t>A</w:t>
      </w:r>
      <w:r w:rsidRPr="00BA6F5E">
        <w:rPr>
          <w:rFonts w:eastAsia="Calibri"/>
          <w:i/>
          <w:spacing w:val="-1"/>
          <w:sz w:val="22"/>
          <w:szCs w:val="22"/>
          <w:lang w:val="en-US"/>
        </w:rPr>
        <w:t>u</w:t>
      </w:r>
      <w:r w:rsidRPr="00BA6F5E">
        <w:rPr>
          <w:rFonts w:eastAsia="Calibri"/>
          <w:i/>
          <w:spacing w:val="1"/>
          <w:sz w:val="22"/>
          <w:szCs w:val="22"/>
          <w:lang w:val="en-US"/>
        </w:rPr>
        <w:t>t</w:t>
      </w:r>
      <w:r w:rsidRPr="00BA6F5E">
        <w:rPr>
          <w:rFonts w:eastAsia="Calibri"/>
          <w:i/>
          <w:spacing w:val="-1"/>
          <w:sz w:val="22"/>
          <w:szCs w:val="22"/>
          <w:lang w:val="en-US"/>
        </w:rPr>
        <w:t>hor</w:t>
      </w:r>
      <w:r w:rsidRPr="00BA6F5E">
        <w:rPr>
          <w:rFonts w:eastAsia="Calibri"/>
          <w:i/>
          <w:sz w:val="22"/>
          <w:szCs w:val="22"/>
          <w:lang w:val="en-US"/>
        </w:rPr>
        <w:t>i</w:t>
      </w:r>
      <w:r w:rsidRPr="00BA6F5E">
        <w:rPr>
          <w:rFonts w:eastAsia="Calibri"/>
          <w:i/>
          <w:spacing w:val="-1"/>
          <w:sz w:val="22"/>
          <w:szCs w:val="22"/>
          <w:lang w:val="en-US"/>
        </w:rPr>
        <w:t>n</w:t>
      </w:r>
      <w:r w:rsidRPr="00BA6F5E">
        <w:rPr>
          <w:rFonts w:eastAsia="Calibri"/>
          <w:i/>
          <w:sz w:val="22"/>
          <w:szCs w:val="22"/>
          <w:lang w:val="en-US"/>
        </w:rPr>
        <w:t xml:space="preserve">g </w:t>
      </w:r>
      <w:r w:rsidRPr="00BA6F5E">
        <w:rPr>
          <w:rFonts w:eastAsia="Calibri"/>
          <w:i/>
          <w:spacing w:val="1"/>
          <w:sz w:val="22"/>
          <w:szCs w:val="22"/>
          <w:lang w:val="en-US"/>
        </w:rPr>
        <w:t>t</w:t>
      </w:r>
      <w:r w:rsidRPr="00BA6F5E">
        <w:rPr>
          <w:rFonts w:eastAsia="Calibri"/>
          <w:i/>
          <w:spacing w:val="-1"/>
          <w:sz w:val="22"/>
          <w:szCs w:val="22"/>
          <w:lang w:val="en-US"/>
        </w:rPr>
        <w:t>oo</w:t>
      </w:r>
      <w:r w:rsidRPr="00BA6F5E">
        <w:rPr>
          <w:rFonts w:eastAsia="Calibri"/>
          <w:i/>
          <w:sz w:val="22"/>
          <w:szCs w:val="22"/>
          <w:lang w:val="en-US"/>
        </w:rPr>
        <w:t xml:space="preserve">ls </w:t>
      </w:r>
      <w:r w:rsidRPr="00BA6F5E">
        <w:rPr>
          <w:rFonts w:eastAsia="Calibri"/>
          <w:i/>
          <w:spacing w:val="1"/>
          <w:sz w:val="22"/>
          <w:szCs w:val="22"/>
          <w:lang w:val="en-US"/>
        </w:rPr>
        <w:t>f</w:t>
      </w:r>
      <w:r w:rsidRPr="00BA6F5E">
        <w:rPr>
          <w:rFonts w:eastAsia="Calibri"/>
          <w:i/>
          <w:spacing w:val="-1"/>
          <w:sz w:val="22"/>
          <w:szCs w:val="22"/>
          <w:lang w:val="en-US"/>
        </w:rPr>
        <w:t>o</w:t>
      </w:r>
      <w:r w:rsidRPr="00BA6F5E">
        <w:rPr>
          <w:rFonts w:eastAsia="Calibri"/>
          <w:i/>
          <w:sz w:val="22"/>
          <w:szCs w:val="22"/>
          <w:lang w:val="en-US"/>
        </w:rPr>
        <w:t xml:space="preserve">r </w:t>
      </w:r>
      <w:r w:rsidRPr="00BA6F5E">
        <w:rPr>
          <w:rFonts w:eastAsia="Calibri"/>
          <w:i/>
          <w:spacing w:val="-1"/>
          <w:sz w:val="22"/>
          <w:szCs w:val="22"/>
          <w:lang w:val="en-US"/>
        </w:rPr>
        <w:t>ad</w:t>
      </w:r>
      <w:r w:rsidRPr="00BA6F5E">
        <w:rPr>
          <w:rFonts w:eastAsia="Calibri"/>
          <w:i/>
          <w:spacing w:val="1"/>
          <w:sz w:val="22"/>
          <w:szCs w:val="22"/>
          <w:lang w:val="en-US"/>
        </w:rPr>
        <w:t>v</w:t>
      </w:r>
      <w:r w:rsidRPr="00BA6F5E">
        <w:rPr>
          <w:rFonts w:eastAsia="Calibri"/>
          <w:i/>
          <w:spacing w:val="-1"/>
          <w:sz w:val="22"/>
          <w:szCs w:val="22"/>
          <w:lang w:val="en-US"/>
        </w:rPr>
        <w:t>an</w:t>
      </w:r>
      <w:r w:rsidRPr="00BA6F5E">
        <w:rPr>
          <w:rFonts w:eastAsia="Calibri"/>
          <w:i/>
          <w:spacing w:val="1"/>
          <w:sz w:val="22"/>
          <w:szCs w:val="22"/>
          <w:lang w:val="en-US"/>
        </w:rPr>
        <w:t>ce</w:t>
      </w:r>
      <w:r w:rsidRPr="00BA6F5E">
        <w:rPr>
          <w:rFonts w:eastAsia="Calibri"/>
          <w:i/>
          <w:sz w:val="22"/>
          <w:szCs w:val="22"/>
          <w:lang w:val="en-US"/>
        </w:rPr>
        <w:t xml:space="preserve">d </w:t>
      </w:r>
      <w:r w:rsidRPr="00BA6F5E">
        <w:rPr>
          <w:rFonts w:eastAsia="Calibri"/>
          <w:i/>
          <w:spacing w:val="1"/>
          <w:sz w:val="22"/>
          <w:szCs w:val="22"/>
          <w:lang w:val="en-US"/>
        </w:rPr>
        <w:t>t</w:t>
      </w:r>
      <w:r w:rsidRPr="00BA6F5E">
        <w:rPr>
          <w:rFonts w:eastAsia="Calibri"/>
          <w:i/>
          <w:sz w:val="22"/>
          <w:szCs w:val="22"/>
          <w:lang w:val="en-US"/>
        </w:rPr>
        <w:t>e</w:t>
      </w:r>
      <w:r w:rsidRPr="00BA6F5E">
        <w:rPr>
          <w:rFonts w:eastAsia="Calibri"/>
          <w:i/>
          <w:spacing w:val="1"/>
          <w:sz w:val="22"/>
          <w:szCs w:val="22"/>
          <w:lang w:val="en-US"/>
        </w:rPr>
        <w:t>c</w:t>
      </w:r>
      <w:r w:rsidRPr="00BA6F5E">
        <w:rPr>
          <w:rFonts w:eastAsia="Calibri"/>
          <w:i/>
          <w:spacing w:val="-1"/>
          <w:sz w:val="22"/>
          <w:szCs w:val="22"/>
          <w:lang w:val="en-US"/>
        </w:rPr>
        <w:t>hno</w:t>
      </w:r>
      <w:r w:rsidRPr="00BA6F5E">
        <w:rPr>
          <w:rFonts w:eastAsia="Calibri"/>
          <w:i/>
          <w:sz w:val="22"/>
          <w:szCs w:val="22"/>
          <w:lang w:val="en-US"/>
        </w:rPr>
        <w:t>l</w:t>
      </w:r>
      <w:r w:rsidRPr="00BA6F5E">
        <w:rPr>
          <w:rFonts w:eastAsia="Calibri"/>
          <w:i/>
          <w:spacing w:val="-1"/>
          <w:sz w:val="22"/>
          <w:szCs w:val="22"/>
          <w:lang w:val="en-US"/>
        </w:rPr>
        <w:t>og</w:t>
      </w:r>
      <w:r w:rsidRPr="00BA6F5E">
        <w:rPr>
          <w:rFonts w:eastAsia="Calibri"/>
          <w:i/>
          <w:sz w:val="22"/>
          <w:szCs w:val="22"/>
          <w:lang w:val="en-US"/>
        </w:rPr>
        <w:t>y</w:t>
      </w:r>
      <w:r w:rsidRPr="00BA6F5E">
        <w:rPr>
          <w:rFonts w:eastAsia="Calibri"/>
          <w:i/>
          <w:spacing w:val="2"/>
          <w:sz w:val="22"/>
          <w:szCs w:val="22"/>
          <w:lang w:val="en-US"/>
        </w:rPr>
        <w:t xml:space="preserve"> </w:t>
      </w:r>
      <w:r w:rsidRPr="00BA6F5E">
        <w:rPr>
          <w:rFonts w:eastAsia="Calibri"/>
          <w:i/>
          <w:spacing w:val="1"/>
          <w:sz w:val="22"/>
          <w:szCs w:val="22"/>
          <w:lang w:val="en-US"/>
        </w:rPr>
        <w:t>e</w:t>
      </w:r>
      <w:r w:rsidRPr="00BA6F5E">
        <w:rPr>
          <w:rFonts w:eastAsia="Calibri"/>
          <w:i/>
          <w:spacing w:val="-1"/>
          <w:sz w:val="22"/>
          <w:szCs w:val="22"/>
          <w:lang w:val="en-US"/>
        </w:rPr>
        <w:t>du</w:t>
      </w:r>
      <w:r w:rsidRPr="00BA6F5E">
        <w:rPr>
          <w:rFonts w:eastAsia="Calibri"/>
          <w:i/>
          <w:spacing w:val="1"/>
          <w:sz w:val="22"/>
          <w:szCs w:val="22"/>
          <w:lang w:val="en-US"/>
        </w:rPr>
        <w:t>c</w:t>
      </w:r>
      <w:r w:rsidRPr="00BA6F5E">
        <w:rPr>
          <w:rFonts w:eastAsia="Calibri"/>
          <w:i/>
          <w:spacing w:val="-1"/>
          <w:sz w:val="22"/>
          <w:szCs w:val="22"/>
          <w:lang w:val="en-US"/>
        </w:rPr>
        <w:t>a</w:t>
      </w:r>
      <w:r w:rsidRPr="00BA6F5E">
        <w:rPr>
          <w:rFonts w:eastAsia="Calibri"/>
          <w:i/>
          <w:spacing w:val="1"/>
          <w:sz w:val="22"/>
          <w:szCs w:val="22"/>
          <w:lang w:val="en-US"/>
        </w:rPr>
        <w:t>t</w:t>
      </w:r>
      <w:r w:rsidRPr="00BA6F5E">
        <w:rPr>
          <w:rFonts w:eastAsia="Calibri"/>
          <w:i/>
          <w:sz w:val="22"/>
          <w:szCs w:val="22"/>
          <w:lang w:val="en-US"/>
        </w:rPr>
        <w:t>i</w:t>
      </w:r>
      <w:r w:rsidRPr="00BA6F5E">
        <w:rPr>
          <w:rFonts w:eastAsia="Calibri"/>
          <w:i/>
          <w:spacing w:val="-1"/>
          <w:sz w:val="22"/>
          <w:szCs w:val="22"/>
          <w:lang w:val="en-US"/>
        </w:rPr>
        <w:t>ona</w:t>
      </w:r>
      <w:r w:rsidRPr="00BA6F5E">
        <w:rPr>
          <w:rFonts w:eastAsia="Calibri"/>
          <w:i/>
          <w:sz w:val="22"/>
          <w:szCs w:val="22"/>
          <w:lang w:val="en-US"/>
        </w:rPr>
        <w:t>l</w:t>
      </w:r>
      <w:r w:rsidRPr="00BA6F5E">
        <w:rPr>
          <w:rFonts w:eastAsia="Calibri"/>
          <w:i/>
          <w:spacing w:val="4"/>
          <w:sz w:val="22"/>
          <w:szCs w:val="22"/>
          <w:lang w:val="en-US"/>
        </w:rPr>
        <w:t xml:space="preserve"> </w:t>
      </w:r>
      <w:r w:rsidRPr="00BA6F5E">
        <w:rPr>
          <w:rFonts w:eastAsia="Calibri"/>
          <w:i/>
          <w:sz w:val="22"/>
          <w:szCs w:val="22"/>
          <w:lang w:val="en-US"/>
        </w:rPr>
        <w:t>s</w:t>
      </w:r>
      <w:r w:rsidRPr="00BA6F5E">
        <w:rPr>
          <w:rFonts w:eastAsia="Calibri"/>
          <w:i/>
          <w:spacing w:val="-1"/>
          <w:sz w:val="22"/>
          <w:szCs w:val="22"/>
          <w:lang w:val="en-US"/>
        </w:rPr>
        <w:t>o</w:t>
      </w:r>
      <w:r w:rsidRPr="00BA6F5E">
        <w:rPr>
          <w:rFonts w:eastAsia="Calibri"/>
          <w:i/>
          <w:spacing w:val="1"/>
          <w:sz w:val="22"/>
          <w:szCs w:val="22"/>
          <w:lang w:val="en-US"/>
        </w:rPr>
        <w:t>ft</w:t>
      </w:r>
      <w:r w:rsidRPr="00BA6F5E">
        <w:rPr>
          <w:rFonts w:eastAsia="Calibri"/>
          <w:i/>
          <w:spacing w:val="-1"/>
          <w:sz w:val="22"/>
          <w:szCs w:val="22"/>
          <w:lang w:val="en-US"/>
        </w:rPr>
        <w:t>war</w:t>
      </w:r>
      <w:r w:rsidRPr="00BA6F5E">
        <w:rPr>
          <w:rFonts w:eastAsia="Calibri"/>
          <w:i/>
          <w:spacing w:val="1"/>
          <w:sz w:val="22"/>
          <w:szCs w:val="22"/>
          <w:lang w:val="en-US"/>
        </w:rPr>
        <w:t>e</w:t>
      </w:r>
      <w:r w:rsidRPr="00BA6F5E">
        <w:rPr>
          <w:rFonts w:eastAsia="Calibri"/>
          <w:i/>
          <w:sz w:val="22"/>
          <w:szCs w:val="22"/>
          <w:lang w:val="en-US"/>
        </w:rPr>
        <w:t>:</w:t>
      </w:r>
      <w:r w:rsidRPr="00BA6F5E">
        <w:rPr>
          <w:rFonts w:eastAsia="Calibri"/>
          <w:i/>
          <w:spacing w:val="2"/>
          <w:sz w:val="22"/>
          <w:szCs w:val="22"/>
          <w:lang w:val="en-US"/>
        </w:rPr>
        <w:t xml:space="preserve"> </w:t>
      </w:r>
      <w:r w:rsidRPr="00BA6F5E">
        <w:rPr>
          <w:rFonts w:eastAsia="Calibri"/>
          <w:i/>
          <w:spacing w:val="1"/>
          <w:sz w:val="22"/>
          <w:szCs w:val="22"/>
          <w:lang w:val="en-US"/>
        </w:rPr>
        <w:t>T</w:t>
      </w:r>
      <w:r w:rsidRPr="00BA6F5E">
        <w:rPr>
          <w:rFonts w:eastAsia="Calibri"/>
          <w:i/>
          <w:spacing w:val="-1"/>
          <w:sz w:val="22"/>
          <w:szCs w:val="22"/>
          <w:lang w:val="en-US"/>
        </w:rPr>
        <w:t>owar</w:t>
      </w:r>
      <w:r w:rsidRPr="00BA6F5E">
        <w:rPr>
          <w:rFonts w:eastAsia="Calibri"/>
          <w:i/>
          <w:sz w:val="22"/>
          <w:szCs w:val="22"/>
          <w:lang w:val="en-US"/>
        </w:rPr>
        <w:t xml:space="preserve">d </w:t>
      </w:r>
      <w:r w:rsidRPr="00BA6F5E">
        <w:rPr>
          <w:rFonts w:eastAsia="Calibri"/>
          <w:i/>
          <w:spacing w:val="1"/>
          <w:sz w:val="22"/>
          <w:szCs w:val="22"/>
          <w:lang w:val="en-US"/>
        </w:rPr>
        <w:t>c</w:t>
      </w:r>
      <w:r w:rsidRPr="00BA6F5E">
        <w:rPr>
          <w:rFonts w:eastAsia="Calibri"/>
          <w:i/>
          <w:spacing w:val="-1"/>
          <w:sz w:val="22"/>
          <w:szCs w:val="22"/>
          <w:lang w:val="en-US"/>
        </w:rPr>
        <w:t>o</w:t>
      </w:r>
      <w:r w:rsidRPr="00BA6F5E">
        <w:rPr>
          <w:rFonts w:eastAsia="Calibri"/>
          <w:i/>
          <w:sz w:val="22"/>
          <w:szCs w:val="22"/>
          <w:lang w:val="en-US"/>
        </w:rPr>
        <w:t>s</w:t>
      </w:r>
      <w:r w:rsidRPr="00BA6F5E">
        <w:rPr>
          <w:rFonts w:eastAsia="Calibri"/>
          <w:i/>
          <w:spacing w:val="1"/>
          <w:sz w:val="22"/>
          <w:szCs w:val="22"/>
          <w:lang w:val="en-US"/>
        </w:rPr>
        <w:t>t-</w:t>
      </w:r>
      <w:r w:rsidRPr="00BA6F5E">
        <w:rPr>
          <w:rFonts w:eastAsia="Calibri"/>
          <w:i/>
          <w:spacing w:val="-2"/>
          <w:sz w:val="22"/>
          <w:szCs w:val="22"/>
          <w:lang w:val="en-US"/>
        </w:rPr>
        <w:t>e</w:t>
      </w:r>
      <w:r w:rsidRPr="00BA6F5E">
        <w:rPr>
          <w:rFonts w:eastAsia="Calibri"/>
          <w:i/>
          <w:spacing w:val="1"/>
          <w:sz w:val="22"/>
          <w:szCs w:val="22"/>
          <w:lang w:val="en-US"/>
        </w:rPr>
        <w:t>ff</w:t>
      </w:r>
      <w:r w:rsidRPr="00BA6F5E">
        <w:rPr>
          <w:rFonts w:eastAsia="Calibri"/>
          <w:i/>
          <w:spacing w:val="-2"/>
          <w:sz w:val="22"/>
          <w:szCs w:val="22"/>
          <w:lang w:val="en-US"/>
        </w:rPr>
        <w:t>e</w:t>
      </w:r>
      <w:r w:rsidRPr="00BA6F5E">
        <w:rPr>
          <w:rFonts w:eastAsia="Calibri"/>
          <w:i/>
          <w:spacing w:val="1"/>
          <w:sz w:val="22"/>
          <w:szCs w:val="22"/>
          <w:lang w:val="en-US"/>
        </w:rPr>
        <w:t>ct</w:t>
      </w:r>
      <w:r w:rsidRPr="00BA6F5E">
        <w:rPr>
          <w:rFonts w:eastAsia="Calibri"/>
          <w:i/>
          <w:spacing w:val="-2"/>
          <w:sz w:val="22"/>
          <w:szCs w:val="22"/>
          <w:lang w:val="en-US"/>
        </w:rPr>
        <w:t>i</w:t>
      </w:r>
      <w:r w:rsidRPr="00BA6F5E">
        <w:rPr>
          <w:rFonts w:eastAsia="Calibri"/>
          <w:i/>
          <w:spacing w:val="1"/>
          <w:sz w:val="22"/>
          <w:szCs w:val="22"/>
          <w:lang w:val="en-US"/>
        </w:rPr>
        <w:t>v</w:t>
      </w:r>
      <w:r w:rsidRPr="00BA6F5E">
        <w:rPr>
          <w:rFonts w:eastAsia="Calibri"/>
          <w:i/>
          <w:sz w:val="22"/>
          <w:szCs w:val="22"/>
          <w:lang w:val="en-US"/>
        </w:rPr>
        <w:t>e</w:t>
      </w:r>
      <w:r w:rsidRPr="00BA6F5E">
        <w:rPr>
          <w:rFonts w:eastAsia="Calibri"/>
          <w:i/>
          <w:spacing w:val="2"/>
          <w:sz w:val="22"/>
          <w:szCs w:val="22"/>
          <w:lang w:val="en-US"/>
        </w:rPr>
        <w:t xml:space="preserve"> </w:t>
      </w:r>
      <w:r w:rsidRPr="00BA6F5E">
        <w:rPr>
          <w:rFonts w:eastAsia="Calibri"/>
          <w:i/>
          <w:spacing w:val="-1"/>
          <w:sz w:val="22"/>
          <w:szCs w:val="22"/>
          <w:lang w:val="en-US"/>
        </w:rPr>
        <w:t>produ</w:t>
      </w:r>
      <w:r w:rsidRPr="00BA6F5E">
        <w:rPr>
          <w:rFonts w:eastAsia="Calibri"/>
          <w:i/>
          <w:spacing w:val="1"/>
          <w:sz w:val="22"/>
          <w:szCs w:val="22"/>
          <w:lang w:val="en-US"/>
        </w:rPr>
        <w:t>ct</w:t>
      </w:r>
      <w:r w:rsidRPr="00BA6F5E">
        <w:rPr>
          <w:rFonts w:eastAsia="Calibri"/>
          <w:i/>
          <w:sz w:val="22"/>
          <w:szCs w:val="22"/>
          <w:lang w:val="en-US"/>
        </w:rPr>
        <w:t>i</w:t>
      </w:r>
      <w:r w:rsidRPr="00BA6F5E">
        <w:rPr>
          <w:rFonts w:eastAsia="Calibri"/>
          <w:i/>
          <w:spacing w:val="-1"/>
          <w:sz w:val="22"/>
          <w:szCs w:val="22"/>
          <w:lang w:val="en-US"/>
        </w:rPr>
        <w:t>o</w:t>
      </w:r>
      <w:r w:rsidRPr="00BA6F5E">
        <w:rPr>
          <w:rFonts w:eastAsia="Calibri"/>
          <w:i/>
          <w:sz w:val="22"/>
          <w:szCs w:val="22"/>
          <w:lang w:val="en-US"/>
        </w:rPr>
        <w:t xml:space="preserve">n </w:t>
      </w:r>
      <w:r w:rsidRPr="00BA6F5E">
        <w:rPr>
          <w:rFonts w:eastAsia="Calibri"/>
          <w:i/>
          <w:spacing w:val="-1"/>
          <w:sz w:val="22"/>
          <w:szCs w:val="22"/>
          <w:lang w:val="en-US"/>
        </w:rPr>
        <w:t>o</w:t>
      </w:r>
      <w:r w:rsidRPr="00BA6F5E">
        <w:rPr>
          <w:rFonts w:eastAsia="Calibri"/>
          <w:i/>
          <w:sz w:val="22"/>
          <w:szCs w:val="22"/>
          <w:lang w:val="en-US"/>
        </w:rPr>
        <w:t>f</w:t>
      </w:r>
      <w:r w:rsidRPr="00BA6F5E">
        <w:rPr>
          <w:rFonts w:eastAsia="Calibri"/>
          <w:i/>
          <w:spacing w:val="2"/>
          <w:sz w:val="22"/>
          <w:szCs w:val="22"/>
          <w:lang w:val="en-US"/>
        </w:rPr>
        <w:t xml:space="preserve"> </w:t>
      </w:r>
      <w:r w:rsidRPr="00BA6F5E">
        <w:rPr>
          <w:rFonts w:eastAsia="Calibri"/>
          <w:i/>
          <w:spacing w:val="-1"/>
          <w:sz w:val="22"/>
          <w:szCs w:val="22"/>
          <w:lang w:val="en-US"/>
        </w:rPr>
        <w:t>adap</w:t>
      </w:r>
      <w:r w:rsidRPr="00BA6F5E">
        <w:rPr>
          <w:rFonts w:eastAsia="Calibri"/>
          <w:i/>
          <w:spacing w:val="1"/>
          <w:sz w:val="22"/>
          <w:szCs w:val="22"/>
          <w:lang w:val="en-US"/>
        </w:rPr>
        <w:t>t</w:t>
      </w:r>
      <w:r w:rsidRPr="00BA6F5E">
        <w:rPr>
          <w:rFonts w:eastAsia="Calibri"/>
          <w:i/>
          <w:sz w:val="22"/>
          <w:szCs w:val="22"/>
          <w:lang w:val="en-US"/>
        </w:rPr>
        <w:t>i</w:t>
      </w:r>
      <w:r w:rsidRPr="00BA6F5E">
        <w:rPr>
          <w:rFonts w:eastAsia="Calibri"/>
          <w:i/>
          <w:spacing w:val="1"/>
          <w:sz w:val="22"/>
          <w:szCs w:val="22"/>
          <w:lang w:val="en-US"/>
        </w:rPr>
        <w:t>ve</w:t>
      </w:r>
      <w:r w:rsidRPr="00BA6F5E">
        <w:rPr>
          <w:rFonts w:eastAsia="Calibri"/>
          <w:i/>
          <w:sz w:val="22"/>
          <w:szCs w:val="22"/>
          <w:lang w:val="en-US"/>
        </w:rPr>
        <w:t>, i</w:t>
      </w:r>
      <w:r w:rsidRPr="00BA6F5E">
        <w:rPr>
          <w:rFonts w:eastAsia="Calibri"/>
          <w:i/>
          <w:spacing w:val="-1"/>
          <w:sz w:val="22"/>
          <w:szCs w:val="22"/>
          <w:lang w:val="en-US"/>
        </w:rPr>
        <w:t>n</w:t>
      </w:r>
      <w:r w:rsidRPr="00BA6F5E">
        <w:rPr>
          <w:rFonts w:eastAsia="Calibri"/>
          <w:i/>
          <w:spacing w:val="1"/>
          <w:sz w:val="22"/>
          <w:szCs w:val="22"/>
          <w:lang w:val="en-US"/>
        </w:rPr>
        <w:t>te</w:t>
      </w:r>
      <w:r w:rsidRPr="00BA6F5E">
        <w:rPr>
          <w:rFonts w:eastAsia="Calibri"/>
          <w:i/>
          <w:spacing w:val="-1"/>
          <w:sz w:val="22"/>
          <w:szCs w:val="22"/>
          <w:lang w:val="en-US"/>
        </w:rPr>
        <w:t>ra</w:t>
      </w:r>
      <w:r w:rsidRPr="00BA6F5E">
        <w:rPr>
          <w:rFonts w:eastAsia="Calibri"/>
          <w:i/>
          <w:spacing w:val="1"/>
          <w:sz w:val="22"/>
          <w:szCs w:val="22"/>
          <w:lang w:val="en-US"/>
        </w:rPr>
        <w:t>ct</w:t>
      </w:r>
      <w:r w:rsidRPr="00BA6F5E">
        <w:rPr>
          <w:rFonts w:eastAsia="Calibri"/>
          <w:i/>
          <w:sz w:val="22"/>
          <w:szCs w:val="22"/>
          <w:lang w:val="en-US"/>
        </w:rPr>
        <w:t>i</w:t>
      </w:r>
      <w:r w:rsidRPr="00BA6F5E">
        <w:rPr>
          <w:rFonts w:eastAsia="Calibri"/>
          <w:i/>
          <w:spacing w:val="1"/>
          <w:sz w:val="22"/>
          <w:szCs w:val="22"/>
          <w:lang w:val="en-US"/>
        </w:rPr>
        <w:t>ve</w:t>
      </w:r>
      <w:r w:rsidRPr="00BA6F5E">
        <w:rPr>
          <w:rFonts w:eastAsia="Calibri"/>
          <w:i/>
          <w:sz w:val="22"/>
          <w:szCs w:val="22"/>
          <w:lang w:val="en-US"/>
        </w:rPr>
        <w:t>,</w:t>
      </w:r>
      <w:r w:rsidRPr="00BA6F5E">
        <w:rPr>
          <w:rFonts w:eastAsia="Calibri"/>
          <w:i/>
          <w:spacing w:val="20"/>
          <w:sz w:val="22"/>
          <w:szCs w:val="22"/>
          <w:lang w:val="en-US"/>
        </w:rPr>
        <w:t xml:space="preserve"> </w:t>
      </w:r>
      <w:r w:rsidRPr="00BA6F5E">
        <w:rPr>
          <w:rFonts w:eastAsia="Calibri"/>
          <w:i/>
          <w:spacing w:val="-1"/>
          <w:sz w:val="22"/>
          <w:szCs w:val="22"/>
          <w:lang w:val="en-US"/>
        </w:rPr>
        <w:t>an</w:t>
      </w:r>
      <w:r w:rsidRPr="00BA6F5E">
        <w:rPr>
          <w:rFonts w:eastAsia="Calibri"/>
          <w:i/>
          <w:sz w:val="22"/>
          <w:szCs w:val="22"/>
          <w:lang w:val="en-US"/>
        </w:rPr>
        <w:t>d</w:t>
      </w:r>
      <w:r w:rsidRPr="00BA6F5E">
        <w:rPr>
          <w:rFonts w:eastAsia="Calibri"/>
          <w:i/>
          <w:spacing w:val="19"/>
          <w:sz w:val="22"/>
          <w:szCs w:val="22"/>
          <w:lang w:val="en-US"/>
        </w:rPr>
        <w:t xml:space="preserve"> </w:t>
      </w:r>
      <w:r w:rsidRPr="00BA6F5E">
        <w:rPr>
          <w:rFonts w:eastAsia="Calibri"/>
          <w:i/>
          <w:sz w:val="22"/>
          <w:szCs w:val="22"/>
          <w:lang w:val="en-US"/>
        </w:rPr>
        <w:t>i</w:t>
      </w:r>
      <w:r w:rsidRPr="00BA6F5E">
        <w:rPr>
          <w:rFonts w:eastAsia="Calibri"/>
          <w:i/>
          <w:spacing w:val="-1"/>
          <w:sz w:val="22"/>
          <w:szCs w:val="22"/>
          <w:lang w:val="en-US"/>
        </w:rPr>
        <w:t>n</w:t>
      </w:r>
      <w:r w:rsidRPr="00BA6F5E">
        <w:rPr>
          <w:rFonts w:eastAsia="Calibri"/>
          <w:i/>
          <w:spacing w:val="1"/>
          <w:sz w:val="22"/>
          <w:szCs w:val="22"/>
          <w:lang w:val="en-US"/>
        </w:rPr>
        <w:t>te</w:t>
      </w:r>
      <w:r w:rsidRPr="00BA6F5E">
        <w:rPr>
          <w:rFonts w:eastAsia="Calibri"/>
          <w:i/>
          <w:sz w:val="22"/>
          <w:szCs w:val="22"/>
          <w:lang w:val="en-US"/>
        </w:rPr>
        <w:t>lli</w:t>
      </w:r>
      <w:r w:rsidRPr="00BA6F5E">
        <w:rPr>
          <w:rFonts w:eastAsia="Calibri"/>
          <w:i/>
          <w:spacing w:val="-1"/>
          <w:sz w:val="22"/>
          <w:szCs w:val="22"/>
          <w:lang w:val="en-US"/>
        </w:rPr>
        <w:t>g</w:t>
      </w:r>
      <w:r w:rsidRPr="00BA6F5E">
        <w:rPr>
          <w:rFonts w:eastAsia="Calibri"/>
          <w:i/>
          <w:spacing w:val="-2"/>
          <w:sz w:val="22"/>
          <w:szCs w:val="22"/>
          <w:lang w:val="en-US"/>
        </w:rPr>
        <w:t>e</w:t>
      </w:r>
      <w:r w:rsidRPr="00BA6F5E">
        <w:rPr>
          <w:rFonts w:eastAsia="Calibri"/>
          <w:i/>
          <w:spacing w:val="-1"/>
          <w:sz w:val="22"/>
          <w:szCs w:val="22"/>
          <w:lang w:val="en-US"/>
        </w:rPr>
        <w:t>n</w:t>
      </w:r>
      <w:r w:rsidRPr="00BA6F5E">
        <w:rPr>
          <w:rFonts w:eastAsia="Calibri"/>
          <w:i/>
          <w:sz w:val="22"/>
          <w:szCs w:val="22"/>
          <w:lang w:val="en-US"/>
        </w:rPr>
        <w:t>t</w:t>
      </w:r>
      <w:r w:rsidRPr="00BA6F5E">
        <w:rPr>
          <w:rFonts w:eastAsia="Calibri"/>
          <w:i/>
          <w:spacing w:val="21"/>
          <w:sz w:val="22"/>
          <w:szCs w:val="22"/>
          <w:lang w:val="en-US"/>
        </w:rPr>
        <w:t xml:space="preserve"> </w:t>
      </w:r>
      <w:r w:rsidRPr="00BA6F5E">
        <w:rPr>
          <w:rFonts w:eastAsia="Calibri"/>
          <w:i/>
          <w:spacing w:val="1"/>
          <w:sz w:val="22"/>
          <w:szCs w:val="22"/>
          <w:lang w:val="en-US"/>
        </w:rPr>
        <w:t>e</w:t>
      </w:r>
      <w:r w:rsidRPr="00BA6F5E">
        <w:rPr>
          <w:rFonts w:eastAsia="Calibri"/>
          <w:i/>
          <w:spacing w:val="-1"/>
          <w:sz w:val="22"/>
          <w:szCs w:val="22"/>
          <w:lang w:val="en-US"/>
        </w:rPr>
        <w:t>du</w:t>
      </w:r>
      <w:r w:rsidRPr="00BA6F5E">
        <w:rPr>
          <w:rFonts w:eastAsia="Calibri"/>
          <w:i/>
          <w:spacing w:val="1"/>
          <w:sz w:val="22"/>
          <w:szCs w:val="22"/>
          <w:lang w:val="en-US"/>
        </w:rPr>
        <w:t>c</w:t>
      </w:r>
      <w:r w:rsidRPr="00BA6F5E">
        <w:rPr>
          <w:rFonts w:eastAsia="Calibri"/>
          <w:i/>
          <w:spacing w:val="-1"/>
          <w:sz w:val="22"/>
          <w:szCs w:val="22"/>
          <w:lang w:val="en-US"/>
        </w:rPr>
        <w:t>a</w:t>
      </w:r>
      <w:r w:rsidRPr="00BA6F5E">
        <w:rPr>
          <w:rFonts w:eastAsia="Calibri"/>
          <w:i/>
          <w:spacing w:val="1"/>
          <w:sz w:val="22"/>
          <w:szCs w:val="22"/>
          <w:lang w:val="en-US"/>
        </w:rPr>
        <w:t>t</w:t>
      </w:r>
      <w:r w:rsidRPr="00BA6F5E">
        <w:rPr>
          <w:rFonts w:eastAsia="Calibri"/>
          <w:i/>
          <w:sz w:val="22"/>
          <w:szCs w:val="22"/>
          <w:lang w:val="en-US"/>
        </w:rPr>
        <w:t>i</w:t>
      </w:r>
      <w:r w:rsidRPr="00BA6F5E">
        <w:rPr>
          <w:rFonts w:eastAsia="Calibri"/>
          <w:i/>
          <w:spacing w:val="-1"/>
          <w:sz w:val="22"/>
          <w:szCs w:val="22"/>
          <w:lang w:val="en-US"/>
        </w:rPr>
        <w:t>ona</w:t>
      </w:r>
      <w:r w:rsidRPr="00BA6F5E">
        <w:rPr>
          <w:rFonts w:eastAsia="Calibri"/>
          <w:i/>
          <w:sz w:val="22"/>
          <w:szCs w:val="22"/>
          <w:lang w:val="en-US"/>
        </w:rPr>
        <w:t>l</w:t>
      </w:r>
      <w:r w:rsidRPr="00BA6F5E">
        <w:rPr>
          <w:rFonts w:eastAsia="Calibri"/>
          <w:i/>
          <w:spacing w:val="20"/>
          <w:sz w:val="22"/>
          <w:szCs w:val="22"/>
          <w:lang w:val="en-US"/>
        </w:rPr>
        <w:t xml:space="preserve"> </w:t>
      </w:r>
      <w:r w:rsidRPr="00BA6F5E">
        <w:rPr>
          <w:rFonts w:eastAsia="Calibri"/>
          <w:i/>
          <w:sz w:val="22"/>
          <w:szCs w:val="22"/>
          <w:lang w:val="en-US"/>
        </w:rPr>
        <w:t>s</w:t>
      </w:r>
      <w:r w:rsidRPr="00BA6F5E">
        <w:rPr>
          <w:rFonts w:eastAsia="Calibri"/>
          <w:i/>
          <w:spacing w:val="-1"/>
          <w:sz w:val="22"/>
          <w:szCs w:val="22"/>
          <w:lang w:val="en-US"/>
        </w:rPr>
        <w:t>o</w:t>
      </w:r>
      <w:r w:rsidRPr="00BA6F5E">
        <w:rPr>
          <w:rFonts w:eastAsia="Calibri"/>
          <w:i/>
          <w:spacing w:val="1"/>
          <w:sz w:val="22"/>
          <w:szCs w:val="22"/>
          <w:lang w:val="en-US"/>
        </w:rPr>
        <w:t>ft</w:t>
      </w:r>
      <w:r w:rsidRPr="00BA6F5E">
        <w:rPr>
          <w:rFonts w:eastAsia="Calibri"/>
          <w:i/>
          <w:spacing w:val="-1"/>
          <w:sz w:val="22"/>
          <w:szCs w:val="22"/>
          <w:lang w:val="en-US"/>
        </w:rPr>
        <w:t>war</w:t>
      </w:r>
      <w:r w:rsidRPr="00BA6F5E">
        <w:rPr>
          <w:rFonts w:eastAsia="Calibri"/>
          <w:i/>
          <w:sz w:val="22"/>
          <w:szCs w:val="22"/>
          <w:lang w:val="en-US"/>
        </w:rPr>
        <w:t>e</w:t>
      </w:r>
      <w:r w:rsidRPr="00BA6F5E">
        <w:rPr>
          <w:rFonts w:eastAsia="Calibri"/>
          <w:i/>
          <w:spacing w:val="23"/>
          <w:sz w:val="22"/>
          <w:szCs w:val="22"/>
          <w:lang w:val="en-US"/>
        </w:rPr>
        <w:t xml:space="preserve"> </w:t>
      </w:r>
      <w:r w:rsidRPr="00BA6F5E">
        <w:rPr>
          <w:rFonts w:eastAsia="Calibri"/>
          <w:spacing w:val="-1"/>
          <w:sz w:val="22"/>
          <w:szCs w:val="22"/>
          <w:lang w:val="en-US"/>
        </w:rPr>
        <w:t>(</w:t>
      </w:r>
      <w:r w:rsidRPr="00BA6F5E">
        <w:rPr>
          <w:rFonts w:eastAsia="Calibri"/>
          <w:spacing w:val="1"/>
          <w:sz w:val="22"/>
          <w:szCs w:val="22"/>
          <w:lang w:val="en-US"/>
        </w:rPr>
        <w:t>p</w:t>
      </w:r>
      <w:r w:rsidRPr="00BA6F5E">
        <w:rPr>
          <w:rFonts w:eastAsia="Calibri"/>
          <w:sz w:val="22"/>
          <w:szCs w:val="22"/>
          <w:lang w:val="en-US"/>
        </w:rPr>
        <w:t>.</w:t>
      </w:r>
      <w:r w:rsidR="0007306C" w:rsidRPr="00BA6F5E">
        <w:rPr>
          <w:rFonts w:eastAsia="Calibri"/>
          <w:sz w:val="22"/>
          <w:szCs w:val="22"/>
          <w:lang w:val="en-US"/>
        </w:rPr>
        <w:t> </w:t>
      </w:r>
      <w:r w:rsidRPr="00BA6F5E">
        <w:rPr>
          <w:rFonts w:eastAsia="Calibri"/>
          <w:spacing w:val="1"/>
          <w:sz w:val="22"/>
          <w:szCs w:val="22"/>
          <w:lang w:val="en-US"/>
        </w:rPr>
        <w:t>1-</w:t>
      </w:r>
      <w:r w:rsidRPr="00BA6F5E">
        <w:rPr>
          <w:rFonts w:eastAsia="Calibri"/>
          <w:spacing w:val="-2"/>
          <w:sz w:val="22"/>
          <w:szCs w:val="22"/>
          <w:lang w:val="en-US"/>
        </w:rPr>
        <w:t>3</w:t>
      </w:r>
      <w:r w:rsidRPr="00BA6F5E">
        <w:rPr>
          <w:rFonts w:eastAsia="Calibri"/>
          <w:spacing w:val="1"/>
          <w:sz w:val="22"/>
          <w:szCs w:val="22"/>
          <w:lang w:val="en-US"/>
        </w:rPr>
        <w:t>1</w:t>
      </w:r>
      <w:r w:rsidRPr="00BA6F5E">
        <w:rPr>
          <w:rFonts w:eastAsia="Calibri"/>
          <w:spacing w:val="-1"/>
          <w:sz w:val="22"/>
          <w:szCs w:val="22"/>
          <w:lang w:val="en-US"/>
        </w:rPr>
        <w:t>)</w:t>
      </w:r>
      <w:r w:rsidRPr="00BA6F5E">
        <w:rPr>
          <w:rFonts w:eastAsia="Calibri"/>
          <w:sz w:val="22"/>
          <w:szCs w:val="22"/>
          <w:lang w:val="en-US"/>
        </w:rPr>
        <w:t>.</w:t>
      </w:r>
      <w:r w:rsidRPr="00BA6F5E">
        <w:rPr>
          <w:rFonts w:eastAsia="Calibri"/>
          <w:spacing w:val="20"/>
          <w:sz w:val="22"/>
          <w:szCs w:val="22"/>
          <w:lang w:val="en-US"/>
        </w:rPr>
        <w:t xml:space="preserve"> </w:t>
      </w:r>
      <w:r w:rsidRPr="00BA6F5E">
        <w:rPr>
          <w:rFonts w:eastAsia="Calibri"/>
          <w:sz w:val="22"/>
          <w:szCs w:val="22"/>
          <w:lang w:val="en-US"/>
        </w:rPr>
        <w:t>Kl</w:t>
      </w:r>
      <w:r w:rsidRPr="00BA6F5E">
        <w:rPr>
          <w:rFonts w:eastAsia="Calibri"/>
          <w:spacing w:val="1"/>
          <w:sz w:val="22"/>
          <w:szCs w:val="22"/>
          <w:lang w:val="en-US"/>
        </w:rPr>
        <w:t>u</w:t>
      </w:r>
      <w:r w:rsidRPr="00BA6F5E">
        <w:rPr>
          <w:rFonts w:eastAsia="Calibri"/>
          <w:spacing w:val="-1"/>
          <w:sz w:val="22"/>
          <w:szCs w:val="22"/>
          <w:lang w:val="en-US"/>
        </w:rPr>
        <w:t>w</w:t>
      </w:r>
      <w:r w:rsidRPr="00BA6F5E">
        <w:rPr>
          <w:rFonts w:eastAsia="Calibri"/>
          <w:spacing w:val="1"/>
          <w:sz w:val="22"/>
          <w:szCs w:val="22"/>
          <w:lang w:val="en-US"/>
        </w:rPr>
        <w:t>e</w:t>
      </w:r>
      <w:r w:rsidRPr="00BA6F5E">
        <w:rPr>
          <w:rFonts w:eastAsia="Calibri"/>
          <w:sz w:val="22"/>
          <w:szCs w:val="22"/>
          <w:lang w:val="en-US"/>
        </w:rPr>
        <w:t>r A</w:t>
      </w:r>
      <w:r w:rsidRPr="00BA6F5E">
        <w:rPr>
          <w:rFonts w:eastAsia="Calibri"/>
          <w:spacing w:val="-1"/>
          <w:sz w:val="22"/>
          <w:szCs w:val="22"/>
          <w:lang w:val="en-US"/>
        </w:rPr>
        <w:t>c</w:t>
      </w:r>
      <w:r w:rsidRPr="00BA6F5E">
        <w:rPr>
          <w:rFonts w:eastAsia="Calibri"/>
          <w:sz w:val="22"/>
          <w:szCs w:val="22"/>
          <w:lang w:val="en-US"/>
        </w:rPr>
        <w:t>a</w:t>
      </w:r>
      <w:r w:rsidRPr="00BA6F5E">
        <w:rPr>
          <w:rFonts w:eastAsia="Calibri"/>
          <w:spacing w:val="1"/>
          <w:sz w:val="22"/>
          <w:szCs w:val="22"/>
          <w:lang w:val="en-US"/>
        </w:rPr>
        <w:t>de</w:t>
      </w:r>
      <w:r w:rsidRPr="00BA6F5E">
        <w:rPr>
          <w:rFonts w:eastAsia="Calibri"/>
          <w:sz w:val="22"/>
          <w:szCs w:val="22"/>
          <w:lang w:val="en-US"/>
        </w:rPr>
        <w:t>mi</w:t>
      </w:r>
      <w:r w:rsidRPr="00BA6F5E">
        <w:rPr>
          <w:rFonts w:eastAsia="Calibri"/>
          <w:spacing w:val="-1"/>
          <w:sz w:val="22"/>
          <w:szCs w:val="22"/>
          <w:lang w:val="en-US"/>
        </w:rPr>
        <w:t>c</w:t>
      </w:r>
      <w:r w:rsidRPr="00BA6F5E">
        <w:rPr>
          <w:rFonts w:eastAsia="Calibri"/>
          <w:sz w:val="22"/>
          <w:szCs w:val="22"/>
          <w:lang w:val="en-US"/>
        </w:rPr>
        <w:t xml:space="preserve">. </w:t>
      </w:r>
      <w:hyperlink r:id="rId58">
        <w:r w:rsidRPr="00BA6F5E">
          <w:rPr>
            <w:rFonts w:eastAsia="Calibri"/>
            <w:color w:val="0000FF"/>
            <w:spacing w:val="1"/>
            <w:sz w:val="22"/>
            <w:szCs w:val="22"/>
            <w:u w:val="single" w:color="0000FF"/>
            <w:lang w:val="en-US"/>
          </w:rPr>
          <w:t>ht</w:t>
        </w:r>
        <w:r w:rsidRPr="00BA6F5E">
          <w:rPr>
            <w:rFonts w:eastAsia="Calibri"/>
            <w:color w:val="0000FF"/>
            <w:spacing w:val="-1"/>
            <w:sz w:val="22"/>
            <w:szCs w:val="22"/>
            <w:u w:val="single" w:color="0000FF"/>
            <w:lang w:val="en-US"/>
          </w:rPr>
          <w:t>t</w:t>
        </w:r>
        <w:r w:rsidRPr="00BA6F5E">
          <w:rPr>
            <w:rFonts w:eastAsia="Calibri"/>
            <w:color w:val="0000FF"/>
            <w:spacing w:val="1"/>
            <w:sz w:val="22"/>
            <w:szCs w:val="22"/>
            <w:u w:val="single" w:color="0000FF"/>
            <w:lang w:val="en-US"/>
          </w:rPr>
          <w:t>p</w:t>
        </w:r>
        <w:r w:rsidRPr="00BA6F5E">
          <w:rPr>
            <w:rFonts w:eastAsia="Calibri"/>
            <w:color w:val="0000FF"/>
            <w:spacing w:val="-2"/>
            <w:sz w:val="22"/>
            <w:szCs w:val="22"/>
            <w:u w:val="single" w:color="0000FF"/>
            <w:lang w:val="en-US"/>
          </w:rPr>
          <w:t>:</w:t>
        </w:r>
        <w:r w:rsidRPr="00BA6F5E">
          <w:rPr>
            <w:rFonts w:eastAsia="Calibri"/>
            <w:color w:val="0000FF"/>
            <w:spacing w:val="1"/>
            <w:sz w:val="22"/>
            <w:szCs w:val="22"/>
            <w:u w:val="single" w:color="0000FF"/>
            <w:lang w:val="en-US"/>
          </w:rPr>
          <w:t>//</w:t>
        </w:r>
        <w:r w:rsidRPr="00BA6F5E">
          <w:rPr>
            <w:rFonts w:eastAsia="Calibri"/>
            <w:color w:val="0000FF"/>
            <w:spacing w:val="-1"/>
            <w:sz w:val="22"/>
            <w:szCs w:val="22"/>
            <w:u w:val="single" w:color="0000FF"/>
            <w:lang w:val="en-US"/>
          </w:rPr>
          <w:t>t</w:t>
        </w:r>
        <w:r w:rsidRPr="00BA6F5E">
          <w:rPr>
            <w:rFonts w:eastAsia="Calibri"/>
            <w:color w:val="0000FF"/>
            <w:spacing w:val="1"/>
            <w:sz w:val="22"/>
            <w:szCs w:val="22"/>
            <w:u w:val="single" w:color="0000FF"/>
            <w:lang w:val="en-US"/>
          </w:rPr>
          <w:t>e</w:t>
        </w:r>
        <w:r w:rsidRPr="00BA6F5E">
          <w:rPr>
            <w:rFonts w:eastAsia="Calibri"/>
            <w:color w:val="0000FF"/>
            <w:sz w:val="22"/>
            <w:szCs w:val="22"/>
            <w:u w:val="single" w:color="0000FF"/>
            <w:lang w:val="en-US"/>
          </w:rPr>
          <w:t>l</w:t>
        </w:r>
        <w:r w:rsidRPr="00BA6F5E">
          <w:rPr>
            <w:rFonts w:eastAsia="Calibri"/>
            <w:color w:val="0000FF"/>
            <w:spacing w:val="1"/>
            <w:sz w:val="22"/>
            <w:szCs w:val="22"/>
            <w:u w:val="single" w:color="0000FF"/>
            <w:lang w:val="en-US"/>
          </w:rPr>
          <w:t>e</w:t>
        </w:r>
        <w:r w:rsidRPr="00BA6F5E">
          <w:rPr>
            <w:rFonts w:eastAsia="Calibri"/>
            <w:color w:val="0000FF"/>
            <w:sz w:val="22"/>
            <w:szCs w:val="22"/>
            <w:u w:val="single" w:color="0000FF"/>
            <w:lang w:val="en-US"/>
          </w:rPr>
          <w:t>a</w:t>
        </w:r>
        <w:r w:rsidRPr="00BA6F5E">
          <w:rPr>
            <w:rFonts w:eastAsia="Calibri"/>
            <w:color w:val="0000FF"/>
            <w:spacing w:val="-2"/>
            <w:sz w:val="22"/>
            <w:szCs w:val="22"/>
            <w:u w:val="single" w:color="0000FF"/>
            <w:lang w:val="en-US"/>
          </w:rPr>
          <w:t>r</w:t>
        </w:r>
        <w:r w:rsidRPr="00BA6F5E">
          <w:rPr>
            <w:rFonts w:eastAsia="Calibri"/>
            <w:color w:val="0000FF"/>
            <w:spacing w:val="1"/>
            <w:sz w:val="22"/>
            <w:szCs w:val="22"/>
            <w:u w:val="single" w:color="0000FF"/>
            <w:lang w:val="en-US"/>
          </w:rPr>
          <w:t>n</w:t>
        </w:r>
        <w:r w:rsidRPr="00BA6F5E">
          <w:rPr>
            <w:rFonts w:eastAsia="Calibri"/>
            <w:color w:val="0000FF"/>
            <w:spacing w:val="-1"/>
            <w:sz w:val="22"/>
            <w:szCs w:val="22"/>
            <w:u w:val="single" w:color="0000FF"/>
            <w:lang w:val="en-US"/>
          </w:rPr>
          <w:t>.</w:t>
        </w:r>
        <w:r w:rsidRPr="00BA6F5E">
          <w:rPr>
            <w:rFonts w:eastAsia="Calibri"/>
            <w:color w:val="0000FF"/>
            <w:sz w:val="22"/>
            <w:szCs w:val="22"/>
            <w:u w:val="single" w:color="0000FF"/>
            <w:lang w:val="en-US"/>
          </w:rPr>
          <w:t>ar</w:t>
        </w:r>
        <w:r w:rsidRPr="00BA6F5E">
          <w:rPr>
            <w:rFonts w:eastAsia="Calibri"/>
            <w:color w:val="0000FF"/>
            <w:spacing w:val="-1"/>
            <w:sz w:val="22"/>
            <w:szCs w:val="22"/>
            <w:u w:val="single" w:color="0000FF"/>
            <w:lang w:val="en-US"/>
          </w:rPr>
          <w:t>c</w:t>
        </w:r>
        <w:r w:rsidRPr="00BA6F5E">
          <w:rPr>
            <w:rFonts w:eastAsia="Calibri"/>
            <w:color w:val="0000FF"/>
            <w:spacing w:val="1"/>
            <w:sz w:val="22"/>
            <w:szCs w:val="22"/>
            <w:u w:val="single" w:color="0000FF"/>
            <w:lang w:val="en-US"/>
          </w:rPr>
          <w:t>h</w:t>
        </w:r>
        <w:r w:rsidRPr="00BA6F5E">
          <w:rPr>
            <w:rFonts w:eastAsia="Calibri"/>
            <w:color w:val="0000FF"/>
            <w:sz w:val="22"/>
            <w:szCs w:val="22"/>
            <w:u w:val="single" w:color="0000FF"/>
            <w:lang w:val="en-US"/>
          </w:rPr>
          <w:t>iv</w:t>
        </w:r>
        <w:r w:rsidRPr="00BA6F5E">
          <w:rPr>
            <w:rFonts w:eastAsia="Calibri"/>
            <w:color w:val="0000FF"/>
            <w:spacing w:val="1"/>
            <w:sz w:val="22"/>
            <w:szCs w:val="22"/>
            <w:u w:val="single" w:color="0000FF"/>
            <w:lang w:val="en-US"/>
          </w:rPr>
          <w:t>e</w:t>
        </w:r>
        <w:r w:rsidRPr="00BA6F5E">
          <w:rPr>
            <w:rFonts w:eastAsia="Calibri"/>
            <w:color w:val="0000FF"/>
            <w:sz w:val="22"/>
            <w:szCs w:val="22"/>
            <w:u w:val="single" w:color="0000FF"/>
            <w:lang w:val="en-US"/>
          </w:rPr>
          <w:t>s</w:t>
        </w:r>
        <w:r w:rsidRPr="00BA6F5E">
          <w:rPr>
            <w:rFonts w:eastAsia="Calibri"/>
            <w:color w:val="0000FF"/>
            <w:spacing w:val="1"/>
            <w:sz w:val="22"/>
            <w:szCs w:val="22"/>
            <w:u w:val="single" w:color="0000FF"/>
            <w:lang w:val="en-US"/>
          </w:rPr>
          <w:t>-</w:t>
        </w:r>
        <w:r w:rsidRPr="00BA6F5E">
          <w:rPr>
            <w:rFonts w:eastAsia="Calibri"/>
            <w:color w:val="0000FF"/>
            <w:spacing w:val="-2"/>
            <w:sz w:val="22"/>
            <w:szCs w:val="22"/>
            <w:u w:val="single" w:color="0000FF"/>
            <w:lang w:val="en-US"/>
          </w:rPr>
          <w:t>o</w:t>
        </w:r>
        <w:r w:rsidRPr="00BA6F5E">
          <w:rPr>
            <w:rFonts w:eastAsia="Calibri"/>
            <w:color w:val="0000FF"/>
            <w:spacing w:val="1"/>
            <w:sz w:val="22"/>
            <w:szCs w:val="22"/>
            <w:u w:val="single" w:color="0000FF"/>
            <w:lang w:val="en-US"/>
          </w:rPr>
          <w:t>u</w:t>
        </w:r>
        <w:r w:rsidRPr="00BA6F5E">
          <w:rPr>
            <w:rFonts w:eastAsia="Calibri"/>
            <w:color w:val="0000FF"/>
            <w:sz w:val="22"/>
            <w:szCs w:val="22"/>
            <w:u w:val="single" w:color="0000FF"/>
            <w:lang w:val="en-US"/>
          </w:rPr>
          <w:t>v</w:t>
        </w:r>
        <w:r w:rsidRPr="00BA6F5E">
          <w:rPr>
            <w:rFonts w:eastAsia="Calibri"/>
            <w:color w:val="0000FF"/>
            <w:spacing w:val="1"/>
            <w:sz w:val="22"/>
            <w:szCs w:val="22"/>
            <w:u w:val="single" w:color="0000FF"/>
            <w:lang w:val="en-US"/>
          </w:rPr>
          <w:t>e</w:t>
        </w:r>
        <w:r w:rsidRPr="00BA6F5E">
          <w:rPr>
            <w:rFonts w:eastAsia="Calibri"/>
            <w:color w:val="0000FF"/>
            <w:sz w:val="22"/>
            <w:szCs w:val="22"/>
            <w:u w:val="single" w:color="0000FF"/>
            <w:lang w:val="en-US"/>
          </w:rPr>
          <w:t>r</w:t>
        </w:r>
        <w:r w:rsidRPr="00BA6F5E">
          <w:rPr>
            <w:rFonts w:eastAsia="Calibri"/>
            <w:color w:val="0000FF"/>
            <w:spacing w:val="1"/>
            <w:sz w:val="22"/>
            <w:szCs w:val="22"/>
            <w:u w:val="single" w:color="0000FF"/>
            <w:lang w:val="en-US"/>
          </w:rPr>
          <w:t>te</w:t>
        </w:r>
        <w:r w:rsidRPr="00BA6F5E">
          <w:rPr>
            <w:rFonts w:eastAsia="Calibri"/>
            <w:color w:val="0000FF"/>
            <w:sz w:val="22"/>
            <w:szCs w:val="22"/>
            <w:u w:val="single" w:color="0000FF"/>
            <w:lang w:val="en-US"/>
          </w:rPr>
          <w:t>s</w:t>
        </w:r>
        <w:r w:rsidRPr="00BA6F5E">
          <w:rPr>
            <w:rFonts w:eastAsia="Calibri"/>
            <w:color w:val="0000FF"/>
            <w:spacing w:val="-3"/>
            <w:sz w:val="22"/>
            <w:szCs w:val="22"/>
            <w:u w:val="single" w:color="0000FF"/>
            <w:lang w:val="en-US"/>
          </w:rPr>
          <w:t>.</w:t>
        </w:r>
        <w:r w:rsidRPr="00BA6F5E">
          <w:rPr>
            <w:rFonts w:eastAsia="Calibri"/>
            <w:color w:val="0000FF"/>
            <w:spacing w:val="1"/>
            <w:sz w:val="22"/>
            <w:szCs w:val="22"/>
            <w:u w:val="single" w:color="0000FF"/>
            <w:lang w:val="en-US"/>
          </w:rPr>
          <w:t>f</w:t>
        </w:r>
        <w:r w:rsidRPr="00BA6F5E">
          <w:rPr>
            <w:rFonts w:eastAsia="Calibri"/>
            <w:color w:val="0000FF"/>
            <w:sz w:val="22"/>
            <w:szCs w:val="22"/>
            <w:u w:val="single" w:color="0000FF"/>
            <w:lang w:val="en-US"/>
          </w:rPr>
          <w:t>r</w:t>
        </w:r>
        <w:r w:rsidRPr="00BA6F5E">
          <w:rPr>
            <w:rFonts w:eastAsia="Calibri"/>
            <w:color w:val="0000FF"/>
            <w:spacing w:val="1"/>
            <w:sz w:val="22"/>
            <w:szCs w:val="22"/>
            <w:u w:val="single" w:color="0000FF"/>
            <w:lang w:val="en-US"/>
          </w:rPr>
          <w:t>/</w:t>
        </w:r>
        <w:r w:rsidRPr="00BA6F5E">
          <w:rPr>
            <w:rFonts w:eastAsia="Calibri"/>
            <w:color w:val="0000FF"/>
            <w:spacing w:val="-1"/>
            <w:sz w:val="22"/>
            <w:szCs w:val="22"/>
            <w:u w:val="single" w:color="0000FF"/>
            <w:lang w:val="en-US"/>
          </w:rPr>
          <w:t>h</w:t>
        </w:r>
        <w:r w:rsidRPr="00BA6F5E">
          <w:rPr>
            <w:rFonts w:eastAsia="Calibri"/>
            <w:color w:val="0000FF"/>
            <w:sz w:val="22"/>
            <w:szCs w:val="22"/>
            <w:u w:val="single" w:color="0000FF"/>
            <w:lang w:val="en-US"/>
          </w:rPr>
          <w:t>al</w:t>
        </w:r>
        <w:r w:rsidRPr="00BA6F5E">
          <w:rPr>
            <w:rFonts w:eastAsia="Calibri"/>
            <w:color w:val="0000FF"/>
            <w:spacing w:val="1"/>
            <w:sz w:val="22"/>
            <w:szCs w:val="22"/>
            <w:u w:val="single" w:color="0000FF"/>
            <w:lang w:val="en-US"/>
          </w:rPr>
          <w:t>-</w:t>
        </w:r>
        <w:r w:rsidRPr="00BA6F5E">
          <w:rPr>
            <w:rFonts w:eastAsia="Calibri"/>
            <w:color w:val="0000FF"/>
            <w:spacing w:val="-2"/>
            <w:sz w:val="22"/>
            <w:szCs w:val="22"/>
            <w:u w:val="single" w:color="0000FF"/>
            <w:lang w:val="en-US"/>
          </w:rPr>
          <w:t>0</w:t>
        </w:r>
        <w:r w:rsidRPr="00BA6F5E">
          <w:rPr>
            <w:rFonts w:eastAsia="Calibri"/>
            <w:color w:val="0000FF"/>
            <w:spacing w:val="1"/>
            <w:sz w:val="22"/>
            <w:szCs w:val="22"/>
            <w:u w:val="single" w:color="0000FF"/>
            <w:lang w:val="en-US"/>
          </w:rPr>
          <w:t>01</w:t>
        </w:r>
        <w:r w:rsidRPr="00BA6F5E">
          <w:rPr>
            <w:rFonts w:eastAsia="Calibri"/>
            <w:color w:val="0000FF"/>
            <w:spacing w:val="-2"/>
            <w:sz w:val="22"/>
            <w:szCs w:val="22"/>
            <w:u w:val="single" w:color="0000FF"/>
            <w:lang w:val="en-US"/>
          </w:rPr>
          <w:t>9</w:t>
        </w:r>
        <w:r w:rsidRPr="00BA6F5E">
          <w:rPr>
            <w:rFonts w:eastAsia="Calibri"/>
            <w:color w:val="0000FF"/>
            <w:spacing w:val="1"/>
            <w:sz w:val="22"/>
            <w:szCs w:val="22"/>
            <w:u w:val="single" w:color="0000FF"/>
            <w:lang w:val="en-US"/>
          </w:rPr>
          <w:t>06</w:t>
        </w:r>
        <w:r w:rsidRPr="00BA6F5E">
          <w:rPr>
            <w:rFonts w:eastAsia="Calibri"/>
            <w:color w:val="0000FF"/>
            <w:spacing w:val="-2"/>
            <w:sz w:val="22"/>
            <w:szCs w:val="22"/>
            <w:u w:val="single" w:color="0000FF"/>
            <w:lang w:val="en-US"/>
          </w:rPr>
          <w:t>76</w:t>
        </w:r>
      </w:hyperlink>
    </w:p>
    <w:p w14:paraId="25E8885E" w14:textId="0646ECBA" w:rsidR="008C22AB" w:rsidRPr="00BA6F5E" w:rsidRDefault="008C22AB" w:rsidP="00A9668F">
      <w:pPr>
        <w:adjustRightInd w:val="0"/>
        <w:spacing w:after="120"/>
        <w:ind w:left="567" w:right="93" w:hanging="567"/>
        <w:jc w:val="both"/>
        <w:rPr>
          <w:rFonts w:eastAsia="Calibri"/>
          <w:sz w:val="22"/>
          <w:szCs w:val="22"/>
          <w:lang w:val="en-US"/>
        </w:rPr>
      </w:pPr>
      <w:r w:rsidRPr="00BA6F5E">
        <w:rPr>
          <w:rFonts w:eastAsia="Calibri"/>
          <w:spacing w:val="1"/>
          <w:sz w:val="22"/>
          <w:szCs w:val="22"/>
          <w:lang w:val="en-US"/>
        </w:rPr>
        <w:t>V</w:t>
      </w:r>
      <w:r w:rsidRPr="00BA6F5E">
        <w:rPr>
          <w:rFonts w:eastAsia="Calibri"/>
          <w:sz w:val="22"/>
          <w:szCs w:val="22"/>
          <w:lang w:val="en-US"/>
        </w:rPr>
        <w:t>an</w:t>
      </w:r>
      <w:r w:rsidR="0009572B" w:rsidRPr="00BA6F5E">
        <w:rPr>
          <w:rFonts w:eastAsia="Calibri"/>
          <w:sz w:val="22"/>
          <w:szCs w:val="22"/>
          <w:lang w:val="en-US"/>
        </w:rPr>
        <w:t> </w:t>
      </w:r>
      <w:r w:rsidRPr="00BA6F5E">
        <w:rPr>
          <w:rFonts w:eastAsia="Calibri"/>
          <w:spacing w:val="1"/>
          <w:sz w:val="22"/>
          <w:szCs w:val="22"/>
          <w:lang w:val="en-US"/>
        </w:rPr>
        <w:t>M</w:t>
      </w:r>
      <w:r w:rsidRPr="00BA6F5E">
        <w:rPr>
          <w:rFonts w:eastAsia="Calibri"/>
          <w:sz w:val="22"/>
          <w:szCs w:val="22"/>
          <w:lang w:val="en-US"/>
        </w:rPr>
        <w:t>ar</w:t>
      </w:r>
      <w:r w:rsidRPr="00BA6F5E">
        <w:rPr>
          <w:rFonts w:eastAsia="Calibri"/>
          <w:spacing w:val="-1"/>
          <w:sz w:val="22"/>
          <w:szCs w:val="22"/>
          <w:lang w:val="en-US"/>
        </w:rPr>
        <w:t>ck</w:t>
      </w:r>
      <w:r w:rsidRPr="00BA6F5E">
        <w:rPr>
          <w:rFonts w:eastAsia="Calibri"/>
          <w:spacing w:val="1"/>
          <w:sz w:val="22"/>
          <w:szCs w:val="22"/>
          <w:lang w:val="en-US"/>
        </w:rPr>
        <w:t>e</w:t>
      </w:r>
      <w:r w:rsidRPr="00BA6F5E">
        <w:rPr>
          <w:rFonts w:eastAsia="Calibri"/>
          <w:sz w:val="22"/>
          <w:szCs w:val="22"/>
          <w:lang w:val="en-US"/>
        </w:rPr>
        <w:t>,</w:t>
      </w:r>
      <w:r w:rsidRPr="00BA6F5E">
        <w:rPr>
          <w:rFonts w:eastAsia="Calibri"/>
          <w:spacing w:val="46"/>
          <w:sz w:val="22"/>
          <w:szCs w:val="22"/>
          <w:lang w:val="en-US"/>
        </w:rPr>
        <w:t xml:space="preserve"> </w:t>
      </w:r>
      <w:r w:rsidRPr="00BA6F5E">
        <w:rPr>
          <w:rFonts w:eastAsia="Calibri"/>
          <w:sz w:val="22"/>
          <w:szCs w:val="22"/>
          <w:lang w:val="en-US"/>
        </w:rPr>
        <w:t>K.</w:t>
      </w:r>
      <w:r w:rsidRPr="00BA6F5E">
        <w:rPr>
          <w:rFonts w:eastAsia="Calibri"/>
          <w:spacing w:val="46"/>
          <w:sz w:val="22"/>
          <w:szCs w:val="22"/>
          <w:lang w:val="en-US"/>
        </w:rPr>
        <w:t xml:space="preserve"> </w:t>
      </w:r>
      <w:r w:rsidRPr="00BA6F5E">
        <w:rPr>
          <w:rFonts w:eastAsia="Calibri"/>
          <w:spacing w:val="-1"/>
          <w:sz w:val="22"/>
          <w:szCs w:val="22"/>
          <w:lang w:val="en-US"/>
        </w:rPr>
        <w:t>(</w:t>
      </w:r>
      <w:r w:rsidRPr="00BA6F5E">
        <w:rPr>
          <w:rFonts w:eastAsia="Calibri"/>
          <w:spacing w:val="1"/>
          <w:sz w:val="22"/>
          <w:szCs w:val="22"/>
          <w:lang w:val="en-US"/>
        </w:rPr>
        <w:t>1998</w:t>
      </w:r>
      <w:r w:rsidRPr="00BA6F5E">
        <w:rPr>
          <w:rFonts w:eastAsia="Calibri"/>
          <w:spacing w:val="-1"/>
          <w:sz w:val="22"/>
          <w:szCs w:val="22"/>
          <w:lang w:val="en-US"/>
        </w:rPr>
        <w:t>)</w:t>
      </w:r>
      <w:r w:rsidRPr="00BA6F5E">
        <w:rPr>
          <w:rFonts w:eastAsia="Calibri"/>
          <w:sz w:val="22"/>
          <w:szCs w:val="22"/>
          <w:lang w:val="en-US"/>
        </w:rPr>
        <w:t>.</w:t>
      </w:r>
      <w:r w:rsidRPr="00BA6F5E">
        <w:rPr>
          <w:rFonts w:eastAsia="Calibri"/>
          <w:spacing w:val="46"/>
          <w:sz w:val="22"/>
          <w:szCs w:val="22"/>
          <w:lang w:val="en-US"/>
        </w:rPr>
        <w:t xml:space="preserve"> </w:t>
      </w:r>
      <w:r w:rsidRPr="00BA6F5E">
        <w:rPr>
          <w:rFonts w:eastAsia="Calibri"/>
          <w:sz w:val="22"/>
          <w:szCs w:val="22"/>
          <w:lang w:val="en-US"/>
        </w:rPr>
        <w:t>G</w:t>
      </w:r>
      <w:r w:rsidRPr="00BA6F5E">
        <w:rPr>
          <w:rFonts w:eastAsia="Calibri"/>
          <w:spacing w:val="1"/>
          <w:sz w:val="22"/>
          <w:szCs w:val="22"/>
          <w:lang w:val="en-US"/>
        </w:rPr>
        <w:t>T</w:t>
      </w:r>
      <w:r w:rsidRPr="00BA6F5E">
        <w:rPr>
          <w:rFonts w:eastAsia="Calibri"/>
          <w:sz w:val="22"/>
          <w:szCs w:val="22"/>
          <w:lang w:val="en-US"/>
        </w:rPr>
        <w:t>E:</w:t>
      </w:r>
      <w:r w:rsidRPr="00BA6F5E">
        <w:rPr>
          <w:rFonts w:eastAsia="Calibri"/>
          <w:spacing w:val="47"/>
          <w:sz w:val="22"/>
          <w:szCs w:val="22"/>
          <w:lang w:val="en-US"/>
        </w:rPr>
        <w:t xml:space="preserve"> </w:t>
      </w:r>
      <w:r w:rsidRPr="00BA6F5E">
        <w:rPr>
          <w:rFonts w:eastAsia="Calibri"/>
          <w:sz w:val="22"/>
          <w:szCs w:val="22"/>
          <w:lang w:val="en-US"/>
        </w:rPr>
        <w:t>An</w:t>
      </w:r>
      <w:r w:rsidRPr="00BA6F5E">
        <w:rPr>
          <w:rFonts w:eastAsia="Calibri"/>
          <w:spacing w:val="47"/>
          <w:sz w:val="22"/>
          <w:szCs w:val="22"/>
          <w:lang w:val="en-US"/>
        </w:rPr>
        <w:t xml:space="preserve"> </w:t>
      </w:r>
      <w:r w:rsidRPr="00BA6F5E">
        <w:rPr>
          <w:rFonts w:eastAsia="Calibri"/>
          <w:spacing w:val="-2"/>
          <w:sz w:val="22"/>
          <w:szCs w:val="22"/>
          <w:lang w:val="en-US"/>
        </w:rPr>
        <w:t>e</w:t>
      </w:r>
      <w:r w:rsidRPr="00BA6F5E">
        <w:rPr>
          <w:rFonts w:eastAsia="Calibri"/>
          <w:spacing w:val="1"/>
          <w:sz w:val="22"/>
          <w:szCs w:val="22"/>
          <w:lang w:val="en-US"/>
        </w:rPr>
        <w:t>p</w:t>
      </w:r>
      <w:r w:rsidRPr="00BA6F5E">
        <w:rPr>
          <w:rFonts w:eastAsia="Calibri"/>
          <w:sz w:val="22"/>
          <w:szCs w:val="22"/>
          <w:lang w:val="en-US"/>
        </w:rPr>
        <w:t>is</w:t>
      </w:r>
      <w:r w:rsidRPr="00BA6F5E">
        <w:rPr>
          <w:rFonts w:eastAsia="Calibri"/>
          <w:spacing w:val="1"/>
          <w:sz w:val="22"/>
          <w:szCs w:val="22"/>
          <w:lang w:val="en-US"/>
        </w:rPr>
        <w:t>t</w:t>
      </w:r>
      <w:r w:rsidRPr="00BA6F5E">
        <w:rPr>
          <w:rFonts w:eastAsia="Calibri"/>
          <w:spacing w:val="-2"/>
          <w:sz w:val="22"/>
          <w:szCs w:val="22"/>
          <w:lang w:val="en-US"/>
        </w:rPr>
        <w:t>e</w:t>
      </w:r>
      <w:r w:rsidRPr="00BA6F5E">
        <w:rPr>
          <w:rFonts w:eastAsia="Calibri"/>
          <w:sz w:val="22"/>
          <w:szCs w:val="22"/>
          <w:lang w:val="en-US"/>
        </w:rPr>
        <w:t>m</w:t>
      </w:r>
      <w:r w:rsidRPr="00BA6F5E">
        <w:rPr>
          <w:rFonts w:eastAsia="Calibri"/>
          <w:spacing w:val="1"/>
          <w:sz w:val="22"/>
          <w:szCs w:val="22"/>
          <w:lang w:val="en-US"/>
        </w:rPr>
        <w:t>o</w:t>
      </w:r>
      <w:r w:rsidRPr="00BA6F5E">
        <w:rPr>
          <w:rFonts w:eastAsia="Calibri"/>
          <w:sz w:val="22"/>
          <w:szCs w:val="22"/>
          <w:lang w:val="en-US"/>
        </w:rPr>
        <w:t>l</w:t>
      </w:r>
      <w:r w:rsidRPr="00BA6F5E">
        <w:rPr>
          <w:rFonts w:eastAsia="Calibri"/>
          <w:spacing w:val="1"/>
          <w:sz w:val="22"/>
          <w:szCs w:val="22"/>
          <w:lang w:val="en-US"/>
        </w:rPr>
        <w:t>o</w:t>
      </w:r>
      <w:r w:rsidRPr="00BA6F5E">
        <w:rPr>
          <w:rFonts w:eastAsia="Calibri"/>
          <w:sz w:val="22"/>
          <w:szCs w:val="22"/>
          <w:lang w:val="en-US"/>
        </w:rPr>
        <w:t>gi</w:t>
      </w:r>
      <w:r w:rsidRPr="00BA6F5E">
        <w:rPr>
          <w:rFonts w:eastAsia="Calibri"/>
          <w:spacing w:val="-1"/>
          <w:sz w:val="22"/>
          <w:szCs w:val="22"/>
          <w:lang w:val="en-US"/>
        </w:rPr>
        <w:t>c</w:t>
      </w:r>
      <w:r w:rsidRPr="00BA6F5E">
        <w:rPr>
          <w:rFonts w:eastAsia="Calibri"/>
          <w:sz w:val="22"/>
          <w:szCs w:val="22"/>
          <w:lang w:val="en-US"/>
        </w:rPr>
        <w:t>al</w:t>
      </w:r>
      <w:r w:rsidRPr="00BA6F5E">
        <w:rPr>
          <w:rFonts w:eastAsia="Calibri"/>
          <w:spacing w:val="44"/>
          <w:sz w:val="22"/>
          <w:szCs w:val="22"/>
          <w:lang w:val="en-US"/>
        </w:rPr>
        <w:t xml:space="preserve"> </w:t>
      </w:r>
      <w:r w:rsidRPr="00BA6F5E">
        <w:rPr>
          <w:rFonts w:eastAsia="Calibri"/>
          <w:sz w:val="22"/>
          <w:szCs w:val="22"/>
          <w:lang w:val="en-US"/>
        </w:rPr>
        <w:t>a</w:t>
      </w:r>
      <w:r w:rsidRPr="00BA6F5E">
        <w:rPr>
          <w:rFonts w:eastAsia="Calibri"/>
          <w:spacing w:val="1"/>
          <w:sz w:val="22"/>
          <w:szCs w:val="22"/>
          <w:lang w:val="en-US"/>
        </w:rPr>
        <w:t>pp</w:t>
      </w:r>
      <w:r w:rsidRPr="00BA6F5E">
        <w:rPr>
          <w:rFonts w:eastAsia="Calibri"/>
          <w:sz w:val="22"/>
          <w:szCs w:val="22"/>
          <w:lang w:val="en-US"/>
        </w:rPr>
        <w:t>r</w:t>
      </w:r>
      <w:r w:rsidRPr="00BA6F5E">
        <w:rPr>
          <w:rFonts w:eastAsia="Calibri"/>
          <w:spacing w:val="1"/>
          <w:sz w:val="22"/>
          <w:szCs w:val="22"/>
          <w:lang w:val="en-US"/>
        </w:rPr>
        <w:t>o</w:t>
      </w:r>
      <w:r w:rsidRPr="00BA6F5E">
        <w:rPr>
          <w:rFonts w:eastAsia="Calibri"/>
          <w:sz w:val="22"/>
          <w:szCs w:val="22"/>
          <w:lang w:val="en-US"/>
        </w:rPr>
        <w:t>a</w:t>
      </w:r>
      <w:r w:rsidRPr="00BA6F5E">
        <w:rPr>
          <w:rFonts w:eastAsia="Calibri"/>
          <w:spacing w:val="-3"/>
          <w:sz w:val="22"/>
          <w:szCs w:val="22"/>
          <w:lang w:val="en-US"/>
        </w:rPr>
        <w:t>c</w:t>
      </w:r>
      <w:r w:rsidRPr="00BA6F5E">
        <w:rPr>
          <w:rFonts w:eastAsia="Calibri"/>
          <w:sz w:val="22"/>
          <w:szCs w:val="22"/>
          <w:lang w:val="en-US"/>
        </w:rPr>
        <w:t>h</w:t>
      </w:r>
      <w:r w:rsidRPr="00BA6F5E">
        <w:rPr>
          <w:rFonts w:eastAsia="Calibri"/>
          <w:spacing w:val="47"/>
          <w:sz w:val="22"/>
          <w:szCs w:val="22"/>
          <w:lang w:val="en-US"/>
        </w:rPr>
        <w:t xml:space="preserve"> </w:t>
      </w:r>
      <w:r w:rsidRPr="00BA6F5E">
        <w:rPr>
          <w:rFonts w:eastAsia="Calibri"/>
          <w:spacing w:val="1"/>
          <w:sz w:val="22"/>
          <w:szCs w:val="22"/>
          <w:lang w:val="en-US"/>
        </w:rPr>
        <w:t>t</w:t>
      </w:r>
      <w:r w:rsidRPr="00BA6F5E">
        <w:rPr>
          <w:rFonts w:eastAsia="Calibri"/>
          <w:sz w:val="22"/>
          <w:szCs w:val="22"/>
          <w:lang w:val="en-US"/>
        </w:rPr>
        <w:t>o</w:t>
      </w:r>
      <w:r w:rsidRPr="00BA6F5E">
        <w:rPr>
          <w:rFonts w:eastAsia="Calibri"/>
          <w:spacing w:val="47"/>
          <w:sz w:val="22"/>
          <w:szCs w:val="22"/>
          <w:lang w:val="en-US"/>
        </w:rPr>
        <w:t xml:space="preserve"> </w:t>
      </w:r>
      <w:r w:rsidRPr="00BA6F5E">
        <w:rPr>
          <w:rFonts w:eastAsia="Calibri"/>
          <w:spacing w:val="-2"/>
          <w:sz w:val="22"/>
          <w:szCs w:val="22"/>
          <w:lang w:val="en-US"/>
        </w:rPr>
        <w:t>i</w:t>
      </w:r>
      <w:r w:rsidRPr="00BA6F5E">
        <w:rPr>
          <w:rFonts w:eastAsia="Calibri"/>
          <w:spacing w:val="1"/>
          <w:sz w:val="22"/>
          <w:szCs w:val="22"/>
          <w:lang w:val="en-US"/>
        </w:rPr>
        <w:t>n</w:t>
      </w:r>
      <w:r w:rsidRPr="00BA6F5E">
        <w:rPr>
          <w:rFonts w:eastAsia="Calibri"/>
          <w:sz w:val="22"/>
          <w:szCs w:val="22"/>
          <w:lang w:val="en-US"/>
        </w:rPr>
        <w:t>s</w:t>
      </w:r>
      <w:r w:rsidRPr="00BA6F5E">
        <w:rPr>
          <w:rFonts w:eastAsia="Calibri"/>
          <w:spacing w:val="1"/>
          <w:sz w:val="22"/>
          <w:szCs w:val="22"/>
          <w:lang w:val="en-US"/>
        </w:rPr>
        <w:t>t</w:t>
      </w:r>
      <w:r w:rsidRPr="00BA6F5E">
        <w:rPr>
          <w:rFonts w:eastAsia="Calibri"/>
          <w:spacing w:val="-2"/>
          <w:sz w:val="22"/>
          <w:szCs w:val="22"/>
          <w:lang w:val="en-US"/>
        </w:rPr>
        <w:t>r</w:t>
      </w:r>
      <w:r w:rsidRPr="00BA6F5E">
        <w:rPr>
          <w:rFonts w:eastAsia="Calibri"/>
          <w:spacing w:val="1"/>
          <w:sz w:val="22"/>
          <w:szCs w:val="22"/>
          <w:lang w:val="en-US"/>
        </w:rPr>
        <w:t>u</w:t>
      </w:r>
      <w:r w:rsidRPr="00BA6F5E">
        <w:rPr>
          <w:rFonts w:eastAsia="Calibri"/>
          <w:spacing w:val="-1"/>
          <w:sz w:val="22"/>
          <w:szCs w:val="22"/>
          <w:lang w:val="en-US"/>
        </w:rPr>
        <w:t>c</w:t>
      </w:r>
      <w:r w:rsidRPr="00BA6F5E">
        <w:rPr>
          <w:rFonts w:eastAsia="Calibri"/>
          <w:spacing w:val="1"/>
          <w:sz w:val="22"/>
          <w:szCs w:val="22"/>
          <w:lang w:val="en-US"/>
        </w:rPr>
        <w:t>t</w:t>
      </w:r>
      <w:r w:rsidRPr="00BA6F5E">
        <w:rPr>
          <w:rFonts w:eastAsia="Calibri"/>
          <w:sz w:val="22"/>
          <w:szCs w:val="22"/>
          <w:lang w:val="en-US"/>
        </w:rPr>
        <w:t>i</w:t>
      </w:r>
      <w:r w:rsidRPr="00BA6F5E">
        <w:rPr>
          <w:rFonts w:eastAsia="Calibri"/>
          <w:spacing w:val="-2"/>
          <w:sz w:val="22"/>
          <w:szCs w:val="22"/>
          <w:lang w:val="en-US"/>
        </w:rPr>
        <w:t>o</w:t>
      </w:r>
      <w:r w:rsidRPr="00BA6F5E">
        <w:rPr>
          <w:rFonts w:eastAsia="Calibri"/>
          <w:spacing w:val="1"/>
          <w:sz w:val="22"/>
          <w:szCs w:val="22"/>
          <w:lang w:val="en-US"/>
        </w:rPr>
        <w:t>n</w:t>
      </w:r>
      <w:r w:rsidRPr="00BA6F5E">
        <w:rPr>
          <w:rFonts w:eastAsia="Calibri"/>
          <w:sz w:val="22"/>
          <w:szCs w:val="22"/>
          <w:lang w:val="en-US"/>
        </w:rPr>
        <w:t>al</w:t>
      </w:r>
      <w:r w:rsidRPr="00BA6F5E">
        <w:rPr>
          <w:rFonts w:eastAsia="Calibri"/>
          <w:spacing w:val="46"/>
          <w:sz w:val="22"/>
          <w:szCs w:val="22"/>
          <w:lang w:val="en-US"/>
        </w:rPr>
        <w:t xml:space="preserve"> </w:t>
      </w:r>
      <w:r w:rsidRPr="00BA6F5E">
        <w:rPr>
          <w:rFonts w:eastAsia="Calibri"/>
          <w:sz w:val="22"/>
          <w:szCs w:val="22"/>
          <w:lang w:val="en-US"/>
        </w:rPr>
        <w:t>m</w:t>
      </w:r>
      <w:r w:rsidRPr="00BA6F5E">
        <w:rPr>
          <w:rFonts w:eastAsia="Calibri"/>
          <w:spacing w:val="1"/>
          <w:sz w:val="22"/>
          <w:szCs w:val="22"/>
          <w:lang w:val="en-US"/>
        </w:rPr>
        <w:t>o</w:t>
      </w:r>
      <w:r w:rsidRPr="00BA6F5E">
        <w:rPr>
          <w:rFonts w:eastAsia="Calibri"/>
          <w:spacing w:val="-1"/>
          <w:sz w:val="22"/>
          <w:szCs w:val="22"/>
          <w:lang w:val="en-US"/>
        </w:rPr>
        <w:t>d</w:t>
      </w:r>
      <w:r w:rsidRPr="00BA6F5E">
        <w:rPr>
          <w:rFonts w:eastAsia="Calibri"/>
          <w:spacing w:val="1"/>
          <w:sz w:val="22"/>
          <w:szCs w:val="22"/>
          <w:lang w:val="en-US"/>
        </w:rPr>
        <w:t>e</w:t>
      </w:r>
      <w:r w:rsidRPr="00BA6F5E">
        <w:rPr>
          <w:rFonts w:eastAsia="Calibri"/>
          <w:sz w:val="22"/>
          <w:szCs w:val="22"/>
          <w:lang w:val="en-US"/>
        </w:rPr>
        <w:t>lli</w:t>
      </w:r>
      <w:r w:rsidRPr="00BA6F5E">
        <w:rPr>
          <w:rFonts w:eastAsia="Calibri"/>
          <w:spacing w:val="1"/>
          <w:sz w:val="22"/>
          <w:szCs w:val="22"/>
          <w:lang w:val="en-US"/>
        </w:rPr>
        <w:t>n</w:t>
      </w:r>
      <w:r w:rsidRPr="00BA6F5E">
        <w:rPr>
          <w:rFonts w:eastAsia="Calibri"/>
          <w:spacing w:val="-3"/>
          <w:sz w:val="22"/>
          <w:szCs w:val="22"/>
          <w:lang w:val="en-US"/>
        </w:rPr>
        <w:t>g</w:t>
      </w:r>
      <w:r w:rsidRPr="00BA6F5E">
        <w:rPr>
          <w:rFonts w:eastAsia="Calibri"/>
          <w:sz w:val="22"/>
          <w:szCs w:val="22"/>
          <w:lang w:val="en-US"/>
        </w:rPr>
        <w:t xml:space="preserve">. </w:t>
      </w:r>
      <w:r w:rsidRPr="00BA6F5E">
        <w:rPr>
          <w:rFonts w:eastAsia="Calibri"/>
          <w:i/>
          <w:sz w:val="22"/>
          <w:szCs w:val="22"/>
          <w:lang w:val="en-US"/>
        </w:rPr>
        <w:t>I</w:t>
      </w:r>
      <w:r w:rsidRPr="00BA6F5E">
        <w:rPr>
          <w:rFonts w:eastAsia="Calibri"/>
          <w:i/>
          <w:spacing w:val="-1"/>
          <w:sz w:val="22"/>
          <w:szCs w:val="22"/>
          <w:lang w:val="en-US"/>
        </w:rPr>
        <w:t>n</w:t>
      </w:r>
      <w:r w:rsidRPr="00BA6F5E">
        <w:rPr>
          <w:rFonts w:eastAsia="Calibri"/>
          <w:i/>
          <w:sz w:val="22"/>
          <w:szCs w:val="22"/>
          <w:lang w:val="en-US"/>
        </w:rPr>
        <w:t>s</w:t>
      </w:r>
      <w:r w:rsidRPr="00BA6F5E">
        <w:rPr>
          <w:rFonts w:eastAsia="Calibri"/>
          <w:i/>
          <w:spacing w:val="1"/>
          <w:sz w:val="22"/>
          <w:szCs w:val="22"/>
          <w:lang w:val="en-US"/>
        </w:rPr>
        <w:t>t</w:t>
      </w:r>
      <w:r w:rsidRPr="00BA6F5E">
        <w:rPr>
          <w:rFonts w:eastAsia="Calibri"/>
          <w:i/>
          <w:spacing w:val="-1"/>
          <w:sz w:val="22"/>
          <w:szCs w:val="22"/>
          <w:lang w:val="en-US"/>
        </w:rPr>
        <w:t>ru</w:t>
      </w:r>
      <w:r w:rsidRPr="00BA6F5E">
        <w:rPr>
          <w:rFonts w:eastAsia="Calibri"/>
          <w:i/>
          <w:spacing w:val="1"/>
          <w:sz w:val="22"/>
          <w:szCs w:val="22"/>
          <w:lang w:val="en-US"/>
        </w:rPr>
        <w:t>ct</w:t>
      </w:r>
      <w:r w:rsidRPr="00BA6F5E">
        <w:rPr>
          <w:rFonts w:eastAsia="Calibri"/>
          <w:i/>
          <w:sz w:val="22"/>
          <w:szCs w:val="22"/>
          <w:lang w:val="en-US"/>
        </w:rPr>
        <w:t>i</w:t>
      </w:r>
      <w:r w:rsidRPr="00BA6F5E">
        <w:rPr>
          <w:rFonts w:eastAsia="Calibri"/>
          <w:i/>
          <w:spacing w:val="-1"/>
          <w:sz w:val="22"/>
          <w:szCs w:val="22"/>
          <w:lang w:val="en-US"/>
        </w:rPr>
        <w:t>ona</w:t>
      </w:r>
      <w:r w:rsidRPr="00BA6F5E">
        <w:rPr>
          <w:rFonts w:eastAsia="Calibri"/>
          <w:i/>
          <w:sz w:val="22"/>
          <w:szCs w:val="22"/>
          <w:lang w:val="en-US"/>
        </w:rPr>
        <w:t>l</w:t>
      </w:r>
      <w:r w:rsidRPr="00BA6F5E">
        <w:rPr>
          <w:rFonts w:eastAsia="Calibri"/>
          <w:i/>
          <w:spacing w:val="1"/>
          <w:sz w:val="22"/>
          <w:szCs w:val="22"/>
          <w:lang w:val="en-US"/>
        </w:rPr>
        <w:t xml:space="preserve"> </w:t>
      </w:r>
      <w:r w:rsidRPr="00BA6F5E">
        <w:rPr>
          <w:rFonts w:eastAsia="Calibri"/>
          <w:i/>
          <w:sz w:val="22"/>
          <w:szCs w:val="22"/>
          <w:lang w:val="en-US"/>
        </w:rPr>
        <w:t>S</w:t>
      </w:r>
      <w:r w:rsidRPr="00BA6F5E">
        <w:rPr>
          <w:rFonts w:eastAsia="Calibri"/>
          <w:i/>
          <w:spacing w:val="1"/>
          <w:sz w:val="22"/>
          <w:szCs w:val="22"/>
          <w:lang w:val="en-US"/>
        </w:rPr>
        <w:t>c</w:t>
      </w:r>
      <w:r w:rsidRPr="00BA6F5E">
        <w:rPr>
          <w:rFonts w:eastAsia="Calibri"/>
          <w:i/>
          <w:sz w:val="22"/>
          <w:szCs w:val="22"/>
          <w:lang w:val="en-US"/>
        </w:rPr>
        <w:t>i</w:t>
      </w:r>
      <w:r w:rsidRPr="00BA6F5E">
        <w:rPr>
          <w:rFonts w:eastAsia="Calibri"/>
          <w:i/>
          <w:spacing w:val="1"/>
          <w:sz w:val="22"/>
          <w:szCs w:val="22"/>
          <w:lang w:val="en-US"/>
        </w:rPr>
        <w:t>e</w:t>
      </w:r>
      <w:r w:rsidRPr="00BA6F5E">
        <w:rPr>
          <w:rFonts w:eastAsia="Calibri"/>
          <w:i/>
          <w:spacing w:val="-1"/>
          <w:sz w:val="22"/>
          <w:szCs w:val="22"/>
          <w:lang w:val="en-US"/>
        </w:rPr>
        <w:t>n</w:t>
      </w:r>
      <w:r w:rsidRPr="00BA6F5E">
        <w:rPr>
          <w:rFonts w:eastAsia="Calibri"/>
          <w:i/>
          <w:spacing w:val="1"/>
          <w:sz w:val="22"/>
          <w:szCs w:val="22"/>
          <w:lang w:val="en-US"/>
        </w:rPr>
        <w:t>c</w:t>
      </w:r>
      <w:r w:rsidRPr="00BA6F5E">
        <w:rPr>
          <w:rFonts w:eastAsia="Calibri"/>
          <w:i/>
          <w:sz w:val="22"/>
          <w:szCs w:val="22"/>
          <w:lang w:val="en-US"/>
        </w:rPr>
        <w:t>e</w:t>
      </w:r>
      <w:r w:rsidRPr="00BA6F5E">
        <w:rPr>
          <w:rFonts w:eastAsia="Calibri"/>
          <w:i/>
          <w:spacing w:val="2"/>
          <w:sz w:val="22"/>
          <w:szCs w:val="22"/>
          <w:lang w:val="en-US"/>
        </w:rPr>
        <w:t xml:space="preserve"> </w:t>
      </w:r>
      <w:r w:rsidRPr="00BA6F5E">
        <w:rPr>
          <w:rFonts w:eastAsia="Calibri"/>
          <w:i/>
          <w:sz w:val="22"/>
          <w:szCs w:val="22"/>
          <w:lang w:val="en-US"/>
        </w:rPr>
        <w:t>J</w:t>
      </w:r>
      <w:r w:rsidRPr="00BA6F5E">
        <w:rPr>
          <w:rFonts w:eastAsia="Calibri"/>
          <w:i/>
          <w:spacing w:val="-1"/>
          <w:sz w:val="22"/>
          <w:szCs w:val="22"/>
          <w:lang w:val="en-US"/>
        </w:rPr>
        <w:t>ourna</w:t>
      </w:r>
      <w:r w:rsidRPr="00BA6F5E">
        <w:rPr>
          <w:rFonts w:eastAsia="Calibri"/>
          <w:i/>
          <w:sz w:val="22"/>
          <w:szCs w:val="22"/>
          <w:lang w:val="en-US"/>
        </w:rPr>
        <w:t>l</w:t>
      </w:r>
      <w:r w:rsidRPr="00BA6F5E">
        <w:rPr>
          <w:rFonts w:eastAsia="Calibri"/>
          <w:sz w:val="22"/>
          <w:szCs w:val="22"/>
          <w:lang w:val="en-US"/>
        </w:rPr>
        <w:t>,</w:t>
      </w:r>
      <w:r w:rsidRPr="00BA6F5E">
        <w:rPr>
          <w:rFonts w:eastAsia="Calibri"/>
          <w:spacing w:val="1"/>
          <w:sz w:val="22"/>
          <w:szCs w:val="22"/>
          <w:lang w:val="en-US"/>
        </w:rPr>
        <w:t xml:space="preserve"> </w:t>
      </w:r>
      <w:r w:rsidRPr="00BA6F5E">
        <w:rPr>
          <w:rFonts w:eastAsia="Calibri"/>
          <w:i/>
          <w:spacing w:val="1"/>
          <w:sz w:val="22"/>
          <w:szCs w:val="22"/>
          <w:lang w:val="en-US"/>
        </w:rPr>
        <w:t>26</w:t>
      </w:r>
      <w:r w:rsidRPr="00BA6F5E">
        <w:rPr>
          <w:rFonts w:eastAsia="Calibri"/>
          <w:spacing w:val="-1"/>
          <w:sz w:val="22"/>
          <w:szCs w:val="22"/>
          <w:lang w:val="en-US"/>
        </w:rPr>
        <w:t>(</w:t>
      </w:r>
      <w:r w:rsidRPr="00BA6F5E">
        <w:rPr>
          <w:rFonts w:eastAsia="Calibri"/>
          <w:spacing w:val="1"/>
          <w:sz w:val="22"/>
          <w:szCs w:val="22"/>
          <w:lang w:val="en-US"/>
        </w:rPr>
        <w:t>3-4</w:t>
      </w:r>
      <w:r w:rsidRPr="00BA6F5E">
        <w:rPr>
          <w:rFonts w:eastAsia="Calibri"/>
          <w:spacing w:val="-1"/>
          <w:sz w:val="22"/>
          <w:szCs w:val="22"/>
          <w:lang w:val="en-US"/>
        </w:rPr>
        <w:t>)</w:t>
      </w:r>
      <w:r w:rsidRPr="00BA6F5E">
        <w:rPr>
          <w:rFonts w:eastAsia="Calibri"/>
          <w:sz w:val="22"/>
          <w:szCs w:val="22"/>
          <w:lang w:val="en-US"/>
        </w:rPr>
        <w:t>,</w:t>
      </w:r>
      <w:r w:rsidRPr="00BA6F5E">
        <w:rPr>
          <w:rFonts w:eastAsia="Calibri"/>
          <w:spacing w:val="1"/>
          <w:sz w:val="22"/>
          <w:szCs w:val="22"/>
          <w:lang w:val="en-US"/>
        </w:rPr>
        <w:t xml:space="preserve"> </w:t>
      </w:r>
      <w:r w:rsidRPr="00BA6F5E">
        <w:rPr>
          <w:rFonts w:eastAsia="Calibri"/>
          <w:spacing w:val="-2"/>
          <w:sz w:val="22"/>
          <w:szCs w:val="22"/>
          <w:lang w:val="en-US"/>
        </w:rPr>
        <w:t>1</w:t>
      </w:r>
      <w:r w:rsidRPr="00BA6F5E">
        <w:rPr>
          <w:rFonts w:eastAsia="Calibri"/>
          <w:spacing w:val="1"/>
          <w:sz w:val="22"/>
          <w:szCs w:val="22"/>
          <w:lang w:val="en-US"/>
        </w:rPr>
        <w:t>47</w:t>
      </w:r>
      <w:r w:rsidRPr="00BA6F5E">
        <w:rPr>
          <w:rFonts w:eastAsia="Calibri"/>
          <w:spacing w:val="-1"/>
          <w:sz w:val="22"/>
          <w:szCs w:val="22"/>
          <w:lang w:val="en-US"/>
        </w:rPr>
        <w:t>-</w:t>
      </w:r>
      <w:r w:rsidRPr="00BA6F5E">
        <w:rPr>
          <w:rFonts w:eastAsia="Calibri"/>
          <w:spacing w:val="1"/>
          <w:sz w:val="22"/>
          <w:szCs w:val="22"/>
          <w:lang w:val="en-US"/>
        </w:rPr>
        <w:t>191.</w:t>
      </w:r>
    </w:p>
    <w:p w14:paraId="64C45630" w14:textId="44506A06" w:rsidR="008C22AB" w:rsidRPr="00BA6F5E" w:rsidRDefault="008C22AB" w:rsidP="0007306C">
      <w:pPr>
        <w:adjustRightInd w:val="0"/>
        <w:spacing w:after="120"/>
        <w:ind w:left="567" w:right="95" w:hanging="567"/>
        <w:jc w:val="both"/>
        <w:rPr>
          <w:sz w:val="22"/>
          <w:szCs w:val="22"/>
          <w:lang w:val="en-US"/>
        </w:rPr>
      </w:pPr>
      <w:r w:rsidRPr="00BA6F5E">
        <w:rPr>
          <w:sz w:val="22"/>
          <w:szCs w:val="22"/>
          <w:lang w:val="en-US"/>
        </w:rPr>
        <w:t>V</w:t>
      </w:r>
      <w:r w:rsidR="00BA71BC" w:rsidRPr="00BA6F5E">
        <w:rPr>
          <w:sz w:val="22"/>
          <w:szCs w:val="22"/>
          <w:lang w:val="en-US"/>
        </w:rPr>
        <w:t>y</w:t>
      </w:r>
      <w:r w:rsidRPr="00BA6F5E">
        <w:rPr>
          <w:sz w:val="22"/>
          <w:szCs w:val="22"/>
          <w:lang w:val="en-US"/>
        </w:rPr>
        <w:t>gotsky, L.</w:t>
      </w:r>
      <w:r w:rsidR="0009572B" w:rsidRPr="00BA6F5E">
        <w:rPr>
          <w:sz w:val="22"/>
          <w:szCs w:val="22"/>
          <w:lang w:val="en-US"/>
        </w:rPr>
        <w:t> </w:t>
      </w:r>
      <w:r w:rsidRPr="00BA6F5E">
        <w:rPr>
          <w:sz w:val="22"/>
          <w:szCs w:val="22"/>
          <w:lang w:val="en-US"/>
        </w:rPr>
        <w:t xml:space="preserve">S. (1978) </w:t>
      </w:r>
      <w:r w:rsidRPr="00BA6F5E">
        <w:rPr>
          <w:i/>
          <w:iCs/>
          <w:sz w:val="22"/>
          <w:szCs w:val="22"/>
          <w:lang w:val="en-US"/>
        </w:rPr>
        <w:t xml:space="preserve">Mind in </w:t>
      </w:r>
      <w:r w:rsidR="0007306C" w:rsidRPr="00BA6F5E">
        <w:rPr>
          <w:i/>
          <w:iCs/>
          <w:sz w:val="22"/>
          <w:szCs w:val="22"/>
          <w:lang w:val="en-US"/>
        </w:rPr>
        <w:t>s</w:t>
      </w:r>
      <w:r w:rsidRPr="00BA6F5E">
        <w:rPr>
          <w:i/>
          <w:iCs/>
          <w:sz w:val="22"/>
          <w:szCs w:val="22"/>
          <w:lang w:val="en-US"/>
        </w:rPr>
        <w:t xml:space="preserve">ociety: The </w:t>
      </w:r>
      <w:r w:rsidR="0007306C" w:rsidRPr="00BA6F5E">
        <w:rPr>
          <w:i/>
          <w:iCs/>
          <w:sz w:val="22"/>
          <w:szCs w:val="22"/>
          <w:lang w:val="en-US"/>
        </w:rPr>
        <w:t>d</w:t>
      </w:r>
      <w:r w:rsidRPr="00BA6F5E">
        <w:rPr>
          <w:i/>
          <w:iCs/>
          <w:sz w:val="22"/>
          <w:szCs w:val="22"/>
          <w:lang w:val="en-US"/>
        </w:rPr>
        <w:t xml:space="preserve">evelopment of </w:t>
      </w:r>
      <w:r w:rsidR="0007306C" w:rsidRPr="00BA6F5E">
        <w:rPr>
          <w:i/>
          <w:iCs/>
          <w:sz w:val="22"/>
          <w:szCs w:val="22"/>
          <w:lang w:val="en-US"/>
        </w:rPr>
        <w:t>h</w:t>
      </w:r>
      <w:r w:rsidRPr="00BA6F5E">
        <w:rPr>
          <w:i/>
          <w:iCs/>
          <w:sz w:val="22"/>
          <w:szCs w:val="22"/>
          <w:lang w:val="en-US"/>
        </w:rPr>
        <w:t xml:space="preserve">igher </w:t>
      </w:r>
      <w:r w:rsidR="0007306C" w:rsidRPr="00BA6F5E">
        <w:rPr>
          <w:i/>
          <w:iCs/>
          <w:sz w:val="22"/>
          <w:szCs w:val="22"/>
          <w:lang w:val="en-US"/>
        </w:rPr>
        <w:t>p</w:t>
      </w:r>
      <w:r w:rsidRPr="00BA6F5E">
        <w:rPr>
          <w:i/>
          <w:iCs/>
          <w:sz w:val="22"/>
          <w:szCs w:val="22"/>
          <w:lang w:val="en-US"/>
        </w:rPr>
        <w:t xml:space="preserve">sychological </w:t>
      </w:r>
      <w:r w:rsidR="0007306C" w:rsidRPr="00BA6F5E">
        <w:rPr>
          <w:i/>
          <w:iCs/>
          <w:sz w:val="22"/>
          <w:szCs w:val="22"/>
          <w:lang w:val="en-US"/>
        </w:rPr>
        <w:t>f</w:t>
      </w:r>
      <w:r w:rsidRPr="00BA6F5E">
        <w:rPr>
          <w:i/>
          <w:iCs/>
          <w:sz w:val="22"/>
          <w:szCs w:val="22"/>
          <w:lang w:val="en-US"/>
        </w:rPr>
        <w:t>unctions.</w:t>
      </w:r>
      <w:r w:rsidRPr="00BA6F5E">
        <w:rPr>
          <w:sz w:val="22"/>
          <w:szCs w:val="22"/>
          <w:lang w:val="en-US"/>
        </w:rPr>
        <w:t xml:space="preserve"> Harvard University Press</w:t>
      </w:r>
      <w:r w:rsidR="0007306C" w:rsidRPr="00BA6F5E">
        <w:rPr>
          <w:sz w:val="22"/>
          <w:szCs w:val="22"/>
          <w:lang w:val="en-US"/>
        </w:rPr>
        <w:t>.</w:t>
      </w:r>
    </w:p>
    <w:p w14:paraId="5B2B59AF" w14:textId="232F4E25" w:rsidR="008C22AB" w:rsidRPr="00BA6F5E" w:rsidRDefault="008C22AB" w:rsidP="00A9668F">
      <w:pPr>
        <w:adjustRightInd w:val="0"/>
        <w:spacing w:after="120"/>
        <w:ind w:left="567" w:right="95" w:hanging="567"/>
        <w:rPr>
          <w:sz w:val="22"/>
          <w:szCs w:val="22"/>
          <w:lang w:val="en-US"/>
        </w:rPr>
      </w:pPr>
      <w:r w:rsidRPr="00BA6F5E">
        <w:rPr>
          <w:sz w:val="22"/>
          <w:szCs w:val="22"/>
          <w:lang w:val="en-US"/>
        </w:rPr>
        <w:t>Watson, J</w:t>
      </w:r>
      <w:r w:rsidR="00CA3FE8" w:rsidRPr="00BA6F5E">
        <w:rPr>
          <w:sz w:val="22"/>
          <w:szCs w:val="22"/>
          <w:lang w:val="en-US"/>
        </w:rPr>
        <w:t>.</w:t>
      </w:r>
      <w:r w:rsidRPr="00BA6F5E">
        <w:rPr>
          <w:sz w:val="22"/>
          <w:szCs w:val="22"/>
          <w:lang w:val="en-US"/>
        </w:rPr>
        <w:t xml:space="preserve"> B. (1913)</w:t>
      </w:r>
      <w:r w:rsidR="0007306C" w:rsidRPr="00BA6F5E">
        <w:rPr>
          <w:sz w:val="22"/>
          <w:szCs w:val="22"/>
          <w:lang w:val="en-US"/>
        </w:rPr>
        <w:t>.</w:t>
      </w:r>
      <w:r w:rsidR="00E144E7" w:rsidRPr="00BA6F5E">
        <w:rPr>
          <w:sz w:val="22"/>
          <w:szCs w:val="22"/>
          <w:lang w:val="en-US"/>
        </w:rPr>
        <w:t xml:space="preserve"> </w:t>
      </w:r>
      <w:r w:rsidRPr="00BA6F5E">
        <w:rPr>
          <w:sz w:val="22"/>
          <w:szCs w:val="22"/>
          <w:lang w:val="en-US"/>
        </w:rPr>
        <w:t xml:space="preserve">Psychology as the behaviorist views. </w:t>
      </w:r>
      <w:r w:rsidRPr="00BA6F5E">
        <w:rPr>
          <w:i/>
          <w:sz w:val="22"/>
          <w:szCs w:val="22"/>
          <w:lang w:val="en-US"/>
        </w:rPr>
        <w:t>Psychological Review</w:t>
      </w:r>
      <w:r w:rsidRPr="00BA6F5E">
        <w:rPr>
          <w:sz w:val="22"/>
          <w:szCs w:val="22"/>
          <w:lang w:val="en-US"/>
        </w:rPr>
        <w:t xml:space="preserve">, </w:t>
      </w:r>
      <w:r w:rsidRPr="00BA6F5E">
        <w:rPr>
          <w:i/>
          <w:iCs/>
          <w:sz w:val="22"/>
          <w:szCs w:val="22"/>
          <w:shd w:val="clear" w:color="auto" w:fill="EAF3FF"/>
          <w:lang w:val="en-US"/>
        </w:rPr>
        <w:t>20</w:t>
      </w:r>
      <w:r w:rsidRPr="00BA6F5E">
        <w:rPr>
          <w:sz w:val="22"/>
          <w:szCs w:val="22"/>
          <w:shd w:val="clear" w:color="auto" w:fill="EAF3FF"/>
          <w:lang w:val="en-US"/>
        </w:rPr>
        <w:t>,</w:t>
      </w:r>
      <w:r w:rsidR="0007306C" w:rsidRPr="00BA6F5E">
        <w:rPr>
          <w:rStyle w:val="apple-converted-space"/>
          <w:rFonts w:eastAsiaTheme="majorEastAsia"/>
          <w:sz w:val="22"/>
          <w:szCs w:val="22"/>
          <w:shd w:val="clear" w:color="auto" w:fill="EAF3FF"/>
          <w:lang w:val="en-US"/>
        </w:rPr>
        <w:t xml:space="preserve"> </w:t>
      </w:r>
      <w:r w:rsidRPr="00BA6F5E">
        <w:rPr>
          <w:rStyle w:val="nowrap"/>
          <w:rFonts w:eastAsiaTheme="majorEastAsia"/>
          <w:sz w:val="22"/>
          <w:szCs w:val="22"/>
          <w:lang w:val="en-US"/>
        </w:rPr>
        <w:t>158</w:t>
      </w:r>
      <w:r w:rsidR="0007306C" w:rsidRPr="00BA6F5E">
        <w:rPr>
          <w:rStyle w:val="nowrap"/>
          <w:rFonts w:eastAsiaTheme="majorEastAsia"/>
          <w:sz w:val="22"/>
          <w:szCs w:val="22"/>
          <w:lang w:val="en-US"/>
        </w:rPr>
        <w:t>-</w:t>
      </w:r>
      <w:r w:rsidRPr="00BA6F5E">
        <w:rPr>
          <w:rStyle w:val="nowrap"/>
          <w:rFonts w:eastAsiaTheme="majorEastAsia"/>
          <w:sz w:val="22"/>
          <w:szCs w:val="22"/>
          <w:lang w:val="en-US"/>
        </w:rPr>
        <w:t>177</w:t>
      </w:r>
      <w:r w:rsidR="0007306C" w:rsidRPr="00BA6F5E">
        <w:rPr>
          <w:rStyle w:val="nowrap"/>
          <w:rFonts w:eastAsiaTheme="majorEastAsia"/>
          <w:sz w:val="22"/>
          <w:szCs w:val="22"/>
          <w:lang w:val="en-US"/>
        </w:rPr>
        <w:t>.</w:t>
      </w:r>
    </w:p>
    <w:p w14:paraId="291C7E25" w14:textId="345558D4" w:rsidR="008C22AB" w:rsidRPr="00BA6F5E" w:rsidRDefault="008C22AB" w:rsidP="0007306C">
      <w:pPr>
        <w:adjustRightInd w:val="0"/>
        <w:spacing w:after="120"/>
        <w:ind w:left="567" w:right="95" w:hanging="567"/>
        <w:jc w:val="both"/>
        <w:rPr>
          <w:sz w:val="22"/>
          <w:szCs w:val="22"/>
          <w:lang w:val="en-US"/>
        </w:rPr>
      </w:pPr>
      <w:r w:rsidRPr="00BA6F5E">
        <w:rPr>
          <w:sz w:val="22"/>
          <w:szCs w:val="22"/>
          <w:lang w:val="en-US"/>
        </w:rPr>
        <w:t>Wenger, E. (1987)</w:t>
      </w:r>
      <w:r w:rsidR="0007306C" w:rsidRPr="00BA6F5E">
        <w:rPr>
          <w:sz w:val="22"/>
          <w:szCs w:val="22"/>
          <w:lang w:val="en-US"/>
        </w:rPr>
        <w:t>.</w:t>
      </w:r>
      <w:r w:rsidRPr="00BA6F5E">
        <w:rPr>
          <w:sz w:val="22"/>
          <w:szCs w:val="22"/>
          <w:lang w:val="en-US"/>
        </w:rPr>
        <w:t xml:space="preserve"> </w:t>
      </w:r>
      <w:r w:rsidRPr="00BA6F5E">
        <w:rPr>
          <w:i/>
          <w:sz w:val="22"/>
          <w:szCs w:val="22"/>
          <w:lang w:val="en-US"/>
        </w:rPr>
        <w:t xml:space="preserve">Artificial </w:t>
      </w:r>
      <w:r w:rsidR="0007306C" w:rsidRPr="00BA6F5E">
        <w:rPr>
          <w:i/>
          <w:sz w:val="22"/>
          <w:szCs w:val="22"/>
          <w:lang w:val="en-US"/>
        </w:rPr>
        <w:t>i</w:t>
      </w:r>
      <w:r w:rsidRPr="00BA6F5E">
        <w:rPr>
          <w:i/>
          <w:sz w:val="22"/>
          <w:szCs w:val="22"/>
          <w:lang w:val="en-US"/>
        </w:rPr>
        <w:t xml:space="preserve">ntelligence and </w:t>
      </w:r>
      <w:r w:rsidR="0007306C" w:rsidRPr="00BA6F5E">
        <w:rPr>
          <w:i/>
          <w:sz w:val="22"/>
          <w:szCs w:val="22"/>
          <w:lang w:val="en-US"/>
        </w:rPr>
        <w:t>t</w:t>
      </w:r>
      <w:r w:rsidRPr="00BA6F5E">
        <w:rPr>
          <w:i/>
          <w:sz w:val="22"/>
          <w:szCs w:val="22"/>
          <w:lang w:val="en-US"/>
        </w:rPr>
        <w:t xml:space="preserve">utoring </w:t>
      </w:r>
      <w:r w:rsidR="0007306C" w:rsidRPr="00BA6F5E">
        <w:rPr>
          <w:i/>
          <w:sz w:val="22"/>
          <w:szCs w:val="22"/>
          <w:lang w:val="en-US"/>
        </w:rPr>
        <w:t>s</w:t>
      </w:r>
      <w:r w:rsidRPr="00BA6F5E">
        <w:rPr>
          <w:i/>
          <w:sz w:val="22"/>
          <w:szCs w:val="22"/>
          <w:lang w:val="en-US"/>
        </w:rPr>
        <w:t>ystems-</w:t>
      </w:r>
      <w:r w:rsidR="0007306C" w:rsidRPr="00BA6F5E">
        <w:rPr>
          <w:i/>
          <w:sz w:val="22"/>
          <w:szCs w:val="22"/>
          <w:lang w:val="en-US"/>
        </w:rPr>
        <w:t>c</w:t>
      </w:r>
      <w:r w:rsidRPr="00BA6F5E">
        <w:rPr>
          <w:i/>
          <w:sz w:val="22"/>
          <w:szCs w:val="22"/>
          <w:lang w:val="en-US"/>
        </w:rPr>
        <w:t xml:space="preserve">omputational and </w:t>
      </w:r>
      <w:r w:rsidR="0007306C" w:rsidRPr="00BA6F5E">
        <w:rPr>
          <w:i/>
          <w:sz w:val="22"/>
          <w:szCs w:val="22"/>
          <w:lang w:val="en-US"/>
        </w:rPr>
        <w:t>c</w:t>
      </w:r>
      <w:r w:rsidRPr="00BA6F5E">
        <w:rPr>
          <w:i/>
          <w:sz w:val="22"/>
          <w:szCs w:val="22"/>
          <w:lang w:val="en-US"/>
        </w:rPr>
        <w:t xml:space="preserve">ognitive </w:t>
      </w:r>
      <w:r w:rsidR="0007306C" w:rsidRPr="00BA6F5E">
        <w:rPr>
          <w:i/>
          <w:sz w:val="22"/>
          <w:szCs w:val="22"/>
          <w:lang w:val="en-US"/>
        </w:rPr>
        <w:t>a</w:t>
      </w:r>
      <w:r w:rsidRPr="00BA6F5E">
        <w:rPr>
          <w:i/>
          <w:sz w:val="22"/>
          <w:szCs w:val="22"/>
          <w:lang w:val="en-US"/>
        </w:rPr>
        <w:t xml:space="preserve">pproaches to the </w:t>
      </w:r>
      <w:r w:rsidR="0007306C" w:rsidRPr="00BA6F5E">
        <w:rPr>
          <w:i/>
          <w:sz w:val="22"/>
          <w:szCs w:val="22"/>
          <w:lang w:val="en-US"/>
        </w:rPr>
        <w:t>c</w:t>
      </w:r>
      <w:r w:rsidRPr="00BA6F5E">
        <w:rPr>
          <w:i/>
          <w:sz w:val="22"/>
          <w:szCs w:val="22"/>
          <w:lang w:val="en-US"/>
        </w:rPr>
        <w:t xml:space="preserve">ommunication of </w:t>
      </w:r>
      <w:r w:rsidR="0007306C" w:rsidRPr="00BA6F5E">
        <w:rPr>
          <w:i/>
          <w:sz w:val="22"/>
          <w:szCs w:val="22"/>
          <w:lang w:val="en-US"/>
        </w:rPr>
        <w:t>k</w:t>
      </w:r>
      <w:r w:rsidRPr="00BA6F5E">
        <w:rPr>
          <w:i/>
          <w:sz w:val="22"/>
          <w:szCs w:val="22"/>
          <w:lang w:val="en-US"/>
        </w:rPr>
        <w:t>nowledge.</w:t>
      </w:r>
      <w:r w:rsidRPr="00BA6F5E">
        <w:rPr>
          <w:sz w:val="22"/>
          <w:szCs w:val="22"/>
          <w:lang w:val="en-US"/>
        </w:rPr>
        <w:t xml:space="preserve"> Morgan-Kaufmann Pub. Co</w:t>
      </w:r>
      <w:r w:rsidR="0007306C" w:rsidRPr="00BA6F5E">
        <w:rPr>
          <w:sz w:val="22"/>
          <w:szCs w:val="22"/>
          <w:lang w:val="en-US"/>
        </w:rPr>
        <w:t>.</w:t>
      </w:r>
    </w:p>
    <w:p w14:paraId="00D8DB68" w14:textId="69090FDC" w:rsidR="00CB303B" w:rsidRPr="00AC6B84" w:rsidRDefault="008C22AB" w:rsidP="00A9668F">
      <w:pPr>
        <w:adjustRightInd w:val="0"/>
        <w:spacing w:after="120"/>
        <w:ind w:left="567" w:right="93" w:hanging="567"/>
        <w:jc w:val="both"/>
        <w:rPr>
          <w:rStyle w:val="Lienhypertexte"/>
          <w:rFonts w:eastAsia="Calibri"/>
          <w:color w:val="auto"/>
          <w:sz w:val="22"/>
          <w:szCs w:val="22"/>
          <w:u w:val="none"/>
        </w:rPr>
      </w:pPr>
      <w:r w:rsidRPr="00BA6F5E">
        <w:rPr>
          <w:rFonts w:eastAsia="Calibri"/>
          <w:sz w:val="22"/>
          <w:szCs w:val="22"/>
          <w:lang w:val="en-US"/>
        </w:rPr>
        <w:t>W</w:t>
      </w:r>
      <w:r w:rsidRPr="00BA6F5E">
        <w:rPr>
          <w:rFonts w:eastAsia="Calibri"/>
          <w:spacing w:val="1"/>
          <w:sz w:val="22"/>
          <w:szCs w:val="22"/>
          <w:lang w:val="en-US"/>
        </w:rPr>
        <w:t>oo</w:t>
      </w:r>
      <w:r w:rsidRPr="00BA6F5E">
        <w:rPr>
          <w:rFonts w:eastAsia="Calibri"/>
          <w:sz w:val="22"/>
          <w:szCs w:val="22"/>
          <w:lang w:val="en-US"/>
        </w:rPr>
        <w:t>l</w:t>
      </w:r>
      <w:r w:rsidRPr="00BA6F5E">
        <w:rPr>
          <w:rFonts w:eastAsia="Calibri"/>
          <w:spacing w:val="1"/>
          <w:sz w:val="22"/>
          <w:szCs w:val="22"/>
          <w:lang w:val="en-US"/>
        </w:rPr>
        <w:t>f</w:t>
      </w:r>
      <w:r w:rsidRPr="00BA6F5E">
        <w:rPr>
          <w:rFonts w:eastAsia="Calibri"/>
          <w:sz w:val="22"/>
          <w:szCs w:val="22"/>
          <w:lang w:val="en-US"/>
        </w:rPr>
        <w:t>,</w:t>
      </w:r>
      <w:r w:rsidRPr="00BA6F5E">
        <w:rPr>
          <w:rFonts w:eastAsia="Calibri"/>
          <w:spacing w:val="2"/>
          <w:sz w:val="22"/>
          <w:szCs w:val="22"/>
          <w:lang w:val="en-US"/>
        </w:rPr>
        <w:t xml:space="preserve"> </w:t>
      </w:r>
      <w:r w:rsidRPr="00BA6F5E">
        <w:rPr>
          <w:rFonts w:eastAsia="Calibri"/>
          <w:spacing w:val="-1"/>
          <w:sz w:val="22"/>
          <w:szCs w:val="22"/>
          <w:lang w:val="en-US"/>
        </w:rPr>
        <w:t>B</w:t>
      </w:r>
      <w:r w:rsidRPr="00BA6F5E">
        <w:rPr>
          <w:rFonts w:eastAsia="Calibri"/>
          <w:sz w:val="22"/>
          <w:szCs w:val="22"/>
          <w:lang w:val="en-US"/>
        </w:rPr>
        <w:t>.</w:t>
      </w:r>
      <w:r w:rsidRPr="00BA6F5E">
        <w:rPr>
          <w:rFonts w:eastAsia="Calibri"/>
          <w:spacing w:val="2"/>
          <w:sz w:val="22"/>
          <w:szCs w:val="22"/>
          <w:lang w:val="en-US"/>
        </w:rPr>
        <w:t xml:space="preserve"> </w:t>
      </w:r>
      <w:r w:rsidRPr="00BA6F5E">
        <w:rPr>
          <w:rFonts w:eastAsia="Calibri"/>
          <w:spacing w:val="-1"/>
          <w:sz w:val="22"/>
          <w:szCs w:val="22"/>
          <w:lang w:val="en-US"/>
        </w:rPr>
        <w:t>(</w:t>
      </w:r>
      <w:r w:rsidRPr="00BA6F5E">
        <w:rPr>
          <w:rFonts w:eastAsia="Calibri"/>
          <w:spacing w:val="1"/>
          <w:sz w:val="22"/>
          <w:szCs w:val="22"/>
          <w:lang w:val="en-US"/>
        </w:rPr>
        <w:t>2</w:t>
      </w:r>
      <w:r w:rsidRPr="00BA6F5E">
        <w:rPr>
          <w:rFonts w:eastAsia="Calibri"/>
          <w:spacing w:val="-2"/>
          <w:sz w:val="22"/>
          <w:szCs w:val="22"/>
          <w:lang w:val="en-US"/>
        </w:rPr>
        <w:t>0</w:t>
      </w:r>
      <w:r w:rsidRPr="00BA6F5E">
        <w:rPr>
          <w:rFonts w:eastAsia="Calibri"/>
          <w:spacing w:val="1"/>
          <w:sz w:val="22"/>
          <w:szCs w:val="22"/>
          <w:lang w:val="en-US"/>
        </w:rPr>
        <w:t>09</w:t>
      </w:r>
      <w:r w:rsidRPr="00BA6F5E">
        <w:rPr>
          <w:rFonts w:eastAsia="Calibri"/>
          <w:spacing w:val="-1"/>
          <w:sz w:val="22"/>
          <w:szCs w:val="22"/>
          <w:lang w:val="en-US"/>
        </w:rPr>
        <w:t>)</w:t>
      </w:r>
      <w:r w:rsidRPr="00BA6F5E">
        <w:rPr>
          <w:rFonts w:eastAsia="Calibri"/>
          <w:sz w:val="22"/>
          <w:szCs w:val="22"/>
          <w:lang w:val="en-US"/>
        </w:rPr>
        <w:t>.</w:t>
      </w:r>
      <w:r w:rsidRPr="00BA6F5E">
        <w:rPr>
          <w:rFonts w:eastAsia="Calibri"/>
          <w:spacing w:val="2"/>
          <w:sz w:val="22"/>
          <w:szCs w:val="22"/>
          <w:lang w:val="en-US"/>
        </w:rPr>
        <w:t xml:space="preserve"> </w:t>
      </w:r>
      <w:r w:rsidRPr="00BA6F5E">
        <w:rPr>
          <w:rFonts w:eastAsia="Calibri"/>
          <w:i/>
          <w:spacing w:val="-1"/>
          <w:sz w:val="22"/>
          <w:szCs w:val="22"/>
          <w:lang w:val="en-US"/>
        </w:rPr>
        <w:t>Bu</w:t>
      </w:r>
      <w:r w:rsidRPr="00BA6F5E">
        <w:rPr>
          <w:rFonts w:eastAsia="Calibri"/>
          <w:i/>
          <w:sz w:val="22"/>
          <w:szCs w:val="22"/>
          <w:lang w:val="en-US"/>
        </w:rPr>
        <w:t>il</w:t>
      </w:r>
      <w:r w:rsidRPr="00BA6F5E">
        <w:rPr>
          <w:rFonts w:eastAsia="Calibri"/>
          <w:i/>
          <w:spacing w:val="-1"/>
          <w:sz w:val="22"/>
          <w:szCs w:val="22"/>
          <w:lang w:val="en-US"/>
        </w:rPr>
        <w:t>d</w:t>
      </w:r>
      <w:r w:rsidRPr="00BA6F5E">
        <w:rPr>
          <w:rFonts w:eastAsia="Calibri"/>
          <w:i/>
          <w:sz w:val="22"/>
          <w:szCs w:val="22"/>
          <w:lang w:val="en-US"/>
        </w:rPr>
        <w:t>i</w:t>
      </w:r>
      <w:r w:rsidRPr="00BA6F5E">
        <w:rPr>
          <w:rFonts w:eastAsia="Calibri"/>
          <w:i/>
          <w:spacing w:val="1"/>
          <w:sz w:val="22"/>
          <w:szCs w:val="22"/>
          <w:lang w:val="en-US"/>
        </w:rPr>
        <w:t>n</w:t>
      </w:r>
      <w:r w:rsidRPr="00BA6F5E">
        <w:rPr>
          <w:rFonts w:eastAsia="Calibri"/>
          <w:i/>
          <w:sz w:val="22"/>
          <w:szCs w:val="22"/>
          <w:lang w:val="en-US"/>
        </w:rPr>
        <w:t>g</w:t>
      </w:r>
      <w:r w:rsidRPr="00BA6F5E">
        <w:rPr>
          <w:rFonts w:eastAsia="Calibri"/>
          <w:i/>
          <w:spacing w:val="1"/>
          <w:sz w:val="22"/>
          <w:szCs w:val="22"/>
          <w:lang w:val="en-US"/>
        </w:rPr>
        <w:t xml:space="preserve"> </w:t>
      </w:r>
      <w:r w:rsidRPr="00BA6F5E">
        <w:rPr>
          <w:rFonts w:eastAsia="Calibri"/>
          <w:i/>
          <w:sz w:val="22"/>
          <w:szCs w:val="22"/>
          <w:lang w:val="en-US"/>
        </w:rPr>
        <w:t>i</w:t>
      </w:r>
      <w:r w:rsidRPr="00BA6F5E">
        <w:rPr>
          <w:rFonts w:eastAsia="Calibri"/>
          <w:i/>
          <w:spacing w:val="-1"/>
          <w:sz w:val="22"/>
          <w:szCs w:val="22"/>
          <w:lang w:val="en-US"/>
        </w:rPr>
        <w:t>n</w:t>
      </w:r>
      <w:r w:rsidRPr="00BA6F5E">
        <w:rPr>
          <w:rFonts w:eastAsia="Calibri"/>
          <w:i/>
          <w:spacing w:val="1"/>
          <w:sz w:val="22"/>
          <w:szCs w:val="22"/>
          <w:lang w:val="en-US"/>
        </w:rPr>
        <w:t>te</w:t>
      </w:r>
      <w:r w:rsidRPr="00BA6F5E">
        <w:rPr>
          <w:rFonts w:eastAsia="Calibri"/>
          <w:i/>
          <w:sz w:val="22"/>
          <w:szCs w:val="22"/>
          <w:lang w:val="en-US"/>
        </w:rPr>
        <w:t>lli</w:t>
      </w:r>
      <w:r w:rsidRPr="00BA6F5E">
        <w:rPr>
          <w:rFonts w:eastAsia="Calibri"/>
          <w:i/>
          <w:spacing w:val="-1"/>
          <w:sz w:val="22"/>
          <w:szCs w:val="22"/>
          <w:lang w:val="en-US"/>
        </w:rPr>
        <w:t>g</w:t>
      </w:r>
      <w:r w:rsidRPr="00BA6F5E">
        <w:rPr>
          <w:rFonts w:eastAsia="Calibri"/>
          <w:i/>
          <w:spacing w:val="1"/>
          <w:sz w:val="22"/>
          <w:szCs w:val="22"/>
          <w:lang w:val="en-US"/>
        </w:rPr>
        <w:t>e</w:t>
      </w:r>
      <w:r w:rsidRPr="00BA6F5E">
        <w:rPr>
          <w:rFonts w:eastAsia="Calibri"/>
          <w:i/>
          <w:spacing w:val="-1"/>
          <w:sz w:val="22"/>
          <w:szCs w:val="22"/>
          <w:lang w:val="en-US"/>
        </w:rPr>
        <w:t>n</w:t>
      </w:r>
      <w:r w:rsidRPr="00BA6F5E">
        <w:rPr>
          <w:rFonts w:eastAsia="Calibri"/>
          <w:i/>
          <w:sz w:val="22"/>
          <w:szCs w:val="22"/>
          <w:lang w:val="en-US"/>
        </w:rPr>
        <w:t>t</w:t>
      </w:r>
      <w:r w:rsidRPr="00BA6F5E">
        <w:rPr>
          <w:rFonts w:eastAsia="Calibri"/>
          <w:i/>
          <w:spacing w:val="3"/>
          <w:sz w:val="22"/>
          <w:szCs w:val="22"/>
          <w:lang w:val="en-US"/>
        </w:rPr>
        <w:t xml:space="preserve"> </w:t>
      </w:r>
      <w:r w:rsidRPr="00BA6F5E">
        <w:rPr>
          <w:rFonts w:eastAsia="Calibri"/>
          <w:i/>
          <w:sz w:val="22"/>
          <w:szCs w:val="22"/>
          <w:lang w:val="en-US"/>
        </w:rPr>
        <w:t>i</w:t>
      </w:r>
      <w:r w:rsidRPr="00BA6F5E">
        <w:rPr>
          <w:rFonts w:eastAsia="Calibri"/>
          <w:i/>
          <w:spacing w:val="-1"/>
          <w:sz w:val="22"/>
          <w:szCs w:val="22"/>
          <w:lang w:val="en-US"/>
        </w:rPr>
        <w:t>n</w:t>
      </w:r>
      <w:r w:rsidRPr="00BA6F5E">
        <w:rPr>
          <w:rFonts w:eastAsia="Calibri"/>
          <w:i/>
          <w:spacing w:val="1"/>
          <w:sz w:val="22"/>
          <w:szCs w:val="22"/>
          <w:lang w:val="en-US"/>
        </w:rPr>
        <w:t>te</w:t>
      </w:r>
      <w:r w:rsidRPr="00BA6F5E">
        <w:rPr>
          <w:rFonts w:eastAsia="Calibri"/>
          <w:i/>
          <w:spacing w:val="-1"/>
          <w:sz w:val="22"/>
          <w:szCs w:val="22"/>
          <w:lang w:val="en-US"/>
        </w:rPr>
        <w:t>ra</w:t>
      </w:r>
      <w:r w:rsidRPr="00BA6F5E">
        <w:rPr>
          <w:rFonts w:eastAsia="Calibri"/>
          <w:i/>
          <w:spacing w:val="1"/>
          <w:sz w:val="22"/>
          <w:szCs w:val="22"/>
          <w:lang w:val="en-US"/>
        </w:rPr>
        <w:t>ct</w:t>
      </w:r>
      <w:r w:rsidRPr="00BA6F5E">
        <w:rPr>
          <w:rFonts w:eastAsia="Calibri"/>
          <w:i/>
          <w:spacing w:val="-2"/>
          <w:sz w:val="22"/>
          <w:szCs w:val="22"/>
          <w:lang w:val="en-US"/>
        </w:rPr>
        <w:t>i</w:t>
      </w:r>
      <w:r w:rsidRPr="00BA6F5E">
        <w:rPr>
          <w:rFonts w:eastAsia="Calibri"/>
          <w:i/>
          <w:spacing w:val="1"/>
          <w:sz w:val="22"/>
          <w:szCs w:val="22"/>
          <w:lang w:val="en-US"/>
        </w:rPr>
        <w:t>v</w:t>
      </w:r>
      <w:r w:rsidRPr="00BA6F5E">
        <w:rPr>
          <w:rFonts w:eastAsia="Calibri"/>
          <w:i/>
          <w:sz w:val="22"/>
          <w:szCs w:val="22"/>
          <w:lang w:val="en-US"/>
        </w:rPr>
        <w:t>e</w:t>
      </w:r>
      <w:r w:rsidRPr="00BA6F5E">
        <w:rPr>
          <w:rFonts w:eastAsia="Calibri"/>
          <w:i/>
          <w:spacing w:val="1"/>
          <w:sz w:val="22"/>
          <w:szCs w:val="22"/>
          <w:lang w:val="en-US"/>
        </w:rPr>
        <w:t xml:space="preserve"> t</w:t>
      </w:r>
      <w:r w:rsidRPr="00BA6F5E">
        <w:rPr>
          <w:rFonts w:eastAsia="Calibri"/>
          <w:i/>
          <w:spacing w:val="-1"/>
          <w:sz w:val="22"/>
          <w:szCs w:val="22"/>
          <w:lang w:val="en-US"/>
        </w:rPr>
        <w:t>u</w:t>
      </w:r>
      <w:r w:rsidRPr="00BA6F5E">
        <w:rPr>
          <w:rFonts w:eastAsia="Calibri"/>
          <w:i/>
          <w:spacing w:val="1"/>
          <w:sz w:val="22"/>
          <w:szCs w:val="22"/>
          <w:lang w:val="en-US"/>
        </w:rPr>
        <w:t>t</w:t>
      </w:r>
      <w:r w:rsidRPr="00BA6F5E">
        <w:rPr>
          <w:rFonts w:eastAsia="Calibri"/>
          <w:i/>
          <w:spacing w:val="-1"/>
          <w:sz w:val="22"/>
          <w:szCs w:val="22"/>
          <w:lang w:val="en-US"/>
        </w:rPr>
        <w:t>or</w:t>
      </w:r>
      <w:r w:rsidRPr="00BA6F5E">
        <w:rPr>
          <w:rFonts w:eastAsia="Calibri"/>
          <w:i/>
          <w:sz w:val="22"/>
          <w:szCs w:val="22"/>
          <w:lang w:val="en-US"/>
        </w:rPr>
        <w:t>s:</w:t>
      </w:r>
      <w:r w:rsidRPr="00BA6F5E">
        <w:rPr>
          <w:rFonts w:eastAsia="Calibri"/>
          <w:i/>
          <w:spacing w:val="3"/>
          <w:sz w:val="22"/>
          <w:szCs w:val="22"/>
          <w:lang w:val="en-US"/>
        </w:rPr>
        <w:t xml:space="preserve"> </w:t>
      </w:r>
      <w:r w:rsidRPr="00BA6F5E">
        <w:rPr>
          <w:rFonts w:eastAsia="Calibri"/>
          <w:i/>
          <w:spacing w:val="-1"/>
          <w:sz w:val="22"/>
          <w:szCs w:val="22"/>
          <w:lang w:val="en-US"/>
        </w:rPr>
        <w:t>S</w:t>
      </w:r>
      <w:r w:rsidRPr="00BA6F5E">
        <w:rPr>
          <w:rFonts w:eastAsia="Calibri"/>
          <w:i/>
          <w:spacing w:val="1"/>
          <w:sz w:val="22"/>
          <w:szCs w:val="22"/>
          <w:lang w:val="en-US"/>
        </w:rPr>
        <w:t>t</w:t>
      </w:r>
      <w:r w:rsidRPr="00BA6F5E">
        <w:rPr>
          <w:rFonts w:eastAsia="Calibri"/>
          <w:i/>
          <w:spacing w:val="-1"/>
          <w:sz w:val="22"/>
          <w:szCs w:val="22"/>
          <w:lang w:val="en-US"/>
        </w:rPr>
        <w:t>ud</w:t>
      </w:r>
      <w:r w:rsidRPr="00BA6F5E">
        <w:rPr>
          <w:rFonts w:eastAsia="Calibri"/>
          <w:i/>
          <w:spacing w:val="1"/>
          <w:sz w:val="22"/>
          <w:szCs w:val="22"/>
          <w:lang w:val="en-US"/>
        </w:rPr>
        <w:t>e</w:t>
      </w:r>
      <w:r w:rsidRPr="00BA6F5E">
        <w:rPr>
          <w:rFonts w:eastAsia="Calibri"/>
          <w:i/>
          <w:spacing w:val="-1"/>
          <w:sz w:val="22"/>
          <w:szCs w:val="22"/>
          <w:lang w:val="en-US"/>
        </w:rPr>
        <w:t>n</w:t>
      </w:r>
      <w:r w:rsidRPr="00BA6F5E">
        <w:rPr>
          <w:rFonts w:eastAsia="Calibri"/>
          <w:i/>
          <w:spacing w:val="1"/>
          <w:sz w:val="22"/>
          <w:szCs w:val="22"/>
          <w:lang w:val="en-US"/>
        </w:rPr>
        <w:t>t-ce</w:t>
      </w:r>
      <w:r w:rsidRPr="00BA6F5E">
        <w:rPr>
          <w:rFonts w:eastAsia="Calibri"/>
          <w:i/>
          <w:spacing w:val="-1"/>
          <w:sz w:val="22"/>
          <w:szCs w:val="22"/>
          <w:lang w:val="en-US"/>
        </w:rPr>
        <w:t>nt</w:t>
      </w:r>
      <w:r w:rsidRPr="00BA6F5E">
        <w:rPr>
          <w:rFonts w:eastAsia="Calibri"/>
          <w:i/>
          <w:spacing w:val="1"/>
          <w:sz w:val="22"/>
          <w:szCs w:val="22"/>
          <w:lang w:val="en-US"/>
        </w:rPr>
        <w:t>e</w:t>
      </w:r>
      <w:r w:rsidRPr="00BA6F5E">
        <w:rPr>
          <w:rFonts w:eastAsia="Calibri"/>
          <w:i/>
          <w:spacing w:val="-1"/>
          <w:sz w:val="22"/>
          <w:szCs w:val="22"/>
          <w:lang w:val="en-US"/>
        </w:rPr>
        <w:t>r</w:t>
      </w:r>
      <w:r w:rsidRPr="00BA6F5E">
        <w:rPr>
          <w:rFonts w:eastAsia="Calibri"/>
          <w:i/>
          <w:spacing w:val="1"/>
          <w:sz w:val="22"/>
          <w:szCs w:val="22"/>
          <w:lang w:val="en-US"/>
        </w:rPr>
        <w:t>e</w:t>
      </w:r>
      <w:r w:rsidRPr="00BA6F5E">
        <w:rPr>
          <w:rFonts w:eastAsia="Calibri"/>
          <w:i/>
          <w:sz w:val="22"/>
          <w:szCs w:val="22"/>
          <w:lang w:val="en-US"/>
        </w:rPr>
        <w:t>d</w:t>
      </w:r>
      <w:r w:rsidRPr="00BA6F5E">
        <w:rPr>
          <w:rFonts w:eastAsia="Calibri"/>
          <w:i/>
          <w:spacing w:val="1"/>
          <w:sz w:val="22"/>
          <w:szCs w:val="22"/>
          <w:lang w:val="en-US"/>
        </w:rPr>
        <w:t xml:space="preserve"> </w:t>
      </w:r>
      <w:r w:rsidRPr="00BA6F5E">
        <w:rPr>
          <w:rFonts w:eastAsia="Calibri"/>
          <w:i/>
          <w:sz w:val="22"/>
          <w:szCs w:val="22"/>
          <w:lang w:val="en-US"/>
        </w:rPr>
        <w:t>s</w:t>
      </w:r>
      <w:r w:rsidRPr="00BA6F5E">
        <w:rPr>
          <w:rFonts w:eastAsia="Calibri"/>
          <w:i/>
          <w:spacing w:val="1"/>
          <w:sz w:val="22"/>
          <w:szCs w:val="22"/>
          <w:lang w:val="en-US"/>
        </w:rPr>
        <w:t>t</w:t>
      </w:r>
      <w:r w:rsidRPr="00BA6F5E">
        <w:rPr>
          <w:rFonts w:eastAsia="Calibri"/>
          <w:i/>
          <w:spacing w:val="-1"/>
          <w:sz w:val="22"/>
          <w:szCs w:val="22"/>
          <w:lang w:val="en-US"/>
        </w:rPr>
        <w:t>ra</w:t>
      </w:r>
      <w:r w:rsidRPr="00BA6F5E">
        <w:rPr>
          <w:rFonts w:eastAsia="Calibri"/>
          <w:i/>
          <w:spacing w:val="1"/>
          <w:sz w:val="22"/>
          <w:szCs w:val="22"/>
          <w:lang w:val="en-US"/>
        </w:rPr>
        <w:t>te</w:t>
      </w:r>
      <w:r w:rsidRPr="00BA6F5E">
        <w:rPr>
          <w:rFonts w:eastAsia="Calibri"/>
          <w:i/>
          <w:spacing w:val="-1"/>
          <w:sz w:val="22"/>
          <w:szCs w:val="22"/>
          <w:lang w:val="en-US"/>
        </w:rPr>
        <w:t>g</w:t>
      </w:r>
      <w:r w:rsidRPr="00BA6F5E">
        <w:rPr>
          <w:rFonts w:eastAsia="Calibri"/>
          <w:i/>
          <w:sz w:val="22"/>
          <w:szCs w:val="22"/>
          <w:lang w:val="en-US"/>
        </w:rPr>
        <w:t>i</w:t>
      </w:r>
      <w:r w:rsidRPr="00BA6F5E">
        <w:rPr>
          <w:rFonts w:eastAsia="Calibri"/>
          <w:i/>
          <w:spacing w:val="1"/>
          <w:sz w:val="22"/>
          <w:szCs w:val="22"/>
          <w:lang w:val="en-US"/>
        </w:rPr>
        <w:t>e</w:t>
      </w:r>
      <w:r w:rsidRPr="00BA6F5E">
        <w:rPr>
          <w:rFonts w:eastAsia="Calibri"/>
          <w:i/>
          <w:sz w:val="22"/>
          <w:szCs w:val="22"/>
          <w:lang w:val="en-US"/>
        </w:rPr>
        <w:t xml:space="preserve">s </w:t>
      </w:r>
      <w:r w:rsidRPr="00BA6F5E">
        <w:rPr>
          <w:rFonts w:eastAsia="Calibri"/>
          <w:i/>
          <w:spacing w:val="1"/>
          <w:sz w:val="22"/>
          <w:szCs w:val="22"/>
          <w:lang w:val="en-US"/>
        </w:rPr>
        <w:t>f</w:t>
      </w:r>
      <w:r w:rsidRPr="00BA6F5E">
        <w:rPr>
          <w:rFonts w:eastAsia="Calibri"/>
          <w:i/>
          <w:spacing w:val="-1"/>
          <w:sz w:val="22"/>
          <w:szCs w:val="22"/>
          <w:lang w:val="en-US"/>
        </w:rPr>
        <w:t>o</w:t>
      </w:r>
      <w:r w:rsidRPr="00BA6F5E">
        <w:rPr>
          <w:rFonts w:eastAsia="Calibri"/>
          <w:i/>
          <w:sz w:val="22"/>
          <w:szCs w:val="22"/>
          <w:lang w:val="en-US"/>
        </w:rPr>
        <w:t xml:space="preserve">r </w:t>
      </w:r>
      <w:r w:rsidRPr="00BA6F5E">
        <w:rPr>
          <w:rFonts w:eastAsia="Calibri"/>
          <w:i/>
          <w:spacing w:val="-1"/>
          <w:sz w:val="22"/>
          <w:szCs w:val="22"/>
          <w:lang w:val="en-US"/>
        </w:rPr>
        <w:t>r</w:t>
      </w:r>
      <w:r w:rsidRPr="00BA6F5E">
        <w:rPr>
          <w:rFonts w:eastAsia="Calibri"/>
          <w:i/>
          <w:sz w:val="22"/>
          <w:szCs w:val="22"/>
          <w:lang w:val="en-US"/>
        </w:rPr>
        <w:t>e</w:t>
      </w:r>
      <w:r w:rsidRPr="00BA6F5E">
        <w:rPr>
          <w:rFonts w:eastAsia="Calibri"/>
          <w:i/>
          <w:spacing w:val="1"/>
          <w:sz w:val="22"/>
          <w:szCs w:val="22"/>
          <w:lang w:val="en-US"/>
        </w:rPr>
        <w:t>v</w:t>
      </w:r>
      <w:r w:rsidRPr="00BA6F5E">
        <w:rPr>
          <w:rFonts w:eastAsia="Calibri"/>
          <w:i/>
          <w:spacing w:val="-1"/>
          <w:sz w:val="22"/>
          <w:szCs w:val="22"/>
          <w:lang w:val="en-US"/>
        </w:rPr>
        <w:t>o</w:t>
      </w:r>
      <w:r w:rsidRPr="00BA6F5E">
        <w:rPr>
          <w:rFonts w:eastAsia="Calibri"/>
          <w:i/>
          <w:sz w:val="22"/>
          <w:szCs w:val="22"/>
          <w:lang w:val="en-US"/>
        </w:rPr>
        <w:t>l</w:t>
      </w:r>
      <w:r w:rsidRPr="00BA6F5E">
        <w:rPr>
          <w:rFonts w:eastAsia="Calibri"/>
          <w:i/>
          <w:spacing w:val="-1"/>
          <w:sz w:val="22"/>
          <w:szCs w:val="22"/>
          <w:lang w:val="en-US"/>
        </w:rPr>
        <w:t>u</w:t>
      </w:r>
      <w:r w:rsidRPr="00BA6F5E">
        <w:rPr>
          <w:rFonts w:eastAsia="Calibri"/>
          <w:i/>
          <w:spacing w:val="1"/>
          <w:sz w:val="22"/>
          <w:szCs w:val="22"/>
          <w:lang w:val="en-US"/>
        </w:rPr>
        <w:t>t</w:t>
      </w:r>
      <w:r w:rsidRPr="00BA6F5E">
        <w:rPr>
          <w:rFonts w:eastAsia="Calibri"/>
          <w:i/>
          <w:sz w:val="22"/>
          <w:szCs w:val="22"/>
          <w:lang w:val="en-US"/>
        </w:rPr>
        <w:t>i</w:t>
      </w:r>
      <w:r w:rsidRPr="00BA6F5E">
        <w:rPr>
          <w:rFonts w:eastAsia="Calibri"/>
          <w:i/>
          <w:spacing w:val="-1"/>
          <w:sz w:val="22"/>
          <w:szCs w:val="22"/>
          <w:lang w:val="en-US"/>
        </w:rPr>
        <w:t>on</w:t>
      </w:r>
      <w:r w:rsidRPr="00BA6F5E">
        <w:rPr>
          <w:rFonts w:eastAsia="Calibri"/>
          <w:i/>
          <w:sz w:val="22"/>
          <w:szCs w:val="22"/>
          <w:lang w:val="en-US"/>
        </w:rPr>
        <w:t>i</w:t>
      </w:r>
      <w:r w:rsidRPr="00BA6F5E">
        <w:rPr>
          <w:rFonts w:eastAsia="Calibri"/>
          <w:i/>
          <w:spacing w:val="1"/>
          <w:sz w:val="22"/>
          <w:szCs w:val="22"/>
          <w:lang w:val="en-US"/>
        </w:rPr>
        <w:t>z</w:t>
      </w:r>
      <w:r w:rsidRPr="00BA6F5E">
        <w:rPr>
          <w:rFonts w:eastAsia="Calibri"/>
          <w:i/>
          <w:sz w:val="22"/>
          <w:szCs w:val="22"/>
          <w:lang w:val="en-US"/>
        </w:rPr>
        <w:t>i</w:t>
      </w:r>
      <w:r w:rsidRPr="00BA6F5E">
        <w:rPr>
          <w:rFonts w:eastAsia="Calibri"/>
          <w:i/>
          <w:spacing w:val="-1"/>
          <w:sz w:val="22"/>
          <w:szCs w:val="22"/>
          <w:lang w:val="en-US"/>
        </w:rPr>
        <w:t>n</w:t>
      </w:r>
      <w:r w:rsidRPr="00BA6F5E">
        <w:rPr>
          <w:rFonts w:eastAsia="Calibri"/>
          <w:i/>
          <w:sz w:val="22"/>
          <w:szCs w:val="22"/>
          <w:lang w:val="en-US"/>
        </w:rPr>
        <w:t xml:space="preserve">g </w:t>
      </w:r>
      <w:r w:rsidRPr="00BA6F5E">
        <w:rPr>
          <w:rFonts w:eastAsia="Calibri"/>
          <w:i/>
          <w:spacing w:val="1"/>
          <w:sz w:val="22"/>
          <w:szCs w:val="22"/>
          <w:lang w:val="en-US"/>
        </w:rPr>
        <w:t>e-</w:t>
      </w:r>
      <w:r w:rsidRPr="00BA6F5E">
        <w:rPr>
          <w:rFonts w:eastAsia="Calibri"/>
          <w:i/>
          <w:sz w:val="22"/>
          <w:szCs w:val="22"/>
          <w:lang w:val="en-US"/>
        </w:rPr>
        <w:t>le</w:t>
      </w:r>
      <w:r w:rsidRPr="00BA6F5E">
        <w:rPr>
          <w:rFonts w:eastAsia="Calibri"/>
          <w:i/>
          <w:spacing w:val="-1"/>
          <w:sz w:val="22"/>
          <w:szCs w:val="22"/>
          <w:lang w:val="en-US"/>
        </w:rPr>
        <w:t>arn</w:t>
      </w:r>
      <w:r w:rsidRPr="00BA6F5E">
        <w:rPr>
          <w:rFonts w:eastAsia="Calibri"/>
          <w:i/>
          <w:sz w:val="22"/>
          <w:szCs w:val="22"/>
          <w:lang w:val="en-US"/>
        </w:rPr>
        <w:t>i</w:t>
      </w:r>
      <w:r w:rsidRPr="00BA6F5E">
        <w:rPr>
          <w:rFonts w:eastAsia="Calibri"/>
          <w:i/>
          <w:spacing w:val="1"/>
          <w:sz w:val="22"/>
          <w:szCs w:val="22"/>
          <w:lang w:val="en-US"/>
        </w:rPr>
        <w:t>n</w:t>
      </w:r>
      <w:r w:rsidRPr="00BA6F5E">
        <w:rPr>
          <w:rFonts w:eastAsia="Calibri"/>
          <w:i/>
          <w:spacing w:val="-1"/>
          <w:sz w:val="22"/>
          <w:szCs w:val="22"/>
          <w:lang w:val="en-US"/>
        </w:rPr>
        <w:t>g</w:t>
      </w:r>
      <w:r w:rsidRPr="00BA6F5E">
        <w:rPr>
          <w:rFonts w:eastAsia="Calibri"/>
          <w:sz w:val="22"/>
          <w:szCs w:val="22"/>
          <w:lang w:val="en-US"/>
        </w:rPr>
        <w:t xml:space="preserve">. </w:t>
      </w:r>
      <w:r w:rsidRPr="00AC6B84">
        <w:rPr>
          <w:rFonts w:eastAsia="Calibri"/>
          <w:spacing w:val="1"/>
          <w:sz w:val="22"/>
          <w:szCs w:val="22"/>
        </w:rPr>
        <w:t>M</w:t>
      </w:r>
      <w:r w:rsidRPr="00AC6B84">
        <w:rPr>
          <w:rFonts w:eastAsia="Calibri"/>
          <w:spacing w:val="-2"/>
          <w:sz w:val="22"/>
          <w:szCs w:val="22"/>
        </w:rPr>
        <w:t>o</w:t>
      </w:r>
      <w:r w:rsidRPr="00AC6B84">
        <w:rPr>
          <w:rFonts w:eastAsia="Calibri"/>
          <w:sz w:val="22"/>
          <w:szCs w:val="22"/>
        </w:rPr>
        <w:t>rgan</w:t>
      </w:r>
      <w:r w:rsidRPr="00AC6B84">
        <w:rPr>
          <w:rFonts w:eastAsia="Calibri"/>
          <w:spacing w:val="2"/>
          <w:sz w:val="22"/>
          <w:szCs w:val="22"/>
        </w:rPr>
        <w:t xml:space="preserve"> </w:t>
      </w:r>
      <w:r w:rsidRPr="00AC6B84">
        <w:rPr>
          <w:rFonts w:eastAsia="Calibri"/>
          <w:sz w:val="22"/>
          <w:szCs w:val="22"/>
        </w:rPr>
        <w:t>K</w:t>
      </w:r>
      <w:r w:rsidRPr="00AC6B84">
        <w:rPr>
          <w:rFonts w:eastAsia="Calibri"/>
          <w:spacing w:val="-2"/>
          <w:sz w:val="22"/>
          <w:szCs w:val="22"/>
        </w:rPr>
        <w:t>a</w:t>
      </w:r>
      <w:r w:rsidRPr="00AC6B84">
        <w:rPr>
          <w:rFonts w:eastAsia="Calibri"/>
          <w:spacing w:val="1"/>
          <w:sz w:val="22"/>
          <w:szCs w:val="22"/>
        </w:rPr>
        <w:t>uf</w:t>
      </w:r>
      <w:r w:rsidRPr="00AC6B84">
        <w:rPr>
          <w:rFonts w:eastAsia="Calibri"/>
          <w:sz w:val="22"/>
          <w:szCs w:val="22"/>
        </w:rPr>
        <w:t>m</w:t>
      </w:r>
      <w:r w:rsidRPr="00AC6B84">
        <w:rPr>
          <w:rFonts w:eastAsia="Calibri"/>
          <w:spacing w:val="-2"/>
          <w:sz w:val="22"/>
          <w:szCs w:val="22"/>
        </w:rPr>
        <w:t>a</w:t>
      </w:r>
      <w:r w:rsidRPr="00AC6B84">
        <w:rPr>
          <w:rFonts w:eastAsia="Calibri"/>
          <w:spacing w:val="1"/>
          <w:sz w:val="22"/>
          <w:szCs w:val="22"/>
        </w:rPr>
        <w:t>n</w:t>
      </w:r>
      <w:r w:rsidRPr="00AC6B84">
        <w:rPr>
          <w:rFonts w:eastAsia="Calibri"/>
          <w:sz w:val="22"/>
          <w:szCs w:val="22"/>
        </w:rPr>
        <w:t xml:space="preserve">n </w:t>
      </w:r>
      <w:r w:rsidRPr="00AC6B84">
        <w:rPr>
          <w:rFonts w:eastAsia="Calibri"/>
          <w:spacing w:val="1"/>
          <w:sz w:val="22"/>
          <w:szCs w:val="22"/>
        </w:rPr>
        <w:t>P</w:t>
      </w:r>
      <w:r w:rsidRPr="00AC6B84">
        <w:rPr>
          <w:rFonts w:eastAsia="Calibri"/>
          <w:spacing w:val="-1"/>
          <w:sz w:val="22"/>
          <w:szCs w:val="22"/>
        </w:rPr>
        <w:t>u</w:t>
      </w:r>
      <w:r w:rsidRPr="00AC6B84">
        <w:rPr>
          <w:rFonts w:eastAsia="Calibri"/>
          <w:spacing w:val="1"/>
          <w:sz w:val="22"/>
          <w:szCs w:val="22"/>
        </w:rPr>
        <w:t>b</w:t>
      </w:r>
      <w:r w:rsidRPr="00AC6B84">
        <w:rPr>
          <w:rFonts w:eastAsia="Calibri"/>
          <w:sz w:val="22"/>
          <w:szCs w:val="22"/>
        </w:rPr>
        <w:t>lis</w:t>
      </w:r>
      <w:r w:rsidRPr="00AC6B84">
        <w:rPr>
          <w:rFonts w:eastAsia="Calibri"/>
          <w:spacing w:val="-1"/>
          <w:sz w:val="22"/>
          <w:szCs w:val="22"/>
        </w:rPr>
        <w:t>h</w:t>
      </w:r>
      <w:r w:rsidRPr="00AC6B84">
        <w:rPr>
          <w:rFonts w:eastAsia="Calibri"/>
          <w:spacing w:val="1"/>
          <w:sz w:val="22"/>
          <w:szCs w:val="22"/>
        </w:rPr>
        <w:t>e</w:t>
      </w:r>
      <w:r w:rsidRPr="00AC6B84">
        <w:rPr>
          <w:rFonts w:eastAsia="Calibri"/>
          <w:spacing w:val="-2"/>
          <w:sz w:val="22"/>
          <w:szCs w:val="22"/>
        </w:rPr>
        <w:t>r</w:t>
      </w:r>
      <w:r w:rsidRPr="00AC6B84">
        <w:rPr>
          <w:rFonts w:eastAsia="Calibri"/>
          <w:sz w:val="22"/>
          <w:szCs w:val="22"/>
        </w:rPr>
        <w:t>s</w:t>
      </w:r>
      <w:r w:rsidRPr="00AC6B84">
        <w:rPr>
          <w:rFonts w:eastAsia="Calibri"/>
          <w:spacing w:val="1"/>
          <w:sz w:val="22"/>
          <w:szCs w:val="22"/>
        </w:rPr>
        <w:t xml:space="preserve"> </w:t>
      </w:r>
      <w:r w:rsidRPr="00AC6B84">
        <w:rPr>
          <w:rFonts w:eastAsia="Calibri"/>
          <w:sz w:val="22"/>
          <w:szCs w:val="22"/>
        </w:rPr>
        <w:t>I</w:t>
      </w:r>
      <w:r w:rsidRPr="00AC6B84">
        <w:rPr>
          <w:rFonts w:eastAsia="Calibri"/>
          <w:spacing w:val="1"/>
          <w:sz w:val="22"/>
          <w:szCs w:val="22"/>
        </w:rPr>
        <w:t>n</w:t>
      </w:r>
      <w:r w:rsidRPr="00AC6B84">
        <w:rPr>
          <w:rFonts w:eastAsia="Calibri"/>
          <w:spacing w:val="-1"/>
          <w:sz w:val="22"/>
          <w:szCs w:val="22"/>
        </w:rPr>
        <w:t>c</w:t>
      </w:r>
      <w:r w:rsidRPr="00AC6B84">
        <w:rPr>
          <w:rFonts w:eastAsia="Calibri"/>
          <w:sz w:val="22"/>
          <w:szCs w:val="22"/>
        </w:rPr>
        <w:t>.</w:t>
      </w:r>
    </w:p>
    <w:sectPr w:rsidR="00CB303B" w:rsidRPr="00AC6B84">
      <w:headerReference w:type="even" r:id="rId59"/>
      <w:headerReference w:type="default" r:id="rId60"/>
      <w:footerReference w:type="even" r:id="rId61"/>
      <w:footerReference w:type="default" r:id="rId62"/>
      <w:headerReference w:type="first" r:id="rId63"/>
      <w:footerReference w:type="first" r:id="rId64"/>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886DFF" w14:textId="77777777" w:rsidR="008A61F1" w:rsidRDefault="008A61F1" w:rsidP="0044351E">
      <w:r>
        <w:separator/>
      </w:r>
    </w:p>
  </w:endnote>
  <w:endnote w:type="continuationSeparator" w:id="0">
    <w:p w14:paraId="0FFC800A" w14:textId="77777777" w:rsidR="008A61F1" w:rsidRDefault="008A61F1" w:rsidP="004435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nonymous">
    <w:altName w:val="Courier New"/>
    <w:panose1 w:val="020B0604020202020204"/>
    <w:charset w:val="00"/>
    <w:family w:val="modern"/>
    <w:pitch w:val="fixed"/>
    <w:sig w:usb0="A0000007" w:usb1="00000000" w:usb2="00000000" w:usb3="00000000" w:csb0="00000111" w:csb1="00000000"/>
  </w:font>
  <w:font w:name="Calibri">
    <w:panose1 w:val="020F0502020204030204"/>
    <w:charset w:val="00"/>
    <w:family w:val="swiss"/>
    <w:pitch w:val="variable"/>
    <w:sig w:usb0="E4002EFF" w:usb1="C000247B" w:usb2="00000009" w:usb3="00000000" w:csb0="000001FF" w:csb1="00000000"/>
  </w:font>
  <w:font w:name="STKaiti">
    <w:panose1 w:val="02010600040101010101"/>
    <w:charset w:val="86"/>
    <w:family w:val="auto"/>
    <w:pitch w:val="variable"/>
    <w:sig w:usb0="80000287" w:usb1="280F3C52" w:usb2="00000016" w:usb3="00000000" w:csb0="0004001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1987A4" w14:textId="77777777" w:rsidR="00E210DC" w:rsidRDefault="00E210DC">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00111869"/>
      <w:docPartObj>
        <w:docPartGallery w:val="Page Numbers (Bottom of Page)"/>
        <w:docPartUnique/>
      </w:docPartObj>
    </w:sdtPr>
    <w:sdtEndPr/>
    <w:sdtContent>
      <w:p w14:paraId="14997570" w14:textId="17A5CA22" w:rsidR="007763CF" w:rsidRDefault="007763CF" w:rsidP="007D7F84">
        <w:pPr>
          <w:pStyle w:val="Pieddepage"/>
          <w:jc w:val="center"/>
        </w:pPr>
        <w:r>
          <w:fldChar w:fldCharType="begin"/>
        </w:r>
        <w:r>
          <w:instrText>PAGE   \* MERGEFORMAT</w:instrText>
        </w:r>
        <w:r>
          <w:fldChar w:fldCharType="separate"/>
        </w:r>
        <w:r w:rsidR="00181D4A" w:rsidRPr="00181D4A">
          <w:rPr>
            <w:noProof/>
            <w:lang w:val="fr-FR"/>
          </w:rPr>
          <w:t>1</w:t>
        </w:r>
        <w:r>
          <w:fldChar w:fldCharType="end"/>
        </w:r>
      </w:p>
    </w:sdtContent>
  </w:sdt>
  <w:p w14:paraId="5E3AFFEF" w14:textId="77777777" w:rsidR="007763CF" w:rsidRDefault="007763CF" w:rsidP="0044351E">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4F30DD" w14:textId="77777777" w:rsidR="00E210DC" w:rsidRDefault="00E210DC">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D10DBC" w14:textId="77777777" w:rsidR="008A61F1" w:rsidRDefault="008A61F1" w:rsidP="0044351E">
      <w:r>
        <w:separator/>
      </w:r>
    </w:p>
  </w:footnote>
  <w:footnote w:type="continuationSeparator" w:id="0">
    <w:p w14:paraId="48FBDD08" w14:textId="77777777" w:rsidR="008A61F1" w:rsidRDefault="008A61F1" w:rsidP="0044351E">
      <w:r>
        <w:continuationSeparator/>
      </w:r>
    </w:p>
  </w:footnote>
  <w:footnote w:id="1">
    <w:p w14:paraId="79767CB4" w14:textId="397C5729" w:rsidR="008655B2" w:rsidRDefault="008655B2">
      <w:pPr>
        <w:pStyle w:val="Notedebasdepage"/>
      </w:pPr>
      <w:r>
        <w:rPr>
          <w:rStyle w:val="Appelnotedebasdep"/>
        </w:rPr>
        <w:footnoteRef/>
      </w:r>
      <w:r>
        <w:t xml:space="preserve"> Voir le chapitre 6</w:t>
      </w:r>
      <w:r w:rsidR="00F258FC">
        <w:t>.</w:t>
      </w:r>
    </w:p>
  </w:footnote>
  <w:footnote w:id="2">
    <w:p w14:paraId="6FDBBCDC" w14:textId="3ED765C0" w:rsidR="007763CF" w:rsidRPr="00DD565B" w:rsidRDefault="007763CF">
      <w:pPr>
        <w:pStyle w:val="Notedebasdepage"/>
      </w:pPr>
      <w:r>
        <w:rPr>
          <w:rStyle w:val="Appelnotedebasdep"/>
        </w:rPr>
        <w:footnoteRef/>
      </w:r>
      <w:r w:rsidRPr="00DD565B">
        <w:t xml:space="preserve"> Les </w:t>
      </w:r>
      <w:r>
        <w:t>règles sont de la forme</w:t>
      </w:r>
      <w:r w:rsidR="007106EA">
        <w:t xml:space="preserve"> </w:t>
      </w:r>
      <w:r>
        <w:t>« si telle situation se présente, alors l</w:t>
      </w:r>
      <w:r w:rsidR="00DA1839">
        <w:t>’</w:t>
      </w:r>
      <w:r>
        <w:t>apprenant fait telle action ».</w:t>
      </w:r>
    </w:p>
  </w:footnote>
  <w:footnote w:id="3">
    <w:p w14:paraId="7AEDB538" w14:textId="403BDA6E" w:rsidR="007760DA" w:rsidRPr="000A39BC" w:rsidRDefault="007760DA" w:rsidP="007760DA">
      <w:pPr>
        <w:widowControl w:val="0"/>
        <w:autoSpaceDE w:val="0"/>
        <w:autoSpaceDN w:val="0"/>
        <w:adjustRightInd w:val="0"/>
        <w:jc w:val="both"/>
        <w:rPr>
          <w:sz w:val="20"/>
          <w:szCs w:val="20"/>
          <w:lang w:val="fr-FR"/>
        </w:rPr>
      </w:pPr>
      <w:r>
        <w:rPr>
          <w:rStyle w:val="Appelnotedebasdep"/>
        </w:rPr>
        <w:footnoteRef/>
      </w:r>
      <w:r w:rsidRPr="000A39BC">
        <w:t xml:space="preserve"> </w:t>
      </w:r>
      <w:r>
        <w:rPr>
          <w:sz w:val="20"/>
          <w:szCs w:val="20"/>
          <w:lang w:val="fr-FR"/>
        </w:rPr>
        <w:t>Cette</w:t>
      </w:r>
      <w:r w:rsidRPr="000A39BC">
        <w:rPr>
          <w:sz w:val="20"/>
          <w:szCs w:val="20"/>
        </w:rPr>
        <w:t xml:space="preserve"> classification </w:t>
      </w:r>
      <w:r>
        <w:rPr>
          <w:sz w:val="20"/>
          <w:szCs w:val="20"/>
        </w:rPr>
        <w:t>est d</w:t>
      </w:r>
      <w:r w:rsidR="00DA1839">
        <w:rPr>
          <w:sz w:val="20"/>
          <w:szCs w:val="20"/>
        </w:rPr>
        <w:t>’</w:t>
      </w:r>
      <w:r>
        <w:rPr>
          <w:sz w:val="20"/>
          <w:szCs w:val="20"/>
        </w:rPr>
        <w:t>abord due</w:t>
      </w:r>
      <w:r w:rsidRPr="000A39BC">
        <w:rPr>
          <w:sz w:val="20"/>
          <w:szCs w:val="20"/>
        </w:rPr>
        <w:t xml:space="preserve"> à</w:t>
      </w:r>
      <w:r>
        <w:rPr>
          <w:sz w:val="20"/>
          <w:szCs w:val="20"/>
        </w:rPr>
        <w:t xml:space="preserve"> </w:t>
      </w:r>
      <w:r w:rsidRPr="000A39BC">
        <w:rPr>
          <w:sz w:val="20"/>
          <w:szCs w:val="20"/>
        </w:rPr>
        <w:t xml:space="preserve">Murray </w:t>
      </w:r>
      <w:r w:rsidRPr="000A39BC">
        <w:rPr>
          <w:i/>
          <w:sz w:val="20"/>
          <w:szCs w:val="20"/>
        </w:rPr>
        <w:t>et al</w:t>
      </w:r>
      <w:r w:rsidRPr="000A39BC">
        <w:rPr>
          <w:sz w:val="20"/>
          <w:szCs w:val="20"/>
        </w:rPr>
        <w:t xml:space="preserve">. (2003b) </w:t>
      </w:r>
      <w:r>
        <w:rPr>
          <w:sz w:val="20"/>
          <w:szCs w:val="20"/>
        </w:rPr>
        <w:t>qui</w:t>
      </w:r>
      <w:r w:rsidRPr="000A39BC">
        <w:rPr>
          <w:sz w:val="20"/>
          <w:szCs w:val="20"/>
        </w:rPr>
        <w:t xml:space="preserve"> ont </w:t>
      </w:r>
      <w:r>
        <w:rPr>
          <w:sz w:val="20"/>
          <w:szCs w:val="20"/>
        </w:rPr>
        <w:t>distingué</w:t>
      </w:r>
      <w:r w:rsidRPr="000A39BC">
        <w:rPr>
          <w:sz w:val="20"/>
          <w:szCs w:val="20"/>
        </w:rPr>
        <w:t xml:space="preserve"> deux catégories de </w:t>
      </w:r>
      <w:r>
        <w:rPr>
          <w:sz w:val="20"/>
          <w:szCs w:val="20"/>
        </w:rPr>
        <w:t>systèmes auteurs</w:t>
      </w:r>
      <w:r w:rsidR="00474830">
        <w:rPr>
          <w:sz w:val="20"/>
          <w:szCs w:val="20"/>
        </w:rPr>
        <w:t> :</w:t>
      </w:r>
      <w:r>
        <w:rPr>
          <w:sz w:val="20"/>
          <w:szCs w:val="20"/>
        </w:rPr>
        <w:t xml:space="preserve"> ceux </w:t>
      </w:r>
      <w:r w:rsidR="00474830">
        <w:rPr>
          <w:sz w:val="20"/>
          <w:szCs w:val="20"/>
        </w:rPr>
        <w:t xml:space="preserve">qui </w:t>
      </w:r>
      <w:r w:rsidRPr="000A39BC">
        <w:rPr>
          <w:sz w:val="20"/>
          <w:szCs w:val="20"/>
        </w:rPr>
        <w:t>port</w:t>
      </w:r>
      <w:r w:rsidR="00474830">
        <w:rPr>
          <w:sz w:val="20"/>
          <w:szCs w:val="20"/>
        </w:rPr>
        <w:t>e</w:t>
      </w:r>
      <w:r w:rsidRPr="000A39BC">
        <w:rPr>
          <w:sz w:val="20"/>
          <w:szCs w:val="20"/>
        </w:rPr>
        <w:t xml:space="preserve">nt principalement sur la modélisation de </w:t>
      </w:r>
      <w:r>
        <w:rPr>
          <w:sz w:val="20"/>
          <w:szCs w:val="20"/>
        </w:rPr>
        <w:t>la</w:t>
      </w:r>
      <w:r w:rsidRPr="000A39BC">
        <w:rPr>
          <w:sz w:val="20"/>
          <w:szCs w:val="20"/>
        </w:rPr>
        <w:t xml:space="preserve"> pédagogie </w:t>
      </w:r>
      <w:r>
        <w:rPr>
          <w:sz w:val="20"/>
          <w:szCs w:val="20"/>
        </w:rPr>
        <w:t>et ceux</w:t>
      </w:r>
      <w:r w:rsidRPr="000A39BC">
        <w:rPr>
          <w:sz w:val="20"/>
          <w:szCs w:val="20"/>
        </w:rPr>
        <w:t xml:space="preserve"> </w:t>
      </w:r>
      <w:r w:rsidR="00474830">
        <w:rPr>
          <w:sz w:val="20"/>
          <w:szCs w:val="20"/>
        </w:rPr>
        <w:t>qui se basent</w:t>
      </w:r>
      <w:r w:rsidRPr="000A39BC">
        <w:rPr>
          <w:sz w:val="20"/>
          <w:szCs w:val="20"/>
        </w:rPr>
        <w:t xml:space="preserve"> sur </w:t>
      </w:r>
      <w:r w:rsidR="004D35A4">
        <w:rPr>
          <w:sz w:val="20"/>
          <w:szCs w:val="20"/>
        </w:rPr>
        <w:t>le</w:t>
      </w:r>
      <w:r w:rsidRPr="004D35A4">
        <w:rPr>
          <w:sz w:val="20"/>
          <w:szCs w:val="20"/>
        </w:rPr>
        <w:t xml:space="preserve"> soutien de l</w:t>
      </w:r>
      <w:r w:rsidR="007E6791">
        <w:rPr>
          <w:sz w:val="20"/>
          <w:szCs w:val="20"/>
        </w:rPr>
        <w:t xml:space="preserve">a personne </w:t>
      </w:r>
      <w:r w:rsidRPr="004D35A4">
        <w:rPr>
          <w:sz w:val="20"/>
          <w:szCs w:val="20"/>
        </w:rPr>
        <w:t>apprenant</w:t>
      </w:r>
      <w:r w:rsidR="007E6791">
        <w:rPr>
          <w:sz w:val="20"/>
          <w:szCs w:val="20"/>
        </w:rPr>
        <w:t>e</w:t>
      </w:r>
      <w:r w:rsidRPr="004D35A4">
        <w:rPr>
          <w:sz w:val="20"/>
          <w:szCs w:val="20"/>
        </w:rPr>
        <w:t xml:space="preserve"> dans la </w:t>
      </w:r>
      <w:r w:rsidRPr="004D35A4">
        <w:rPr>
          <w:sz w:val="20"/>
          <w:szCs w:val="20"/>
          <w:lang w:val="fr-FR"/>
        </w:rPr>
        <w:t>résolution de problèmes ou la manipulation d</w:t>
      </w:r>
      <w:r w:rsidR="00DA1839">
        <w:rPr>
          <w:sz w:val="20"/>
          <w:szCs w:val="20"/>
          <w:lang w:val="fr-FR"/>
        </w:rPr>
        <w:t>’</w:t>
      </w:r>
      <w:r w:rsidRPr="004D35A4">
        <w:rPr>
          <w:sz w:val="20"/>
          <w:szCs w:val="20"/>
          <w:lang w:val="fr-FR"/>
        </w:rPr>
        <w:t>artefacts</w:t>
      </w:r>
      <w:r>
        <w:rPr>
          <w:sz w:val="20"/>
          <w:szCs w:val="20"/>
          <w:lang w:val="fr-FR"/>
        </w:rPr>
        <w:t xml:space="preserve">. </w:t>
      </w:r>
      <w:r w:rsidRPr="000A39BC">
        <w:rPr>
          <w:sz w:val="20"/>
          <w:szCs w:val="20"/>
        </w:rPr>
        <w:t xml:space="preserve">Plus récemment, </w:t>
      </w:r>
      <w:proofErr w:type="spellStart"/>
      <w:r w:rsidRPr="000A39BC">
        <w:rPr>
          <w:sz w:val="20"/>
          <w:szCs w:val="20"/>
        </w:rPr>
        <w:t>Nkambou</w:t>
      </w:r>
      <w:proofErr w:type="spellEnd"/>
      <w:r w:rsidR="00474830">
        <w:rPr>
          <w:sz w:val="20"/>
          <w:szCs w:val="20"/>
        </w:rPr>
        <w:t xml:space="preserve"> </w:t>
      </w:r>
      <w:r w:rsidR="00474830" w:rsidRPr="00474830">
        <w:rPr>
          <w:i/>
          <w:iCs/>
          <w:sz w:val="20"/>
          <w:szCs w:val="20"/>
        </w:rPr>
        <w:t>et al.</w:t>
      </w:r>
      <w:r w:rsidRPr="000A39BC">
        <w:rPr>
          <w:sz w:val="20"/>
          <w:szCs w:val="20"/>
        </w:rPr>
        <w:t xml:space="preserve"> (2010) ont </w:t>
      </w:r>
      <w:r>
        <w:rPr>
          <w:sz w:val="20"/>
          <w:szCs w:val="20"/>
        </w:rPr>
        <w:t xml:space="preserve">ajouté </w:t>
      </w:r>
      <w:r w:rsidRPr="000A39BC">
        <w:rPr>
          <w:sz w:val="20"/>
          <w:szCs w:val="20"/>
        </w:rPr>
        <w:t>une troisième catégorie</w:t>
      </w:r>
      <w:r w:rsidRPr="000A39BC">
        <w:rPr>
          <w:sz w:val="20"/>
          <w:szCs w:val="20"/>
          <w:lang w:val="fr-FR"/>
        </w:rPr>
        <w:t>, celle des</w:t>
      </w:r>
      <w:r w:rsidR="00474830">
        <w:rPr>
          <w:sz w:val="20"/>
          <w:szCs w:val="20"/>
          <w:lang w:val="fr-FR"/>
        </w:rPr>
        <w:t xml:space="preserve"> </w:t>
      </w:r>
      <w:r w:rsidRPr="000A39BC">
        <w:rPr>
          <w:sz w:val="20"/>
          <w:szCs w:val="20"/>
          <w:lang w:val="fr-FR"/>
        </w:rPr>
        <w:t xml:space="preserve">« systèmes auteurs orientés </w:t>
      </w:r>
      <w:r w:rsidR="00474830">
        <w:rPr>
          <w:sz w:val="20"/>
          <w:szCs w:val="20"/>
          <w:lang w:val="fr-FR"/>
        </w:rPr>
        <w:t xml:space="preserve">vers les </w:t>
      </w:r>
      <w:r w:rsidRPr="000A39BC">
        <w:rPr>
          <w:sz w:val="20"/>
          <w:szCs w:val="20"/>
          <w:lang w:val="fr-FR"/>
        </w:rPr>
        <w:t xml:space="preserve">services » destinés principalement à soutenir </w:t>
      </w:r>
      <w:r>
        <w:rPr>
          <w:sz w:val="20"/>
          <w:szCs w:val="20"/>
          <w:lang w:val="fr-FR"/>
        </w:rPr>
        <w:t xml:space="preserve">les </w:t>
      </w:r>
      <w:r w:rsidR="00FA3CFB">
        <w:rPr>
          <w:sz w:val="20"/>
          <w:szCs w:val="20"/>
          <w:lang w:val="fr-FR"/>
        </w:rPr>
        <w:t xml:space="preserve">équipes de conception </w:t>
      </w:r>
      <w:r>
        <w:rPr>
          <w:sz w:val="20"/>
          <w:szCs w:val="20"/>
          <w:lang w:val="fr-FR"/>
        </w:rPr>
        <w:t>dans leurs différentes tâches</w:t>
      </w:r>
      <w:r w:rsidR="00FA3CFB">
        <w:rPr>
          <w:sz w:val="20"/>
          <w:szCs w:val="20"/>
        </w:rPr>
        <w:t>.</w:t>
      </w:r>
      <w:r w:rsidRPr="000A39BC">
        <w:rPr>
          <w:sz w:val="20"/>
          <w:szCs w:val="20"/>
        </w:rPr>
        <w:t xml:space="preserve"> </w:t>
      </w:r>
    </w:p>
  </w:footnote>
  <w:footnote w:id="4">
    <w:p w14:paraId="0896DB04" w14:textId="225AC261" w:rsidR="007763CF" w:rsidRDefault="007763CF">
      <w:pPr>
        <w:pStyle w:val="Notedebasdepage"/>
      </w:pPr>
      <w:r>
        <w:rPr>
          <w:rStyle w:val="Appelnotedebasdep"/>
        </w:rPr>
        <w:footnoteRef/>
      </w:r>
      <w:r>
        <w:t xml:space="preserve"> Voir le chapitre</w:t>
      </w:r>
      <w:r w:rsidR="00BE52EB">
        <w:t> </w:t>
      </w:r>
      <w:r>
        <w:t>4 pour en savoir plus sur l</w:t>
      </w:r>
      <w:r w:rsidR="00BE52EB">
        <w:t>a</w:t>
      </w:r>
      <w:r>
        <w:t xml:space="preserve"> MISA.</w:t>
      </w:r>
    </w:p>
  </w:footnote>
  <w:footnote w:id="5">
    <w:p w14:paraId="010C50FB" w14:textId="77777777" w:rsidR="007E50C8" w:rsidRDefault="007E50C8" w:rsidP="007E50C8">
      <w:pPr>
        <w:pStyle w:val="Notedebasdepage"/>
      </w:pPr>
      <w:r>
        <w:rPr>
          <w:rStyle w:val="Appelnotedebasdep"/>
        </w:rPr>
        <w:footnoteRef/>
      </w:r>
      <w:r>
        <w:t xml:space="preserve"> Peut être consulté à l’adresse : </w:t>
      </w:r>
      <w:hyperlink r:id="rId1" w:history="1">
        <w:r w:rsidRPr="000A39BC">
          <w:rPr>
            <w:rStyle w:val="Lienhypertexte"/>
            <w:rFonts w:eastAsiaTheme="majorEastAsia"/>
          </w:rPr>
          <w:t>http://ctat.pact.cs.cmu.edu/index.php?id=tutortypes</w:t>
        </w:r>
      </w:hyperlink>
    </w:p>
  </w:footnote>
  <w:footnote w:id="6">
    <w:p w14:paraId="0EFC8A0F" w14:textId="116AB74A" w:rsidR="007763CF" w:rsidRDefault="007763CF">
      <w:pPr>
        <w:pStyle w:val="Notedebasdepage"/>
      </w:pPr>
      <w:r>
        <w:rPr>
          <w:rStyle w:val="Appelnotedebasdep"/>
        </w:rPr>
        <w:footnoteRef/>
      </w:r>
      <w:r>
        <w:t xml:space="preserve"> Ces systèmes produisent des ENA qui ne sont pas nécessairement des environnements intelligents </w:t>
      </w:r>
      <w:r w:rsidR="00A54D58">
        <w:t>pour l’</w:t>
      </w:r>
      <w:r>
        <w:t>apprentissage. Cependant, l</w:t>
      </w:r>
      <w:r w:rsidR="00DA1839">
        <w:t>’</w:t>
      </w:r>
      <w:r>
        <w:t>environnement de conception qu</w:t>
      </w:r>
      <w:r w:rsidR="00DA1839">
        <w:t>’</w:t>
      </w:r>
      <w:r>
        <w:t>ils utilisent est « intelligent ».</w:t>
      </w:r>
    </w:p>
  </w:footnote>
  <w:footnote w:id="7">
    <w:p w14:paraId="31BAAD2B" w14:textId="3BDFEBB7" w:rsidR="007763CF" w:rsidRPr="004C426D" w:rsidRDefault="007763CF" w:rsidP="00612A46">
      <w:pPr>
        <w:jc w:val="both"/>
      </w:pPr>
      <w:r>
        <w:rPr>
          <w:rStyle w:val="Appelnotedebasdep"/>
        </w:rPr>
        <w:footnoteRef/>
      </w:r>
      <w:r w:rsidRPr="004C426D">
        <w:t xml:space="preserve"> </w:t>
      </w:r>
      <w:r>
        <w:rPr>
          <w:sz w:val="20"/>
        </w:rPr>
        <w:t>Des informations sur ce système peuvent</w:t>
      </w:r>
      <w:r w:rsidRPr="004C426D">
        <w:rPr>
          <w:sz w:val="20"/>
        </w:rPr>
        <w:t xml:space="preserve"> </w:t>
      </w:r>
      <w:r w:rsidR="009C2283">
        <w:rPr>
          <w:sz w:val="20"/>
        </w:rPr>
        <w:t xml:space="preserve">aussi </w:t>
      </w:r>
      <w:r w:rsidRPr="004C426D">
        <w:rPr>
          <w:sz w:val="20"/>
        </w:rPr>
        <w:t>être consulté</w:t>
      </w:r>
      <w:r>
        <w:rPr>
          <w:sz w:val="20"/>
        </w:rPr>
        <w:t>es</w:t>
      </w:r>
      <w:r w:rsidRPr="004C426D">
        <w:rPr>
          <w:sz w:val="20"/>
        </w:rPr>
        <w:t xml:space="preserve"> à l</w:t>
      </w:r>
      <w:r w:rsidR="00DA1839">
        <w:rPr>
          <w:sz w:val="20"/>
        </w:rPr>
        <w:t>’</w:t>
      </w:r>
      <w:r w:rsidRPr="004C426D">
        <w:rPr>
          <w:sz w:val="20"/>
        </w:rPr>
        <w:t xml:space="preserve">adresse : </w:t>
      </w:r>
      <w:hyperlink r:id="rId2" w:history="1">
        <w:r w:rsidRPr="004C426D">
          <w:rPr>
            <w:rStyle w:val="Lienhypertexte"/>
            <w:rFonts w:eastAsiaTheme="majorEastAsia"/>
            <w:sz w:val="20"/>
            <w:szCs w:val="20"/>
          </w:rPr>
          <w:t>https://www.gifttutoring.org/</w:t>
        </w:r>
      </w:hyperlink>
    </w:p>
  </w:footnote>
  <w:footnote w:id="8">
    <w:p w14:paraId="771E65F8" w14:textId="460652B2" w:rsidR="007763CF" w:rsidRDefault="007763CF" w:rsidP="00612A46">
      <w:pPr>
        <w:pStyle w:val="Notedebasdepage"/>
        <w:jc w:val="both"/>
      </w:pPr>
      <w:r>
        <w:rPr>
          <w:rStyle w:val="Appelnotedebasdep"/>
        </w:rPr>
        <w:footnoteRef/>
      </w:r>
      <w:r>
        <w:t xml:space="preserve"> « Épiphyte » est un terme </w:t>
      </w:r>
      <w:r w:rsidR="00833695">
        <w:t xml:space="preserve">employé </w:t>
      </w:r>
      <w:r>
        <w:t xml:space="preserve">en biologie </w:t>
      </w:r>
      <w:r w:rsidR="00833695">
        <w:t xml:space="preserve">et </w:t>
      </w:r>
      <w:r>
        <w:t>qui désigne un organisme habitant sur un autre sans en perturber le fonctionnement.</w:t>
      </w:r>
    </w:p>
  </w:footnote>
  <w:footnote w:id="9">
    <w:p w14:paraId="3CDC9D1B" w14:textId="675C5EE8" w:rsidR="007763CF" w:rsidRDefault="007763CF" w:rsidP="007763CF">
      <w:pPr>
        <w:pStyle w:val="Notedebasdepage"/>
        <w:jc w:val="both"/>
      </w:pPr>
      <w:r>
        <w:rPr>
          <w:rStyle w:val="Appelnotedebasdep"/>
        </w:rPr>
        <w:footnoteRef/>
      </w:r>
      <w:r>
        <w:t xml:space="preserve"> Dans le Web sémantique adaptatif (</w:t>
      </w:r>
      <w:proofErr w:type="spellStart"/>
      <w:r>
        <w:t>Dolog</w:t>
      </w:r>
      <w:proofErr w:type="spellEnd"/>
      <w:r>
        <w:t xml:space="preserve"> </w:t>
      </w:r>
      <w:r w:rsidRPr="007763CF">
        <w:rPr>
          <w:i/>
          <w:iCs/>
        </w:rPr>
        <w:t>et al</w:t>
      </w:r>
      <w:r>
        <w:t>., 2003)</w:t>
      </w:r>
      <w:r w:rsidRPr="00E43C22">
        <w:t xml:space="preserve">, les </w:t>
      </w:r>
      <w:r>
        <w:t>systèmes conseillers ou recommandeurs</w:t>
      </w:r>
      <w:r w:rsidRPr="00E43C22">
        <w:t xml:space="preserve"> (</w:t>
      </w:r>
      <w:proofErr w:type="spellStart"/>
      <w:r w:rsidRPr="00E43C22">
        <w:t>Frankowsky</w:t>
      </w:r>
      <w:proofErr w:type="spellEnd"/>
      <w:r w:rsidRPr="00E43C22">
        <w:t xml:space="preserve"> </w:t>
      </w:r>
      <w:r w:rsidRPr="00E5340A">
        <w:rPr>
          <w:i/>
        </w:rPr>
        <w:t>et al</w:t>
      </w:r>
      <w:r w:rsidRPr="00E43C22">
        <w:t>.</w:t>
      </w:r>
      <w:r>
        <w:t>,</w:t>
      </w:r>
      <w:r w:rsidRPr="00E43C22">
        <w:t xml:space="preserve"> 2010) </w:t>
      </w:r>
      <w:r>
        <w:t xml:space="preserve">exploitent </w:t>
      </w:r>
      <w:r w:rsidRPr="00E43C22">
        <w:t>diverses techniques</w:t>
      </w:r>
      <w:r>
        <w:t xml:space="preserve"> d</w:t>
      </w:r>
      <w:r w:rsidR="00DA1839">
        <w:t>’</w:t>
      </w:r>
      <w:r>
        <w:t>IA</w:t>
      </w:r>
      <w:r w:rsidRPr="00E43C22">
        <w:t xml:space="preserve"> pour recommander des ressources offertes sur le </w:t>
      </w:r>
      <w:r w:rsidR="00833695">
        <w:t>W</w:t>
      </w:r>
      <w:r w:rsidRPr="00E43C22">
        <w:t>eb comme des CD de musique, des films, des nouvelles, des voyages ou des services financiers.</w:t>
      </w:r>
      <w:r w:rsidR="005750D8">
        <w:t xml:space="preserve"> </w:t>
      </w:r>
    </w:p>
  </w:footnote>
  <w:footnote w:id="10">
    <w:p w14:paraId="720491D5" w14:textId="7B9F5512" w:rsidR="007763CF" w:rsidRDefault="007763CF">
      <w:pPr>
        <w:pStyle w:val="Notedebasdepage"/>
      </w:pPr>
      <w:r>
        <w:rPr>
          <w:rStyle w:val="Appelnotedebasdep"/>
        </w:rPr>
        <w:footnoteRef/>
      </w:r>
      <w:r>
        <w:t xml:space="preserve"> </w:t>
      </w:r>
      <w:r w:rsidRPr="00E43C22">
        <w:t xml:space="preserve">Cette ontologie est </w:t>
      </w:r>
      <w:r w:rsidR="00745AAD">
        <w:t>re</w:t>
      </w:r>
      <w:r w:rsidRPr="00E43C22">
        <w:t xml:space="preserve">présentée </w:t>
      </w:r>
      <w:r w:rsidR="00745AAD">
        <w:t>à</w:t>
      </w:r>
      <w:r w:rsidR="00745AAD" w:rsidRPr="00E43C22">
        <w:t xml:space="preserve"> </w:t>
      </w:r>
      <w:r w:rsidRPr="00E43C22">
        <w:t>la figure </w:t>
      </w:r>
      <w:r w:rsidR="00745AAD">
        <w:t>9.</w:t>
      </w:r>
      <w:r w:rsidRPr="00E43C22">
        <w:t xml:space="preserve">6 par un modèle utilisant le langage graphique MOT-OWL </w:t>
      </w:r>
      <w:r w:rsidRPr="008C22AB">
        <w:t>(Paquette, 2010).</w:t>
      </w:r>
    </w:p>
  </w:footnote>
  <w:footnote w:id="11">
    <w:p w14:paraId="0A5F19F4" w14:textId="5BF1BFFC" w:rsidR="007763CF" w:rsidRDefault="007763CF" w:rsidP="00516113">
      <w:pPr>
        <w:pStyle w:val="Notedebasdepage"/>
      </w:pPr>
      <w:r>
        <w:rPr>
          <w:rStyle w:val="Appelnotedebasdep"/>
        </w:rPr>
        <w:footnoteRef/>
      </w:r>
      <w:r>
        <w:t xml:space="preserve"> Site de la conférence ITS-2020 :</w:t>
      </w:r>
      <w:r w:rsidR="005750D8">
        <w:t xml:space="preserve"> </w:t>
      </w:r>
      <w:hyperlink r:id="rId3" w:history="1">
        <w:r w:rsidRPr="00877320">
          <w:rPr>
            <w:rStyle w:val="Lienhypertexte"/>
          </w:rPr>
          <w:t>https://its2020.iis-international.org</w:t>
        </w:r>
      </w:hyperlink>
      <w:r>
        <w:t xml:space="preserve"> </w:t>
      </w:r>
    </w:p>
  </w:footnote>
  <w:footnote w:id="12">
    <w:p w14:paraId="63C08B0D" w14:textId="2FC637CA" w:rsidR="007763CF" w:rsidRDefault="007763CF" w:rsidP="00516113">
      <w:pPr>
        <w:pStyle w:val="Notedebasdepage"/>
      </w:pPr>
      <w:r>
        <w:rPr>
          <w:rStyle w:val="Appelnotedebasdep"/>
        </w:rPr>
        <w:footnoteRef/>
      </w:r>
      <w:r>
        <w:t xml:space="preserve"> Site de la conférence AIED-2020 :</w:t>
      </w:r>
      <w:r w:rsidR="005750D8">
        <w:t xml:space="preserve"> </w:t>
      </w:r>
      <w:hyperlink r:id="rId4" w:anchor="/calls/general" w:history="1">
        <w:r w:rsidRPr="00877320">
          <w:rPr>
            <w:rStyle w:val="Lienhypertexte"/>
          </w:rPr>
          <w:t>https://aied2020.nees.com.br/#/calls/general</w:t>
        </w:r>
      </w:hyperlink>
      <w:r>
        <w:t xml:space="preserve"> </w:t>
      </w:r>
    </w:p>
  </w:footnote>
  <w:footnote w:id="13">
    <w:p w14:paraId="4830BFF1" w14:textId="57E99F3C" w:rsidR="001B663C" w:rsidRDefault="001B663C">
      <w:pPr>
        <w:pStyle w:val="Notedebasdepage"/>
      </w:pPr>
      <w:r>
        <w:rPr>
          <w:rStyle w:val="Appelnotedebasdep"/>
        </w:rPr>
        <w:footnoteRef/>
      </w:r>
      <w:r>
        <w:t xml:space="preserve"> Voir le chapitre 6 qui porte sur cet</w:t>
      </w:r>
      <w:r w:rsidR="008655B2">
        <w:t>te</w:t>
      </w:r>
      <w:r>
        <w:t xml:space="preserve"> approch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4C16AD" w14:textId="77777777" w:rsidR="00E210DC" w:rsidRDefault="00E210DC">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59E9AE" w14:textId="3E3A808F" w:rsidR="007763CF" w:rsidRDefault="00181D4A" w:rsidP="00263E8C">
    <w:pPr>
      <w:pStyle w:val="En-tte"/>
      <w:jc w:val="both"/>
    </w:pPr>
    <w:r>
      <w:t>Version manuscrit</w:t>
    </w:r>
    <w:r w:rsidR="005750D8">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3B1957" w14:textId="77777777" w:rsidR="00E210DC" w:rsidRDefault="00E210DC">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E6B0C"/>
    <w:multiLevelType w:val="hybridMultilevel"/>
    <w:tmpl w:val="A4AAA98C"/>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 w15:restartNumberingAfterBreak="0">
    <w:nsid w:val="041A096B"/>
    <w:multiLevelType w:val="hybridMultilevel"/>
    <w:tmpl w:val="6428B698"/>
    <w:lvl w:ilvl="0" w:tplc="040C0001">
      <w:start w:val="1"/>
      <w:numFmt w:val="bullet"/>
      <w:lvlText w:val=""/>
      <w:lvlJc w:val="left"/>
      <w:pPr>
        <w:ind w:left="360" w:hanging="360"/>
      </w:pPr>
      <w:rPr>
        <w:rFonts w:ascii="Symbol" w:hAnsi="Symbol" w:hint="default"/>
      </w:rPr>
    </w:lvl>
    <w:lvl w:ilvl="1" w:tplc="0C0C0019">
      <w:start w:val="1"/>
      <w:numFmt w:val="lowerLetter"/>
      <w:lvlText w:val="%2."/>
      <w:lvlJc w:val="left"/>
      <w:pPr>
        <w:ind w:left="720" w:hanging="360"/>
      </w:pPr>
    </w:lvl>
    <w:lvl w:ilvl="2" w:tplc="0C0C001B" w:tentative="1">
      <w:start w:val="1"/>
      <w:numFmt w:val="lowerRoman"/>
      <w:lvlText w:val="%3."/>
      <w:lvlJc w:val="right"/>
      <w:pPr>
        <w:ind w:left="1440" w:hanging="180"/>
      </w:pPr>
    </w:lvl>
    <w:lvl w:ilvl="3" w:tplc="0C0C000F" w:tentative="1">
      <w:start w:val="1"/>
      <w:numFmt w:val="decimal"/>
      <w:lvlText w:val="%4."/>
      <w:lvlJc w:val="left"/>
      <w:pPr>
        <w:ind w:left="2160" w:hanging="360"/>
      </w:pPr>
    </w:lvl>
    <w:lvl w:ilvl="4" w:tplc="0C0C0019" w:tentative="1">
      <w:start w:val="1"/>
      <w:numFmt w:val="lowerLetter"/>
      <w:lvlText w:val="%5."/>
      <w:lvlJc w:val="left"/>
      <w:pPr>
        <w:ind w:left="2880" w:hanging="360"/>
      </w:pPr>
    </w:lvl>
    <w:lvl w:ilvl="5" w:tplc="0C0C001B" w:tentative="1">
      <w:start w:val="1"/>
      <w:numFmt w:val="lowerRoman"/>
      <w:lvlText w:val="%6."/>
      <w:lvlJc w:val="right"/>
      <w:pPr>
        <w:ind w:left="3600" w:hanging="180"/>
      </w:pPr>
    </w:lvl>
    <w:lvl w:ilvl="6" w:tplc="0C0C000F" w:tentative="1">
      <w:start w:val="1"/>
      <w:numFmt w:val="decimal"/>
      <w:lvlText w:val="%7."/>
      <w:lvlJc w:val="left"/>
      <w:pPr>
        <w:ind w:left="4320" w:hanging="360"/>
      </w:pPr>
    </w:lvl>
    <w:lvl w:ilvl="7" w:tplc="0C0C0019" w:tentative="1">
      <w:start w:val="1"/>
      <w:numFmt w:val="lowerLetter"/>
      <w:lvlText w:val="%8."/>
      <w:lvlJc w:val="left"/>
      <w:pPr>
        <w:ind w:left="5040" w:hanging="360"/>
      </w:pPr>
    </w:lvl>
    <w:lvl w:ilvl="8" w:tplc="0C0C001B" w:tentative="1">
      <w:start w:val="1"/>
      <w:numFmt w:val="lowerRoman"/>
      <w:lvlText w:val="%9."/>
      <w:lvlJc w:val="right"/>
      <w:pPr>
        <w:ind w:left="5760" w:hanging="180"/>
      </w:pPr>
    </w:lvl>
  </w:abstractNum>
  <w:abstractNum w:abstractNumId="2" w15:restartNumberingAfterBreak="0">
    <w:nsid w:val="096473BC"/>
    <w:multiLevelType w:val="multilevel"/>
    <w:tmpl w:val="9F3086B2"/>
    <w:lvl w:ilvl="0">
      <w:start w:val="1"/>
      <w:numFmt w:val="bullet"/>
      <w:lvlText w:val=""/>
      <w:lvlJc w:val="left"/>
      <w:pPr>
        <w:tabs>
          <w:tab w:val="num" w:pos="720"/>
        </w:tabs>
        <w:ind w:left="720" w:hanging="720"/>
      </w:pPr>
      <w:rPr>
        <w:rFonts w:ascii="Symbol" w:hAnsi="Symbol" w:hint="default"/>
      </w:rPr>
    </w:lvl>
    <w:lvl w:ilvl="1">
      <w:start w:val="1"/>
      <w:numFmt w:val="bullet"/>
      <w:lvlText w:val=""/>
      <w:lvlJc w:val="left"/>
      <w:pPr>
        <w:tabs>
          <w:tab w:val="num" w:pos="1440"/>
        </w:tabs>
        <w:ind w:left="1440" w:hanging="720"/>
      </w:pPr>
      <w:rPr>
        <w:rFonts w:ascii="Symbol" w:hAnsi="Symbol" w:hint="default"/>
      </w:r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9DB3968"/>
    <w:multiLevelType w:val="multilevel"/>
    <w:tmpl w:val="641276BC"/>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0A6E4925"/>
    <w:multiLevelType w:val="multilevel"/>
    <w:tmpl w:val="1CB845EA"/>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5" w15:restartNumberingAfterBreak="0">
    <w:nsid w:val="0C391A29"/>
    <w:multiLevelType w:val="hybridMultilevel"/>
    <w:tmpl w:val="940AB24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6" w15:restartNumberingAfterBreak="0">
    <w:nsid w:val="0DD5598D"/>
    <w:multiLevelType w:val="hybridMultilevel"/>
    <w:tmpl w:val="4754B7AC"/>
    <w:lvl w:ilvl="0" w:tplc="0C0C0001">
      <w:start w:val="1"/>
      <w:numFmt w:val="bullet"/>
      <w:lvlText w:val=""/>
      <w:lvlJc w:val="left"/>
      <w:pPr>
        <w:ind w:left="720" w:hanging="360"/>
      </w:pPr>
      <w:rPr>
        <w:rFonts w:ascii="Symbol" w:hAnsi="Symbol" w:hint="default"/>
      </w:rPr>
    </w:lvl>
    <w:lvl w:ilvl="1" w:tplc="0C0C0003">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7" w15:restartNumberingAfterBreak="0">
    <w:nsid w:val="0F305DCF"/>
    <w:multiLevelType w:val="multilevel"/>
    <w:tmpl w:val="3CD8A724"/>
    <w:lvl w:ilvl="0">
      <w:start w:val="1"/>
      <w:numFmt w:val="bullet"/>
      <w:lvlText w:val="–"/>
      <w:lvlJc w:val="left"/>
      <w:pPr>
        <w:ind w:left="360" w:hanging="360"/>
      </w:pPr>
      <w:rPr>
        <w:rFonts w:ascii="Times New Roman" w:hAnsi="Times New Roman" w:cs="Times New Roman"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12E33B78"/>
    <w:multiLevelType w:val="multilevel"/>
    <w:tmpl w:val="4DF88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3C516DF"/>
    <w:multiLevelType w:val="hybridMultilevel"/>
    <w:tmpl w:val="99BC2B8C"/>
    <w:lvl w:ilvl="0" w:tplc="0C0C0001">
      <w:start w:val="1"/>
      <w:numFmt w:val="bullet"/>
      <w:lvlText w:val=""/>
      <w:lvlJc w:val="left"/>
      <w:pPr>
        <w:ind w:left="360" w:hanging="360"/>
      </w:pPr>
      <w:rPr>
        <w:rFonts w:ascii="Symbol" w:hAnsi="Symbol" w:hint="default"/>
      </w:rPr>
    </w:lvl>
    <w:lvl w:ilvl="1" w:tplc="0C0C0019">
      <w:start w:val="1"/>
      <w:numFmt w:val="lowerLetter"/>
      <w:lvlText w:val="%2."/>
      <w:lvlJc w:val="left"/>
      <w:pPr>
        <w:ind w:left="1080" w:hanging="360"/>
      </w:pPr>
    </w:lvl>
    <w:lvl w:ilvl="2" w:tplc="0C0C001B" w:tentative="1">
      <w:start w:val="1"/>
      <w:numFmt w:val="lowerRoman"/>
      <w:lvlText w:val="%3."/>
      <w:lvlJc w:val="right"/>
      <w:pPr>
        <w:ind w:left="1800" w:hanging="180"/>
      </w:pPr>
    </w:lvl>
    <w:lvl w:ilvl="3" w:tplc="0C0C000F" w:tentative="1">
      <w:start w:val="1"/>
      <w:numFmt w:val="decimal"/>
      <w:lvlText w:val="%4."/>
      <w:lvlJc w:val="left"/>
      <w:pPr>
        <w:ind w:left="2520" w:hanging="360"/>
      </w:pPr>
    </w:lvl>
    <w:lvl w:ilvl="4" w:tplc="0C0C0019" w:tentative="1">
      <w:start w:val="1"/>
      <w:numFmt w:val="lowerLetter"/>
      <w:lvlText w:val="%5."/>
      <w:lvlJc w:val="left"/>
      <w:pPr>
        <w:ind w:left="3240" w:hanging="360"/>
      </w:pPr>
    </w:lvl>
    <w:lvl w:ilvl="5" w:tplc="0C0C001B" w:tentative="1">
      <w:start w:val="1"/>
      <w:numFmt w:val="lowerRoman"/>
      <w:lvlText w:val="%6."/>
      <w:lvlJc w:val="right"/>
      <w:pPr>
        <w:ind w:left="3960" w:hanging="180"/>
      </w:pPr>
    </w:lvl>
    <w:lvl w:ilvl="6" w:tplc="0C0C000F" w:tentative="1">
      <w:start w:val="1"/>
      <w:numFmt w:val="decimal"/>
      <w:lvlText w:val="%7."/>
      <w:lvlJc w:val="left"/>
      <w:pPr>
        <w:ind w:left="4680" w:hanging="360"/>
      </w:pPr>
    </w:lvl>
    <w:lvl w:ilvl="7" w:tplc="0C0C0019" w:tentative="1">
      <w:start w:val="1"/>
      <w:numFmt w:val="lowerLetter"/>
      <w:lvlText w:val="%8."/>
      <w:lvlJc w:val="left"/>
      <w:pPr>
        <w:ind w:left="5400" w:hanging="360"/>
      </w:pPr>
    </w:lvl>
    <w:lvl w:ilvl="8" w:tplc="0C0C001B" w:tentative="1">
      <w:start w:val="1"/>
      <w:numFmt w:val="lowerRoman"/>
      <w:lvlText w:val="%9."/>
      <w:lvlJc w:val="right"/>
      <w:pPr>
        <w:ind w:left="6120" w:hanging="180"/>
      </w:pPr>
    </w:lvl>
  </w:abstractNum>
  <w:abstractNum w:abstractNumId="10" w15:restartNumberingAfterBreak="0">
    <w:nsid w:val="16810B97"/>
    <w:multiLevelType w:val="multilevel"/>
    <w:tmpl w:val="641276BC"/>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193D7B5A"/>
    <w:multiLevelType w:val="hybridMultilevel"/>
    <w:tmpl w:val="D87A37BA"/>
    <w:lvl w:ilvl="0" w:tplc="040C0001">
      <w:start w:val="1"/>
      <w:numFmt w:val="bullet"/>
      <w:lvlText w:val=""/>
      <w:lvlJc w:val="left"/>
      <w:pPr>
        <w:ind w:left="390" w:hanging="360"/>
      </w:pPr>
      <w:rPr>
        <w:rFonts w:ascii="Symbol" w:hAnsi="Symbol" w:hint="default"/>
      </w:rPr>
    </w:lvl>
    <w:lvl w:ilvl="1" w:tplc="040C0003" w:tentative="1">
      <w:start w:val="1"/>
      <w:numFmt w:val="bullet"/>
      <w:lvlText w:val="o"/>
      <w:lvlJc w:val="left"/>
      <w:pPr>
        <w:ind w:left="1110" w:hanging="360"/>
      </w:pPr>
      <w:rPr>
        <w:rFonts w:ascii="Courier New" w:hAnsi="Courier New" w:cs="Courier New" w:hint="default"/>
      </w:rPr>
    </w:lvl>
    <w:lvl w:ilvl="2" w:tplc="040C0005" w:tentative="1">
      <w:start w:val="1"/>
      <w:numFmt w:val="bullet"/>
      <w:lvlText w:val=""/>
      <w:lvlJc w:val="left"/>
      <w:pPr>
        <w:ind w:left="1830" w:hanging="360"/>
      </w:pPr>
      <w:rPr>
        <w:rFonts w:ascii="Wingdings" w:hAnsi="Wingdings" w:hint="default"/>
      </w:rPr>
    </w:lvl>
    <w:lvl w:ilvl="3" w:tplc="040C0001" w:tentative="1">
      <w:start w:val="1"/>
      <w:numFmt w:val="bullet"/>
      <w:lvlText w:val=""/>
      <w:lvlJc w:val="left"/>
      <w:pPr>
        <w:ind w:left="2550" w:hanging="360"/>
      </w:pPr>
      <w:rPr>
        <w:rFonts w:ascii="Symbol" w:hAnsi="Symbol" w:hint="default"/>
      </w:rPr>
    </w:lvl>
    <w:lvl w:ilvl="4" w:tplc="040C0003" w:tentative="1">
      <w:start w:val="1"/>
      <w:numFmt w:val="bullet"/>
      <w:lvlText w:val="o"/>
      <w:lvlJc w:val="left"/>
      <w:pPr>
        <w:ind w:left="3270" w:hanging="360"/>
      </w:pPr>
      <w:rPr>
        <w:rFonts w:ascii="Courier New" w:hAnsi="Courier New" w:cs="Courier New" w:hint="default"/>
      </w:rPr>
    </w:lvl>
    <w:lvl w:ilvl="5" w:tplc="040C0005" w:tentative="1">
      <w:start w:val="1"/>
      <w:numFmt w:val="bullet"/>
      <w:lvlText w:val=""/>
      <w:lvlJc w:val="left"/>
      <w:pPr>
        <w:ind w:left="3990" w:hanging="360"/>
      </w:pPr>
      <w:rPr>
        <w:rFonts w:ascii="Wingdings" w:hAnsi="Wingdings" w:hint="default"/>
      </w:rPr>
    </w:lvl>
    <w:lvl w:ilvl="6" w:tplc="040C0001" w:tentative="1">
      <w:start w:val="1"/>
      <w:numFmt w:val="bullet"/>
      <w:lvlText w:val=""/>
      <w:lvlJc w:val="left"/>
      <w:pPr>
        <w:ind w:left="4710" w:hanging="360"/>
      </w:pPr>
      <w:rPr>
        <w:rFonts w:ascii="Symbol" w:hAnsi="Symbol" w:hint="default"/>
      </w:rPr>
    </w:lvl>
    <w:lvl w:ilvl="7" w:tplc="040C0003" w:tentative="1">
      <w:start w:val="1"/>
      <w:numFmt w:val="bullet"/>
      <w:lvlText w:val="o"/>
      <w:lvlJc w:val="left"/>
      <w:pPr>
        <w:ind w:left="5430" w:hanging="360"/>
      </w:pPr>
      <w:rPr>
        <w:rFonts w:ascii="Courier New" w:hAnsi="Courier New" w:cs="Courier New" w:hint="default"/>
      </w:rPr>
    </w:lvl>
    <w:lvl w:ilvl="8" w:tplc="040C0005" w:tentative="1">
      <w:start w:val="1"/>
      <w:numFmt w:val="bullet"/>
      <w:lvlText w:val=""/>
      <w:lvlJc w:val="left"/>
      <w:pPr>
        <w:ind w:left="6150" w:hanging="360"/>
      </w:pPr>
      <w:rPr>
        <w:rFonts w:ascii="Wingdings" w:hAnsi="Wingdings" w:hint="default"/>
      </w:rPr>
    </w:lvl>
  </w:abstractNum>
  <w:abstractNum w:abstractNumId="12" w15:restartNumberingAfterBreak="0">
    <w:nsid w:val="26536ED8"/>
    <w:multiLevelType w:val="multilevel"/>
    <w:tmpl w:val="641276BC"/>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272F764E"/>
    <w:multiLevelType w:val="multilevel"/>
    <w:tmpl w:val="C66245E8"/>
    <w:lvl w:ilvl="0">
      <w:start w:val="1"/>
      <w:numFmt w:val="bullet"/>
      <w:lvlText w:val="–"/>
      <w:lvlJc w:val="left"/>
      <w:pPr>
        <w:ind w:left="360" w:hanging="360"/>
      </w:pPr>
      <w:rPr>
        <w:rFonts w:ascii="Times New Roman" w:hAnsi="Times New Roman" w:cs="Times New Roman"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27761B89"/>
    <w:multiLevelType w:val="hybridMultilevel"/>
    <w:tmpl w:val="6BF2C0C4"/>
    <w:lvl w:ilvl="0" w:tplc="773CA35C">
      <w:numFmt w:val="bullet"/>
      <w:lvlText w:val="-"/>
      <w:lvlJc w:val="left"/>
      <w:pPr>
        <w:ind w:left="720" w:hanging="360"/>
      </w:pPr>
      <w:rPr>
        <w:rFonts w:ascii="Times New Roman" w:eastAsia="Times New Roman" w:hAnsi="Times New Roman" w:cs="Times New Roman"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5" w15:restartNumberingAfterBreak="0">
    <w:nsid w:val="2D490451"/>
    <w:multiLevelType w:val="hybridMultilevel"/>
    <w:tmpl w:val="E790FBC6"/>
    <w:lvl w:ilvl="0" w:tplc="841E116E">
      <w:numFmt w:val="bullet"/>
      <w:lvlText w:val="-"/>
      <w:lvlJc w:val="left"/>
      <w:pPr>
        <w:ind w:left="720" w:hanging="360"/>
      </w:pPr>
      <w:rPr>
        <w:rFonts w:ascii="Times New Roman" w:eastAsia="Times New Roman" w:hAnsi="Times New Roman" w:cs="Times New Roman"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6" w15:restartNumberingAfterBreak="0">
    <w:nsid w:val="32732BE7"/>
    <w:multiLevelType w:val="multilevel"/>
    <w:tmpl w:val="641276BC"/>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7" w15:restartNumberingAfterBreak="0">
    <w:nsid w:val="369371E4"/>
    <w:multiLevelType w:val="hybridMultilevel"/>
    <w:tmpl w:val="30824B20"/>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8" w15:restartNumberingAfterBreak="0">
    <w:nsid w:val="3C223727"/>
    <w:multiLevelType w:val="hybridMultilevel"/>
    <w:tmpl w:val="067643DC"/>
    <w:lvl w:ilvl="0" w:tplc="86B4109A">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9" w15:restartNumberingAfterBreak="0">
    <w:nsid w:val="3D233980"/>
    <w:multiLevelType w:val="hybridMultilevel"/>
    <w:tmpl w:val="60867F8A"/>
    <w:lvl w:ilvl="0" w:tplc="9E0CCEF0">
      <w:start w:val="1"/>
      <w:numFmt w:val="bullet"/>
      <w:lvlText w:val="–"/>
      <w:lvlJc w:val="left"/>
      <w:pPr>
        <w:ind w:left="390" w:hanging="360"/>
      </w:pPr>
      <w:rPr>
        <w:rFonts w:ascii="Times New Roman" w:hAnsi="Times New Roman" w:cs="Times New Roman" w:hint="default"/>
      </w:rPr>
    </w:lvl>
    <w:lvl w:ilvl="1" w:tplc="040C0003" w:tentative="1">
      <w:start w:val="1"/>
      <w:numFmt w:val="bullet"/>
      <w:lvlText w:val="o"/>
      <w:lvlJc w:val="left"/>
      <w:pPr>
        <w:ind w:left="1110" w:hanging="360"/>
      </w:pPr>
      <w:rPr>
        <w:rFonts w:ascii="Courier New" w:hAnsi="Courier New" w:cs="Courier New" w:hint="default"/>
      </w:rPr>
    </w:lvl>
    <w:lvl w:ilvl="2" w:tplc="040C0005" w:tentative="1">
      <w:start w:val="1"/>
      <w:numFmt w:val="bullet"/>
      <w:lvlText w:val=""/>
      <w:lvlJc w:val="left"/>
      <w:pPr>
        <w:ind w:left="1830" w:hanging="360"/>
      </w:pPr>
      <w:rPr>
        <w:rFonts w:ascii="Wingdings" w:hAnsi="Wingdings" w:hint="default"/>
      </w:rPr>
    </w:lvl>
    <w:lvl w:ilvl="3" w:tplc="040C0001" w:tentative="1">
      <w:start w:val="1"/>
      <w:numFmt w:val="bullet"/>
      <w:lvlText w:val=""/>
      <w:lvlJc w:val="left"/>
      <w:pPr>
        <w:ind w:left="2550" w:hanging="360"/>
      </w:pPr>
      <w:rPr>
        <w:rFonts w:ascii="Symbol" w:hAnsi="Symbol" w:hint="default"/>
      </w:rPr>
    </w:lvl>
    <w:lvl w:ilvl="4" w:tplc="040C0003" w:tentative="1">
      <w:start w:val="1"/>
      <w:numFmt w:val="bullet"/>
      <w:lvlText w:val="o"/>
      <w:lvlJc w:val="left"/>
      <w:pPr>
        <w:ind w:left="3270" w:hanging="360"/>
      </w:pPr>
      <w:rPr>
        <w:rFonts w:ascii="Courier New" w:hAnsi="Courier New" w:cs="Courier New" w:hint="default"/>
      </w:rPr>
    </w:lvl>
    <w:lvl w:ilvl="5" w:tplc="040C0005" w:tentative="1">
      <w:start w:val="1"/>
      <w:numFmt w:val="bullet"/>
      <w:lvlText w:val=""/>
      <w:lvlJc w:val="left"/>
      <w:pPr>
        <w:ind w:left="3990" w:hanging="360"/>
      </w:pPr>
      <w:rPr>
        <w:rFonts w:ascii="Wingdings" w:hAnsi="Wingdings" w:hint="default"/>
      </w:rPr>
    </w:lvl>
    <w:lvl w:ilvl="6" w:tplc="040C0001" w:tentative="1">
      <w:start w:val="1"/>
      <w:numFmt w:val="bullet"/>
      <w:lvlText w:val=""/>
      <w:lvlJc w:val="left"/>
      <w:pPr>
        <w:ind w:left="4710" w:hanging="360"/>
      </w:pPr>
      <w:rPr>
        <w:rFonts w:ascii="Symbol" w:hAnsi="Symbol" w:hint="default"/>
      </w:rPr>
    </w:lvl>
    <w:lvl w:ilvl="7" w:tplc="040C0003" w:tentative="1">
      <w:start w:val="1"/>
      <w:numFmt w:val="bullet"/>
      <w:lvlText w:val="o"/>
      <w:lvlJc w:val="left"/>
      <w:pPr>
        <w:ind w:left="5430" w:hanging="360"/>
      </w:pPr>
      <w:rPr>
        <w:rFonts w:ascii="Courier New" w:hAnsi="Courier New" w:cs="Courier New" w:hint="default"/>
      </w:rPr>
    </w:lvl>
    <w:lvl w:ilvl="8" w:tplc="040C0005" w:tentative="1">
      <w:start w:val="1"/>
      <w:numFmt w:val="bullet"/>
      <w:lvlText w:val=""/>
      <w:lvlJc w:val="left"/>
      <w:pPr>
        <w:ind w:left="6150" w:hanging="360"/>
      </w:pPr>
      <w:rPr>
        <w:rFonts w:ascii="Wingdings" w:hAnsi="Wingdings" w:hint="default"/>
      </w:rPr>
    </w:lvl>
  </w:abstractNum>
  <w:abstractNum w:abstractNumId="20" w15:restartNumberingAfterBreak="0">
    <w:nsid w:val="42B13241"/>
    <w:multiLevelType w:val="hybridMultilevel"/>
    <w:tmpl w:val="2A9E733E"/>
    <w:lvl w:ilvl="0" w:tplc="040C0001">
      <w:start w:val="1"/>
      <w:numFmt w:val="bullet"/>
      <w:lvlText w:val=""/>
      <w:lvlJc w:val="left"/>
      <w:pPr>
        <w:ind w:left="750" w:hanging="360"/>
      </w:pPr>
      <w:rPr>
        <w:rFonts w:ascii="Symbol" w:hAnsi="Symbol" w:hint="default"/>
      </w:rPr>
    </w:lvl>
    <w:lvl w:ilvl="1" w:tplc="040C0003" w:tentative="1">
      <w:start w:val="1"/>
      <w:numFmt w:val="bullet"/>
      <w:lvlText w:val="o"/>
      <w:lvlJc w:val="left"/>
      <w:pPr>
        <w:ind w:left="1470" w:hanging="360"/>
      </w:pPr>
      <w:rPr>
        <w:rFonts w:ascii="Courier New" w:hAnsi="Courier New" w:cs="Courier New" w:hint="default"/>
      </w:rPr>
    </w:lvl>
    <w:lvl w:ilvl="2" w:tplc="040C0005" w:tentative="1">
      <w:start w:val="1"/>
      <w:numFmt w:val="bullet"/>
      <w:lvlText w:val=""/>
      <w:lvlJc w:val="left"/>
      <w:pPr>
        <w:ind w:left="2190" w:hanging="360"/>
      </w:pPr>
      <w:rPr>
        <w:rFonts w:ascii="Wingdings" w:hAnsi="Wingdings" w:hint="default"/>
      </w:rPr>
    </w:lvl>
    <w:lvl w:ilvl="3" w:tplc="040C0001" w:tentative="1">
      <w:start w:val="1"/>
      <w:numFmt w:val="bullet"/>
      <w:lvlText w:val=""/>
      <w:lvlJc w:val="left"/>
      <w:pPr>
        <w:ind w:left="2910" w:hanging="360"/>
      </w:pPr>
      <w:rPr>
        <w:rFonts w:ascii="Symbol" w:hAnsi="Symbol" w:hint="default"/>
      </w:rPr>
    </w:lvl>
    <w:lvl w:ilvl="4" w:tplc="040C0003" w:tentative="1">
      <w:start w:val="1"/>
      <w:numFmt w:val="bullet"/>
      <w:lvlText w:val="o"/>
      <w:lvlJc w:val="left"/>
      <w:pPr>
        <w:ind w:left="3630" w:hanging="360"/>
      </w:pPr>
      <w:rPr>
        <w:rFonts w:ascii="Courier New" w:hAnsi="Courier New" w:cs="Courier New" w:hint="default"/>
      </w:rPr>
    </w:lvl>
    <w:lvl w:ilvl="5" w:tplc="040C0005" w:tentative="1">
      <w:start w:val="1"/>
      <w:numFmt w:val="bullet"/>
      <w:lvlText w:val=""/>
      <w:lvlJc w:val="left"/>
      <w:pPr>
        <w:ind w:left="4350" w:hanging="360"/>
      </w:pPr>
      <w:rPr>
        <w:rFonts w:ascii="Wingdings" w:hAnsi="Wingdings" w:hint="default"/>
      </w:rPr>
    </w:lvl>
    <w:lvl w:ilvl="6" w:tplc="040C0001" w:tentative="1">
      <w:start w:val="1"/>
      <w:numFmt w:val="bullet"/>
      <w:lvlText w:val=""/>
      <w:lvlJc w:val="left"/>
      <w:pPr>
        <w:ind w:left="5070" w:hanging="360"/>
      </w:pPr>
      <w:rPr>
        <w:rFonts w:ascii="Symbol" w:hAnsi="Symbol" w:hint="default"/>
      </w:rPr>
    </w:lvl>
    <w:lvl w:ilvl="7" w:tplc="040C0003" w:tentative="1">
      <w:start w:val="1"/>
      <w:numFmt w:val="bullet"/>
      <w:lvlText w:val="o"/>
      <w:lvlJc w:val="left"/>
      <w:pPr>
        <w:ind w:left="5790" w:hanging="360"/>
      </w:pPr>
      <w:rPr>
        <w:rFonts w:ascii="Courier New" w:hAnsi="Courier New" w:cs="Courier New" w:hint="default"/>
      </w:rPr>
    </w:lvl>
    <w:lvl w:ilvl="8" w:tplc="040C0005" w:tentative="1">
      <w:start w:val="1"/>
      <w:numFmt w:val="bullet"/>
      <w:lvlText w:val=""/>
      <w:lvlJc w:val="left"/>
      <w:pPr>
        <w:ind w:left="6510" w:hanging="360"/>
      </w:pPr>
      <w:rPr>
        <w:rFonts w:ascii="Wingdings" w:hAnsi="Wingdings" w:hint="default"/>
      </w:rPr>
    </w:lvl>
  </w:abstractNum>
  <w:abstractNum w:abstractNumId="21" w15:restartNumberingAfterBreak="0">
    <w:nsid w:val="46BE21F2"/>
    <w:multiLevelType w:val="multilevel"/>
    <w:tmpl w:val="5030BD1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15:restartNumberingAfterBreak="0">
    <w:nsid w:val="4BF12C28"/>
    <w:multiLevelType w:val="hybridMultilevel"/>
    <w:tmpl w:val="2FD42238"/>
    <w:lvl w:ilvl="0" w:tplc="1060B4B0">
      <w:start w:val="1"/>
      <w:numFmt w:val="bullet"/>
      <w:lvlText w:val="­"/>
      <w:lvlJc w:val="left"/>
      <w:pPr>
        <w:ind w:left="360" w:hanging="360"/>
      </w:pPr>
      <w:rPr>
        <w:rFonts w:ascii="Anonymous" w:hAnsi="Anonymous" w:hint="default"/>
      </w:rPr>
    </w:lvl>
    <w:lvl w:ilvl="1" w:tplc="3ACC0D8E">
      <w:start w:val="1"/>
      <w:numFmt w:val="bullet"/>
      <w:pStyle w:val="Puceniv2"/>
      <w:lvlText w:val=""/>
      <w:lvlJc w:val="left"/>
      <w:pPr>
        <w:ind w:left="1080" w:hanging="360"/>
      </w:pPr>
      <w:rPr>
        <w:rFonts w:ascii="Wingdings" w:hAnsi="Wingdings"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3" w15:restartNumberingAfterBreak="0">
    <w:nsid w:val="602B112D"/>
    <w:multiLevelType w:val="multilevel"/>
    <w:tmpl w:val="96EED070"/>
    <w:lvl w:ilvl="0">
      <w:start w:val="1"/>
      <w:numFmt w:val="decimal"/>
      <w:lvlText w:val="%1"/>
      <w:lvlJc w:val="left"/>
      <w:pPr>
        <w:ind w:left="432" w:hanging="432"/>
      </w:pPr>
    </w:lvl>
    <w:lvl w:ilvl="1">
      <w:start w:val="1"/>
      <w:numFmt w:val="decimal"/>
      <w:lvlText w:val="%1.%2"/>
      <w:lvlJc w:val="left"/>
      <w:pPr>
        <w:ind w:left="576" w:hanging="576"/>
      </w:pPr>
      <w:rPr>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61486096"/>
    <w:multiLevelType w:val="hybridMultilevel"/>
    <w:tmpl w:val="50CE573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5" w15:restartNumberingAfterBreak="0">
    <w:nsid w:val="64891B65"/>
    <w:multiLevelType w:val="hybridMultilevel"/>
    <w:tmpl w:val="98C2CCCE"/>
    <w:lvl w:ilvl="0" w:tplc="0C0C0001">
      <w:start w:val="1"/>
      <w:numFmt w:val="bullet"/>
      <w:lvlText w:val=""/>
      <w:lvlJc w:val="left"/>
      <w:pPr>
        <w:ind w:left="763" w:hanging="360"/>
      </w:pPr>
      <w:rPr>
        <w:rFonts w:ascii="Symbol" w:hAnsi="Symbol" w:hint="default"/>
      </w:rPr>
    </w:lvl>
    <w:lvl w:ilvl="1" w:tplc="0C0C0003" w:tentative="1">
      <w:start w:val="1"/>
      <w:numFmt w:val="bullet"/>
      <w:lvlText w:val="o"/>
      <w:lvlJc w:val="left"/>
      <w:pPr>
        <w:ind w:left="1483" w:hanging="360"/>
      </w:pPr>
      <w:rPr>
        <w:rFonts w:ascii="Courier New" w:hAnsi="Courier New" w:cs="Courier New" w:hint="default"/>
      </w:rPr>
    </w:lvl>
    <w:lvl w:ilvl="2" w:tplc="0C0C0005" w:tentative="1">
      <w:start w:val="1"/>
      <w:numFmt w:val="bullet"/>
      <w:lvlText w:val=""/>
      <w:lvlJc w:val="left"/>
      <w:pPr>
        <w:ind w:left="2203" w:hanging="360"/>
      </w:pPr>
      <w:rPr>
        <w:rFonts w:ascii="Wingdings" w:hAnsi="Wingdings" w:hint="default"/>
      </w:rPr>
    </w:lvl>
    <w:lvl w:ilvl="3" w:tplc="0C0C0001" w:tentative="1">
      <w:start w:val="1"/>
      <w:numFmt w:val="bullet"/>
      <w:lvlText w:val=""/>
      <w:lvlJc w:val="left"/>
      <w:pPr>
        <w:ind w:left="2923" w:hanging="360"/>
      </w:pPr>
      <w:rPr>
        <w:rFonts w:ascii="Symbol" w:hAnsi="Symbol" w:hint="default"/>
      </w:rPr>
    </w:lvl>
    <w:lvl w:ilvl="4" w:tplc="0C0C0003" w:tentative="1">
      <w:start w:val="1"/>
      <w:numFmt w:val="bullet"/>
      <w:lvlText w:val="o"/>
      <w:lvlJc w:val="left"/>
      <w:pPr>
        <w:ind w:left="3643" w:hanging="360"/>
      </w:pPr>
      <w:rPr>
        <w:rFonts w:ascii="Courier New" w:hAnsi="Courier New" w:cs="Courier New" w:hint="default"/>
      </w:rPr>
    </w:lvl>
    <w:lvl w:ilvl="5" w:tplc="0C0C0005" w:tentative="1">
      <w:start w:val="1"/>
      <w:numFmt w:val="bullet"/>
      <w:lvlText w:val=""/>
      <w:lvlJc w:val="left"/>
      <w:pPr>
        <w:ind w:left="4363" w:hanging="360"/>
      </w:pPr>
      <w:rPr>
        <w:rFonts w:ascii="Wingdings" w:hAnsi="Wingdings" w:hint="default"/>
      </w:rPr>
    </w:lvl>
    <w:lvl w:ilvl="6" w:tplc="0C0C0001" w:tentative="1">
      <w:start w:val="1"/>
      <w:numFmt w:val="bullet"/>
      <w:lvlText w:val=""/>
      <w:lvlJc w:val="left"/>
      <w:pPr>
        <w:ind w:left="5083" w:hanging="360"/>
      </w:pPr>
      <w:rPr>
        <w:rFonts w:ascii="Symbol" w:hAnsi="Symbol" w:hint="default"/>
      </w:rPr>
    </w:lvl>
    <w:lvl w:ilvl="7" w:tplc="0C0C0003" w:tentative="1">
      <w:start w:val="1"/>
      <w:numFmt w:val="bullet"/>
      <w:lvlText w:val="o"/>
      <w:lvlJc w:val="left"/>
      <w:pPr>
        <w:ind w:left="5803" w:hanging="360"/>
      </w:pPr>
      <w:rPr>
        <w:rFonts w:ascii="Courier New" w:hAnsi="Courier New" w:cs="Courier New" w:hint="default"/>
      </w:rPr>
    </w:lvl>
    <w:lvl w:ilvl="8" w:tplc="0C0C0005" w:tentative="1">
      <w:start w:val="1"/>
      <w:numFmt w:val="bullet"/>
      <w:lvlText w:val=""/>
      <w:lvlJc w:val="left"/>
      <w:pPr>
        <w:ind w:left="6523" w:hanging="360"/>
      </w:pPr>
      <w:rPr>
        <w:rFonts w:ascii="Wingdings" w:hAnsi="Wingdings" w:hint="default"/>
      </w:rPr>
    </w:lvl>
  </w:abstractNum>
  <w:abstractNum w:abstractNumId="26" w15:restartNumberingAfterBreak="0">
    <w:nsid w:val="6A9659B3"/>
    <w:multiLevelType w:val="multilevel"/>
    <w:tmpl w:val="06182556"/>
    <w:lvl w:ilvl="0">
      <w:start w:val="1"/>
      <w:numFmt w:val="bullet"/>
      <w:lvlText w:val="–"/>
      <w:lvlJc w:val="left"/>
      <w:pPr>
        <w:ind w:left="360" w:hanging="360"/>
      </w:pPr>
      <w:rPr>
        <w:rFonts w:ascii="Times New Roman" w:hAnsi="Times New Roman" w:cs="Times New Roman"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7" w15:restartNumberingAfterBreak="0">
    <w:nsid w:val="6B321FD4"/>
    <w:multiLevelType w:val="hybridMultilevel"/>
    <w:tmpl w:val="5030BD1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6C6B0BB0"/>
    <w:multiLevelType w:val="hybridMultilevel"/>
    <w:tmpl w:val="B20625FC"/>
    <w:lvl w:ilvl="0" w:tplc="0E901338">
      <w:start w:val="9"/>
      <w:numFmt w:val="bullet"/>
      <w:lvlText w:val="-"/>
      <w:lvlJc w:val="left"/>
      <w:pPr>
        <w:ind w:left="720" w:hanging="360"/>
      </w:pPr>
      <w:rPr>
        <w:rFonts w:ascii="Times New Roman" w:eastAsia="Times New Roman" w:hAnsi="Times New Roman" w:cs="Times New Roman" w:hint="default"/>
      </w:rPr>
    </w:lvl>
    <w:lvl w:ilvl="1" w:tplc="0C0C0003">
      <w:start w:val="1"/>
      <w:numFmt w:val="bullet"/>
      <w:lvlText w:val="o"/>
      <w:lvlJc w:val="left"/>
      <w:pPr>
        <w:ind w:left="1440" w:hanging="360"/>
      </w:pPr>
      <w:rPr>
        <w:rFonts w:ascii="Courier New" w:hAnsi="Courier New" w:cs="Courier New" w:hint="default"/>
      </w:rPr>
    </w:lvl>
    <w:lvl w:ilvl="2" w:tplc="0C0C0005">
      <w:start w:val="1"/>
      <w:numFmt w:val="bullet"/>
      <w:lvlText w:val=""/>
      <w:lvlJc w:val="left"/>
      <w:pPr>
        <w:ind w:left="2160" w:hanging="360"/>
      </w:pPr>
      <w:rPr>
        <w:rFonts w:ascii="Wingdings" w:hAnsi="Wingdings" w:hint="default"/>
      </w:rPr>
    </w:lvl>
    <w:lvl w:ilvl="3" w:tplc="0C0C0001">
      <w:start w:val="1"/>
      <w:numFmt w:val="bullet"/>
      <w:lvlText w:val=""/>
      <w:lvlJc w:val="left"/>
      <w:pPr>
        <w:ind w:left="2880" w:hanging="360"/>
      </w:pPr>
      <w:rPr>
        <w:rFonts w:ascii="Symbol" w:hAnsi="Symbol" w:hint="default"/>
      </w:rPr>
    </w:lvl>
    <w:lvl w:ilvl="4" w:tplc="0C0C0003">
      <w:start w:val="1"/>
      <w:numFmt w:val="bullet"/>
      <w:lvlText w:val="o"/>
      <w:lvlJc w:val="left"/>
      <w:pPr>
        <w:ind w:left="3600" w:hanging="360"/>
      </w:pPr>
      <w:rPr>
        <w:rFonts w:ascii="Courier New" w:hAnsi="Courier New" w:cs="Courier New" w:hint="default"/>
      </w:rPr>
    </w:lvl>
    <w:lvl w:ilvl="5" w:tplc="0C0C0005">
      <w:start w:val="1"/>
      <w:numFmt w:val="bullet"/>
      <w:lvlText w:val=""/>
      <w:lvlJc w:val="left"/>
      <w:pPr>
        <w:ind w:left="4320" w:hanging="360"/>
      </w:pPr>
      <w:rPr>
        <w:rFonts w:ascii="Wingdings" w:hAnsi="Wingdings" w:hint="default"/>
      </w:rPr>
    </w:lvl>
    <w:lvl w:ilvl="6" w:tplc="0C0C0001">
      <w:start w:val="1"/>
      <w:numFmt w:val="bullet"/>
      <w:lvlText w:val=""/>
      <w:lvlJc w:val="left"/>
      <w:pPr>
        <w:ind w:left="5040" w:hanging="360"/>
      </w:pPr>
      <w:rPr>
        <w:rFonts w:ascii="Symbol" w:hAnsi="Symbol" w:hint="default"/>
      </w:rPr>
    </w:lvl>
    <w:lvl w:ilvl="7" w:tplc="0C0C0003">
      <w:start w:val="1"/>
      <w:numFmt w:val="bullet"/>
      <w:lvlText w:val="o"/>
      <w:lvlJc w:val="left"/>
      <w:pPr>
        <w:ind w:left="5760" w:hanging="360"/>
      </w:pPr>
      <w:rPr>
        <w:rFonts w:ascii="Courier New" w:hAnsi="Courier New" w:cs="Courier New" w:hint="default"/>
      </w:rPr>
    </w:lvl>
    <w:lvl w:ilvl="8" w:tplc="0C0C0005">
      <w:start w:val="1"/>
      <w:numFmt w:val="bullet"/>
      <w:lvlText w:val=""/>
      <w:lvlJc w:val="left"/>
      <w:pPr>
        <w:ind w:left="6480" w:hanging="360"/>
      </w:pPr>
      <w:rPr>
        <w:rFonts w:ascii="Wingdings" w:hAnsi="Wingdings" w:hint="default"/>
      </w:rPr>
    </w:lvl>
  </w:abstractNum>
  <w:abstractNum w:abstractNumId="29" w15:restartNumberingAfterBreak="0">
    <w:nsid w:val="70C46E82"/>
    <w:multiLevelType w:val="hybridMultilevel"/>
    <w:tmpl w:val="77846BBE"/>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30" w15:restartNumberingAfterBreak="0">
    <w:nsid w:val="78D30383"/>
    <w:multiLevelType w:val="multilevel"/>
    <w:tmpl w:val="8DDCC6A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79866008"/>
    <w:multiLevelType w:val="hybridMultilevel"/>
    <w:tmpl w:val="C0760FB0"/>
    <w:lvl w:ilvl="0" w:tplc="9E0CCEF0">
      <w:start w:val="1"/>
      <w:numFmt w:val="bullet"/>
      <w:lvlText w:val="–"/>
      <w:lvlJc w:val="left"/>
      <w:pPr>
        <w:ind w:left="360" w:hanging="360"/>
      </w:pPr>
      <w:rPr>
        <w:rFonts w:ascii="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15:restartNumberingAfterBreak="0">
    <w:nsid w:val="79940261"/>
    <w:multiLevelType w:val="multilevel"/>
    <w:tmpl w:val="641276BC"/>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3" w15:restartNumberingAfterBreak="0">
    <w:nsid w:val="7C9B160B"/>
    <w:multiLevelType w:val="hybridMultilevel"/>
    <w:tmpl w:val="AA400218"/>
    <w:lvl w:ilvl="0" w:tplc="9E0CCEF0">
      <w:start w:val="1"/>
      <w:numFmt w:val="bullet"/>
      <w:lvlText w:val="–"/>
      <w:lvlJc w:val="left"/>
      <w:pPr>
        <w:ind w:left="360" w:hanging="360"/>
      </w:pPr>
      <w:rPr>
        <w:rFonts w:ascii="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15:restartNumberingAfterBreak="0">
    <w:nsid w:val="7DCB36F2"/>
    <w:multiLevelType w:val="hybridMultilevel"/>
    <w:tmpl w:val="2500D70E"/>
    <w:lvl w:ilvl="0" w:tplc="D8769E04">
      <w:start w:val="1"/>
      <w:numFmt w:val="bullet"/>
      <w:pStyle w:val="Puceniv1"/>
      <w:lvlText w:val="­"/>
      <w:lvlJc w:val="left"/>
      <w:pPr>
        <w:ind w:left="360" w:hanging="360"/>
      </w:pPr>
      <w:rPr>
        <w:rFonts w:ascii="Anonymous" w:hAnsi="Anonymous" w:hint="default"/>
      </w:rPr>
    </w:lvl>
    <w:lvl w:ilvl="1" w:tplc="0C0C0003">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35" w15:restartNumberingAfterBreak="0">
    <w:nsid w:val="7FE83C4B"/>
    <w:multiLevelType w:val="multilevel"/>
    <w:tmpl w:val="D87A37BA"/>
    <w:lvl w:ilvl="0">
      <w:start w:val="1"/>
      <w:numFmt w:val="bullet"/>
      <w:lvlText w:val=""/>
      <w:lvlJc w:val="left"/>
      <w:pPr>
        <w:ind w:left="390" w:hanging="360"/>
      </w:pPr>
      <w:rPr>
        <w:rFonts w:ascii="Symbol" w:hAnsi="Symbol" w:hint="default"/>
      </w:rPr>
    </w:lvl>
    <w:lvl w:ilvl="1">
      <w:start w:val="1"/>
      <w:numFmt w:val="bullet"/>
      <w:lvlText w:val="o"/>
      <w:lvlJc w:val="left"/>
      <w:pPr>
        <w:ind w:left="1110" w:hanging="360"/>
      </w:pPr>
      <w:rPr>
        <w:rFonts w:ascii="Courier New" w:hAnsi="Courier New" w:cs="Courier New" w:hint="default"/>
      </w:rPr>
    </w:lvl>
    <w:lvl w:ilvl="2">
      <w:start w:val="1"/>
      <w:numFmt w:val="bullet"/>
      <w:lvlText w:val=""/>
      <w:lvlJc w:val="left"/>
      <w:pPr>
        <w:ind w:left="1830" w:hanging="360"/>
      </w:pPr>
      <w:rPr>
        <w:rFonts w:ascii="Wingdings" w:hAnsi="Wingdings" w:hint="default"/>
      </w:rPr>
    </w:lvl>
    <w:lvl w:ilvl="3">
      <w:start w:val="1"/>
      <w:numFmt w:val="bullet"/>
      <w:lvlText w:val=""/>
      <w:lvlJc w:val="left"/>
      <w:pPr>
        <w:ind w:left="2550" w:hanging="360"/>
      </w:pPr>
      <w:rPr>
        <w:rFonts w:ascii="Symbol" w:hAnsi="Symbol" w:hint="default"/>
      </w:rPr>
    </w:lvl>
    <w:lvl w:ilvl="4">
      <w:start w:val="1"/>
      <w:numFmt w:val="bullet"/>
      <w:lvlText w:val="o"/>
      <w:lvlJc w:val="left"/>
      <w:pPr>
        <w:ind w:left="3270" w:hanging="360"/>
      </w:pPr>
      <w:rPr>
        <w:rFonts w:ascii="Courier New" w:hAnsi="Courier New" w:cs="Courier New" w:hint="default"/>
      </w:rPr>
    </w:lvl>
    <w:lvl w:ilvl="5">
      <w:start w:val="1"/>
      <w:numFmt w:val="bullet"/>
      <w:lvlText w:val=""/>
      <w:lvlJc w:val="left"/>
      <w:pPr>
        <w:ind w:left="3990" w:hanging="360"/>
      </w:pPr>
      <w:rPr>
        <w:rFonts w:ascii="Wingdings" w:hAnsi="Wingdings" w:hint="default"/>
      </w:rPr>
    </w:lvl>
    <w:lvl w:ilvl="6">
      <w:start w:val="1"/>
      <w:numFmt w:val="bullet"/>
      <w:lvlText w:val=""/>
      <w:lvlJc w:val="left"/>
      <w:pPr>
        <w:ind w:left="4710" w:hanging="360"/>
      </w:pPr>
      <w:rPr>
        <w:rFonts w:ascii="Symbol" w:hAnsi="Symbol" w:hint="default"/>
      </w:rPr>
    </w:lvl>
    <w:lvl w:ilvl="7">
      <w:start w:val="1"/>
      <w:numFmt w:val="bullet"/>
      <w:lvlText w:val="o"/>
      <w:lvlJc w:val="left"/>
      <w:pPr>
        <w:ind w:left="5430" w:hanging="360"/>
      </w:pPr>
      <w:rPr>
        <w:rFonts w:ascii="Courier New" w:hAnsi="Courier New" w:cs="Courier New" w:hint="default"/>
      </w:rPr>
    </w:lvl>
    <w:lvl w:ilvl="8">
      <w:start w:val="1"/>
      <w:numFmt w:val="bullet"/>
      <w:lvlText w:val=""/>
      <w:lvlJc w:val="left"/>
      <w:pPr>
        <w:ind w:left="6150" w:hanging="360"/>
      </w:pPr>
      <w:rPr>
        <w:rFonts w:ascii="Wingdings" w:hAnsi="Wingdings" w:hint="default"/>
      </w:rPr>
    </w:lvl>
  </w:abstractNum>
  <w:num w:numId="1">
    <w:abstractNumId w:val="23"/>
  </w:num>
  <w:num w:numId="2">
    <w:abstractNumId w:val="34"/>
  </w:num>
  <w:num w:numId="3">
    <w:abstractNumId w:val="22"/>
  </w:num>
  <w:num w:numId="4">
    <w:abstractNumId w:val="30"/>
  </w:num>
  <w:num w:numId="5">
    <w:abstractNumId w:val="5"/>
  </w:num>
  <w:num w:numId="6">
    <w:abstractNumId w:val="11"/>
  </w:num>
  <w:num w:numId="7">
    <w:abstractNumId w:val="27"/>
  </w:num>
  <w:num w:numId="8">
    <w:abstractNumId w:val="20"/>
  </w:num>
  <w:num w:numId="9">
    <w:abstractNumId w:val="24"/>
  </w:num>
  <w:num w:numId="10">
    <w:abstractNumId w:val="9"/>
  </w:num>
  <w:num w:numId="11">
    <w:abstractNumId w:val="1"/>
  </w:num>
  <w:num w:numId="12">
    <w:abstractNumId w:val="6"/>
  </w:num>
  <w:num w:numId="13">
    <w:abstractNumId w:val="0"/>
  </w:num>
  <w:num w:numId="14">
    <w:abstractNumId w:val="32"/>
  </w:num>
  <w:num w:numId="15">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2"/>
  </w:num>
  <w:num w:numId="20">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0"/>
  </w:num>
  <w:num w:numId="22">
    <w:abstractNumId w:val="2"/>
  </w:num>
  <w:num w:numId="23">
    <w:abstractNumId w:val="23"/>
  </w:num>
  <w:num w:numId="24">
    <w:abstractNumId w:val="23"/>
  </w:num>
  <w:num w:numId="25">
    <w:abstractNumId w:val="23"/>
  </w:num>
  <w:num w:numId="26">
    <w:abstractNumId w:val="23"/>
  </w:num>
  <w:num w:numId="27">
    <w:abstractNumId w:val="29"/>
  </w:num>
  <w:num w:numId="28">
    <w:abstractNumId w:val="34"/>
  </w:num>
  <w:num w:numId="29">
    <w:abstractNumId w:val="34"/>
  </w:num>
  <w:num w:numId="30">
    <w:abstractNumId w:val="34"/>
  </w:num>
  <w:num w:numId="31">
    <w:abstractNumId w:val="4"/>
  </w:num>
  <w:num w:numId="32">
    <w:abstractNumId w:val="17"/>
  </w:num>
  <w:num w:numId="33">
    <w:abstractNumId w:val="8"/>
  </w:num>
  <w:num w:numId="34">
    <w:abstractNumId w:val="25"/>
  </w:num>
  <w:num w:numId="35">
    <w:abstractNumId w:val="4"/>
  </w:num>
  <w:num w:numId="36">
    <w:abstractNumId w:val="14"/>
  </w:num>
  <w:num w:numId="37">
    <w:abstractNumId w:val="15"/>
  </w:num>
  <w:num w:numId="38">
    <w:abstractNumId w:val="12"/>
  </w:num>
  <w:num w:numId="39">
    <w:abstractNumId w:val="13"/>
  </w:num>
  <w:num w:numId="40">
    <w:abstractNumId w:val="16"/>
  </w:num>
  <w:num w:numId="41">
    <w:abstractNumId w:val="26"/>
  </w:num>
  <w:num w:numId="42">
    <w:abstractNumId w:val="3"/>
  </w:num>
  <w:num w:numId="43">
    <w:abstractNumId w:val="7"/>
  </w:num>
  <w:num w:numId="44">
    <w:abstractNumId w:val="35"/>
  </w:num>
  <w:num w:numId="45">
    <w:abstractNumId w:val="19"/>
  </w:num>
  <w:num w:numId="46">
    <w:abstractNumId w:val="31"/>
  </w:num>
  <w:num w:numId="47">
    <w:abstractNumId w:val="21"/>
  </w:num>
  <w:num w:numId="48">
    <w:abstractNumId w:val="33"/>
  </w:num>
  <w:num w:numId="49">
    <w:abstractNumId w:val="28"/>
  </w:num>
  <w:num w:numId="50">
    <w:abstractNumId w:val="1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removePersonalInformation/>
  <w:removeDateAndTime/>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UdeM&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awxvp040t2dkea0vppt9f7z0d9f5axzexr&quot;&gt;valery_v02-Converted&lt;record-ids&gt;&lt;item&gt;213&lt;/item&gt;&lt;item&gt;214&lt;/item&gt;&lt;item&gt;312&lt;/item&gt;&lt;item&gt;365&lt;/item&gt;&lt;item&gt;418&lt;/item&gt;&lt;item&gt;419&lt;/item&gt;&lt;item&gt;420&lt;/item&gt;&lt;item&gt;421&lt;/item&gt;&lt;/record-ids&gt;&lt;/item&gt;&lt;/Libraries&gt;"/>
  </w:docVars>
  <w:rsids>
    <w:rsidRoot w:val="00EB70FD"/>
    <w:rsid w:val="00000D05"/>
    <w:rsid w:val="00001B32"/>
    <w:rsid w:val="0000266A"/>
    <w:rsid w:val="00002681"/>
    <w:rsid w:val="00010830"/>
    <w:rsid w:val="00013F51"/>
    <w:rsid w:val="00014083"/>
    <w:rsid w:val="000175FC"/>
    <w:rsid w:val="0002093E"/>
    <w:rsid w:val="00025446"/>
    <w:rsid w:val="00026DC0"/>
    <w:rsid w:val="00027B8B"/>
    <w:rsid w:val="000308C6"/>
    <w:rsid w:val="00033034"/>
    <w:rsid w:val="00033F18"/>
    <w:rsid w:val="0004109E"/>
    <w:rsid w:val="00041B2B"/>
    <w:rsid w:val="000513AC"/>
    <w:rsid w:val="00051FBF"/>
    <w:rsid w:val="000526BF"/>
    <w:rsid w:val="00054010"/>
    <w:rsid w:val="00054859"/>
    <w:rsid w:val="00055BC9"/>
    <w:rsid w:val="00063DB7"/>
    <w:rsid w:val="00065031"/>
    <w:rsid w:val="000662C6"/>
    <w:rsid w:val="00066702"/>
    <w:rsid w:val="00067009"/>
    <w:rsid w:val="00067DC9"/>
    <w:rsid w:val="000707FC"/>
    <w:rsid w:val="000710D4"/>
    <w:rsid w:val="00072EE1"/>
    <w:rsid w:val="0007306C"/>
    <w:rsid w:val="00074BFF"/>
    <w:rsid w:val="000768A3"/>
    <w:rsid w:val="00077769"/>
    <w:rsid w:val="00082F04"/>
    <w:rsid w:val="00083035"/>
    <w:rsid w:val="00085FE8"/>
    <w:rsid w:val="00093E80"/>
    <w:rsid w:val="00094400"/>
    <w:rsid w:val="0009572B"/>
    <w:rsid w:val="00097109"/>
    <w:rsid w:val="000A292C"/>
    <w:rsid w:val="000A39BC"/>
    <w:rsid w:val="000A3E29"/>
    <w:rsid w:val="000A4A63"/>
    <w:rsid w:val="000B0280"/>
    <w:rsid w:val="000B088F"/>
    <w:rsid w:val="000B0899"/>
    <w:rsid w:val="000B12E9"/>
    <w:rsid w:val="000B574E"/>
    <w:rsid w:val="000B5DF6"/>
    <w:rsid w:val="000B7236"/>
    <w:rsid w:val="000C7CE5"/>
    <w:rsid w:val="000D78B1"/>
    <w:rsid w:val="000D7922"/>
    <w:rsid w:val="000E1004"/>
    <w:rsid w:val="000E3E17"/>
    <w:rsid w:val="000E4EE6"/>
    <w:rsid w:val="000E5533"/>
    <w:rsid w:val="000E5D23"/>
    <w:rsid w:val="000E7111"/>
    <w:rsid w:val="000F33F7"/>
    <w:rsid w:val="000F72B7"/>
    <w:rsid w:val="00105053"/>
    <w:rsid w:val="001134B6"/>
    <w:rsid w:val="001147DA"/>
    <w:rsid w:val="00114D3C"/>
    <w:rsid w:val="00117277"/>
    <w:rsid w:val="001207CC"/>
    <w:rsid w:val="00123529"/>
    <w:rsid w:val="00124BEF"/>
    <w:rsid w:val="001252C0"/>
    <w:rsid w:val="0013127F"/>
    <w:rsid w:val="001312E1"/>
    <w:rsid w:val="001346AA"/>
    <w:rsid w:val="00134C2F"/>
    <w:rsid w:val="001356ED"/>
    <w:rsid w:val="00142C89"/>
    <w:rsid w:val="001435F5"/>
    <w:rsid w:val="00143E9A"/>
    <w:rsid w:val="00144274"/>
    <w:rsid w:val="00144E28"/>
    <w:rsid w:val="001459D0"/>
    <w:rsid w:val="00151630"/>
    <w:rsid w:val="00153621"/>
    <w:rsid w:val="001548EE"/>
    <w:rsid w:val="001562A6"/>
    <w:rsid w:val="00164E8D"/>
    <w:rsid w:val="00165891"/>
    <w:rsid w:val="00165ED5"/>
    <w:rsid w:val="00167DF4"/>
    <w:rsid w:val="001706A9"/>
    <w:rsid w:val="00170790"/>
    <w:rsid w:val="00174074"/>
    <w:rsid w:val="001749AE"/>
    <w:rsid w:val="00177B34"/>
    <w:rsid w:val="00181D4A"/>
    <w:rsid w:val="00181E5C"/>
    <w:rsid w:val="00182F17"/>
    <w:rsid w:val="001854B7"/>
    <w:rsid w:val="00186B48"/>
    <w:rsid w:val="0018786E"/>
    <w:rsid w:val="00190780"/>
    <w:rsid w:val="001914EE"/>
    <w:rsid w:val="001920E1"/>
    <w:rsid w:val="001962E6"/>
    <w:rsid w:val="001970B0"/>
    <w:rsid w:val="00197B6A"/>
    <w:rsid w:val="00197E37"/>
    <w:rsid w:val="001A0D08"/>
    <w:rsid w:val="001A5990"/>
    <w:rsid w:val="001A7FF2"/>
    <w:rsid w:val="001B0A3C"/>
    <w:rsid w:val="001B1DC3"/>
    <w:rsid w:val="001B42A6"/>
    <w:rsid w:val="001B50EC"/>
    <w:rsid w:val="001B53A8"/>
    <w:rsid w:val="001B663C"/>
    <w:rsid w:val="001C0105"/>
    <w:rsid w:val="001C302D"/>
    <w:rsid w:val="001C32E4"/>
    <w:rsid w:val="001C6347"/>
    <w:rsid w:val="001D6A3F"/>
    <w:rsid w:val="001E0C3F"/>
    <w:rsid w:val="001E5C4A"/>
    <w:rsid w:val="001F036B"/>
    <w:rsid w:val="001F165E"/>
    <w:rsid w:val="001F68A7"/>
    <w:rsid w:val="00201A77"/>
    <w:rsid w:val="002021E3"/>
    <w:rsid w:val="0020319F"/>
    <w:rsid w:val="002067E9"/>
    <w:rsid w:val="002117E9"/>
    <w:rsid w:val="002127B3"/>
    <w:rsid w:val="00213626"/>
    <w:rsid w:val="00214B50"/>
    <w:rsid w:val="002216B8"/>
    <w:rsid w:val="00224007"/>
    <w:rsid w:val="00226096"/>
    <w:rsid w:val="002264DF"/>
    <w:rsid w:val="00226B39"/>
    <w:rsid w:val="002279E0"/>
    <w:rsid w:val="00231758"/>
    <w:rsid w:val="00232158"/>
    <w:rsid w:val="00234069"/>
    <w:rsid w:val="00240EDC"/>
    <w:rsid w:val="002424C1"/>
    <w:rsid w:val="00242527"/>
    <w:rsid w:val="00244973"/>
    <w:rsid w:val="00246068"/>
    <w:rsid w:val="0024610B"/>
    <w:rsid w:val="00251AC1"/>
    <w:rsid w:val="00255CE2"/>
    <w:rsid w:val="00263E8C"/>
    <w:rsid w:val="00264FE7"/>
    <w:rsid w:val="00265F16"/>
    <w:rsid w:val="00270335"/>
    <w:rsid w:val="00270ED5"/>
    <w:rsid w:val="00271899"/>
    <w:rsid w:val="00272874"/>
    <w:rsid w:val="0027375B"/>
    <w:rsid w:val="00273C28"/>
    <w:rsid w:val="00274B83"/>
    <w:rsid w:val="002771E5"/>
    <w:rsid w:val="0027733D"/>
    <w:rsid w:val="00283A45"/>
    <w:rsid w:val="00286642"/>
    <w:rsid w:val="00286F8F"/>
    <w:rsid w:val="00287197"/>
    <w:rsid w:val="00287AB6"/>
    <w:rsid w:val="002915CC"/>
    <w:rsid w:val="00294278"/>
    <w:rsid w:val="00296FDB"/>
    <w:rsid w:val="002A1A12"/>
    <w:rsid w:val="002A1CEE"/>
    <w:rsid w:val="002A5CE8"/>
    <w:rsid w:val="002A6B77"/>
    <w:rsid w:val="002B6789"/>
    <w:rsid w:val="002B7877"/>
    <w:rsid w:val="002C23EF"/>
    <w:rsid w:val="002C4CB0"/>
    <w:rsid w:val="002C5080"/>
    <w:rsid w:val="002C6257"/>
    <w:rsid w:val="002D078E"/>
    <w:rsid w:val="002D0E8F"/>
    <w:rsid w:val="002D1023"/>
    <w:rsid w:val="002D25D2"/>
    <w:rsid w:val="002D34CE"/>
    <w:rsid w:val="002D39BB"/>
    <w:rsid w:val="002D3A9C"/>
    <w:rsid w:val="002D402F"/>
    <w:rsid w:val="002D4B03"/>
    <w:rsid w:val="002D66F1"/>
    <w:rsid w:val="002E0D8B"/>
    <w:rsid w:val="002E63C8"/>
    <w:rsid w:val="002E657F"/>
    <w:rsid w:val="002F0486"/>
    <w:rsid w:val="003003DB"/>
    <w:rsid w:val="00301E14"/>
    <w:rsid w:val="00312C1B"/>
    <w:rsid w:val="003172A6"/>
    <w:rsid w:val="00317374"/>
    <w:rsid w:val="003276D5"/>
    <w:rsid w:val="0033063B"/>
    <w:rsid w:val="00330D57"/>
    <w:rsid w:val="00337311"/>
    <w:rsid w:val="00340136"/>
    <w:rsid w:val="00340A83"/>
    <w:rsid w:val="00343D50"/>
    <w:rsid w:val="00345184"/>
    <w:rsid w:val="003453D3"/>
    <w:rsid w:val="003477DC"/>
    <w:rsid w:val="00354A4D"/>
    <w:rsid w:val="00357BE3"/>
    <w:rsid w:val="003635AE"/>
    <w:rsid w:val="00375F82"/>
    <w:rsid w:val="00377BA1"/>
    <w:rsid w:val="003812B1"/>
    <w:rsid w:val="00381CCD"/>
    <w:rsid w:val="0039115C"/>
    <w:rsid w:val="00392E90"/>
    <w:rsid w:val="003A1B8C"/>
    <w:rsid w:val="003A3149"/>
    <w:rsid w:val="003A551C"/>
    <w:rsid w:val="003B15E1"/>
    <w:rsid w:val="003B4AD8"/>
    <w:rsid w:val="003B4C06"/>
    <w:rsid w:val="003B4F7E"/>
    <w:rsid w:val="003C0248"/>
    <w:rsid w:val="003C1C45"/>
    <w:rsid w:val="003C23D7"/>
    <w:rsid w:val="003C7A43"/>
    <w:rsid w:val="003C7E7A"/>
    <w:rsid w:val="003D6689"/>
    <w:rsid w:val="003E11C3"/>
    <w:rsid w:val="003E4BB1"/>
    <w:rsid w:val="003E750B"/>
    <w:rsid w:val="003E775F"/>
    <w:rsid w:val="003F2E54"/>
    <w:rsid w:val="003F3428"/>
    <w:rsid w:val="003F4D60"/>
    <w:rsid w:val="003F7C1D"/>
    <w:rsid w:val="00400CF0"/>
    <w:rsid w:val="004011A3"/>
    <w:rsid w:val="00405261"/>
    <w:rsid w:val="00413B80"/>
    <w:rsid w:val="004200D3"/>
    <w:rsid w:val="0042091C"/>
    <w:rsid w:val="00421C47"/>
    <w:rsid w:val="004249D5"/>
    <w:rsid w:val="00426EEE"/>
    <w:rsid w:val="004339C1"/>
    <w:rsid w:val="00433CC0"/>
    <w:rsid w:val="0043430C"/>
    <w:rsid w:val="00434338"/>
    <w:rsid w:val="00437CED"/>
    <w:rsid w:val="00440E49"/>
    <w:rsid w:val="0044112B"/>
    <w:rsid w:val="0044351E"/>
    <w:rsid w:val="00444610"/>
    <w:rsid w:val="004446F4"/>
    <w:rsid w:val="00444A37"/>
    <w:rsid w:val="0044603D"/>
    <w:rsid w:val="00450F51"/>
    <w:rsid w:val="00453F6C"/>
    <w:rsid w:val="00454961"/>
    <w:rsid w:val="00454BFF"/>
    <w:rsid w:val="0045553D"/>
    <w:rsid w:val="00460D4E"/>
    <w:rsid w:val="00465C20"/>
    <w:rsid w:val="00467B08"/>
    <w:rsid w:val="00470722"/>
    <w:rsid w:val="00474830"/>
    <w:rsid w:val="004757B3"/>
    <w:rsid w:val="00483989"/>
    <w:rsid w:val="00484113"/>
    <w:rsid w:val="00484C77"/>
    <w:rsid w:val="00484E5E"/>
    <w:rsid w:val="00485A65"/>
    <w:rsid w:val="00487231"/>
    <w:rsid w:val="00492839"/>
    <w:rsid w:val="0049451E"/>
    <w:rsid w:val="004960A7"/>
    <w:rsid w:val="00497B24"/>
    <w:rsid w:val="00497DB7"/>
    <w:rsid w:val="004A0F2F"/>
    <w:rsid w:val="004A0F9F"/>
    <w:rsid w:val="004A2B3C"/>
    <w:rsid w:val="004A688C"/>
    <w:rsid w:val="004A6CB6"/>
    <w:rsid w:val="004B0000"/>
    <w:rsid w:val="004B11D4"/>
    <w:rsid w:val="004B43A6"/>
    <w:rsid w:val="004B6F14"/>
    <w:rsid w:val="004C0010"/>
    <w:rsid w:val="004C3DD5"/>
    <w:rsid w:val="004C426D"/>
    <w:rsid w:val="004C455F"/>
    <w:rsid w:val="004D0A10"/>
    <w:rsid w:val="004D35A4"/>
    <w:rsid w:val="004D3655"/>
    <w:rsid w:val="004E0F6B"/>
    <w:rsid w:val="004E2C6C"/>
    <w:rsid w:val="004E3044"/>
    <w:rsid w:val="004E40AF"/>
    <w:rsid w:val="004E4C36"/>
    <w:rsid w:val="004E5474"/>
    <w:rsid w:val="004F027F"/>
    <w:rsid w:val="004F083C"/>
    <w:rsid w:val="004F598F"/>
    <w:rsid w:val="004F5EAD"/>
    <w:rsid w:val="004F65E9"/>
    <w:rsid w:val="004F7063"/>
    <w:rsid w:val="004F777D"/>
    <w:rsid w:val="00501BA3"/>
    <w:rsid w:val="0050300D"/>
    <w:rsid w:val="00503596"/>
    <w:rsid w:val="00504063"/>
    <w:rsid w:val="00510716"/>
    <w:rsid w:val="00512BD5"/>
    <w:rsid w:val="00514A92"/>
    <w:rsid w:val="00516113"/>
    <w:rsid w:val="005163E4"/>
    <w:rsid w:val="005170C2"/>
    <w:rsid w:val="00522726"/>
    <w:rsid w:val="00523A8F"/>
    <w:rsid w:val="00524613"/>
    <w:rsid w:val="00524EB2"/>
    <w:rsid w:val="00526B3B"/>
    <w:rsid w:val="005300F7"/>
    <w:rsid w:val="00530167"/>
    <w:rsid w:val="00532A2C"/>
    <w:rsid w:val="00535831"/>
    <w:rsid w:val="00536BB9"/>
    <w:rsid w:val="005414E6"/>
    <w:rsid w:val="00543CD1"/>
    <w:rsid w:val="005452F7"/>
    <w:rsid w:val="00545470"/>
    <w:rsid w:val="00545B49"/>
    <w:rsid w:val="005510DA"/>
    <w:rsid w:val="0055268A"/>
    <w:rsid w:val="005531B5"/>
    <w:rsid w:val="00555E24"/>
    <w:rsid w:val="00556FC7"/>
    <w:rsid w:val="005575D8"/>
    <w:rsid w:val="00561441"/>
    <w:rsid w:val="0057186E"/>
    <w:rsid w:val="00573639"/>
    <w:rsid w:val="005749EC"/>
    <w:rsid w:val="005750D8"/>
    <w:rsid w:val="00576EB9"/>
    <w:rsid w:val="005777BB"/>
    <w:rsid w:val="00581ED4"/>
    <w:rsid w:val="00583201"/>
    <w:rsid w:val="00583604"/>
    <w:rsid w:val="005836D7"/>
    <w:rsid w:val="00583CDE"/>
    <w:rsid w:val="005854DC"/>
    <w:rsid w:val="00585D02"/>
    <w:rsid w:val="00595554"/>
    <w:rsid w:val="00597352"/>
    <w:rsid w:val="005B0C45"/>
    <w:rsid w:val="005B2330"/>
    <w:rsid w:val="005B3AE2"/>
    <w:rsid w:val="005B4277"/>
    <w:rsid w:val="005B4BA0"/>
    <w:rsid w:val="005B7CA4"/>
    <w:rsid w:val="005C0B46"/>
    <w:rsid w:val="005C2662"/>
    <w:rsid w:val="005C6A0C"/>
    <w:rsid w:val="005D1E98"/>
    <w:rsid w:val="005D5841"/>
    <w:rsid w:val="005D7387"/>
    <w:rsid w:val="005E0914"/>
    <w:rsid w:val="005E1303"/>
    <w:rsid w:val="005E27F7"/>
    <w:rsid w:val="005E3B94"/>
    <w:rsid w:val="005E4941"/>
    <w:rsid w:val="005E49D5"/>
    <w:rsid w:val="005E4CA0"/>
    <w:rsid w:val="005E544B"/>
    <w:rsid w:val="005E64EE"/>
    <w:rsid w:val="005E7C0B"/>
    <w:rsid w:val="005F0181"/>
    <w:rsid w:val="005F181F"/>
    <w:rsid w:val="005F1A20"/>
    <w:rsid w:val="00600D21"/>
    <w:rsid w:val="0060319C"/>
    <w:rsid w:val="0060454D"/>
    <w:rsid w:val="00612A46"/>
    <w:rsid w:val="006155B5"/>
    <w:rsid w:val="00615AF2"/>
    <w:rsid w:val="00616AA7"/>
    <w:rsid w:val="00617965"/>
    <w:rsid w:val="00617EAD"/>
    <w:rsid w:val="00620223"/>
    <w:rsid w:val="00623E21"/>
    <w:rsid w:val="00626875"/>
    <w:rsid w:val="00627D01"/>
    <w:rsid w:val="0063088A"/>
    <w:rsid w:val="006322E6"/>
    <w:rsid w:val="006326E7"/>
    <w:rsid w:val="00634465"/>
    <w:rsid w:val="00634781"/>
    <w:rsid w:val="00635835"/>
    <w:rsid w:val="00637585"/>
    <w:rsid w:val="00637B66"/>
    <w:rsid w:val="00641541"/>
    <w:rsid w:val="006427D1"/>
    <w:rsid w:val="006428B1"/>
    <w:rsid w:val="00642ABA"/>
    <w:rsid w:val="006440FC"/>
    <w:rsid w:val="006462B5"/>
    <w:rsid w:val="006472B9"/>
    <w:rsid w:val="00650222"/>
    <w:rsid w:val="0065171A"/>
    <w:rsid w:val="00652D1E"/>
    <w:rsid w:val="00655896"/>
    <w:rsid w:val="00660867"/>
    <w:rsid w:val="00660F83"/>
    <w:rsid w:val="006621BB"/>
    <w:rsid w:val="006627EA"/>
    <w:rsid w:val="006638F2"/>
    <w:rsid w:val="00664A83"/>
    <w:rsid w:val="00666112"/>
    <w:rsid w:val="0066664E"/>
    <w:rsid w:val="00667D88"/>
    <w:rsid w:val="00667EFD"/>
    <w:rsid w:val="00675710"/>
    <w:rsid w:val="00677C90"/>
    <w:rsid w:val="006813EA"/>
    <w:rsid w:val="00686095"/>
    <w:rsid w:val="00686AEB"/>
    <w:rsid w:val="0068785E"/>
    <w:rsid w:val="00690734"/>
    <w:rsid w:val="00692D75"/>
    <w:rsid w:val="00693801"/>
    <w:rsid w:val="006A105F"/>
    <w:rsid w:val="006A145F"/>
    <w:rsid w:val="006A6F25"/>
    <w:rsid w:val="006B368E"/>
    <w:rsid w:val="006B3E17"/>
    <w:rsid w:val="006B4B7C"/>
    <w:rsid w:val="006B6571"/>
    <w:rsid w:val="006C0921"/>
    <w:rsid w:val="006C2A49"/>
    <w:rsid w:val="006D1CC7"/>
    <w:rsid w:val="006D2553"/>
    <w:rsid w:val="006D71BE"/>
    <w:rsid w:val="006E4CA8"/>
    <w:rsid w:val="006E73C9"/>
    <w:rsid w:val="006E776C"/>
    <w:rsid w:val="006F1606"/>
    <w:rsid w:val="006F176D"/>
    <w:rsid w:val="006F40C7"/>
    <w:rsid w:val="007031D1"/>
    <w:rsid w:val="00703AD0"/>
    <w:rsid w:val="0070797C"/>
    <w:rsid w:val="007106EA"/>
    <w:rsid w:val="007145E4"/>
    <w:rsid w:val="00717B78"/>
    <w:rsid w:val="007233A8"/>
    <w:rsid w:val="00726703"/>
    <w:rsid w:val="00727E65"/>
    <w:rsid w:val="00727EF1"/>
    <w:rsid w:val="007328BB"/>
    <w:rsid w:val="00733919"/>
    <w:rsid w:val="007374C4"/>
    <w:rsid w:val="00743876"/>
    <w:rsid w:val="00745AAD"/>
    <w:rsid w:val="007468B7"/>
    <w:rsid w:val="007516AC"/>
    <w:rsid w:val="0075272A"/>
    <w:rsid w:val="007536E4"/>
    <w:rsid w:val="00753A10"/>
    <w:rsid w:val="00753ACC"/>
    <w:rsid w:val="00756EA9"/>
    <w:rsid w:val="00760B04"/>
    <w:rsid w:val="00761691"/>
    <w:rsid w:val="007620DF"/>
    <w:rsid w:val="007621E0"/>
    <w:rsid w:val="00762774"/>
    <w:rsid w:val="00767A1B"/>
    <w:rsid w:val="00771C55"/>
    <w:rsid w:val="00773E7D"/>
    <w:rsid w:val="00774103"/>
    <w:rsid w:val="0077429C"/>
    <w:rsid w:val="007760DA"/>
    <w:rsid w:val="007763CF"/>
    <w:rsid w:val="00777A09"/>
    <w:rsid w:val="00777A10"/>
    <w:rsid w:val="00780EC6"/>
    <w:rsid w:val="007841DF"/>
    <w:rsid w:val="00785EA5"/>
    <w:rsid w:val="00790BF4"/>
    <w:rsid w:val="007956D6"/>
    <w:rsid w:val="007A0A0A"/>
    <w:rsid w:val="007A3B1C"/>
    <w:rsid w:val="007A5237"/>
    <w:rsid w:val="007A5390"/>
    <w:rsid w:val="007A67AF"/>
    <w:rsid w:val="007A7FB6"/>
    <w:rsid w:val="007B0C37"/>
    <w:rsid w:val="007B0F74"/>
    <w:rsid w:val="007B254F"/>
    <w:rsid w:val="007B2EAF"/>
    <w:rsid w:val="007B32C9"/>
    <w:rsid w:val="007B4DAB"/>
    <w:rsid w:val="007C0380"/>
    <w:rsid w:val="007C0462"/>
    <w:rsid w:val="007C0AB4"/>
    <w:rsid w:val="007C473C"/>
    <w:rsid w:val="007C72C7"/>
    <w:rsid w:val="007C7671"/>
    <w:rsid w:val="007D07E6"/>
    <w:rsid w:val="007D0C0A"/>
    <w:rsid w:val="007D1195"/>
    <w:rsid w:val="007D235B"/>
    <w:rsid w:val="007D240F"/>
    <w:rsid w:val="007D7C79"/>
    <w:rsid w:val="007D7F84"/>
    <w:rsid w:val="007E15BF"/>
    <w:rsid w:val="007E3341"/>
    <w:rsid w:val="007E50C8"/>
    <w:rsid w:val="007E5762"/>
    <w:rsid w:val="007E6791"/>
    <w:rsid w:val="007E7A7D"/>
    <w:rsid w:val="007F041A"/>
    <w:rsid w:val="007F0D5F"/>
    <w:rsid w:val="007F2DA3"/>
    <w:rsid w:val="007F48E8"/>
    <w:rsid w:val="007F6C06"/>
    <w:rsid w:val="007F7E00"/>
    <w:rsid w:val="008000E8"/>
    <w:rsid w:val="0080054C"/>
    <w:rsid w:val="00802076"/>
    <w:rsid w:val="008028D1"/>
    <w:rsid w:val="00802D88"/>
    <w:rsid w:val="00804F9F"/>
    <w:rsid w:val="00806CF1"/>
    <w:rsid w:val="00807E8E"/>
    <w:rsid w:val="00810A4E"/>
    <w:rsid w:val="00812D30"/>
    <w:rsid w:val="0081359E"/>
    <w:rsid w:val="008138F3"/>
    <w:rsid w:val="00814196"/>
    <w:rsid w:val="008151FA"/>
    <w:rsid w:val="00816019"/>
    <w:rsid w:val="00816A9B"/>
    <w:rsid w:val="00820E2C"/>
    <w:rsid w:val="008244B5"/>
    <w:rsid w:val="00832345"/>
    <w:rsid w:val="00832B59"/>
    <w:rsid w:val="00832C77"/>
    <w:rsid w:val="00833695"/>
    <w:rsid w:val="00834F41"/>
    <w:rsid w:val="00841B6F"/>
    <w:rsid w:val="00842403"/>
    <w:rsid w:val="008473C4"/>
    <w:rsid w:val="00852394"/>
    <w:rsid w:val="00857DF0"/>
    <w:rsid w:val="0086005C"/>
    <w:rsid w:val="00860AC0"/>
    <w:rsid w:val="00860EEF"/>
    <w:rsid w:val="00862C1D"/>
    <w:rsid w:val="00863016"/>
    <w:rsid w:val="008655B2"/>
    <w:rsid w:val="008737DD"/>
    <w:rsid w:val="00874C04"/>
    <w:rsid w:val="00874F24"/>
    <w:rsid w:val="00876761"/>
    <w:rsid w:val="008769F0"/>
    <w:rsid w:val="0087741C"/>
    <w:rsid w:val="00880F5E"/>
    <w:rsid w:val="00884BF5"/>
    <w:rsid w:val="008854F4"/>
    <w:rsid w:val="00885815"/>
    <w:rsid w:val="0088654D"/>
    <w:rsid w:val="00891654"/>
    <w:rsid w:val="00893B54"/>
    <w:rsid w:val="00895529"/>
    <w:rsid w:val="008962BC"/>
    <w:rsid w:val="008A1FD3"/>
    <w:rsid w:val="008A369B"/>
    <w:rsid w:val="008A470E"/>
    <w:rsid w:val="008A61F1"/>
    <w:rsid w:val="008A63F9"/>
    <w:rsid w:val="008A7129"/>
    <w:rsid w:val="008B0707"/>
    <w:rsid w:val="008B11D4"/>
    <w:rsid w:val="008B1DD5"/>
    <w:rsid w:val="008B281B"/>
    <w:rsid w:val="008B36DD"/>
    <w:rsid w:val="008B3C75"/>
    <w:rsid w:val="008B4A0F"/>
    <w:rsid w:val="008C0D17"/>
    <w:rsid w:val="008C1F05"/>
    <w:rsid w:val="008C22AB"/>
    <w:rsid w:val="008C4DD0"/>
    <w:rsid w:val="008C5544"/>
    <w:rsid w:val="008D1F62"/>
    <w:rsid w:val="008D2730"/>
    <w:rsid w:val="008D2B23"/>
    <w:rsid w:val="008D3FA7"/>
    <w:rsid w:val="008D49F7"/>
    <w:rsid w:val="008D4F79"/>
    <w:rsid w:val="008D6863"/>
    <w:rsid w:val="008E5E60"/>
    <w:rsid w:val="008F00B1"/>
    <w:rsid w:val="008F0D19"/>
    <w:rsid w:val="008F2965"/>
    <w:rsid w:val="008F6137"/>
    <w:rsid w:val="00903FAC"/>
    <w:rsid w:val="00904512"/>
    <w:rsid w:val="00905CAD"/>
    <w:rsid w:val="00906B56"/>
    <w:rsid w:val="00912205"/>
    <w:rsid w:val="00914574"/>
    <w:rsid w:val="00914CF1"/>
    <w:rsid w:val="00915F17"/>
    <w:rsid w:val="009166C2"/>
    <w:rsid w:val="00920698"/>
    <w:rsid w:val="00922C82"/>
    <w:rsid w:val="00925148"/>
    <w:rsid w:val="00925C90"/>
    <w:rsid w:val="00930CAD"/>
    <w:rsid w:val="009331F0"/>
    <w:rsid w:val="0094194F"/>
    <w:rsid w:val="00942698"/>
    <w:rsid w:val="00942B15"/>
    <w:rsid w:val="00945A4A"/>
    <w:rsid w:val="00952307"/>
    <w:rsid w:val="009573D5"/>
    <w:rsid w:val="00957601"/>
    <w:rsid w:val="00964308"/>
    <w:rsid w:val="009738FA"/>
    <w:rsid w:val="009739F7"/>
    <w:rsid w:val="00973CE1"/>
    <w:rsid w:val="009749E6"/>
    <w:rsid w:val="00975B49"/>
    <w:rsid w:val="009771F2"/>
    <w:rsid w:val="00987E30"/>
    <w:rsid w:val="009915F6"/>
    <w:rsid w:val="009930A6"/>
    <w:rsid w:val="00995750"/>
    <w:rsid w:val="009A0FDF"/>
    <w:rsid w:val="009A1878"/>
    <w:rsid w:val="009A32F5"/>
    <w:rsid w:val="009A34E5"/>
    <w:rsid w:val="009A3E91"/>
    <w:rsid w:val="009A4DD8"/>
    <w:rsid w:val="009A5E0F"/>
    <w:rsid w:val="009A644B"/>
    <w:rsid w:val="009B0FBD"/>
    <w:rsid w:val="009B2041"/>
    <w:rsid w:val="009B2BF8"/>
    <w:rsid w:val="009B4128"/>
    <w:rsid w:val="009B4BD4"/>
    <w:rsid w:val="009B4C2A"/>
    <w:rsid w:val="009B5201"/>
    <w:rsid w:val="009B7594"/>
    <w:rsid w:val="009C0E59"/>
    <w:rsid w:val="009C2283"/>
    <w:rsid w:val="009C4F28"/>
    <w:rsid w:val="009C5A84"/>
    <w:rsid w:val="009C6416"/>
    <w:rsid w:val="009C67B5"/>
    <w:rsid w:val="009C67B8"/>
    <w:rsid w:val="009C735B"/>
    <w:rsid w:val="009D138A"/>
    <w:rsid w:val="009D4BBC"/>
    <w:rsid w:val="009D5D11"/>
    <w:rsid w:val="009D5D5A"/>
    <w:rsid w:val="009D79F4"/>
    <w:rsid w:val="009E05B2"/>
    <w:rsid w:val="009E3763"/>
    <w:rsid w:val="009E7036"/>
    <w:rsid w:val="009F1D5B"/>
    <w:rsid w:val="009F3569"/>
    <w:rsid w:val="009F6DFA"/>
    <w:rsid w:val="009F74E3"/>
    <w:rsid w:val="00A04D7B"/>
    <w:rsid w:val="00A04DE8"/>
    <w:rsid w:val="00A12879"/>
    <w:rsid w:val="00A133E0"/>
    <w:rsid w:val="00A154F1"/>
    <w:rsid w:val="00A15CFF"/>
    <w:rsid w:val="00A238DE"/>
    <w:rsid w:val="00A255EC"/>
    <w:rsid w:val="00A25C47"/>
    <w:rsid w:val="00A25F8E"/>
    <w:rsid w:val="00A26F00"/>
    <w:rsid w:val="00A30A5D"/>
    <w:rsid w:val="00A3133A"/>
    <w:rsid w:val="00A325FF"/>
    <w:rsid w:val="00A331B6"/>
    <w:rsid w:val="00A339C9"/>
    <w:rsid w:val="00A36085"/>
    <w:rsid w:val="00A416B3"/>
    <w:rsid w:val="00A45E9E"/>
    <w:rsid w:val="00A465B8"/>
    <w:rsid w:val="00A46DE2"/>
    <w:rsid w:val="00A51560"/>
    <w:rsid w:val="00A54D58"/>
    <w:rsid w:val="00A564C8"/>
    <w:rsid w:val="00A5789C"/>
    <w:rsid w:val="00A6048D"/>
    <w:rsid w:val="00A6388A"/>
    <w:rsid w:val="00A650B6"/>
    <w:rsid w:val="00A712A9"/>
    <w:rsid w:val="00A71EC7"/>
    <w:rsid w:val="00A74C95"/>
    <w:rsid w:val="00A7775B"/>
    <w:rsid w:val="00A84B6E"/>
    <w:rsid w:val="00A851E2"/>
    <w:rsid w:val="00A8521D"/>
    <w:rsid w:val="00A8557C"/>
    <w:rsid w:val="00A906D9"/>
    <w:rsid w:val="00A90931"/>
    <w:rsid w:val="00A9668F"/>
    <w:rsid w:val="00A97012"/>
    <w:rsid w:val="00A97465"/>
    <w:rsid w:val="00AA0F6C"/>
    <w:rsid w:val="00AA307D"/>
    <w:rsid w:val="00AA32E4"/>
    <w:rsid w:val="00AA39BD"/>
    <w:rsid w:val="00AA7FE3"/>
    <w:rsid w:val="00AB22C4"/>
    <w:rsid w:val="00AB40A7"/>
    <w:rsid w:val="00AB57DD"/>
    <w:rsid w:val="00AB5F33"/>
    <w:rsid w:val="00AB7172"/>
    <w:rsid w:val="00AC035D"/>
    <w:rsid w:val="00AC3A41"/>
    <w:rsid w:val="00AC518E"/>
    <w:rsid w:val="00AC594A"/>
    <w:rsid w:val="00AC6B84"/>
    <w:rsid w:val="00AD1385"/>
    <w:rsid w:val="00AD7A2F"/>
    <w:rsid w:val="00AE1621"/>
    <w:rsid w:val="00AE3D21"/>
    <w:rsid w:val="00AE559A"/>
    <w:rsid w:val="00AE66A8"/>
    <w:rsid w:val="00AF1259"/>
    <w:rsid w:val="00AF1DE8"/>
    <w:rsid w:val="00AF232A"/>
    <w:rsid w:val="00B002C5"/>
    <w:rsid w:val="00B013DE"/>
    <w:rsid w:val="00B02439"/>
    <w:rsid w:val="00B02ABC"/>
    <w:rsid w:val="00B04FFD"/>
    <w:rsid w:val="00B0646C"/>
    <w:rsid w:val="00B06E0C"/>
    <w:rsid w:val="00B1015F"/>
    <w:rsid w:val="00B112DE"/>
    <w:rsid w:val="00B1146A"/>
    <w:rsid w:val="00B212C3"/>
    <w:rsid w:val="00B2436A"/>
    <w:rsid w:val="00B24934"/>
    <w:rsid w:val="00B253C0"/>
    <w:rsid w:val="00B270F1"/>
    <w:rsid w:val="00B3177B"/>
    <w:rsid w:val="00B32C29"/>
    <w:rsid w:val="00B36B52"/>
    <w:rsid w:val="00B40142"/>
    <w:rsid w:val="00B430C6"/>
    <w:rsid w:val="00B4715E"/>
    <w:rsid w:val="00B508AD"/>
    <w:rsid w:val="00B55D37"/>
    <w:rsid w:val="00B56C90"/>
    <w:rsid w:val="00B57D25"/>
    <w:rsid w:val="00B61DF8"/>
    <w:rsid w:val="00B63E97"/>
    <w:rsid w:val="00B64A69"/>
    <w:rsid w:val="00B6519A"/>
    <w:rsid w:val="00B658EC"/>
    <w:rsid w:val="00B7230B"/>
    <w:rsid w:val="00B72B56"/>
    <w:rsid w:val="00B750E1"/>
    <w:rsid w:val="00B75546"/>
    <w:rsid w:val="00B839E8"/>
    <w:rsid w:val="00B8413A"/>
    <w:rsid w:val="00B86E4F"/>
    <w:rsid w:val="00B90E44"/>
    <w:rsid w:val="00B9356A"/>
    <w:rsid w:val="00B95F0C"/>
    <w:rsid w:val="00B96A72"/>
    <w:rsid w:val="00BA140A"/>
    <w:rsid w:val="00BA5168"/>
    <w:rsid w:val="00BA6F5E"/>
    <w:rsid w:val="00BA71BC"/>
    <w:rsid w:val="00BB12F4"/>
    <w:rsid w:val="00BB19E8"/>
    <w:rsid w:val="00BB3144"/>
    <w:rsid w:val="00BB3CE9"/>
    <w:rsid w:val="00BB59ED"/>
    <w:rsid w:val="00BB751E"/>
    <w:rsid w:val="00BC037A"/>
    <w:rsid w:val="00BC0720"/>
    <w:rsid w:val="00BC388C"/>
    <w:rsid w:val="00BC3BD9"/>
    <w:rsid w:val="00BC3EDF"/>
    <w:rsid w:val="00BC4BDD"/>
    <w:rsid w:val="00BC7B84"/>
    <w:rsid w:val="00BD0B6B"/>
    <w:rsid w:val="00BD1295"/>
    <w:rsid w:val="00BD5C56"/>
    <w:rsid w:val="00BE001B"/>
    <w:rsid w:val="00BE17B9"/>
    <w:rsid w:val="00BE359E"/>
    <w:rsid w:val="00BE52D9"/>
    <w:rsid w:val="00BE52EB"/>
    <w:rsid w:val="00BE6974"/>
    <w:rsid w:val="00BE6BE1"/>
    <w:rsid w:val="00BF0923"/>
    <w:rsid w:val="00BF18D8"/>
    <w:rsid w:val="00BF29F1"/>
    <w:rsid w:val="00BF5744"/>
    <w:rsid w:val="00BF5B2B"/>
    <w:rsid w:val="00BF5DA9"/>
    <w:rsid w:val="00BF7524"/>
    <w:rsid w:val="00BF7892"/>
    <w:rsid w:val="00C017E0"/>
    <w:rsid w:val="00C01B70"/>
    <w:rsid w:val="00C01DA9"/>
    <w:rsid w:val="00C065D6"/>
    <w:rsid w:val="00C1084F"/>
    <w:rsid w:val="00C1110D"/>
    <w:rsid w:val="00C11935"/>
    <w:rsid w:val="00C11CCB"/>
    <w:rsid w:val="00C142DE"/>
    <w:rsid w:val="00C162CF"/>
    <w:rsid w:val="00C1701A"/>
    <w:rsid w:val="00C17533"/>
    <w:rsid w:val="00C2076E"/>
    <w:rsid w:val="00C21BB5"/>
    <w:rsid w:val="00C220C7"/>
    <w:rsid w:val="00C229BF"/>
    <w:rsid w:val="00C2596B"/>
    <w:rsid w:val="00C267EA"/>
    <w:rsid w:val="00C27257"/>
    <w:rsid w:val="00C278F9"/>
    <w:rsid w:val="00C27B0B"/>
    <w:rsid w:val="00C306D3"/>
    <w:rsid w:val="00C34C9B"/>
    <w:rsid w:val="00C34F0D"/>
    <w:rsid w:val="00C352D9"/>
    <w:rsid w:val="00C35D37"/>
    <w:rsid w:val="00C36095"/>
    <w:rsid w:val="00C374E1"/>
    <w:rsid w:val="00C40280"/>
    <w:rsid w:val="00C44358"/>
    <w:rsid w:val="00C51C45"/>
    <w:rsid w:val="00C52ED1"/>
    <w:rsid w:val="00C553D6"/>
    <w:rsid w:val="00C55400"/>
    <w:rsid w:val="00C55EE0"/>
    <w:rsid w:val="00C57768"/>
    <w:rsid w:val="00C605CA"/>
    <w:rsid w:val="00C62BBE"/>
    <w:rsid w:val="00C67801"/>
    <w:rsid w:val="00C70FE0"/>
    <w:rsid w:val="00C722DF"/>
    <w:rsid w:val="00C758A1"/>
    <w:rsid w:val="00C77039"/>
    <w:rsid w:val="00C803D0"/>
    <w:rsid w:val="00C901CC"/>
    <w:rsid w:val="00C9451E"/>
    <w:rsid w:val="00C947DE"/>
    <w:rsid w:val="00C964AC"/>
    <w:rsid w:val="00CA1434"/>
    <w:rsid w:val="00CA1663"/>
    <w:rsid w:val="00CA1E8F"/>
    <w:rsid w:val="00CA342D"/>
    <w:rsid w:val="00CA3FE8"/>
    <w:rsid w:val="00CA4BF6"/>
    <w:rsid w:val="00CA6017"/>
    <w:rsid w:val="00CA6AFA"/>
    <w:rsid w:val="00CA76E6"/>
    <w:rsid w:val="00CB249B"/>
    <w:rsid w:val="00CB258C"/>
    <w:rsid w:val="00CB303B"/>
    <w:rsid w:val="00CB4622"/>
    <w:rsid w:val="00CB48CD"/>
    <w:rsid w:val="00CB6D34"/>
    <w:rsid w:val="00CB6FE5"/>
    <w:rsid w:val="00CB7A16"/>
    <w:rsid w:val="00CB7C47"/>
    <w:rsid w:val="00CC12A8"/>
    <w:rsid w:val="00CC15D8"/>
    <w:rsid w:val="00CC40A1"/>
    <w:rsid w:val="00CC5A4A"/>
    <w:rsid w:val="00CC77A3"/>
    <w:rsid w:val="00CC7F7A"/>
    <w:rsid w:val="00CD01C3"/>
    <w:rsid w:val="00CD37E5"/>
    <w:rsid w:val="00CD446B"/>
    <w:rsid w:val="00CD5E97"/>
    <w:rsid w:val="00CD67D7"/>
    <w:rsid w:val="00CE0159"/>
    <w:rsid w:val="00CE0DA3"/>
    <w:rsid w:val="00CE2E26"/>
    <w:rsid w:val="00CE2E32"/>
    <w:rsid w:val="00CE2F05"/>
    <w:rsid w:val="00CE4EC8"/>
    <w:rsid w:val="00CE73F7"/>
    <w:rsid w:val="00CF0A0F"/>
    <w:rsid w:val="00CF5205"/>
    <w:rsid w:val="00CF5E83"/>
    <w:rsid w:val="00CF7606"/>
    <w:rsid w:val="00D03DB7"/>
    <w:rsid w:val="00D076AA"/>
    <w:rsid w:val="00D108FD"/>
    <w:rsid w:val="00D120DA"/>
    <w:rsid w:val="00D16B0F"/>
    <w:rsid w:val="00D2582D"/>
    <w:rsid w:val="00D2603A"/>
    <w:rsid w:val="00D304A7"/>
    <w:rsid w:val="00D31561"/>
    <w:rsid w:val="00D35294"/>
    <w:rsid w:val="00D37BAD"/>
    <w:rsid w:val="00D37BAE"/>
    <w:rsid w:val="00D37DFA"/>
    <w:rsid w:val="00D442E8"/>
    <w:rsid w:val="00D46CC8"/>
    <w:rsid w:val="00D4749E"/>
    <w:rsid w:val="00D47AEB"/>
    <w:rsid w:val="00D53094"/>
    <w:rsid w:val="00D54254"/>
    <w:rsid w:val="00D54A79"/>
    <w:rsid w:val="00D57031"/>
    <w:rsid w:val="00D60FBF"/>
    <w:rsid w:val="00D61334"/>
    <w:rsid w:val="00D61D41"/>
    <w:rsid w:val="00D62DC6"/>
    <w:rsid w:val="00D6333C"/>
    <w:rsid w:val="00D66467"/>
    <w:rsid w:val="00D70BD6"/>
    <w:rsid w:val="00D74950"/>
    <w:rsid w:val="00D759F1"/>
    <w:rsid w:val="00D80D6E"/>
    <w:rsid w:val="00D81155"/>
    <w:rsid w:val="00D826D5"/>
    <w:rsid w:val="00D867E8"/>
    <w:rsid w:val="00D86B13"/>
    <w:rsid w:val="00D86C4A"/>
    <w:rsid w:val="00D915AF"/>
    <w:rsid w:val="00D91B2F"/>
    <w:rsid w:val="00D92F88"/>
    <w:rsid w:val="00D93C91"/>
    <w:rsid w:val="00D9553B"/>
    <w:rsid w:val="00DA1839"/>
    <w:rsid w:val="00DA3315"/>
    <w:rsid w:val="00DA472F"/>
    <w:rsid w:val="00DA64BD"/>
    <w:rsid w:val="00DA7468"/>
    <w:rsid w:val="00DB1D0A"/>
    <w:rsid w:val="00DB20E0"/>
    <w:rsid w:val="00DB22D3"/>
    <w:rsid w:val="00DB24CF"/>
    <w:rsid w:val="00DB2CF0"/>
    <w:rsid w:val="00DB2EDB"/>
    <w:rsid w:val="00DB3C89"/>
    <w:rsid w:val="00DB4338"/>
    <w:rsid w:val="00DB487B"/>
    <w:rsid w:val="00DB5B33"/>
    <w:rsid w:val="00DC274E"/>
    <w:rsid w:val="00DC513D"/>
    <w:rsid w:val="00DC5672"/>
    <w:rsid w:val="00DC5C29"/>
    <w:rsid w:val="00DC657E"/>
    <w:rsid w:val="00DC67A7"/>
    <w:rsid w:val="00DD28D3"/>
    <w:rsid w:val="00DD4132"/>
    <w:rsid w:val="00DD4D52"/>
    <w:rsid w:val="00DD565B"/>
    <w:rsid w:val="00DD583B"/>
    <w:rsid w:val="00DD5A1D"/>
    <w:rsid w:val="00DD6487"/>
    <w:rsid w:val="00DD7089"/>
    <w:rsid w:val="00DE01EB"/>
    <w:rsid w:val="00DE0FD8"/>
    <w:rsid w:val="00DE166B"/>
    <w:rsid w:val="00DE7405"/>
    <w:rsid w:val="00DE7735"/>
    <w:rsid w:val="00DF1926"/>
    <w:rsid w:val="00DF4432"/>
    <w:rsid w:val="00DF5C96"/>
    <w:rsid w:val="00DF5C97"/>
    <w:rsid w:val="00DF677B"/>
    <w:rsid w:val="00DF6FFD"/>
    <w:rsid w:val="00E00EBF"/>
    <w:rsid w:val="00E0794F"/>
    <w:rsid w:val="00E11627"/>
    <w:rsid w:val="00E131D5"/>
    <w:rsid w:val="00E13307"/>
    <w:rsid w:val="00E144E7"/>
    <w:rsid w:val="00E14F5A"/>
    <w:rsid w:val="00E158A3"/>
    <w:rsid w:val="00E1660A"/>
    <w:rsid w:val="00E210DC"/>
    <w:rsid w:val="00E21464"/>
    <w:rsid w:val="00E21F59"/>
    <w:rsid w:val="00E2227D"/>
    <w:rsid w:val="00E224ED"/>
    <w:rsid w:val="00E26785"/>
    <w:rsid w:val="00E27162"/>
    <w:rsid w:val="00E27E97"/>
    <w:rsid w:val="00E31D9C"/>
    <w:rsid w:val="00E34A7E"/>
    <w:rsid w:val="00E36046"/>
    <w:rsid w:val="00E371C3"/>
    <w:rsid w:val="00E37DFF"/>
    <w:rsid w:val="00E42B12"/>
    <w:rsid w:val="00E42C4C"/>
    <w:rsid w:val="00E43C22"/>
    <w:rsid w:val="00E45DD6"/>
    <w:rsid w:val="00E4799E"/>
    <w:rsid w:val="00E5052E"/>
    <w:rsid w:val="00E5340A"/>
    <w:rsid w:val="00E53A46"/>
    <w:rsid w:val="00E55C18"/>
    <w:rsid w:val="00E601B2"/>
    <w:rsid w:val="00E609D8"/>
    <w:rsid w:val="00E657E3"/>
    <w:rsid w:val="00E668E5"/>
    <w:rsid w:val="00E72280"/>
    <w:rsid w:val="00E731F0"/>
    <w:rsid w:val="00E7323A"/>
    <w:rsid w:val="00E737AD"/>
    <w:rsid w:val="00E74768"/>
    <w:rsid w:val="00E75224"/>
    <w:rsid w:val="00E7577D"/>
    <w:rsid w:val="00E76DA5"/>
    <w:rsid w:val="00E902A7"/>
    <w:rsid w:val="00E903F3"/>
    <w:rsid w:val="00E9177C"/>
    <w:rsid w:val="00E91A62"/>
    <w:rsid w:val="00E91C3B"/>
    <w:rsid w:val="00E91EF5"/>
    <w:rsid w:val="00E9599C"/>
    <w:rsid w:val="00E9721F"/>
    <w:rsid w:val="00EA0CFA"/>
    <w:rsid w:val="00EA1287"/>
    <w:rsid w:val="00EA6DF5"/>
    <w:rsid w:val="00EA78B7"/>
    <w:rsid w:val="00EB0680"/>
    <w:rsid w:val="00EB12F1"/>
    <w:rsid w:val="00EB2806"/>
    <w:rsid w:val="00EB40A3"/>
    <w:rsid w:val="00EB4998"/>
    <w:rsid w:val="00EB70FD"/>
    <w:rsid w:val="00EB7EED"/>
    <w:rsid w:val="00EC1E6B"/>
    <w:rsid w:val="00EC41EF"/>
    <w:rsid w:val="00EC5BD2"/>
    <w:rsid w:val="00EC694C"/>
    <w:rsid w:val="00EC7334"/>
    <w:rsid w:val="00ED016E"/>
    <w:rsid w:val="00ED432C"/>
    <w:rsid w:val="00ED6939"/>
    <w:rsid w:val="00ED6C4C"/>
    <w:rsid w:val="00ED77EF"/>
    <w:rsid w:val="00ED7CCB"/>
    <w:rsid w:val="00EE0B7C"/>
    <w:rsid w:val="00EE0C04"/>
    <w:rsid w:val="00EE4EAE"/>
    <w:rsid w:val="00EE5413"/>
    <w:rsid w:val="00EE729B"/>
    <w:rsid w:val="00EF0DD2"/>
    <w:rsid w:val="00EF205A"/>
    <w:rsid w:val="00EF53E6"/>
    <w:rsid w:val="00EF694D"/>
    <w:rsid w:val="00EF6CD5"/>
    <w:rsid w:val="00F00B68"/>
    <w:rsid w:val="00F03D20"/>
    <w:rsid w:val="00F07162"/>
    <w:rsid w:val="00F12897"/>
    <w:rsid w:val="00F17914"/>
    <w:rsid w:val="00F23D18"/>
    <w:rsid w:val="00F23F4C"/>
    <w:rsid w:val="00F258FC"/>
    <w:rsid w:val="00F30D2E"/>
    <w:rsid w:val="00F3245F"/>
    <w:rsid w:val="00F41553"/>
    <w:rsid w:val="00F418B8"/>
    <w:rsid w:val="00F44B35"/>
    <w:rsid w:val="00F44BCF"/>
    <w:rsid w:val="00F469CA"/>
    <w:rsid w:val="00F47A73"/>
    <w:rsid w:val="00F51A9F"/>
    <w:rsid w:val="00F53A78"/>
    <w:rsid w:val="00F55A8C"/>
    <w:rsid w:val="00F60463"/>
    <w:rsid w:val="00F60E8E"/>
    <w:rsid w:val="00F6192C"/>
    <w:rsid w:val="00F7020A"/>
    <w:rsid w:val="00F70F61"/>
    <w:rsid w:val="00F71F1D"/>
    <w:rsid w:val="00F752D4"/>
    <w:rsid w:val="00F75E5E"/>
    <w:rsid w:val="00F76122"/>
    <w:rsid w:val="00F80B3D"/>
    <w:rsid w:val="00F8230F"/>
    <w:rsid w:val="00F82AAD"/>
    <w:rsid w:val="00F832B5"/>
    <w:rsid w:val="00F84C6C"/>
    <w:rsid w:val="00F86BA7"/>
    <w:rsid w:val="00F91E36"/>
    <w:rsid w:val="00F93969"/>
    <w:rsid w:val="00F94F77"/>
    <w:rsid w:val="00F95A63"/>
    <w:rsid w:val="00F95A94"/>
    <w:rsid w:val="00FA03FB"/>
    <w:rsid w:val="00FA3CFB"/>
    <w:rsid w:val="00FA5193"/>
    <w:rsid w:val="00FA736B"/>
    <w:rsid w:val="00FA7BD9"/>
    <w:rsid w:val="00FB3295"/>
    <w:rsid w:val="00FB69C2"/>
    <w:rsid w:val="00FB7096"/>
    <w:rsid w:val="00FB7102"/>
    <w:rsid w:val="00FB7DC4"/>
    <w:rsid w:val="00FC294A"/>
    <w:rsid w:val="00FC50B0"/>
    <w:rsid w:val="00FC61D5"/>
    <w:rsid w:val="00FC6685"/>
    <w:rsid w:val="00FC6F68"/>
    <w:rsid w:val="00FD21F3"/>
    <w:rsid w:val="00FD616F"/>
    <w:rsid w:val="00FD7FEB"/>
    <w:rsid w:val="00FE001B"/>
    <w:rsid w:val="00FE1B7C"/>
    <w:rsid w:val="00FE645B"/>
    <w:rsid w:val="00FE67BB"/>
    <w:rsid w:val="00FE6CE6"/>
    <w:rsid w:val="00FE737B"/>
    <w:rsid w:val="00FF0291"/>
    <w:rsid w:val="00FF1553"/>
    <w:rsid w:val="00FF1B3F"/>
    <w:rsid w:val="00FF2DE6"/>
    <w:rsid w:val="00FF4EFB"/>
    <w:rsid w:val="00FF5750"/>
    <w:rsid w:val="00FF659E"/>
    <w:rsid w:val="00FF7EF3"/>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D804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CA"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35831"/>
    <w:pPr>
      <w:spacing w:after="0" w:line="240" w:lineRule="auto"/>
    </w:pPr>
    <w:rPr>
      <w:rFonts w:ascii="Times New Roman" w:eastAsia="Times New Roman" w:hAnsi="Times New Roman" w:cs="Times New Roman"/>
      <w:sz w:val="24"/>
      <w:szCs w:val="24"/>
      <w:lang w:eastAsia="fr-FR"/>
    </w:rPr>
  </w:style>
  <w:style w:type="paragraph" w:styleId="Titre1">
    <w:name w:val="heading 1"/>
    <w:basedOn w:val="Normal"/>
    <w:next w:val="Normal"/>
    <w:link w:val="Titre1Car"/>
    <w:uiPriority w:val="9"/>
    <w:qFormat/>
    <w:rsid w:val="006155B5"/>
    <w:pPr>
      <w:numPr>
        <w:numId w:val="31"/>
      </w:numPr>
      <w:adjustRightInd w:val="0"/>
      <w:spacing w:before="240" w:after="120"/>
      <w:outlineLvl w:val="0"/>
    </w:pPr>
    <w:rPr>
      <w:rFonts w:eastAsiaTheme="minorHAnsi"/>
      <w:b/>
      <w:sz w:val="28"/>
      <w:lang w:eastAsia="en-US"/>
    </w:rPr>
  </w:style>
  <w:style w:type="paragraph" w:styleId="Titre2">
    <w:name w:val="heading 2"/>
    <w:basedOn w:val="Normal"/>
    <w:next w:val="Normal"/>
    <w:link w:val="Titre2Car"/>
    <w:uiPriority w:val="9"/>
    <w:unhideWhenUsed/>
    <w:qFormat/>
    <w:rsid w:val="008D2B23"/>
    <w:pPr>
      <w:keepNext/>
      <w:keepLines/>
      <w:numPr>
        <w:ilvl w:val="1"/>
        <w:numId w:val="31"/>
      </w:numPr>
      <w:outlineLvl w:val="1"/>
    </w:pPr>
    <w:rPr>
      <w:b/>
      <w:bCs/>
      <w:lang w:eastAsia="en-US"/>
    </w:rPr>
  </w:style>
  <w:style w:type="paragraph" w:styleId="Titre3">
    <w:name w:val="heading 3"/>
    <w:basedOn w:val="Normal"/>
    <w:next w:val="Normal"/>
    <w:link w:val="Titre3Car"/>
    <w:uiPriority w:val="9"/>
    <w:unhideWhenUsed/>
    <w:qFormat/>
    <w:rsid w:val="00A7775B"/>
    <w:pPr>
      <w:keepNext/>
      <w:keepLines/>
      <w:numPr>
        <w:ilvl w:val="2"/>
        <w:numId w:val="31"/>
      </w:numPr>
      <w:spacing w:before="120"/>
      <w:outlineLvl w:val="2"/>
    </w:pPr>
    <w:rPr>
      <w:rFonts w:eastAsia="STKaiti"/>
      <w:b/>
      <w:bCs/>
      <w:lang w:eastAsia="en-US"/>
    </w:rPr>
  </w:style>
  <w:style w:type="paragraph" w:styleId="Titre4">
    <w:name w:val="heading 4"/>
    <w:basedOn w:val="Normal"/>
    <w:next w:val="Normal"/>
    <w:link w:val="Titre4Car"/>
    <w:uiPriority w:val="9"/>
    <w:unhideWhenUsed/>
    <w:qFormat/>
    <w:rsid w:val="0044351E"/>
    <w:pPr>
      <w:keepNext/>
      <w:keepLines/>
      <w:numPr>
        <w:ilvl w:val="3"/>
        <w:numId w:val="31"/>
      </w:numPr>
      <w:spacing w:before="120"/>
      <w:outlineLvl w:val="3"/>
    </w:pPr>
    <w:rPr>
      <w:rFonts w:eastAsiaTheme="majorEastAsia"/>
      <w:b/>
      <w:bCs/>
      <w:i/>
      <w:iCs/>
      <w:lang w:eastAsia="en-US"/>
    </w:rPr>
  </w:style>
  <w:style w:type="paragraph" w:styleId="Titre5">
    <w:name w:val="heading 5"/>
    <w:basedOn w:val="Normal"/>
    <w:next w:val="Normal"/>
    <w:link w:val="Titre5Car"/>
    <w:uiPriority w:val="9"/>
    <w:semiHidden/>
    <w:unhideWhenUsed/>
    <w:qFormat/>
    <w:rsid w:val="00EB70FD"/>
    <w:pPr>
      <w:keepNext/>
      <w:keepLines/>
      <w:numPr>
        <w:ilvl w:val="4"/>
        <w:numId w:val="31"/>
      </w:numPr>
      <w:spacing w:before="200" w:line="276" w:lineRule="auto"/>
      <w:outlineLvl w:val="4"/>
    </w:pPr>
    <w:rPr>
      <w:rFonts w:asciiTheme="majorHAnsi" w:eastAsiaTheme="majorEastAsia" w:hAnsiTheme="majorHAnsi" w:cstheme="majorBidi"/>
      <w:color w:val="243F60" w:themeColor="accent1" w:themeShade="7F"/>
      <w:lang w:eastAsia="en-US"/>
    </w:rPr>
  </w:style>
  <w:style w:type="paragraph" w:styleId="Titre6">
    <w:name w:val="heading 6"/>
    <w:basedOn w:val="Normal"/>
    <w:next w:val="Normal"/>
    <w:link w:val="Titre6Car"/>
    <w:unhideWhenUsed/>
    <w:qFormat/>
    <w:rsid w:val="00EB70FD"/>
    <w:pPr>
      <w:keepNext/>
      <w:keepLines/>
      <w:numPr>
        <w:ilvl w:val="5"/>
        <w:numId w:val="31"/>
      </w:numPr>
      <w:spacing w:before="200" w:line="276" w:lineRule="auto"/>
      <w:outlineLvl w:val="5"/>
    </w:pPr>
    <w:rPr>
      <w:rFonts w:asciiTheme="majorHAnsi" w:eastAsiaTheme="majorEastAsia" w:hAnsiTheme="majorHAnsi" w:cstheme="majorBidi"/>
      <w:i/>
      <w:iCs/>
      <w:color w:val="243F60" w:themeColor="accent1" w:themeShade="7F"/>
      <w:lang w:eastAsia="en-US"/>
    </w:rPr>
  </w:style>
  <w:style w:type="paragraph" w:styleId="Titre7">
    <w:name w:val="heading 7"/>
    <w:basedOn w:val="Normal"/>
    <w:next w:val="Normal"/>
    <w:link w:val="Titre7Car"/>
    <w:uiPriority w:val="9"/>
    <w:semiHidden/>
    <w:unhideWhenUsed/>
    <w:qFormat/>
    <w:rsid w:val="00EB70FD"/>
    <w:pPr>
      <w:keepNext/>
      <w:keepLines/>
      <w:numPr>
        <w:ilvl w:val="6"/>
        <w:numId w:val="31"/>
      </w:numPr>
      <w:spacing w:before="200" w:line="276" w:lineRule="auto"/>
      <w:outlineLvl w:val="6"/>
    </w:pPr>
    <w:rPr>
      <w:rFonts w:asciiTheme="majorHAnsi" w:eastAsiaTheme="majorEastAsia" w:hAnsiTheme="majorHAnsi" w:cstheme="majorBidi"/>
      <w:i/>
      <w:iCs/>
      <w:color w:val="404040" w:themeColor="text1" w:themeTint="BF"/>
      <w:lang w:eastAsia="en-US"/>
    </w:rPr>
  </w:style>
  <w:style w:type="paragraph" w:styleId="Titre8">
    <w:name w:val="heading 8"/>
    <w:basedOn w:val="Normal"/>
    <w:next w:val="Normal"/>
    <w:link w:val="Titre8Car"/>
    <w:uiPriority w:val="9"/>
    <w:semiHidden/>
    <w:unhideWhenUsed/>
    <w:qFormat/>
    <w:rsid w:val="00EB70FD"/>
    <w:pPr>
      <w:keepNext/>
      <w:keepLines/>
      <w:numPr>
        <w:ilvl w:val="7"/>
        <w:numId w:val="31"/>
      </w:numPr>
      <w:spacing w:before="200" w:line="276" w:lineRule="auto"/>
      <w:outlineLvl w:val="7"/>
    </w:pPr>
    <w:rPr>
      <w:rFonts w:asciiTheme="majorHAnsi" w:eastAsiaTheme="majorEastAsia" w:hAnsiTheme="majorHAnsi" w:cstheme="majorBidi"/>
      <w:color w:val="404040" w:themeColor="text1" w:themeTint="BF"/>
      <w:sz w:val="20"/>
      <w:szCs w:val="20"/>
      <w:lang w:eastAsia="en-US"/>
    </w:rPr>
  </w:style>
  <w:style w:type="paragraph" w:styleId="Titre9">
    <w:name w:val="heading 9"/>
    <w:basedOn w:val="Normal"/>
    <w:next w:val="Normal"/>
    <w:link w:val="Titre9Car"/>
    <w:uiPriority w:val="9"/>
    <w:semiHidden/>
    <w:unhideWhenUsed/>
    <w:qFormat/>
    <w:rsid w:val="00EB70FD"/>
    <w:pPr>
      <w:keepNext/>
      <w:keepLines/>
      <w:numPr>
        <w:ilvl w:val="8"/>
        <w:numId w:val="31"/>
      </w:numPr>
      <w:spacing w:before="200" w:line="276" w:lineRule="auto"/>
      <w:outlineLvl w:val="8"/>
    </w:pPr>
    <w:rPr>
      <w:rFonts w:asciiTheme="majorHAnsi" w:eastAsiaTheme="majorEastAsia" w:hAnsiTheme="majorHAnsi" w:cstheme="majorBidi"/>
      <w:i/>
      <w:iCs/>
      <w:color w:val="404040" w:themeColor="text1" w:themeTint="BF"/>
      <w:sz w:val="20"/>
      <w:szCs w:val="20"/>
      <w:lang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6155B5"/>
    <w:rPr>
      <w:rFonts w:ascii="Times New Roman" w:hAnsi="Times New Roman" w:cs="Times New Roman"/>
      <w:b/>
      <w:sz w:val="28"/>
      <w:szCs w:val="24"/>
    </w:rPr>
  </w:style>
  <w:style w:type="character" w:customStyle="1" w:styleId="Titre2Car">
    <w:name w:val="Titre 2 Car"/>
    <w:basedOn w:val="Policepardfaut"/>
    <w:link w:val="Titre2"/>
    <w:uiPriority w:val="9"/>
    <w:rsid w:val="008D2B23"/>
    <w:rPr>
      <w:rFonts w:ascii="Times New Roman" w:eastAsia="Times New Roman" w:hAnsi="Times New Roman" w:cs="Times New Roman"/>
      <w:b/>
      <w:bCs/>
      <w:sz w:val="24"/>
      <w:szCs w:val="24"/>
    </w:rPr>
  </w:style>
  <w:style w:type="character" w:customStyle="1" w:styleId="Titre3Car">
    <w:name w:val="Titre 3 Car"/>
    <w:basedOn w:val="Policepardfaut"/>
    <w:link w:val="Titre3"/>
    <w:uiPriority w:val="9"/>
    <w:rsid w:val="00A7775B"/>
    <w:rPr>
      <w:rFonts w:ascii="Times New Roman" w:eastAsia="STKaiti" w:hAnsi="Times New Roman" w:cs="Times New Roman"/>
      <w:b/>
      <w:bCs/>
      <w:sz w:val="24"/>
      <w:szCs w:val="24"/>
    </w:rPr>
  </w:style>
  <w:style w:type="character" w:customStyle="1" w:styleId="Titre4Car">
    <w:name w:val="Titre 4 Car"/>
    <w:basedOn w:val="Policepardfaut"/>
    <w:link w:val="Titre4"/>
    <w:uiPriority w:val="9"/>
    <w:rsid w:val="0044351E"/>
    <w:rPr>
      <w:rFonts w:ascii="Times New Roman" w:eastAsiaTheme="majorEastAsia" w:hAnsi="Times New Roman" w:cs="Times New Roman"/>
      <w:b/>
      <w:bCs/>
      <w:i/>
      <w:iCs/>
      <w:sz w:val="24"/>
    </w:rPr>
  </w:style>
  <w:style w:type="character" w:customStyle="1" w:styleId="Titre5Car">
    <w:name w:val="Titre 5 Car"/>
    <w:basedOn w:val="Policepardfaut"/>
    <w:link w:val="Titre5"/>
    <w:uiPriority w:val="9"/>
    <w:semiHidden/>
    <w:rsid w:val="00EB70FD"/>
    <w:rPr>
      <w:rFonts w:asciiTheme="majorHAnsi" w:eastAsiaTheme="majorEastAsia" w:hAnsiTheme="majorHAnsi" w:cstheme="majorBidi"/>
      <w:color w:val="243F60" w:themeColor="accent1" w:themeShade="7F"/>
      <w:sz w:val="24"/>
      <w:szCs w:val="24"/>
    </w:rPr>
  </w:style>
  <w:style w:type="character" w:customStyle="1" w:styleId="Titre6Car">
    <w:name w:val="Titre 6 Car"/>
    <w:basedOn w:val="Policepardfaut"/>
    <w:link w:val="Titre6"/>
    <w:rsid w:val="00EB70FD"/>
    <w:rPr>
      <w:rFonts w:asciiTheme="majorHAnsi" w:eastAsiaTheme="majorEastAsia" w:hAnsiTheme="majorHAnsi" w:cstheme="majorBidi"/>
      <w:i/>
      <w:iCs/>
      <w:color w:val="243F60" w:themeColor="accent1" w:themeShade="7F"/>
      <w:sz w:val="24"/>
      <w:szCs w:val="24"/>
    </w:rPr>
  </w:style>
  <w:style w:type="character" w:customStyle="1" w:styleId="Titre7Car">
    <w:name w:val="Titre 7 Car"/>
    <w:basedOn w:val="Policepardfaut"/>
    <w:link w:val="Titre7"/>
    <w:uiPriority w:val="9"/>
    <w:semiHidden/>
    <w:rsid w:val="00EB70FD"/>
    <w:rPr>
      <w:rFonts w:asciiTheme="majorHAnsi" w:eastAsiaTheme="majorEastAsia" w:hAnsiTheme="majorHAnsi" w:cstheme="majorBidi"/>
      <w:i/>
      <w:iCs/>
      <w:color w:val="404040" w:themeColor="text1" w:themeTint="BF"/>
      <w:sz w:val="24"/>
      <w:szCs w:val="24"/>
    </w:rPr>
  </w:style>
  <w:style w:type="character" w:customStyle="1" w:styleId="Titre8Car">
    <w:name w:val="Titre 8 Car"/>
    <w:basedOn w:val="Policepardfaut"/>
    <w:link w:val="Titre8"/>
    <w:uiPriority w:val="9"/>
    <w:semiHidden/>
    <w:rsid w:val="00EB70FD"/>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EB70FD"/>
    <w:rPr>
      <w:rFonts w:asciiTheme="majorHAnsi" w:eastAsiaTheme="majorEastAsia" w:hAnsiTheme="majorHAnsi" w:cstheme="majorBidi"/>
      <w:i/>
      <w:iCs/>
      <w:color w:val="404040" w:themeColor="text1" w:themeTint="BF"/>
      <w:sz w:val="20"/>
      <w:szCs w:val="20"/>
    </w:rPr>
  </w:style>
  <w:style w:type="paragraph" w:styleId="Titre">
    <w:name w:val="Title"/>
    <w:basedOn w:val="Normal"/>
    <w:next w:val="Normal"/>
    <w:link w:val="TitreCar"/>
    <w:uiPriority w:val="10"/>
    <w:qFormat/>
    <w:rsid w:val="00EB70FD"/>
    <w:pPr>
      <w:spacing w:after="300"/>
      <w:contextualSpacing/>
      <w:jc w:val="center"/>
    </w:pPr>
    <w:rPr>
      <w:rFonts w:eastAsiaTheme="majorEastAsia"/>
      <w:spacing w:val="5"/>
      <w:kern w:val="28"/>
      <w:sz w:val="44"/>
      <w:szCs w:val="52"/>
      <w:lang w:eastAsia="en-US"/>
    </w:rPr>
  </w:style>
  <w:style w:type="character" w:customStyle="1" w:styleId="TitreCar">
    <w:name w:val="Titre Car"/>
    <w:basedOn w:val="Policepardfaut"/>
    <w:link w:val="Titre"/>
    <w:uiPriority w:val="10"/>
    <w:rsid w:val="00EB70FD"/>
    <w:rPr>
      <w:rFonts w:ascii="Times New Roman" w:eastAsiaTheme="majorEastAsia" w:hAnsi="Times New Roman" w:cs="Times New Roman"/>
      <w:spacing w:val="5"/>
      <w:kern w:val="28"/>
      <w:sz w:val="44"/>
      <w:szCs w:val="52"/>
    </w:rPr>
  </w:style>
  <w:style w:type="paragraph" w:styleId="Paragraphedeliste">
    <w:name w:val="List Paragraph"/>
    <w:basedOn w:val="Normal"/>
    <w:link w:val="ParagraphedelisteCar"/>
    <w:uiPriority w:val="34"/>
    <w:qFormat/>
    <w:rsid w:val="006155B5"/>
    <w:pPr>
      <w:spacing w:after="120"/>
      <w:jc w:val="both"/>
    </w:pPr>
    <w:rPr>
      <w:rFonts w:eastAsiaTheme="minorHAnsi"/>
      <w:lang w:eastAsia="en-US"/>
    </w:rPr>
  </w:style>
  <w:style w:type="character" w:customStyle="1" w:styleId="ParagraphedelisteCar">
    <w:name w:val="Paragraphe de liste Car"/>
    <w:basedOn w:val="Policepardfaut"/>
    <w:link w:val="Paragraphedeliste"/>
    <w:uiPriority w:val="34"/>
    <w:rsid w:val="006155B5"/>
    <w:rPr>
      <w:rFonts w:ascii="Times New Roman" w:hAnsi="Times New Roman" w:cs="Times New Roman"/>
      <w:sz w:val="24"/>
      <w:szCs w:val="24"/>
    </w:rPr>
  </w:style>
  <w:style w:type="paragraph" w:customStyle="1" w:styleId="Rsum">
    <w:name w:val="Résumé"/>
    <w:basedOn w:val="Paragraphedeliste"/>
    <w:link w:val="RsumCar"/>
    <w:qFormat/>
    <w:rsid w:val="0044351E"/>
    <w:pPr>
      <w:ind w:left="567" w:right="702"/>
    </w:pPr>
  </w:style>
  <w:style w:type="character" w:customStyle="1" w:styleId="RsumCar">
    <w:name w:val="Résumé Car"/>
    <w:basedOn w:val="ParagraphedelisteCar"/>
    <w:link w:val="Rsum"/>
    <w:rsid w:val="0044351E"/>
    <w:rPr>
      <w:rFonts w:ascii="Times New Roman" w:hAnsi="Times New Roman" w:cs="Times New Roman"/>
      <w:sz w:val="24"/>
      <w:szCs w:val="24"/>
    </w:rPr>
  </w:style>
  <w:style w:type="paragraph" w:styleId="En-tte">
    <w:name w:val="header"/>
    <w:basedOn w:val="Normal"/>
    <w:link w:val="En-tteCar"/>
    <w:uiPriority w:val="99"/>
    <w:unhideWhenUsed/>
    <w:rsid w:val="005D7387"/>
    <w:pPr>
      <w:tabs>
        <w:tab w:val="center" w:pos="4320"/>
        <w:tab w:val="right" w:pos="8640"/>
      </w:tabs>
    </w:pPr>
    <w:rPr>
      <w:rFonts w:eastAsiaTheme="minorHAnsi"/>
      <w:lang w:eastAsia="en-US"/>
    </w:rPr>
  </w:style>
  <w:style w:type="character" w:customStyle="1" w:styleId="En-tteCar">
    <w:name w:val="En-tête Car"/>
    <w:basedOn w:val="Policepardfaut"/>
    <w:link w:val="En-tte"/>
    <w:uiPriority w:val="99"/>
    <w:rsid w:val="005D7387"/>
  </w:style>
  <w:style w:type="paragraph" w:styleId="Pieddepage">
    <w:name w:val="footer"/>
    <w:basedOn w:val="Normal"/>
    <w:link w:val="PieddepageCar"/>
    <w:unhideWhenUsed/>
    <w:rsid w:val="005D7387"/>
    <w:pPr>
      <w:tabs>
        <w:tab w:val="center" w:pos="4320"/>
        <w:tab w:val="right" w:pos="8640"/>
      </w:tabs>
    </w:pPr>
    <w:rPr>
      <w:rFonts w:eastAsiaTheme="minorHAnsi"/>
      <w:lang w:eastAsia="en-US"/>
    </w:rPr>
  </w:style>
  <w:style w:type="character" w:customStyle="1" w:styleId="PieddepageCar">
    <w:name w:val="Pied de page Car"/>
    <w:basedOn w:val="Policepardfaut"/>
    <w:link w:val="Pieddepage"/>
    <w:rsid w:val="005D7387"/>
  </w:style>
  <w:style w:type="paragraph" w:customStyle="1" w:styleId="Puceniv1">
    <w:name w:val="Puce niv 1"/>
    <w:basedOn w:val="Paragraphedeliste"/>
    <w:link w:val="Puceniv1Car"/>
    <w:qFormat/>
    <w:rsid w:val="00EB7EED"/>
    <w:pPr>
      <w:numPr>
        <w:numId w:val="2"/>
      </w:numPr>
    </w:pPr>
  </w:style>
  <w:style w:type="character" w:customStyle="1" w:styleId="Puceniv1Car">
    <w:name w:val="Puce niv 1 Car"/>
    <w:basedOn w:val="ParagraphedelisteCar"/>
    <w:link w:val="Puceniv1"/>
    <w:rsid w:val="00EB7EED"/>
    <w:rPr>
      <w:rFonts w:ascii="Times New Roman" w:hAnsi="Times New Roman" w:cs="Times New Roman"/>
      <w:sz w:val="24"/>
      <w:szCs w:val="24"/>
    </w:rPr>
  </w:style>
  <w:style w:type="paragraph" w:customStyle="1" w:styleId="Puceniv2">
    <w:name w:val="Puce niv 2"/>
    <w:basedOn w:val="Paragraphedeliste"/>
    <w:link w:val="Puceniv2Car"/>
    <w:qFormat/>
    <w:rsid w:val="00EB7EED"/>
    <w:pPr>
      <w:numPr>
        <w:ilvl w:val="1"/>
        <w:numId w:val="3"/>
      </w:numPr>
      <w:ind w:left="1077" w:hanging="357"/>
    </w:pPr>
  </w:style>
  <w:style w:type="character" w:customStyle="1" w:styleId="Puceniv2Car">
    <w:name w:val="Puce niv 2 Car"/>
    <w:basedOn w:val="ParagraphedelisteCar"/>
    <w:link w:val="Puceniv2"/>
    <w:rsid w:val="00EB7EED"/>
    <w:rPr>
      <w:rFonts w:ascii="Times New Roman" w:hAnsi="Times New Roman" w:cs="Times New Roman"/>
      <w:sz w:val="24"/>
      <w:szCs w:val="24"/>
    </w:rPr>
  </w:style>
  <w:style w:type="table" w:styleId="Grilledutableau">
    <w:name w:val="Table Grid"/>
    <w:basedOn w:val="TableauNormal"/>
    <w:uiPriority w:val="59"/>
    <w:rsid w:val="00EB7E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reTableau">
    <w:name w:val="Titre Tableau"/>
    <w:basedOn w:val="Normal"/>
    <w:link w:val="TitreTableauCar"/>
    <w:rsid w:val="00EB7EED"/>
    <w:pPr>
      <w:spacing w:before="240" w:after="240"/>
    </w:pPr>
    <w:rPr>
      <w:rFonts w:eastAsiaTheme="minorHAnsi"/>
      <w:b/>
      <w:lang w:eastAsia="en-US"/>
    </w:rPr>
  </w:style>
  <w:style w:type="character" w:customStyle="1" w:styleId="TitreTableauCar">
    <w:name w:val="Titre Tableau Car"/>
    <w:basedOn w:val="Policepardfaut"/>
    <w:link w:val="TitreTableau"/>
    <w:rsid w:val="00EB7EED"/>
    <w:rPr>
      <w:b/>
    </w:rPr>
  </w:style>
  <w:style w:type="paragraph" w:styleId="Textedebulles">
    <w:name w:val="Balloon Text"/>
    <w:basedOn w:val="Normal"/>
    <w:link w:val="TextedebullesCar"/>
    <w:uiPriority w:val="99"/>
    <w:semiHidden/>
    <w:unhideWhenUsed/>
    <w:rsid w:val="001C32E4"/>
    <w:rPr>
      <w:rFonts w:ascii="Tahoma" w:eastAsiaTheme="minorHAnsi" w:hAnsi="Tahoma" w:cs="Tahoma"/>
      <w:sz w:val="16"/>
      <w:szCs w:val="16"/>
      <w:lang w:eastAsia="en-US"/>
    </w:rPr>
  </w:style>
  <w:style w:type="character" w:customStyle="1" w:styleId="TextedebullesCar">
    <w:name w:val="Texte de bulles Car"/>
    <w:basedOn w:val="Policepardfaut"/>
    <w:link w:val="Textedebulles"/>
    <w:uiPriority w:val="99"/>
    <w:semiHidden/>
    <w:rsid w:val="001C32E4"/>
    <w:rPr>
      <w:rFonts w:ascii="Tahoma" w:hAnsi="Tahoma" w:cs="Tahoma"/>
      <w:sz w:val="16"/>
      <w:szCs w:val="16"/>
    </w:rPr>
  </w:style>
  <w:style w:type="paragraph" w:customStyle="1" w:styleId="TitreFigure">
    <w:name w:val="Titre Figure"/>
    <w:basedOn w:val="Normal"/>
    <w:link w:val="TitreFigureCar"/>
    <w:rsid w:val="001C32E4"/>
    <w:pPr>
      <w:spacing w:after="200" w:line="276" w:lineRule="auto"/>
    </w:pPr>
    <w:rPr>
      <w:rFonts w:eastAsiaTheme="minorHAnsi"/>
      <w:b/>
      <w:lang w:eastAsia="en-US"/>
    </w:rPr>
  </w:style>
  <w:style w:type="character" w:customStyle="1" w:styleId="TitreFigureCar">
    <w:name w:val="Titre Figure Car"/>
    <w:basedOn w:val="Policepardfaut"/>
    <w:link w:val="TitreFigure"/>
    <w:rsid w:val="001C32E4"/>
    <w:rPr>
      <w:b/>
    </w:rPr>
  </w:style>
  <w:style w:type="paragraph" w:customStyle="1" w:styleId="Titretableau0">
    <w:name w:val="Titre tableau"/>
    <w:basedOn w:val="Normal"/>
    <w:link w:val="TitretableauCar0"/>
    <w:rsid w:val="0044351E"/>
    <w:pPr>
      <w:spacing w:after="240"/>
    </w:pPr>
    <w:rPr>
      <w:rFonts w:eastAsiaTheme="minorHAnsi"/>
      <w:b/>
      <w:lang w:eastAsia="en-US"/>
    </w:rPr>
  </w:style>
  <w:style w:type="character" w:customStyle="1" w:styleId="TitretableauCar0">
    <w:name w:val="Titre tableau Car"/>
    <w:basedOn w:val="Policepardfaut"/>
    <w:link w:val="Titretableau0"/>
    <w:rsid w:val="0044351E"/>
    <w:rPr>
      <w:rFonts w:ascii="Times New Roman" w:hAnsi="Times New Roman" w:cs="Times New Roman"/>
      <w:b/>
      <w:sz w:val="24"/>
    </w:rPr>
  </w:style>
  <w:style w:type="paragraph" w:customStyle="1" w:styleId="TitreRfrences">
    <w:name w:val="Titre Références"/>
    <w:basedOn w:val="Titre1"/>
    <w:link w:val="TitreRfrencesCar"/>
    <w:qFormat/>
    <w:rsid w:val="00CB4622"/>
    <w:pPr>
      <w:numPr>
        <w:numId w:val="0"/>
      </w:numPr>
      <w:jc w:val="center"/>
    </w:pPr>
  </w:style>
  <w:style w:type="character" w:customStyle="1" w:styleId="TitreRfrencesCar">
    <w:name w:val="Titre Références Car"/>
    <w:basedOn w:val="Titre1Car"/>
    <w:link w:val="TitreRfrences"/>
    <w:rsid w:val="00CB4622"/>
    <w:rPr>
      <w:rFonts w:ascii="Times New Roman" w:hAnsi="Times New Roman" w:cs="Times New Roman"/>
      <w:b/>
      <w:sz w:val="28"/>
      <w:szCs w:val="24"/>
    </w:rPr>
  </w:style>
  <w:style w:type="paragraph" w:customStyle="1" w:styleId="TitreIntro">
    <w:name w:val="Titre Intro"/>
    <w:basedOn w:val="Titre1"/>
    <w:link w:val="TitreIntroCar"/>
    <w:qFormat/>
    <w:rsid w:val="00CB4622"/>
    <w:pPr>
      <w:numPr>
        <w:numId w:val="0"/>
      </w:numPr>
      <w:ind w:left="431" w:hanging="431"/>
    </w:pPr>
  </w:style>
  <w:style w:type="character" w:customStyle="1" w:styleId="TitreIntroCar">
    <w:name w:val="Titre Intro Car"/>
    <w:basedOn w:val="Titre1Car"/>
    <w:link w:val="TitreIntro"/>
    <w:rsid w:val="00CB4622"/>
    <w:rPr>
      <w:rFonts w:ascii="Times New Roman" w:hAnsi="Times New Roman" w:cs="Times New Roman"/>
      <w:b/>
      <w:sz w:val="24"/>
      <w:szCs w:val="24"/>
    </w:rPr>
  </w:style>
  <w:style w:type="paragraph" w:styleId="NormalWeb">
    <w:name w:val="Normal (Web)"/>
    <w:basedOn w:val="Normal"/>
    <w:uiPriority w:val="99"/>
    <w:unhideWhenUsed/>
    <w:rsid w:val="00117277"/>
    <w:pPr>
      <w:spacing w:before="100" w:beforeAutospacing="1" w:after="100" w:afterAutospacing="1"/>
    </w:pPr>
  </w:style>
  <w:style w:type="paragraph" w:styleId="Notedebasdepage">
    <w:name w:val="footnote text"/>
    <w:basedOn w:val="Normal"/>
    <w:link w:val="NotedebasdepageCar"/>
    <w:uiPriority w:val="99"/>
    <w:semiHidden/>
    <w:unhideWhenUsed/>
    <w:rsid w:val="00117277"/>
    <w:rPr>
      <w:rFonts w:eastAsiaTheme="minorHAnsi"/>
      <w:sz w:val="20"/>
      <w:szCs w:val="20"/>
      <w:lang w:eastAsia="en-US"/>
    </w:rPr>
  </w:style>
  <w:style w:type="character" w:customStyle="1" w:styleId="NotedebasdepageCar">
    <w:name w:val="Note de bas de page Car"/>
    <w:basedOn w:val="Policepardfaut"/>
    <w:link w:val="Notedebasdepage"/>
    <w:uiPriority w:val="99"/>
    <w:semiHidden/>
    <w:rsid w:val="00117277"/>
    <w:rPr>
      <w:rFonts w:ascii="Times New Roman" w:hAnsi="Times New Roman" w:cs="Times New Roman"/>
      <w:sz w:val="20"/>
      <w:szCs w:val="20"/>
    </w:rPr>
  </w:style>
  <w:style w:type="character" w:styleId="Appelnotedebasdep">
    <w:name w:val="footnote reference"/>
    <w:basedOn w:val="Policepardfaut"/>
    <w:semiHidden/>
    <w:unhideWhenUsed/>
    <w:rsid w:val="00117277"/>
    <w:rPr>
      <w:vertAlign w:val="superscript"/>
    </w:rPr>
  </w:style>
  <w:style w:type="character" w:styleId="Marquedecommentaire">
    <w:name w:val="annotation reference"/>
    <w:uiPriority w:val="99"/>
    <w:semiHidden/>
    <w:rsid w:val="0002093E"/>
    <w:rPr>
      <w:sz w:val="16"/>
    </w:rPr>
  </w:style>
  <w:style w:type="paragraph" w:styleId="Commentaire">
    <w:name w:val="annotation text"/>
    <w:basedOn w:val="Normal"/>
    <w:link w:val="CommentaireCar"/>
    <w:uiPriority w:val="99"/>
    <w:unhideWhenUsed/>
    <w:rsid w:val="00013F51"/>
    <w:rPr>
      <w:sz w:val="20"/>
      <w:szCs w:val="20"/>
      <w:lang w:val="en-US" w:eastAsia="en-US"/>
    </w:rPr>
  </w:style>
  <w:style w:type="character" w:customStyle="1" w:styleId="CommentaireCar">
    <w:name w:val="Commentaire Car"/>
    <w:basedOn w:val="Policepardfaut"/>
    <w:link w:val="Commentaire"/>
    <w:uiPriority w:val="99"/>
    <w:rsid w:val="00013F51"/>
    <w:rPr>
      <w:rFonts w:ascii="Times New Roman" w:eastAsia="Times New Roman" w:hAnsi="Times New Roman" w:cs="Times New Roman"/>
      <w:sz w:val="20"/>
      <w:szCs w:val="20"/>
      <w:lang w:val="en-US"/>
    </w:rPr>
  </w:style>
  <w:style w:type="paragraph" w:styleId="Objetducommentaire">
    <w:name w:val="annotation subject"/>
    <w:basedOn w:val="Commentaire"/>
    <w:next w:val="Commentaire"/>
    <w:link w:val="ObjetducommentaireCar"/>
    <w:uiPriority w:val="99"/>
    <w:semiHidden/>
    <w:unhideWhenUsed/>
    <w:rsid w:val="0004109E"/>
    <w:pPr>
      <w:spacing w:after="200"/>
    </w:pPr>
    <w:rPr>
      <w:rFonts w:eastAsiaTheme="minorHAnsi"/>
      <w:b/>
      <w:bCs/>
      <w:lang w:val="fr-CA"/>
    </w:rPr>
  </w:style>
  <w:style w:type="character" w:customStyle="1" w:styleId="ObjetducommentaireCar">
    <w:name w:val="Objet du commentaire Car"/>
    <w:basedOn w:val="CommentaireCar"/>
    <w:link w:val="Objetducommentaire"/>
    <w:uiPriority w:val="99"/>
    <w:semiHidden/>
    <w:rsid w:val="0004109E"/>
    <w:rPr>
      <w:rFonts w:ascii="Times New Roman" w:eastAsia="Times New Roman" w:hAnsi="Times New Roman" w:cs="Times New Roman"/>
      <w:b/>
      <w:bCs/>
      <w:sz w:val="20"/>
      <w:szCs w:val="20"/>
      <w:lang w:val="en-US"/>
    </w:rPr>
  </w:style>
  <w:style w:type="character" w:styleId="Lienhypertexte">
    <w:name w:val="Hyperlink"/>
    <w:basedOn w:val="Policepardfaut"/>
    <w:uiPriority w:val="99"/>
    <w:unhideWhenUsed/>
    <w:rsid w:val="004B0000"/>
    <w:rPr>
      <w:color w:val="0000FF" w:themeColor="hyperlink"/>
      <w:u w:val="single"/>
    </w:rPr>
  </w:style>
  <w:style w:type="character" w:customStyle="1" w:styleId="Mentionnonrsolue1">
    <w:name w:val="Mention non résolue1"/>
    <w:basedOn w:val="Policepardfaut"/>
    <w:uiPriority w:val="99"/>
    <w:unhideWhenUsed/>
    <w:rsid w:val="004B0000"/>
    <w:rPr>
      <w:color w:val="605E5C"/>
      <w:shd w:val="clear" w:color="auto" w:fill="E1DFDD"/>
    </w:rPr>
  </w:style>
  <w:style w:type="character" w:customStyle="1" w:styleId="notranslate">
    <w:name w:val="notranslate"/>
    <w:basedOn w:val="Policepardfaut"/>
    <w:rsid w:val="00085FE8"/>
  </w:style>
  <w:style w:type="character" w:customStyle="1" w:styleId="apple-converted-space">
    <w:name w:val="apple-converted-space"/>
    <w:basedOn w:val="Policepardfaut"/>
    <w:rsid w:val="00085FE8"/>
  </w:style>
  <w:style w:type="character" w:styleId="lev">
    <w:name w:val="Strong"/>
    <w:basedOn w:val="Policepardfaut"/>
    <w:uiPriority w:val="22"/>
    <w:qFormat/>
    <w:rsid w:val="00717B78"/>
    <w:rPr>
      <w:b/>
      <w:bCs/>
    </w:rPr>
  </w:style>
  <w:style w:type="character" w:styleId="Accentuation">
    <w:name w:val="Emphasis"/>
    <w:basedOn w:val="Policepardfaut"/>
    <w:uiPriority w:val="20"/>
    <w:qFormat/>
    <w:rsid w:val="00717B78"/>
    <w:rPr>
      <w:i/>
      <w:iCs/>
    </w:rPr>
  </w:style>
  <w:style w:type="character" w:customStyle="1" w:styleId="bluemilk">
    <w:name w:val="blue_milk"/>
    <w:basedOn w:val="Policepardfaut"/>
    <w:rsid w:val="00717B78"/>
  </w:style>
  <w:style w:type="character" w:styleId="Lienhypertextesuivivisit">
    <w:name w:val="FollowedHyperlink"/>
    <w:basedOn w:val="Policepardfaut"/>
    <w:uiPriority w:val="99"/>
    <w:semiHidden/>
    <w:unhideWhenUsed/>
    <w:rsid w:val="00C11CCB"/>
    <w:rPr>
      <w:color w:val="800080" w:themeColor="followedHyperlink"/>
      <w:u w:val="single"/>
    </w:rPr>
  </w:style>
  <w:style w:type="paragraph" w:styleId="Rvision">
    <w:name w:val="Revision"/>
    <w:hidden/>
    <w:uiPriority w:val="99"/>
    <w:semiHidden/>
    <w:rsid w:val="00595554"/>
    <w:pPr>
      <w:spacing w:after="0" w:line="240" w:lineRule="auto"/>
    </w:pPr>
    <w:rPr>
      <w:rFonts w:ascii="Times New Roman" w:eastAsia="Times New Roman" w:hAnsi="Times New Roman" w:cs="Times New Roman"/>
      <w:sz w:val="20"/>
      <w:szCs w:val="20"/>
      <w:lang w:val="en-US"/>
    </w:rPr>
  </w:style>
  <w:style w:type="paragraph" w:styleId="Corpsdetexte">
    <w:name w:val="Body Text"/>
    <w:basedOn w:val="Normal"/>
    <w:link w:val="CorpsdetexteCar"/>
    <w:uiPriority w:val="1"/>
    <w:qFormat/>
    <w:rsid w:val="00CB303B"/>
    <w:pPr>
      <w:widowControl w:val="0"/>
      <w:autoSpaceDE w:val="0"/>
      <w:autoSpaceDN w:val="0"/>
    </w:pPr>
    <w:rPr>
      <w:sz w:val="22"/>
      <w:szCs w:val="22"/>
      <w:lang w:val="en-US" w:eastAsia="en-US"/>
    </w:rPr>
  </w:style>
  <w:style w:type="character" w:customStyle="1" w:styleId="CorpsdetexteCar">
    <w:name w:val="Corps de texte Car"/>
    <w:basedOn w:val="Policepardfaut"/>
    <w:link w:val="Corpsdetexte"/>
    <w:uiPriority w:val="1"/>
    <w:rsid w:val="00CB303B"/>
    <w:rPr>
      <w:rFonts w:ascii="Times New Roman" w:eastAsia="Times New Roman" w:hAnsi="Times New Roman" w:cs="Times New Roman"/>
      <w:lang w:val="en-US"/>
    </w:rPr>
  </w:style>
  <w:style w:type="paragraph" w:customStyle="1" w:styleId="nova-e-listitem">
    <w:name w:val="nova-e-list__item"/>
    <w:basedOn w:val="Normal"/>
    <w:rsid w:val="00F23F4C"/>
    <w:pPr>
      <w:spacing w:before="100" w:beforeAutospacing="1" w:after="100" w:afterAutospacing="1"/>
    </w:pPr>
  </w:style>
  <w:style w:type="paragraph" w:customStyle="1" w:styleId="Default">
    <w:name w:val="Default"/>
    <w:rsid w:val="00A97012"/>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ableau">
    <w:name w:val="Tableau"/>
    <w:basedOn w:val="Normal"/>
    <w:next w:val="Normal"/>
    <w:link w:val="TableauCar"/>
    <w:rsid w:val="009E05B2"/>
    <w:pPr>
      <w:spacing w:after="240" w:line="360" w:lineRule="auto"/>
      <w:ind w:firstLine="567"/>
      <w:jc w:val="center"/>
      <w:outlineLvl w:val="7"/>
    </w:pPr>
    <w:rPr>
      <w:rFonts w:ascii="Times" w:hAnsi="Times" w:cs="Times"/>
      <w:b/>
      <w:bCs/>
      <w:sz w:val="22"/>
      <w:szCs w:val="22"/>
    </w:rPr>
  </w:style>
  <w:style w:type="character" w:customStyle="1" w:styleId="ContenuTableauCar">
    <w:name w:val="Contenu Tableau Car"/>
    <w:basedOn w:val="Policepardfaut"/>
    <w:link w:val="ContenuTableau"/>
    <w:rsid w:val="009E05B2"/>
    <w:rPr>
      <w:rFonts w:ascii="Times" w:hAnsi="Times" w:cs="Times"/>
      <w:lang w:eastAsia="fr-CA"/>
    </w:rPr>
  </w:style>
  <w:style w:type="character" w:customStyle="1" w:styleId="ContenuTableaucentrgrasCar">
    <w:name w:val="Contenu Tableau centré gras Car"/>
    <w:link w:val="ContenuTableaucentrgras"/>
    <w:rsid w:val="002424C1"/>
    <w:rPr>
      <w:rFonts w:ascii="Times" w:hAnsi="Times" w:cs="Times"/>
      <w:b/>
      <w:lang w:eastAsia="fr-CA"/>
    </w:rPr>
  </w:style>
  <w:style w:type="paragraph" w:customStyle="1" w:styleId="ContenuTableau">
    <w:name w:val="Contenu Tableau"/>
    <w:basedOn w:val="Corpsdetexte"/>
    <w:link w:val="ContenuTableauCar"/>
    <w:rsid w:val="009E05B2"/>
    <w:pPr>
      <w:widowControl/>
      <w:autoSpaceDE/>
      <w:autoSpaceDN/>
    </w:pPr>
    <w:rPr>
      <w:rFonts w:ascii="Times" w:eastAsiaTheme="minorHAnsi" w:hAnsi="Times" w:cs="Times"/>
      <w:lang w:val="fr-CA" w:eastAsia="fr-CA"/>
    </w:rPr>
  </w:style>
  <w:style w:type="paragraph" w:customStyle="1" w:styleId="ContenuTableaucentrgras">
    <w:name w:val="Contenu Tableau centré gras"/>
    <w:basedOn w:val="ContenuTableau"/>
    <w:link w:val="ContenuTableaucentrgrasCar"/>
    <w:autoRedefine/>
    <w:rsid w:val="002424C1"/>
    <w:pPr>
      <w:tabs>
        <w:tab w:val="left" w:pos="567"/>
        <w:tab w:val="right" w:leader="dot" w:pos="8261"/>
      </w:tabs>
      <w:jc w:val="center"/>
    </w:pPr>
    <w:rPr>
      <w:b/>
    </w:rPr>
  </w:style>
  <w:style w:type="character" w:customStyle="1" w:styleId="TableauCar">
    <w:name w:val="Tableau Car"/>
    <w:link w:val="Tableau"/>
    <w:rsid w:val="009E05B2"/>
    <w:rPr>
      <w:rFonts w:ascii="Times" w:eastAsia="Times New Roman" w:hAnsi="Times" w:cs="Times"/>
      <w:b/>
      <w:bCs/>
      <w:lang w:eastAsia="fr-CA"/>
    </w:rPr>
  </w:style>
  <w:style w:type="paragraph" w:customStyle="1" w:styleId="sous-section">
    <w:name w:val="sous-section"/>
    <w:basedOn w:val="Normal"/>
    <w:next w:val="Normal"/>
    <w:link w:val="sous-sectionCar"/>
    <w:autoRedefine/>
    <w:rsid w:val="00A7775B"/>
    <w:pPr>
      <w:adjustRightInd w:val="0"/>
      <w:jc w:val="both"/>
      <w:outlineLvl w:val="2"/>
    </w:pPr>
    <w:rPr>
      <w:rFonts w:ascii="Times" w:hAnsi="Times" w:cs="Times"/>
      <w:b/>
      <w:i/>
      <w:noProof/>
      <w:sz w:val="22"/>
      <w:szCs w:val="22"/>
      <w:lang w:val="fr-FR"/>
    </w:rPr>
  </w:style>
  <w:style w:type="character" w:customStyle="1" w:styleId="sous-sectionCar">
    <w:name w:val="sous-section Car"/>
    <w:link w:val="sous-section"/>
    <w:rsid w:val="00A7775B"/>
    <w:rPr>
      <w:rFonts w:ascii="Times" w:eastAsia="Times New Roman" w:hAnsi="Times" w:cs="Times"/>
      <w:b/>
      <w:i/>
      <w:noProof/>
      <w:lang w:val="fr-FR" w:eastAsia="fr-CA"/>
    </w:rPr>
  </w:style>
  <w:style w:type="character" w:customStyle="1" w:styleId="acopre">
    <w:name w:val="acopre"/>
    <w:basedOn w:val="Policepardfaut"/>
    <w:rsid w:val="000A3E29"/>
  </w:style>
  <w:style w:type="character" w:customStyle="1" w:styleId="Mentionnonrsolue2">
    <w:name w:val="Mention non résolue2"/>
    <w:basedOn w:val="Policepardfaut"/>
    <w:uiPriority w:val="99"/>
    <w:semiHidden/>
    <w:unhideWhenUsed/>
    <w:rsid w:val="00912205"/>
    <w:rPr>
      <w:color w:val="605E5C"/>
      <w:shd w:val="clear" w:color="auto" w:fill="E1DFDD"/>
    </w:rPr>
  </w:style>
  <w:style w:type="character" w:customStyle="1" w:styleId="lang-en">
    <w:name w:val="lang-en"/>
    <w:basedOn w:val="Policepardfaut"/>
    <w:rsid w:val="00D304A7"/>
  </w:style>
  <w:style w:type="character" w:customStyle="1" w:styleId="nowrap">
    <w:name w:val="nowrap"/>
    <w:basedOn w:val="Policepardfaut"/>
    <w:rsid w:val="00D304A7"/>
  </w:style>
  <w:style w:type="character" w:customStyle="1" w:styleId="cs1-format">
    <w:name w:val="cs1-format"/>
    <w:basedOn w:val="Policepardfaut"/>
    <w:rsid w:val="00573639"/>
  </w:style>
  <w:style w:type="character" w:customStyle="1" w:styleId="reference-accessdate">
    <w:name w:val="reference-accessdate"/>
    <w:basedOn w:val="Policepardfaut"/>
    <w:rsid w:val="00573639"/>
  </w:style>
  <w:style w:type="paragraph" w:customStyle="1" w:styleId="EndNoteBibliographyTitle">
    <w:name w:val="EndNote Bibliography Title"/>
    <w:basedOn w:val="Normal"/>
    <w:link w:val="EndNoteBibliographyTitleCar"/>
    <w:rsid w:val="00492839"/>
    <w:pPr>
      <w:jc w:val="center"/>
    </w:pPr>
    <w:rPr>
      <w:sz w:val="22"/>
      <w:lang w:val="fr-FR"/>
    </w:rPr>
  </w:style>
  <w:style w:type="character" w:customStyle="1" w:styleId="EndNoteBibliographyTitleCar">
    <w:name w:val="EndNote Bibliography Title Car"/>
    <w:basedOn w:val="Policepardfaut"/>
    <w:link w:val="EndNoteBibliographyTitle"/>
    <w:rsid w:val="00492839"/>
    <w:rPr>
      <w:rFonts w:ascii="Times New Roman" w:eastAsia="Times New Roman" w:hAnsi="Times New Roman" w:cs="Times New Roman"/>
      <w:szCs w:val="24"/>
      <w:lang w:val="fr-FR" w:eastAsia="fr-FR"/>
    </w:rPr>
  </w:style>
  <w:style w:type="paragraph" w:customStyle="1" w:styleId="EndNoteBibliography">
    <w:name w:val="EndNote Bibliography"/>
    <w:basedOn w:val="Normal"/>
    <w:link w:val="EndNoteBibliographyCar"/>
    <w:rsid w:val="00492839"/>
    <w:pPr>
      <w:jc w:val="both"/>
    </w:pPr>
    <w:rPr>
      <w:sz w:val="22"/>
      <w:lang w:val="fr-FR"/>
    </w:rPr>
  </w:style>
  <w:style w:type="character" w:customStyle="1" w:styleId="EndNoteBibliographyCar">
    <w:name w:val="EndNote Bibliography Car"/>
    <w:basedOn w:val="Policepardfaut"/>
    <w:link w:val="EndNoteBibliography"/>
    <w:rsid w:val="00492839"/>
    <w:rPr>
      <w:rFonts w:ascii="Times New Roman" w:eastAsia="Times New Roman" w:hAnsi="Times New Roman" w:cs="Times New Roman"/>
      <w:szCs w:val="24"/>
      <w:lang w:val="fr-FR" w:eastAsia="fr-FR"/>
    </w:rPr>
  </w:style>
  <w:style w:type="character" w:customStyle="1" w:styleId="personname">
    <w:name w:val="person_name"/>
    <w:basedOn w:val="Policepardfaut"/>
    <w:rsid w:val="00AA7FE3"/>
  </w:style>
  <w:style w:type="character" w:customStyle="1" w:styleId="hgkelc">
    <w:name w:val="hgkelc"/>
    <w:basedOn w:val="Policepardfaut"/>
    <w:rsid w:val="00526B3B"/>
  </w:style>
  <w:style w:type="character" w:styleId="Mentionnonrsolue">
    <w:name w:val="Unresolved Mention"/>
    <w:basedOn w:val="Policepardfaut"/>
    <w:uiPriority w:val="99"/>
    <w:semiHidden/>
    <w:unhideWhenUsed/>
    <w:rsid w:val="00FC50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526092">
      <w:bodyDiv w:val="1"/>
      <w:marLeft w:val="0"/>
      <w:marRight w:val="0"/>
      <w:marTop w:val="0"/>
      <w:marBottom w:val="0"/>
      <w:divBdr>
        <w:top w:val="none" w:sz="0" w:space="0" w:color="auto"/>
        <w:left w:val="none" w:sz="0" w:space="0" w:color="auto"/>
        <w:bottom w:val="none" w:sz="0" w:space="0" w:color="auto"/>
        <w:right w:val="none" w:sz="0" w:space="0" w:color="auto"/>
      </w:divBdr>
    </w:div>
    <w:div w:id="163060090">
      <w:bodyDiv w:val="1"/>
      <w:marLeft w:val="0"/>
      <w:marRight w:val="0"/>
      <w:marTop w:val="0"/>
      <w:marBottom w:val="0"/>
      <w:divBdr>
        <w:top w:val="none" w:sz="0" w:space="0" w:color="auto"/>
        <w:left w:val="none" w:sz="0" w:space="0" w:color="auto"/>
        <w:bottom w:val="none" w:sz="0" w:space="0" w:color="auto"/>
        <w:right w:val="none" w:sz="0" w:space="0" w:color="auto"/>
      </w:divBdr>
    </w:div>
    <w:div w:id="165217080">
      <w:bodyDiv w:val="1"/>
      <w:marLeft w:val="0"/>
      <w:marRight w:val="0"/>
      <w:marTop w:val="0"/>
      <w:marBottom w:val="0"/>
      <w:divBdr>
        <w:top w:val="none" w:sz="0" w:space="0" w:color="auto"/>
        <w:left w:val="none" w:sz="0" w:space="0" w:color="auto"/>
        <w:bottom w:val="none" w:sz="0" w:space="0" w:color="auto"/>
        <w:right w:val="none" w:sz="0" w:space="0" w:color="auto"/>
      </w:divBdr>
    </w:div>
    <w:div w:id="185601953">
      <w:bodyDiv w:val="1"/>
      <w:marLeft w:val="0"/>
      <w:marRight w:val="0"/>
      <w:marTop w:val="0"/>
      <w:marBottom w:val="0"/>
      <w:divBdr>
        <w:top w:val="none" w:sz="0" w:space="0" w:color="auto"/>
        <w:left w:val="none" w:sz="0" w:space="0" w:color="auto"/>
        <w:bottom w:val="none" w:sz="0" w:space="0" w:color="auto"/>
        <w:right w:val="none" w:sz="0" w:space="0" w:color="auto"/>
      </w:divBdr>
    </w:div>
    <w:div w:id="257713596">
      <w:bodyDiv w:val="1"/>
      <w:marLeft w:val="0"/>
      <w:marRight w:val="0"/>
      <w:marTop w:val="0"/>
      <w:marBottom w:val="0"/>
      <w:divBdr>
        <w:top w:val="none" w:sz="0" w:space="0" w:color="auto"/>
        <w:left w:val="none" w:sz="0" w:space="0" w:color="auto"/>
        <w:bottom w:val="none" w:sz="0" w:space="0" w:color="auto"/>
        <w:right w:val="none" w:sz="0" w:space="0" w:color="auto"/>
      </w:divBdr>
    </w:div>
    <w:div w:id="259071333">
      <w:bodyDiv w:val="1"/>
      <w:marLeft w:val="0"/>
      <w:marRight w:val="0"/>
      <w:marTop w:val="0"/>
      <w:marBottom w:val="0"/>
      <w:divBdr>
        <w:top w:val="none" w:sz="0" w:space="0" w:color="auto"/>
        <w:left w:val="none" w:sz="0" w:space="0" w:color="auto"/>
        <w:bottom w:val="none" w:sz="0" w:space="0" w:color="auto"/>
        <w:right w:val="none" w:sz="0" w:space="0" w:color="auto"/>
      </w:divBdr>
    </w:div>
    <w:div w:id="273177827">
      <w:bodyDiv w:val="1"/>
      <w:marLeft w:val="0"/>
      <w:marRight w:val="0"/>
      <w:marTop w:val="0"/>
      <w:marBottom w:val="0"/>
      <w:divBdr>
        <w:top w:val="none" w:sz="0" w:space="0" w:color="auto"/>
        <w:left w:val="none" w:sz="0" w:space="0" w:color="auto"/>
        <w:bottom w:val="none" w:sz="0" w:space="0" w:color="auto"/>
        <w:right w:val="none" w:sz="0" w:space="0" w:color="auto"/>
      </w:divBdr>
    </w:div>
    <w:div w:id="304941853">
      <w:bodyDiv w:val="1"/>
      <w:marLeft w:val="0"/>
      <w:marRight w:val="0"/>
      <w:marTop w:val="0"/>
      <w:marBottom w:val="0"/>
      <w:divBdr>
        <w:top w:val="none" w:sz="0" w:space="0" w:color="auto"/>
        <w:left w:val="none" w:sz="0" w:space="0" w:color="auto"/>
        <w:bottom w:val="none" w:sz="0" w:space="0" w:color="auto"/>
        <w:right w:val="none" w:sz="0" w:space="0" w:color="auto"/>
      </w:divBdr>
    </w:div>
    <w:div w:id="366681805">
      <w:bodyDiv w:val="1"/>
      <w:marLeft w:val="0"/>
      <w:marRight w:val="0"/>
      <w:marTop w:val="0"/>
      <w:marBottom w:val="0"/>
      <w:divBdr>
        <w:top w:val="none" w:sz="0" w:space="0" w:color="auto"/>
        <w:left w:val="none" w:sz="0" w:space="0" w:color="auto"/>
        <w:bottom w:val="none" w:sz="0" w:space="0" w:color="auto"/>
        <w:right w:val="none" w:sz="0" w:space="0" w:color="auto"/>
      </w:divBdr>
    </w:div>
    <w:div w:id="374893783">
      <w:bodyDiv w:val="1"/>
      <w:marLeft w:val="0"/>
      <w:marRight w:val="0"/>
      <w:marTop w:val="0"/>
      <w:marBottom w:val="0"/>
      <w:divBdr>
        <w:top w:val="none" w:sz="0" w:space="0" w:color="auto"/>
        <w:left w:val="none" w:sz="0" w:space="0" w:color="auto"/>
        <w:bottom w:val="none" w:sz="0" w:space="0" w:color="auto"/>
        <w:right w:val="none" w:sz="0" w:space="0" w:color="auto"/>
      </w:divBdr>
    </w:div>
    <w:div w:id="421994696">
      <w:bodyDiv w:val="1"/>
      <w:marLeft w:val="0"/>
      <w:marRight w:val="0"/>
      <w:marTop w:val="0"/>
      <w:marBottom w:val="0"/>
      <w:divBdr>
        <w:top w:val="none" w:sz="0" w:space="0" w:color="auto"/>
        <w:left w:val="none" w:sz="0" w:space="0" w:color="auto"/>
        <w:bottom w:val="none" w:sz="0" w:space="0" w:color="auto"/>
        <w:right w:val="none" w:sz="0" w:space="0" w:color="auto"/>
      </w:divBdr>
    </w:div>
    <w:div w:id="507674212">
      <w:bodyDiv w:val="1"/>
      <w:marLeft w:val="0"/>
      <w:marRight w:val="0"/>
      <w:marTop w:val="0"/>
      <w:marBottom w:val="0"/>
      <w:divBdr>
        <w:top w:val="none" w:sz="0" w:space="0" w:color="auto"/>
        <w:left w:val="none" w:sz="0" w:space="0" w:color="auto"/>
        <w:bottom w:val="none" w:sz="0" w:space="0" w:color="auto"/>
        <w:right w:val="none" w:sz="0" w:space="0" w:color="auto"/>
      </w:divBdr>
    </w:div>
    <w:div w:id="551307705">
      <w:bodyDiv w:val="1"/>
      <w:marLeft w:val="0"/>
      <w:marRight w:val="0"/>
      <w:marTop w:val="0"/>
      <w:marBottom w:val="0"/>
      <w:divBdr>
        <w:top w:val="none" w:sz="0" w:space="0" w:color="auto"/>
        <w:left w:val="none" w:sz="0" w:space="0" w:color="auto"/>
        <w:bottom w:val="none" w:sz="0" w:space="0" w:color="auto"/>
        <w:right w:val="none" w:sz="0" w:space="0" w:color="auto"/>
      </w:divBdr>
    </w:div>
    <w:div w:id="582765633">
      <w:bodyDiv w:val="1"/>
      <w:marLeft w:val="0"/>
      <w:marRight w:val="0"/>
      <w:marTop w:val="0"/>
      <w:marBottom w:val="0"/>
      <w:divBdr>
        <w:top w:val="none" w:sz="0" w:space="0" w:color="auto"/>
        <w:left w:val="none" w:sz="0" w:space="0" w:color="auto"/>
        <w:bottom w:val="none" w:sz="0" w:space="0" w:color="auto"/>
        <w:right w:val="none" w:sz="0" w:space="0" w:color="auto"/>
      </w:divBdr>
    </w:div>
    <w:div w:id="630091700">
      <w:bodyDiv w:val="1"/>
      <w:marLeft w:val="0"/>
      <w:marRight w:val="0"/>
      <w:marTop w:val="0"/>
      <w:marBottom w:val="0"/>
      <w:divBdr>
        <w:top w:val="none" w:sz="0" w:space="0" w:color="auto"/>
        <w:left w:val="none" w:sz="0" w:space="0" w:color="auto"/>
        <w:bottom w:val="none" w:sz="0" w:space="0" w:color="auto"/>
        <w:right w:val="none" w:sz="0" w:space="0" w:color="auto"/>
      </w:divBdr>
    </w:div>
    <w:div w:id="644747152">
      <w:bodyDiv w:val="1"/>
      <w:marLeft w:val="0"/>
      <w:marRight w:val="0"/>
      <w:marTop w:val="0"/>
      <w:marBottom w:val="0"/>
      <w:divBdr>
        <w:top w:val="none" w:sz="0" w:space="0" w:color="auto"/>
        <w:left w:val="none" w:sz="0" w:space="0" w:color="auto"/>
        <w:bottom w:val="none" w:sz="0" w:space="0" w:color="auto"/>
        <w:right w:val="none" w:sz="0" w:space="0" w:color="auto"/>
      </w:divBdr>
    </w:div>
    <w:div w:id="726223110">
      <w:bodyDiv w:val="1"/>
      <w:marLeft w:val="0"/>
      <w:marRight w:val="0"/>
      <w:marTop w:val="0"/>
      <w:marBottom w:val="0"/>
      <w:divBdr>
        <w:top w:val="none" w:sz="0" w:space="0" w:color="auto"/>
        <w:left w:val="none" w:sz="0" w:space="0" w:color="auto"/>
        <w:bottom w:val="none" w:sz="0" w:space="0" w:color="auto"/>
        <w:right w:val="none" w:sz="0" w:space="0" w:color="auto"/>
      </w:divBdr>
    </w:div>
    <w:div w:id="750391271">
      <w:bodyDiv w:val="1"/>
      <w:marLeft w:val="0"/>
      <w:marRight w:val="0"/>
      <w:marTop w:val="0"/>
      <w:marBottom w:val="0"/>
      <w:divBdr>
        <w:top w:val="none" w:sz="0" w:space="0" w:color="auto"/>
        <w:left w:val="none" w:sz="0" w:space="0" w:color="auto"/>
        <w:bottom w:val="none" w:sz="0" w:space="0" w:color="auto"/>
        <w:right w:val="none" w:sz="0" w:space="0" w:color="auto"/>
      </w:divBdr>
    </w:div>
    <w:div w:id="755130063">
      <w:bodyDiv w:val="1"/>
      <w:marLeft w:val="0"/>
      <w:marRight w:val="0"/>
      <w:marTop w:val="0"/>
      <w:marBottom w:val="0"/>
      <w:divBdr>
        <w:top w:val="none" w:sz="0" w:space="0" w:color="auto"/>
        <w:left w:val="none" w:sz="0" w:space="0" w:color="auto"/>
        <w:bottom w:val="none" w:sz="0" w:space="0" w:color="auto"/>
        <w:right w:val="none" w:sz="0" w:space="0" w:color="auto"/>
      </w:divBdr>
    </w:div>
    <w:div w:id="781614489">
      <w:bodyDiv w:val="1"/>
      <w:marLeft w:val="0"/>
      <w:marRight w:val="0"/>
      <w:marTop w:val="0"/>
      <w:marBottom w:val="0"/>
      <w:divBdr>
        <w:top w:val="none" w:sz="0" w:space="0" w:color="auto"/>
        <w:left w:val="none" w:sz="0" w:space="0" w:color="auto"/>
        <w:bottom w:val="none" w:sz="0" w:space="0" w:color="auto"/>
        <w:right w:val="none" w:sz="0" w:space="0" w:color="auto"/>
      </w:divBdr>
    </w:div>
    <w:div w:id="883516544">
      <w:bodyDiv w:val="1"/>
      <w:marLeft w:val="0"/>
      <w:marRight w:val="0"/>
      <w:marTop w:val="0"/>
      <w:marBottom w:val="0"/>
      <w:divBdr>
        <w:top w:val="none" w:sz="0" w:space="0" w:color="auto"/>
        <w:left w:val="none" w:sz="0" w:space="0" w:color="auto"/>
        <w:bottom w:val="none" w:sz="0" w:space="0" w:color="auto"/>
        <w:right w:val="none" w:sz="0" w:space="0" w:color="auto"/>
      </w:divBdr>
    </w:div>
    <w:div w:id="898443109">
      <w:bodyDiv w:val="1"/>
      <w:marLeft w:val="0"/>
      <w:marRight w:val="0"/>
      <w:marTop w:val="0"/>
      <w:marBottom w:val="0"/>
      <w:divBdr>
        <w:top w:val="none" w:sz="0" w:space="0" w:color="auto"/>
        <w:left w:val="none" w:sz="0" w:space="0" w:color="auto"/>
        <w:bottom w:val="none" w:sz="0" w:space="0" w:color="auto"/>
        <w:right w:val="none" w:sz="0" w:space="0" w:color="auto"/>
      </w:divBdr>
    </w:div>
    <w:div w:id="902057806">
      <w:bodyDiv w:val="1"/>
      <w:marLeft w:val="0"/>
      <w:marRight w:val="0"/>
      <w:marTop w:val="0"/>
      <w:marBottom w:val="0"/>
      <w:divBdr>
        <w:top w:val="none" w:sz="0" w:space="0" w:color="auto"/>
        <w:left w:val="none" w:sz="0" w:space="0" w:color="auto"/>
        <w:bottom w:val="none" w:sz="0" w:space="0" w:color="auto"/>
        <w:right w:val="none" w:sz="0" w:space="0" w:color="auto"/>
      </w:divBdr>
    </w:div>
    <w:div w:id="906499852">
      <w:bodyDiv w:val="1"/>
      <w:marLeft w:val="0"/>
      <w:marRight w:val="0"/>
      <w:marTop w:val="0"/>
      <w:marBottom w:val="0"/>
      <w:divBdr>
        <w:top w:val="none" w:sz="0" w:space="0" w:color="auto"/>
        <w:left w:val="none" w:sz="0" w:space="0" w:color="auto"/>
        <w:bottom w:val="none" w:sz="0" w:space="0" w:color="auto"/>
        <w:right w:val="none" w:sz="0" w:space="0" w:color="auto"/>
      </w:divBdr>
    </w:div>
    <w:div w:id="909802219">
      <w:bodyDiv w:val="1"/>
      <w:marLeft w:val="0"/>
      <w:marRight w:val="0"/>
      <w:marTop w:val="0"/>
      <w:marBottom w:val="0"/>
      <w:divBdr>
        <w:top w:val="none" w:sz="0" w:space="0" w:color="auto"/>
        <w:left w:val="none" w:sz="0" w:space="0" w:color="auto"/>
        <w:bottom w:val="none" w:sz="0" w:space="0" w:color="auto"/>
        <w:right w:val="none" w:sz="0" w:space="0" w:color="auto"/>
      </w:divBdr>
    </w:div>
    <w:div w:id="972252658">
      <w:bodyDiv w:val="1"/>
      <w:marLeft w:val="0"/>
      <w:marRight w:val="0"/>
      <w:marTop w:val="0"/>
      <w:marBottom w:val="0"/>
      <w:divBdr>
        <w:top w:val="none" w:sz="0" w:space="0" w:color="auto"/>
        <w:left w:val="none" w:sz="0" w:space="0" w:color="auto"/>
        <w:bottom w:val="none" w:sz="0" w:space="0" w:color="auto"/>
        <w:right w:val="none" w:sz="0" w:space="0" w:color="auto"/>
      </w:divBdr>
    </w:div>
    <w:div w:id="990905116">
      <w:bodyDiv w:val="1"/>
      <w:marLeft w:val="0"/>
      <w:marRight w:val="0"/>
      <w:marTop w:val="0"/>
      <w:marBottom w:val="0"/>
      <w:divBdr>
        <w:top w:val="none" w:sz="0" w:space="0" w:color="auto"/>
        <w:left w:val="none" w:sz="0" w:space="0" w:color="auto"/>
        <w:bottom w:val="none" w:sz="0" w:space="0" w:color="auto"/>
        <w:right w:val="none" w:sz="0" w:space="0" w:color="auto"/>
      </w:divBdr>
    </w:div>
    <w:div w:id="995260261">
      <w:bodyDiv w:val="1"/>
      <w:marLeft w:val="0"/>
      <w:marRight w:val="0"/>
      <w:marTop w:val="0"/>
      <w:marBottom w:val="0"/>
      <w:divBdr>
        <w:top w:val="none" w:sz="0" w:space="0" w:color="auto"/>
        <w:left w:val="none" w:sz="0" w:space="0" w:color="auto"/>
        <w:bottom w:val="none" w:sz="0" w:space="0" w:color="auto"/>
        <w:right w:val="none" w:sz="0" w:space="0" w:color="auto"/>
      </w:divBdr>
    </w:div>
    <w:div w:id="1039009793">
      <w:bodyDiv w:val="1"/>
      <w:marLeft w:val="0"/>
      <w:marRight w:val="0"/>
      <w:marTop w:val="0"/>
      <w:marBottom w:val="0"/>
      <w:divBdr>
        <w:top w:val="none" w:sz="0" w:space="0" w:color="auto"/>
        <w:left w:val="none" w:sz="0" w:space="0" w:color="auto"/>
        <w:bottom w:val="none" w:sz="0" w:space="0" w:color="auto"/>
        <w:right w:val="none" w:sz="0" w:space="0" w:color="auto"/>
      </w:divBdr>
    </w:div>
    <w:div w:id="1144197955">
      <w:bodyDiv w:val="1"/>
      <w:marLeft w:val="0"/>
      <w:marRight w:val="0"/>
      <w:marTop w:val="0"/>
      <w:marBottom w:val="0"/>
      <w:divBdr>
        <w:top w:val="none" w:sz="0" w:space="0" w:color="auto"/>
        <w:left w:val="none" w:sz="0" w:space="0" w:color="auto"/>
        <w:bottom w:val="none" w:sz="0" w:space="0" w:color="auto"/>
        <w:right w:val="none" w:sz="0" w:space="0" w:color="auto"/>
      </w:divBdr>
    </w:div>
    <w:div w:id="1145925829">
      <w:bodyDiv w:val="1"/>
      <w:marLeft w:val="0"/>
      <w:marRight w:val="0"/>
      <w:marTop w:val="0"/>
      <w:marBottom w:val="0"/>
      <w:divBdr>
        <w:top w:val="none" w:sz="0" w:space="0" w:color="auto"/>
        <w:left w:val="none" w:sz="0" w:space="0" w:color="auto"/>
        <w:bottom w:val="none" w:sz="0" w:space="0" w:color="auto"/>
        <w:right w:val="none" w:sz="0" w:space="0" w:color="auto"/>
      </w:divBdr>
    </w:div>
    <w:div w:id="1153765125">
      <w:bodyDiv w:val="1"/>
      <w:marLeft w:val="0"/>
      <w:marRight w:val="0"/>
      <w:marTop w:val="0"/>
      <w:marBottom w:val="0"/>
      <w:divBdr>
        <w:top w:val="none" w:sz="0" w:space="0" w:color="auto"/>
        <w:left w:val="none" w:sz="0" w:space="0" w:color="auto"/>
        <w:bottom w:val="none" w:sz="0" w:space="0" w:color="auto"/>
        <w:right w:val="none" w:sz="0" w:space="0" w:color="auto"/>
      </w:divBdr>
    </w:div>
    <w:div w:id="1217276362">
      <w:bodyDiv w:val="1"/>
      <w:marLeft w:val="0"/>
      <w:marRight w:val="0"/>
      <w:marTop w:val="0"/>
      <w:marBottom w:val="0"/>
      <w:divBdr>
        <w:top w:val="none" w:sz="0" w:space="0" w:color="auto"/>
        <w:left w:val="none" w:sz="0" w:space="0" w:color="auto"/>
        <w:bottom w:val="none" w:sz="0" w:space="0" w:color="auto"/>
        <w:right w:val="none" w:sz="0" w:space="0" w:color="auto"/>
      </w:divBdr>
    </w:div>
    <w:div w:id="1265964310">
      <w:bodyDiv w:val="1"/>
      <w:marLeft w:val="0"/>
      <w:marRight w:val="0"/>
      <w:marTop w:val="0"/>
      <w:marBottom w:val="0"/>
      <w:divBdr>
        <w:top w:val="none" w:sz="0" w:space="0" w:color="auto"/>
        <w:left w:val="none" w:sz="0" w:space="0" w:color="auto"/>
        <w:bottom w:val="none" w:sz="0" w:space="0" w:color="auto"/>
        <w:right w:val="none" w:sz="0" w:space="0" w:color="auto"/>
      </w:divBdr>
    </w:div>
    <w:div w:id="1297641252">
      <w:bodyDiv w:val="1"/>
      <w:marLeft w:val="0"/>
      <w:marRight w:val="0"/>
      <w:marTop w:val="0"/>
      <w:marBottom w:val="0"/>
      <w:divBdr>
        <w:top w:val="none" w:sz="0" w:space="0" w:color="auto"/>
        <w:left w:val="none" w:sz="0" w:space="0" w:color="auto"/>
        <w:bottom w:val="none" w:sz="0" w:space="0" w:color="auto"/>
        <w:right w:val="none" w:sz="0" w:space="0" w:color="auto"/>
      </w:divBdr>
    </w:div>
    <w:div w:id="1312251811">
      <w:bodyDiv w:val="1"/>
      <w:marLeft w:val="0"/>
      <w:marRight w:val="0"/>
      <w:marTop w:val="0"/>
      <w:marBottom w:val="0"/>
      <w:divBdr>
        <w:top w:val="none" w:sz="0" w:space="0" w:color="auto"/>
        <w:left w:val="none" w:sz="0" w:space="0" w:color="auto"/>
        <w:bottom w:val="none" w:sz="0" w:space="0" w:color="auto"/>
        <w:right w:val="none" w:sz="0" w:space="0" w:color="auto"/>
      </w:divBdr>
      <w:divsChild>
        <w:div w:id="599684677">
          <w:marLeft w:val="0"/>
          <w:marRight w:val="0"/>
          <w:marTop w:val="0"/>
          <w:marBottom w:val="0"/>
          <w:divBdr>
            <w:top w:val="none" w:sz="0" w:space="0" w:color="auto"/>
            <w:left w:val="none" w:sz="0" w:space="0" w:color="auto"/>
            <w:bottom w:val="none" w:sz="0" w:space="0" w:color="auto"/>
            <w:right w:val="none" w:sz="0" w:space="0" w:color="auto"/>
          </w:divBdr>
          <w:divsChild>
            <w:div w:id="492836736">
              <w:marLeft w:val="0"/>
              <w:marRight w:val="0"/>
              <w:marTop w:val="0"/>
              <w:marBottom w:val="0"/>
              <w:divBdr>
                <w:top w:val="none" w:sz="0" w:space="0" w:color="auto"/>
                <w:left w:val="none" w:sz="0" w:space="0" w:color="auto"/>
                <w:bottom w:val="none" w:sz="0" w:space="0" w:color="auto"/>
                <w:right w:val="none" w:sz="0" w:space="0" w:color="auto"/>
              </w:divBdr>
              <w:divsChild>
                <w:div w:id="452671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9110099">
      <w:bodyDiv w:val="1"/>
      <w:marLeft w:val="0"/>
      <w:marRight w:val="0"/>
      <w:marTop w:val="0"/>
      <w:marBottom w:val="0"/>
      <w:divBdr>
        <w:top w:val="none" w:sz="0" w:space="0" w:color="auto"/>
        <w:left w:val="none" w:sz="0" w:space="0" w:color="auto"/>
        <w:bottom w:val="none" w:sz="0" w:space="0" w:color="auto"/>
        <w:right w:val="none" w:sz="0" w:space="0" w:color="auto"/>
      </w:divBdr>
    </w:div>
    <w:div w:id="1323581151">
      <w:bodyDiv w:val="1"/>
      <w:marLeft w:val="0"/>
      <w:marRight w:val="0"/>
      <w:marTop w:val="0"/>
      <w:marBottom w:val="0"/>
      <w:divBdr>
        <w:top w:val="none" w:sz="0" w:space="0" w:color="auto"/>
        <w:left w:val="none" w:sz="0" w:space="0" w:color="auto"/>
        <w:bottom w:val="none" w:sz="0" w:space="0" w:color="auto"/>
        <w:right w:val="none" w:sz="0" w:space="0" w:color="auto"/>
      </w:divBdr>
      <w:divsChild>
        <w:div w:id="968778888">
          <w:marLeft w:val="0"/>
          <w:marRight w:val="0"/>
          <w:marTop w:val="0"/>
          <w:marBottom w:val="0"/>
          <w:divBdr>
            <w:top w:val="none" w:sz="0" w:space="0" w:color="auto"/>
            <w:left w:val="none" w:sz="0" w:space="0" w:color="auto"/>
            <w:bottom w:val="none" w:sz="0" w:space="0" w:color="auto"/>
            <w:right w:val="none" w:sz="0" w:space="0" w:color="auto"/>
          </w:divBdr>
          <w:divsChild>
            <w:div w:id="1123646804">
              <w:marLeft w:val="0"/>
              <w:marRight w:val="0"/>
              <w:marTop w:val="0"/>
              <w:marBottom w:val="0"/>
              <w:divBdr>
                <w:top w:val="none" w:sz="0" w:space="0" w:color="auto"/>
                <w:left w:val="none" w:sz="0" w:space="0" w:color="auto"/>
                <w:bottom w:val="none" w:sz="0" w:space="0" w:color="auto"/>
                <w:right w:val="none" w:sz="0" w:space="0" w:color="auto"/>
              </w:divBdr>
              <w:divsChild>
                <w:div w:id="1609777648">
                  <w:marLeft w:val="0"/>
                  <w:marRight w:val="0"/>
                  <w:marTop w:val="0"/>
                  <w:marBottom w:val="0"/>
                  <w:divBdr>
                    <w:top w:val="none" w:sz="0" w:space="0" w:color="auto"/>
                    <w:left w:val="none" w:sz="0" w:space="0" w:color="auto"/>
                    <w:bottom w:val="none" w:sz="0" w:space="0" w:color="auto"/>
                    <w:right w:val="none" w:sz="0" w:space="0" w:color="auto"/>
                  </w:divBdr>
                  <w:divsChild>
                    <w:div w:id="1954747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8438821">
      <w:bodyDiv w:val="1"/>
      <w:marLeft w:val="0"/>
      <w:marRight w:val="0"/>
      <w:marTop w:val="0"/>
      <w:marBottom w:val="0"/>
      <w:divBdr>
        <w:top w:val="none" w:sz="0" w:space="0" w:color="auto"/>
        <w:left w:val="none" w:sz="0" w:space="0" w:color="auto"/>
        <w:bottom w:val="none" w:sz="0" w:space="0" w:color="auto"/>
        <w:right w:val="none" w:sz="0" w:space="0" w:color="auto"/>
      </w:divBdr>
      <w:divsChild>
        <w:div w:id="952399749">
          <w:marLeft w:val="0"/>
          <w:marRight w:val="0"/>
          <w:marTop w:val="0"/>
          <w:marBottom w:val="0"/>
          <w:divBdr>
            <w:top w:val="none" w:sz="0" w:space="0" w:color="auto"/>
            <w:left w:val="none" w:sz="0" w:space="0" w:color="auto"/>
            <w:bottom w:val="none" w:sz="0" w:space="0" w:color="auto"/>
            <w:right w:val="none" w:sz="0" w:space="0" w:color="auto"/>
          </w:divBdr>
          <w:divsChild>
            <w:div w:id="480657267">
              <w:marLeft w:val="0"/>
              <w:marRight w:val="0"/>
              <w:marTop w:val="0"/>
              <w:marBottom w:val="0"/>
              <w:divBdr>
                <w:top w:val="none" w:sz="0" w:space="0" w:color="auto"/>
                <w:left w:val="none" w:sz="0" w:space="0" w:color="auto"/>
                <w:bottom w:val="none" w:sz="0" w:space="0" w:color="auto"/>
                <w:right w:val="none" w:sz="0" w:space="0" w:color="auto"/>
              </w:divBdr>
              <w:divsChild>
                <w:div w:id="1586064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1879356">
      <w:bodyDiv w:val="1"/>
      <w:marLeft w:val="0"/>
      <w:marRight w:val="0"/>
      <w:marTop w:val="0"/>
      <w:marBottom w:val="0"/>
      <w:divBdr>
        <w:top w:val="none" w:sz="0" w:space="0" w:color="auto"/>
        <w:left w:val="none" w:sz="0" w:space="0" w:color="auto"/>
        <w:bottom w:val="none" w:sz="0" w:space="0" w:color="auto"/>
        <w:right w:val="none" w:sz="0" w:space="0" w:color="auto"/>
      </w:divBdr>
    </w:div>
    <w:div w:id="1679312592">
      <w:bodyDiv w:val="1"/>
      <w:marLeft w:val="0"/>
      <w:marRight w:val="0"/>
      <w:marTop w:val="0"/>
      <w:marBottom w:val="0"/>
      <w:divBdr>
        <w:top w:val="none" w:sz="0" w:space="0" w:color="auto"/>
        <w:left w:val="none" w:sz="0" w:space="0" w:color="auto"/>
        <w:bottom w:val="none" w:sz="0" w:space="0" w:color="auto"/>
        <w:right w:val="none" w:sz="0" w:space="0" w:color="auto"/>
      </w:divBdr>
    </w:div>
    <w:div w:id="1731616555">
      <w:bodyDiv w:val="1"/>
      <w:marLeft w:val="0"/>
      <w:marRight w:val="0"/>
      <w:marTop w:val="0"/>
      <w:marBottom w:val="0"/>
      <w:divBdr>
        <w:top w:val="none" w:sz="0" w:space="0" w:color="auto"/>
        <w:left w:val="none" w:sz="0" w:space="0" w:color="auto"/>
        <w:bottom w:val="none" w:sz="0" w:space="0" w:color="auto"/>
        <w:right w:val="none" w:sz="0" w:space="0" w:color="auto"/>
      </w:divBdr>
    </w:div>
    <w:div w:id="1858420901">
      <w:bodyDiv w:val="1"/>
      <w:marLeft w:val="0"/>
      <w:marRight w:val="0"/>
      <w:marTop w:val="0"/>
      <w:marBottom w:val="0"/>
      <w:divBdr>
        <w:top w:val="none" w:sz="0" w:space="0" w:color="auto"/>
        <w:left w:val="none" w:sz="0" w:space="0" w:color="auto"/>
        <w:bottom w:val="none" w:sz="0" w:space="0" w:color="auto"/>
        <w:right w:val="none" w:sz="0" w:space="0" w:color="auto"/>
      </w:divBdr>
    </w:div>
    <w:div w:id="2114469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tiff"/><Relationship Id="rId18" Type="http://schemas.openxmlformats.org/officeDocument/2006/relationships/hyperlink" Target="http://fr.wikipedia.org/wiki/Langage_Logo" TargetMode="External"/><Relationship Id="rId39" Type="http://schemas.openxmlformats.org/officeDocument/2006/relationships/hyperlink" Target="https://ieeexplore.ieee.org/document/4081977/authors" TargetMode="External"/><Relationship Id="rId21" Type="http://schemas.openxmlformats.org/officeDocument/2006/relationships/hyperlink" Target="http://rashi.cs.umass.edu/" TargetMode="External"/><Relationship Id="rId34" Type="http://schemas.openxmlformats.org/officeDocument/2006/relationships/hyperlink" Target="https://apps.dtic.mil/dtic/tr/fulltext/u2/a312246.pdf" TargetMode="External"/><Relationship Id="rId42" Type="http://schemas.openxmlformats.org/officeDocument/2006/relationships/hyperlink" Target="https://www.researchgate.net/publication/276216226_Newell_and_Simon%27s_Logic_Theorist_Historical_Background_and_Impact_on_Cognitive_Modeling" TargetMode="External"/><Relationship Id="rId47" Type="http://schemas.openxmlformats.org/officeDocument/2006/relationships/hyperlink" Target="http://www.igi-global.com/book/visual-knowledge-modeling-semantic-web/37356" TargetMode="External"/><Relationship Id="rId50" Type="http://schemas.openxmlformats.org/officeDocument/2006/relationships/hyperlink" Target="http://www.fondationjeanpiaget.ch/fjp/site/textes/index.php" TargetMode="External"/><Relationship Id="rId55" Type="http://schemas.openxmlformats.org/officeDocument/2006/relationships/hyperlink" Target="https://www.academia.edu/2400675/The_Standards-based_Architecture_of_the_Adaptive_Learning_Environment_aLFanet" TargetMode="External"/><Relationship Id="rId63"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translate.googleusercontent.com/translate_c?depth=1&amp;hl=fr&amp;prev=search&amp;rurl=translate.google.com&amp;sl=en&amp;sp=nmt4&amp;u=https://en.m.wikipedia.org/wiki/Cognitive_model&amp;xid=17259,15700021,15700186,15700191,15700256,15700259,15700262,15700265,15700271,15700283&amp;usg=ALkJrhhYWyu301V7WvK6nLzwEYkmDqMLcA" TargetMode="External"/><Relationship Id="rId29" Type="http://schemas.openxmlformats.org/officeDocument/2006/relationships/image" Target="media/image8.png"/><Relationship Id="rId11" Type="http://schemas.openxmlformats.org/officeDocument/2006/relationships/hyperlink" Target="https://fr.wikipedia.org/wiki/Stimulus" TargetMode="External"/><Relationship Id="rId24" Type="http://schemas.openxmlformats.org/officeDocument/2006/relationships/image" Target="media/image6.tiff"/><Relationship Id="rId32" Type="http://schemas.openxmlformats.org/officeDocument/2006/relationships/image" Target="media/image11.png"/><Relationship Id="rId37" Type="http://schemas.openxmlformats.org/officeDocument/2006/relationships/hyperlink" Target="https://r-libre.teluq.ca/1476/" TargetMode="External"/><Relationship Id="rId40" Type="http://schemas.openxmlformats.org/officeDocument/2006/relationships/hyperlink" Target="http://www-users.cs.umn.edu/" TargetMode="External"/><Relationship Id="rId45" Type="http://schemas.openxmlformats.org/officeDocument/2006/relationships/hyperlink" Target="http://sticef.univ-lemans.fr/classement/speciaux.htm" TargetMode="External"/><Relationship Id="rId53" Type="http://schemas.openxmlformats.org/officeDocument/2006/relationships/hyperlink" Target="https://www.persee.fr/doc/rfp_0556-7807_1997_num_120_1_1161" TargetMode="External"/><Relationship Id="rId58" Type="http://schemas.openxmlformats.org/officeDocument/2006/relationships/hyperlink" Target="http://telearn.archives-ouvertes.fr/hal-00190676" TargetMode="External"/><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footer" Target="footer1.xml"/><Relationship Id="rId19" Type="http://schemas.openxmlformats.org/officeDocument/2006/relationships/hyperlink" Target="http://scratch.mit.edu/" TargetMode="External"/><Relationship Id="rId14" Type="http://schemas.openxmlformats.org/officeDocument/2006/relationships/hyperlink" Target="http://www.tel-thesaurus.net/wiki/index.php/Intelligent_tutoring_system" TargetMode="External"/><Relationship Id="rId22" Type="http://schemas.openxmlformats.org/officeDocument/2006/relationships/image" Target="media/image4.tiff"/><Relationship Id="rId30" Type="http://schemas.openxmlformats.org/officeDocument/2006/relationships/image" Target="media/image7.tiff"/><Relationship Id="rId35" Type="http://schemas.openxmlformats.org/officeDocument/2006/relationships/hyperlink" Target="http://repository.cmu.edu/psychology/78/" TargetMode="External"/><Relationship Id="rId43" Type="http://schemas.openxmlformats.org/officeDocument/2006/relationships/hyperlink" Target="http://www.ibe.unesco.org/sites/default/files/vygotskf.pdf" TargetMode="External"/><Relationship Id="rId48" Type="http://schemas.openxmlformats.org/officeDocument/2006/relationships/hyperlink" Target="safari-reader://gp.licef.ca/LinkClick.aspx?fileticket=1AgWbLhN%2bKU%3d&amp;tabid=900&amp;language=fr-FR" TargetMode="External"/><Relationship Id="rId56" Type="http://schemas.openxmlformats.org/officeDocument/2006/relationships/hyperlink" Target="https://halshs.archives-ouvertes.fr/hal-00702997/" TargetMode="External"/><Relationship Id="rId64" Type="http://schemas.openxmlformats.org/officeDocument/2006/relationships/footer" Target="footer3.xml"/><Relationship Id="rId8" Type="http://schemas.openxmlformats.org/officeDocument/2006/relationships/image" Target="media/image1.tiff"/><Relationship Id="rId51" Type="http://schemas.openxmlformats.org/officeDocument/2006/relationships/hyperlink" Target="https://r-libre.teluq.ca/1493/" TargetMode="External"/><Relationship Id="rId3" Type="http://schemas.openxmlformats.org/officeDocument/2006/relationships/styles" Target="styles.xml"/><Relationship Id="rId12" Type="http://schemas.openxmlformats.org/officeDocument/2006/relationships/hyperlink" Target="https://fr.wikipedia.org/wiki/Environnement" TargetMode="External"/><Relationship Id="rId17" Type="http://schemas.openxmlformats.org/officeDocument/2006/relationships/hyperlink" Target="http://www.papert.org/" TargetMode="External"/><Relationship Id="rId33" Type="http://schemas.openxmlformats.org/officeDocument/2006/relationships/image" Target="media/image12.png"/><Relationship Id="rId38" Type="http://schemas.openxmlformats.org/officeDocument/2006/relationships/hyperlink" Target="http://www.sietmanagement.fr/wp-content/uploads/2016/04/tip_brassac_.pdf" TargetMode="External"/><Relationship Id="rId46" Type="http://schemas.openxmlformats.org/officeDocument/2006/relationships/hyperlink" Target="https://www.sto.nato.int/publications/pages/Technical_Reports.aspx?sq=1&amp;k=intelligent%20support&amp;s=Search%20STO%20Technical%20Reports" TargetMode="External"/><Relationship Id="rId59" Type="http://schemas.openxmlformats.org/officeDocument/2006/relationships/header" Target="header1.xml"/><Relationship Id="rId20" Type="http://schemas.openxmlformats.org/officeDocument/2006/relationships/hyperlink" Target="http://rashi.cs.umass.edu/" TargetMode="External"/><Relationship Id="rId41" Type="http://schemas.openxmlformats.org/officeDocument/2006/relationships/hyperlink" Target="https://www.researchgate.net/publication/249016824_From_Reload_to_ReCourse_learning_from_IMS_Learning_Design_implementations" TargetMode="External"/><Relationship Id="rId54" Type="http://schemas.openxmlformats.org/officeDocument/2006/relationships/hyperlink" Target="https://www.semanticscholar.org/paper/Using-IDE-in-Instructional-Design%3A-Encouraging-Russell-Kelley/755c7c1d0ce2103432198cdae82660ef4ca36eaf" TargetMode="External"/><Relationship Id="rId62"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tiff"/><Relationship Id="rId23" Type="http://schemas.openxmlformats.org/officeDocument/2006/relationships/image" Target="media/image5.tiff"/><Relationship Id="rId28" Type="http://schemas.openxmlformats.org/officeDocument/2006/relationships/image" Target="media/image7.png"/><Relationship Id="rId36" Type="http://schemas.openxmlformats.org/officeDocument/2006/relationships/hyperlink" Target="http://web.mit.edu/5.95/readings/bloom-two-sigma.pdf" TargetMode="External"/><Relationship Id="rId49" Type="http://schemas.openxmlformats.org/officeDocument/2006/relationships/hyperlink" Target="http://www.fondationjeanpiaget.ch/fjp/site/textes/index.php" TargetMode="External"/><Relationship Id="rId57" Type="http://schemas.openxmlformats.org/officeDocument/2006/relationships/hyperlink" Target="https://doi.org/10.1007/s40593-017-0149-9" TargetMode="External"/><Relationship Id="rId10" Type="http://schemas.openxmlformats.org/officeDocument/2006/relationships/hyperlink" Target="https://fr.wikipedia.org/wiki/R%C3%A9flexe" TargetMode="External"/><Relationship Id="rId31" Type="http://schemas.openxmlformats.org/officeDocument/2006/relationships/image" Target="media/image8.tiff"/><Relationship Id="rId44" Type="http://schemas.openxmlformats.org/officeDocument/2006/relationships/hyperlink" Target="https://www.sciencedirect.com/science/journal/00043702/61/2" TargetMode="External"/><Relationship Id="rId52" Type="http://schemas.openxmlformats.org/officeDocument/2006/relationships/hyperlink" Target="http://pedagogie.uquebec.ca/portail/letableau" TargetMode="External"/><Relationship Id="rId60" Type="http://schemas.openxmlformats.org/officeDocument/2006/relationships/header" Target="header2.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fr.wikipedia.org/wiki/Conditionnement_(psychologie)"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its2020.iis-international.org" TargetMode="External"/><Relationship Id="rId2" Type="http://schemas.openxmlformats.org/officeDocument/2006/relationships/hyperlink" Target="https://www.gifttutoring.org/" TargetMode="External"/><Relationship Id="rId1" Type="http://schemas.openxmlformats.org/officeDocument/2006/relationships/hyperlink" Target="http://ctat.pact.cs.cmu.edu/index.php?id=tutortypes" TargetMode="External"/><Relationship Id="rId4" Type="http://schemas.openxmlformats.org/officeDocument/2006/relationships/hyperlink" Target="https://aied2020.nees.com.br/"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249CF2-27D6-494B-85B6-71EDB40301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4505</Words>
  <Characters>79782</Characters>
  <Application>Microsoft Office Word</Application>
  <DocSecurity>0</DocSecurity>
  <Lines>664</Lines>
  <Paragraphs>18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94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9-03T18:30:00Z</dcterms:created>
  <dcterms:modified xsi:type="dcterms:W3CDTF">2021-09-03T19:42:00Z</dcterms:modified>
</cp:coreProperties>
</file>